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AE916" w14:textId="77777777" w:rsidR="00700014" w:rsidRPr="00726CF2" w:rsidRDefault="00700014" w:rsidP="00700014">
      <w:pPr>
        <w:ind w:firstLine="360"/>
        <w:rPr>
          <w:i/>
        </w:rPr>
      </w:pPr>
      <w:r>
        <w:rPr>
          <w:i/>
          <w:noProof/>
          <w:color w:val="365F91"/>
          <w:sz w:val="28"/>
          <w:szCs w:val="28"/>
          <w:lang w:eastAsia="en-US"/>
        </w:rPr>
        <w:drawing>
          <wp:anchor distT="0" distB="0" distL="114935" distR="114935" simplePos="0" relativeHeight="251684352" behindDoc="1" locked="0" layoutInCell="1" allowOverlap="1" wp14:anchorId="2A13B1C8" wp14:editId="509807F8">
            <wp:simplePos x="0" y="0"/>
            <wp:positionH relativeFrom="column">
              <wp:posOffset>-37465</wp:posOffset>
            </wp:positionH>
            <wp:positionV relativeFrom="paragraph">
              <wp:posOffset>-177165</wp:posOffset>
            </wp:positionV>
            <wp:extent cx="1588770" cy="894080"/>
            <wp:effectExtent l="19050" t="0" r="0" b="0"/>
            <wp:wrapNone/>
            <wp:docPr id="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lum bright="6000" contrast="18000"/>
                    </a:blip>
                    <a:srcRect/>
                    <a:stretch>
                      <a:fillRect/>
                    </a:stretch>
                  </pic:blipFill>
                  <pic:spPr bwMode="auto">
                    <a:xfrm>
                      <a:off x="0" y="0"/>
                      <a:ext cx="1588770" cy="894080"/>
                    </a:xfrm>
                    <a:prstGeom prst="rect">
                      <a:avLst/>
                    </a:prstGeom>
                    <a:solidFill>
                      <a:srgbClr val="FFFFFF"/>
                    </a:solidFill>
                    <a:ln w="9525">
                      <a:noFill/>
                      <a:miter lim="800000"/>
                      <a:headEnd/>
                      <a:tailEnd/>
                    </a:ln>
                  </pic:spPr>
                </pic:pic>
              </a:graphicData>
            </a:graphic>
          </wp:anchor>
        </w:drawing>
      </w:r>
      <w:r>
        <w:rPr>
          <w:i/>
        </w:rPr>
        <w:t xml:space="preserve"> </w:t>
      </w:r>
    </w:p>
    <w:p w14:paraId="62ACBB3F" w14:textId="77777777" w:rsidR="00700014" w:rsidRPr="0069693F" w:rsidRDefault="00700014" w:rsidP="00700014">
      <w:pPr>
        <w:jc w:val="center"/>
        <w:rPr>
          <w:i/>
        </w:rPr>
      </w:pPr>
    </w:p>
    <w:p w14:paraId="179839F4" w14:textId="77777777" w:rsidR="00700014" w:rsidRPr="0069693F" w:rsidRDefault="00700014" w:rsidP="00700014">
      <w:pPr>
        <w:jc w:val="center"/>
        <w:rPr>
          <w:i/>
        </w:rPr>
      </w:pPr>
    </w:p>
    <w:p w14:paraId="45F405DB" w14:textId="77777777" w:rsidR="00700014" w:rsidRPr="0069693F" w:rsidRDefault="00700014" w:rsidP="00700014">
      <w:pPr>
        <w:jc w:val="center"/>
        <w:rPr>
          <w:i/>
        </w:rPr>
      </w:pPr>
      <w:r>
        <w:rPr>
          <w:i/>
          <w:noProof/>
          <w:color w:val="365F91"/>
          <w:sz w:val="28"/>
          <w:szCs w:val="28"/>
          <w:lang w:eastAsia="en-US"/>
        </w:rPr>
        <mc:AlternateContent>
          <mc:Choice Requires="wps">
            <w:drawing>
              <wp:anchor distT="0" distB="0" distL="114935" distR="114935" simplePos="0" relativeHeight="251686400" behindDoc="0" locked="0" layoutInCell="1" allowOverlap="1" wp14:anchorId="7376856A" wp14:editId="24E928EC">
                <wp:simplePos x="0" y="0"/>
                <wp:positionH relativeFrom="column">
                  <wp:posOffset>-255905</wp:posOffset>
                </wp:positionH>
                <wp:positionV relativeFrom="paragraph">
                  <wp:posOffset>2169795</wp:posOffset>
                </wp:positionV>
                <wp:extent cx="3999230" cy="952500"/>
                <wp:effectExtent l="0" t="0" r="0" b="0"/>
                <wp:wrapNone/>
                <wp:docPr id="4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952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528B9" w14:textId="77777777" w:rsidR="00BE09FF" w:rsidRPr="002150D3" w:rsidRDefault="00BE09FF" w:rsidP="00D5788F">
                            <w:pPr>
                              <w:rPr>
                                <w:rFonts w:ascii="Trebuchet MS" w:hAnsi="Trebuchet MS"/>
                                <w:b/>
                                <w:color w:val="FFFFFF"/>
                                <w:sz w:val="28"/>
                                <w:szCs w:val="28"/>
                                <w:lang w:val="id-ID"/>
                              </w:rPr>
                            </w:pPr>
                            <w:r>
                              <w:rPr>
                                <w:rFonts w:ascii="Trebuchet MS" w:hAnsi="Trebuchet MS"/>
                                <w:b/>
                                <w:i/>
                                <w:color w:val="FFFFFF"/>
                                <w:sz w:val="28"/>
                                <w:szCs w:val="28"/>
                              </w:rPr>
                              <w:t>IMPLEMENTASI TEMU KEMBALI CITRA MENGGUNAKAN FITUR WARNA BERBASIS HISTOGRAM DAN FITUR TEKSTUR BERBASIS BLOK</w:t>
                            </w:r>
                            <w:r w:rsidRPr="002150D3">
                              <w:rPr>
                                <w:rFonts w:ascii="Trebuchet MS" w:hAnsi="Trebuchet MS"/>
                                <w:b/>
                                <w:color w:val="FFFFFF"/>
                                <w:sz w:val="28"/>
                                <w:szCs w:val="28"/>
                                <w:lang w:val="id-ID"/>
                              </w:rPr>
                              <w:t>.</w:t>
                            </w:r>
                          </w:p>
                          <w:p w14:paraId="43F8247D" w14:textId="77777777" w:rsidR="00BE09FF" w:rsidRPr="003A1751" w:rsidRDefault="00BE09FF" w:rsidP="00700014">
                            <w:pPr>
                              <w:ind w:left="360"/>
                              <w:rPr>
                                <w:rFonts w:ascii="Trebuchet MS" w:hAnsi="Trebuchet MS"/>
                                <w:color w:val="FFFFF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76856A" id="_x0000_t202" coordsize="21600,21600" o:spt="202" path="m0,0l0,21600,21600,21600,21600,0xe">
                <v:stroke joinstyle="miter"/>
                <v:path gradientshapeok="t" o:connecttype="rect"/>
              </v:shapetype>
              <v:shape id="Text Box 23" o:spid="_x0000_s1026" type="#_x0000_t202" style="position:absolute;left:0;text-align:left;margin-left:-20.15pt;margin-top:170.85pt;width:314.9pt;height:75pt;z-index:251686400;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" stroked="f">
                <v:fill opacity="0"/>
                <v:textbox inset="0,0,0,0">
                  <w:txbxContent>
                    <w:p w14:paraId="3F0528B9" w14:textId="77777777" w:rsidR="00BE09FF" w:rsidRPr="002150D3" w:rsidRDefault="00BE09FF" w:rsidP="00D5788F">
                      <w:pPr>
                        <w:rPr>
                          <w:rFonts w:ascii="Trebuchet MS" w:hAnsi="Trebuchet MS"/>
                          <w:b/>
                          <w:color w:val="FFFFFF"/>
                          <w:sz w:val="28"/>
                          <w:szCs w:val="28"/>
                          <w:lang w:val="id-ID"/>
                        </w:rPr>
                      </w:pPr>
                      <w:r>
                        <w:rPr>
                          <w:rFonts w:ascii="Trebuchet MS" w:hAnsi="Trebuchet MS"/>
                          <w:b/>
                          <w:i/>
                          <w:color w:val="FFFFFF"/>
                          <w:sz w:val="28"/>
                          <w:szCs w:val="28"/>
                        </w:rPr>
                        <w:t>IMPLEMENTASI TEMU KEMBALI CITRA MENGGUNAKAN FITUR WARNA BERBASIS HISTOGRAM DAN FITUR TEKSTUR BERBASIS BLOK</w:t>
                      </w:r>
                      <w:r w:rsidRPr="002150D3">
                        <w:rPr>
                          <w:rFonts w:ascii="Trebuchet MS" w:hAnsi="Trebuchet MS"/>
                          <w:b/>
                          <w:color w:val="FFFFFF"/>
                          <w:sz w:val="28"/>
                          <w:szCs w:val="28"/>
                          <w:lang w:val="id-ID"/>
                        </w:rPr>
                        <w:t>.</w:t>
                      </w:r>
                    </w:p>
                    <w:p w14:paraId="43F8247D" w14:textId="77777777" w:rsidR="00BE09FF" w:rsidRPr="003A1751" w:rsidRDefault="00BE09FF" w:rsidP="00700014">
                      <w:pPr>
                        <w:ind w:left="360"/>
                        <w:rPr>
                          <w:rFonts w:ascii="Trebuchet MS" w:hAnsi="Trebuchet MS"/>
                          <w:color w:val="FFFFFF"/>
                        </w:rPr>
                      </w:pPr>
                    </w:p>
                  </w:txbxContent>
                </v:textbox>
              </v:shape>
            </w:pict>
          </mc:Fallback>
        </mc:AlternateContent>
      </w:r>
      <w:r>
        <w:rPr>
          <w:i/>
          <w:noProof/>
          <w:color w:val="365F91"/>
          <w:sz w:val="28"/>
          <w:szCs w:val="28"/>
          <w:lang w:eastAsia="en-US"/>
        </w:rPr>
        <mc:AlternateContent>
          <mc:Choice Requires="wps">
            <w:drawing>
              <wp:anchor distT="0" distB="0" distL="114935" distR="114935" simplePos="0" relativeHeight="251687424" behindDoc="0" locked="0" layoutInCell="1" allowOverlap="1" wp14:anchorId="1FD3B17D" wp14:editId="174CD464">
                <wp:simplePos x="0" y="0"/>
                <wp:positionH relativeFrom="column">
                  <wp:posOffset>-276860</wp:posOffset>
                </wp:positionH>
                <wp:positionV relativeFrom="paragraph">
                  <wp:posOffset>3296920</wp:posOffset>
                </wp:positionV>
                <wp:extent cx="3085465" cy="1870075"/>
                <wp:effectExtent l="0" t="0" r="0" b="0"/>
                <wp:wrapNone/>
                <wp:docPr id="44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18700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35C386" w14:textId="77777777" w:rsidR="00BE09FF" w:rsidRPr="0045471C" w:rsidRDefault="00BE09FF" w:rsidP="00700014">
                            <w:pPr>
                              <w:pStyle w:val="NoSpacing"/>
                              <w:spacing w:line="276" w:lineRule="auto"/>
                              <w:ind w:firstLine="360"/>
                              <w:rPr>
                                <w:rFonts w:ascii="Trebuchet MS" w:hAnsi="Trebuchet MS"/>
                                <w:color w:val="FFFFFF"/>
                                <w:sz w:val="20"/>
                              </w:rPr>
                            </w:pPr>
                            <w:r>
                              <w:rPr>
                                <w:rFonts w:ascii="Trebuchet MS" w:hAnsi="Trebuchet MS"/>
                                <w:color w:val="FFFFFF"/>
                                <w:sz w:val="20"/>
                              </w:rPr>
                              <w:t>Sani Puji Rahayu</w:t>
                            </w:r>
                          </w:p>
                          <w:p w14:paraId="799A9C61" w14:textId="77777777" w:rsidR="00BE09FF" w:rsidRPr="00D5788F"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NRP </w:t>
                            </w:r>
                            <w:r>
                              <w:rPr>
                                <w:rFonts w:ascii="Trebuchet MS" w:hAnsi="Trebuchet MS"/>
                                <w:color w:val="FFFFFF"/>
                                <w:sz w:val="20"/>
                              </w:rPr>
                              <w:t xml:space="preserve">5113 </w:t>
                            </w:r>
                            <w:r w:rsidRPr="002150D3">
                              <w:rPr>
                                <w:rFonts w:ascii="Trebuchet MS" w:hAnsi="Trebuchet MS"/>
                                <w:color w:val="FFFFFF"/>
                                <w:sz w:val="20"/>
                                <w:lang w:val="id-ID"/>
                              </w:rPr>
                              <w:t>1</w:t>
                            </w:r>
                            <w:r w:rsidRPr="002150D3">
                              <w:rPr>
                                <w:rFonts w:ascii="Trebuchet MS" w:hAnsi="Trebuchet MS"/>
                                <w:color w:val="FFFFFF"/>
                                <w:sz w:val="20"/>
                              </w:rPr>
                              <w:t xml:space="preserve">00 </w:t>
                            </w:r>
                            <w:r>
                              <w:rPr>
                                <w:rFonts w:ascii="Trebuchet MS" w:hAnsi="Trebuchet MS"/>
                                <w:color w:val="FFFFFF"/>
                                <w:sz w:val="20"/>
                              </w:rPr>
                              <w:t>153</w:t>
                            </w:r>
                          </w:p>
                          <w:p w14:paraId="3B6E37FD" w14:textId="77777777" w:rsidR="00BE09FF" w:rsidRPr="002150D3" w:rsidRDefault="00BE09FF" w:rsidP="00700014">
                            <w:pPr>
                              <w:pStyle w:val="NoSpacing"/>
                              <w:spacing w:line="276" w:lineRule="auto"/>
                              <w:ind w:firstLine="360"/>
                              <w:rPr>
                                <w:rFonts w:ascii="Trebuchet MS" w:hAnsi="Trebuchet MS"/>
                                <w:color w:val="FFFFFF"/>
                                <w:sz w:val="20"/>
                              </w:rPr>
                            </w:pPr>
                          </w:p>
                          <w:p w14:paraId="0E66BD67" w14:textId="77777777" w:rsidR="00BE09FF" w:rsidRPr="002150D3" w:rsidRDefault="00BE09FF" w:rsidP="00700014">
                            <w:pPr>
                              <w:pStyle w:val="NoSpacing"/>
                              <w:spacing w:line="276" w:lineRule="auto"/>
                              <w:ind w:firstLine="360"/>
                              <w:rPr>
                                <w:rFonts w:ascii="Trebuchet MS" w:hAnsi="Trebuchet MS"/>
                                <w:color w:val="FFFFFF"/>
                                <w:sz w:val="20"/>
                                <w:lang w:val="id-ID"/>
                              </w:rPr>
                            </w:pPr>
                            <w:r w:rsidRPr="002150D3">
                              <w:rPr>
                                <w:rFonts w:ascii="Trebuchet MS" w:hAnsi="Trebuchet MS"/>
                                <w:color w:val="FFFFFF"/>
                                <w:sz w:val="20"/>
                              </w:rPr>
                              <w:t>Dosen Pembimbing</w:t>
                            </w:r>
                          </w:p>
                          <w:p w14:paraId="167CDFC1" w14:textId="77777777" w:rsidR="00BE09FF" w:rsidRPr="002150D3" w:rsidRDefault="00BE09FF" w:rsidP="00700014">
                            <w:pPr>
                              <w:pStyle w:val="NoSpacing"/>
                              <w:spacing w:line="276" w:lineRule="auto"/>
                              <w:ind w:firstLine="360"/>
                              <w:rPr>
                                <w:rFonts w:ascii="Trebuchet MS" w:hAnsi="Trebuchet MS"/>
                                <w:color w:val="FFFFFF"/>
                                <w:sz w:val="20"/>
                                <w:lang w:val="id-ID"/>
                              </w:rPr>
                            </w:pPr>
                            <w:r>
                              <w:rPr>
                                <w:rFonts w:ascii="Trebuchet MS" w:hAnsi="Trebuchet MS"/>
                                <w:color w:val="FFFFFF"/>
                                <w:sz w:val="20"/>
                                <w:lang w:val="id-ID"/>
                              </w:rPr>
                              <w:t>Dr.Eng. Nanik Suciati</w:t>
                            </w:r>
                            <w:r w:rsidRPr="0045471C">
                              <w:rPr>
                                <w:rFonts w:ascii="Trebuchet MS" w:hAnsi="Trebuchet MS"/>
                                <w:color w:val="FFFFFF"/>
                                <w:sz w:val="20"/>
                                <w:lang w:val="id-ID"/>
                              </w:rPr>
                              <w:t>, S.Kom., M.Kom</w:t>
                            </w:r>
                            <w:r w:rsidRPr="002150D3">
                              <w:rPr>
                                <w:rFonts w:ascii="Trebuchet MS" w:hAnsi="Trebuchet MS"/>
                                <w:color w:val="FFFFFF"/>
                                <w:sz w:val="20"/>
                                <w:lang w:val="id-ID"/>
                              </w:rPr>
                              <w:t>.</w:t>
                            </w:r>
                          </w:p>
                          <w:p w14:paraId="4FA09F97" w14:textId="77777777" w:rsidR="00BE09FF" w:rsidRPr="0045471C" w:rsidRDefault="00BE09FF" w:rsidP="00700014">
                            <w:pPr>
                              <w:pStyle w:val="NoSpacing"/>
                              <w:spacing w:line="276" w:lineRule="auto"/>
                              <w:ind w:firstLine="360"/>
                              <w:rPr>
                                <w:rFonts w:ascii="Trebuchet MS" w:hAnsi="Trebuchet MS"/>
                                <w:color w:val="FFFFFF"/>
                                <w:sz w:val="20"/>
                              </w:rPr>
                            </w:pPr>
                            <w:r>
                              <w:rPr>
                                <w:rFonts w:ascii="Trebuchet MS" w:hAnsi="Trebuchet MS"/>
                                <w:color w:val="FFFFFF"/>
                                <w:sz w:val="20"/>
                                <w:lang w:val="id-ID"/>
                              </w:rPr>
                              <w:t>Dini Adni Navastara, S.Kom., M.Sc</w:t>
                            </w:r>
                            <w:r>
                              <w:rPr>
                                <w:rFonts w:ascii="Trebuchet MS" w:hAnsi="Trebuchet MS"/>
                                <w:color w:val="FFFFFF"/>
                                <w:sz w:val="20"/>
                              </w:rPr>
                              <w:t>.</w:t>
                            </w:r>
                          </w:p>
                          <w:p w14:paraId="601751B3" w14:textId="77777777" w:rsidR="00BE09FF" w:rsidRPr="002150D3" w:rsidRDefault="00BE09FF" w:rsidP="00700014">
                            <w:pPr>
                              <w:pStyle w:val="NoSpacing"/>
                              <w:spacing w:line="276" w:lineRule="auto"/>
                              <w:ind w:firstLine="360"/>
                              <w:rPr>
                                <w:rFonts w:ascii="Trebuchet MS" w:hAnsi="Trebuchet MS"/>
                                <w:color w:val="FFFFFF"/>
                                <w:sz w:val="20"/>
                              </w:rPr>
                            </w:pPr>
                          </w:p>
                          <w:p w14:paraId="79A624CD" w14:textId="77777777" w:rsidR="00BE09FF" w:rsidRPr="002150D3"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JURUSAN TEKNIK INFORMATIKA</w:t>
                            </w:r>
                          </w:p>
                          <w:p w14:paraId="75DED870" w14:textId="77777777" w:rsidR="00BE09FF" w:rsidRPr="002150D3"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Fakultas Teknologi Informasi</w:t>
                            </w:r>
                          </w:p>
                          <w:p w14:paraId="01222638" w14:textId="77777777" w:rsidR="00BE09FF" w:rsidRPr="002150D3"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Institut Teknologi Sepuluh Nopember</w:t>
                            </w:r>
                          </w:p>
                          <w:p w14:paraId="1620EA9E" w14:textId="77777777" w:rsidR="00BE09FF" w:rsidRPr="00A14748"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Surabaya </w:t>
                            </w:r>
                            <w:r>
                              <w:rPr>
                                <w:rFonts w:ascii="Trebuchet MS" w:hAnsi="Trebuchet MS"/>
                                <w:color w:val="FFFFFF"/>
                                <w:sz w:val="20"/>
                              </w:rPr>
                              <w:t>20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D3B17D" id="Text Box 12" o:spid="_x0000_s1027" type="#_x0000_t202" style="position:absolute;left:0;text-align:left;margin-left:-21.8pt;margin-top:259.6pt;width:242.95pt;height:147.25pt;z-index:251687424;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" stroked="f">
                <v:fill opacity="0"/>
                <v:textbox inset="0,0,0,0">
                  <w:txbxContent>
                    <w:p w14:paraId="1035C386" w14:textId="77777777" w:rsidR="00BE09FF" w:rsidRPr="0045471C" w:rsidRDefault="00BE09FF" w:rsidP="00700014">
                      <w:pPr>
                        <w:pStyle w:val="NoSpacing"/>
                        <w:spacing w:line="276" w:lineRule="auto"/>
                        <w:ind w:firstLine="360"/>
                        <w:rPr>
                          <w:rFonts w:ascii="Trebuchet MS" w:hAnsi="Trebuchet MS"/>
                          <w:color w:val="FFFFFF"/>
                          <w:sz w:val="20"/>
                        </w:rPr>
                      </w:pPr>
                      <w:r>
                        <w:rPr>
                          <w:rFonts w:ascii="Trebuchet MS" w:hAnsi="Trebuchet MS"/>
                          <w:color w:val="FFFFFF"/>
                          <w:sz w:val="20"/>
                        </w:rPr>
                        <w:t>Sani Puji Rahayu</w:t>
                      </w:r>
                    </w:p>
                    <w:p w14:paraId="799A9C61" w14:textId="77777777" w:rsidR="00BE09FF" w:rsidRPr="00D5788F"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NRP </w:t>
                      </w:r>
                      <w:r>
                        <w:rPr>
                          <w:rFonts w:ascii="Trebuchet MS" w:hAnsi="Trebuchet MS"/>
                          <w:color w:val="FFFFFF"/>
                          <w:sz w:val="20"/>
                        </w:rPr>
                        <w:t xml:space="preserve">5113 </w:t>
                      </w:r>
                      <w:r w:rsidRPr="002150D3">
                        <w:rPr>
                          <w:rFonts w:ascii="Trebuchet MS" w:hAnsi="Trebuchet MS"/>
                          <w:color w:val="FFFFFF"/>
                          <w:sz w:val="20"/>
                          <w:lang w:val="id-ID"/>
                        </w:rPr>
                        <w:t>1</w:t>
                      </w:r>
                      <w:r w:rsidRPr="002150D3">
                        <w:rPr>
                          <w:rFonts w:ascii="Trebuchet MS" w:hAnsi="Trebuchet MS"/>
                          <w:color w:val="FFFFFF"/>
                          <w:sz w:val="20"/>
                        </w:rPr>
                        <w:t xml:space="preserve">00 </w:t>
                      </w:r>
                      <w:r>
                        <w:rPr>
                          <w:rFonts w:ascii="Trebuchet MS" w:hAnsi="Trebuchet MS"/>
                          <w:color w:val="FFFFFF"/>
                          <w:sz w:val="20"/>
                        </w:rPr>
                        <w:t>153</w:t>
                      </w:r>
                    </w:p>
                    <w:p w14:paraId="3B6E37FD" w14:textId="77777777" w:rsidR="00BE09FF" w:rsidRPr="002150D3" w:rsidRDefault="00BE09FF" w:rsidP="00700014">
                      <w:pPr>
                        <w:pStyle w:val="NoSpacing"/>
                        <w:spacing w:line="276" w:lineRule="auto"/>
                        <w:ind w:firstLine="360"/>
                        <w:rPr>
                          <w:rFonts w:ascii="Trebuchet MS" w:hAnsi="Trebuchet MS"/>
                          <w:color w:val="FFFFFF"/>
                          <w:sz w:val="20"/>
                        </w:rPr>
                      </w:pPr>
                    </w:p>
                    <w:p w14:paraId="0E66BD67" w14:textId="77777777" w:rsidR="00BE09FF" w:rsidRPr="002150D3" w:rsidRDefault="00BE09FF" w:rsidP="00700014">
                      <w:pPr>
                        <w:pStyle w:val="NoSpacing"/>
                        <w:spacing w:line="276" w:lineRule="auto"/>
                        <w:ind w:firstLine="360"/>
                        <w:rPr>
                          <w:rFonts w:ascii="Trebuchet MS" w:hAnsi="Trebuchet MS"/>
                          <w:color w:val="FFFFFF"/>
                          <w:sz w:val="20"/>
                          <w:lang w:val="id-ID"/>
                        </w:rPr>
                      </w:pPr>
                      <w:r w:rsidRPr="002150D3">
                        <w:rPr>
                          <w:rFonts w:ascii="Trebuchet MS" w:hAnsi="Trebuchet MS"/>
                          <w:color w:val="FFFFFF"/>
                          <w:sz w:val="20"/>
                        </w:rPr>
                        <w:t>Dosen Pembimbing</w:t>
                      </w:r>
                    </w:p>
                    <w:p w14:paraId="167CDFC1" w14:textId="77777777" w:rsidR="00BE09FF" w:rsidRPr="002150D3" w:rsidRDefault="00BE09FF" w:rsidP="00700014">
                      <w:pPr>
                        <w:pStyle w:val="NoSpacing"/>
                        <w:spacing w:line="276" w:lineRule="auto"/>
                        <w:ind w:firstLine="360"/>
                        <w:rPr>
                          <w:rFonts w:ascii="Trebuchet MS" w:hAnsi="Trebuchet MS"/>
                          <w:color w:val="FFFFFF"/>
                          <w:sz w:val="20"/>
                          <w:lang w:val="id-ID"/>
                        </w:rPr>
                      </w:pPr>
                      <w:r>
                        <w:rPr>
                          <w:rFonts w:ascii="Trebuchet MS" w:hAnsi="Trebuchet MS"/>
                          <w:color w:val="FFFFFF"/>
                          <w:sz w:val="20"/>
                          <w:lang w:val="id-ID"/>
                        </w:rPr>
                        <w:t>Dr.Eng. Nanik Suciati</w:t>
                      </w:r>
                      <w:r w:rsidRPr="0045471C">
                        <w:rPr>
                          <w:rFonts w:ascii="Trebuchet MS" w:hAnsi="Trebuchet MS"/>
                          <w:color w:val="FFFFFF"/>
                          <w:sz w:val="20"/>
                          <w:lang w:val="id-ID"/>
                        </w:rPr>
                        <w:t>, S.Kom., M.Kom</w:t>
                      </w:r>
                      <w:r w:rsidRPr="002150D3">
                        <w:rPr>
                          <w:rFonts w:ascii="Trebuchet MS" w:hAnsi="Trebuchet MS"/>
                          <w:color w:val="FFFFFF"/>
                          <w:sz w:val="20"/>
                          <w:lang w:val="id-ID"/>
                        </w:rPr>
                        <w:t>.</w:t>
                      </w:r>
                    </w:p>
                    <w:p w14:paraId="4FA09F97" w14:textId="77777777" w:rsidR="00BE09FF" w:rsidRPr="0045471C" w:rsidRDefault="00BE09FF" w:rsidP="00700014">
                      <w:pPr>
                        <w:pStyle w:val="NoSpacing"/>
                        <w:spacing w:line="276" w:lineRule="auto"/>
                        <w:ind w:firstLine="360"/>
                        <w:rPr>
                          <w:rFonts w:ascii="Trebuchet MS" w:hAnsi="Trebuchet MS"/>
                          <w:color w:val="FFFFFF"/>
                          <w:sz w:val="20"/>
                        </w:rPr>
                      </w:pPr>
                      <w:r>
                        <w:rPr>
                          <w:rFonts w:ascii="Trebuchet MS" w:hAnsi="Trebuchet MS"/>
                          <w:color w:val="FFFFFF"/>
                          <w:sz w:val="20"/>
                          <w:lang w:val="id-ID"/>
                        </w:rPr>
                        <w:t>Dini Adni Navastara, S.Kom., M.Sc</w:t>
                      </w:r>
                      <w:r>
                        <w:rPr>
                          <w:rFonts w:ascii="Trebuchet MS" w:hAnsi="Trebuchet MS"/>
                          <w:color w:val="FFFFFF"/>
                          <w:sz w:val="20"/>
                        </w:rPr>
                        <w:t>.</w:t>
                      </w:r>
                    </w:p>
                    <w:p w14:paraId="601751B3" w14:textId="77777777" w:rsidR="00BE09FF" w:rsidRPr="002150D3" w:rsidRDefault="00BE09FF" w:rsidP="00700014">
                      <w:pPr>
                        <w:pStyle w:val="NoSpacing"/>
                        <w:spacing w:line="276" w:lineRule="auto"/>
                        <w:ind w:firstLine="360"/>
                        <w:rPr>
                          <w:rFonts w:ascii="Trebuchet MS" w:hAnsi="Trebuchet MS"/>
                          <w:color w:val="FFFFFF"/>
                          <w:sz w:val="20"/>
                        </w:rPr>
                      </w:pPr>
                    </w:p>
                    <w:p w14:paraId="79A624CD" w14:textId="77777777" w:rsidR="00BE09FF" w:rsidRPr="002150D3"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JURUSAN TEKNIK INFORMATIKA</w:t>
                      </w:r>
                    </w:p>
                    <w:p w14:paraId="75DED870" w14:textId="77777777" w:rsidR="00BE09FF" w:rsidRPr="002150D3"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Fakultas Teknologi Informasi</w:t>
                      </w:r>
                    </w:p>
                    <w:p w14:paraId="01222638" w14:textId="77777777" w:rsidR="00BE09FF" w:rsidRPr="002150D3"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Institut Teknologi Sepuluh Nopember</w:t>
                      </w:r>
                    </w:p>
                    <w:p w14:paraId="1620EA9E" w14:textId="77777777" w:rsidR="00BE09FF" w:rsidRPr="00A14748" w:rsidRDefault="00BE09FF"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Surabaya </w:t>
                      </w:r>
                      <w:r>
                        <w:rPr>
                          <w:rFonts w:ascii="Trebuchet MS" w:hAnsi="Trebuchet MS"/>
                          <w:color w:val="FFFFFF"/>
                          <w:sz w:val="20"/>
                        </w:rPr>
                        <w:t>2017</w:t>
                      </w:r>
                    </w:p>
                  </w:txbxContent>
                </v:textbox>
              </v:shape>
            </w:pict>
          </mc:Fallback>
        </mc:AlternateContent>
      </w:r>
      <w:r>
        <w:rPr>
          <w:i/>
          <w:noProof/>
          <w:color w:val="365F91"/>
          <w:sz w:val="28"/>
          <w:szCs w:val="28"/>
          <w:lang w:eastAsia="en-US"/>
        </w:rPr>
        <mc:AlternateContent>
          <mc:Choice Requires="wps">
            <w:drawing>
              <wp:anchor distT="0" distB="0" distL="114935" distR="114935" simplePos="0" relativeHeight="251685376" behindDoc="0" locked="0" layoutInCell="1" allowOverlap="1" wp14:anchorId="797CBAD8" wp14:editId="4118EB5A">
                <wp:simplePos x="0" y="0"/>
                <wp:positionH relativeFrom="column">
                  <wp:posOffset>-255905</wp:posOffset>
                </wp:positionH>
                <wp:positionV relativeFrom="paragraph">
                  <wp:posOffset>1544320</wp:posOffset>
                </wp:positionV>
                <wp:extent cx="3085465" cy="225425"/>
                <wp:effectExtent l="0" t="0" r="0" b="0"/>
                <wp:wrapNone/>
                <wp:docPr id="44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22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9D8D43" w14:textId="77777777" w:rsidR="00BE09FF" w:rsidRPr="002150D3" w:rsidRDefault="00BE09FF" w:rsidP="00700014">
                            <w:pPr>
                              <w:pStyle w:val="MataKuliahSampulDepan"/>
                              <w:ind w:firstLine="360"/>
                              <w:rPr>
                                <w:lang w:val="id-ID"/>
                              </w:rPr>
                            </w:pPr>
                            <w:r>
                              <w:t>TUGAS AKHIR - KI0913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7CBAD8" id="Text Box 24" o:spid="_x0000_s1028" type="#_x0000_t202" style="position:absolute;left:0;text-align:left;margin-left:-20.15pt;margin-top:121.6pt;width:242.95pt;height:17.75pt;z-index:25168537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" stroked="f">
                <v:fill opacity="0"/>
                <v:textbox inset="0,0,0,0">
                  <w:txbxContent>
                    <w:p w14:paraId="229D8D43" w14:textId="77777777" w:rsidR="00BE09FF" w:rsidRPr="002150D3" w:rsidRDefault="00BE09FF" w:rsidP="00700014">
                      <w:pPr>
                        <w:pStyle w:val="MataKuliahSampulDepan"/>
                        <w:ind w:firstLine="360"/>
                        <w:rPr>
                          <w:lang w:val="id-ID"/>
                        </w:rPr>
                      </w:pPr>
                      <w:r>
                        <w:t>TUGAS AKHIR - KI091391</w:t>
                      </w:r>
                    </w:p>
                  </w:txbxContent>
                </v:textbox>
              </v:shape>
            </w:pict>
          </mc:Fallback>
        </mc:AlternateContent>
      </w:r>
      <w:r>
        <w:rPr>
          <w:i/>
          <w:noProof/>
          <w:lang w:eastAsia="en-US"/>
        </w:rPr>
        <mc:AlternateContent>
          <mc:Choice Requires="wps">
            <w:drawing>
              <wp:anchor distT="0" distB="0" distL="114300" distR="114300" simplePos="0" relativeHeight="251683328" behindDoc="1" locked="0" layoutInCell="1" allowOverlap="1" wp14:anchorId="7409B156" wp14:editId="32E521AF">
                <wp:simplePos x="0" y="0"/>
                <wp:positionH relativeFrom="column">
                  <wp:posOffset>-922020</wp:posOffset>
                </wp:positionH>
                <wp:positionV relativeFrom="paragraph">
                  <wp:posOffset>534035</wp:posOffset>
                </wp:positionV>
                <wp:extent cx="5486400" cy="5683250"/>
                <wp:effectExtent l="0" t="0" r="0" b="0"/>
                <wp:wrapNone/>
                <wp:docPr id="13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5683250"/>
                        </a:xfrm>
                        <a:prstGeom prst="rect">
                          <a:avLst/>
                        </a:prstGeom>
                        <a:solidFill>
                          <a:srgbClr val="0067AC"/>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855C2FB" w14:textId="77777777" w:rsidR="00BE09FF" w:rsidRDefault="00BE09FF" w:rsidP="00700014">
                            <w:pPr>
                              <w:jc w:val="center"/>
                            </w:pPr>
                          </w:p>
                          <w:p w14:paraId="5D25C18E" w14:textId="77777777" w:rsidR="00BE09FF" w:rsidRDefault="00BE09FF" w:rsidP="00700014"/>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409B156" id="Rectangle 1" o:spid="_x0000_s1029" style="position:absolute;left:0;text-align:left;margin-left:-72.6pt;margin-top:42.05pt;width:6in;height:447.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" fillcolor="#0067ac" stroked="f">
                <v:stroke joinstyle="round"/>
                <v:textbox>
                  <w:txbxContent>
                    <w:p w14:paraId="0855C2FB" w14:textId="77777777" w:rsidR="00BE09FF" w:rsidRDefault="00BE09FF" w:rsidP="00700014">
                      <w:pPr>
                        <w:jc w:val="center"/>
                      </w:pPr>
                    </w:p>
                    <w:p w14:paraId="5D25C18E" w14:textId="77777777" w:rsidR="00BE09FF" w:rsidRDefault="00BE09FF" w:rsidP="00700014"/>
                  </w:txbxContent>
                </v:textbox>
              </v:rect>
            </w:pict>
          </mc:Fallback>
        </mc:AlternateContent>
      </w:r>
      <w:r w:rsidRPr="0069693F">
        <w:rPr>
          <w:i/>
        </w:rPr>
        <w:br w:type="page"/>
      </w:r>
    </w:p>
    <w:p w14:paraId="3D916F96" w14:textId="77777777" w:rsidR="007E0199" w:rsidRDefault="007E0199" w:rsidP="006B682D">
      <w:pPr>
        <w:sectPr w:rsidR="007E0199" w:rsidSect="00FD5D17">
          <w:headerReference w:type="even" r:id="rId9"/>
          <w:headerReference w:type="default" r:id="rId10"/>
          <w:footerReference w:type="even" r:id="rId11"/>
          <w:footerReference w:type="default" r:id="rId12"/>
          <w:headerReference w:type="first" r:id="rId13"/>
          <w:footerReference w:type="first" r:id="rId14"/>
          <w:pgSz w:w="8395" w:h="11909" w:code="11"/>
          <w:pgMar w:top="1418" w:right="1134" w:bottom="1418" w:left="1418" w:header="720" w:footer="720" w:gutter="0"/>
          <w:pgNumType w:fmt="lowerRoman" w:start="1"/>
          <w:cols w:space="720"/>
          <w:titlePg/>
          <w:docGrid w:linePitch="360"/>
        </w:sectPr>
      </w:pPr>
    </w:p>
    <w:p w14:paraId="0F729CD8" w14:textId="77777777" w:rsidR="00700014" w:rsidRDefault="00700014" w:rsidP="006B682D"/>
    <w:p w14:paraId="3AF7CBA8" w14:textId="77777777" w:rsidR="00211AC8" w:rsidRDefault="00154B6D" w:rsidP="00EF1257">
      <w:pPr>
        <w:ind w:firstLine="360"/>
      </w:pPr>
      <w:r>
        <w:rPr>
          <w:noProof/>
          <w:color w:val="365F91"/>
          <w:sz w:val="28"/>
          <w:szCs w:val="28"/>
          <w:lang w:eastAsia="en-US"/>
        </w:rPr>
        <w:drawing>
          <wp:anchor distT="0" distB="0" distL="114935" distR="114935" simplePos="0" relativeHeight="251645440" behindDoc="1" locked="0" layoutInCell="1" allowOverlap="1" wp14:anchorId="16F94A68" wp14:editId="74A84554">
            <wp:simplePos x="0" y="0"/>
            <wp:positionH relativeFrom="column">
              <wp:posOffset>-6985</wp:posOffset>
            </wp:positionH>
            <wp:positionV relativeFrom="paragraph">
              <wp:posOffset>-177165</wp:posOffset>
            </wp:positionV>
            <wp:extent cx="1588770" cy="894080"/>
            <wp:effectExtent l="19050" t="0" r="0" b="0"/>
            <wp:wrapNone/>
            <wp:docPr id="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lum bright="6000" contrast="18000"/>
                    </a:blip>
                    <a:srcRect/>
                    <a:stretch>
                      <a:fillRect/>
                    </a:stretch>
                  </pic:blipFill>
                  <pic:spPr bwMode="auto">
                    <a:xfrm>
                      <a:off x="0" y="0"/>
                      <a:ext cx="1588770" cy="894080"/>
                    </a:xfrm>
                    <a:prstGeom prst="rect">
                      <a:avLst/>
                    </a:prstGeom>
                    <a:solidFill>
                      <a:srgbClr val="FFFFFF"/>
                    </a:solidFill>
                    <a:ln w="9525">
                      <a:noFill/>
                      <a:miter lim="800000"/>
                      <a:headEnd/>
                      <a:tailEnd/>
                    </a:ln>
                  </pic:spPr>
                </pic:pic>
              </a:graphicData>
            </a:graphic>
          </wp:anchor>
        </w:drawing>
      </w:r>
    </w:p>
    <w:p w14:paraId="4F4CC6EB" w14:textId="77777777" w:rsidR="00211AC8" w:rsidRDefault="00F03E84" w:rsidP="00EF1257">
      <w:r>
        <w:rPr>
          <w:noProof/>
          <w:color w:val="365F91"/>
          <w:sz w:val="28"/>
          <w:szCs w:val="28"/>
          <w:lang w:eastAsia="en-US"/>
        </w:rPr>
        <mc:AlternateContent>
          <mc:Choice Requires="wps">
            <w:drawing>
              <wp:anchor distT="0" distB="0" distL="114935" distR="114935" simplePos="0" relativeHeight="251649536" behindDoc="0" locked="0" layoutInCell="1" allowOverlap="1" wp14:anchorId="7678A7A4" wp14:editId="0DC42FCC">
                <wp:simplePos x="0" y="0"/>
                <wp:positionH relativeFrom="column">
                  <wp:posOffset>-251844</wp:posOffset>
                </wp:positionH>
                <wp:positionV relativeFrom="paragraph">
                  <wp:posOffset>3649138</wp:posOffset>
                </wp:positionV>
                <wp:extent cx="3085465" cy="1967024"/>
                <wp:effectExtent l="0" t="0" r="0" b="0"/>
                <wp:wrapNone/>
                <wp:docPr id="1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196702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CB2EE4"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52D29833"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7425BF48" w14:textId="77777777" w:rsidR="00BE09FF" w:rsidRPr="00B34C7E" w:rsidRDefault="00BE09FF" w:rsidP="00B34C7E">
                            <w:pPr>
                              <w:pStyle w:val="NoSpacing"/>
                              <w:spacing w:line="276" w:lineRule="auto"/>
                              <w:ind w:firstLine="360"/>
                              <w:rPr>
                                <w:rFonts w:ascii="Trebuchet MS" w:hAnsi="Trebuchet MS"/>
                                <w:sz w:val="20"/>
                              </w:rPr>
                            </w:pPr>
                          </w:p>
                          <w:p w14:paraId="6728166E" w14:textId="77777777" w:rsidR="00BE09FF" w:rsidRPr="00B34C7E" w:rsidRDefault="00BE09FF"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07F15BBF" w14:textId="77777777" w:rsidR="00BE09FF" w:rsidRPr="00B34C7E" w:rsidRDefault="00BE09FF"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5159636F"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6D488A3D" w14:textId="77777777" w:rsidR="00BE09FF" w:rsidRPr="00B34C7E" w:rsidRDefault="00BE09FF" w:rsidP="00B34C7E">
                            <w:pPr>
                              <w:pStyle w:val="NoSpacing"/>
                              <w:spacing w:line="276" w:lineRule="auto"/>
                              <w:ind w:firstLine="360"/>
                              <w:rPr>
                                <w:rFonts w:ascii="Trebuchet MS" w:hAnsi="Trebuchet MS"/>
                                <w:sz w:val="20"/>
                              </w:rPr>
                            </w:pPr>
                          </w:p>
                          <w:p w14:paraId="12EC3C1A"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0BCA6154"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6E04899D"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3F202B6B"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502E8A8D" w14:textId="77777777" w:rsidR="00BE09FF" w:rsidRPr="00B34C7E" w:rsidRDefault="00BE09FF" w:rsidP="00461F1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8A7A4" id="Text Box 15" o:spid="_x0000_s1030" type="#_x0000_t202" style="position:absolute;left:0;text-align:left;margin-left:-19.85pt;margin-top:287.35pt;width:242.95pt;height:154.9pt;z-index:25164953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" stroked="f">
                <v:fill opacity="0"/>
                <v:textbox inset="0,0,0,0">
                  <w:txbxContent>
                    <w:p w14:paraId="09CB2EE4"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52D29833"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7425BF48" w14:textId="77777777" w:rsidR="00BE09FF" w:rsidRPr="00B34C7E" w:rsidRDefault="00BE09FF" w:rsidP="00B34C7E">
                      <w:pPr>
                        <w:pStyle w:val="NoSpacing"/>
                        <w:spacing w:line="276" w:lineRule="auto"/>
                        <w:ind w:firstLine="360"/>
                        <w:rPr>
                          <w:rFonts w:ascii="Trebuchet MS" w:hAnsi="Trebuchet MS"/>
                          <w:sz w:val="20"/>
                        </w:rPr>
                      </w:pPr>
                    </w:p>
                    <w:p w14:paraId="6728166E" w14:textId="77777777" w:rsidR="00BE09FF" w:rsidRPr="00B34C7E" w:rsidRDefault="00BE09FF"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07F15BBF" w14:textId="77777777" w:rsidR="00BE09FF" w:rsidRPr="00B34C7E" w:rsidRDefault="00BE09FF"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5159636F"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6D488A3D" w14:textId="77777777" w:rsidR="00BE09FF" w:rsidRPr="00B34C7E" w:rsidRDefault="00BE09FF" w:rsidP="00B34C7E">
                      <w:pPr>
                        <w:pStyle w:val="NoSpacing"/>
                        <w:spacing w:line="276" w:lineRule="auto"/>
                        <w:ind w:firstLine="360"/>
                        <w:rPr>
                          <w:rFonts w:ascii="Trebuchet MS" w:hAnsi="Trebuchet MS"/>
                          <w:sz w:val="20"/>
                        </w:rPr>
                      </w:pPr>
                    </w:p>
                    <w:p w14:paraId="12EC3C1A"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0BCA6154"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6E04899D"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3F202B6B"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502E8A8D" w14:textId="77777777" w:rsidR="00BE09FF" w:rsidRPr="00B34C7E" w:rsidRDefault="00BE09FF" w:rsidP="00461F1C"/>
                  </w:txbxContent>
                </v:textbox>
              </v:shape>
            </w:pict>
          </mc:Fallback>
        </mc:AlternateContent>
      </w:r>
      <w:r>
        <w:rPr>
          <w:noProof/>
          <w:color w:val="365F91"/>
          <w:sz w:val="28"/>
          <w:szCs w:val="28"/>
          <w:lang w:eastAsia="en-US"/>
        </w:rPr>
        <mc:AlternateContent>
          <mc:Choice Requires="wps">
            <w:drawing>
              <wp:anchor distT="0" distB="0" distL="114935" distR="114935" simplePos="0" relativeHeight="251648512" behindDoc="0" locked="0" layoutInCell="1" allowOverlap="1" wp14:anchorId="3A6A6A45" wp14:editId="1F7BA5A5">
                <wp:simplePos x="0" y="0"/>
                <wp:positionH relativeFrom="column">
                  <wp:posOffset>-238125</wp:posOffset>
                </wp:positionH>
                <wp:positionV relativeFrom="paragraph">
                  <wp:posOffset>2559050</wp:posOffset>
                </wp:positionV>
                <wp:extent cx="3857625" cy="952500"/>
                <wp:effectExtent l="0" t="0" r="0" b="0"/>
                <wp:wrapNone/>
                <wp:docPr id="17"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7625" cy="952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5A91DF" w14:textId="77777777" w:rsidR="00BE09FF" w:rsidRPr="00461F1C" w:rsidRDefault="00BE09FF" w:rsidP="00461F1C">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329AEC15" w14:textId="77777777" w:rsidR="00BE09FF" w:rsidRPr="00461F1C" w:rsidRDefault="00BE09FF" w:rsidP="00461F1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6A6A45" id="Text Box 25" o:spid="_x0000_s1031" type="#_x0000_t202" style="position:absolute;left:0;text-align:left;margin-left:-18.75pt;margin-top:201.5pt;width:303.75pt;height:75pt;z-index:251648512;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" stroked="f">
                <v:fill opacity="0"/>
                <v:textbox inset="0,0,0,0">
                  <w:txbxContent>
                    <w:p w14:paraId="495A91DF" w14:textId="77777777" w:rsidR="00BE09FF" w:rsidRPr="00461F1C" w:rsidRDefault="00BE09FF" w:rsidP="00461F1C">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329AEC15" w14:textId="77777777" w:rsidR="00BE09FF" w:rsidRPr="00461F1C" w:rsidRDefault="00BE09FF" w:rsidP="00461F1C"/>
                  </w:txbxContent>
                </v:textbox>
              </v:shape>
            </w:pict>
          </mc:Fallback>
        </mc:AlternateContent>
      </w:r>
      <w:r>
        <w:rPr>
          <w:noProof/>
          <w:color w:val="365F91"/>
          <w:sz w:val="28"/>
          <w:szCs w:val="28"/>
          <w:lang w:eastAsia="en-US"/>
        </w:rPr>
        <mc:AlternateContent>
          <mc:Choice Requires="wps">
            <w:drawing>
              <wp:anchor distT="0" distB="0" distL="114935" distR="114935" simplePos="0" relativeHeight="251646464" behindDoc="0" locked="0" layoutInCell="1" allowOverlap="1" wp14:anchorId="658E76D8" wp14:editId="25721662">
                <wp:simplePos x="0" y="0"/>
                <wp:positionH relativeFrom="column">
                  <wp:posOffset>-248920</wp:posOffset>
                </wp:positionH>
                <wp:positionV relativeFrom="paragraph">
                  <wp:posOffset>1814195</wp:posOffset>
                </wp:positionV>
                <wp:extent cx="3085465" cy="225425"/>
                <wp:effectExtent l="0" t="0" r="0" b="0"/>
                <wp:wrapNone/>
                <wp:docPr id="1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22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828974" w14:textId="77777777" w:rsidR="00BE09FF" w:rsidRPr="00211AC8" w:rsidRDefault="00BE09FF" w:rsidP="00E51AF8">
                            <w:pPr>
                              <w:pStyle w:val="MataKuliahSampulDepan"/>
                              <w:ind w:firstLine="360"/>
                              <w:rPr>
                                <w:color w:val="000000"/>
                                <w:lang w:val="id-ID"/>
                              </w:rPr>
                            </w:pPr>
                            <w:r w:rsidRPr="00211AC8">
                              <w:rPr>
                                <w:color w:val="000000"/>
                              </w:rPr>
                              <w:t>TUGAS AKHIR - KI0913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8E76D8" id="Text Box 22" o:spid="_x0000_s1032" type="#_x0000_t202" style="position:absolute;left:0;text-align:left;margin-left:-19.6pt;margin-top:142.85pt;width:242.95pt;height:17.75pt;z-index:251646464;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" stroked="f">
                <v:fill opacity="0"/>
                <v:textbox inset="0,0,0,0">
                  <w:txbxContent>
                    <w:p w14:paraId="7E828974" w14:textId="77777777" w:rsidR="00BE09FF" w:rsidRPr="00211AC8" w:rsidRDefault="00BE09FF" w:rsidP="00E51AF8">
                      <w:pPr>
                        <w:pStyle w:val="MataKuliahSampulDepan"/>
                        <w:ind w:firstLine="360"/>
                        <w:rPr>
                          <w:color w:val="000000"/>
                          <w:lang w:val="id-ID"/>
                        </w:rPr>
                      </w:pPr>
                      <w:r w:rsidRPr="00211AC8">
                        <w:rPr>
                          <w:color w:val="000000"/>
                        </w:rPr>
                        <w:t>TUGAS AKHIR - KI091391</w:t>
                      </w:r>
                    </w:p>
                  </w:txbxContent>
                </v:textbox>
              </v:shape>
            </w:pict>
          </mc:Fallback>
        </mc:AlternateContent>
      </w:r>
      <w:r w:rsidR="00211AC8">
        <w:br w:type="page"/>
      </w:r>
    </w:p>
    <w:p w14:paraId="4F780BDF" w14:textId="77777777" w:rsidR="00211AC8" w:rsidRPr="000F5C1B" w:rsidRDefault="00211AC8" w:rsidP="00EF1257">
      <w:pPr>
        <w:jc w:val="center"/>
        <w:rPr>
          <w:i/>
        </w:rPr>
      </w:pPr>
      <w:r w:rsidRPr="000F5C1B">
        <w:rPr>
          <w:i/>
        </w:rPr>
        <w:lastRenderedPageBreak/>
        <w:t>[Halaman ini sengaja dikosongkan]</w:t>
      </w:r>
    </w:p>
    <w:p w14:paraId="4B6C566F" w14:textId="77777777" w:rsidR="00211AC8" w:rsidRDefault="00211AC8" w:rsidP="00EF1257">
      <w:pPr>
        <w:rPr>
          <w:i/>
        </w:rPr>
      </w:pPr>
      <w:r>
        <w:rPr>
          <w:i/>
        </w:rPr>
        <w:br w:type="page"/>
      </w:r>
    </w:p>
    <w:p w14:paraId="163CB3CC" w14:textId="77777777" w:rsidR="00211AC8" w:rsidRDefault="00154B6D" w:rsidP="00EF1257">
      <w:r>
        <w:rPr>
          <w:noProof/>
          <w:color w:val="365F91"/>
          <w:sz w:val="28"/>
          <w:szCs w:val="28"/>
          <w:lang w:eastAsia="en-US"/>
        </w:rPr>
        <w:lastRenderedPageBreak/>
        <w:drawing>
          <wp:anchor distT="0" distB="0" distL="114935" distR="114935" simplePos="0" relativeHeight="251651584" behindDoc="1" locked="0" layoutInCell="1" allowOverlap="1" wp14:anchorId="24D1863E" wp14:editId="1517CDCB">
            <wp:simplePos x="0" y="0"/>
            <wp:positionH relativeFrom="column">
              <wp:posOffset>-6985</wp:posOffset>
            </wp:positionH>
            <wp:positionV relativeFrom="paragraph">
              <wp:posOffset>-167005</wp:posOffset>
            </wp:positionV>
            <wp:extent cx="1588770" cy="894080"/>
            <wp:effectExtent l="19050" t="0" r="0" b="0"/>
            <wp:wrapNone/>
            <wp:docPr id="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lum bright="6000" contrast="18000"/>
                    </a:blip>
                    <a:srcRect/>
                    <a:stretch>
                      <a:fillRect/>
                    </a:stretch>
                  </pic:blipFill>
                  <pic:spPr bwMode="auto">
                    <a:xfrm>
                      <a:off x="0" y="0"/>
                      <a:ext cx="1588770" cy="894080"/>
                    </a:xfrm>
                    <a:prstGeom prst="rect">
                      <a:avLst/>
                    </a:prstGeom>
                    <a:solidFill>
                      <a:srgbClr val="FFFFFF"/>
                    </a:solidFill>
                    <a:ln w="9525">
                      <a:noFill/>
                      <a:miter lim="800000"/>
                      <a:headEnd/>
                      <a:tailEnd/>
                    </a:ln>
                  </pic:spPr>
                </pic:pic>
              </a:graphicData>
            </a:graphic>
          </wp:anchor>
        </w:drawing>
      </w:r>
    </w:p>
    <w:p w14:paraId="31CA59EC" w14:textId="77777777" w:rsidR="00DE09B5" w:rsidRDefault="00F03E84" w:rsidP="00EF1257">
      <w:pPr>
        <w:rPr>
          <w:noProof/>
          <w:color w:val="365F91"/>
          <w:sz w:val="28"/>
          <w:szCs w:val="28"/>
        </w:rPr>
      </w:pPr>
      <w:r>
        <w:rPr>
          <w:noProof/>
          <w:color w:val="365F91"/>
          <w:sz w:val="28"/>
          <w:szCs w:val="28"/>
          <w:lang w:eastAsia="en-US"/>
        </w:rPr>
        <mc:AlternateContent>
          <mc:Choice Requires="wps">
            <w:drawing>
              <wp:anchor distT="0" distB="0" distL="114935" distR="114935" simplePos="0" relativeHeight="251655680" behindDoc="0" locked="0" layoutInCell="1" allowOverlap="1" wp14:anchorId="4D3EB358" wp14:editId="7973258F">
                <wp:simplePos x="0" y="0"/>
                <wp:positionH relativeFrom="column">
                  <wp:posOffset>-215900</wp:posOffset>
                </wp:positionH>
                <wp:positionV relativeFrom="paragraph">
                  <wp:posOffset>3750310</wp:posOffset>
                </wp:positionV>
                <wp:extent cx="3085465" cy="1858645"/>
                <wp:effectExtent l="0" t="0" r="0" b="0"/>
                <wp:wrapNone/>
                <wp:docPr id="1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185864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01B056"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75D6B3F9"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48C34467" w14:textId="77777777" w:rsidR="00BE09FF" w:rsidRPr="00B34C7E" w:rsidRDefault="00BE09FF" w:rsidP="00B34C7E">
                            <w:pPr>
                              <w:pStyle w:val="NoSpacing"/>
                              <w:spacing w:line="276" w:lineRule="auto"/>
                              <w:ind w:firstLine="360"/>
                              <w:rPr>
                                <w:rFonts w:ascii="Trebuchet MS" w:hAnsi="Trebuchet MS"/>
                                <w:sz w:val="20"/>
                              </w:rPr>
                            </w:pPr>
                          </w:p>
                          <w:p w14:paraId="06240175" w14:textId="77777777" w:rsidR="00BE09FF" w:rsidRPr="00B34C7E" w:rsidRDefault="00BE09FF"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2E589768" w14:textId="77777777" w:rsidR="00BE09FF" w:rsidRPr="00B34C7E" w:rsidRDefault="00BE09FF"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17B54993"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20D4493F" w14:textId="77777777" w:rsidR="00BE09FF" w:rsidRPr="00B34C7E" w:rsidRDefault="00BE09FF" w:rsidP="00B34C7E">
                            <w:pPr>
                              <w:pStyle w:val="NoSpacing"/>
                              <w:spacing w:line="276" w:lineRule="auto"/>
                              <w:ind w:firstLine="360"/>
                              <w:rPr>
                                <w:rFonts w:ascii="Trebuchet MS" w:hAnsi="Trebuchet MS"/>
                                <w:sz w:val="20"/>
                              </w:rPr>
                            </w:pPr>
                          </w:p>
                          <w:p w14:paraId="0B0ABC3F"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35E485DE"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1AF06C58"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14792584"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06A0FF9D" w14:textId="77777777" w:rsidR="00BE09FF" w:rsidRPr="00B34C7E" w:rsidRDefault="00BE09FF" w:rsidP="00B34C7E"/>
                          <w:p w14:paraId="697AE886" w14:textId="77777777" w:rsidR="00BE09FF" w:rsidRPr="00A14748" w:rsidRDefault="00BE09FF" w:rsidP="00E51AF8">
                            <w:pPr>
                              <w:pStyle w:val="NoSpacing"/>
                              <w:spacing w:line="276" w:lineRule="auto"/>
                              <w:ind w:firstLine="360"/>
                              <w:rPr>
                                <w:rFonts w:ascii="Trebuchet MS" w:hAnsi="Trebuchet MS"/>
                                <w:color w:val="000000"/>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3EB358" id="Text Box 18" o:spid="_x0000_s1033" type="#_x0000_t202" style="position:absolute;left:0;text-align:left;margin-left:-17pt;margin-top:295.3pt;width:242.95pt;height:146.35pt;z-index:251655680;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" stroked="f">
                <v:fill opacity="0"/>
                <v:textbox inset="0,0,0,0">
                  <w:txbxContent>
                    <w:p w14:paraId="6201B056"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75D6B3F9"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48C34467" w14:textId="77777777" w:rsidR="00BE09FF" w:rsidRPr="00B34C7E" w:rsidRDefault="00BE09FF" w:rsidP="00B34C7E">
                      <w:pPr>
                        <w:pStyle w:val="NoSpacing"/>
                        <w:spacing w:line="276" w:lineRule="auto"/>
                        <w:ind w:firstLine="360"/>
                        <w:rPr>
                          <w:rFonts w:ascii="Trebuchet MS" w:hAnsi="Trebuchet MS"/>
                          <w:sz w:val="20"/>
                        </w:rPr>
                      </w:pPr>
                    </w:p>
                    <w:p w14:paraId="06240175" w14:textId="77777777" w:rsidR="00BE09FF" w:rsidRPr="00B34C7E" w:rsidRDefault="00BE09FF"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2E589768" w14:textId="77777777" w:rsidR="00BE09FF" w:rsidRPr="00B34C7E" w:rsidRDefault="00BE09FF"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17B54993"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20D4493F" w14:textId="77777777" w:rsidR="00BE09FF" w:rsidRPr="00B34C7E" w:rsidRDefault="00BE09FF" w:rsidP="00B34C7E">
                      <w:pPr>
                        <w:pStyle w:val="NoSpacing"/>
                        <w:spacing w:line="276" w:lineRule="auto"/>
                        <w:ind w:firstLine="360"/>
                        <w:rPr>
                          <w:rFonts w:ascii="Trebuchet MS" w:hAnsi="Trebuchet MS"/>
                          <w:sz w:val="20"/>
                        </w:rPr>
                      </w:pPr>
                    </w:p>
                    <w:p w14:paraId="0B0ABC3F"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35E485DE"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1AF06C58"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14792584" w14:textId="77777777" w:rsidR="00BE09FF" w:rsidRPr="00B34C7E" w:rsidRDefault="00BE09FF"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06A0FF9D" w14:textId="77777777" w:rsidR="00BE09FF" w:rsidRPr="00B34C7E" w:rsidRDefault="00BE09FF" w:rsidP="00B34C7E"/>
                    <w:p w14:paraId="697AE886" w14:textId="77777777" w:rsidR="00BE09FF" w:rsidRPr="00A14748" w:rsidRDefault="00BE09FF" w:rsidP="00E51AF8">
                      <w:pPr>
                        <w:pStyle w:val="NoSpacing"/>
                        <w:spacing w:line="276" w:lineRule="auto"/>
                        <w:ind w:firstLine="360"/>
                        <w:rPr>
                          <w:rFonts w:ascii="Trebuchet MS" w:hAnsi="Trebuchet MS"/>
                          <w:color w:val="000000"/>
                          <w:sz w:val="20"/>
                        </w:rPr>
                      </w:pPr>
                    </w:p>
                  </w:txbxContent>
                </v:textbox>
              </v:shape>
            </w:pict>
          </mc:Fallback>
        </mc:AlternateContent>
      </w:r>
      <w:r>
        <w:rPr>
          <w:noProof/>
          <w:color w:val="365F91"/>
          <w:sz w:val="28"/>
          <w:szCs w:val="28"/>
          <w:lang w:eastAsia="en-US"/>
        </w:rPr>
        <mc:AlternateContent>
          <mc:Choice Requires="wps">
            <w:drawing>
              <wp:anchor distT="0" distB="0" distL="114935" distR="114935" simplePos="0" relativeHeight="251654656" behindDoc="0" locked="0" layoutInCell="1" allowOverlap="1" wp14:anchorId="5174E30C" wp14:editId="0C372631">
                <wp:simplePos x="0" y="0"/>
                <wp:positionH relativeFrom="column">
                  <wp:posOffset>-194310</wp:posOffset>
                </wp:positionH>
                <wp:positionV relativeFrom="paragraph">
                  <wp:posOffset>2488565</wp:posOffset>
                </wp:positionV>
                <wp:extent cx="3895090" cy="952500"/>
                <wp:effectExtent l="0" t="0" r="0" b="0"/>
                <wp:wrapNone/>
                <wp:docPr id="1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090" cy="952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01FDA9" w14:textId="77777777" w:rsidR="00BE09FF" w:rsidRPr="00461F1C" w:rsidRDefault="00BE09FF" w:rsidP="00B34C7E">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7E6CF4F6" w14:textId="77777777" w:rsidR="00BE09FF" w:rsidRPr="00461F1C" w:rsidRDefault="00BE09FF" w:rsidP="00B34C7E"/>
                          <w:p w14:paraId="34FE86E5" w14:textId="77777777" w:rsidR="00BE09FF" w:rsidRPr="009273B1" w:rsidRDefault="00BE09FF" w:rsidP="00E51AF8">
                            <w:pPr>
                              <w:ind w:left="360"/>
                              <w:rPr>
                                <w:rFonts w:ascii="Trebuchet MS" w:hAnsi="Trebuchet MS"/>
                                <w:color w:val="000000"/>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74E30C" id="Text Box 26" o:spid="_x0000_s1034" type="#_x0000_t202" style="position:absolute;left:0;text-align:left;margin-left:-15.3pt;margin-top:195.95pt;width:306.7pt;height:75pt;z-index:25165465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" stroked="f">
                <v:fill opacity="0"/>
                <v:textbox inset="0,0,0,0">
                  <w:txbxContent>
                    <w:p w14:paraId="0301FDA9" w14:textId="77777777" w:rsidR="00BE09FF" w:rsidRPr="00461F1C" w:rsidRDefault="00BE09FF" w:rsidP="00B34C7E">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7E6CF4F6" w14:textId="77777777" w:rsidR="00BE09FF" w:rsidRPr="00461F1C" w:rsidRDefault="00BE09FF" w:rsidP="00B34C7E"/>
                    <w:p w14:paraId="34FE86E5" w14:textId="77777777" w:rsidR="00BE09FF" w:rsidRPr="009273B1" w:rsidRDefault="00BE09FF" w:rsidP="00E51AF8">
                      <w:pPr>
                        <w:ind w:left="360"/>
                        <w:rPr>
                          <w:rFonts w:ascii="Trebuchet MS" w:hAnsi="Trebuchet MS"/>
                          <w:color w:val="000000"/>
                          <w:lang w:val="id-ID"/>
                        </w:rPr>
                      </w:pPr>
                    </w:p>
                  </w:txbxContent>
                </v:textbox>
              </v:shape>
            </w:pict>
          </mc:Fallback>
        </mc:AlternateContent>
      </w:r>
      <w:r>
        <w:rPr>
          <w:noProof/>
          <w:color w:val="365F91"/>
          <w:sz w:val="28"/>
          <w:szCs w:val="28"/>
          <w:lang w:eastAsia="en-US"/>
        </w:rPr>
        <mc:AlternateContent>
          <mc:Choice Requires="wps">
            <w:drawing>
              <wp:anchor distT="0" distB="0" distL="114935" distR="114935" simplePos="0" relativeHeight="251652608" behindDoc="0" locked="0" layoutInCell="1" allowOverlap="1" wp14:anchorId="3AC0EFAE" wp14:editId="16B7C3CD">
                <wp:simplePos x="0" y="0"/>
                <wp:positionH relativeFrom="column">
                  <wp:posOffset>-205105</wp:posOffset>
                </wp:positionH>
                <wp:positionV relativeFrom="paragraph">
                  <wp:posOffset>1754505</wp:posOffset>
                </wp:positionV>
                <wp:extent cx="3085465" cy="225425"/>
                <wp:effectExtent l="0" t="0" r="0" b="0"/>
                <wp:wrapNone/>
                <wp:docPr id="13"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22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3BC8E9" w14:textId="77777777" w:rsidR="00BE09FF" w:rsidRPr="00211AC8" w:rsidRDefault="00BE09FF" w:rsidP="00E51AF8">
                            <w:pPr>
                              <w:pStyle w:val="MataKuliahSampulDepan"/>
                              <w:ind w:firstLine="360"/>
                              <w:rPr>
                                <w:color w:val="000000"/>
                                <w:lang w:val="id-ID"/>
                              </w:rPr>
                            </w:pPr>
                            <w:r>
                              <w:rPr>
                                <w:color w:val="000000"/>
                              </w:rPr>
                              <w:t>FINAL PROJECT</w:t>
                            </w:r>
                            <w:r w:rsidRPr="00211AC8">
                              <w:rPr>
                                <w:color w:val="000000"/>
                              </w:rPr>
                              <w:t xml:space="preserve"> - KI0913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C0EFAE" id="Text Box 27" o:spid="_x0000_s1035" type="#_x0000_t202" style="position:absolute;left:0;text-align:left;margin-left:-16.15pt;margin-top:138.15pt;width:242.95pt;height:17.75pt;z-index:251652608;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" stroked="f">
                <v:fill opacity="0"/>
                <v:textbox inset="0,0,0,0">
                  <w:txbxContent>
                    <w:p w14:paraId="763BC8E9" w14:textId="77777777" w:rsidR="00BE09FF" w:rsidRPr="00211AC8" w:rsidRDefault="00BE09FF" w:rsidP="00E51AF8">
                      <w:pPr>
                        <w:pStyle w:val="MataKuliahSampulDepan"/>
                        <w:ind w:firstLine="360"/>
                        <w:rPr>
                          <w:color w:val="000000"/>
                          <w:lang w:val="id-ID"/>
                        </w:rPr>
                      </w:pPr>
                      <w:r>
                        <w:rPr>
                          <w:color w:val="000000"/>
                        </w:rPr>
                        <w:t>FINAL PROJECT</w:t>
                      </w:r>
                      <w:r w:rsidRPr="00211AC8">
                        <w:rPr>
                          <w:color w:val="000000"/>
                        </w:rPr>
                        <w:t xml:space="preserve"> - KI091391</w:t>
                      </w:r>
                    </w:p>
                  </w:txbxContent>
                </v:textbox>
              </v:shape>
            </w:pict>
          </mc:Fallback>
        </mc:AlternateContent>
      </w:r>
      <w:r w:rsidR="00211AC8" w:rsidRPr="00211AC8">
        <w:rPr>
          <w:noProof/>
          <w:color w:val="365F91"/>
          <w:sz w:val="28"/>
          <w:szCs w:val="28"/>
        </w:rPr>
        <w:br w:type="page"/>
      </w:r>
    </w:p>
    <w:p w14:paraId="3AE89125" w14:textId="77777777" w:rsidR="00DE09B5" w:rsidRPr="000F5C1B" w:rsidRDefault="00DE09B5" w:rsidP="00EF1257">
      <w:pPr>
        <w:jc w:val="center"/>
        <w:rPr>
          <w:i/>
        </w:rPr>
      </w:pPr>
      <w:r w:rsidRPr="000F5C1B">
        <w:rPr>
          <w:i/>
        </w:rPr>
        <w:lastRenderedPageBreak/>
        <w:t>[Halaman ini sengaja dikosongkan]</w:t>
      </w:r>
    </w:p>
    <w:p w14:paraId="07150D30" w14:textId="77777777" w:rsidR="00DE09B5" w:rsidRDefault="00DE09B5" w:rsidP="00EF1257">
      <w:pPr>
        <w:rPr>
          <w:noProof/>
          <w:color w:val="365F91"/>
          <w:sz w:val="28"/>
          <w:szCs w:val="28"/>
        </w:rPr>
      </w:pPr>
    </w:p>
    <w:p w14:paraId="4DA7AE9F" w14:textId="77777777" w:rsidR="00DE09B5" w:rsidRDefault="00DE09B5" w:rsidP="00EF1257">
      <w:r>
        <w:br w:type="page"/>
      </w:r>
    </w:p>
    <w:p w14:paraId="34E2EED7" w14:textId="77777777" w:rsidR="00DE09B5" w:rsidRPr="00DE09B5" w:rsidRDefault="00DE09B5" w:rsidP="00B2377C">
      <w:pPr>
        <w:pStyle w:val="Heading1"/>
        <w:numPr>
          <w:ilvl w:val="0"/>
          <w:numId w:val="0"/>
        </w:numPr>
      </w:pPr>
      <w:bookmarkStart w:id="0" w:name="_Toc238269798"/>
      <w:bookmarkStart w:id="1" w:name="_Toc253352511"/>
      <w:bookmarkStart w:id="2" w:name="_Toc265144910"/>
      <w:bookmarkStart w:id="3" w:name="_Toc268645417"/>
      <w:bookmarkStart w:id="4" w:name="_Toc360782075"/>
      <w:bookmarkStart w:id="5" w:name="_Toc396905512"/>
      <w:r w:rsidRPr="00DE09B5">
        <w:lastRenderedPageBreak/>
        <w:t>LEMBAR PENGESAHAN</w:t>
      </w:r>
      <w:bookmarkEnd w:id="0"/>
      <w:bookmarkEnd w:id="1"/>
      <w:bookmarkEnd w:id="2"/>
      <w:bookmarkEnd w:id="3"/>
      <w:bookmarkEnd w:id="4"/>
      <w:bookmarkEnd w:id="5"/>
    </w:p>
    <w:p w14:paraId="00F18939" w14:textId="77777777" w:rsidR="00DE09B5" w:rsidRPr="00DE09B5" w:rsidRDefault="00DE09B5" w:rsidP="00EF1257">
      <w:pPr>
        <w:jc w:val="center"/>
      </w:pPr>
    </w:p>
    <w:p w14:paraId="4D29FE63" w14:textId="77777777" w:rsidR="00DE09B5" w:rsidRPr="009273B1" w:rsidRDefault="00B34C7E" w:rsidP="00EF1257">
      <w:pPr>
        <w:jc w:val="center"/>
        <w:rPr>
          <w:b/>
        </w:rPr>
      </w:pPr>
      <w:r>
        <w:rPr>
          <w:b/>
        </w:rPr>
        <w:t>Implementasi Temu Kembali Citra Menggunakan Fitur Warna Berbasis Histogram dan Fitur Tekstur Berbasis Blok</w:t>
      </w:r>
    </w:p>
    <w:p w14:paraId="5F10FC06" w14:textId="77777777" w:rsidR="00E75E13" w:rsidRPr="00DE09B5" w:rsidRDefault="00E75E13" w:rsidP="00EF1257">
      <w:pPr>
        <w:jc w:val="center"/>
        <w:rPr>
          <w:b/>
        </w:rPr>
      </w:pPr>
    </w:p>
    <w:p w14:paraId="29A1523D" w14:textId="77777777" w:rsidR="00DE09B5" w:rsidRPr="00DE09B5" w:rsidRDefault="00DE09B5" w:rsidP="00EF1257">
      <w:pPr>
        <w:jc w:val="center"/>
        <w:rPr>
          <w:b/>
          <w:bCs/>
          <w:sz w:val="28"/>
          <w:szCs w:val="28"/>
        </w:rPr>
      </w:pPr>
      <w:r w:rsidRPr="00DE09B5">
        <w:rPr>
          <w:b/>
          <w:bCs/>
          <w:sz w:val="28"/>
          <w:szCs w:val="28"/>
        </w:rPr>
        <w:t>TUGAS AKHIR</w:t>
      </w:r>
    </w:p>
    <w:p w14:paraId="2CDCC2C1" w14:textId="77777777" w:rsidR="00DE09B5" w:rsidRPr="00DE09B5" w:rsidRDefault="00DE09B5" w:rsidP="00EF1257">
      <w:pPr>
        <w:jc w:val="center"/>
        <w:rPr>
          <w:b/>
          <w:bCs/>
          <w:sz w:val="28"/>
          <w:szCs w:val="28"/>
        </w:rPr>
      </w:pPr>
    </w:p>
    <w:p w14:paraId="2C2842BA" w14:textId="77777777" w:rsidR="00DE09B5" w:rsidRPr="00DE09B5" w:rsidRDefault="00DE09B5" w:rsidP="00EF1257">
      <w:pPr>
        <w:pStyle w:val="NoSpacing"/>
        <w:jc w:val="center"/>
      </w:pPr>
      <w:r w:rsidRPr="00DE09B5">
        <w:t xml:space="preserve">Diajukan Guna Memenuhi </w:t>
      </w:r>
      <w:r w:rsidRPr="00DE09B5">
        <w:rPr>
          <w:lang w:val="es-ES"/>
        </w:rPr>
        <w:t xml:space="preserve">Salah Satu Syarat </w:t>
      </w:r>
      <w:r w:rsidRPr="00DE09B5">
        <w:br/>
        <w:t>Memperoleh Gelar Sarjana Komputer</w:t>
      </w:r>
      <w:r w:rsidRPr="00DE09B5">
        <w:br/>
        <w:t xml:space="preserve">pada </w:t>
      </w:r>
      <w:r w:rsidRPr="00DE09B5">
        <w:br/>
        <w:t>Bidang Studi Rekayasa Perangkat Lunak</w:t>
      </w:r>
      <w:r w:rsidRPr="00DE09B5">
        <w:br/>
        <w:t>Program Studi S-1 Jurusan Teknik Informatika</w:t>
      </w:r>
      <w:r w:rsidRPr="00DE09B5">
        <w:br/>
        <w:t>Fakultas Teknologi Informasi</w:t>
      </w:r>
      <w:r w:rsidRPr="00DE09B5">
        <w:br/>
        <w:t>Institut Teknologi Sepuluh Nopember</w:t>
      </w:r>
    </w:p>
    <w:p w14:paraId="1F94A088" w14:textId="77777777" w:rsidR="00DE09B5" w:rsidRPr="00DE09B5" w:rsidRDefault="00DE09B5" w:rsidP="00EF1257">
      <w:pPr>
        <w:pStyle w:val="NoSpacing"/>
        <w:jc w:val="center"/>
      </w:pPr>
    </w:p>
    <w:p w14:paraId="23DF3569" w14:textId="77777777" w:rsidR="00DE09B5" w:rsidRPr="00610DF4" w:rsidRDefault="00DE09B5" w:rsidP="00EF1257">
      <w:pPr>
        <w:jc w:val="center"/>
        <w:rPr>
          <w:bCs/>
        </w:rPr>
      </w:pPr>
      <w:r w:rsidRPr="00DE09B5">
        <w:rPr>
          <w:bCs/>
        </w:rPr>
        <w:t>Oleh :</w:t>
      </w:r>
      <w:r w:rsidRPr="00DE09B5">
        <w:rPr>
          <w:bCs/>
        </w:rPr>
        <w:br/>
      </w:r>
      <w:r w:rsidR="00B34C7E">
        <w:rPr>
          <w:b/>
          <w:bCs/>
        </w:rPr>
        <w:t>SANI PUJI RAHAYU</w:t>
      </w:r>
      <w:r w:rsidRPr="00DE09B5">
        <w:rPr>
          <w:b/>
          <w:bCs/>
        </w:rPr>
        <w:br/>
      </w:r>
      <w:r w:rsidR="00011C6F">
        <w:rPr>
          <w:bCs/>
        </w:rPr>
        <w:t xml:space="preserve">NRP : </w:t>
      </w:r>
      <w:r w:rsidR="00B34C7E">
        <w:rPr>
          <w:bCs/>
        </w:rPr>
        <w:t>5113</w:t>
      </w:r>
      <w:r w:rsidRPr="00DE09B5">
        <w:rPr>
          <w:bCs/>
        </w:rPr>
        <w:t xml:space="preserve"> 100 </w:t>
      </w:r>
      <w:r w:rsidR="00B34C7E">
        <w:rPr>
          <w:bCs/>
        </w:rPr>
        <w:t>153</w:t>
      </w:r>
    </w:p>
    <w:p w14:paraId="4510B2DE" w14:textId="77777777" w:rsidR="00DE09B5" w:rsidRPr="00DE09B5" w:rsidRDefault="00DE09B5" w:rsidP="00EF1257">
      <w:pPr>
        <w:jc w:val="center"/>
        <w:rPr>
          <w:bCs/>
        </w:rPr>
      </w:pPr>
    </w:p>
    <w:p w14:paraId="2CAAD18E" w14:textId="77777777" w:rsidR="00DE09B5" w:rsidRDefault="00DE09B5" w:rsidP="00EF1257">
      <w:pPr>
        <w:jc w:val="center"/>
        <w:rPr>
          <w:bCs/>
        </w:rPr>
      </w:pPr>
      <w:r w:rsidRPr="00DE09B5">
        <w:rPr>
          <w:bCs/>
        </w:rPr>
        <w:t>Disetujui oleh Dosen Pembimbing Tugas Akhir :</w:t>
      </w:r>
    </w:p>
    <w:p w14:paraId="3036056F" w14:textId="77777777" w:rsidR="00816B80" w:rsidRPr="00DE09B5" w:rsidRDefault="00816B80" w:rsidP="00EF1257">
      <w:pPr>
        <w:jc w:val="center"/>
        <w:rPr>
          <w:bCs/>
        </w:rPr>
      </w:pPr>
    </w:p>
    <w:p w14:paraId="237B4CCA" w14:textId="77777777" w:rsidR="00DE09B5" w:rsidRPr="00DE09B5" w:rsidRDefault="00DE09B5" w:rsidP="00EF1257">
      <w:pPr>
        <w:jc w:val="center"/>
        <w:rPr>
          <w:bCs/>
        </w:rPr>
      </w:pPr>
    </w:p>
    <w:tbl>
      <w:tblPr>
        <w:tblW w:w="6298" w:type="dxa"/>
        <w:tblLayout w:type="fixed"/>
        <w:tblLook w:val="0000" w:firstRow="0" w:lastRow="0" w:firstColumn="0" w:lastColumn="0" w:noHBand="0" w:noVBand="0"/>
      </w:tblPr>
      <w:tblGrid>
        <w:gridCol w:w="4222"/>
        <w:gridCol w:w="2076"/>
      </w:tblGrid>
      <w:tr w:rsidR="008F0F22" w:rsidRPr="002150D3" w14:paraId="5CFEFC68" w14:textId="77777777" w:rsidTr="008F0F22">
        <w:trPr>
          <w:trHeight w:val="523"/>
        </w:trPr>
        <w:tc>
          <w:tcPr>
            <w:tcW w:w="4222" w:type="dxa"/>
          </w:tcPr>
          <w:p w14:paraId="4C3DB693" w14:textId="313A1272" w:rsidR="00DE09B5" w:rsidRPr="00B34C7E" w:rsidRDefault="00B34C7E" w:rsidP="00B34C7E">
            <w:pPr>
              <w:snapToGrid w:val="0"/>
              <w:jc w:val="center"/>
            </w:pPr>
            <w:r>
              <w:t>Dr.Eng. NANIK SUCIATI</w:t>
            </w:r>
            <w:r w:rsidR="00982262">
              <w:t>, S.Kom., M.Kom</w:t>
            </w:r>
            <w:r w:rsidR="00122E28">
              <w:rPr>
                <w:lang w:val="id-ID"/>
              </w:rPr>
              <w:t>.</w:t>
            </w:r>
            <w:r w:rsidR="00DE09B5" w:rsidRPr="002150D3">
              <w:br/>
              <w:t xml:space="preserve">NIP: </w:t>
            </w:r>
            <w:r w:rsidR="00CE4419" w:rsidRPr="00CE4419">
              <w:t>197104281994122</w:t>
            </w:r>
            <w:r w:rsidR="008F0F22">
              <w:t xml:space="preserve"> </w:t>
            </w:r>
            <w:r w:rsidR="00CE4419" w:rsidRPr="00CE4419">
              <w:t>001</w:t>
            </w:r>
          </w:p>
        </w:tc>
        <w:tc>
          <w:tcPr>
            <w:tcW w:w="2076" w:type="dxa"/>
          </w:tcPr>
          <w:p w14:paraId="76921365" w14:textId="77777777" w:rsidR="00DE09B5" w:rsidRPr="002150D3" w:rsidRDefault="00DE09B5" w:rsidP="00EF1257">
            <w:pPr>
              <w:snapToGrid w:val="0"/>
              <w:jc w:val="center"/>
            </w:pPr>
            <w:r w:rsidRPr="002150D3">
              <w:t>................................</w:t>
            </w:r>
            <w:r w:rsidRPr="002150D3">
              <w:br/>
              <w:t>(pembimbing 1)</w:t>
            </w:r>
          </w:p>
        </w:tc>
      </w:tr>
      <w:tr w:rsidR="008F0F22" w:rsidRPr="002150D3" w14:paraId="67405A77" w14:textId="77777777" w:rsidTr="008F0F22">
        <w:trPr>
          <w:trHeight w:val="118"/>
        </w:trPr>
        <w:tc>
          <w:tcPr>
            <w:tcW w:w="4222" w:type="dxa"/>
          </w:tcPr>
          <w:p w14:paraId="3D25FF38" w14:textId="77777777" w:rsidR="00DE09B5" w:rsidRPr="00122E28" w:rsidRDefault="00DE09B5" w:rsidP="00122E28">
            <w:pPr>
              <w:pStyle w:val="Footer"/>
              <w:snapToGrid w:val="0"/>
              <w:rPr>
                <w:lang w:val="id-ID"/>
              </w:rPr>
            </w:pPr>
          </w:p>
        </w:tc>
        <w:tc>
          <w:tcPr>
            <w:tcW w:w="2076" w:type="dxa"/>
          </w:tcPr>
          <w:p w14:paraId="75BCCE39" w14:textId="77777777" w:rsidR="00DE09B5" w:rsidRPr="002150D3" w:rsidRDefault="00DE09B5" w:rsidP="00EF1257">
            <w:pPr>
              <w:snapToGrid w:val="0"/>
              <w:jc w:val="center"/>
            </w:pPr>
          </w:p>
        </w:tc>
      </w:tr>
      <w:tr w:rsidR="008F0F22" w:rsidRPr="002150D3" w14:paraId="44D3A09B" w14:textId="77777777" w:rsidTr="008F0F22">
        <w:trPr>
          <w:trHeight w:val="118"/>
        </w:trPr>
        <w:tc>
          <w:tcPr>
            <w:tcW w:w="4222" w:type="dxa"/>
          </w:tcPr>
          <w:p w14:paraId="2ADB6784" w14:textId="193420C5" w:rsidR="00122E28" w:rsidRPr="002150D3" w:rsidRDefault="00B34C7E" w:rsidP="008F0F22">
            <w:pPr>
              <w:snapToGrid w:val="0"/>
              <w:jc w:val="center"/>
            </w:pPr>
            <w:r>
              <w:t>DINI ADNI NAVASTARA, S.Kom., M.Sc</w:t>
            </w:r>
            <w:r w:rsidR="00982262">
              <w:t>.</w:t>
            </w:r>
            <w:r w:rsidR="00122E28" w:rsidRPr="002150D3">
              <w:br/>
            </w:r>
            <w:r w:rsidR="00122E28" w:rsidRPr="00122E28">
              <w:t xml:space="preserve">NIP: </w:t>
            </w:r>
            <w:r w:rsidR="008F0F22" w:rsidRPr="008F0F22">
              <w:t>198510172015042</w:t>
            </w:r>
            <w:r w:rsidR="008F0F22">
              <w:t xml:space="preserve"> </w:t>
            </w:r>
            <w:r w:rsidR="008F0F22" w:rsidRPr="008F0F22">
              <w:t>001</w:t>
            </w:r>
          </w:p>
        </w:tc>
        <w:tc>
          <w:tcPr>
            <w:tcW w:w="2076" w:type="dxa"/>
          </w:tcPr>
          <w:p w14:paraId="3E1EF617" w14:textId="77777777" w:rsidR="00122E28" w:rsidRPr="002150D3" w:rsidRDefault="00122E28" w:rsidP="009C40D6">
            <w:pPr>
              <w:snapToGrid w:val="0"/>
              <w:jc w:val="center"/>
            </w:pPr>
            <w:r w:rsidRPr="002150D3">
              <w:t>..............</w:t>
            </w:r>
            <w:r>
              <w:t>..................</w:t>
            </w:r>
            <w:r>
              <w:br/>
              <w:t xml:space="preserve">(pembimbing </w:t>
            </w:r>
            <w:r>
              <w:rPr>
                <w:lang w:val="id-ID"/>
              </w:rPr>
              <w:t>2</w:t>
            </w:r>
            <w:r w:rsidRPr="002150D3">
              <w:t>)</w:t>
            </w:r>
          </w:p>
        </w:tc>
      </w:tr>
      <w:tr w:rsidR="008F0F22" w:rsidRPr="002150D3" w14:paraId="3970B04A" w14:textId="77777777" w:rsidTr="008F0F22">
        <w:trPr>
          <w:trHeight w:val="273"/>
        </w:trPr>
        <w:tc>
          <w:tcPr>
            <w:tcW w:w="4222" w:type="dxa"/>
          </w:tcPr>
          <w:p w14:paraId="05C52265" w14:textId="77777777" w:rsidR="00122E28" w:rsidRPr="002150D3" w:rsidRDefault="00122E28" w:rsidP="009C40D6">
            <w:pPr>
              <w:pStyle w:val="Footer"/>
              <w:snapToGrid w:val="0"/>
              <w:jc w:val="center"/>
            </w:pPr>
          </w:p>
          <w:p w14:paraId="76C52620" w14:textId="77777777" w:rsidR="00122E28" w:rsidRPr="002150D3" w:rsidRDefault="00122E28" w:rsidP="009C40D6">
            <w:pPr>
              <w:pStyle w:val="Footer"/>
              <w:snapToGrid w:val="0"/>
              <w:jc w:val="center"/>
            </w:pPr>
          </w:p>
        </w:tc>
        <w:tc>
          <w:tcPr>
            <w:tcW w:w="2076" w:type="dxa"/>
          </w:tcPr>
          <w:p w14:paraId="045484A0" w14:textId="77777777" w:rsidR="00122E28" w:rsidRPr="002150D3" w:rsidRDefault="00122E28" w:rsidP="009C40D6">
            <w:pPr>
              <w:snapToGrid w:val="0"/>
              <w:jc w:val="center"/>
            </w:pPr>
          </w:p>
        </w:tc>
      </w:tr>
    </w:tbl>
    <w:p w14:paraId="3327C945" w14:textId="77777777" w:rsidR="00982262" w:rsidRDefault="00982262" w:rsidP="00B34C7E">
      <w:pPr>
        <w:rPr>
          <w:b/>
          <w:caps/>
        </w:rPr>
      </w:pPr>
    </w:p>
    <w:p w14:paraId="1861335C" w14:textId="77777777" w:rsidR="00DE09B5" w:rsidRPr="00B34C7E" w:rsidRDefault="00DE09B5" w:rsidP="00B34C7E">
      <w:pPr>
        <w:jc w:val="center"/>
        <w:rPr>
          <w:lang w:val="id-ID"/>
        </w:rPr>
      </w:pPr>
      <w:r w:rsidRPr="00DE09B5">
        <w:rPr>
          <w:b/>
          <w:caps/>
        </w:rPr>
        <w:t>Surabaya</w:t>
      </w:r>
      <w:r w:rsidRPr="00DE09B5">
        <w:rPr>
          <w:b/>
          <w:caps/>
        </w:rPr>
        <w:br/>
      </w:r>
      <w:r w:rsidR="00610DF4">
        <w:rPr>
          <w:b/>
          <w:caps/>
        </w:rPr>
        <w:t>mei</w:t>
      </w:r>
      <w:r w:rsidR="00C00217">
        <w:rPr>
          <w:b/>
          <w:caps/>
        </w:rPr>
        <w:t xml:space="preserve"> 201</w:t>
      </w:r>
      <w:r w:rsidR="00B34C7E">
        <w:rPr>
          <w:b/>
          <w:caps/>
        </w:rPr>
        <w:t>7</w:t>
      </w:r>
    </w:p>
    <w:p w14:paraId="63FC1B59" w14:textId="77777777" w:rsidR="00B95B8D" w:rsidRDefault="000F5C1B" w:rsidP="009C254D">
      <w:pPr>
        <w:jc w:val="center"/>
      </w:pPr>
      <w:r>
        <w:br w:type="page"/>
      </w:r>
      <w:bookmarkStart w:id="6" w:name="_Toc265144911"/>
      <w:bookmarkStart w:id="7" w:name="_Toc266191895"/>
      <w:r w:rsidR="00B95B8D" w:rsidRPr="000F5C1B">
        <w:rPr>
          <w:i/>
        </w:rPr>
        <w:lastRenderedPageBreak/>
        <w:t>[Halaman ini sengaja dikosongkan]</w:t>
      </w:r>
    </w:p>
    <w:p w14:paraId="59B217BF" w14:textId="77777777" w:rsidR="00AA26AF" w:rsidRPr="00B37C36" w:rsidRDefault="00B95B8D" w:rsidP="00B37C36">
      <w:pPr>
        <w:spacing w:after="200"/>
        <w:jc w:val="center"/>
        <w:rPr>
          <w:b/>
          <w:sz w:val="28"/>
          <w:szCs w:val="28"/>
          <w:lang w:val="id-ID"/>
        </w:rPr>
      </w:pPr>
      <w:r>
        <w:rPr>
          <w:b/>
          <w:sz w:val="28"/>
          <w:szCs w:val="28"/>
        </w:rPr>
        <w:br w:type="page"/>
      </w:r>
      <w:r w:rsidR="00B34C7E">
        <w:rPr>
          <w:b/>
          <w:i/>
          <w:sz w:val="28"/>
          <w:szCs w:val="28"/>
        </w:rPr>
        <w:lastRenderedPageBreak/>
        <w:t>Implementasi Temu Kembali Citra Menggunakan Fitur Warna Berbasis Histogram dan Fitur Tekstur Berbasis Blok</w:t>
      </w:r>
    </w:p>
    <w:p w14:paraId="2045E23D" w14:textId="77777777" w:rsidR="000F5C1B" w:rsidRPr="00C70476" w:rsidRDefault="000F5C1B" w:rsidP="00B34C7E">
      <w:pPr>
        <w:pStyle w:val="NoSpacing"/>
        <w:tabs>
          <w:tab w:val="left" w:pos="1985"/>
        </w:tabs>
      </w:pPr>
      <w:r w:rsidRPr="00C70476">
        <w:t xml:space="preserve">Nama Mahasiswa </w:t>
      </w:r>
      <w:r w:rsidRPr="00C70476">
        <w:tab/>
        <w:t xml:space="preserve">: </w:t>
      </w:r>
      <w:r w:rsidR="00B34C7E">
        <w:t>Sani Puji Rahayu</w:t>
      </w:r>
    </w:p>
    <w:p w14:paraId="34050E8F" w14:textId="77777777" w:rsidR="000F5C1B" w:rsidRPr="008C2FC7" w:rsidRDefault="00B34C7E" w:rsidP="00B34C7E">
      <w:pPr>
        <w:pStyle w:val="NoSpacing"/>
        <w:tabs>
          <w:tab w:val="left" w:pos="1985"/>
        </w:tabs>
      </w:pPr>
      <w:r>
        <w:t>NRP</w:t>
      </w:r>
      <w:r>
        <w:tab/>
      </w:r>
      <w:r w:rsidR="005C2C87" w:rsidRPr="00C70476">
        <w:t>: 51</w:t>
      </w:r>
      <w:r>
        <w:t>13</w:t>
      </w:r>
      <w:r w:rsidR="005C2C87" w:rsidRPr="00C70476">
        <w:t xml:space="preserve"> 100 </w:t>
      </w:r>
      <w:r>
        <w:t>153</w:t>
      </w:r>
    </w:p>
    <w:p w14:paraId="410C59F8" w14:textId="77777777" w:rsidR="000F5C1B" w:rsidRPr="00C70476" w:rsidRDefault="00B34C7E" w:rsidP="00B34C7E">
      <w:pPr>
        <w:pStyle w:val="NoSpacing"/>
        <w:tabs>
          <w:tab w:val="left" w:pos="1985"/>
        </w:tabs>
      </w:pPr>
      <w:r>
        <w:t>Jurusan</w:t>
      </w:r>
      <w:r>
        <w:tab/>
      </w:r>
      <w:r w:rsidR="000F5C1B" w:rsidRPr="00C70476">
        <w:t>: Teknik Informatika FTIf-ITS</w:t>
      </w:r>
    </w:p>
    <w:p w14:paraId="11E446A7" w14:textId="77777777" w:rsidR="000F5C1B" w:rsidRPr="00C70476" w:rsidRDefault="000F5C1B" w:rsidP="00B34C7E">
      <w:pPr>
        <w:pStyle w:val="NoSpacing"/>
        <w:tabs>
          <w:tab w:val="left" w:pos="1985"/>
        </w:tabs>
        <w:rPr>
          <w:lang w:val="id-ID"/>
        </w:rPr>
      </w:pPr>
      <w:r w:rsidRPr="00C70476">
        <w:t>Dosen Pembimbing</w:t>
      </w:r>
      <w:r w:rsidR="00144E8A" w:rsidRPr="00C70476">
        <w:rPr>
          <w:lang w:val="id-ID"/>
        </w:rPr>
        <w:t xml:space="preserve"> 1</w:t>
      </w:r>
      <w:r w:rsidR="00B34C7E">
        <w:rPr>
          <w:lang w:val="id-ID"/>
        </w:rPr>
        <w:tab/>
      </w:r>
      <w:r w:rsidRPr="00C70476">
        <w:t xml:space="preserve">: </w:t>
      </w:r>
      <w:r w:rsidR="00B34C7E">
        <w:rPr>
          <w:lang w:val="id-ID"/>
        </w:rPr>
        <w:t>Dr.Eng. Nanik Suciati</w:t>
      </w:r>
      <w:r w:rsidR="005825D3" w:rsidRPr="00C70476">
        <w:t>, S.Kom</w:t>
      </w:r>
      <w:r w:rsidR="000B5303">
        <w:t>.</w:t>
      </w:r>
      <w:r w:rsidR="005825D3" w:rsidRPr="00C70476">
        <w:t>, M.Kom</w:t>
      </w:r>
      <w:r w:rsidR="00122E28" w:rsidRPr="00C70476">
        <w:rPr>
          <w:lang w:val="id-ID"/>
        </w:rPr>
        <w:t>.</w:t>
      </w:r>
    </w:p>
    <w:p w14:paraId="7D773A0C" w14:textId="77777777" w:rsidR="00122E28" w:rsidRPr="00C70476" w:rsidRDefault="00144E8A" w:rsidP="00B34C7E">
      <w:pPr>
        <w:pStyle w:val="NoSpacing"/>
        <w:tabs>
          <w:tab w:val="left" w:pos="1985"/>
        </w:tabs>
      </w:pPr>
      <w:r w:rsidRPr="00C70476">
        <w:t>Dosen Pembimbing</w:t>
      </w:r>
      <w:r w:rsidR="00B34C7E">
        <w:rPr>
          <w:lang w:val="id-ID"/>
        </w:rPr>
        <w:t xml:space="preserve"> 2</w:t>
      </w:r>
      <w:r w:rsidR="00B34C7E">
        <w:rPr>
          <w:lang w:val="id-ID"/>
        </w:rPr>
        <w:tab/>
      </w:r>
      <w:r w:rsidRPr="00C70476">
        <w:rPr>
          <w:lang w:val="id-ID"/>
        </w:rPr>
        <w:t>:</w:t>
      </w:r>
      <w:r w:rsidR="00122E28" w:rsidRPr="00C70476">
        <w:rPr>
          <w:lang w:val="id-ID"/>
        </w:rPr>
        <w:t xml:space="preserve"> </w:t>
      </w:r>
      <w:r w:rsidR="00B34C7E">
        <w:t>Dini Adni Navastara</w:t>
      </w:r>
      <w:r w:rsidR="005825D3" w:rsidRPr="00C70476">
        <w:t>, S.Kom</w:t>
      </w:r>
      <w:r w:rsidR="000B5303">
        <w:t>.</w:t>
      </w:r>
      <w:r w:rsidR="005825D3" w:rsidRPr="00C70476">
        <w:t>, M.</w:t>
      </w:r>
      <w:r w:rsidR="00B34C7E">
        <w:t>Sc</w:t>
      </w:r>
      <w:r w:rsidR="005825D3" w:rsidRPr="00C70476">
        <w:t>.</w:t>
      </w:r>
    </w:p>
    <w:p w14:paraId="61FAE634" w14:textId="77777777" w:rsidR="00637CC9" w:rsidRDefault="00637CC9" w:rsidP="00EF1257">
      <w:bookmarkStart w:id="8" w:name="_Toc268645418"/>
    </w:p>
    <w:p w14:paraId="715E3EDE" w14:textId="77777777" w:rsidR="000F5C1B" w:rsidRDefault="000F5C1B" w:rsidP="00B2377C">
      <w:pPr>
        <w:pStyle w:val="Heading1"/>
        <w:numPr>
          <w:ilvl w:val="0"/>
          <w:numId w:val="0"/>
        </w:numPr>
        <w:rPr>
          <w:lang w:val="id-ID"/>
        </w:rPr>
      </w:pPr>
      <w:bookmarkStart w:id="9" w:name="_Toc360782076"/>
      <w:bookmarkStart w:id="10" w:name="_Toc396905513"/>
      <w:r w:rsidRPr="000F5C1B">
        <w:t>ABSTRAK</w:t>
      </w:r>
      <w:bookmarkEnd w:id="6"/>
      <w:bookmarkEnd w:id="7"/>
      <w:r w:rsidRPr="000F5C1B">
        <w:t>SI</w:t>
      </w:r>
      <w:bookmarkEnd w:id="8"/>
      <w:bookmarkEnd w:id="9"/>
      <w:bookmarkEnd w:id="10"/>
    </w:p>
    <w:p w14:paraId="479EACA8" w14:textId="77777777" w:rsidR="003E751C" w:rsidRPr="00B34C7E" w:rsidRDefault="003E751C" w:rsidP="003E751C">
      <w:pPr>
        <w:pStyle w:val="Abstraksi"/>
        <w:ind w:firstLine="720"/>
        <w:jc w:val="both"/>
        <w:rPr>
          <w:sz w:val="22"/>
          <w:highlight w:val="yellow"/>
        </w:rPr>
      </w:pPr>
      <w:r w:rsidRPr="00B34C7E">
        <w:rPr>
          <w:sz w:val="22"/>
          <w:highlight w:val="yellow"/>
        </w:rPr>
        <w:t>Siswa dengan kebutuhan pendidikan khusus terutama autis memiliki kesulitan dalam mengembangkan kemampuan kognitif dan mendapatkan  pengetahuan baru.  Mereka ju</w:t>
      </w:r>
      <w:r w:rsidR="00FC022C" w:rsidRPr="00B34C7E">
        <w:rPr>
          <w:sz w:val="22"/>
          <w:highlight w:val="yellow"/>
        </w:rPr>
        <w:t>ga perlu meningkatkan perilaku</w:t>
      </w:r>
      <w:r w:rsidRPr="00B34C7E">
        <w:rPr>
          <w:sz w:val="22"/>
          <w:highlight w:val="yellow"/>
        </w:rPr>
        <w:t>, komunikasi, dan h</w:t>
      </w:r>
      <w:r w:rsidR="00FC022C" w:rsidRPr="00B34C7E">
        <w:rPr>
          <w:sz w:val="22"/>
          <w:highlight w:val="yellow"/>
        </w:rPr>
        <w:t>ubungan dengan lingkungannya</w:t>
      </w:r>
      <w:r w:rsidRPr="00B34C7E">
        <w:rPr>
          <w:sz w:val="22"/>
          <w:highlight w:val="yellow"/>
        </w:rPr>
        <w:t>. Pengembangan disesuaikan dan diadaptasikan dengan memberikan banyak manfaat untuk membantu membentuk proses pem</w:t>
      </w:r>
      <w:r w:rsidR="00E37A13" w:rsidRPr="00B34C7E">
        <w:rPr>
          <w:sz w:val="22"/>
          <w:highlight w:val="yellow"/>
        </w:rPr>
        <w:t>belajaran kognitif yang berbeda dan</w:t>
      </w:r>
      <w:r w:rsidRPr="00B34C7E">
        <w:rPr>
          <w:sz w:val="22"/>
          <w:highlight w:val="yellow"/>
        </w:rPr>
        <w:t xml:space="preserve"> sensorial atau kelemahan secara mobilitas.</w:t>
      </w:r>
    </w:p>
    <w:p w14:paraId="2D5272FD" w14:textId="77777777" w:rsidR="00F0594D" w:rsidRPr="00B34C7E" w:rsidRDefault="003E751C" w:rsidP="003E751C">
      <w:pPr>
        <w:pStyle w:val="Abstraksi"/>
        <w:ind w:firstLine="720"/>
        <w:jc w:val="both"/>
        <w:rPr>
          <w:sz w:val="22"/>
          <w:highlight w:val="yellow"/>
        </w:rPr>
      </w:pPr>
      <w:r w:rsidRPr="00B34C7E">
        <w:rPr>
          <w:sz w:val="22"/>
          <w:highlight w:val="yellow"/>
        </w:rPr>
        <w:t xml:space="preserve">Penulis merancang sebuah platform mobile disebut Autis Care yang memiliki empat jenis kegiatan pendidikan (eksplorasi, asosiasi, teka-teki, dan penyortiran) yang mana dapat dipersonalisasikan oleh pendidik pada tingkat konten dan tampilan pengguna melalui desain yang terpusat pada kebutuhan siswa dan profil yang dapat diadaptasi. Penulis sudah melakukan sebuah pembelajaran tentang penggunaan </w:t>
      </w:r>
      <w:r w:rsidR="00E37A13" w:rsidRPr="00B34C7E">
        <w:rPr>
          <w:sz w:val="22"/>
          <w:highlight w:val="yellow"/>
        </w:rPr>
        <w:t>Autis Care</w:t>
      </w:r>
      <w:r w:rsidRPr="00B34C7E">
        <w:rPr>
          <w:sz w:val="22"/>
          <w:highlight w:val="yellow"/>
        </w:rPr>
        <w:t xml:space="preserve"> terhadap </w:t>
      </w:r>
      <w:r w:rsidR="00E371C5" w:rsidRPr="00B34C7E">
        <w:rPr>
          <w:sz w:val="22"/>
          <w:highlight w:val="yellow"/>
        </w:rPr>
        <w:t>6</w:t>
      </w:r>
      <w:r w:rsidRPr="00B34C7E">
        <w:rPr>
          <w:sz w:val="22"/>
          <w:highlight w:val="yellow"/>
        </w:rPr>
        <w:t xml:space="preserve"> pelajar dengan </w:t>
      </w:r>
      <w:r w:rsidR="00E371C5" w:rsidRPr="00B34C7E">
        <w:rPr>
          <w:sz w:val="22"/>
          <w:highlight w:val="yellow"/>
        </w:rPr>
        <w:t>autis dari sekolah Harapan Bunda</w:t>
      </w:r>
      <w:r w:rsidRPr="00B34C7E">
        <w:rPr>
          <w:sz w:val="22"/>
          <w:highlight w:val="yellow"/>
        </w:rPr>
        <w:t xml:space="preserve">, termasuk evaluasi berdasarkan sebelum atau sesudah tes. Penggunaan pembelajaran dari platform </w:t>
      </w:r>
      <w:r w:rsidR="00E371C5" w:rsidRPr="00B34C7E">
        <w:rPr>
          <w:sz w:val="22"/>
          <w:highlight w:val="yellow"/>
        </w:rPr>
        <w:t xml:space="preserve">Autis Care </w:t>
      </w:r>
      <w:r w:rsidRPr="00B34C7E">
        <w:rPr>
          <w:sz w:val="22"/>
          <w:highlight w:val="yellow"/>
        </w:rPr>
        <w:t>adalah menyatukan efek positif didalam pengembangan kemampuan belajar anak yang memiliki kebutuhan pendidikan khusus, mengamati kemampuan dasar (bahasa, matematika, kesadaran lingkungan, kemandirian, dan sosial) tersebut meningkat. Selain itu, mereka memiliki keuntungan untuk melakukan aktivitas yang sebelumnya tidak</w:t>
      </w:r>
      <w:r w:rsidRPr="003E751C">
        <w:rPr>
          <w:sz w:val="22"/>
        </w:rPr>
        <w:t xml:space="preserve"> </w:t>
      </w:r>
      <w:r w:rsidRPr="00B34C7E">
        <w:rPr>
          <w:sz w:val="22"/>
          <w:highlight w:val="yellow"/>
        </w:rPr>
        <w:lastRenderedPageBreak/>
        <w:t>dapat diperoleh, karena tampilan dan konten dari aktivitas telah disesuaikan secara khusus untuk mereka. Pembelajaran ini juga mengharapkan bahwa skenario dari setiap aktivitas yang disediakan adalah cocok untuk tujuan belajar dengan siswa yang memiliki kelemahan. Akhirnya, penggunaan dari perangkat elektronik dan konten multimedia meningkatkan ketertarikan mereka dalam perhatian dan pembelajaran.</w:t>
      </w:r>
    </w:p>
    <w:p w14:paraId="4F12121A" w14:textId="77777777" w:rsidR="00D760E4" w:rsidRPr="00B34C7E" w:rsidRDefault="00D760E4" w:rsidP="00EF1257">
      <w:pPr>
        <w:rPr>
          <w:b/>
          <w:highlight w:val="yellow"/>
        </w:rPr>
      </w:pPr>
    </w:p>
    <w:p w14:paraId="034D4026" w14:textId="77777777" w:rsidR="000F5C1B" w:rsidRPr="00F13BB4" w:rsidRDefault="000F5C1B" w:rsidP="00EF1257">
      <w:pPr>
        <w:rPr>
          <w:i/>
        </w:rPr>
      </w:pPr>
      <w:r w:rsidRPr="00B34C7E">
        <w:rPr>
          <w:b/>
          <w:highlight w:val="yellow"/>
        </w:rPr>
        <w:t>Kata kunci</w:t>
      </w:r>
      <w:r w:rsidRPr="00B34C7E">
        <w:rPr>
          <w:highlight w:val="yellow"/>
        </w:rPr>
        <w:t>:</w:t>
      </w:r>
      <w:r w:rsidR="00717085" w:rsidRPr="00B34C7E">
        <w:rPr>
          <w:highlight w:val="yellow"/>
          <w:lang w:val="id-ID"/>
        </w:rPr>
        <w:t xml:space="preserve"> </w:t>
      </w:r>
      <w:r w:rsidR="007121C7" w:rsidRPr="00B34C7E">
        <w:rPr>
          <w:highlight w:val="yellow"/>
        </w:rPr>
        <w:t>lingkungan belajar interaktif</w:t>
      </w:r>
      <w:r w:rsidR="00E371C5" w:rsidRPr="00B34C7E">
        <w:rPr>
          <w:i/>
          <w:highlight w:val="yellow"/>
          <w:lang w:val="id-ID"/>
        </w:rPr>
        <w:t>,</w:t>
      </w:r>
      <w:r w:rsidR="00E371C5" w:rsidRPr="00B34C7E">
        <w:rPr>
          <w:highlight w:val="yellow"/>
          <w:lang w:val="id-ID"/>
        </w:rPr>
        <w:t xml:space="preserve"> </w:t>
      </w:r>
      <w:r w:rsidR="007121C7" w:rsidRPr="00B34C7E">
        <w:rPr>
          <w:highlight w:val="yellow"/>
        </w:rPr>
        <w:t>komunikasi media komputer</w:t>
      </w:r>
      <w:r w:rsidR="007121C7" w:rsidRPr="00B34C7E">
        <w:rPr>
          <w:i/>
          <w:highlight w:val="yellow"/>
        </w:rPr>
        <w:t>,</w:t>
      </w:r>
      <w:r w:rsidR="00E371C5" w:rsidRPr="00B34C7E">
        <w:rPr>
          <w:i/>
          <w:highlight w:val="yellow"/>
        </w:rPr>
        <w:t xml:space="preserve"> </w:t>
      </w:r>
      <w:r w:rsidR="007121C7" w:rsidRPr="00B34C7E">
        <w:rPr>
          <w:highlight w:val="yellow"/>
        </w:rPr>
        <w:t xml:space="preserve">Aplikasi </w:t>
      </w:r>
      <w:r w:rsidR="00E371C5" w:rsidRPr="00B34C7E">
        <w:rPr>
          <w:i/>
          <w:highlight w:val="yellow"/>
        </w:rPr>
        <w:t>Autis Care,</w:t>
      </w:r>
      <w:r w:rsidR="007121C7" w:rsidRPr="00B34C7E">
        <w:rPr>
          <w:i/>
          <w:highlight w:val="yellow"/>
        </w:rPr>
        <w:t xml:space="preserve"> </w:t>
      </w:r>
      <w:r w:rsidR="007121C7" w:rsidRPr="00B34C7E">
        <w:rPr>
          <w:highlight w:val="yellow"/>
        </w:rPr>
        <w:t>siswa autis di sekolah dasar</w:t>
      </w:r>
      <w:r w:rsidR="00F13BB4" w:rsidRPr="00B34C7E">
        <w:rPr>
          <w:i/>
          <w:highlight w:val="yellow"/>
        </w:rPr>
        <w:t>.</w:t>
      </w:r>
    </w:p>
    <w:p w14:paraId="45A296F8" w14:textId="77777777" w:rsidR="000F5C1B" w:rsidRDefault="000F5C1B" w:rsidP="00EF1257">
      <w:r>
        <w:br w:type="page"/>
      </w:r>
    </w:p>
    <w:p w14:paraId="09868589" w14:textId="77777777" w:rsidR="007C3C9C" w:rsidRPr="00D17106" w:rsidRDefault="00B34C7E" w:rsidP="00EF1257">
      <w:pPr>
        <w:jc w:val="center"/>
        <w:rPr>
          <w:b/>
          <w:sz w:val="28"/>
          <w:szCs w:val="28"/>
          <w:lang w:val="id-ID"/>
        </w:rPr>
      </w:pPr>
      <w:r>
        <w:rPr>
          <w:b/>
          <w:i/>
          <w:sz w:val="28"/>
          <w:szCs w:val="28"/>
        </w:rPr>
        <w:lastRenderedPageBreak/>
        <w:t>Implementation of Image Retrieval Using Color Feature Based on Histogram and Texture Feature Based on Block.</w:t>
      </w:r>
    </w:p>
    <w:p w14:paraId="08BD904C" w14:textId="77777777" w:rsidR="00083467" w:rsidRPr="000F5C1B" w:rsidRDefault="00083467" w:rsidP="00EF1257">
      <w:pPr>
        <w:jc w:val="center"/>
        <w:rPr>
          <w:b/>
        </w:rPr>
      </w:pPr>
    </w:p>
    <w:p w14:paraId="6B555793" w14:textId="77777777" w:rsidR="007C3C9C" w:rsidRPr="00C70476" w:rsidRDefault="007C3C9C" w:rsidP="00EF1257">
      <w:pPr>
        <w:pStyle w:val="NoSpacing"/>
      </w:pPr>
      <w:r w:rsidRPr="00C70476">
        <w:t>Stud</w:t>
      </w:r>
      <w:r w:rsidR="005E5AF8" w:rsidRPr="00C70476">
        <w:t xml:space="preserve">ent Name </w:t>
      </w:r>
      <w:r w:rsidR="005E5AF8" w:rsidRPr="00C70476">
        <w:tab/>
        <w:t xml:space="preserve">: </w:t>
      </w:r>
      <w:r w:rsidR="00B34C7E">
        <w:t>Sani Puji Rahayu</w:t>
      </w:r>
    </w:p>
    <w:p w14:paraId="440D836F" w14:textId="77777777" w:rsidR="007C3C9C" w:rsidRPr="00830564" w:rsidRDefault="005E5AF8" w:rsidP="00EF1257">
      <w:pPr>
        <w:pStyle w:val="NoSpacing"/>
      </w:pPr>
      <w:r w:rsidRPr="00C70476">
        <w:t>NRP</w:t>
      </w:r>
      <w:r w:rsidRPr="00C70476">
        <w:tab/>
      </w:r>
      <w:r w:rsidRPr="00C70476">
        <w:tab/>
        <w:t>: 51</w:t>
      </w:r>
      <w:r w:rsidR="00B34C7E">
        <w:t>13</w:t>
      </w:r>
      <w:r w:rsidRPr="00C70476">
        <w:t xml:space="preserve"> 100 </w:t>
      </w:r>
      <w:r w:rsidR="00B34C7E">
        <w:t>153</w:t>
      </w:r>
    </w:p>
    <w:p w14:paraId="55781BDB" w14:textId="77777777" w:rsidR="007C3C9C" w:rsidRPr="00C70476" w:rsidRDefault="007C3C9C" w:rsidP="00EF1257">
      <w:pPr>
        <w:pStyle w:val="NoSpacing"/>
        <w:rPr>
          <w:lang w:val="id-ID"/>
        </w:rPr>
      </w:pPr>
      <w:r w:rsidRPr="00C70476">
        <w:t>Major</w:t>
      </w:r>
      <w:r w:rsidRPr="00C70476">
        <w:tab/>
      </w:r>
      <w:r w:rsidRPr="00C70476">
        <w:tab/>
        <w:t>: Teknik Informatika FTIf-ITS</w:t>
      </w:r>
    </w:p>
    <w:p w14:paraId="7BD174ED" w14:textId="77777777" w:rsidR="005E5AF8" w:rsidRPr="00C70476" w:rsidRDefault="005E5AF8" w:rsidP="005E5AF8">
      <w:pPr>
        <w:pStyle w:val="NoSpacing"/>
        <w:rPr>
          <w:lang w:val="id-ID"/>
        </w:rPr>
      </w:pPr>
      <w:r w:rsidRPr="00C70476">
        <w:rPr>
          <w:lang w:val="id-ID"/>
        </w:rPr>
        <w:t>Advisor 1</w:t>
      </w:r>
      <w:r w:rsidRPr="00C70476">
        <w:tab/>
        <w:t xml:space="preserve">: </w:t>
      </w:r>
      <w:r w:rsidRPr="00C70476">
        <w:rPr>
          <w:lang w:val="id-ID"/>
        </w:rPr>
        <w:t>D</w:t>
      </w:r>
      <w:r w:rsidR="00B34C7E">
        <w:t>r.Eng. Nanik Suciati</w:t>
      </w:r>
      <w:r w:rsidR="00D17106" w:rsidRPr="00C70476">
        <w:t>, S.Kom</w:t>
      </w:r>
      <w:r w:rsidR="000B5303">
        <w:t>.</w:t>
      </w:r>
      <w:r w:rsidR="00D17106" w:rsidRPr="00C70476">
        <w:t>, M.Kom</w:t>
      </w:r>
      <w:r w:rsidRPr="00C70476">
        <w:rPr>
          <w:lang w:val="id-ID"/>
        </w:rPr>
        <w:t>.</w:t>
      </w:r>
    </w:p>
    <w:p w14:paraId="2D7F962B" w14:textId="77777777" w:rsidR="005E5AF8" w:rsidRPr="00C70476" w:rsidRDefault="005E5AF8" w:rsidP="005E5AF8">
      <w:pPr>
        <w:pStyle w:val="NoSpacing"/>
      </w:pPr>
      <w:r w:rsidRPr="00C70476">
        <w:rPr>
          <w:lang w:val="id-ID"/>
        </w:rPr>
        <w:t>Advisor 2</w:t>
      </w:r>
      <w:r w:rsidRPr="00C70476">
        <w:rPr>
          <w:lang w:val="id-ID"/>
        </w:rPr>
        <w:tab/>
        <w:t xml:space="preserve">: </w:t>
      </w:r>
      <w:r w:rsidR="00B34C7E">
        <w:t>Dini Adni Navastara</w:t>
      </w:r>
      <w:r w:rsidR="00303270" w:rsidRPr="00C70476">
        <w:t>, S.Kom</w:t>
      </w:r>
      <w:r w:rsidR="000B5303">
        <w:t>.</w:t>
      </w:r>
      <w:r w:rsidR="00303270" w:rsidRPr="00C70476">
        <w:t>, M.</w:t>
      </w:r>
      <w:r w:rsidR="00B34C7E">
        <w:t>Sc</w:t>
      </w:r>
      <w:r w:rsidR="00303270" w:rsidRPr="00C70476">
        <w:t>.</w:t>
      </w:r>
    </w:p>
    <w:p w14:paraId="12B0C305" w14:textId="77777777" w:rsidR="00637CC9" w:rsidRDefault="00637CC9" w:rsidP="00EF1257"/>
    <w:p w14:paraId="223650AA" w14:textId="77777777" w:rsidR="007C3C9C" w:rsidRPr="00B34C7E" w:rsidRDefault="007C3C9C" w:rsidP="00B2377C">
      <w:pPr>
        <w:pStyle w:val="Heading1"/>
        <w:numPr>
          <w:ilvl w:val="0"/>
          <w:numId w:val="0"/>
        </w:numPr>
        <w:rPr>
          <w:highlight w:val="yellow"/>
        </w:rPr>
      </w:pPr>
      <w:bookmarkStart w:id="11" w:name="_Toc360782077"/>
      <w:bookmarkStart w:id="12" w:name="_Toc396905514"/>
      <w:r w:rsidRPr="00B34C7E">
        <w:rPr>
          <w:highlight w:val="yellow"/>
        </w:rPr>
        <w:t>ABSTRACTION</w:t>
      </w:r>
      <w:bookmarkEnd w:id="11"/>
      <w:bookmarkEnd w:id="12"/>
    </w:p>
    <w:p w14:paraId="18C145EE" w14:textId="77777777" w:rsidR="00285F6B" w:rsidRPr="00B34C7E" w:rsidRDefault="00D16932" w:rsidP="00164411">
      <w:pPr>
        <w:pStyle w:val="Abstraksi"/>
        <w:ind w:firstLine="720"/>
        <w:jc w:val="both"/>
        <w:rPr>
          <w:sz w:val="22"/>
          <w:highlight w:val="yellow"/>
        </w:rPr>
      </w:pPr>
      <w:r w:rsidRPr="00B34C7E">
        <w:rPr>
          <w:sz w:val="22"/>
          <w:highlight w:val="yellow"/>
        </w:rPr>
        <w:t>Student</w:t>
      </w:r>
      <w:r w:rsidR="007C237D" w:rsidRPr="00B34C7E">
        <w:rPr>
          <w:sz w:val="22"/>
          <w:highlight w:val="yellow"/>
        </w:rPr>
        <w:t>s</w:t>
      </w:r>
      <w:r w:rsidRPr="00B34C7E">
        <w:rPr>
          <w:sz w:val="22"/>
          <w:highlight w:val="yellow"/>
        </w:rPr>
        <w:t xml:space="preserve"> with special education</w:t>
      </w:r>
      <w:r w:rsidR="0031568D" w:rsidRPr="00B34C7E">
        <w:rPr>
          <w:sz w:val="22"/>
          <w:highlight w:val="yellow"/>
        </w:rPr>
        <w:t>,</w:t>
      </w:r>
      <w:r w:rsidR="002B7A51" w:rsidRPr="00B34C7E">
        <w:rPr>
          <w:sz w:val="22"/>
          <w:highlight w:val="yellow"/>
        </w:rPr>
        <w:t xml:space="preserve"> especially</w:t>
      </w:r>
      <w:r w:rsidR="00285F6B" w:rsidRPr="00B34C7E">
        <w:rPr>
          <w:sz w:val="22"/>
          <w:highlight w:val="yellow"/>
        </w:rPr>
        <w:t xml:space="preserve"> for</w:t>
      </w:r>
      <w:r w:rsidR="002B7A51" w:rsidRPr="00B34C7E">
        <w:rPr>
          <w:sz w:val="22"/>
          <w:highlight w:val="yellow"/>
        </w:rPr>
        <w:t xml:space="preserve"> autism</w:t>
      </w:r>
      <w:r w:rsidRPr="00B34C7E">
        <w:rPr>
          <w:sz w:val="22"/>
          <w:highlight w:val="yellow"/>
        </w:rPr>
        <w:t xml:space="preserve"> have difficulties to develop cognitive abilities and acquire new knowledge. They could also need to improve</w:t>
      </w:r>
      <w:r w:rsidR="002B7A51" w:rsidRPr="00B34C7E">
        <w:rPr>
          <w:sz w:val="22"/>
          <w:highlight w:val="yellow"/>
        </w:rPr>
        <w:t xml:space="preserve"> their behavior, communication and relationships with their environment. The development of customizable and adaptable applications tailored to them provides many benefits as it help</w:t>
      </w:r>
      <w:r w:rsidR="00285F6B" w:rsidRPr="00B34C7E">
        <w:rPr>
          <w:sz w:val="22"/>
          <w:highlight w:val="yellow"/>
        </w:rPr>
        <w:t>s</w:t>
      </w:r>
      <w:r w:rsidR="002B7A51" w:rsidRPr="00B34C7E">
        <w:rPr>
          <w:sz w:val="22"/>
          <w:highlight w:val="yellow"/>
        </w:rPr>
        <w:t xml:space="preserve"> mold the learning</w:t>
      </w:r>
      <w:r w:rsidR="00E37A13" w:rsidRPr="00B34C7E">
        <w:rPr>
          <w:sz w:val="22"/>
          <w:highlight w:val="yellow"/>
        </w:rPr>
        <w:t xml:space="preserve"> process to different cognitive and</w:t>
      </w:r>
      <w:r w:rsidR="002B7A51" w:rsidRPr="00B34C7E">
        <w:rPr>
          <w:sz w:val="22"/>
          <w:highlight w:val="yellow"/>
        </w:rPr>
        <w:t xml:space="preserve"> se</w:t>
      </w:r>
      <w:r w:rsidR="00285F6B" w:rsidRPr="00B34C7E">
        <w:rPr>
          <w:sz w:val="22"/>
          <w:highlight w:val="yellow"/>
        </w:rPr>
        <w:t>nsorial or mobility impairment.</w:t>
      </w:r>
    </w:p>
    <w:p w14:paraId="49A46977" w14:textId="77777777" w:rsidR="00C80DF4" w:rsidRPr="00B34C7E" w:rsidRDefault="002B7A51" w:rsidP="00164411">
      <w:pPr>
        <w:pStyle w:val="Abstraksi"/>
        <w:ind w:firstLine="720"/>
        <w:jc w:val="both"/>
        <w:rPr>
          <w:i w:val="0"/>
          <w:sz w:val="22"/>
          <w:highlight w:val="yellow"/>
        </w:rPr>
      </w:pPr>
      <w:r w:rsidRPr="00B34C7E">
        <w:rPr>
          <w:sz w:val="22"/>
          <w:highlight w:val="yellow"/>
        </w:rPr>
        <w:t>We have devised a mobile platform called Autis Care that includes four kinds of educational activities (Exploration, Association, Puzzle, and Sorting), which can be personalized by educators at content and user interface levels through a design manly centered on student requirement, whose user profiles can alse be adapted</w:t>
      </w:r>
      <w:r w:rsidR="00285F6B" w:rsidRPr="00B34C7E">
        <w:rPr>
          <w:sz w:val="22"/>
          <w:highlight w:val="yellow"/>
        </w:rPr>
        <w:t>.</w:t>
      </w:r>
      <w:r w:rsidRPr="00B34C7E">
        <w:rPr>
          <w:sz w:val="22"/>
          <w:highlight w:val="yellow"/>
        </w:rPr>
        <w:t xml:space="preserve"> </w:t>
      </w:r>
      <w:r w:rsidR="00285F6B" w:rsidRPr="00B34C7E">
        <w:rPr>
          <w:sz w:val="22"/>
          <w:highlight w:val="yellow"/>
        </w:rPr>
        <w:t>W</w:t>
      </w:r>
      <w:r w:rsidRPr="00B34C7E">
        <w:rPr>
          <w:sz w:val="22"/>
          <w:highlight w:val="yellow"/>
        </w:rPr>
        <w:t>e have p</w:t>
      </w:r>
      <w:r w:rsidR="00164411" w:rsidRPr="00B34C7E">
        <w:rPr>
          <w:sz w:val="22"/>
          <w:highlight w:val="yellow"/>
        </w:rPr>
        <w:t>erformed a study about the use of Autis Care</w:t>
      </w:r>
      <w:r w:rsidR="00285F6B" w:rsidRPr="00B34C7E">
        <w:rPr>
          <w:sz w:val="22"/>
          <w:highlight w:val="yellow"/>
        </w:rPr>
        <w:t xml:space="preserve"> </w:t>
      </w:r>
      <w:r w:rsidR="005553B4" w:rsidRPr="00B34C7E">
        <w:rPr>
          <w:sz w:val="22"/>
          <w:highlight w:val="yellow"/>
        </w:rPr>
        <w:t>application</w:t>
      </w:r>
      <w:r w:rsidR="00164411" w:rsidRPr="00B34C7E">
        <w:rPr>
          <w:sz w:val="22"/>
          <w:highlight w:val="yellow"/>
        </w:rPr>
        <w:t xml:space="preserve"> by 6 students </w:t>
      </w:r>
      <w:r w:rsidR="00E371C5" w:rsidRPr="00B34C7E">
        <w:rPr>
          <w:sz w:val="22"/>
          <w:highlight w:val="yellow"/>
        </w:rPr>
        <w:t>with autism from Harapan Bunda s</w:t>
      </w:r>
      <w:r w:rsidR="00164411" w:rsidRPr="00B34C7E">
        <w:rPr>
          <w:sz w:val="22"/>
          <w:highlight w:val="yellow"/>
        </w:rPr>
        <w:t xml:space="preserve">chool, including an evaluation based on pre/post testing. The use of the learning platform Autis Care is associated with positive effects in the development of learning skills for children who have spevcial educational needs, observing that the basic skills (language, math, environmental awareness, autonomy, and social) have been inproved. Besides, in many cases they have opportunity to perform activities that previously were not accessible to them. The study also suggests that the repertoire of </w:t>
      </w:r>
      <w:r w:rsidR="00164411" w:rsidRPr="00B34C7E">
        <w:rPr>
          <w:sz w:val="22"/>
          <w:highlight w:val="yellow"/>
        </w:rPr>
        <w:lastRenderedPageBreak/>
        <w:t xml:space="preserve">type of activities provided is suitable for learning purposes with students with impairments. Finally, the use of electronic devices and multimedia contents increase their interesting in learning and attention. </w:t>
      </w:r>
    </w:p>
    <w:p w14:paraId="436EE84D" w14:textId="77777777" w:rsidR="00C80DF4" w:rsidRPr="00B34C7E" w:rsidRDefault="00C80DF4" w:rsidP="00C80DF4">
      <w:pPr>
        <w:pStyle w:val="Abstraksi"/>
        <w:ind w:firstLine="720"/>
        <w:jc w:val="both"/>
        <w:rPr>
          <w:highlight w:val="yellow"/>
        </w:rPr>
      </w:pPr>
    </w:p>
    <w:p w14:paraId="10D2A54C" w14:textId="77777777" w:rsidR="00283E19" w:rsidRPr="00F13BB4" w:rsidRDefault="007C3C9C" w:rsidP="00283E19">
      <w:r w:rsidRPr="00B34C7E">
        <w:rPr>
          <w:b/>
          <w:highlight w:val="yellow"/>
        </w:rPr>
        <w:t>Keyword</w:t>
      </w:r>
      <w:r w:rsidRPr="00B34C7E">
        <w:rPr>
          <w:highlight w:val="yellow"/>
        </w:rPr>
        <w:t xml:space="preserve"> : </w:t>
      </w:r>
      <w:r w:rsidR="00D74586" w:rsidRPr="00B34C7E">
        <w:rPr>
          <w:i/>
          <w:highlight w:val="yellow"/>
        </w:rPr>
        <w:t>interactive learning environments</w:t>
      </w:r>
      <w:r w:rsidR="004D13C4" w:rsidRPr="00B34C7E">
        <w:rPr>
          <w:i/>
          <w:highlight w:val="yellow"/>
          <w:lang w:val="id-ID"/>
        </w:rPr>
        <w:t xml:space="preserve">, </w:t>
      </w:r>
      <w:r w:rsidR="00D74586" w:rsidRPr="00B34C7E">
        <w:rPr>
          <w:i/>
          <w:highlight w:val="yellow"/>
        </w:rPr>
        <w:t>computer-mediated communication</w:t>
      </w:r>
      <w:r w:rsidR="00651AC7" w:rsidRPr="00B34C7E">
        <w:rPr>
          <w:i/>
          <w:highlight w:val="yellow"/>
        </w:rPr>
        <w:t>,</w:t>
      </w:r>
      <w:r w:rsidR="004D13C4" w:rsidRPr="00B34C7E">
        <w:rPr>
          <w:i/>
          <w:highlight w:val="yellow"/>
        </w:rPr>
        <w:t xml:space="preserve"> </w:t>
      </w:r>
      <w:r w:rsidR="00D74586" w:rsidRPr="00B34C7E">
        <w:rPr>
          <w:i/>
          <w:highlight w:val="yellow"/>
        </w:rPr>
        <w:t>Autis Care Application</w:t>
      </w:r>
      <w:r w:rsidR="00FC5B12" w:rsidRPr="00B34C7E">
        <w:rPr>
          <w:i/>
          <w:highlight w:val="yellow"/>
        </w:rPr>
        <w:t xml:space="preserve">, </w:t>
      </w:r>
      <w:r w:rsidR="00FC022C" w:rsidRPr="00B34C7E">
        <w:rPr>
          <w:i/>
          <w:highlight w:val="yellow"/>
        </w:rPr>
        <w:t>studen</w:t>
      </w:r>
      <w:r w:rsidR="00D74586" w:rsidRPr="00B34C7E">
        <w:rPr>
          <w:i/>
          <w:highlight w:val="yellow"/>
        </w:rPr>
        <w:t>t with autism in elementary school</w:t>
      </w:r>
      <w:r w:rsidR="00F13BB4" w:rsidRPr="00B34C7E">
        <w:rPr>
          <w:i/>
          <w:highlight w:val="yellow"/>
        </w:rPr>
        <w:t>.</w:t>
      </w:r>
    </w:p>
    <w:p w14:paraId="7C1C077B" w14:textId="77777777" w:rsidR="007C3C9C" w:rsidRDefault="007C3C9C" w:rsidP="00EF1257"/>
    <w:p w14:paraId="5A5806B3" w14:textId="77777777" w:rsidR="009F6E4E" w:rsidRDefault="007C3C9C" w:rsidP="001429E6">
      <w:pPr>
        <w:jc w:val="center"/>
      </w:pPr>
      <w:r>
        <w:br w:type="page"/>
      </w:r>
    </w:p>
    <w:p w14:paraId="7E05D52B" w14:textId="77777777" w:rsidR="007C3C9C" w:rsidRPr="007C3C9C" w:rsidRDefault="007C3C9C" w:rsidP="00B2377C">
      <w:pPr>
        <w:pStyle w:val="Heading1"/>
        <w:numPr>
          <w:ilvl w:val="0"/>
          <w:numId w:val="0"/>
        </w:numPr>
      </w:pPr>
      <w:bookmarkStart w:id="13" w:name="_Toc265144912"/>
      <w:bookmarkStart w:id="14" w:name="_Toc266191896"/>
      <w:bookmarkStart w:id="15" w:name="_Toc268645420"/>
      <w:bookmarkStart w:id="16" w:name="_Toc360782078"/>
      <w:bookmarkStart w:id="17" w:name="_Toc396905515"/>
      <w:r w:rsidRPr="007C3C9C">
        <w:lastRenderedPageBreak/>
        <w:t>KATA PENGANTAR</w:t>
      </w:r>
      <w:bookmarkEnd w:id="13"/>
      <w:bookmarkEnd w:id="14"/>
      <w:bookmarkEnd w:id="15"/>
      <w:bookmarkEnd w:id="16"/>
      <w:bookmarkEnd w:id="17"/>
    </w:p>
    <w:p w14:paraId="40CFD226" w14:textId="77777777" w:rsidR="007C3C9C" w:rsidRPr="007C3C9C" w:rsidRDefault="007C3C9C" w:rsidP="00EF1257"/>
    <w:p w14:paraId="7FBDDBA2" w14:textId="77777777" w:rsidR="004867A2" w:rsidRDefault="00367387" w:rsidP="00EF1257">
      <w:pPr>
        <w:ind w:firstLine="720"/>
      </w:pPr>
      <w:r>
        <w:t>Puji syukur kepada Allah</w:t>
      </w:r>
      <w:r w:rsidR="007C3C9C" w:rsidRPr="007C3C9C">
        <w:t xml:space="preserve"> Yang Maha Esa atas segala karunia dan rahmat-Nya penulis dapat menyelesaikan </w:t>
      </w:r>
      <w:r w:rsidR="00E3798E">
        <w:t>Tugas Akhir</w:t>
      </w:r>
      <w:r w:rsidR="007C3C9C" w:rsidRPr="007C3C9C">
        <w:t xml:space="preserve"> yang berjudul :</w:t>
      </w:r>
    </w:p>
    <w:p w14:paraId="319FE245" w14:textId="77777777" w:rsidR="00C5297B" w:rsidRDefault="00C5297B" w:rsidP="00EF1257">
      <w:pPr>
        <w:ind w:firstLine="720"/>
        <w:jc w:val="center"/>
      </w:pPr>
    </w:p>
    <w:p w14:paraId="5DB833D3" w14:textId="77777777" w:rsidR="004867A2" w:rsidRPr="00ED4C11" w:rsidRDefault="007C3C9C" w:rsidP="00EF1257">
      <w:pPr>
        <w:jc w:val="center"/>
        <w:rPr>
          <w:b/>
        </w:rPr>
      </w:pPr>
      <w:r w:rsidRPr="00ED4C11">
        <w:rPr>
          <w:b/>
        </w:rPr>
        <w:t xml:space="preserve"> “</w:t>
      </w:r>
      <w:r w:rsidR="00B34C7E">
        <w:rPr>
          <w:b/>
          <w:i/>
        </w:rPr>
        <w:t>Implementasi Temu Kembali Citra Menggunakan Fitur Warna Berbasis Histogram dan FItur Tekstur Berbasis Blok</w:t>
      </w:r>
      <w:r w:rsidR="007136D1">
        <w:rPr>
          <w:b/>
          <w:i/>
        </w:rPr>
        <w:t xml:space="preserve"> </w:t>
      </w:r>
      <w:r w:rsidR="004867A2" w:rsidRPr="00ED4C11">
        <w:rPr>
          <w:b/>
        </w:rPr>
        <w:t>”</w:t>
      </w:r>
    </w:p>
    <w:p w14:paraId="7EA91FC8" w14:textId="77777777" w:rsidR="00C5297B" w:rsidRDefault="00C5297B" w:rsidP="00EF1257">
      <w:pPr>
        <w:ind w:firstLine="720"/>
      </w:pPr>
    </w:p>
    <w:p w14:paraId="39353EB5" w14:textId="77777777" w:rsidR="004867A2" w:rsidRDefault="007C3C9C" w:rsidP="00EF1257">
      <w:pPr>
        <w:ind w:firstLine="720"/>
      </w:pPr>
      <w:r w:rsidRPr="007C3C9C">
        <w:t xml:space="preserve">Melalui lembar ini, penulis hanya ingin menyampaikan ucapan terima kasih dan penghormatan yang sebesar-besarnya kepada: </w:t>
      </w:r>
    </w:p>
    <w:p w14:paraId="4AB373C1" w14:textId="77777777" w:rsidR="00595355" w:rsidRPr="00B34C7E" w:rsidRDefault="00324B71" w:rsidP="00EF1257">
      <w:pPr>
        <w:numPr>
          <w:ilvl w:val="0"/>
          <w:numId w:val="1"/>
        </w:numPr>
        <w:rPr>
          <w:highlight w:val="yellow"/>
        </w:rPr>
      </w:pPr>
      <w:r w:rsidRPr="00B34C7E">
        <w:rPr>
          <w:highlight w:val="yellow"/>
        </w:rPr>
        <w:t>Bapak</w:t>
      </w:r>
      <w:r w:rsidR="00122E28" w:rsidRPr="00B34C7E">
        <w:rPr>
          <w:highlight w:val="yellow"/>
          <w:lang w:val="id-ID"/>
        </w:rPr>
        <w:t>,</w:t>
      </w:r>
      <w:r w:rsidR="007C3C9C" w:rsidRPr="00B34C7E">
        <w:rPr>
          <w:highlight w:val="yellow"/>
        </w:rPr>
        <w:t xml:space="preserve"> Ibu</w:t>
      </w:r>
      <w:r w:rsidRPr="00B34C7E">
        <w:rPr>
          <w:highlight w:val="yellow"/>
          <w:lang w:val="id-ID"/>
        </w:rPr>
        <w:t>, adik</w:t>
      </w:r>
      <w:r w:rsidR="005A57F5" w:rsidRPr="00B34C7E">
        <w:rPr>
          <w:highlight w:val="yellow"/>
        </w:rPr>
        <w:t xml:space="preserve"> </w:t>
      </w:r>
      <w:r w:rsidRPr="00B34C7E">
        <w:rPr>
          <w:highlight w:val="yellow"/>
        </w:rPr>
        <w:t xml:space="preserve">dan keluarga </w:t>
      </w:r>
      <w:r w:rsidR="007C3C9C" w:rsidRPr="00B34C7E">
        <w:rPr>
          <w:highlight w:val="yellow"/>
        </w:rPr>
        <w:t xml:space="preserve">yang selalu memberikan dukungan penuh untuk menyelesaikan </w:t>
      </w:r>
      <w:r w:rsidR="00E3798E" w:rsidRPr="00B34C7E">
        <w:rPr>
          <w:highlight w:val="yellow"/>
        </w:rPr>
        <w:t>Tugas Akhir</w:t>
      </w:r>
      <w:r w:rsidR="007C3C9C" w:rsidRPr="00B34C7E">
        <w:rPr>
          <w:highlight w:val="yellow"/>
        </w:rPr>
        <w:t xml:space="preserve"> ini.</w:t>
      </w:r>
    </w:p>
    <w:p w14:paraId="616C9053" w14:textId="77777777" w:rsidR="007C3C9C" w:rsidRPr="00B34C7E" w:rsidRDefault="00C23DA9" w:rsidP="00EF1257">
      <w:pPr>
        <w:numPr>
          <w:ilvl w:val="0"/>
          <w:numId w:val="1"/>
        </w:numPr>
        <w:rPr>
          <w:highlight w:val="yellow"/>
        </w:rPr>
      </w:pPr>
      <w:r w:rsidRPr="00B34C7E">
        <w:rPr>
          <w:highlight w:val="yellow"/>
        </w:rPr>
        <w:t>Bapak Dwi Sunaryono</w:t>
      </w:r>
      <w:r w:rsidR="00122E28" w:rsidRPr="00B34C7E">
        <w:rPr>
          <w:highlight w:val="yellow"/>
          <w:lang w:val="id-ID"/>
        </w:rPr>
        <w:t xml:space="preserve"> dan Bapak </w:t>
      </w:r>
      <w:r w:rsidRPr="00B34C7E">
        <w:rPr>
          <w:highlight w:val="yellow"/>
        </w:rPr>
        <w:t>Rully Soelaiman</w:t>
      </w:r>
      <w:r w:rsidR="007C3C9C" w:rsidRPr="00B34C7E">
        <w:rPr>
          <w:highlight w:val="yellow"/>
        </w:rPr>
        <w:t xml:space="preserve"> selaku dosen pembimbing yang telah bersedia meluangkan waktu untuk memberikan petunjuk selama proses pengerjaan </w:t>
      </w:r>
      <w:r w:rsidR="00E3798E" w:rsidRPr="00B34C7E">
        <w:rPr>
          <w:highlight w:val="yellow"/>
        </w:rPr>
        <w:t>Tugas Akhir</w:t>
      </w:r>
      <w:r w:rsidR="007C3C9C" w:rsidRPr="00B34C7E">
        <w:rPr>
          <w:highlight w:val="yellow"/>
        </w:rPr>
        <w:t xml:space="preserve"> ini.</w:t>
      </w:r>
    </w:p>
    <w:p w14:paraId="1CE9987F" w14:textId="77777777" w:rsidR="007F509B" w:rsidRPr="00B34C7E" w:rsidRDefault="007B260D" w:rsidP="00EF1257">
      <w:pPr>
        <w:numPr>
          <w:ilvl w:val="0"/>
          <w:numId w:val="1"/>
        </w:numPr>
        <w:rPr>
          <w:highlight w:val="yellow"/>
        </w:rPr>
      </w:pPr>
      <w:r w:rsidRPr="00B34C7E">
        <w:rPr>
          <w:highlight w:val="yellow"/>
        </w:rPr>
        <w:t xml:space="preserve">Bapak, </w:t>
      </w:r>
      <w:r w:rsidR="007F509B" w:rsidRPr="00B34C7E">
        <w:rPr>
          <w:highlight w:val="yellow"/>
        </w:rPr>
        <w:t>Ibu dosen Jurusan Teknik Informatika ITS yang telah banyak memberikan ilmu dan bimbingan yang tak ternilai harganya</w:t>
      </w:r>
      <w:r w:rsidRPr="00B34C7E">
        <w:rPr>
          <w:highlight w:val="yellow"/>
        </w:rPr>
        <w:t xml:space="preserve"> bagi penulis</w:t>
      </w:r>
      <w:r w:rsidR="007F509B" w:rsidRPr="00B34C7E">
        <w:rPr>
          <w:highlight w:val="yellow"/>
        </w:rPr>
        <w:t>.</w:t>
      </w:r>
    </w:p>
    <w:p w14:paraId="488BF988" w14:textId="77777777" w:rsidR="002F2FEF" w:rsidRPr="00B34C7E" w:rsidRDefault="002F2FEF" w:rsidP="002F2FEF">
      <w:pPr>
        <w:numPr>
          <w:ilvl w:val="0"/>
          <w:numId w:val="1"/>
        </w:numPr>
        <w:rPr>
          <w:highlight w:val="yellow"/>
        </w:rPr>
      </w:pPr>
      <w:r w:rsidRPr="00B34C7E">
        <w:rPr>
          <w:highlight w:val="yellow"/>
        </w:rPr>
        <w:t>Seluruh staf dan karyawan FTIf ITS yang banyak memberikan kelancaran administrasi akademik kepada penulis.</w:t>
      </w:r>
    </w:p>
    <w:p w14:paraId="3CF0B57E" w14:textId="77777777" w:rsidR="003B0AD4" w:rsidRPr="00B34C7E" w:rsidRDefault="003B0AD4" w:rsidP="00EF1257">
      <w:pPr>
        <w:numPr>
          <w:ilvl w:val="0"/>
          <w:numId w:val="1"/>
        </w:numPr>
        <w:rPr>
          <w:highlight w:val="yellow"/>
        </w:rPr>
      </w:pPr>
      <w:r w:rsidRPr="00B34C7E">
        <w:rPr>
          <w:highlight w:val="yellow"/>
        </w:rPr>
        <w:t>Teman-teman administrator Laboratorium Pemrograman</w:t>
      </w:r>
      <w:r w:rsidR="002B37D0" w:rsidRPr="00B34C7E">
        <w:rPr>
          <w:highlight w:val="yellow"/>
        </w:rPr>
        <w:t xml:space="preserve"> yaitu</w:t>
      </w:r>
      <w:r w:rsidR="002F2FEF" w:rsidRPr="00B34C7E">
        <w:rPr>
          <w:highlight w:val="yellow"/>
          <w:lang w:val="id-ID"/>
        </w:rPr>
        <w:t xml:space="preserve"> </w:t>
      </w:r>
      <w:r w:rsidR="005A57F5" w:rsidRPr="00B34C7E">
        <w:rPr>
          <w:highlight w:val="yellow"/>
        </w:rPr>
        <w:t>Nada</w:t>
      </w:r>
      <w:r w:rsidR="00C23DA9" w:rsidRPr="00B34C7E">
        <w:rPr>
          <w:highlight w:val="yellow"/>
        </w:rPr>
        <w:t>,</w:t>
      </w:r>
      <w:r w:rsidR="005A57F5" w:rsidRPr="00B34C7E">
        <w:rPr>
          <w:highlight w:val="yellow"/>
        </w:rPr>
        <w:t xml:space="preserve"> Gery, Dadang, Galang, Firman, Iqbal, Tedjo, Almas, Aji, Adi, Aida, Kemal, Farhan, Danang, Supri, Atut, Ali</w:t>
      </w:r>
      <w:r w:rsidR="00C23DA9" w:rsidRPr="00B34C7E">
        <w:rPr>
          <w:highlight w:val="yellow"/>
        </w:rPr>
        <w:t xml:space="preserve"> </w:t>
      </w:r>
      <w:r w:rsidR="002B37D0" w:rsidRPr="00B34C7E">
        <w:rPr>
          <w:highlight w:val="yellow"/>
        </w:rPr>
        <w:t>dan lainnya</w:t>
      </w:r>
      <w:r w:rsidR="002F2FEF" w:rsidRPr="00B34C7E">
        <w:rPr>
          <w:highlight w:val="yellow"/>
        </w:rPr>
        <w:t xml:space="preserve"> yang selalu mencairkan kejenuhan ketika </w:t>
      </w:r>
      <w:r w:rsidRPr="00B34C7E">
        <w:rPr>
          <w:highlight w:val="yellow"/>
        </w:rPr>
        <w:t xml:space="preserve">penulis menyusun </w:t>
      </w:r>
      <w:r w:rsidR="00E3798E" w:rsidRPr="00B34C7E">
        <w:rPr>
          <w:highlight w:val="yellow"/>
        </w:rPr>
        <w:t>Tugas Akhir</w:t>
      </w:r>
      <w:r w:rsidRPr="00B34C7E">
        <w:rPr>
          <w:highlight w:val="yellow"/>
        </w:rPr>
        <w:t xml:space="preserve"> ini.</w:t>
      </w:r>
    </w:p>
    <w:p w14:paraId="796F6981" w14:textId="77777777" w:rsidR="00AA7057" w:rsidRPr="00B34C7E" w:rsidRDefault="00C23DA9" w:rsidP="00EF1257">
      <w:pPr>
        <w:numPr>
          <w:ilvl w:val="0"/>
          <w:numId w:val="1"/>
        </w:numPr>
        <w:rPr>
          <w:highlight w:val="yellow"/>
        </w:rPr>
      </w:pPr>
      <w:r w:rsidRPr="00B34C7E">
        <w:rPr>
          <w:highlight w:val="yellow"/>
        </w:rPr>
        <w:t xml:space="preserve">Teman-teman angkatan </w:t>
      </w:r>
      <w:r w:rsidR="00C47BF1" w:rsidRPr="00B34C7E">
        <w:rPr>
          <w:highlight w:val="yellow"/>
        </w:rPr>
        <w:t>2010</w:t>
      </w:r>
      <w:r w:rsidRPr="00B34C7E">
        <w:rPr>
          <w:highlight w:val="yellow"/>
        </w:rPr>
        <w:t xml:space="preserve"> jurusan Teknik Informatika ITS yang telah menemani perjuangan selama 4 tahun ini atas saran, masukan</w:t>
      </w:r>
      <w:r w:rsidRPr="00B34C7E">
        <w:rPr>
          <w:highlight w:val="yellow"/>
          <w:lang w:val="id-ID"/>
        </w:rPr>
        <w:t>,</w:t>
      </w:r>
      <w:r w:rsidRPr="00B34C7E">
        <w:rPr>
          <w:highlight w:val="yellow"/>
        </w:rPr>
        <w:t xml:space="preserve"> dan dukungan terhadap pengerjaan Tugas Akhir ini</w:t>
      </w:r>
      <w:r w:rsidR="006A05E4" w:rsidRPr="00B34C7E">
        <w:rPr>
          <w:highlight w:val="yellow"/>
          <w:lang w:val="id-ID"/>
        </w:rPr>
        <w:t xml:space="preserve">. </w:t>
      </w:r>
    </w:p>
    <w:p w14:paraId="422F65AF" w14:textId="77777777" w:rsidR="00595355" w:rsidRPr="00B34C7E" w:rsidRDefault="003B0AD4" w:rsidP="00EF1257">
      <w:pPr>
        <w:numPr>
          <w:ilvl w:val="0"/>
          <w:numId w:val="1"/>
        </w:numPr>
        <w:rPr>
          <w:highlight w:val="yellow"/>
        </w:rPr>
      </w:pPr>
      <w:r w:rsidRPr="00B34C7E">
        <w:rPr>
          <w:highlight w:val="yellow"/>
        </w:rPr>
        <w:lastRenderedPageBreak/>
        <w:t xml:space="preserve">Serta pihak-pihak lain yang namanya tidak dapat penulis sebutkan satu </w:t>
      </w:r>
      <w:r w:rsidR="00583E02" w:rsidRPr="00B34C7E">
        <w:rPr>
          <w:highlight w:val="yellow"/>
        </w:rPr>
        <w:t>-</w:t>
      </w:r>
      <w:r w:rsidRPr="00B34C7E">
        <w:rPr>
          <w:highlight w:val="yellow"/>
        </w:rPr>
        <w:t>persatu.</w:t>
      </w:r>
    </w:p>
    <w:p w14:paraId="2F5CD31A" w14:textId="77777777" w:rsidR="007C3C9C" w:rsidRPr="00B34C7E" w:rsidRDefault="007C3C9C" w:rsidP="00EF1257">
      <w:pPr>
        <w:ind w:firstLine="720"/>
        <w:rPr>
          <w:highlight w:val="yellow"/>
        </w:rPr>
      </w:pPr>
      <w:r w:rsidRPr="00B34C7E">
        <w:rPr>
          <w:highlight w:val="yellow"/>
        </w:rPr>
        <w:t>Bagaimanapun juga penulis telah berusaha sebaik</w:t>
      </w:r>
      <w:r w:rsidR="00DB7FC4" w:rsidRPr="00B34C7E">
        <w:rPr>
          <w:highlight w:val="yellow"/>
        </w:rPr>
        <w:t xml:space="preserve">-baiknya dalam menyusun </w:t>
      </w:r>
      <w:r w:rsidR="00E3798E" w:rsidRPr="00B34C7E">
        <w:rPr>
          <w:highlight w:val="yellow"/>
        </w:rPr>
        <w:t>Tugas Akhir</w:t>
      </w:r>
      <w:r w:rsidRPr="00B34C7E">
        <w:rPr>
          <w:highlight w:val="yellow"/>
        </w:rPr>
        <w:t xml:space="preserve"> ini, namun penulis mohon maaf apabila terdapat kekurangan, kesalahan maupun kelalaian yang telah penulis lakukan. Kritik dan saran yang membangun dapat disampaikan sebagai bahan perbaikan selanjutnya.</w:t>
      </w:r>
    </w:p>
    <w:p w14:paraId="171B4ED6" w14:textId="77777777" w:rsidR="007C3C9C" w:rsidRPr="00B34C7E" w:rsidRDefault="007C3C9C" w:rsidP="00EF1257">
      <w:pPr>
        <w:rPr>
          <w:highlight w:val="yellow"/>
        </w:rPr>
      </w:pPr>
    </w:p>
    <w:p w14:paraId="0DAC18AC" w14:textId="77777777" w:rsidR="003D57E7" w:rsidRPr="00B34C7E" w:rsidRDefault="003D57E7" w:rsidP="00EF1257">
      <w:pPr>
        <w:rPr>
          <w:highlight w:val="yellow"/>
        </w:rPr>
      </w:pPr>
    </w:p>
    <w:p w14:paraId="1E3B496A" w14:textId="77777777" w:rsidR="007C3C9C" w:rsidRPr="00B34C7E" w:rsidRDefault="007C3C9C" w:rsidP="00EF1257">
      <w:pPr>
        <w:rPr>
          <w:highlight w:val="yellow"/>
        </w:rPr>
      </w:pPr>
    </w:p>
    <w:p w14:paraId="637C338F" w14:textId="77777777" w:rsidR="007C3C9C" w:rsidRPr="00B34C7E" w:rsidRDefault="001E5306" w:rsidP="00EF1257">
      <w:pPr>
        <w:jc w:val="right"/>
      </w:pPr>
      <w:r w:rsidRPr="00B34C7E">
        <w:t xml:space="preserve">Surabaya, </w:t>
      </w:r>
      <w:r w:rsidR="00C47BF1" w:rsidRPr="00B34C7E">
        <w:t>Mei</w:t>
      </w:r>
      <w:r w:rsidR="005C6ADA" w:rsidRPr="00B34C7E">
        <w:rPr>
          <w:lang w:val="id-ID"/>
        </w:rPr>
        <w:t xml:space="preserve"> 201</w:t>
      </w:r>
      <w:r w:rsidR="00B34C7E" w:rsidRPr="00B34C7E">
        <w:t>7</w:t>
      </w:r>
    </w:p>
    <w:p w14:paraId="2ED2DCCD" w14:textId="77777777" w:rsidR="007C3C9C" w:rsidRPr="00B34C7E" w:rsidRDefault="007C3C9C" w:rsidP="00EF1257">
      <w:pPr>
        <w:jc w:val="right"/>
        <w:rPr>
          <w:highlight w:val="yellow"/>
        </w:rPr>
      </w:pPr>
    </w:p>
    <w:p w14:paraId="6A6D74DE" w14:textId="77777777" w:rsidR="004867A2" w:rsidRPr="00B34C7E" w:rsidRDefault="004867A2" w:rsidP="00EF1257">
      <w:pPr>
        <w:jc w:val="right"/>
        <w:rPr>
          <w:b/>
          <w:highlight w:val="yellow"/>
        </w:rPr>
      </w:pPr>
    </w:p>
    <w:p w14:paraId="04296509" w14:textId="77777777" w:rsidR="004867A2" w:rsidRPr="00B34C7E" w:rsidRDefault="004867A2" w:rsidP="00EF1257">
      <w:pPr>
        <w:jc w:val="right"/>
        <w:rPr>
          <w:b/>
          <w:highlight w:val="yellow"/>
        </w:rPr>
      </w:pPr>
    </w:p>
    <w:p w14:paraId="4315AB77" w14:textId="77777777" w:rsidR="007C3C9C" w:rsidRPr="00C47BF1" w:rsidRDefault="00B34C7E" w:rsidP="00EF1257">
      <w:pPr>
        <w:jc w:val="right"/>
      </w:pPr>
      <w:r>
        <w:t>Sani Puji Rahayu</w:t>
      </w:r>
    </w:p>
    <w:p w14:paraId="315FB99E" w14:textId="77777777" w:rsidR="007C3C9C" w:rsidRDefault="007C3C9C" w:rsidP="00EF1257">
      <w:r>
        <w:br w:type="page"/>
      </w:r>
    </w:p>
    <w:p w14:paraId="40609D84" w14:textId="77777777" w:rsidR="007C3C9C" w:rsidRDefault="00AD1285" w:rsidP="00B2377C">
      <w:pPr>
        <w:pStyle w:val="Heading1"/>
        <w:numPr>
          <w:ilvl w:val="0"/>
          <w:numId w:val="0"/>
        </w:numPr>
      </w:pPr>
      <w:bookmarkStart w:id="18" w:name="_Toc360782079"/>
      <w:bookmarkStart w:id="19" w:name="_Toc396905516"/>
      <w:r>
        <w:lastRenderedPageBreak/>
        <w:t>DAFTAR ISI</w:t>
      </w:r>
      <w:bookmarkEnd w:id="18"/>
      <w:bookmarkEnd w:id="19"/>
    </w:p>
    <w:sdt>
      <w:sdtPr>
        <w:rPr>
          <w:b w:val="0"/>
          <w:smallCaps w:val="0"/>
          <w:spacing w:val="0"/>
          <w:sz w:val="22"/>
          <w:szCs w:val="22"/>
          <w:lang w:bidi="ar-SA"/>
        </w:rPr>
        <w:id w:val="50356115"/>
        <w:docPartObj>
          <w:docPartGallery w:val="Table of Contents"/>
          <w:docPartUnique/>
        </w:docPartObj>
      </w:sdtPr>
      <w:sdtEndPr>
        <w:rPr>
          <w:bCs/>
          <w:noProof/>
        </w:rPr>
      </w:sdtEndPr>
      <w:sdtContent>
        <w:p w14:paraId="5587B6DB" w14:textId="77777777" w:rsidR="00AF788B" w:rsidRDefault="00AF788B">
          <w:pPr>
            <w:pStyle w:val="TOCHeading"/>
          </w:pPr>
        </w:p>
        <w:p w14:paraId="527ECA98" w14:textId="77777777" w:rsidR="000C1F75" w:rsidRDefault="00AF788B">
          <w:pPr>
            <w:pStyle w:val="TOC1"/>
            <w:rPr>
              <w:rFonts w:asciiTheme="minorHAnsi" w:eastAsiaTheme="minorEastAsia" w:hAnsiTheme="minorHAnsi" w:cstheme="minorBidi"/>
              <w:noProof/>
              <w:lang w:val="id-ID" w:eastAsia="id-ID"/>
            </w:rPr>
          </w:pPr>
          <w:r>
            <w:fldChar w:fldCharType="begin"/>
          </w:r>
          <w:r>
            <w:instrText xml:space="preserve"> TOC \o "1-3" \h \z \u </w:instrText>
          </w:r>
          <w:r>
            <w:fldChar w:fldCharType="separate"/>
          </w:r>
          <w:hyperlink w:anchor="_Toc396905512" w:history="1">
            <w:r w:rsidR="000C1F75" w:rsidRPr="00895276">
              <w:rPr>
                <w:rStyle w:val="Hyperlink"/>
                <w:noProof/>
              </w:rPr>
              <w:t>LEMBAR PENGESAHAN</w:t>
            </w:r>
            <w:r w:rsidR="000C1F75">
              <w:rPr>
                <w:noProof/>
                <w:webHidden/>
              </w:rPr>
              <w:tab/>
            </w:r>
            <w:r w:rsidR="000C1F75">
              <w:rPr>
                <w:noProof/>
                <w:webHidden/>
              </w:rPr>
              <w:fldChar w:fldCharType="begin"/>
            </w:r>
            <w:r w:rsidR="000C1F75">
              <w:rPr>
                <w:noProof/>
                <w:webHidden/>
              </w:rPr>
              <w:instrText xml:space="preserve"> PAGEREF _Toc396905512 \h </w:instrText>
            </w:r>
            <w:r w:rsidR="000C1F75">
              <w:rPr>
                <w:noProof/>
                <w:webHidden/>
              </w:rPr>
            </w:r>
            <w:r w:rsidR="000C1F75">
              <w:rPr>
                <w:noProof/>
                <w:webHidden/>
              </w:rPr>
              <w:fldChar w:fldCharType="separate"/>
            </w:r>
            <w:r w:rsidR="002836B7">
              <w:rPr>
                <w:noProof/>
                <w:webHidden/>
              </w:rPr>
              <w:t>v</w:t>
            </w:r>
            <w:r w:rsidR="000C1F75">
              <w:rPr>
                <w:noProof/>
                <w:webHidden/>
              </w:rPr>
              <w:fldChar w:fldCharType="end"/>
            </w:r>
          </w:hyperlink>
        </w:p>
        <w:p w14:paraId="652F1DA8" w14:textId="77777777" w:rsidR="000C1F75" w:rsidRDefault="00BE09FF">
          <w:pPr>
            <w:pStyle w:val="TOC1"/>
            <w:rPr>
              <w:rFonts w:asciiTheme="minorHAnsi" w:eastAsiaTheme="minorEastAsia" w:hAnsiTheme="minorHAnsi" w:cstheme="minorBidi"/>
              <w:noProof/>
              <w:lang w:val="id-ID" w:eastAsia="id-ID"/>
            </w:rPr>
          </w:pPr>
          <w:hyperlink w:anchor="_Toc396905513" w:history="1">
            <w:r w:rsidR="000C1F75" w:rsidRPr="00895276">
              <w:rPr>
                <w:rStyle w:val="Hyperlink"/>
                <w:noProof/>
              </w:rPr>
              <w:t>ABSTRAKSI</w:t>
            </w:r>
            <w:r w:rsidR="000C1F75">
              <w:rPr>
                <w:noProof/>
                <w:webHidden/>
              </w:rPr>
              <w:tab/>
            </w:r>
            <w:r w:rsidR="000C1F75">
              <w:rPr>
                <w:noProof/>
                <w:webHidden/>
              </w:rPr>
              <w:fldChar w:fldCharType="begin"/>
            </w:r>
            <w:r w:rsidR="000C1F75">
              <w:rPr>
                <w:noProof/>
                <w:webHidden/>
              </w:rPr>
              <w:instrText xml:space="preserve"> PAGEREF _Toc396905513 \h </w:instrText>
            </w:r>
            <w:r w:rsidR="000C1F75">
              <w:rPr>
                <w:noProof/>
                <w:webHidden/>
              </w:rPr>
            </w:r>
            <w:r w:rsidR="000C1F75">
              <w:rPr>
                <w:noProof/>
                <w:webHidden/>
              </w:rPr>
              <w:fldChar w:fldCharType="separate"/>
            </w:r>
            <w:r w:rsidR="002836B7">
              <w:rPr>
                <w:noProof/>
                <w:webHidden/>
              </w:rPr>
              <w:t>vii</w:t>
            </w:r>
            <w:r w:rsidR="000C1F75">
              <w:rPr>
                <w:noProof/>
                <w:webHidden/>
              </w:rPr>
              <w:fldChar w:fldCharType="end"/>
            </w:r>
          </w:hyperlink>
        </w:p>
        <w:p w14:paraId="5B919A36" w14:textId="77777777" w:rsidR="000C1F75" w:rsidRDefault="00BE09FF">
          <w:pPr>
            <w:pStyle w:val="TOC1"/>
            <w:rPr>
              <w:rFonts w:asciiTheme="minorHAnsi" w:eastAsiaTheme="minorEastAsia" w:hAnsiTheme="minorHAnsi" w:cstheme="minorBidi"/>
              <w:noProof/>
              <w:lang w:val="id-ID" w:eastAsia="id-ID"/>
            </w:rPr>
          </w:pPr>
          <w:hyperlink w:anchor="_Toc396905514" w:history="1">
            <w:r w:rsidR="000C1F75" w:rsidRPr="00895276">
              <w:rPr>
                <w:rStyle w:val="Hyperlink"/>
                <w:noProof/>
              </w:rPr>
              <w:t>ABSTRACTION</w:t>
            </w:r>
            <w:r w:rsidR="000C1F75">
              <w:rPr>
                <w:noProof/>
                <w:webHidden/>
              </w:rPr>
              <w:tab/>
            </w:r>
            <w:r w:rsidR="000C1F75">
              <w:rPr>
                <w:noProof/>
                <w:webHidden/>
              </w:rPr>
              <w:fldChar w:fldCharType="begin"/>
            </w:r>
            <w:r w:rsidR="000C1F75">
              <w:rPr>
                <w:noProof/>
                <w:webHidden/>
              </w:rPr>
              <w:instrText xml:space="preserve"> PAGEREF _Toc396905514 \h </w:instrText>
            </w:r>
            <w:r w:rsidR="000C1F75">
              <w:rPr>
                <w:noProof/>
                <w:webHidden/>
              </w:rPr>
            </w:r>
            <w:r w:rsidR="000C1F75">
              <w:rPr>
                <w:noProof/>
                <w:webHidden/>
              </w:rPr>
              <w:fldChar w:fldCharType="separate"/>
            </w:r>
            <w:r w:rsidR="002836B7">
              <w:rPr>
                <w:noProof/>
                <w:webHidden/>
              </w:rPr>
              <w:t>ix</w:t>
            </w:r>
            <w:r w:rsidR="000C1F75">
              <w:rPr>
                <w:noProof/>
                <w:webHidden/>
              </w:rPr>
              <w:fldChar w:fldCharType="end"/>
            </w:r>
          </w:hyperlink>
        </w:p>
        <w:p w14:paraId="7BD5DDD5" w14:textId="77777777" w:rsidR="000C1F75" w:rsidRDefault="00BE09FF">
          <w:pPr>
            <w:pStyle w:val="TOC1"/>
            <w:rPr>
              <w:rFonts w:asciiTheme="minorHAnsi" w:eastAsiaTheme="minorEastAsia" w:hAnsiTheme="minorHAnsi" w:cstheme="minorBidi"/>
              <w:noProof/>
              <w:lang w:val="id-ID" w:eastAsia="id-ID"/>
            </w:rPr>
          </w:pPr>
          <w:hyperlink w:anchor="_Toc396905515" w:history="1">
            <w:r w:rsidR="000C1F75" w:rsidRPr="00895276">
              <w:rPr>
                <w:rStyle w:val="Hyperlink"/>
                <w:noProof/>
              </w:rPr>
              <w:t>KATA PENGANTAR</w:t>
            </w:r>
            <w:r w:rsidR="000C1F75">
              <w:rPr>
                <w:noProof/>
                <w:webHidden/>
              </w:rPr>
              <w:tab/>
            </w:r>
            <w:r w:rsidR="000C1F75">
              <w:rPr>
                <w:noProof/>
                <w:webHidden/>
              </w:rPr>
              <w:fldChar w:fldCharType="begin"/>
            </w:r>
            <w:r w:rsidR="000C1F75">
              <w:rPr>
                <w:noProof/>
                <w:webHidden/>
              </w:rPr>
              <w:instrText xml:space="preserve"> PAGEREF _Toc396905515 \h </w:instrText>
            </w:r>
            <w:r w:rsidR="000C1F75">
              <w:rPr>
                <w:noProof/>
                <w:webHidden/>
              </w:rPr>
            </w:r>
            <w:r w:rsidR="000C1F75">
              <w:rPr>
                <w:noProof/>
                <w:webHidden/>
              </w:rPr>
              <w:fldChar w:fldCharType="separate"/>
            </w:r>
            <w:r w:rsidR="002836B7">
              <w:rPr>
                <w:noProof/>
                <w:webHidden/>
              </w:rPr>
              <w:t>xi</w:t>
            </w:r>
            <w:r w:rsidR="000C1F75">
              <w:rPr>
                <w:noProof/>
                <w:webHidden/>
              </w:rPr>
              <w:fldChar w:fldCharType="end"/>
            </w:r>
          </w:hyperlink>
        </w:p>
        <w:p w14:paraId="56AC3AE0" w14:textId="77777777" w:rsidR="000C1F75" w:rsidRDefault="00BE09FF">
          <w:pPr>
            <w:pStyle w:val="TOC1"/>
            <w:rPr>
              <w:rFonts w:asciiTheme="minorHAnsi" w:eastAsiaTheme="minorEastAsia" w:hAnsiTheme="minorHAnsi" w:cstheme="minorBidi"/>
              <w:noProof/>
              <w:lang w:val="id-ID" w:eastAsia="id-ID"/>
            </w:rPr>
          </w:pPr>
          <w:hyperlink w:anchor="_Toc396905516" w:history="1">
            <w:r w:rsidR="000C1F75" w:rsidRPr="00895276">
              <w:rPr>
                <w:rStyle w:val="Hyperlink"/>
                <w:noProof/>
              </w:rPr>
              <w:t>DAFTAR ISI</w:t>
            </w:r>
            <w:r w:rsidR="000C1F75">
              <w:rPr>
                <w:noProof/>
                <w:webHidden/>
              </w:rPr>
              <w:tab/>
            </w:r>
            <w:r w:rsidR="000C1F75">
              <w:rPr>
                <w:noProof/>
                <w:webHidden/>
              </w:rPr>
              <w:fldChar w:fldCharType="begin"/>
            </w:r>
            <w:r w:rsidR="000C1F75">
              <w:rPr>
                <w:noProof/>
                <w:webHidden/>
              </w:rPr>
              <w:instrText xml:space="preserve"> PAGEREF _Toc396905516 \h </w:instrText>
            </w:r>
            <w:r w:rsidR="000C1F75">
              <w:rPr>
                <w:noProof/>
                <w:webHidden/>
              </w:rPr>
            </w:r>
            <w:r w:rsidR="000C1F75">
              <w:rPr>
                <w:noProof/>
                <w:webHidden/>
              </w:rPr>
              <w:fldChar w:fldCharType="separate"/>
            </w:r>
            <w:r w:rsidR="002836B7">
              <w:rPr>
                <w:noProof/>
                <w:webHidden/>
              </w:rPr>
              <w:t>xiii</w:t>
            </w:r>
            <w:r w:rsidR="000C1F75">
              <w:rPr>
                <w:noProof/>
                <w:webHidden/>
              </w:rPr>
              <w:fldChar w:fldCharType="end"/>
            </w:r>
          </w:hyperlink>
        </w:p>
        <w:p w14:paraId="285B7F04" w14:textId="77777777" w:rsidR="000C1F75" w:rsidRDefault="00BE09FF">
          <w:pPr>
            <w:pStyle w:val="TOC1"/>
            <w:rPr>
              <w:rFonts w:asciiTheme="minorHAnsi" w:eastAsiaTheme="minorEastAsia" w:hAnsiTheme="minorHAnsi" w:cstheme="minorBidi"/>
              <w:noProof/>
              <w:lang w:val="id-ID" w:eastAsia="id-ID"/>
            </w:rPr>
          </w:pPr>
          <w:hyperlink w:anchor="_Toc396905517" w:history="1">
            <w:r w:rsidR="000C1F75" w:rsidRPr="00895276">
              <w:rPr>
                <w:rStyle w:val="Hyperlink"/>
                <w:noProof/>
              </w:rPr>
              <w:t>DAFTAR GAMBAR</w:t>
            </w:r>
            <w:r w:rsidR="000C1F75">
              <w:rPr>
                <w:noProof/>
                <w:webHidden/>
              </w:rPr>
              <w:tab/>
            </w:r>
            <w:r w:rsidR="000C1F75">
              <w:rPr>
                <w:noProof/>
                <w:webHidden/>
              </w:rPr>
              <w:fldChar w:fldCharType="begin"/>
            </w:r>
            <w:r w:rsidR="000C1F75">
              <w:rPr>
                <w:noProof/>
                <w:webHidden/>
              </w:rPr>
              <w:instrText xml:space="preserve"> PAGEREF _Toc396905517 \h </w:instrText>
            </w:r>
            <w:r w:rsidR="000C1F75">
              <w:rPr>
                <w:noProof/>
                <w:webHidden/>
              </w:rPr>
            </w:r>
            <w:r w:rsidR="000C1F75">
              <w:rPr>
                <w:noProof/>
                <w:webHidden/>
              </w:rPr>
              <w:fldChar w:fldCharType="separate"/>
            </w:r>
            <w:r w:rsidR="002836B7">
              <w:rPr>
                <w:noProof/>
                <w:webHidden/>
              </w:rPr>
              <w:t>xvii</w:t>
            </w:r>
            <w:r w:rsidR="000C1F75">
              <w:rPr>
                <w:noProof/>
                <w:webHidden/>
              </w:rPr>
              <w:fldChar w:fldCharType="end"/>
            </w:r>
          </w:hyperlink>
        </w:p>
        <w:p w14:paraId="5924758C" w14:textId="77777777" w:rsidR="000C1F75" w:rsidRDefault="00BE09FF">
          <w:pPr>
            <w:pStyle w:val="TOC1"/>
            <w:rPr>
              <w:rFonts w:asciiTheme="minorHAnsi" w:eastAsiaTheme="minorEastAsia" w:hAnsiTheme="minorHAnsi" w:cstheme="minorBidi"/>
              <w:noProof/>
              <w:lang w:val="id-ID" w:eastAsia="id-ID"/>
            </w:rPr>
          </w:pPr>
          <w:hyperlink w:anchor="_Toc396905518" w:history="1">
            <w:r w:rsidR="000C1F75" w:rsidRPr="00895276">
              <w:rPr>
                <w:rStyle w:val="Hyperlink"/>
                <w:noProof/>
              </w:rPr>
              <w:t>DAFTAR TABEL</w:t>
            </w:r>
            <w:r w:rsidR="000C1F75">
              <w:rPr>
                <w:noProof/>
                <w:webHidden/>
              </w:rPr>
              <w:tab/>
            </w:r>
            <w:r w:rsidR="000C1F75">
              <w:rPr>
                <w:noProof/>
                <w:webHidden/>
              </w:rPr>
              <w:fldChar w:fldCharType="begin"/>
            </w:r>
            <w:r w:rsidR="000C1F75">
              <w:rPr>
                <w:noProof/>
                <w:webHidden/>
              </w:rPr>
              <w:instrText xml:space="preserve"> PAGEREF _Toc396905518 \h </w:instrText>
            </w:r>
            <w:r w:rsidR="000C1F75">
              <w:rPr>
                <w:noProof/>
                <w:webHidden/>
              </w:rPr>
            </w:r>
            <w:r w:rsidR="000C1F75">
              <w:rPr>
                <w:noProof/>
                <w:webHidden/>
              </w:rPr>
              <w:fldChar w:fldCharType="separate"/>
            </w:r>
            <w:r w:rsidR="002836B7">
              <w:rPr>
                <w:noProof/>
                <w:webHidden/>
              </w:rPr>
              <w:t>xxiii</w:t>
            </w:r>
            <w:r w:rsidR="000C1F75">
              <w:rPr>
                <w:noProof/>
                <w:webHidden/>
              </w:rPr>
              <w:fldChar w:fldCharType="end"/>
            </w:r>
          </w:hyperlink>
        </w:p>
        <w:p w14:paraId="66BE656E" w14:textId="77777777" w:rsidR="000C1F75" w:rsidRDefault="00BE09FF">
          <w:pPr>
            <w:pStyle w:val="TOC1"/>
            <w:rPr>
              <w:rFonts w:asciiTheme="minorHAnsi" w:eastAsiaTheme="minorEastAsia" w:hAnsiTheme="minorHAnsi" w:cstheme="minorBidi"/>
              <w:noProof/>
              <w:lang w:val="id-ID" w:eastAsia="id-ID"/>
            </w:rPr>
          </w:pPr>
          <w:hyperlink w:anchor="_Toc396905519" w:history="1">
            <w:r w:rsidR="000C1F75" w:rsidRPr="00895276">
              <w:rPr>
                <w:rStyle w:val="Hyperlink"/>
                <w:noProof/>
              </w:rPr>
              <w:t>DAFTAR KODE SUMBER</w:t>
            </w:r>
            <w:r w:rsidR="000C1F75">
              <w:rPr>
                <w:noProof/>
                <w:webHidden/>
              </w:rPr>
              <w:tab/>
            </w:r>
            <w:r w:rsidR="000C1F75">
              <w:rPr>
                <w:noProof/>
                <w:webHidden/>
              </w:rPr>
              <w:fldChar w:fldCharType="begin"/>
            </w:r>
            <w:r w:rsidR="000C1F75">
              <w:rPr>
                <w:noProof/>
                <w:webHidden/>
              </w:rPr>
              <w:instrText xml:space="preserve"> PAGEREF _Toc396905519 \h </w:instrText>
            </w:r>
            <w:r w:rsidR="000C1F75">
              <w:rPr>
                <w:noProof/>
                <w:webHidden/>
              </w:rPr>
            </w:r>
            <w:r w:rsidR="000C1F75">
              <w:rPr>
                <w:noProof/>
                <w:webHidden/>
              </w:rPr>
              <w:fldChar w:fldCharType="separate"/>
            </w:r>
            <w:r w:rsidR="002836B7">
              <w:rPr>
                <w:noProof/>
                <w:webHidden/>
              </w:rPr>
              <w:t>xxv</w:t>
            </w:r>
            <w:r w:rsidR="000C1F75">
              <w:rPr>
                <w:noProof/>
                <w:webHidden/>
              </w:rPr>
              <w:fldChar w:fldCharType="end"/>
            </w:r>
          </w:hyperlink>
        </w:p>
        <w:p w14:paraId="31462A8B" w14:textId="77777777" w:rsidR="000C1F75" w:rsidRDefault="00BE09FF">
          <w:pPr>
            <w:pStyle w:val="TOC1"/>
            <w:rPr>
              <w:rFonts w:asciiTheme="minorHAnsi" w:eastAsiaTheme="minorEastAsia" w:hAnsiTheme="minorHAnsi" w:cstheme="minorBidi"/>
              <w:noProof/>
              <w:lang w:val="id-ID" w:eastAsia="id-ID"/>
            </w:rPr>
          </w:pPr>
          <w:hyperlink w:anchor="_Toc396905521" w:history="1">
            <w:r w:rsidR="000C1F75" w:rsidRPr="00895276">
              <w:rPr>
                <w:rStyle w:val="Hyperlink"/>
                <w:noProof/>
              </w:rPr>
              <w:t>BAB I PENDAHULUAN</w:t>
            </w:r>
            <w:r w:rsidR="000C1F75">
              <w:rPr>
                <w:noProof/>
                <w:webHidden/>
              </w:rPr>
              <w:tab/>
            </w:r>
            <w:r w:rsidR="000C1F75">
              <w:rPr>
                <w:noProof/>
                <w:webHidden/>
              </w:rPr>
              <w:fldChar w:fldCharType="begin"/>
            </w:r>
            <w:r w:rsidR="000C1F75">
              <w:rPr>
                <w:noProof/>
                <w:webHidden/>
              </w:rPr>
              <w:instrText xml:space="preserve"> PAGEREF _Toc396905521 \h </w:instrText>
            </w:r>
            <w:r w:rsidR="000C1F75">
              <w:rPr>
                <w:noProof/>
                <w:webHidden/>
              </w:rPr>
            </w:r>
            <w:r w:rsidR="000C1F75">
              <w:rPr>
                <w:noProof/>
                <w:webHidden/>
              </w:rPr>
              <w:fldChar w:fldCharType="separate"/>
            </w:r>
            <w:r w:rsidR="002836B7">
              <w:rPr>
                <w:noProof/>
                <w:webHidden/>
              </w:rPr>
              <w:t>1</w:t>
            </w:r>
            <w:r w:rsidR="000C1F75">
              <w:rPr>
                <w:noProof/>
                <w:webHidden/>
              </w:rPr>
              <w:fldChar w:fldCharType="end"/>
            </w:r>
          </w:hyperlink>
        </w:p>
        <w:p w14:paraId="6BDADA74" w14:textId="77777777" w:rsidR="000C1F75" w:rsidRDefault="00BE09FF">
          <w:pPr>
            <w:pStyle w:val="TOC2"/>
            <w:rPr>
              <w:rFonts w:asciiTheme="minorHAnsi" w:eastAsiaTheme="minorEastAsia" w:hAnsiTheme="minorHAnsi" w:cstheme="minorBidi"/>
              <w:noProof/>
              <w:lang w:val="id-ID" w:eastAsia="id-ID"/>
            </w:rPr>
          </w:pPr>
          <w:hyperlink w:anchor="_Toc396905522" w:history="1">
            <w:r w:rsidR="000C1F75" w:rsidRPr="00895276">
              <w:rPr>
                <w:rStyle w:val="Hyperlink"/>
                <w:noProof/>
              </w:rPr>
              <w:t>1.1.</w:t>
            </w:r>
            <w:r w:rsidR="000C1F75">
              <w:rPr>
                <w:rFonts w:asciiTheme="minorHAnsi" w:eastAsiaTheme="minorEastAsia" w:hAnsiTheme="minorHAnsi" w:cstheme="minorBidi"/>
                <w:noProof/>
                <w:lang w:val="id-ID" w:eastAsia="id-ID"/>
              </w:rPr>
              <w:tab/>
            </w:r>
            <w:r w:rsidR="000C1F75" w:rsidRPr="00895276">
              <w:rPr>
                <w:rStyle w:val="Hyperlink"/>
                <w:noProof/>
              </w:rPr>
              <w:t>Latar Belakang</w:t>
            </w:r>
            <w:r w:rsidR="000C1F75">
              <w:rPr>
                <w:noProof/>
                <w:webHidden/>
              </w:rPr>
              <w:tab/>
            </w:r>
            <w:r w:rsidR="000C1F75">
              <w:rPr>
                <w:noProof/>
                <w:webHidden/>
              </w:rPr>
              <w:fldChar w:fldCharType="begin"/>
            </w:r>
            <w:r w:rsidR="000C1F75">
              <w:rPr>
                <w:noProof/>
                <w:webHidden/>
              </w:rPr>
              <w:instrText xml:space="preserve"> PAGEREF _Toc396905522 \h </w:instrText>
            </w:r>
            <w:r w:rsidR="000C1F75">
              <w:rPr>
                <w:noProof/>
                <w:webHidden/>
              </w:rPr>
            </w:r>
            <w:r w:rsidR="000C1F75">
              <w:rPr>
                <w:noProof/>
                <w:webHidden/>
              </w:rPr>
              <w:fldChar w:fldCharType="separate"/>
            </w:r>
            <w:r w:rsidR="002836B7">
              <w:rPr>
                <w:noProof/>
                <w:webHidden/>
              </w:rPr>
              <w:t>1</w:t>
            </w:r>
            <w:r w:rsidR="000C1F75">
              <w:rPr>
                <w:noProof/>
                <w:webHidden/>
              </w:rPr>
              <w:fldChar w:fldCharType="end"/>
            </w:r>
          </w:hyperlink>
        </w:p>
        <w:p w14:paraId="45FB8AAD" w14:textId="77777777" w:rsidR="000C1F75" w:rsidRDefault="00BE09FF">
          <w:pPr>
            <w:pStyle w:val="TOC2"/>
            <w:rPr>
              <w:rFonts w:asciiTheme="minorHAnsi" w:eastAsiaTheme="minorEastAsia" w:hAnsiTheme="minorHAnsi" w:cstheme="minorBidi"/>
              <w:noProof/>
              <w:lang w:val="id-ID" w:eastAsia="id-ID"/>
            </w:rPr>
          </w:pPr>
          <w:hyperlink w:anchor="_Toc396905523" w:history="1">
            <w:r w:rsidR="000C1F75" w:rsidRPr="00895276">
              <w:rPr>
                <w:rStyle w:val="Hyperlink"/>
                <w:noProof/>
              </w:rPr>
              <w:t>1.2.</w:t>
            </w:r>
            <w:r w:rsidR="000C1F75">
              <w:rPr>
                <w:rFonts w:asciiTheme="minorHAnsi" w:eastAsiaTheme="minorEastAsia" w:hAnsiTheme="minorHAnsi" w:cstheme="minorBidi"/>
                <w:noProof/>
                <w:lang w:val="id-ID" w:eastAsia="id-ID"/>
              </w:rPr>
              <w:tab/>
            </w:r>
            <w:r w:rsidR="000C1F75" w:rsidRPr="00895276">
              <w:rPr>
                <w:rStyle w:val="Hyperlink"/>
                <w:noProof/>
              </w:rPr>
              <w:t>Rumusan Permasalahan</w:t>
            </w:r>
            <w:r w:rsidR="000C1F75">
              <w:rPr>
                <w:noProof/>
                <w:webHidden/>
              </w:rPr>
              <w:tab/>
            </w:r>
            <w:r w:rsidR="000C1F75">
              <w:rPr>
                <w:noProof/>
                <w:webHidden/>
              </w:rPr>
              <w:fldChar w:fldCharType="begin"/>
            </w:r>
            <w:r w:rsidR="000C1F75">
              <w:rPr>
                <w:noProof/>
                <w:webHidden/>
              </w:rPr>
              <w:instrText xml:space="preserve"> PAGEREF _Toc396905523 \h </w:instrText>
            </w:r>
            <w:r w:rsidR="000C1F75">
              <w:rPr>
                <w:noProof/>
                <w:webHidden/>
              </w:rPr>
            </w:r>
            <w:r w:rsidR="000C1F75">
              <w:rPr>
                <w:noProof/>
                <w:webHidden/>
              </w:rPr>
              <w:fldChar w:fldCharType="separate"/>
            </w:r>
            <w:r w:rsidR="002836B7">
              <w:rPr>
                <w:noProof/>
                <w:webHidden/>
              </w:rPr>
              <w:t>5</w:t>
            </w:r>
            <w:r w:rsidR="000C1F75">
              <w:rPr>
                <w:noProof/>
                <w:webHidden/>
              </w:rPr>
              <w:fldChar w:fldCharType="end"/>
            </w:r>
          </w:hyperlink>
        </w:p>
        <w:p w14:paraId="5E03F679" w14:textId="77777777" w:rsidR="000C1F75" w:rsidRDefault="00BE09FF">
          <w:pPr>
            <w:pStyle w:val="TOC2"/>
            <w:rPr>
              <w:rFonts w:asciiTheme="minorHAnsi" w:eastAsiaTheme="minorEastAsia" w:hAnsiTheme="minorHAnsi" w:cstheme="minorBidi"/>
              <w:noProof/>
              <w:lang w:val="id-ID" w:eastAsia="id-ID"/>
            </w:rPr>
          </w:pPr>
          <w:hyperlink w:anchor="_Toc396905524" w:history="1">
            <w:r w:rsidR="000C1F75" w:rsidRPr="00895276">
              <w:rPr>
                <w:rStyle w:val="Hyperlink"/>
                <w:noProof/>
              </w:rPr>
              <w:t>1.3.</w:t>
            </w:r>
            <w:r w:rsidR="000C1F75">
              <w:rPr>
                <w:rFonts w:asciiTheme="minorHAnsi" w:eastAsiaTheme="minorEastAsia" w:hAnsiTheme="minorHAnsi" w:cstheme="minorBidi"/>
                <w:noProof/>
                <w:lang w:val="id-ID" w:eastAsia="id-ID"/>
              </w:rPr>
              <w:tab/>
            </w:r>
            <w:r w:rsidR="000C1F75" w:rsidRPr="00895276">
              <w:rPr>
                <w:rStyle w:val="Hyperlink"/>
                <w:noProof/>
              </w:rPr>
              <w:t>Batasan Permasalahan</w:t>
            </w:r>
            <w:r w:rsidR="000C1F75">
              <w:rPr>
                <w:noProof/>
                <w:webHidden/>
              </w:rPr>
              <w:tab/>
            </w:r>
            <w:r w:rsidR="000C1F75">
              <w:rPr>
                <w:noProof/>
                <w:webHidden/>
              </w:rPr>
              <w:fldChar w:fldCharType="begin"/>
            </w:r>
            <w:r w:rsidR="000C1F75">
              <w:rPr>
                <w:noProof/>
                <w:webHidden/>
              </w:rPr>
              <w:instrText xml:space="preserve"> PAGEREF _Toc396905524 \h </w:instrText>
            </w:r>
            <w:r w:rsidR="000C1F75">
              <w:rPr>
                <w:noProof/>
                <w:webHidden/>
              </w:rPr>
            </w:r>
            <w:r w:rsidR="000C1F75">
              <w:rPr>
                <w:noProof/>
                <w:webHidden/>
              </w:rPr>
              <w:fldChar w:fldCharType="separate"/>
            </w:r>
            <w:r w:rsidR="002836B7">
              <w:rPr>
                <w:noProof/>
                <w:webHidden/>
              </w:rPr>
              <w:t>5</w:t>
            </w:r>
            <w:r w:rsidR="000C1F75">
              <w:rPr>
                <w:noProof/>
                <w:webHidden/>
              </w:rPr>
              <w:fldChar w:fldCharType="end"/>
            </w:r>
          </w:hyperlink>
        </w:p>
        <w:p w14:paraId="591361D0" w14:textId="77777777" w:rsidR="000C1F75" w:rsidRDefault="00BE09FF">
          <w:pPr>
            <w:pStyle w:val="TOC2"/>
            <w:rPr>
              <w:rFonts w:asciiTheme="minorHAnsi" w:eastAsiaTheme="minorEastAsia" w:hAnsiTheme="minorHAnsi" w:cstheme="minorBidi"/>
              <w:noProof/>
              <w:lang w:val="id-ID" w:eastAsia="id-ID"/>
            </w:rPr>
          </w:pPr>
          <w:hyperlink w:anchor="_Toc396905525" w:history="1">
            <w:r w:rsidR="000C1F75" w:rsidRPr="00895276">
              <w:rPr>
                <w:rStyle w:val="Hyperlink"/>
                <w:noProof/>
              </w:rPr>
              <w:t>1.4.</w:t>
            </w:r>
            <w:r w:rsidR="000C1F75">
              <w:rPr>
                <w:rFonts w:asciiTheme="minorHAnsi" w:eastAsiaTheme="minorEastAsia" w:hAnsiTheme="minorHAnsi" w:cstheme="minorBidi"/>
                <w:noProof/>
                <w:lang w:val="id-ID" w:eastAsia="id-ID"/>
              </w:rPr>
              <w:tab/>
            </w:r>
            <w:r w:rsidR="000C1F75" w:rsidRPr="00895276">
              <w:rPr>
                <w:rStyle w:val="Hyperlink"/>
                <w:noProof/>
              </w:rPr>
              <w:t>Tujuan Tugas Akhir</w:t>
            </w:r>
            <w:r w:rsidR="000C1F75">
              <w:rPr>
                <w:noProof/>
                <w:webHidden/>
              </w:rPr>
              <w:tab/>
            </w:r>
            <w:r w:rsidR="000C1F75">
              <w:rPr>
                <w:noProof/>
                <w:webHidden/>
              </w:rPr>
              <w:fldChar w:fldCharType="begin"/>
            </w:r>
            <w:r w:rsidR="000C1F75">
              <w:rPr>
                <w:noProof/>
                <w:webHidden/>
              </w:rPr>
              <w:instrText xml:space="preserve"> PAGEREF _Toc396905525 \h </w:instrText>
            </w:r>
            <w:r w:rsidR="000C1F75">
              <w:rPr>
                <w:noProof/>
                <w:webHidden/>
              </w:rPr>
            </w:r>
            <w:r w:rsidR="000C1F75">
              <w:rPr>
                <w:noProof/>
                <w:webHidden/>
              </w:rPr>
              <w:fldChar w:fldCharType="separate"/>
            </w:r>
            <w:r w:rsidR="002836B7">
              <w:rPr>
                <w:noProof/>
                <w:webHidden/>
              </w:rPr>
              <w:t>6</w:t>
            </w:r>
            <w:r w:rsidR="000C1F75">
              <w:rPr>
                <w:noProof/>
                <w:webHidden/>
              </w:rPr>
              <w:fldChar w:fldCharType="end"/>
            </w:r>
          </w:hyperlink>
        </w:p>
        <w:p w14:paraId="579C4AF1" w14:textId="77777777" w:rsidR="000C1F75" w:rsidRDefault="00BE09FF">
          <w:pPr>
            <w:pStyle w:val="TOC2"/>
            <w:rPr>
              <w:rFonts w:asciiTheme="minorHAnsi" w:eastAsiaTheme="minorEastAsia" w:hAnsiTheme="minorHAnsi" w:cstheme="minorBidi"/>
              <w:noProof/>
              <w:lang w:val="id-ID" w:eastAsia="id-ID"/>
            </w:rPr>
          </w:pPr>
          <w:hyperlink w:anchor="_Toc396905526" w:history="1">
            <w:r w:rsidR="000C1F75" w:rsidRPr="00895276">
              <w:rPr>
                <w:rStyle w:val="Hyperlink"/>
                <w:noProof/>
              </w:rPr>
              <w:t>1.5.</w:t>
            </w:r>
            <w:r w:rsidR="000C1F75">
              <w:rPr>
                <w:rFonts w:asciiTheme="minorHAnsi" w:eastAsiaTheme="minorEastAsia" w:hAnsiTheme="minorHAnsi" w:cstheme="minorBidi"/>
                <w:noProof/>
                <w:lang w:val="id-ID" w:eastAsia="id-ID"/>
              </w:rPr>
              <w:tab/>
            </w:r>
            <w:r w:rsidR="000C1F75" w:rsidRPr="00895276">
              <w:rPr>
                <w:rStyle w:val="Hyperlink"/>
                <w:noProof/>
              </w:rPr>
              <w:t>Metodologi</w:t>
            </w:r>
            <w:r w:rsidR="000C1F75">
              <w:rPr>
                <w:noProof/>
                <w:webHidden/>
              </w:rPr>
              <w:tab/>
            </w:r>
            <w:r w:rsidR="000C1F75">
              <w:rPr>
                <w:noProof/>
                <w:webHidden/>
              </w:rPr>
              <w:fldChar w:fldCharType="begin"/>
            </w:r>
            <w:r w:rsidR="000C1F75">
              <w:rPr>
                <w:noProof/>
                <w:webHidden/>
              </w:rPr>
              <w:instrText xml:space="preserve"> PAGEREF _Toc396905526 \h </w:instrText>
            </w:r>
            <w:r w:rsidR="000C1F75">
              <w:rPr>
                <w:noProof/>
                <w:webHidden/>
              </w:rPr>
            </w:r>
            <w:r w:rsidR="000C1F75">
              <w:rPr>
                <w:noProof/>
                <w:webHidden/>
              </w:rPr>
              <w:fldChar w:fldCharType="separate"/>
            </w:r>
            <w:r w:rsidR="002836B7">
              <w:rPr>
                <w:noProof/>
                <w:webHidden/>
              </w:rPr>
              <w:t>6</w:t>
            </w:r>
            <w:r w:rsidR="000C1F75">
              <w:rPr>
                <w:noProof/>
                <w:webHidden/>
              </w:rPr>
              <w:fldChar w:fldCharType="end"/>
            </w:r>
          </w:hyperlink>
        </w:p>
        <w:p w14:paraId="21F3EC59" w14:textId="77777777" w:rsidR="000C1F75" w:rsidRDefault="00BE09FF">
          <w:pPr>
            <w:pStyle w:val="TOC2"/>
            <w:rPr>
              <w:rFonts w:asciiTheme="minorHAnsi" w:eastAsiaTheme="minorEastAsia" w:hAnsiTheme="minorHAnsi" w:cstheme="minorBidi"/>
              <w:noProof/>
              <w:lang w:val="id-ID" w:eastAsia="id-ID"/>
            </w:rPr>
          </w:pPr>
          <w:hyperlink w:anchor="_Toc396905527" w:history="1">
            <w:r w:rsidR="000C1F75" w:rsidRPr="00895276">
              <w:rPr>
                <w:rStyle w:val="Hyperlink"/>
                <w:noProof/>
              </w:rPr>
              <w:t>1.6.</w:t>
            </w:r>
            <w:r w:rsidR="000C1F75">
              <w:rPr>
                <w:rFonts w:asciiTheme="minorHAnsi" w:eastAsiaTheme="minorEastAsia" w:hAnsiTheme="minorHAnsi" w:cstheme="minorBidi"/>
                <w:noProof/>
                <w:lang w:val="id-ID" w:eastAsia="id-ID"/>
              </w:rPr>
              <w:tab/>
            </w:r>
            <w:r w:rsidR="000C1F75" w:rsidRPr="00895276">
              <w:rPr>
                <w:rStyle w:val="Hyperlink"/>
                <w:noProof/>
              </w:rPr>
              <w:t>Sistematika Penulisan</w:t>
            </w:r>
            <w:r w:rsidR="000C1F75">
              <w:rPr>
                <w:noProof/>
                <w:webHidden/>
              </w:rPr>
              <w:tab/>
            </w:r>
            <w:r w:rsidR="000C1F75">
              <w:rPr>
                <w:noProof/>
                <w:webHidden/>
              </w:rPr>
              <w:fldChar w:fldCharType="begin"/>
            </w:r>
            <w:r w:rsidR="000C1F75">
              <w:rPr>
                <w:noProof/>
                <w:webHidden/>
              </w:rPr>
              <w:instrText xml:space="preserve"> PAGEREF _Toc396905527 \h </w:instrText>
            </w:r>
            <w:r w:rsidR="000C1F75">
              <w:rPr>
                <w:noProof/>
                <w:webHidden/>
              </w:rPr>
            </w:r>
            <w:r w:rsidR="000C1F75">
              <w:rPr>
                <w:noProof/>
                <w:webHidden/>
              </w:rPr>
              <w:fldChar w:fldCharType="separate"/>
            </w:r>
            <w:r w:rsidR="002836B7">
              <w:rPr>
                <w:noProof/>
                <w:webHidden/>
              </w:rPr>
              <w:t>8</w:t>
            </w:r>
            <w:r w:rsidR="000C1F75">
              <w:rPr>
                <w:noProof/>
                <w:webHidden/>
              </w:rPr>
              <w:fldChar w:fldCharType="end"/>
            </w:r>
          </w:hyperlink>
        </w:p>
        <w:p w14:paraId="25BEE248" w14:textId="77777777" w:rsidR="000C1F75" w:rsidRDefault="00BE09FF">
          <w:pPr>
            <w:pStyle w:val="TOC1"/>
            <w:rPr>
              <w:rFonts w:asciiTheme="minorHAnsi" w:eastAsiaTheme="minorEastAsia" w:hAnsiTheme="minorHAnsi" w:cstheme="minorBidi"/>
              <w:noProof/>
              <w:lang w:val="id-ID" w:eastAsia="id-ID"/>
            </w:rPr>
          </w:pPr>
          <w:hyperlink w:anchor="_Toc396905528" w:history="1">
            <w:r w:rsidR="000C1F75" w:rsidRPr="00895276">
              <w:rPr>
                <w:rStyle w:val="Hyperlink"/>
                <w:noProof/>
              </w:rPr>
              <w:t xml:space="preserve">BAB II </w:t>
            </w:r>
            <w:r w:rsidR="000C1F75" w:rsidRPr="00895276">
              <w:rPr>
                <w:rStyle w:val="Hyperlink"/>
                <w:noProof/>
                <w:lang w:val="id-ID"/>
              </w:rPr>
              <w:t>DASAR TEORI</w:t>
            </w:r>
            <w:r w:rsidR="000C1F75">
              <w:rPr>
                <w:noProof/>
                <w:webHidden/>
              </w:rPr>
              <w:tab/>
            </w:r>
            <w:r w:rsidR="000C1F75">
              <w:rPr>
                <w:noProof/>
                <w:webHidden/>
              </w:rPr>
              <w:fldChar w:fldCharType="begin"/>
            </w:r>
            <w:r w:rsidR="000C1F75">
              <w:rPr>
                <w:noProof/>
                <w:webHidden/>
              </w:rPr>
              <w:instrText xml:space="preserve"> PAGEREF _Toc396905528 \h </w:instrText>
            </w:r>
            <w:r w:rsidR="000C1F75">
              <w:rPr>
                <w:noProof/>
                <w:webHidden/>
              </w:rPr>
            </w:r>
            <w:r w:rsidR="000C1F75">
              <w:rPr>
                <w:noProof/>
                <w:webHidden/>
              </w:rPr>
              <w:fldChar w:fldCharType="separate"/>
            </w:r>
            <w:r w:rsidR="002836B7">
              <w:rPr>
                <w:noProof/>
                <w:webHidden/>
              </w:rPr>
              <w:t>11</w:t>
            </w:r>
            <w:r w:rsidR="000C1F75">
              <w:rPr>
                <w:noProof/>
                <w:webHidden/>
              </w:rPr>
              <w:fldChar w:fldCharType="end"/>
            </w:r>
          </w:hyperlink>
        </w:p>
        <w:p w14:paraId="26FBB6BB" w14:textId="77777777" w:rsidR="000C1F75" w:rsidRDefault="00BE09FF">
          <w:pPr>
            <w:pStyle w:val="TOC2"/>
            <w:rPr>
              <w:rFonts w:asciiTheme="minorHAnsi" w:eastAsiaTheme="minorEastAsia" w:hAnsiTheme="minorHAnsi" w:cstheme="minorBidi"/>
              <w:noProof/>
              <w:lang w:val="id-ID" w:eastAsia="id-ID"/>
            </w:rPr>
          </w:pPr>
          <w:hyperlink w:anchor="_Toc396905529" w:history="1">
            <w:r w:rsidR="000C1F75" w:rsidRPr="00895276">
              <w:rPr>
                <w:rStyle w:val="Hyperlink"/>
                <w:noProof/>
              </w:rPr>
              <w:t>2.1.</w:t>
            </w:r>
            <w:r w:rsidR="000C1F75">
              <w:rPr>
                <w:rFonts w:asciiTheme="minorHAnsi" w:eastAsiaTheme="minorEastAsia" w:hAnsiTheme="minorHAnsi" w:cstheme="minorBidi"/>
                <w:noProof/>
                <w:lang w:val="id-ID" w:eastAsia="id-ID"/>
              </w:rPr>
              <w:tab/>
            </w:r>
            <w:r w:rsidR="000C1F75" w:rsidRPr="00895276">
              <w:rPr>
                <w:rStyle w:val="Hyperlink"/>
                <w:noProof/>
              </w:rPr>
              <w:t>Aplikasi Terkait yang Pernah Dikembangkan</w:t>
            </w:r>
            <w:r w:rsidR="000C1F75">
              <w:rPr>
                <w:noProof/>
                <w:webHidden/>
              </w:rPr>
              <w:tab/>
            </w:r>
            <w:r w:rsidR="000C1F75">
              <w:rPr>
                <w:noProof/>
                <w:webHidden/>
              </w:rPr>
              <w:fldChar w:fldCharType="begin"/>
            </w:r>
            <w:r w:rsidR="000C1F75">
              <w:rPr>
                <w:noProof/>
                <w:webHidden/>
              </w:rPr>
              <w:instrText xml:space="preserve"> PAGEREF _Toc396905529 \h </w:instrText>
            </w:r>
            <w:r w:rsidR="000C1F75">
              <w:rPr>
                <w:noProof/>
                <w:webHidden/>
              </w:rPr>
            </w:r>
            <w:r w:rsidR="000C1F75">
              <w:rPr>
                <w:noProof/>
                <w:webHidden/>
              </w:rPr>
              <w:fldChar w:fldCharType="separate"/>
            </w:r>
            <w:r w:rsidR="002836B7">
              <w:rPr>
                <w:noProof/>
                <w:webHidden/>
              </w:rPr>
              <w:t>11</w:t>
            </w:r>
            <w:r w:rsidR="000C1F75">
              <w:rPr>
                <w:noProof/>
                <w:webHidden/>
              </w:rPr>
              <w:fldChar w:fldCharType="end"/>
            </w:r>
          </w:hyperlink>
        </w:p>
        <w:p w14:paraId="219DDDDB" w14:textId="77777777" w:rsidR="000C1F75" w:rsidRDefault="00BE09FF">
          <w:pPr>
            <w:pStyle w:val="TOC2"/>
            <w:rPr>
              <w:rFonts w:asciiTheme="minorHAnsi" w:eastAsiaTheme="minorEastAsia" w:hAnsiTheme="minorHAnsi" w:cstheme="minorBidi"/>
              <w:noProof/>
              <w:lang w:val="id-ID" w:eastAsia="id-ID"/>
            </w:rPr>
          </w:pPr>
          <w:hyperlink w:anchor="_Toc396905530" w:history="1">
            <w:r w:rsidR="000C1F75" w:rsidRPr="00895276">
              <w:rPr>
                <w:rStyle w:val="Hyperlink"/>
                <w:noProof/>
              </w:rPr>
              <w:t>2.2.</w:t>
            </w:r>
            <w:r w:rsidR="000C1F75">
              <w:rPr>
                <w:rFonts w:asciiTheme="minorHAnsi" w:eastAsiaTheme="minorEastAsia" w:hAnsiTheme="minorHAnsi" w:cstheme="minorBidi"/>
                <w:noProof/>
                <w:lang w:val="id-ID" w:eastAsia="id-ID"/>
              </w:rPr>
              <w:tab/>
            </w:r>
            <w:r w:rsidR="000C1F75" w:rsidRPr="00895276">
              <w:rPr>
                <w:rStyle w:val="Hyperlink"/>
                <w:noProof/>
              </w:rPr>
              <w:t>Autis</w:t>
            </w:r>
            <w:r w:rsidR="000C1F75">
              <w:rPr>
                <w:noProof/>
                <w:webHidden/>
              </w:rPr>
              <w:tab/>
            </w:r>
            <w:r w:rsidR="000C1F75">
              <w:rPr>
                <w:noProof/>
                <w:webHidden/>
              </w:rPr>
              <w:fldChar w:fldCharType="begin"/>
            </w:r>
            <w:r w:rsidR="000C1F75">
              <w:rPr>
                <w:noProof/>
                <w:webHidden/>
              </w:rPr>
              <w:instrText xml:space="preserve"> PAGEREF _Toc396905530 \h </w:instrText>
            </w:r>
            <w:r w:rsidR="000C1F75">
              <w:rPr>
                <w:noProof/>
                <w:webHidden/>
              </w:rPr>
            </w:r>
            <w:r w:rsidR="000C1F75">
              <w:rPr>
                <w:noProof/>
                <w:webHidden/>
              </w:rPr>
              <w:fldChar w:fldCharType="separate"/>
            </w:r>
            <w:r w:rsidR="002836B7">
              <w:rPr>
                <w:noProof/>
                <w:webHidden/>
              </w:rPr>
              <w:t>13</w:t>
            </w:r>
            <w:r w:rsidR="000C1F75">
              <w:rPr>
                <w:noProof/>
                <w:webHidden/>
              </w:rPr>
              <w:fldChar w:fldCharType="end"/>
            </w:r>
          </w:hyperlink>
        </w:p>
        <w:p w14:paraId="4054DDB2" w14:textId="77777777" w:rsidR="000C1F75" w:rsidRDefault="00BE09FF">
          <w:pPr>
            <w:pStyle w:val="TOC3"/>
            <w:rPr>
              <w:rFonts w:asciiTheme="minorHAnsi" w:eastAsiaTheme="minorEastAsia" w:hAnsiTheme="minorHAnsi" w:cstheme="minorBidi"/>
              <w:noProof/>
              <w:lang w:val="id-ID" w:eastAsia="id-ID"/>
            </w:rPr>
          </w:pPr>
          <w:hyperlink w:anchor="_Toc396905531" w:history="1">
            <w:r w:rsidR="000C1F75" w:rsidRPr="00895276">
              <w:rPr>
                <w:rStyle w:val="Hyperlink"/>
                <w:noProof/>
              </w:rPr>
              <w:t>2.2.1.</w:t>
            </w:r>
            <w:r w:rsidR="000C1F75">
              <w:rPr>
                <w:rFonts w:asciiTheme="minorHAnsi" w:eastAsiaTheme="minorEastAsia" w:hAnsiTheme="minorHAnsi" w:cstheme="minorBidi"/>
                <w:noProof/>
                <w:lang w:val="id-ID" w:eastAsia="id-ID"/>
              </w:rPr>
              <w:tab/>
            </w:r>
            <w:r w:rsidR="000C1F75" w:rsidRPr="00895276">
              <w:rPr>
                <w:rStyle w:val="Hyperlink"/>
                <w:noProof/>
              </w:rPr>
              <w:t>Jenis-jenis Autis</w:t>
            </w:r>
            <w:r w:rsidR="000C1F75">
              <w:rPr>
                <w:noProof/>
                <w:webHidden/>
              </w:rPr>
              <w:tab/>
            </w:r>
            <w:r w:rsidR="000C1F75">
              <w:rPr>
                <w:noProof/>
                <w:webHidden/>
              </w:rPr>
              <w:fldChar w:fldCharType="begin"/>
            </w:r>
            <w:r w:rsidR="000C1F75">
              <w:rPr>
                <w:noProof/>
                <w:webHidden/>
              </w:rPr>
              <w:instrText xml:space="preserve"> PAGEREF _Toc396905531 \h </w:instrText>
            </w:r>
            <w:r w:rsidR="000C1F75">
              <w:rPr>
                <w:noProof/>
                <w:webHidden/>
              </w:rPr>
            </w:r>
            <w:r w:rsidR="000C1F75">
              <w:rPr>
                <w:noProof/>
                <w:webHidden/>
              </w:rPr>
              <w:fldChar w:fldCharType="separate"/>
            </w:r>
            <w:r w:rsidR="002836B7">
              <w:rPr>
                <w:noProof/>
                <w:webHidden/>
              </w:rPr>
              <w:t>13</w:t>
            </w:r>
            <w:r w:rsidR="000C1F75">
              <w:rPr>
                <w:noProof/>
                <w:webHidden/>
              </w:rPr>
              <w:fldChar w:fldCharType="end"/>
            </w:r>
          </w:hyperlink>
        </w:p>
        <w:p w14:paraId="12C9C5EA" w14:textId="77777777" w:rsidR="000C1F75" w:rsidRDefault="00BE09FF">
          <w:pPr>
            <w:pStyle w:val="TOC3"/>
            <w:rPr>
              <w:rFonts w:asciiTheme="minorHAnsi" w:eastAsiaTheme="minorEastAsia" w:hAnsiTheme="minorHAnsi" w:cstheme="minorBidi"/>
              <w:noProof/>
              <w:lang w:val="id-ID" w:eastAsia="id-ID"/>
            </w:rPr>
          </w:pPr>
          <w:hyperlink w:anchor="_Toc396905532" w:history="1">
            <w:r w:rsidR="000C1F75" w:rsidRPr="00895276">
              <w:rPr>
                <w:rStyle w:val="Hyperlink"/>
                <w:noProof/>
              </w:rPr>
              <w:t>2.2.2.</w:t>
            </w:r>
            <w:r w:rsidR="000C1F75">
              <w:rPr>
                <w:rFonts w:asciiTheme="minorHAnsi" w:eastAsiaTheme="minorEastAsia" w:hAnsiTheme="minorHAnsi" w:cstheme="minorBidi"/>
                <w:noProof/>
                <w:lang w:val="id-ID" w:eastAsia="id-ID"/>
              </w:rPr>
              <w:tab/>
            </w:r>
            <w:r w:rsidR="000C1F75" w:rsidRPr="00895276">
              <w:rPr>
                <w:rStyle w:val="Hyperlink"/>
                <w:noProof/>
              </w:rPr>
              <w:t>Gejala Autis</w:t>
            </w:r>
            <w:r w:rsidR="000C1F75">
              <w:rPr>
                <w:noProof/>
                <w:webHidden/>
              </w:rPr>
              <w:tab/>
            </w:r>
            <w:r w:rsidR="000C1F75">
              <w:rPr>
                <w:noProof/>
                <w:webHidden/>
              </w:rPr>
              <w:fldChar w:fldCharType="begin"/>
            </w:r>
            <w:r w:rsidR="000C1F75">
              <w:rPr>
                <w:noProof/>
                <w:webHidden/>
              </w:rPr>
              <w:instrText xml:space="preserve"> PAGEREF _Toc396905532 \h </w:instrText>
            </w:r>
            <w:r w:rsidR="000C1F75">
              <w:rPr>
                <w:noProof/>
                <w:webHidden/>
              </w:rPr>
            </w:r>
            <w:r w:rsidR="000C1F75">
              <w:rPr>
                <w:noProof/>
                <w:webHidden/>
              </w:rPr>
              <w:fldChar w:fldCharType="separate"/>
            </w:r>
            <w:r w:rsidR="002836B7">
              <w:rPr>
                <w:noProof/>
                <w:webHidden/>
              </w:rPr>
              <w:t>15</w:t>
            </w:r>
            <w:r w:rsidR="000C1F75">
              <w:rPr>
                <w:noProof/>
                <w:webHidden/>
              </w:rPr>
              <w:fldChar w:fldCharType="end"/>
            </w:r>
          </w:hyperlink>
        </w:p>
        <w:p w14:paraId="61BA6A16" w14:textId="77777777" w:rsidR="000C1F75" w:rsidRDefault="00BE09FF">
          <w:pPr>
            <w:pStyle w:val="TOC3"/>
            <w:rPr>
              <w:rFonts w:asciiTheme="minorHAnsi" w:eastAsiaTheme="minorEastAsia" w:hAnsiTheme="minorHAnsi" w:cstheme="minorBidi"/>
              <w:noProof/>
              <w:lang w:val="id-ID" w:eastAsia="id-ID"/>
            </w:rPr>
          </w:pPr>
          <w:hyperlink w:anchor="_Toc396905533" w:history="1">
            <w:r w:rsidR="000C1F75" w:rsidRPr="00895276">
              <w:rPr>
                <w:rStyle w:val="Hyperlink"/>
                <w:noProof/>
              </w:rPr>
              <w:t>2.2.3.</w:t>
            </w:r>
            <w:r w:rsidR="000C1F75">
              <w:rPr>
                <w:rFonts w:asciiTheme="minorHAnsi" w:eastAsiaTheme="minorEastAsia" w:hAnsiTheme="minorHAnsi" w:cstheme="minorBidi"/>
                <w:noProof/>
                <w:lang w:val="id-ID" w:eastAsia="id-ID"/>
              </w:rPr>
              <w:tab/>
            </w:r>
            <w:r w:rsidR="000C1F75" w:rsidRPr="00895276">
              <w:rPr>
                <w:rStyle w:val="Hyperlink"/>
                <w:noProof/>
              </w:rPr>
              <w:t>Faktor Penyebab Autis</w:t>
            </w:r>
            <w:r w:rsidR="000C1F75">
              <w:rPr>
                <w:noProof/>
                <w:webHidden/>
              </w:rPr>
              <w:tab/>
            </w:r>
            <w:r w:rsidR="000C1F75">
              <w:rPr>
                <w:noProof/>
                <w:webHidden/>
              </w:rPr>
              <w:fldChar w:fldCharType="begin"/>
            </w:r>
            <w:r w:rsidR="000C1F75">
              <w:rPr>
                <w:noProof/>
                <w:webHidden/>
              </w:rPr>
              <w:instrText xml:space="preserve"> PAGEREF _Toc396905533 \h </w:instrText>
            </w:r>
            <w:r w:rsidR="000C1F75">
              <w:rPr>
                <w:noProof/>
                <w:webHidden/>
              </w:rPr>
            </w:r>
            <w:r w:rsidR="000C1F75">
              <w:rPr>
                <w:noProof/>
                <w:webHidden/>
              </w:rPr>
              <w:fldChar w:fldCharType="separate"/>
            </w:r>
            <w:r w:rsidR="002836B7">
              <w:rPr>
                <w:noProof/>
                <w:webHidden/>
              </w:rPr>
              <w:t>16</w:t>
            </w:r>
            <w:r w:rsidR="000C1F75">
              <w:rPr>
                <w:noProof/>
                <w:webHidden/>
              </w:rPr>
              <w:fldChar w:fldCharType="end"/>
            </w:r>
          </w:hyperlink>
        </w:p>
        <w:p w14:paraId="4784C427" w14:textId="77777777" w:rsidR="000C1F75" w:rsidRDefault="00BE09FF">
          <w:pPr>
            <w:pStyle w:val="TOC2"/>
            <w:rPr>
              <w:rFonts w:asciiTheme="minorHAnsi" w:eastAsiaTheme="minorEastAsia" w:hAnsiTheme="minorHAnsi" w:cstheme="minorBidi"/>
              <w:noProof/>
              <w:lang w:val="id-ID" w:eastAsia="id-ID"/>
            </w:rPr>
          </w:pPr>
          <w:hyperlink w:anchor="_Toc396905534" w:history="1">
            <w:r w:rsidR="000C1F75" w:rsidRPr="00895276">
              <w:rPr>
                <w:rStyle w:val="Hyperlink"/>
                <w:noProof/>
                <w:lang w:val="en-GB"/>
              </w:rPr>
              <w:t>2.3.</w:t>
            </w:r>
            <w:r w:rsidR="000C1F75">
              <w:rPr>
                <w:rFonts w:asciiTheme="minorHAnsi" w:eastAsiaTheme="minorEastAsia" w:hAnsiTheme="minorHAnsi" w:cstheme="minorBidi"/>
                <w:noProof/>
                <w:lang w:val="id-ID" w:eastAsia="id-ID"/>
              </w:rPr>
              <w:tab/>
            </w:r>
            <w:r w:rsidR="000C1F75" w:rsidRPr="00895276">
              <w:rPr>
                <w:rStyle w:val="Hyperlink"/>
                <w:noProof/>
              </w:rPr>
              <w:t>Augmentative</w:t>
            </w:r>
            <w:r w:rsidR="000C1F75" w:rsidRPr="00895276">
              <w:rPr>
                <w:rStyle w:val="Hyperlink"/>
                <w:noProof/>
                <w:lang w:val="en-GB"/>
              </w:rPr>
              <w:t xml:space="preserve"> and Alternative Communication (AAC)</w:t>
            </w:r>
            <w:r w:rsidR="000C1F75">
              <w:rPr>
                <w:noProof/>
                <w:webHidden/>
              </w:rPr>
              <w:tab/>
            </w:r>
            <w:r w:rsidR="000C1F75">
              <w:rPr>
                <w:noProof/>
                <w:webHidden/>
              </w:rPr>
              <w:fldChar w:fldCharType="begin"/>
            </w:r>
            <w:r w:rsidR="000C1F75">
              <w:rPr>
                <w:noProof/>
                <w:webHidden/>
              </w:rPr>
              <w:instrText xml:space="preserve"> PAGEREF _Toc396905534 \h </w:instrText>
            </w:r>
            <w:r w:rsidR="000C1F75">
              <w:rPr>
                <w:noProof/>
                <w:webHidden/>
              </w:rPr>
            </w:r>
            <w:r w:rsidR="000C1F75">
              <w:rPr>
                <w:noProof/>
                <w:webHidden/>
              </w:rPr>
              <w:fldChar w:fldCharType="separate"/>
            </w:r>
            <w:r w:rsidR="002836B7">
              <w:rPr>
                <w:noProof/>
                <w:webHidden/>
              </w:rPr>
              <w:t>17</w:t>
            </w:r>
            <w:r w:rsidR="000C1F75">
              <w:rPr>
                <w:noProof/>
                <w:webHidden/>
              </w:rPr>
              <w:fldChar w:fldCharType="end"/>
            </w:r>
          </w:hyperlink>
        </w:p>
        <w:p w14:paraId="4B65F72A" w14:textId="77777777" w:rsidR="000C1F75" w:rsidRDefault="00BE09FF">
          <w:pPr>
            <w:pStyle w:val="TOC2"/>
            <w:rPr>
              <w:rFonts w:asciiTheme="minorHAnsi" w:eastAsiaTheme="minorEastAsia" w:hAnsiTheme="minorHAnsi" w:cstheme="minorBidi"/>
              <w:noProof/>
              <w:lang w:val="id-ID" w:eastAsia="id-ID"/>
            </w:rPr>
          </w:pPr>
          <w:hyperlink w:anchor="_Toc396905535" w:history="1">
            <w:r w:rsidR="000C1F75" w:rsidRPr="00895276">
              <w:rPr>
                <w:rStyle w:val="Hyperlink"/>
                <w:noProof/>
                <w:lang w:val="en-GB"/>
              </w:rPr>
              <w:t>2.4.</w:t>
            </w:r>
            <w:r w:rsidR="000C1F75">
              <w:rPr>
                <w:rFonts w:asciiTheme="minorHAnsi" w:eastAsiaTheme="minorEastAsia" w:hAnsiTheme="minorHAnsi" w:cstheme="minorBidi"/>
                <w:noProof/>
                <w:lang w:val="id-ID" w:eastAsia="id-ID"/>
              </w:rPr>
              <w:tab/>
            </w:r>
            <w:r w:rsidR="000C1F75" w:rsidRPr="00895276">
              <w:rPr>
                <w:rStyle w:val="Hyperlink"/>
                <w:noProof/>
              </w:rPr>
              <w:t>JavaScript</w:t>
            </w:r>
            <w:r w:rsidR="000C1F75">
              <w:rPr>
                <w:noProof/>
                <w:webHidden/>
              </w:rPr>
              <w:tab/>
            </w:r>
            <w:r w:rsidR="000C1F75">
              <w:rPr>
                <w:noProof/>
                <w:webHidden/>
              </w:rPr>
              <w:fldChar w:fldCharType="begin"/>
            </w:r>
            <w:r w:rsidR="000C1F75">
              <w:rPr>
                <w:noProof/>
                <w:webHidden/>
              </w:rPr>
              <w:instrText xml:space="preserve"> PAGEREF _Toc396905535 \h </w:instrText>
            </w:r>
            <w:r w:rsidR="000C1F75">
              <w:rPr>
                <w:noProof/>
                <w:webHidden/>
              </w:rPr>
            </w:r>
            <w:r w:rsidR="000C1F75">
              <w:rPr>
                <w:noProof/>
                <w:webHidden/>
              </w:rPr>
              <w:fldChar w:fldCharType="separate"/>
            </w:r>
            <w:r w:rsidR="002836B7">
              <w:rPr>
                <w:noProof/>
                <w:webHidden/>
              </w:rPr>
              <w:t>20</w:t>
            </w:r>
            <w:r w:rsidR="000C1F75">
              <w:rPr>
                <w:noProof/>
                <w:webHidden/>
              </w:rPr>
              <w:fldChar w:fldCharType="end"/>
            </w:r>
          </w:hyperlink>
        </w:p>
        <w:p w14:paraId="21C7EEC9" w14:textId="77777777" w:rsidR="000C1F75" w:rsidRDefault="00BE09FF">
          <w:pPr>
            <w:pStyle w:val="TOC2"/>
            <w:rPr>
              <w:rFonts w:asciiTheme="minorHAnsi" w:eastAsiaTheme="minorEastAsia" w:hAnsiTheme="minorHAnsi" w:cstheme="minorBidi"/>
              <w:noProof/>
              <w:lang w:val="id-ID" w:eastAsia="id-ID"/>
            </w:rPr>
          </w:pPr>
          <w:hyperlink w:anchor="_Toc396905536" w:history="1">
            <w:r w:rsidR="000C1F75" w:rsidRPr="00895276">
              <w:rPr>
                <w:rStyle w:val="Hyperlink"/>
                <w:noProof/>
                <w:lang w:val="en-GB"/>
              </w:rPr>
              <w:t>2.5.</w:t>
            </w:r>
            <w:r w:rsidR="000C1F75">
              <w:rPr>
                <w:rFonts w:asciiTheme="minorHAnsi" w:eastAsiaTheme="minorEastAsia" w:hAnsiTheme="minorHAnsi" w:cstheme="minorBidi"/>
                <w:noProof/>
                <w:lang w:val="id-ID" w:eastAsia="id-ID"/>
              </w:rPr>
              <w:tab/>
            </w:r>
            <w:r w:rsidR="000C1F75" w:rsidRPr="00895276">
              <w:rPr>
                <w:rStyle w:val="Hyperlink"/>
                <w:noProof/>
              </w:rPr>
              <w:t>JQuery</w:t>
            </w:r>
            <w:r w:rsidR="000C1F75">
              <w:rPr>
                <w:noProof/>
                <w:webHidden/>
              </w:rPr>
              <w:tab/>
            </w:r>
            <w:r w:rsidR="000C1F75">
              <w:rPr>
                <w:noProof/>
                <w:webHidden/>
              </w:rPr>
              <w:fldChar w:fldCharType="begin"/>
            </w:r>
            <w:r w:rsidR="000C1F75">
              <w:rPr>
                <w:noProof/>
                <w:webHidden/>
              </w:rPr>
              <w:instrText xml:space="preserve"> PAGEREF _Toc396905536 \h </w:instrText>
            </w:r>
            <w:r w:rsidR="000C1F75">
              <w:rPr>
                <w:noProof/>
                <w:webHidden/>
              </w:rPr>
            </w:r>
            <w:r w:rsidR="000C1F75">
              <w:rPr>
                <w:noProof/>
                <w:webHidden/>
              </w:rPr>
              <w:fldChar w:fldCharType="separate"/>
            </w:r>
            <w:r w:rsidR="002836B7">
              <w:rPr>
                <w:noProof/>
                <w:webHidden/>
              </w:rPr>
              <w:t>20</w:t>
            </w:r>
            <w:r w:rsidR="000C1F75">
              <w:rPr>
                <w:noProof/>
                <w:webHidden/>
              </w:rPr>
              <w:fldChar w:fldCharType="end"/>
            </w:r>
          </w:hyperlink>
        </w:p>
        <w:p w14:paraId="0E205769" w14:textId="77777777" w:rsidR="000C1F75" w:rsidRDefault="00BE09FF">
          <w:pPr>
            <w:pStyle w:val="TOC2"/>
            <w:rPr>
              <w:rFonts w:asciiTheme="minorHAnsi" w:eastAsiaTheme="minorEastAsia" w:hAnsiTheme="minorHAnsi" w:cstheme="minorBidi"/>
              <w:noProof/>
              <w:lang w:val="id-ID" w:eastAsia="id-ID"/>
            </w:rPr>
          </w:pPr>
          <w:hyperlink w:anchor="_Toc396905537" w:history="1">
            <w:r w:rsidR="000C1F75" w:rsidRPr="00895276">
              <w:rPr>
                <w:rStyle w:val="Hyperlink"/>
                <w:noProof/>
                <w:lang w:val="en-GB"/>
              </w:rPr>
              <w:t>2.6.</w:t>
            </w:r>
            <w:r w:rsidR="000C1F75">
              <w:rPr>
                <w:rFonts w:asciiTheme="minorHAnsi" w:eastAsiaTheme="minorEastAsia" w:hAnsiTheme="minorHAnsi" w:cstheme="minorBidi"/>
                <w:noProof/>
                <w:lang w:val="id-ID" w:eastAsia="id-ID"/>
              </w:rPr>
              <w:tab/>
            </w:r>
            <w:r w:rsidR="000C1F75" w:rsidRPr="00895276">
              <w:rPr>
                <w:rStyle w:val="Hyperlink"/>
                <w:noProof/>
                <w:lang w:val="en-GB"/>
              </w:rPr>
              <w:t>JavaScript Object Notation</w:t>
            </w:r>
            <w:r w:rsidR="000C1F75">
              <w:rPr>
                <w:noProof/>
                <w:webHidden/>
              </w:rPr>
              <w:tab/>
            </w:r>
            <w:r w:rsidR="000C1F75">
              <w:rPr>
                <w:noProof/>
                <w:webHidden/>
              </w:rPr>
              <w:fldChar w:fldCharType="begin"/>
            </w:r>
            <w:r w:rsidR="000C1F75">
              <w:rPr>
                <w:noProof/>
                <w:webHidden/>
              </w:rPr>
              <w:instrText xml:space="preserve"> PAGEREF _Toc396905537 \h </w:instrText>
            </w:r>
            <w:r w:rsidR="000C1F75">
              <w:rPr>
                <w:noProof/>
                <w:webHidden/>
              </w:rPr>
            </w:r>
            <w:r w:rsidR="000C1F75">
              <w:rPr>
                <w:noProof/>
                <w:webHidden/>
              </w:rPr>
              <w:fldChar w:fldCharType="separate"/>
            </w:r>
            <w:r w:rsidR="002836B7">
              <w:rPr>
                <w:noProof/>
                <w:webHidden/>
              </w:rPr>
              <w:t>21</w:t>
            </w:r>
            <w:r w:rsidR="000C1F75">
              <w:rPr>
                <w:noProof/>
                <w:webHidden/>
              </w:rPr>
              <w:fldChar w:fldCharType="end"/>
            </w:r>
          </w:hyperlink>
        </w:p>
        <w:p w14:paraId="09C60814" w14:textId="77777777" w:rsidR="000C1F75" w:rsidRDefault="00BE09FF">
          <w:pPr>
            <w:pStyle w:val="TOC2"/>
            <w:rPr>
              <w:rFonts w:asciiTheme="minorHAnsi" w:eastAsiaTheme="minorEastAsia" w:hAnsiTheme="minorHAnsi" w:cstheme="minorBidi"/>
              <w:noProof/>
              <w:lang w:val="id-ID" w:eastAsia="id-ID"/>
            </w:rPr>
          </w:pPr>
          <w:hyperlink w:anchor="_Toc396905538" w:history="1">
            <w:r w:rsidR="000C1F75" w:rsidRPr="00895276">
              <w:rPr>
                <w:rStyle w:val="Hyperlink"/>
                <w:noProof/>
                <w:lang w:val="en-GB"/>
              </w:rPr>
              <w:t>2.7.</w:t>
            </w:r>
            <w:r w:rsidR="000C1F75">
              <w:rPr>
                <w:rFonts w:asciiTheme="minorHAnsi" w:eastAsiaTheme="minorEastAsia" w:hAnsiTheme="minorHAnsi" w:cstheme="minorBidi"/>
                <w:noProof/>
                <w:lang w:val="id-ID" w:eastAsia="id-ID"/>
              </w:rPr>
              <w:tab/>
            </w:r>
            <w:r w:rsidR="000C1F75" w:rsidRPr="00895276">
              <w:rPr>
                <w:rStyle w:val="Hyperlink"/>
                <w:noProof/>
                <w:lang w:val="en-GB"/>
              </w:rPr>
              <w:t>Cascading Style Sheets</w:t>
            </w:r>
            <w:r w:rsidR="000C1F75">
              <w:rPr>
                <w:noProof/>
                <w:webHidden/>
              </w:rPr>
              <w:tab/>
            </w:r>
            <w:r w:rsidR="000C1F75">
              <w:rPr>
                <w:noProof/>
                <w:webHidden/>
              </w:rPr>
              <w:fldChar w:fldCharType="begin"/>
            </w:r>
            <w:r w:rsidR="000C1F75">
              <w:rPr>
                <w:noProof/>
                <w:webHidden/>
              </w:rPr>
              <w:instrText xml:space="preserve"> PAGEREF _Toc396905538 \h </w:instrText>
            </w:r>
            <w:r w:rsidR="000C1F75">
              <w:rPr>
                <w:noProof/>
                <w:webHidden/>
              </w:rPr>
            </w:r>
            <w:r w:rsidR="000C1F75">
              <w:rPr>
                <w:noProof/>
                <w:webHidden/>
              </w:rPr>
              <w:fldChar w:fldCharType="separate"/>
            </w:r>
            <w:r w:rsidR="002836B7">
              <w:rPr>
                <w:noProof/>
                <w:webHidden/>
              </w:rPr>
              <w:t>21</w:t>
            </w:r>
            <w:r w:rsidR="000C1F75">
              <w:rPr>
                <w:noProof/>
                <w:webHidden/>
              </w:rPr>
              <w:fldChar w:fldCharType="end"/>
            </w:r>
          </w:hyperlink>
        </w:p>
        <w:p w14:paraId="0D308BD6" w14:textId="77777777" w:rsidR="000C1F75" w:rsidRDefault="00BE09FF">
          <w:pPr>
            <w:pStyle w:val="TOC2"/>
            <w:rPr>
              <w:rFonts w:asciiTheme="minorHAnsi" w:eastAsiaTheme="minorEastAsia" w:hAnsiTheme="minorHAnsi" w:cstheme="minorBidi"/>
              <w:noProof/>
              <w:lang w:val="id-ID" w:eastAsia="id-ID"/>
            </w:rPr>
          </w:pPr>
          <w:hyperlink w:anchor="_Toc396905539" w:history="1">
            <w:r w:rsidR="000C1F75" w:rsidRPr="00895276">
              <w:rPr>
                <w:rStyle w:val="Hyperlink"/>
                <w:noProof/>
                <w:lang w:val="en-GB"/>
              </w:rPr>
              <w:t>2.8.</w:t>
            </w:r>
            <w:r w:rsidR="000C1F75">
              <w:rPr>
                <w:rFonts w:asciiTheme="minorHAnsi" w:eastAsiaTheme="minorEastAsia" w:hAnsiTheme="minorHAnsi" w:cstheme="minorBidi"/>
                <w:noProof/>
                <w:lang w:val="id-ID" w:eastAsia="id-ID"/>
              </w:rPr>
              <w:tab/>
            </w:r>
            <w:r w:rsidR="000C1F75" w:rsidRPr="00895276">
              <w:rPr>
                <w:rStyle w:val="Hyperlink"/>
                <w:noProof/>
              </w:rPr>
              <w:t>HTML5</w:t>
            </w:r>
            <w:r w:rsidR="000C1F75">
              <w:rPr>
                <w:noProof/>
                <w:webHidden/>
              </w:rPr>
              <w:tab/>
            </w:r>
            <w:r w:rsidR="000C1F75">
              <w:rPr>
                <w:noProof/>
                <w:webHidden/>
              </w:rPr>
              <w:fldChar w:fldCharType="begin"/>
            </w:r>
            <w:r w:rsidR="000C1F75">
              <w:rPr>
                <w:noProof/>
                <w:webHidden/>
              </w:rPr>
              <w:instrText xml:space="preserve"> PAGEREF _Toc396905539 \h </w:instrText>
            </w:r>
            <w:r w:rsidR="000C1F75">
              <w:rPr>
                <w:noProof/>
                <w:webHidden/>
              </w:rPr>
            </w:r>
            <w:r w:rsidR="000C1F75">
              <w:rPr>
                <w:noProof/>
                <w:webHidden/>
              </w:rPr>
              <w:fldChar w:fldCharType="separate"/>
            </w:r>
            <w:r w:rsidR="002836B7">
              <w:rPr>
                <w:noProof/>
                <w:webHidden/>
              </w:rPr>
              <w:t>22</w:t>
            </w:r>
            <w:r w:rsidR="000C1F75">
              <w:rPr>
                <w:noProof/>
                <w:webHidden/>
              </w:rPr>
              <w:fldChar w:fldCharType="end"/>
            </w:r>
          </w:hyperlink>
        </w:p>
        <w:p w14:paraId="1A71366F" w14:textId="77777777" w:rsidR="000C1F75" w:rsidRDefault="00BE09FF">
          <w:pPr>
            <w:pStyle w:val="TOC2"/>
            <w:rPr>
              <w:rFonts w:asciiTheme="minorHAnsi" w:eastAsiaTheme="minorEastAsia" w:hAnsiTheme="minorHAnsi" w:cstheme="minorBidi"/>
              <w:noProof/>
              <w:lang w:val="id-ID" w:eastAsia="id-ID"/>
            </w:rPr>
          </w:pPr>
          <w:hyperlink w:anchor="_Toc396905540" w:history="1">
            <w:r w:rsidR="000C1F75" w:rsidRPr="00895276">
              <w:rPr>
                <w:rStyle w:val="Hyperlink"/>
                <w:noProof/>
                <w:lang w:val="en-GB"/>
              </w:rPr>
              <w:t>2.9.</w:t>
            </w:r>
            <w:r w:rsidR="000C1F75">
              <w:rPr>
                <w:rFonts w:asciiTheme="minorHAnsi" w:eastAsiaTheme="minorEastAsia" w:hAnsiTheme="minorHAnsi" w:cstheme="minorBidi"/>
                <w:noProof/>
                <w:lang w:val="id-ID" w:eastAsia="id-ID"/>
              </w:rPr>
              <w:tab/>
            </w:r>
            <w:r w:rsidR="000C1F75" w:rsidRPr="00895276">
              <w:rPr>
                <w:rStyle w:val="Hyperlink"/>
                <w:noProof/>
              </w:rPr>
              <w:t>WebStorage</w:t>
            </w:r>
            <w:r w:rsidR="000C1F75">
              <w:rPr>
                <w:noProof/>
                <w:webHidden/>
              </w:rPr>
              <w:tab/>
            </w:r>
            <w:r w:rsidR="000C1F75">
              <w:rPr>
                <w:noProof/>
                <w:webHidden/>
              </w:rPr>
              <w:fldChar w:fldCharType="begin"/>
            </w:r>
            <w:r w:rsidR="000C1F75">
              <w:rPr>
                <w:noProof/>
                <w:webHidden/>
              </w:rPr>
              <w:instrText xml:space="preserve"> PAGEREF _Toc396905540 \h </w:instrText>
            </w:r>
            <w:r w:rsidR="000C1F75">
              <w:rPr>
                <w:noProof/>
                <w:webHidden/>
              </w:rPr>
            </w:r>
            <w:r w:rsidR="000C1F75">
              <w:rPr>
                <w:noProof/>
                <w:webHidden/>
              </w:rPr>
              <w:fldChar w:fldCharType="separate"/>
            </w:r>
            <w:r w:rsidR="002836B7">
              <w:rPr>
                <w:noProof/>
                <w:webHidden/>
              </w:rPr>
              <w:t>22</w:t>
            </w:r>
            <w:r w:rsidR="000C1F75">
              <w:rPr>
                <w:noProof/>
                <w:webHidden/>
              </w:rPr>
              <w:fldChar w:fldCharType="end"/>
            </w:r>
          </w:hyperlink>
        </w:p>
        <w:p w14:paraId="044201D1" w14:textId="77777777" w:rsidR="000C1F75" w:rsidRDefault="00BE09FF">
          <w:pPr>
            <w:pStyle w:val="TOC2"/>
            <w:rPr>
              <w:rFonts w:asciiTheme="minorHAnsi" w:eastAsiaTheme="minorEastAsia" w:hAnsiTheme="minorHAnsi" w:cstheme="minorBidi"/>
              <w:noProof/>
              <w:lang w:val="id-ID" w:eastAsia="id-ID"/>
            </w:rPr>
          </w:pPr>
          <w:hyperlink w:anchor="_Toc396905541" w:history="1">
            <w:r w:rsidR="000C1F75" w:rsidRPr="00895276">
              <w:rPr>
                <w:rStyle w:val="Hyperlink"/>
                <w:noProof/>
                <w:lang w:val="en-GB"/>
              </w:rPr>
              <w:t>2.10.</w:t>
            </w:r>
            <w:r w:rsidR="000C1F75">
              <w:rPr>
                <w:rFonts w:asciiTheme="minorHAnsi" w:eastAsiaTheme="minorEastAsia" w:hAnsiTheme="minorHAnsi" w:cstheme="minorBidi"/>
                <w:noProof/>
                <w:lang w:val="id-ID" w:eastAsia="id-ID"/>
              </w:rPr>
              <w:tab/>
            </w:r>
            <w:r w:rsidR="000C1F75" w:rsidRPr="00895276">
              <w:rPr>
                <w:rStyle w:val="Hyperlink"/>
                <w:noProof/>
                <w:lang w:val="en-GB"/>
              </w:rPr>
              <w:t>Framework Permainan Phaser</w:t>
            </w:r>
            <w:r w:rsidR="000C1F75">
              <w:rPr>
                <w:noProof/>
                <w:webHidden/>
              </w:rPr>
              <w:tab/>
            </w:r>
            <w:r w:rsidR="000C1F75">
              <w:rPr>
                <w:noProof/>
                <w:webHidden/>
              </w:rPr>
              <w:fldChar w:fldCharType="begin"/>
            </w:r>
            <w:r w:rsidR="000C1F75">
              <w:rPr>
                <w:noProof/>
                <w:webHidden/>
              </w:rPr>
              <w:instrText xml:space="preserve"> PAGEREF _Toc396905541 \h </w:instrText>
            </w:r>
            <w:r w:rsidR="000C1F75">
              <w:rPr>
                <w:noProof/>
                <w:webHidden/>
              </w:rPr>
            </w:r>
            <w:r w:rsidR="000C1F75">
              <w:rPr>
                <w:noProof/>
                <w:webHidden/>
              </w:rPr>
              <w:fldChar w:fldCharType="separate"/>
            </w:r>
            <w:r w:rsidR="002836B7">
              <w:rPr>
                <w:noProof/>
                <w:webHidden/>
              </w:rPr>
              <w:t>23</w:t>
            </w:r>
            <w:r w:rsidR="000C1F75">
              <w:rPr>
                <w:noProof/>
                <w:webHidden/>
              </w:rPr>
              <w:fldChar w:fldCharType="end"/>
            </w:r>
          </w:hyperlink>
        </w:p>
        <w:p w14:paraId="734C58F5" w14:textId="77777777" w:rsidR="000C1F75" w:rsidRDefault="00BE09FF">
          <w:pPr>
            <w:pStyle w:val="TOC2"/>
            <w:rPr>
              <w:rFonts w:asciiTheme="minorHAnsi" w:eastAsiaTheme="minorEastAsia" w:hAnsiTheme="minorHAnsi" w:cstheme="minorBidi"/>
              <w:noProof/>
              <w:lang w:val="id-ID" w:eastAsia="id-ID"/>
            </w:rPr>
          </w:pPr>
          <w:hyperlink w:anchor="_Toc396905542" w:history="1">
            <w:r w:rsidR="000C1F75" w:rsidRPr="00895276">
              <w:rPr>
                <w:rStyle w:val="Hyperlink"/>
                <w:noProof/>
                <w:lang w:val="en-GB"/>
              </w:rPr>
              <w:t>2.11.</w:t>
            </w:r>
            <w:r w:rsidR="000C1F75">
              <w:rPr>
                <w:rFonts w:asciiTheme="minorHAnsi" w:eastAsiaTheme="minorEastAsia" w:hAnsiTheme="minorHAnsi" w:cstheme="minorBidi"/>
                <w:noProof/>
                <w:lang w:val="id-ID" w:eastAsia="id-ID"/>
              </w:rPr>
              <w:tab/>
            </w:r>
            <w:r w:rsidR="000C1F75" w:rsidRPr="00895276">
              <w:rPr>
                <w:rStyle w:val="Hyperlink"/>
                <w:noProof/>
              </w:rPr>
              <w:t>PhoneGap</w:t>
            </w:r>
            <w:r w:rsidR="000C1F75">
              <w:rPr>
                <w:noProof/>
                <w:webHidden/>
              </w:rPr>
              <w:tab/>
            </w:r>
            <w:r w:rsidR="000C1F75">
              <w:rPr>
                <w:noProof/>
                <w:webHidden/>
              </w:rPr>
              <w:fldChar w:fldCharType="begin"/>
            </w:r>
            <w:r w:rsidR="000C1F75">
              <w:rPr>
                <w:noProof/>
                <w:webHidden/>
              </w:rPr>
              <w:instrText xml:space="preserve"> PAGEREF _Toc396905542 \h </w:instrText>
            </w:r>
            <w:r w:rsidR="000C1F75">
              <w:rPr>
                <w:noProof/>
                <w:webHidden/>
              </w:rPr>
            </w:r>
            <w:r w:rsidR="000C1F75">
              <w:rPr>
                <w:noProof/>
                <w:webHidden/>
              </w:rPr>
              <w:fldChar w:fldCharType="separate"/>
            </w:r>
            <w:r w:rsidR="002836B7">
              <w:rPr>
                <w:noProof/>
                <w:webHidden/>
              </w:rPr>
              <w:t>26</w:t>
            </w:r>
            <w:r w:rsidR="000C1F75">
              <w:rPr>
                <w:noProof/>
                <w:webHidden/>
              </w:rPr>
              <w:fldChar w:fldCharType="end"/>
            </w:r>
          </w:hyperlink>
        </w:p>
        <w:p w14:paraId="52FDAB62" w14:textId="77777777" w:rsidR="000C1F75" w:rsidRDefault="00BE09FF">
          <w:pPr>
            <w:pStyle w:val="TOC2"/>
            <w:rPr>
              <w:rFonts w:asciiTheme="minorHAnsi" w:eastAsiaTheme="minorEastAsia" w:hAnsiTheme="minorHAnsi" w:cstheme="minorBidi"/>
              <w:noProof/>
              <w:lang w:val="id-ID" w:eastAsia="id-ID"/>
            </w:rPr>
          </w:pPr>
          <w:hyperlink w:anchor="_Toc396905543" w:history="1">
            <w:r w:rsidR="000C1F75" w:rsidRPr="00895276">
              <w:rPr>
                <w:rStyle w:val="Hyperlink"/>
                <w:noProof/>
                <w:lang w:val="en-GB"/>
              </w:rPr>
              <w:t>2.12.</w:t>
            </w:r>
            <w:r w:rsidR="000C1F75">
              <w:rPr>
                <w:rFonts w:asciiTheme="minorHAnsi" w:eastAsiaTheme="minorEastAsia" w:hAnsiTheme="minorHAnsi" w:cstheme="minorBidi"/>
                <w:noProof/>
                <w:lang w:val="id-ID" w:eastAsia="id-ID"/>
              </w:rPr>
              <w:tab/>
            </w:r>
            <w:r w:rsidR="000C1F75" w:rsidRPr="00895276">
              <w:rPr>
                <w:rStyle w:val="Hyperlink"/>
                <w:noProof/>
              </w:rPr>
              <w:t>Android</w:t>
            </w:r>
            <w:r w:rsidR="000C1F75">
              <w:rPr>
                <w:noProof/>
                <w:webHidden/>
              </w:rPr>
              <w:tab/>
            </w:r>
            <w:r w:rsidR="000C1F75">
              <w:rPr>
                <w:noProof/>
                <w:webHidden/>
              </w:rPr>
              <w:fldChar w:fldCharType="begin"/>
            </w:r>
            <w:r w:rsidR="000C1F75">
              <w:rPr>
                <w:noProof/>
                <w:webHidden/>
              </w:rPr>
              <w:instrText xml:space="preserve"> PAGEREF _Toc396905543 \h </w:instrText>
            </w:r>
            <w:r w:rsidR="000C1F75">
              <w:rPr>
                <w:noProof/>
                <w:webHidden/>
              </w:rPr>
            </w:r>
            <w:r w:rsidR="000C1F75">
              <w:rPr>
                <w:noProof/>
                <w:webHidden/>
              </w:rPr>
              <w:fldChar w:fldCharType="separate"/>
            </w:r>
            <w:r w:rsidR="002836B7">
              <w:rPr>
                <w:noProof/>
                <w:webHidden/>
              </w:rPr>
              <w:t>26</w:t>
            </w:r>
            <w:r w:rsidR="000C1F75">
              <w:rPr>
                <w:noProof/>
                <w:webHidden/>
              </w:rPr>
              <w:fldChar w:fldCharType="end"/>
            </w:r>
          </w:hyperlink>
        </w:p>
        <w:p w14:paraId="68A4BC85" w14:textId="77777777" w:rsidR="000C1F75" w:rsidRDefault="00BE09FF">
          <w:pPr>
            <w:pStyle w:val="TOC2"/>
            <w:rPr>
              <w:rFonts w:asciiTheme="minorHAnsi" w:eastAsiaTheme="minorEastAsia" w:hAnsiTheme="minorHAnsi" w:cstheme="minorBidi"/>
              <w:noProof/>
              <w:lang w:val="id-ID" w:eastAsia="id-ID"/>
            </w:rPr>
          </w:pPr>
          <w:hyperlink w:anchor="_Toc396905544" w:history="1">
            <w:r w:rsidR="000C1F75" w:rsidRPr="00895276">
              <w:rPr>
                <w:rStyle w:val="Hyperlink"/>
                <w:noProof/>
                <w:lang w:val="en-GB"/>
              </w:rPr>
              <w:t>2.13.</w:t>
            </w:r>
            <w:r w:rsidR="000C1F75">
              <w:rPr>
                <w:rFonts w:asciiTheme="minorHAnsi" w:eastAsiaTheme="minorEastAsia" w:hAnsiTheme="minorHAnsi" w:cstheme="minorBidi"/>
                <w:noProof/>
                <w:lang w:val="id-ID" w:eastAsia="id-ID"/>
              </w:rPr>
              <w:tab/>
            </w:r>
            <w:r w:rsidR="000C1F75" w:rsidRPr="00895276">
              <w:rPr>
                <w:rStyle w:val="Hyperlink"/>
                <w:noProof/>
              </w:rPr>
              <w:t>IOS</w:t>
            </w:r>
            <w:r w:rsidR="000C1F75">
              <w:rPr>
                <w:noProof/>
                <w:webHidden/>
              </w:rPr>
              <w:tab/>
            </w:r>
            <w:r w:rsidR="000C1F75">
              <w:rPr>
                <w:noProof/>
                <w:webHidden/>
              </w:rPr>
              <w:fldChar w:fldCharType="begin"/>
            </w:r>
            <w:r w:rsidR="000C1F75">
              <w:rPr>
                <w:noProof/>
                <w:webHidden/>
              </w:rPr>
              <w:instrText xml:space="preserve"> PAGEREF _Toc396905544 \h </w:instrText>
            </w:r>
            <w:r w:rsidR="000C1F75">
              <w:rPr>
                <w:noProof/>
                <w:webHidden/>
              </w:rPr>
            </w:r>
            <w:r w:rsidR="000C1F75">
              <w:rPr>
                <w:noProof/>
                <w:webHidden/>
              </w:rPr>
              <w:fldChar w:fldCharType="separate"/>
            </w:r>
            <w:r w:rsidR="002836B7">
              <w:rPr>
                <w:noProof/>
                <w:webHidden/>
              </w:rPr>
              <w:t>27</w:t>
            </w:r>
            <w:r w:rsidR="000C1F75">
              <w:rPr>
                <w:noProof/>
                <w:webHidden/>
              </w:rPr>
              <w:fldChar w:fldCharType="end"/>
            </w:r>
          </w:hyperlink>
        </w:p>
        <w:p w14:paraId="12E12611" w14:textId="77777777" w:rsidR="000C1F75" w:rsidRDefault="00BE09FF">
          <w:pPr>
            <w:pStyle w:val="TOC2"/>
            <w:rPr>
              <w:rFonts w:asciiTheme="minorHAnsi" w:eastAsiaTheme="minorEastAsia" w:hAnsiTheme="minorHAnsi" w:cstheme="minorBidi"/>
              <w:noProof/>
              <w:lang w:val="id-ID" w:eastAsia="id-ID"/>
            </w:rPr>
          </w:pPr>
          <w:hyperlink w:anchor="_Toc396905545" w:history="1">
            <w:r w:rsidR="000C1F75" w:rsidRPr="00895276">
              <w:rPr>
                <w:rStyle w:val="Hyperlink"/>
                <w:noProof/>
                <w:lang w:val="en-GB"/>
              </w:rPr>
              <w:t>2.14.</w:t>
            </w:r>
            <w:r w:rsidR="000C1F75">
              <w:rPr>
                <w:rFonts w:asciiTheme="minorHAnsi" w:eastAsiaTheme="minorEastAsia" w:hAnsiTheme="minorHAnsi" w:cstheme="minorBidi"/>
                <w:noProof/>
                <w:lang w:val="id-ID" w:eastAsia="id-ID"/>
              </w:rPr>
              <w:tab/>
            </w:r>
            <w:r w:rsidR="000C1F75" w:rsidRPr="00895276">
              <w:rPr>
                <w:rStyle w:val="Hyperlink"/>
                <w:noProof/>
              </w:rPr>
              <w:t>Windows</w:t>
            </w:r>
            <w:r w:rsidR="000C1F75" w:rsidRPr="00895276">
              <w:rPr>
                <w:rStyle w:val="Hyperlink"/>
                <w:noProof/>
                <w:lang w:val="en-GB"/>
              </w:rPr>
              <w:t xml:space="preserve"> Phone</w:t>
            </w:r>
            <w:r w:rsidR="000C1F75">
              <w:rPr>
                <w:noProof/>
                <w:webHidden/>
              </w:rPr>
              <w:tab/>
            </w:r>
            <w:r w:rsidR="000C1F75">
              <w:rPr>
                <w:noProof/>
                <w:webHidden/>
              </w:rPr>
              <w:fldChar w:fldCharType="begin"/>
            </w:r>
            <w:r w:rsidR="000C1F75">
              <w:rPr>
                <w:noProof/>
                <w:webHidden/>
              </w:rPr>
              <w:instrText xml:space="preserve"> PAGEREF _Toc396905545 \h </w:instrText>
            </w:r>
            <w:r w:rsidR="000C1F75">
              <w:rPr>
                <w:noProof/>
                <w:webHidden/>
              </w:rPr>
            </w:r>
            <w:r w:rsidR="000C1F75">
              <w:rPr>
                <w:noProof/>
                <w:webHidden/>
              </w:rPr>
              <w:fldChar w:fldCharType="separate"/>
            </w:r>
            <w:r w:rsidR="002836B7">
              <w:rPr>
                <w:noProof/>
                <w:webHidden/>
              </w:rPr>
              <w:t>27</w:t>
            </w:r>
            <w:r w:rsidR="000C1F75">
              <w:rPr>
                <w:noProof/>
                <w:webHidden/>
              </w:rPr>
              <w:fldChar w:fldCharType="end"/>
            </w:r>
          </w:hyperlink>
        </w:p>
        <w:p w14:paraId="627E154B" w14:textId="77777777" w:rsidR="000C1F75" w:rsidRDefault="00BE09FF">
          <w:pPr>
            <w:pStyle w:val="TOC1"/>
            <w:rPr>
              <w:rFonts w:asciiTheme="minorHAnsi" w:eastAsiaTheme="minorEastAsia" w:hAnsiTheme="minorHAnsi" w:cstheme="minorBidi"/>
              <w:noProof/>
              <w:lang w:val="id-ID" w:eastAsia="id-ID"/>
            </w:rPr>
          </w:pPr>
          <w:hyperlink w:anchor="_Toc396905546" w:history="1">
            <w:r w:rsidR="000C1F75" w:rsidRPr="00895276">
              <w:rPr>
                <w:rStyle w:val="Hyperlink"/>
                <w:noProof/>
              </w:rPr>
              <w:t xml:space="preserve">BAB III </w:t>
            </w:r>
            <w:r w:rsidR="000C1F75" w:rsidRPr="00895276">
              <w:rPr>
                <w:rStyle w:val="Hyperlink"/>
                <w:noProof/>
                <w:lang w:val="id-ID"/>
              </w:rPr>
              <w:t>ANALISIS DAN PERANCANGAN SISTEM</w:t>
            </w:r>
            <w:r w:rsidR="000C1F75">
              <w:rPr>
                <w:noProof/>
                <w:webHidden/>
              </w:rPr>
              <w:tab/>
            </w:r>
            <w:r w:rsidR="000C1F75">
              <w:rPr>
                <w:noProof/>
                <w:webHidden/>
              </w:rPr>
              <w:fldChar w:fldCharType="begin"/>
            </w:r>
            <w:r w:rsidR="000C1F75">
              <w:rPr>
                <w:noProof/>
                <w:webHidden/>
              </w:rPr>
              <w:instrText xml:space="preserve"> PAGEREF _Toc396905546 \h </w:instrText>
            </w:r>
            <w:r w:rsidR="000C1F75">
              <w:rPr>
                <w:noProof/>
                <w:webHidden/>
              </w:rPr>
            </w:r>
            <w:r w:rsidR="000C1F75">
              <w:rPr>
                <w:noProof/>
                <w:webHidden/>
              </w:rPr>
              <w:fldChar w:fldCharType="separate"/>
            </w:r>
            <w:r w:rsidR="002836B7">
              <w:rPr>
                <w:noProof/>
                <w:webHidden/>
              </w:rPr>
              <w:t>29</w:t>
            </w:r>
            <w:r w:rsidR="000C1F75">
              <w:rPr>
                <w:noProof/>
                <w:webHidden/>
              </w:rPr>
              <w:fldChar w:fldCharType="end"/>
            </w:r>
          </w:hyperlink>
        </w:p>
        <w:p w14:paraId="1A03C427" w14:textId="77777777" w:rsidR="000C1F75" w:rsidRDefault="00BE09FF">
          <w:pPr>
            <w:pStyle w:val="TOC2"/>
            <w:rPr>
              <w:rFonts w:asciiTheme="minorHAnsi" w:eastAsiaTheme="minorEastAsia" w:hAnsiTheme="minorHAnsi" w:cstheme="minorBidi"/>
              <w:noProof/>
              <w:lang w:val="id-ID" w:eastAsia="id-ID"/>
            </w:rPr>
          </w:pPr>
          <w:hyperlink w:anchor="_Toc396905547" w:history="1">
            <w:r w:rsidR="000C1F75" w:rsidRPr="00895276">
              <w:rPr>
                <w:rStyle w:val="Hyperlink"/>
                <w:noProof/>
              </w:rPr>
              <w:t>3.1.</w:t>
            </w:r>
            <w:r w:rsidR="000C1F75">
              <w:rPr>
                <w:rFonts w:asciiTheme="minorHAnsi" w:eastAsiaTheme="minorEastAsia" w:hAnsiTheme="minorHAnsi" w:cstheme="minorBidi"/>
                <w:noProof/>
                <w:lang w:val="id-ID" w:eastAsia="id-ID"/>
              </w:rPr>
              <w:tab/>
            </w:r>
            <w:r w:rsidR="000C1F75" w:rsidRPr="00895276">
              <w:rPr>
                <w:rStyle w:val="Hyperlink"/>
                <w:noProof/>
              </w:rPr>
              <w:t>Analisis Sistem</w:t>
            </w:r>
            <w:r w:rsidR="000C1F75">
              <w:rPr>
                <w:noProof/>
                <w:webHidden/>
              </w:rPr>
              <w:tab/>
            </w:r>
            <w:r w:rsidR="000C1F75">
              <w:rPr>
                <w:noProof/>
                <w:webHidden/>
              </w:rPr>
              <w:fldChar w:fldCharType="begin"/>
            </w:r>
            <w:r w:rsidR="000C1F75">
              <w:rPr>
                <w:noProof/>
                <w:webHidden/>
              </w:rPr>
              <w:instrText xml:space="preserve"> PAGEREF _Toc396905547 \h </w:instrText>
            </w:r>
            <w:r w:rsidR="000C1F75">
              <w:rPr>
                <w:noProof/>
                <w:webHidden/>
              </w:rPr>
            </w:r>
            <w:r w:rsidR="000C1F75">
              <w:rPr>
                <w:noProof/>
                <w:webHidden/>
              </w:rPr>
              <w:fldChar w:fldCharType="separate"/>
            </w:r>
            <w:r w:rsidR="002836B7">
              <w:rPr>
                <w:noProof/>
                <w:webHidden/>
              </w:rPr>
              <w:t>29</w:t>
            </w:r>
            <w:r w:rsidR="000C1F75">
              <w:rPr>
                <w:noProof/>
                <w:webHidden/>
              </w:rPr>
              <w:fldChar w:fldCharType="end"/>
            </w:r>
          </w:hyperlink>
        </w:p>
        <w:p w14:paraId="1D88C0D8" w14:textId="77777777" w:rsidR="000C1F75" w:rsidRDefault="00BE09FF">
          <w:pPr>
            <w:pStyle w:val="TOC3"/>
            <w:rPr>
              <w:rFonts w:asciiTheme="minorHAnsi" w:eastAsiaTheme="minorEastAsia" w:hAnsiTheme="minorHAnsi" w:cstheme="minorBidi"/>
              <w:noProof/>
              <w:lang w:val="id-ID" w:eastAsia="id-ID"/>
            </w:rPr>
          </w:pPr>
          <w:hyperlink w:anchor="_Toc396905548" w:history="1">
            <w:r w:rsidR="000C1F75" w:rsidRPr="00895276">
              <w:rPr>
                <w:rStyle w:val="Hyperlink"/>
                <w:noProof/>
              </w:rPr>
              <w:t>3.1.1.</w:t>
            </w:r>
            <w:r w:rsidR="000C1F75">
              <w:rPr>
                <w:rFonts w:asciiTheme="minorHAnsi" w:eastAsiaTheme="minorEastAsia" w:hAnsiTheme="minorHAnsi" w:cstheme="minorBidi"/>
                <w:noProof/>
                <w:lang w:val="id-ID" w:eastAsia="id-ID"/>
              </w:rPr>
              <w:tab/>
            </w:r>
            <w:r w:rsidR="000C1F75" w:rsidRPr="00895276">
              <w:rPr>
                <w:rStyle w:val="Hyperlink"/>
                <w:noProof/>
              </w:rPr>
              <w:t>Deskripsi Umum Perangkat Lunak</w:t>
            </w:r>
            <w:r w:rsidR="000C1F75">
              <w:rPr>
                <w:noProof/>
                <w:webHidden/>
              </w:rPr>
              <w:tab/>
            </w:r>
            <w:r w:rsidR="000C1F75">
              <w:rPr>
                <w:noProof/>
                <w:webHidden/>
              </w:rPr>
              <w:fldChar w:fldCharType="begin"/>
            </w:r>
            <w:r w:rsidR="000C1F75">
              <w:rPr>
                <w:noProof/>
                <w:webHidden/>
              </w:rPr>
              <w:instrText xml:space="preserve"> PAGEREF _Toc396905548 \h </w:instrText>
            </w:r>
            <w:r w:rsidR="000C1F75">
              <w:rPr>
                <w:noProof/>
                <w:webHidden/>
              </w:rPr>
            </w:r>
            <w:r w:rsidR="000C1F75">
              <w:rPr>
                <w:noProof/>
                <w:webHidden/>
              </w:rPr>
              <w:fldChar w:fldCharType="separate"/>
            </w:r>
            <w:r w:rsidR="002836B7">
              <w:rPr>
                <w:noProof/>
                <w:webHidden/>
              </w:rPr>
              <w:t>31</w:t>
            </w:r>
            <w:r w:rsidR="000C1F75">
              <w:rPr>
                <w:noProof/>
                <w:webHidden/>
              </w:rPr>
              <w:fldChar w:fldCharType="end"/>
            </w:r>
          </w:hyperlink>
        </w:p>
        <w:p w14:paraId="225AEC8C" w14:textId="77777777" w:rsidR="000C1F75" w:rsidRDefault="00BE09FF">
          <w:pPr>
            <w:pStyle w:val="TOC3"/>
            <w:rPr>
              <w:rFonts w:asciiTheme="minorHAnsi" w:eastAsiaTheme="minorEastAsia" w:hAnsiTheme="minorHAnsi" w:cstheme="minorBidi"/>
              <w:noProof/>
              <w:lang w:val="id-ID" w:eastAsia="id-ID"/>
            </w:rPr>
          </w:pPr>
          <w:hyperlink w:anchor="_Toc396905549" w:history="1">
            <w:r w:rsidR="000C1F75" w:rsidRPr="00895276">
              <w:rPr>
                <w:rStyle w:val="Hyperlink"/>
                <w:noProof/>
              </w:rPr>
              <w:t>3.1.2.</w:t>
            </w:r>
            <w:r w:rsidR="000C1F75">
              <w:rPr>
                <w:rFonts w:asciiTheme="minorHAnsi" w:eastAsiaTheme="minorEastAsia" w:hAnsiTheme="minorHAnsi" w:cstheme="minorBidi"/>
                <w:noProof/>
                <w:lang w:val="id-ID" w:eastAsia="id-ID"/>
              </w:rPr>
              <w:tab/>
            </w:r>
            <w:r w:rsidR="000C1F75" w:rsidRPr="00895276">
              <w:rPr>
                <w:rStyle w:val="Hyperlink"/>
                <w:noProof/>
              </w:rPr>
              <w:t>Spesifikasi Kebutuhan Fungsional</w:t>
            </w:r>
            <w:r w:rsidR="000C1F75">
              <w:rPr>
                <w:noProof/>
                <w:webHidden/>
              </w:rPr>
              <w:tab/>
            </w:r>
            <w:r w:rsidR="000C1F75">
              <w:rPr>
                <w:noProof/>
                <w:webHidden/>
              </w:rPr>
              <w:fldChar w:fldCharType="begin"/>
            </w:r>
            <w:r w:rsidR="000C1F75">
              <w:rPr>
                <w:noProof/>
                <w:webHidden/>
              </w:rPr>
              <w:instrText xml:space="preserve"> PAGEREF _Toc396905549 \h </w:instrText>
            </w:r>
            <w:r w:rsidR="000C1F75">
              <w:rPr>
                <w:noProof/>
                <w:webHidden/>
              </w:rPr>
            </w:r>
            <w:r w:rsidR="000C1F75">
              <w:rPr>
                <w:noProof/>
                <w:webHidden/>
              </w:rPr>
              <w:fldChar w:fldCharType="separate"/>
            </w:r>
            <w:r w:rsidR="002836B7">
              <w:rPr>
                <w:noProof/>
                <w:webHidden/>
              </w:rPr>
              <w:t>32</w:t>
            </w:r>
            <w:r w:rsidR="000C1F75">
              <w:rPr>
                <w:noProof/>
                <w:webHidden/>
              </w:rPr>
              <w:fldChar w:fldCharType="end"/>
            </w:r>
          </w:hyperlink>
        </w:p>
        <w:p w14:paraId="153174AE" w14:textId="77777777" w:rsidR="000C1F75" w:rsidRDefault="00BE09FF">
          <w:pPr>
            <w:pStyle w:val="TOC3"/>
            <w:rPr>
              <w:rFonts w:asciiTheme="minorHAnsi" w:eastAsiaTheme="minorEastAsia" w:hAnsiTheme="minorHAnsi" w:cstheme="minorBidi"/>
              <w:noProof/>
              <w:lang w:val="id-ID" w:eastAsia="id-ID"/>
            </w:rPr>
          </w:pPr>
          <w:hyperlink w:anchor="_Toc396905550" w:history="1">
            <w:r w:rsidR="000C1F75" w:rsidRPr="00895276">
              <w:rPr>
                <w:rStyle w:val="Hyperlink"/>
                <w:noProof/>
              </w:rPr>
              <w:t>3.1.3.</w:t>
            </w:r>
            <w:r w:rsidR="000C1F75">
              <w:rPr>
                <w:rFonts w:asciiTheme="minorHAnsi" w:eastAsiaTheme="minorEastAsia" w:hAnsiTheme="minorHAnsi" w:cstheme="minorBidi"/>
                <w:noProof/>
                <w:lang w:val="id-ID" w:eastAsia="id-ID"/>
              </w:rPr>
              <w:tab/>
            </w:r>
            <w:r w:rsidR="000C1F75" w:rsidRPr="00895276">
              <w:rPr>
                <w:rStyle w:val="Hyperlink"/>
                <w:noProof/>
              </w:rPr>
              <w:t>Spesifikasi Kebutuhan Non Fungsional</w:t>
            </w:r>
            <w:r w:rsidR="000C1F75">
              <w:rPr>
                <w:noProof/>
                <w:webHidden/>
              </w:rPr>
              <w:tab/>
            </w:r>
            <w:r w:rsidR="000C1F75">
              <w:rPr>
                <w:noProof/>
                <w:webHidden/>
              </w:rPr>
              <w:fldChar w:fldCharType="begin"/>
            </w:r>
            <w:r w:rsidR="000C1F75">
              <w:rPr>
                <w:noProof/>
                <w:webHidden/>
              </w:rPr>
              <w:instrText xml:space="preserve"> PAGEREF _Toc396905550 \h </w:instrText>
            </w:r>
            <w:r w:rsidR="000C1F75">
              <w:rPr>
                <w:noProof/>
                <w:webHidden/>
              </w:rPr>
            </w:r>
            <w:r w:rsidR="000C1F75">
              <w:rPr>
                <w:noProof/>
                <w:webHidden/>
              </w:rPr>
              <w:fldChar w:fldCharType="separate"/>
            </w:r>
            <w:r w:rsidR="002836B7">
              <w:rPr>
                <w:noProof/>
                <w:webHidden/>
              </w:rPr>
              <w:t>33</w:t>
            </w:r>
            <w:r w:rsidR="000C1F75">
              <w:rPr>
                <w:noProof/>
                <w:webHidden/>
              </w:rPr>
              <w:fldChar w:fldCharType="end"/>
            </w:r>
          </w:hyperlink>
        </w:p>
        <w:p w14:paraId="2555E512" w14:textId="77777777" w:rsidR="000C1F75" w:rsidRDefault="00BE09FF">
          <w:pPr>
            <w:pStyle w:val="TOC3"/>
            <w:rPr>
              <w:rFonts w:asciiTheme="minorHAnsi" w:eastAsiaTheme="minorEastAsia" w:hAnsiTheme="minorHAnsi" w:cstheme="minorBidi"/>
              <w:noProof/>
              <w:lang w:val="id-ID" w:eastAsia="id-ID"/>
            </w:rPr>
          </w:pPr>
          <w:hyperlink w:anchor="_Toc396905551" w:history="1">
            <w:r w:rsidR="000C1F75" w:rsidRPr="00895276">
              <w:rPr>
                <w:rStyle w:val="Hyperlink"/>
                <w:noProof/>
              </w:rPr>
              <w:t>3.1.4.</w:t>
            </w:r>
            <w:r w:rsidR="000C1F75">
              <w:rPr>
                <w:rFonts w:asciiTheme="minorHAnsi" w:eastAsiaTheme="minorEastAsia" w:hAnsiTheme="minorHAnsi" w:cstheme="minorBidi"/>
                <w:noProof/>
                <w:lang w:val="id-ID" w:eastAsia="id-ID"/>
              </w:rPr>
              <w:tab/>
            </w:r>
            <w:r w:rsidR="000C1F75" w:rsidRPr="00895276">
              <w:rPr>
                <w:rStyle w:val="Hyperlink"/>
                <w:noProof/>
              </w:rPr>
              <w:t>Identifikasi Pengguna</w:t>
            </w:r>
            <w:r w:rsidR="000C1F75">
              <w:rPr>
                <w:noProof/>
                <w:webHidden/>
              </w:rPr>
              <w:tab/>
            </w:r>
            <w:r w:rsidR="000C1F75">
              <w:rPr>
                <w:noProof/>
                <w:webHidden/>
              </w:rPr>
              <w:fldChar w:fldCharType="begin"/>
            </w:r>
            <w:r w:rsidR="000C1F75">
              <w:rPr>
                <w:noProof/>
                <w:webHidden/>
              </w:rPr>
              <w:instrText xml:space="preserve"> PAGEREF _Toc396905551 \h </w:instrText>
            </w:r>
            <w:r w:rsidR="000C1F75">
              <w:rPr>
                <w:noProof/>
                <w:webHidden/>
              </w:rPr>
            </w:r>
            <w:r w:rsidR="000C1F75">
              <w:rPr>
                <w:noProof/>
                <w:webHidden/>
              </w:rPr>
              <w:fldChar w:fldCharType="separate"/>
            </w:r>
            <w:r w:rsidR="002836B7">
              <w:rPr>
                <w:noProof/>
                <w:webHidden/>
              </w:rPr>
              <w:t>34</w:t>
            </w:r>
            <w:r w:rsidR="000C1F75">
              <w:rPr>
                <w:noProof/>
                <w:webHidden/>
              </w:rPr>
              <w:fldChar w:fldCharType="end"/>
            </w:r>
          </w:hyperlink>
        </w:p>
        <w:p w14:paraId="6B419D4E" w14:textId="77777777" w:rsidR="000C1F75" w:rsidRDefault="00BE09FF">
          <w:pPr>
            <w:pStyle w:val="TOC2"/>
            <w:rPr>
              <w:rFonts w:asciiTheme="minorHAnsi" w:eastAsiaTheme="minorEastAsia" w:hAnsiTheme="minorHAnsi" w:cstheme="minorBidi"/>
              <w:noProof/>
              <w:lang w:val="id-ID" w:eastAsia="id-ID"/>
            </w:rPr>
          </w:pPr>
          <w:hyperlink w:anchor="_Toc396905552" w:history="1">
            <w:r w:rsidR="000C1F75" w:rsidRPr="00895276">
              <w:rPr>
                <w:rStyle w:val="Hyperlink"/>
                <w:noProof/>
              </w:rPr>
              <w:t>3.2.</w:t>
            </w:r>
            <w:r w:rsidR="000C1F75">
              <w:rPr>
                <w:rFonts w:asciiTheme="minorHAnsi" w:eastAsiaTheme="minorEastAsia" w:hAnsiTheme="minorHAnsi" w:cstheme="minorBidi"/>
                <w:noProof/>
                <w:lang w:val="id-ID" w:eastAsia="id-ID"/>
              </w:rPr>
              <w:tab/>
            </w:r>
            <w:r w:rsidR="000C1F75" w:rsidRPr="00895276">
              <w:rPr>
                <w:rStyle w:val="Hyperlink"/>
                <w:noProof/>
              </w:rPr>
              <w:t>Perancangan Sistem</w:t>
            </w:r>
            <w:r w:rsidR="000C1F75">
              <w:rPr>
                <w:noProof/>
                <w:webHidden/>
              </w:rPr>
              <w:tab/>
            </w:r>
            <w:r w:rsidR="000C1F75">
              <w:rPr>
                <w:noProof/>
                <w:webHidden/>
              </w:rPr>
              <w:fldChar w:fldCharType="begin"/>
            </w:r>
            <w:r w:rsidR="000C1F75">
              <w:rPr>
                <w:noProof/>
                <w:webHidden/>
              </w:rPr>
              <w:instrText xml:space="preserve"> PAGEREF _Toc396905552 \h </w:instrText>
            </w:r>
            <w:r w:rsidR="000C1F75">
              <w:rPr>
                <w:noProof/>
                <w:webHidden/>
              </w:rPr>
            </w:r>
            <w:r w:rsidR="000C1F75">
              <w:rPr>
                <w:noProof/>
                <w:webHidden/>
              </w:rPr>
              <w:fldChar w:fldCharType="separate"/>
            </w:r>
            <w:r w:rsidR="002836B7">
              <w:rPr>
                <w:noProof/>
                <w:webHidden/>
              </w:rPr>
              <w:t>34</w:t>
            </w:r>
            <w:r w:rsidR="000C1F75">
              <w:rPr>
                <w:noProof/>
                <w:webHidden/>
              </w:rPr>
              <w:fldChar w:fldCharType="end"/>
            </w:r>
          </w:hyperlink>
        </w:p>
        <w:p w14:paraId="4F3CBB43" w14:textId="77777777" w:rsidR="000C1F75" w:rsidRDefault="00BE09FF">
          <w:pPr>
            <w:pStyle w:val="TOC3"/>
            <w:rPr>
              <w:rFonts w:asciiTheme="minorHAnsi" w:eastAsiaTheme="minorEastAsia" w:hAnsiTheme="minorHAnsi" w:cstheme="minorBidi"/>
              <w:noProof/>
              <w:lang w:val="id-ID" w:eastAsia="id-ID"/>
            </w:rPr>
          </w:pPr>
          <w:hyperlink w:anchor="_Toc396905553" w:history="1">
            <w:r w:rsidR="000C1F75" w:rsidRPr="00895276">
              <w:rPr>
                <w:rStyle w:val="Hyperlink"/>
                <w:noProof/>
              </w:rPr>
              <w:t>3.2.1.</w:t>
            </w:r>
            <w:r w:rsidR="000C1F75">
              <w:rPr>
                <w:rFonts w:asciiTheme="minorHAnsi" w:eastAsiaTheme="minorEastAsia" w:hAnsiTheme="minorHAnsi" w:cstheme="minorBidi"/>
                <w:noProof/>
                <w:lang w:val="id-ID" w:eastAsia="id-ID"/>
              </w:rPr>
              <w:tab/>
            </w:r>
            <w:r w:rsidR="000C1F75" w:rsidRPr="00895276">
              <w:rPr>
                <w:rStyle w:val="Hyperlink"/>
                <w:noProof/>
              </w:rPr>
              <w:t>Perancangan Diagram Kasus Penggunaan</w:t>
            </w:r>
            <w:r w:rsidR="000C1F75">
              <w:rPr>
                <w:noProof/>
                <w:webHidden/>
              </w:rPr>
              <w:tab/>
            </w:r>
            <w:r w:rsidR="000C1F75">
              <w:rPr>
                <w:noProof/>
                <w:webHidden/>
              </w:rPr>
              <w:fldChar w:fldCharType="begin"/>
            </w:r>
            <w:r w:rsidR="000C1F75">
              <w:rPr>
                <w:noProof/>
                <w:webHidden/>
              </w:rPr>
              <w:instrText xml:space="preserve"> PAGEREF _Toc396905553 \h </w:instrText>
            </w:r>
            <w:r w:rsidR="000C1F75">
              <w:rPr>
                <w:noProof/>
                <w:webHidden/>
              </w:rPr>
            </w:r>
            <w:r w:rsidR="000C1F75">
              <w:rPr>
                <w:noProof/>
                <w:webHidden/>
              </w:rPr>
              <w:fldChar w:fldCharType="separate"/>
            </w:r>
            <w:r w:rsidR="002836B7">
              <w:rPr>
                <w:noProof/>
                <w:webHidden/>
              </w:rPr>
              <w:t>35</w:t>
            </w:r>
            <w:r w:rsidR="000C1F75">
              <w:rPr>
                <w:noProof/>
                <w:webHidden/>
              </w:rPr>
              <w:fldChar w:fldCharType="end"/>
            </w:r>
          </w:hyperlink>
        </w:p>
        <w:p w14:paraId="67E8D1FA" w14:textId="77777777" w:rsidR="000C1F75" w:rsidRDefault="00BE09FF">
          <w:pPr>
            <w:pStyle w:val="TOC3"/>
            <w:rPr>
              <w:rFonts w:asciiTheme="minorHAnsi" w:eastAsiaTheme="minorEastAsia" w:hAnsiTheme="minorHAnsi" w:cstheme="minorBidi"/>
              <w:noProof/>
              <w:lang w:val="id-ID" w:eastAsia="id-ID"/>
            </w:rPr>
          </w:pPr>
          <w:hyperlink w:anchor="_Toc396905554" w:history="1">
            <w:r w:rsidR="000C1F75" w:rsidRPr="00895276">
              <w:rPr>
                <w:rStyle w:val="Hyperlink"/>
                <w:noProof/>
              </w:rPr>
              <w:t>3.2.2.</w:t>
            </w:r>
            <w:r w:rsidR="000C1F75">
              <w:rPr>
                <w:rFonts w:asciiTheme="minorHAnsi" w:eastAsiaTheme="minorEastAsia" w:hAnsiTheme="minorHAnsi" w:cstheme="minorBidi"/>
                <w:noProof/>
                <w:lang w:val="id-ID" w:eastAsia="id-ID"/>
              </w:rPr>
              <w:tab/>
            </w:r>
            <w:r w:rsidR="000C1F75" w:rsidRPr="00895276">
              <w:rPr>
                <w:rStyle w:val="Hyperlink"/>
                <w:noProof/>
              </w:rPr>
              <w:t>Perancangan Skenario Kasus Penggunaan</w:t>
            </w:r>
            <w:r w:rsidR="000C1F75">
              <w:rPr>
                <w:noProof/>
                <w:webHidden/>
              </w:rPr>
              <w:tab/>
            </w:r>
            <w:r w:rsidR="000C1F75">
              <w:rPr>
                <w:noProof/>
                <w:webHidden/>
              </w:rPr>
              <w:fldChar w:fldCharType="begin"/>
            </w:r>
            <w:r w:rsidR="000C1F75">
              <w:rPr>
                <w:noProof/>
                <w:webHidden/>
              </w:rPr>
              <w:instrText xml:space="preserve"> PAGEREF _Toc396905554 \h </w:instrText>
            </w:r>
            <w:r w:rsidR="000C1F75">
              <w:rPr>
                <w:noProof/>
                <w:webHidden/>
              </w:rPr>
            </w:r>
            <w:r w:rsidR="000C1F75">
              <w:rPr>
                <w:noProof/>
                <w:webHidden/>
              </w:rPr>
              <w:fldChar w:fldCharType="separate"/>
            </w:r>
            <w:r w:rsidR="002836B7">
              <w:rPr>
                <w:noProof/>
                <w:webHidden/>
              </w:rPr>
              <w:t>35</w:t>
            </w:r>
            <w:r w:rsidR="000C1F75">
              <w:rPr>
                <w:noProof/>
                <w:webHidden/>
              </w:rPr>
              <w:fldChar w:fldCharType="end"/>
            </w:r>
          </w:hyperlink>
        </w:p>
        <w:p w14:paraId="69CC5F73" w14:textId="77777777" w:rsidR="000C1F75" w:rsidRDefault="00BE09FF">
          <w:pPr>
            <w:pStyle w:val="TOC3"/>
            <w:rPr>
              <w:rFonts w:asciiTheme="minorHAnsi" w:eastAsiaTheme="minorEastAsia" w:hAnsiTheme="minorHAnsi" w:cstheme="minorBidi"/>
              <w:noProof/>
              <w:lang w:val="id-ID" w:eastAsia="id-ID"/>
            </w:rPr>
          </w:pPr>
          <w:hyperlink w:anchor="_Toc396905555" w:history="1">
            <w:r w:rsidR="000C1F75" w:rsidRPr="00895276">
              <w:rPr>
                <w:rStyle w:val="Hyperlink"/>
                <w:noProof/>
              </w:rPr>
              <w:t>3.2.3.</w:t>
            </w:r>
            <w:r w:rsidR="000C1F75">
              <w:rPr>
                <w:rFonts w:asciiTheme="minorHAnsi" w:eastAsiaTheme="minorEastAsia" w:hAnsiTheme="minorHAnsi" w:cstheme="minorBidi"/>
                <w:noProof/>
                <w:lang w:val="id-ID" w:eastAsia="id-ID"/>
              </w:rPr>
              <w:tab/>
            </w:r>
            <w:r w:rsidR="000C1F75" w:rsidRPr="00895276">
              <w:rPr>
                <w:rStyle w:val="Hyperlink"/>
                <w:noProof/>
              </w:rPr>
              <w:t>Perancangan Arsitektur Sistem</w:t>
            </w:r>
            <w:r w:rsidR="000C1F75">
              <w:rPr>
                <w:noProof/>
                <w:webHidden/>
              </w:rPr>
              <w:tab/>
            </w:r>
            <w:r w:rsidR="000C1F75">
              <w:rPr>
                <w:noProof/>
                <w:webHidden/>
              </w:rPr>
              <w:fldChar w:fldCharType="begin"/>
            </w:r>
            <w:r w:rsidR="000C1F75">
              <w:rPr>
                <w:noProof/>
                <w:webHidden/>
              </w:rPr>
              <w:instrText xml:space="preserve"> PAGEREF _Toc396905555 \h </w:instrText>
            </w:r>
            <w:r w:rsidR="000C1F75">
              <w:rPr>
                <w:noProof/>
                <w:webHidden/>
              </w:rPr>
            </w:r>
            <w:r w:rsidR="000C1F75">
              <w:rPr>
                <w:noProof/>
                <w:webHidden/>
              </w:rPr>
              <w:fldChar w:fldCharType="separate"/>
            </w:r>
            <w:r w:rsidR="002836B7">
              <w:rPr>
                <w:noProof/>
                <w:webHidden/>
              </w:rPr>
              <w:t>48</w:t>
            </w:r>
            <w:r w:rsidR="000C1F75">
              <w:rPr>
                <w:noProof/>
                <w:webHidden/>
              </w:rPr>
              <w:fldChar w:fldCharType="end"/>
            </w:r>
          </w:hyperlink>
        </w:p>
        <w:p w14:paraId="6076B3BD" w14:textId="77777777" w:rsidR="000C1F75" w:rsidRDefault="00BE09FF">
          <w:pPr>
            <w:pStyle w:val="TOC3"/>
            <w:rPr>
              <w:rFonts w:asciiTheme="minorHAnsi" w:eastAsiaTheme="minorEastAsia" w:hAnsiTheme="minorHAnsi" w:cstheme="minorBidi"/>
              <w:noProof/>
              <w:lang w:val="id-ID" w:eastAsia="id-ID"/>
            </w:rPr>
          </w:pPr>
          <w:hyperlink w:anchor="_Toc396905556" w:history="1">
            <w:r w:rsidR="000C1F75" w:rsidRPr="00895276">
              <w:rPr>
                <w:rStyle w:val="Hyperlink"/>
                <w:noProof/>
              </w:rPr>
              <w:t>3.2.4.</w:t>
            </w:r>
            <w:r w:rsidR="000C1F75">
              <w:rPr>
                <w:rFonts w:asciiTheme="minorHAnsi" w:eastAsiaTheme="minorEastAsia" w:hAnsiTheme="minorHAnsi" w:cstheme="minorBidi"/>
                <w:noProof/>
                <w:lang w:val="id-ID" w:eastAsia="id-ID"/>
              </w:rPr>
              <w:tab/>
            </w:r>
            <w:r w:rsidR="000C1F75" w:rsidRPr="00895276">
              <w:rPr>
                <w:rStyle w:val="Hyperlink"/>
                <w:noProof/>
              </w:rPr>
              <w:t>Perancangan Kelas Diagram</w:t>
            </w:r>
            <w:r w:rsidR="000C1F75">
              <w:rPr>
                <w:noProof/>
                <w:webHidden/>
              </w:rPr>
              <w:tab/>
            </w:r>
            <w:r w:rsidR="000C1F75">
              <w:rPr>
                <w:noProof/>
                <w:webHidden/>
              </w:rPr>
              <w:fldChar w:fldCharType="begin"/>
            </w:r>
            <w:r w:rsidR="000C1F75">
              <w:rPr>
                <w:noProof/>
                <w:webHidden/>
              </w:rPr>
              <w:instrText xml:space="preserve"> PAGEREF _Toc396905556 \h </w:instrText>
            </w:r>
            <w:r w:rsidR="000C1F75">
              <w:rPr>
                <w:noProof/>
                <w:webHidden/>
              </w:rPr>
            </w:r>
            <w:r w:rsidR="000C1F75">
              <w:rPr>
                <w:noProof/>
                <w:webHidden/>
              </w:rPr>
              <w:fldChar w:fldCharType="separate"/>
            </w:r>
            <w:r w:rsidR="002836B7">
              <w:rPr>
                <w:noProof/>
                <w:webHidden/>
              </w:rPr>
              <w:t>48</w:t>
            </w:r>
            <w:r w:rsidR="000C1F75">
              <w:rPr>
                <w:noProof/>
                <w:webHidden/>
              </w:rPr>
              <w:fldChar w:fldCharType="end"/>
            </w:r>
          </w:hyperlink>
        </w:p>
        <w:p w14:paraId="44DA4841" w14:textId="77777777" w:rsidR="000C1F75" w:rsidRDefault="00BE09FF">
          <w:pPr>
            <w:pStyle w:val="TOC3"/>
            <w:rPr>
              <w:rFonts w:asciiTheme="minorHAnsi" w:eastAsiaTheme="minorEastAsia" w:hAnsiTheme="minorHAnsi" w:cstheme="minorBidi"/>
              <w:noProof/>
              <w:lang w:val="id-ID" w:eastAsia="id-ID"/>
            </w:rPr>
          </w:pPr>
          <w:hyperlink w:anchor="_Toc396905557" w:history="1">
            <w:r w:rsidR="000C1F75" w:rsidRPr="00895276">
              <w:rPr>
                <w:rStyle w:val="Hyperlink"/>
                <w:noProof/>
              </w:rPr>
              <w:t>3.2.5.</w:t>
            </w:r>
            <w:r w:rsidR="000C1F75">
              <w:rPr>
                <w:rFonts w:asciiTheme="minorHAnsi" w:eastAsiaTheme="minorEastAsia" w:hAnsiTheme="minorHAnsi" w:cstheme="minorBidi"/>
                <w:noProof/>
                <w:lang w:val="id-ID" w:eastAsia="id-ID"/>
              </w:rPr>
              <w:tab/>
            </w:r>
            <w:r w:rsidR="000C1F75" w:rsidRPr="00895276">
              <w:rPr>
                <w:rStyle w:val="Hyperlink"/>
                <w:noProof/>
              </w:rPr>
              <w:t>Perancangan Basis Data</w:t>
            </w:r>
            <w:r w:rsidR="000C1F75">
              <w:rPr>
                <w:noProof/>
                <w:webHidden/>
              </w:rPr>
              <w:tab/>
            </w:r>
            <w:r w:rsidR="000C1F75">
              <w:rPr>
                <w:noProof/>
                <w:webHidden/>
              </w:rPr>
              <w:fldChar w:fldCharType="begin"/>
            </w:r>
            <w:r w:rsidR="000C1F75">
              <w:rPr>
                <w:noProof/>
                <w:webHidden/>
              </w:rPr>
              <w:instrText xml:space="preserve"> PAGEREF _Toc396905557 \h </w:instrText>
            </w:r>
            <w:r w:rsidR="000C1F75">
              <w:rPr>
                <w:noProof/>
                <w:webHidden/>
              </w:rPr>
            </w:r>
            <w:r w:rsidR="000C1F75">
              <w:rPr>
                <w:noProof/>
                <w:webHidden/>
              </w:rPr>
              <w:fldChar w:fldCharType="separate"/>
            </w:r>
            <w:r w:rsidR="002836B7">
              <w:rPr>
                <w:noProof/>
                <w:webHidden/>
              </w:rPr>
              <w:t>52</w:t>
            </w:r>
            <w:r w:rsidR="000C1F75">
              <w:rPr>
                <w:noProof/>
                <w:webHidden/>
              </w:rPr>
              <w:fldChar w:fldCharType="end"/>
            </w:r>
          </w:hyperlink>
        </w:p>
        <w:p w14:paraId="0512C35A" w14:textId="77777777" w:rsidR="000C1F75" w:rsidRDefault="00BE09FF">
          <w:pPr>
            <w:pStyle w:val="TOC3"/>
            <w:rPr>
              <w:rFonts w:asciiTheme="minorHAnsi" w:eastAsiaTheme="minorEastAsia" w:hAnsiTheme="minorHAnsi" w:cstheme="minorBidi"/>
              <w:noProof/>
              <w:lang w:val="id-ID" w:eastAsia="id-ID"/>
            </w:rPr>
          </w:pPr>
          <w:hyperlink w:anchor="_Toc396905558" w:history="1">
            <w:r w:rsidR="000C1F75" w:rsidRPr="00895276">
              <w:rPr>
                <w:rStyle w:val="Hyperlink"/>
                <w:noProof/>
              </w:rPr>
              <w:t>3.2.6.</w:t>
            </w:r>
            <w:r w:rsidR="000C1F75">
              <w:rPr>
                <w:rFonts w:asciiTheme="minorHAnsi" w:eastAsiaTheme="minorEastAsia" w:hAnsiTheme="minorHAnsi" w:cstheme="minorBidi"/>
                <w:noProof/>
                <w:lang w:val="id-ID" w:eastAsia="id-ID"/>
              </w:rPr>
              <w:tab/>
            </w:r>
            <w:r w:rsidR="000C1F75" w:rsidRPr="00895276">
              <w:rPr>
                <w:rStyle w:val="Hyperlink"/>
                <w:noProof/>
              </w:rPr>
              <w:t>Perancangan Antarmuka</w:t>
            </w:r>
            <w:r w:rsidR="000C1F75">
              <w:rPr>
                <w:noProof/>
                <w:webHidden/>
              </w:rPr>
              <w:tab/>
            </w:r>
            <w:r w:rsidR="000C1F75">
              <w:rPr>
                <w:noProof/>
                <w:webHidden/>
              </w:rPr>
              <w:fldChar w:fldCharType="begin"/>
            </w:r>
            <w:r w:rsidR="000C1F75">
              <w:rPr>
                <w:noProof/>
                <w:webHidden/>
              </w:rPr>
              <w:instrText xml:space="preserve"> PAGEREF _Toc396905558 \h </w:instrText>
            </w:r>
            <w:r w:rsidR="000C1F75">
              <w:rPr>
                <w:noProof/>
                <w:webHidden/>
              </w:rPr>
            </w:r>
            <w:r w:rsidR="000C1F75">
              <w:rPr>
                <w:noProof/>
                <w:webHidden/>
              </w:rPr>
              <w:fldChar w:fldCharType="separate"/>
            </w:r>
            <w:r w:rsidR="002836B7">
              <w:rPr>
                <w:noProof/>
                <w:webHidden/>
              </w:rPr>
              <w:t>55</w:t>
            </w:r>
            <w:r w:rsidR="000C1F75">
              <w:rPr>
                <w:noProof/>
                <w:webHidden/>
              </w:rPr>
              <w:fldChar w:fldCharType="end"/>
            </w:r>
          </w:hyperlink>
        </w:p>
        <w:p w14:paraId="3BDD1017" w14:textId="77777777" w:rsidR="000C1F75" w:rsidRDefault="00BE09FF">
          <w:pPr>
            <w:pStyle w:val="TOC3"/>
            <w:rPr>
              <w:rFonts w:asciiTheme="minorHAnsi" w:eastAsiaTheme="minorEastAsia" w:hAnsiTheme="minorHAnsi" w:cstheme="minorBidi"/>
              <w:noProof/>
              <w:lang w:val="id-ID" w:eastAsia="id-ID"/>
            </w:rPr>
          </w:pPr>
          <w:hyperlink w:anchor="_Toc396905559" w:history="1">
            <w:r w:rsidR="000C1F75" w:rsidRPr="00895276">
              <w:rPr>
                <w:rStyle w:val="Hyperlink"/>
                <w:rFonts w:eastAsia="MS Gothic"/>
                <w:noProof/>
              </w:rPr>
              <w:t>3.2.7.</w:t>
            </w:r>
            <w:r w:rsidR="000C1F75">
              <w:rPr>
                <w:rFonts w:asciiTheme="minorHAnsi" w:eastAsiaTheme="minorEastAsia" w:hAnsiTheme="minorHAnsi" w:cstheme="minorBidi"/>
                <w:noProof/>
                <w:lang w:val="id-ID" w:eastAsia="id-ID"/>
              </w:rPr>
              <w:tab/>
            </w:r>
            <w:r w:rsidR="000C1F75" w:rsidRPr="00895276">
              <w:rPr>
                <w:rStyle w:val="Hyperlink"/>
                <w:noProof/>
              </w:rPr>
              <w:t xml:space="preserve">Perancangan </w:t>
            </w:r>
            <w:r w:rsidR="000C1F75" w:rsidRPr="00895276">
              <w:rPr>
                <w:rStyle w:val="Hyperlink"/>
                <w:rFonts w:eastAsia="MS Gothic"/>
                <w:noProof/>
              </w:rPr>
              <w:t>Desain Muatan Aktivitas Pembelajaran Siswa</w:t>
            </w:r>
            <w:r w:rsidR="000C1F75">
              <w:rPr>
                <w:noProof/>
                <w:webHidden/>
              </w:rPr>
              <w:tab/>
            </w:r>
            <w:r w:rsidR="000C1F75">
              <w:rPr>
                <w:noProof/>
                <w:webHidden/>
              </w:rPr>
              <w:fldChar w:fldCharType="begin"/>
            </w:r>
            <w:r w:rsidR="000C1F75">
              <w:rPr>
                <w:noProof/>
                <w:webHidden/>
              </w:rPr>
              <w:instrText xml:space="preserve"> PAGEREF _Toc396905559 \h </w:instrText>
            </w:r>
            <w:r w:rsidR="000C1F75">
              <w:rPr>
                <w:noProof/>
                <w:webHidden/>
              </w:rPr>
            </w:r>
            <w:r w:rsidR="000C1F75">
              <w:rPr>
                <w:noProof/>
                <w:webHidden/>
              </w:rPr>
              <w:fldChar w:fldCharType="separate"/>
            </w:r>
            <w:r w:rsidR="002836B7">
              <w:rPr>
                <w:noProof/>
                <w:webHidden/>
              </w:rPr>
              <w:t>75</w:t>
            </w:r>
            <w:r w:rsidR="000C1F75">
              <w:rPr>
                <w:noProof/>
                <w:webHidden/>
              </w:rPr>
              <w:fldChar w:fldCharType="end"/>
            </w:r>
          </w:hyperlink>
        </w:p>
        <w:p w14:paraId="2ABF0545" w14:textId="77777777" w:rsidR="000C1F75" w:rsidRDefault="00BE09FF">
          <w:pPr>
            <w:pStyle w:val="TOC3"/>
            <w:rPr>
              <w:rFonts w:asciiTheme="minorHAnsi" w:eastAsiaTheme="minorEastAsia" w:hAnsiTheme="minorHAnsi" w:cstheme="minorBidi"/>
              <w:noProof/>
              <w:lang w:val="id-ID" w:eastAsia="id-ID"/>
            </w:rPr>
          </w:pPr>
          <w:hyperlink w:anchor="_Toc396905560" w:history="1">
            <w:r w:rsidR="000C1F75" w:rsidRPr="00895276">
              <w:rPr>
                <w:rStyle w:val="Hyperlink"/>
                <w:noProof/>
              </w:rPr>
              <w:t>3.2.8.</w:t>
            </w:r>
            <w:r w:rsidR="000C1F75">
              <w:rPr>
                <w:rFonts w:asciiTheme="minorHAnsi" w:eastAsiaTheme="minorEastAsia" w:hAnsiTheme="minorHAnsi" w:cstheme="minorBidi"/>
                <w:noProof/>
                <w:lang w:val="id-ID" w:eastAsia="id-ID"/>
              </w:rPr>
              <w:tab/>
            </w:r>
            <w:r w:rsidR="000C1F75" w:rsidRPr="00895276">
              <w:rPr>
                <w:rStyle w:val="Hyperlink"/>
                <w:noProof/>
              </w:rPr>
              <w:t>Perancangan Proses Mengambil, Menambah, Memperbarui, dan Menghapus Data</w:t>
            </w:r>
            <w:r w:rsidR="000C1F75">
              <w:rPr>
                <w:noProof/>
                <w:webHidden/>
              </w:rPr>
              <w:tab/>
            </w:r>
            <w:r w:rsidR="000C1F75">
              <w:rPr>
                <w:noProof/>
                <w:webHidden/>
              </w:rPr>
              <w:fldChar w:fldCharType="begin"/>
            </w:r>
            <w:r w:rsidR="000C1F75">
              <w:rPr>
                <w:noProof/>
                <w:webHidden/>
              </w:rPr>
              <w:instrText xml:space="preserve"> PAGEREF _Toc396905560 \h </w:instrText>
            </w:r>
            <w:r w:rsidR="000C1F75">
              <w:rPr>
                <w:noProof/>
                <w:webHidden/>
              </w:rPr>
            </w:r>
            <w:r w:rsidR="000C1F75">
              <w:rPr>
                <w:noProof/>
                <w:webHidden/>
              </w:rPr>
              <w:fldChar w:fldCharType="separate"/>
            </w:r>
            <w:r w:rsidR="002836B7">
              <w:rPr>
                <w:noProof/>
                <w:webHidden/>
              </w:rPr>
              <w:t>92</w:t>
            </w:r>
            <w:r w:rsidR="000C1F75">
              <w:rPr>
                <w:noProof/>
                <w:webHidden/>
              </w:rPr>
              <w:fldChar w:fldCharType="end"/>
            </w:r>
          </w:hyperlink>
        </w:p>
        <w:p w14:paraId="7D39E368" w14:textId="77777777" w:rsidR="000C1F75" w:rsidRDefault="00BE09FF">
          <w:pPr>
            <w:pStyle w:val="TOC1"/>
            <w:rPr>
              <w:rFonts w:asciiTheme="minorHAnsi" w:eastAsiaTheme="minorEastAsia" w:hAnsiTheme="minorHAnsi" w:cstheme="minorBidi"/>
              <w:noProof/>
              <w:lang w:val="id-ID" w:eastAsia="id-ID"/>
            </w:rPr>
          </w:pPr>
          <w:hyperlink w:anchor="_Toc396905561" w:history="1">
            <w:r w:rsidR="000C1F75" w:rsidRPr="00895276">
              <w:rPr>
                <w:rStyle w:val="Hyperlink"/>
                <w:noProof/>
              </w:rPr>
              <w:t>BAB IV IMPLEMENTASI</w:t>
            </w:r>
            <w:r w:rsidR="000C1F75">
              <w:rPr>
                <w:noProof/>
                <w:webHidden/>
              </w:rPr>
              <w:tab/>
            </w:r>
            <w:r w:rsidR="000C1F75">
              <w:rPr>
                <w:noProof/>
                <w:webHidden/>
              </w:rPr>
              <w:fldChar w:fldCharType="begin"/>
            </w:r>
            <w:r w:rsidR="000C1F75">
              <w:rPr>
                <w:noProof/>
                <w:webHidden/>
              </w:rPr>
              <w:instrText xml:space="preserve"> PAGEREF _Toc396905561 \h </w:instrText>
            </w:r>
            <w:r w:rsidR="000C1F75">
              <w:rPr>
                <w:noProof/>
                <w:webHidden/>
              </w:rPr>
            </w:r>
            <w:r w:rsidR="000C1F75">
              <w:rPr>
                <w:noProof/>
                <w:webHidden/>
              </w:rPr>
              <w:fldChar w:fldCharType="separate"/>
            </w:r>
            <w:r w:rsidR="002836B7">
              <w:rPr>
                <w:noProof/>
                <w:webHidden/>
              </w:rPr>
              <w:t>97</w:t>
            </w:r>
            <w:r w:rsidR="000C1F75">
              <w:rPr>
                <w:noProof/>
                <w:webHidden/>
              </w:rPr>
              <w:fldChar w:fldCharType="end"/>
            </w:r>
          </w:hyperlink>
        </w:p>
        <w:p w14:paraId="30D60797" w14:textId="77777777" w:rsidR="000C1F75" w:rsidRDefault="00BE09FF">
          <w:pPr>
            <w:pStyle w:val="TOC2"/>
            <w:rPr>
              <w:rFonts w:asciiTheme="minorHAnsi" w:eastAsiaTheme="minorEastAsia" w:hAnsiTheme="minorHAnsi" w:cstheme="minorBidi"/>
              <w:noProof/>
              <w:lang w:val="id-ID" w:eastAsia="id-ID"/>
            </w:rPr>
          </w:pPr>
          <w:hyperlink w:anchor="_Toc396905563" w:history="1">
            <w:r w:rsidR="000C1F75" w:rsidRPr="00895276">
              <w:rPr>
                <w:rStyle w:val="Hyperlink"/>
                <w:noProof/>
              </w:rPr>
              <w:t>4.1.</w:t>
            </w:r>
            <w:r w:rsidR="000C1F75">
              <w:rPr>
                <w:rFonts w:asciiTheme="minorHAnsi" w:eastAsiaTheme="minorEastAsia" w:hAnsiTheme="minorHAnsi" w:cstheme="minorBidi"/>
                <w:noProof/>
                <w:lang w:val="id-ID" w:eastAsia="id-ID"/>
              </w:rPr>
              <w:tab/>
            </w:r>
            <w:r w:rsidR="000C1F75" w:rsidRPr="00895276">
              <w:rPr>
                <w:rStyle w:val="Hyperlink"/>
                <w:noProof/>
              </w:rPr>
              <w:t>Lingkungan Pembangunan</w:t>
            </w:r>
            <w:r w:rsidR="000C1F75">
              <w:rPr>
                <w:noProof/>
                <w:webHidden/>
              </w:rPr>
              <w:tab/>
            </w:r>
            <w:r w:rsidR="000C1F75">
              <w:rPr>
                <w:noProof/>
                <w:webHidden/>
              </w:rPr>
              <w:fldChar w:fldCharType="begin"/>
            </w:r>
            <w:r w:rsidR="000C1F75">
              <w:rPr>
                <w:noProof/>
                <w:webHidden/>
              </w:rPr>
              <w:instrText xml:space="preserve"> PAGEREF _Toc396905563 \h </w:instrText>
            </w:r>
            <w:r w:rsidR="000C1F75">
              <w:rPr>
                <w:noProof/>
                <w:webHidden/>
              </w:rPr>
            </w:r>
            <w:r w:rsidR="000C1F75">
              <w:rPr>
                <w:noProof/>
                <w:webHidden/>
              </w:rPr>
              <w:fldChar w:fldCharType="separate"/>
            </w:r>
            <w:r w:rsidR="002836B7">
              <w:rPr>
                <w:noProof/>
                <w:webHidden/>
              </w:rPr>
              <w:t>97</w:t>
            </w:r>
            <w:r w:rsidR="000C1F75">
              <w:rPr>
                <w:noProof/>
                <w:webHidden/>
              </w:rPr>
              <w:fldChar w:fldCharType="end"/>
            </w:r>
          </w:hyperlink>
        </w:p>
        <w:p w14:paraId="1DEDFA9C" w14:textId="77777777" w:rsidR="000C1F75" w:rsidRDefault="00BE09FF">
          <w:pPr>
            <w:pStyle w:val="TOC2"/>
            <w:rPr>
              <w:rFonts w:asciiTheme="minorHAnsi" w:eastAsiaTheme="minorEastAsia" w:hAnsiTheme="minorHAnsi" w:cstheme="minorBidi"/>
              <w:noProof/>
              <w:lang w:val="id-ID" w:eastAsia="id-ID"/>
            </w:rPr>
          </w:pPr>
          <w:hyperlink w:anchor="_Toc396905564" w:history="1">
            <w:r w:rsidR="000C1F75" w:rsidRPr="00895276">
              <w:rPr>
                <w:rStyle w:val="Hyperlink"/>
                <w:noProof/>
              </w:rPr>
              <w:t>4.2.</w:t>
            </w:r>
            <w:r w:rsidR="000C1F75">
              <w:rPr>
                <w:rFonts w:asciiTheme="minorHAnsi" w:eastAsiaTheme="minorEastAsia" w:hAnsiTheme="minorHAnsi" w:cstheme="minorBidi"/>
                <w:noProof/>
                <w:lang w:val="id-ID" w:eastAsia="id-ID"/>
              </w:rPr>
              <w:tab/>
            </w:r>
            <w:r w:rsidR="000C1F75" w:rsidRPr="00895276">
              <w:rPr>
                <w:rStyle w:val="Hyperlink"/>
                <w:noProof/>
              </w:rPr>
              <w:t>Implementasi Antarmuka</w:t>
            </w:r>
            <w:r w:rsidR="000C1F75">
              <w:rPr>
                <w:noProof/>
                <w:webHidden/>
              </w:rPr>
              <w:tab/>
            </w:r>
            <w:r w:rsidR="000C1F75">
              <w:rPr>
                <w:noProof/>
                <w:webHidden/>
              </w:rPr>
              <w:fldChar w:fldCharType="begin"/>
            </w:r>
            <w:r w:rsidR="000C1F75">
              <w:rPr>
                <w:noProof/>
                <w:webHidden/>
              </w:rPr>
              <w:instrText xml:space="preserve"> PAGEREF _Toc396905564 \h </w:instrText>
            </w:r>
            <w:r w:rsidR="000C1F75">
              <w:rPr>
                <w:noProof/>
                <w:webHidden/>
              </w:rPr>
            </w:r>
            <w:r w:rsidR="000C1F75">
              <w:rPr>
                <w:noProof/>
                <w:webHidden/>
              </w:rPr>
              <w:fldChar w:fldCharType="separate"/>
            </w:r>
            <w:r w:rsidR="002836B7">
              <w:rPr>
                <w:noProof/>
                <w:webHidden/>
              </w:rPr>
              <w:t>98</w:t>
            </w:r>
            <w:r w:rsidR="000C1F75">
              <w:rPr>
                <w:noProof/>
                <w:webHidden/>
              </w:rPr>
              <w:fldChar w:fldCharType="end"/>
            </w:r>
          </w:hyperlink>
        </w:p>
        <w:p w14:paraId="4DB3E27A" w14:textId="77777777" w:rsidR="000C1F75" w:rsidRDefault="00BE09FF">
          <w:pPr>
            <w:pStyle w:val="TOC3"/>
            <w:rPr>
              <w:rFonts w:asciiTheme="minorHAnsi" w:eastAsiaTheme="minorEastAsia" w:hAnsiTheme="minorHAnsi" w:cstheme="minorBidi"/>
              <w:noProof/>
              <w:lang w:val="id-ID" w:eastAsia="id-ID"/>
            </w:rPr>
          </w:pPr>
          <w:hyperlink w:anchor="_Toc396905565" w:history="1">
            <w:r w:rsidR="000C1F75" w:rsidRPr="00895276">
              <w:rPr>
                <w:rStyle w:val="Hyperlink"/>
                <w:noProof/>
              </w:rPr>
              <w:t>4.2.1.</w:t>
            </w:r>
            <w:r w:rsidR="000C1F75">
              <w:rPr>
                <w:rFonts w:asciiTheme="minorHAnsi" w:eastAsiaTheme="minorEastAsia" w:hAnsiTheme="minorHAnsi" w:cstheme="minorBidi"/>
                <w:noProof/>
                <w:lang w:val="id-ID" w:eastAsia="id-ID"/>
              </w:rPr>
              <w:tab/>
            </w:r>
            <w:r w:rsidR="000C1F75" w:rsidRPr="00895276">
              <w:rPr>
                <w:rStyle w:val="Hyperlink"/>
                <w:noProof/>
              </w:rPr>
              <w:t>Antarmuka Halaman Utama Aktivitas</w:t>
            </w:r>
            <w:r w:rsidR="000C1F75">
              <w:rPr>
                <w:noProof/>
                <w:webHidden/>
              </w:rPr>
              <w:tab/>
            </w:r>
            <w:r w:rsidR="000C1F75">
              <w:rPr>
                <w:noProof/>
                <w:webHidden/>
              </w:rPr>
              <w:fldChar w:fldCharType="begin"/>
            </w:r>
            <w:r w:rsidR="000C1F75">
              <w:rPr>
                <w:noProof/>
                <w:webHidden/>
              </w:rPr>
              <w:instrText xml:space="preserve"> PAGEREF _Toc396905565 \h </w:instrText>
            </w:r>
            <w:r w:rsidR="000C1F75">
              <w:rPr>
                <w:noProof/>
                <w:webHidden/>
              </w:rPr>
            </w:r>
            <w:r w:rsidR="000C1F75">
              <w:rPr>
                <w:noProof/>
                <w:webHidden/>
              </w:rPr>
              <w:fldChar w:fldCharType="separate"/>
            </w:r>
            <w:r w:rsidR="002836B7">
              <w:rPr>
                <w:noProof/>
                <w:webHidden/>
              </w:rPr>
              <w:t>98</w:t>
            </w:r>
            <w:r w:rsidR="000C1F75">
              <w:rPr>
                <w:noProof/>
                <w:webHidden/>
              </w:rPr>
              <w:fldChar w:fldCharType="end"/>
            </w:r>
          </w:hyperlink>
        </w:p>
        <w:p w14:paraId="090437D1" w14:textId="77777777" w:rsidR="000C1F75" w:rsidRDefault="00BE09FF">
          <w:pPr>
            <w:pStyle w:val="TOC3"/>
            <w:rPr>
              <w:rFonts w:asciiTheme="minorHAnsi" w:eastAsiaTheme="minorEastAsia" w:hAnsiTheme="minorHAnsi" w:cstheme="minorBidi"/>
              <w:noProof/>
              <w:lang w:val="id-ID" w:eastAsia="id-ID"/>
            </w:rPr>
          </w:pPr>
          <w:hyperlink w:anchor="_Toc396905566" w:history="1">
            <w:r w:rsidR="000C1F75" w:rsidRPr="00895276">
              <w:rPr>
                <w:rStyle w:val="Hyperlink"/>
                <w:noProof/>
              </w:rPr>
              <w:t>4.2.2.</w:t>
            </w:r>
            <w:r w:rsidR="000C1F75">
              <w:rPr>
                <w:rFonts w:asciiTheme="minorHAnsi" w:eastAsiaTheme="minorEastAsia" w:hAnsiTheme="minorHAnsi" w:cstheme="minorBidi"/>
                <w:noProof/>
                <w:lang w:val="id-ID" w:eastAsia="id-ID"/>
              </w:rPr>
              <w:tab/>
            </w:r>
            <w:r w:rsidR="000C1F75" w:rsidRPr="00895276">
              <w:rPr>
                <w:rStyle w:val="Hyperlink"/>
                <w:noProof/>
              </w:rPr>
              <w:t>Antarmuka Halaman Rangkaian Aktivitas</w:t>
            </w:r>
            <w:r w:rsidR="000C1F75">
              <w:rPr>
                <w:noProof/>
                <w:webHidden/>
              </w:rPr>
              <w:tab/>
            </w:r>
            <w:r w:rsidR="000C1F75">
              <w:rPr>
                <w:noProof/>
                <w:webHidden/>
              </w:rPr>
              <w:fldChar w:fldCharType="begin"/>
            </w:r>
            <w:r w:rsidR="000C1F75">
              <w:rPr>
                <w:noProof/>
                <w:webHidden/>
              </w:rPr>
              <w:instrText xml:space="preserve"> PAGEREF _Toc396905566 \h </w:instrText>
            </w:r>
            <w:r w:rsidR="000C1F75">
              <w:rPr>
                <w:noProof/>
                <w:webHidden/>
              </w:rPr>
            </w:r>
            <w:r w:rsidR="000C1F75">
              <w:rPr>
                <w:noProof/>
                <w:webHidden/>
              </w:rPr>
              <w:fldChar w:fldCharType="separate"/>
            </w:r>
            <w:r w:rsidR="002836B7">
              <w:rPr>
                <w:noProof/>
                <w:webHidden/>
              </w:rPr>
              <w:t>100</w:t>
            </w:r>
            <w:r w:rsidR="000C1F75">
              <w:rPr>
                <w:noProof/>
                <w:webHidden/>
              </w:rPr>
              <w:fldChar w:fldCharType="end"/>
            </w:r>
          </w:hyperlink>
        </w:p>
        <w:p w14:paraId="01DE0A12" w14:textId="77777777" w:rsidR="000C1F75" w:rsidRDefault="00BE09FF">
          <w:pPr>
            <w:pStyle w:val="TOC3"/>
            <w:rPr>
              <w:rFonts w:asciiTheme="minorHAnsi" w:eastAsiaTheme="minorEastAsia" w:hAnsiTheme="minorHAnsi" w:cstheme="minorBidi"/>
              <w:noProof/>
              <w:lang w:val="id-ID" w:eastAsia="id-ID"/>
            </w:rPr>
          </w:pPr>
          <w:hyperlink w:anchor="_Toc396905567" w:history="1">
            <w:r w:rsidR="000C1F75" w:rsidRPr="00895276">
              <w:rPr>
                <w:rStyle w:val="Hyperlink"/>
                <w:noProof/>
              </w:rPr>
              <w:t>4.2.3.</w:t>
            </w:r>
            <w:r w:rsidR="000C1F75">
              <w:rPr>
                <w:rFonts w:asciiTheme="minorHAnsi" w:eastAsiaTheme="minorEastAsia" w:hAnsiTheme="minorHAnsi" w:cstheme="minorBidi"/>
                <w:noProof/>
                <w:lang w:val="id-ID" w:eastAsia="id-ID"/>
              </w:rPr>
              <w:tab/>
            </w:r>
            <w:r w:rsidR="000C1F75" w:rsidRPr="00895276">
              <w:rPr>
                <w:rStyle w:val="Hyperlink"/>
                <w:noProof/>
              </w:rPr>
              <w:t>Antarmuka Halaman Tambah Aktivitas</w:t>
            </w:r>
            <w:r w:rsidR="000C1F75">
              <w:rPr>
                <w:noProof/>
                <w:webHidden/>
              </w:rPr>
              <w:tab/>
            </w:r>
            <w:r w:rsidR="000C1F75">
              <w:rPr>
                <w:noProof/>
                <w:webHidden/>
              </w:rPr>
              <w:fldChar w:fldCharType="begin"/>
            </w:r>
            <w:r w:rsidR="000C1F75">
              <w:rPr>
                <w:noProof/>
                <w:webHidden/>
              </w:rPr>
              <w:instrText xml:space="preserve"> PAGEREF _Toc396905567 \h </w:instrText>
            </w:r>
            <w:r w:rsidR="000C1F75">
              <w:rPr>
                <w:noProof/>
                <w:webHidden/>
              </w:rPr>
            </w:r>
            <w:r w:rsidR="000C1F75">
              <w:rPr>
                <w:noProof/>
                <w:webHidden/>
              </w:rPr>
              <w:fldChar w:fldCharType="separate"/>
            </w:r>
            <w:r w:rsidR="002836B7">
              <w:rPr>
                <w:noProof/>
                <w:webHidden/>
              </w:rPr>
              <w:t>104</w:t>
            </w:r>
            <w:r w:rsidR="000C1F75">
              <w:rPr>
                <w:noProof/>
                <w:webHidden/>
              </w:rPr>
              <w:fldChar w:fldCharType="end"/>
            </w:r>
          </w:hyperlink>
        </w:p>
        <w:p w14:paraId="3E351068" w14:textId="77777777" w:rsidR="000C1F75" w:rsidRDefault="00BE09FF">
          <w:pPr>
            <w:pStyle w:val="TOC3"/>
            <w:rPr>
              <w:rFonts w:asciiTheme="minorHAnsi" w:eastAsiaTheme="minorEastAsia" w:hAnsiTheme="minorHAnsi" w:cstheme="minorBidi"/>
              <w:noProof/>
              <w:lang w:val="id-ID" w:eastAsia="id-ID"/>
            </w:rPr>
          </w:pPr>
          <w:hyperlink w:anchor="_Toc396905568" w:history="1">
            <w:r w:rsidR="000C1F75" w:rsidRPr="00895276">
              <w:rPr>
                <w:rStyle w:val="Hyperlink"/>
                <w:noProof/>
              </w:rPr>
              <w:t>4.2.4.</w:t>
            </w:r>
            <w:r w:rsidR="000C1F75">
              <w:rPr>
                <w:rFonts w:asciiTheme="minorHAnsi" w:eastAsiaTheme="minorEastAsia" w:hAnsiTheme="minorHAnsi" w:cstheme="minorBidi"/>
                <w:noProof/>
                <w:lang w:val="id-ID" w:eastAsia="id-ID"/>
              </w:rPr>
              <w:tab/>
            </w:r>
            <w:r w:rsidR="000C1F75" w:rsidRPr="00895276">
              <w:rPr>
                <w:rStyle w:val="Hyperlink"/>
                <w:noProof/>
              </w:rPr>
              <w:t>Antarmuka Halaman Detail Aktivitas</w:t>
            </w:r>
            <w:r w:rsidR="000C1F75">
              <w:rPr>
                <w:noProof/>
                <w:webHidden/>
              </w:rPr>
              <w:tab/>
            </w:r>
            <w:r w:rsidR="000C1F75">
              <w:rPr>
                <w:noProof/>
                <w:webHidden/>
              </w:rPr>
              <w:fldChar w:fldCharType="begin"/>
            </w:r>
            <w:r w:rsidR="000C1F75">
              <w:rPr>
                <w:noProof/>
                <w:webHidden/>
              </w:rPr>
              <w:instrText xml:space="preserve"> PAGEREF _Toc396905568 \h </w:instrText>
            </w:r>
            <w:r w:rsidR="000C1F75">
              <w:rPr>
                <w:noProof/>
                <w:webHidden/>
              </w:rPr>
            </w:r>
            <w:r w:rsidR="000C1F75">
              <w:rPr>
                <w:noProof/>
                <w:webHidden/>
              </w:rPr>
              <w:fldChar w:fldCharType="separate"/>
            </w:r>
            <w:r w:rsidR="002836B7">
              <w:rPr>
                <w:noProof/>
                <w:webHidden/>
              </w:rPr>
              <w:t>107</w:t>
            </w:r>
            <w:r w:rsidR="000C1F75">
              <w:rPr>
                <w:noProof/>
                <w:webHidden/>
              </w:rPr>
              <w:fldChar w:fldCharType="end"/>
            </w:r>
          </w:hyperlink>
        </w:p>
        <w:p w14:paraId="14C344A5" w14:textId="77777777" w:rsidR="000C1F75" w:rsidRDefault="00BE09FF">
          <w:pPr>
            <w:pStyle w:val="TOC3"/>
            <w:rPr>
              <w:rFonts w:asciiTheme="minorHAnsi" w:eastAsiaTheme="minorEastAsia" w:hAnsiTheme="minorHAnsi" w:cstheme="minorBidi"/>
              <w:noProof/>
              <w:lang w:val="id-ID" w:eastAsia="id-ID"/>
            </w:rPr>
          </w:pPr>
          <w:hyperlink w:anchor="_Toc396905569" w:history="1">
            <w:r w:rsidR="000C1F75" w:rsidRPr="00895276">
              <w:rPr>
                <w:rStyle w:val="Hyperlink"/>
                <w:noProof/>
              </w:rPr>
              <w:t>4.2.5.</w:t>
            </w:r>
            <w:r w:rsidR="000C1F75">
              <w:rPr>
                <w:rFonts w:asciiTheme="minorHAnsi" w:eastAsiaTheme="minorEastAsia" w:hAnsiTheme="minorHAnsi" w:cstheme="minorBidi"/>
                <w:noProof/>
                <w:lang w:val="id-ID" w:eastAsia="id-ID"/>
              </w:rPr>
              <w:tab/>
            </w:r>
            <w:r w:rsidR="000C1F75" w:rsidRPr="00895276">
              <w:rPr>
                <w:rStyle w:val="Hyperlink"/>
                <w:noProof/>
              </w:rPr>
              <w:t>Antarmuka Halaman Pembaruan Profil Siswa</w:t>
            </w:r>
            <w:r w:rsidR="000C1F75">
              <w:rPr>
                <w:noProof/>
                <w:webHidden/>
              </w:rPr>
              <w:tab/>
            </w:r>
            <w:r w:rsidR="000C1F75">
              <w:rPr>
                <w:noProof/>
                <w:webHidden/>
              </w:rPr>
              <w:fldChar w:fldCharType="begin"/>
            </w:r>
            <w:r w:rsidR="000C1F75">
              <w:rPr>
                <w:noProof/>
                <w:webHidden/>
              </w:rPr>
              <w:instrText xml:space="preserve"> PAGEREF _Toc396905569 \h </w:instrText>
            </w:r>
            <w:r w:rsidR="000C1F75">
              <w:rPr>
                <w:noProof/>
                <w:webHidden/>
              </w:rPr>
            </w:r>
            <w:r w:rsidR="000C1F75">
              <w:rPr>
                <w:noProof/>
                <w:webHidden/>
              </w:rPr>
              <w:fldChar w:fldCharType="separate"/>
            </w:r>
            <w:r w:rsidR="002836B7">
              <w:rPr>
                <w:noProof/>
                <w:webHidden/>
              </w:rPr>
              <w:t>110</w:t>
            </w:r>
            <w:r w:rsidR="000C1F75">
              <w:rPr>
                <w:noProof/>
                <w:webHidden/>
              </w:rPr>
              <w:fldChar w:fldCharType="end"/>
            </w:r>
          </w:hyperlink>
        </w:p>
        <w:p w14:paraId="222D36C6" w14:textId="77777777" w:rsidR="000C1F75" w:rsidRDefault="00BE09FF">
          <w:pPr>
            <w:pStyle w:val="TOC3"/>
            <w:rPr>
              <w:rFonts w:asciiTheme="minorHAnsi" w:eastAsiaTheme="minorEastAsia" w:hAnsiTheme="minorHAnsi" w:cstheme="minorBidi"/>
              <w:noProof/>
              <w:lang w:val="id-ID" w:eastAsia="id-ID"/>
            </w:rPr>
          </w:pPr>
          <w:hyperlink w:anchor="_Toc396905570" w:history="1">
            <w:r w:rsidR="000C1F75" w:rsidRPr="00895276">
              <w:rPr>
                <w:rStyle w:val="Hyperlink"/>
                <w:noProof/>
              </w:rPr>
              <w:t>4.2.6.</w:t>
            </w:r>
            <w:r w:rsidR="000C1F75">
              <w:rPr>
                <w:rFonts w:asciiTheme="minorHAnsi" w:eastAsiaTheme="minorEastAsia" w:hAnsiTheme="minorHAnsi" w:cstheme="minorBidi"/>
                <w:noProof/>
                <w:lang w:val="id-ID" w:eastAsia="id-ID"/>
              </w:rPr>
              <w:tab/>
            </w:r>
            <w:r w:rsidR="000C1F75" w:rsidRPr="00895276">
              <w:rPr>
                <w:rStyle w:val="Hyperlink"/>
                <w:noProof/>
              </w:rPr>
              <w:t>Antarmuka Halaman Tambah Siswa</w:t>
            </w:r>
            <w:r w:rsidR="000C1F75">
              <w:rPr>
                <w:noProof/>
                <w:webHidden/>
              </w:rPr>
              <w:tab/>
            </w:r>
            <w:r w:rsidR="000C1F75">
              <w:rPr>
                <w:noProof/>
                <w:webHidden/>
              </w:rPr>
              <w:fldChar w:fldCharType="begin"/>
            </w:r>
            <w:r w:rsidR="000C1F75">
              <w:rPr>
                <w:noProof/>
                <w:webHidden/>
              </w:rPr>
              <w:instrText xml:space="preserve"> PAGEREF _Toc396905570 \h </w:instrText>
            </w:r>
            <w:r w:rsidR="000C1F75">
              <w:rPr>
                <w:noProof/>
                <w:webHidden/>
              </w:rPr>
            </w:r>
            <w:r w:rsidR="000C1F75">
              <w:rPr>
                <w:noProof/>
                <w:webHidden/>
              </w:rPr>
              <w:fldChar w:fldCharType="separate"/>
            </w:r>
            <w:r w:rsidR="002836B7">
              <w:rPr>
                <w:noProof/>
                <w:webHidden/>
              </w:rPr>
              <w:t>112</w:t>
            </w:r>
            <w:r w:rsidR="000C1F75">
              <w:rPr>
                <w:noProof/>
                <w:webHidden/>
              </w:rPr>
              <w:fldChar w:fldCharType="end"/>
            </w:r>
          </w:hyperlink>
        </w:p>
        <w:p w14:paraId="3B9B12B0" w14:textId="77777777" w:rsidR="000C1F75" w:rsidRDefault="00BE09FF">
          <w:pPr>
            <w:pStyle w:val="TOC3"/>
            <w:rPr>
              <w:rFonts w:asciiTheme="minorHAnsi" w:eastAsiaTheme="minorEastAsia" w:hAnsiTheme="minorHAnsi" w:cstheme="minorBidi"/>
              <w:noProof/>
              <w:lang w:val="id-ID" w:eastAsia="id-ID"/>
            </w:rPr>
          </w:pPr>
          <w:hyperlink w:anchor="_Toc396905571" w:history="1">
            <w:r w:rsidR="000C1F75" w:rsidRPr="00895276">
              <w:rPr>
                <w:rStyle w:val="Hyperlink"/>
                <w:noProof/>
              </w:rPr>
              <w:t>4.2.7.</w:t>
            </w:r>
            <w:r w:rsidR="000C1F75">
              <w:rPr>
                <w:rFonts w:asciiTheme="minorHAnsi" w:eastAsiaTheme="minorEastAsia" w:hAnsiTheme="minorHAnsi" w:cstheme="minorBidi"/>
                <w:noProof/>
                <w:lang w:val="id-ID" w:eastAsia="id-ID"/>
              </w:rPr>
              <w:tab/>
            </w:r>
            <w:r w:rsidR="000C1F75" w:rsidRPr="00895276">
              <w:rPr>
                <w:rStyle w:val="Hyperlink"/>
                <w:noProof/>
              </w:rPr>
              <w:t>Antarmuka Halaman Detail Progres</w:t>
            </w:r>
            <w:r w:rsidR="000C1F75">
              <w:rPr>
                <w:noProof/>
                <w:webHidden/>
              </w:rPr>
              <w:tab/>
            </w:r>
            <w:r w:rsidR="000C1F75">
              <w:rPr>
                <w:noProof/>
                <w:webHidden/>
              </w:rPr>
              <w:fldChar w:fldCharType="begin"/>
            </w:r>
            <w:r w:rsidR="000C1F75">
              <w:rPr>
                <w:noProof/>
                <w:webHidden/>
              </w:rPr>
              <w:instrText xml:space="preserve"> PAGEREF _Toc396905571 \h </w:instrText>
            </w:r>
            <w:r w:rsidR="000C1F75">
              <w:rPr>
                <w:noProof/>
                <w:webHidden/>
              </w:rPr>
            </w:r>
            <w:r w:rsidR="000C1F75">
              <w:rPr>
                <w:noProof/>
                <w:webHidden/>
              </w:rPr>
              <w:fldChar w:fldCharType="separate"/>
            </w:r>
            <w:r w:rsidR="002836B7">
              <w:rPr>
                <w:noProof/>
                <w:webHidden/>
              </w:rPr>
              <w:t>114</w:t>
            </w:r>
            <w:r w:rsidR="000C1F75">
              <w:rPr>
                <w:noProof/>
                <w:webHidden/>
              </w:rPr>
              <w:fldChar w:fldCharType="end"/>
            </w:r>
          </w:hyperlink>
        </w:p>
        <w:p w14:paraId="4728ABB9" w14:textId="77777777" w:rsidR="000C1F75" w:rsidRDefault="00BE09FF">
          <w:pPr>
            <w:pStyle w:val="TOC3"/>
            <w:rPr>
              <w:rFonts w:asciiTheme="minorHAnsi" w:eastAsiaTheme="minorEastAsia" w:hAnsiTheme="minorHAnsi" w:cstheme="minorBidi"/>
              <w:noProof/>
              <w:lang w:val="id-ID" w:eastAsia="id-ID"/>
            </w:rPr>
          </w:pPr>
          <w:hyperlink w:anchor="_Toc396905572" w:history="1">
            <w:r w:rsidR="000C1F75" w:rsidRPr="00895276">
              <w:rPr>
                <w:rStyle w:val="Hyperlink"/>
                <w:noProof/>
              </w:rPr>
              <w:t>4.2.8.</w:t>
            </w:r>
            <w:r w:rsidR="000C1F75">
              <w:rPr>
                <w:rFonts w:asciiTheme="minorHAnsi" w:eastAsiaTheme="minorEastAsia" w:hAnsiTheme="minorHAnsi" w:cstheme="minorBidi"/>
                <w:noProof/>
                <w:lang w:val="id-ID" w:eastAsia="id-ID"/>
              </w:rPr>
              <w:tab/>
            </w:r>
            <w:r w:rsidR="000C1F75" w:rsidRPr="00895276">
              <w:rPr>
                <w:rStyle w:val="Hyperlink"/>
                <w:noProof/>
              </w:rPr>
              <w:t>Antarmuka Halaman Grafik Progres dan Nilai</w:t>
            </w:r>
            <w:r w:rsidR="000C1F75">
              <w:rPr>
                <w:noProof/>
                <w:webHidden/>
              </w:rPr>
              <w:tab/>
            </w:r>
            <w:r w:rsidR="000C1F75">
              <w:rPr>
                <w:noProof/>
                <w:webHidden/>
              </w:rPr>
              <w:fldChar w:fldCharType="begin"/>
            </w:r>
            <w:r w:rsidR="000C1F75">
              <w:rPr>
                <w:noProof/>
                <w:webHidden/>
              </w:rPr>
              <w:instrText xml:space="preserve"> PAGEREF _Toc396905572 \h </w:instrText>
            </w:r>
            <w:r w:rsidR="000C1F75">
              <w:rPr>
                <w:noProof/>
                <w:webHidden/>
              </w:rPr>
            </w:r>
            <w:r w:rsidR="000C1F75">
              <w:rPr>
                <w:noProof/>
                <w:webHidden/>
              </w:rPr>
              <w:fldChar w:fldCharType="separate"/>
            </w:r>
            <w:r w:rsidR="002836B7">
              <w:rPr>
                <w:noProof/>
                <w:webHidden/>
              </w:rPr>
              <w:t>116</w:t>
            </w:r>
            <w:r w:rsidR="000C1F75">
              <w:rPr>
                <w:noProof/>
                <w:webHidden/>
              </w:rPr>
              <w:fldChar w:fldCharType="end"/>
            </w:r>
          </w:hyperlink>
        </w:p>
        <w:p w14:paraId="7E50C47A" w14:textId="77777777" w:rsidR="000C1F75" w:rsidRDefault="00BE09FF">
          <w:pPr>
            <w:pStyle w:val="TOC3"/>
            <w:rPr>
              <w:rFonts w:asciiTheme="minorHAnsi" w:eastAsiaTheme="minorEastAsia" w:hAnsiTheme="minorHAnsi" w:cstheme="minorBidi"/>
              <w:noProof/>
              <w:lang w:val="id-ID" w:eastAsia="id-ID"/>
            </w:rPr>
          </w:pPr>
          <w:hyperlink w:anchor="_Toc396905573" w:history="1">
            <w:r w:rsidR="000C1F75" w:rsidRPr="00895276">
              <w:rPr>
                <w:rStyle w:val="Hyperlink"/>
                <w:noProof/>
              </w:rPr>
              <w:t>4.2.9.</w:t>
            </w:r>
            <w:r w:rsidR="000C1F75">
              <w:rPr>
                <w:rFonts w:asciiTheme="minorHAnsi" w:eastAsiaTheme="minorEastAsia" w:hAnsiTheme="minorHAnsi" w:cstheme="minorBidi"/>
                <w:noProof/>
                <w:lang w:val="id-ID" w:eastAsia="id-ID"/>
              </w:rPr>
              <w:tab/>
            </w:r>
            <w:r w:rsidR="000C1F75" w:rsidRPr="00895276">
              <w:rPr>
                <w:rStyle w:val="Hyperlink"/>
                <w:noProof/>
              </w:rPr>
              <w:t>Antarmuka Halaman Aktivitas Belajar</w:t>
            </w:r>
            <w:r w:rsidR="000C1F75">
              <w:rPr>
                <w:noProof/>
                <w:webHidden/>
              </w:rPr>
              <w:tab/>
            </w:r>
            <w:r w:rsidR="000C1F75">
              <w:rPr>
                <w:noProof/>
                <w:webHidden/>
              </w:rPr>
              <w:fldChar w:fldCharType="begin"/>
            </w:r>
            <w:r w:rsidR="000C1F75">
              <w:rPr>
                <w:noProof/>
                <w:webHidden/>
              </w:rPr>
              <w:instrText xml:space="preserve"> PAGEREF _Toc396905573 \h </w:instrText>
            </w:r>
            <w:r w:rsidR="000C1F75">
              <w:rPr>
                <w:noProof/>
                <w:webHidden/>
              </w:rPr>
            </w:r>
            <w:r w:rsidR="000C1F75">
              <w:rPr>
                <w:noProof/>
                <w:webHidden/>
              </w:rPr>
              <w:fldChar w:fldCharType="separate"/>
            </w:r>
            <w:r w:rsidR="002836B7">
              <w:rPr>
                <w:noProof/>
                <w:webHidden/>
              </w:rPr>
              <w:t>119</w:t>
            </w:r>
            <w:r w:rsidR="000C1F75">
              <w:rPr>
                <w:noProof/>
                <w:webHidden/>
              </w:rPr>
              <w:fldChar w:fldCharType="end"/>
            </w:r>
          </w:hyperlink>
        </w:p>
        <w:p w14:paraId="7B8E6837" w14:textId="77777777" w:rsidR="000C1F75" w:rsidRDefault="00BE09FF">
          <w:pPr>
            <w:pStyle w:val="TOC3"/>
            <w:rPr>
              <w:rFonts w:asciiTheme="minorHAnsi" w:eastAsiaTheme="minorEastAsia" w:hAnsiTheme="minorHAnsi" w:cstheme="minorBidi"/>
              <w:noProof/>
              <w:lang w:val="id-ID" w:eastAsia="id-ID"/>
            </w:rPr>
          </w:pPr>
          <w:hyperlink w:anchor="_Toc396905574" w:history="1">
            <w:r w:rsidR="000C1F75" w:rsidRPr="00895276">
              <w:rPr>
                <w:rStyle w:val="Hyperlink"/>
                <w:noProof/>
              </w:rPr>
              <w:t>4.3.</w:t>
            </w:r>
            <w:r w:rsidR="000C1F75">
              <w:rPr>
                <w:rFonts w:asciiTheme="minorHAnsi" w:eastAsiaTheme="minorEastAsia" w:hAnsiTheme="minorHAnsi" w:cstheme="minorBidi"/>
                <w:noProof/>
                <w:lang w:val="id-ID" w:eastAsia="id-ID"/>
              </w:rPr>
              <w:tab/>
            </w:r>
            <w:r w:rsidR="000C1F75" w:rsidRPr="00895276">
              <w:rPr>
                <w:rStyle w:val="Hyperlink"/>
                <w:noProof/>
              </w:rPr>
              <w:t>Pemasangan Proyek Pada Kerangka Kerja PhoneGap</w:t>
            </w:r>
            <w:r w:rsidR="000C1F75">
              <w:rPr>
                <w:noProof/>
                <w:webHidden/>
              </w:rPr>
              <w:tab/>
            </w:r>
            <w:r w:rsidR="000C1F75">
              <w:rPr>
                <w:noProof/>
                <w:webHidden/>
              </w:rPr>
              <w:fldChar w:fldCharType="begin"/>
            </w:r>
            <w:r w:rsidR="000C1F75">
              <w:rPr>
                <w:noProof/>
                <w:webHidden/>
              </w:rPr>
              <w:instrText xml:space="preserve"> PAGEREF _Toc396905574 \h </w:instrText>
            </w:r>
            <w:r w:rsidR="000C1F75">
              <w:rPr>
                <w:noProof/>
                <w:webHidden/>
              </w:rPr>
            </w:r>
            <w:r w:rsidR="000C1F75">
              <w:rPr>
                <w:noProof/>
                <w:webHidden/>
              </w:rPr>
              <w:fldChar w:fldCharType="separate"/>
            </w:r>
            <w:r w:rsidR="002836B7">
              <w:rPr>
                <w:noProof/>
                <w:webHidden/>
              </w:rPr>
              <w:t>125</w:t>
            </w:r>
            <w:r w:rsidR="000C1F75">
              <w:rPr>
                <w:noProof/>
                <w:webHidden/>
              </w:rPr>
              <w:fldChar w:fldCharType="end"/>
            </w:r>
          </w:hyperlink>
        </w:p>
        <w:p w14:paraId="2140F567" w14:textId="77777777" w:rsidR="000C1F75" w:rsidRDefault="00BE09FF">
          <w:pPr>
            <w:pStyle w:val="TOC3"/>
            <w:rPr>
              <w:rFonts w:asciiTheme="minorHAnsi" w:eastAsiaTheme="minorEastAsia" w:hAnsiTheme="minorHAnsi" w:cstheme="minorBidi"/>
              <w:noProof/>
              <w:lang w:val="id-ID" w:eastAsia="id-ID"/>
            </w:rPr>
          </w:pPr>
          <w:hyperlink w:anchor="_Toc396905575" w:history="1">
            <w:r w:rsidR="000C1F75" w:rsidRPr="00895276">
              <w:rPr>
                <w:rStyle w:val="Hyperlink"/>
                <w:noProof/>
              </w:rPr>
              <w:t>4.4.</w:t>
            </w:r>
            <w:r w:rsidR="000C1F75">
              <w:rPr>
                <w:rFonts w:asciiTheme="minorHAnsi" w:eastAsiaTheme="minorEastAsia" w:hAnsiTheme="minorHAnsi" w:cstheme="minorBidi"/>
                <w:noProof/>
                <w:lang w:val="id-ID" w:eastAsia="id-ID"/>
              </w:rPr>
              <w:tab/>
            </w:r>
            <w:r w:rsidR="000C1F75" w:rsidRPr="00895276">
              <w:rPr>
                <w:rStyle w:val="Hyperlink"/>
                <w:noProof/>
              </w:rPr>
              <w:t xml:space="preserve">Pemasangan Aplikasi </w:t>
            </w:r>
            <w:r w:rsidR="000C1F75" w:rsidRPr="00895276">
              <w:rPr>
                <w:rStyle w:val="Hyperlink"/>
                <w:i/>
                <w:noProof/>
              </w:rPr>
              <w:t>Autis Care</w:t>
            </w:r>
            <w:r w:rsidR="000C1F75" w:rsidRPr="00895276">
              <w:rPr>
                <w:rStyle w:val="Hyperlink"/>
                <w:noProof/>
              </w:rPr>
              <w:t xml:space="preserve"> Pada Perangkat Bergerak</w:t>
            </w:r>
            <w:r w:rsidR="000C1F75">
              <w:rPr>
                <w:noProof/>
                <w:webHidden/>
              </w:rPr>
              <w:tab/>
            </w:r>
            <w:r w:rsidR="000C1F75">
              <w:rPr>
                <w:noProof/>
                <w:webHidden/>
              </w:rPr>
              <w:fldChar w:fldCharType="begin"/>
            </w:r>
            <w:r w:rsidR="000C1F75">
              <w:rPr>
                <w:noProof/>
                <w:webHidden/>
              </w:rPr>
              <w:instrText xml:space="preserve"> PAGEREF _Toc396905575 \h </w:instrText>
            </w:r>
            <w:r w:rsidR="000C1F75">
              <w:rPr>
                <w:noProof/>
                <w:webHidden/>
              </w:rPr>
            </w:r>
            <w:r w:rsidR="000C1F75">
              <w:rPr>
                <w:noProof/>
                <w:webHidden/>
              </w:rPr>
              <w:fldChar w:fldCharType="separate"/>
            </w:r>
            <w:r w:rsidR="002836B7">
              <w:rPr>
                <w:noProof/>
                <w:webHidden/>
              </w:rPr>
              <w:t>130</w:t>
            </w:r>
            <w:r w:rsidR="000C1F75">
              <w:rPr>
                <w:noProof/>
                <w:webHidden/>
              </w:rPr>
              <w:fldChar w:fldCharType="end"/>
            </w:r>
          </w:hyperlink>
        </w:p>
        <w:p w14:paraId="541327CA" w14:textId="77777777" w:rsidR="000C1F75" w:rsidRDefault="00BE09FF">
          <w:pPr>
            <w:pStyle w:val="TOC1"/>
            <w:rPr>
              <w:rFonts w:asciiTheme="minorHAnsi" w:eastAsiaTheme="minorEastAsia" w:hAnsiTheme="minorHAnsi" w:cstheme="minorBidi"/>
              <w:noProof/>
              <w:lang w:val="id-ID" w:eastAsia="id-ID"/>
            </w:rPr>
          </w:pPr>
          <w:hyperlink w:anchor="_Toc396905576" w:history="1">
            <w:r w:rsidR="000C1F75" w:rsidRPr="00895276">
              <w:rPr>
                <w:rStyle w:val="Hyperlink"/>
                <w:noProof/>
              </w:rPr>
              <w:t>BAB</w:t>
            </w:r>
            <w:r w:rsidR="000C1F75" w:rsidRPr="00895276">
              <w:rPr>
                <w:rStyle w:val="Hyperlink"/>
                <w:noProof/>
                <w:lang w:eastAsia="en-US"/>
              </w:rPr>
              <w:t xml:space="preserve"> </w:t>
            </w:r>
            <w:r w:rsidR="000C1F75" w:rsidRPr="00895276">
              <w:rPr>
                <w:rStyle w:val="Hyperlink"/>
                <w:noProof/>
              </w:rPr>
              <w:t>V PENGUJIAN DAN EVALUASI</w:t>
            </w:r>
            <w:r w:rsidR="000C1F75">
              <w:rPr>
                <w:noProof/>
                <w:webHidden/>
              </w:rPr>
              <w:tab/>
            </w:r>
            <w:r w:rsidR="000C1F75">
              <w:rPr>
                <w:noProof/>
                <w:webHidden/>
              </w:rPr>
              <w:fldChar w:fldCharType="begin"/>
            </w:r>
            <w:r w:rsidR="000C1F75">
              <w:rPr>
                <w:noProof/>
                <w:webHidden/>
              </w:rPr>
              <w:instrText xml:space="preserve"> PAGEREF _Toc396905576 \h </w:instrText>
            </w:r>
            <w:r w:rsidR="000C1F75">
              <w:rPr>
                <w:noProof/>
                <w:webHidden/>
              </w:rPr>
            </w:r>
            <w:r w:rsidR="000C1F75">
              <w:rPr>
                <w:noProof/>
                <w:webHidden/>
              </w:rPr>
              <w:fldChar w:fldCharType="separate"/>
            </w:r>
            <w:r w:rsidR="002836B7">
              <w:rPr>
                <w:noProof/>
                <w:webHidden/>
              </w:rPr>
              <w:t>142</w:t>
            </w:r>
            <w:r w:rsidR="000C1F75">
              <w:rPr>
                <w:noProof/>
                <w:webHidden/>
              </w:rPr>
              <w:fldChar w:fldCharType="end"/>
            </w:r>
          </w:hyperlink>
        </w:p>
        <w:p w14:paraId="7DEA5323" w14:textId="77777777" w:rsidR="000C1F75" w:rsidRDefault="00BE09FF">
          <w:pPr>
            <w:pStyle w:val="TOC2"/>
            <w:rPr>
              <w:rFonts w:asciiTheme="minorHAnsi" w:eastAsiaTheme="minorEastAsia" w:hAnsiTheme="minorHAnsi" w:cstheme="minorBidi"/>
              <w:noProof/>
              <w:lang w:val="id-ID" w:eastAsia="id-ID"/>
            </w:rPr>
          </w:pPr>
          <w:hyperlink w:anchor="_Toc396905578" w:history="1">
            <w:r w:rsidR="000C1F75" w:rsidRPr="00895276">
              <w:rPr>
                <w:rStyle w:val="Hyperlink"/>
                <w:noProof/>
              </w:rPr>
              <w:t>5.1.</w:t>
            </w:r>
            <w:r w:rsidR="000C1F75">
              <w:rPr>
                <w:rFonts w:asciiTheme="minorHAnsi" w:eastAsiaTheme="minorEastAsia" w:hAnsiTheme="minorHAnsi" w:cstheme="minorBidi"/>
                <w:noProof/>
                <w:lang w:val="id-ID" w:eastAsia="id-ID"/>
              </w:rPr>
              <w:tab/>
            </w:r>
            <w:r w:rsidR="000C1F75" w:rsidRPr="00895276">
              <w:rPr>
                <w:rStyle w:val="Hyperlink"/>
                <w:noProof/>
              </w:rPr>
              <w:t>Lingkungan Pengujian</w:t>
            </w:r>
            <w:r w:rsidR="000C1F75">
              <w:rPr>
                <w:noProof/>
                <w:webHidden/>
              </w:rPr>
              <w:tab/>
            </w:r>
            <w:r w:rsidR="000C1F75">
              <w:rPr>
                <w:noProof/>
                <w:webHidden/>
              </w:rPr>
              <w:fldChar w:fldCharType="begin"/>
            </w:r>
            <w:r w:rsidR="000C1F75">
              <w:rPr>
                <w:noProof/>
                <w:webHidden/>
              </w:rPr>
              <w:instrText xml:space="preserve"> PAGEREF _Toc396905578 \h </w:instrText>
            </w:r>
            <w:r w:rsidR="000C1F75">
              <w:rPr>
                <w:noProof/>
                <w:webHidden/>
              </w:rPr>
            </w:r>
            <w:r w:rsidR="000C1F75">
              <w:rPr>
                <w:noProof/>
                <w:webHidden/>
              </w:rPr>
              <w:fldChar w:fldCharType="separate"/>
            </w:r>
            <w:r w:rsidR="002836B7">
              <w:rPr>
                <w:noProof/>
                <w:webHidden/>
              </w:rPr>
              <w:t>142</w:t>
            </w:r>
            <w:r w:rsidR="000C1F75">
              <w:rPr>
                <w:noProof/>
                <w:webHidden/>
              </w:rPr>
              <w:fldChar w:fldCharType="end"/>
            </w:r>
          </w:hyperlink>
        </w:p>
        <w:p w14:paraId="21844EFE" w14:textId="77777777" w:rsidR="000C1F75" w:rsidRDefault="00BE09FF">
          <w:pPr>
            <w:pStyle w:val="TOC2"/>
            <w:rPr>
              <w:rFonts w:asciiTheme="minorHAnsi" w:eastAsiaTheme="minorEastAsia" w:hAnsiTheme="minorHAnsi" w:cstheme="minorBidi"/>
              <w:noProof/>
              <w:lang w:val="id-ID" w:eastAsia="id-ID"/>
            </w:rPr>
          </w:pPr>
          <w:hyperlink w:anchor="_Toc396905579" w:history="1">
            <w:r w:rsidR="000C1F75" w:rsidRPr="00895276">
              <w:rPr>
                <w:rStyle w:val="Hyperlink"/>
                <w:noProof/>
              </w:rPr>
              <w:t>5.2.</w:t>
            </w:r>
            <w:r w:rsidR="000C1F75">
              <w:rPr>
                <w:rFonts w:asciiTheme="minorHAnsi" w:eastAsiaTheme="minorEastAsia" w:hAnsiTheme="minorHAnsi" w:cstheme="minorBidi"/>
                <w:noProof/>
                <w:lang w:val="id-ID" w:eastAsia="id-ID"/>
              </w:rPr>
              <w:tab/>
            </w:r>
            <w:r w:rsidR="000C1F75" w:rsidRPr="00895276">
              <w:rPr>
                <w:rStyle w:val="Hyperlink"/>
                <w:noProof/>
              </w:rPr>
              <w:t>Skenario Pengujian</w:t>
            </w:r>
            <w:r w:rsidR="000C1F75">
              <w:rPr>
                <w:noProof/>
                <w:webHidden/>
              </w:rPr>
              <w:tab/>
            </w:r>
            <w:r w:rsidR="000C1F75">
              <w:rPr>
                <w:noProof/>
                <w:webHidden/>
              </w:rPr>
              <w:fldChar w:fldCharType="begin"/>
            </w:r>
            <w:r w:rsidR="000C1F75">
              <w:rPr>
                <w:noProof/>
                <w:webHidden/>
              </w:rPr>
              <w:instrText xml:space="preserve"> PAGEREF _Toc396905579 \h </w:instrText>
            </w:r>
            <w:r w:rsidR="000C1F75">
              <w:rPr>
                <w:noProof/>
                <w:webHidden/>
              </w:rPr>
            </w:r>
            <w:r w:rsidR="000C1F75">
              <w:rPr>
                <w:noProof/>
                <w:webHidden/>
              </w:rPr>
              <w:fldChar w:fldCharType="separate"/>
            </w:r>
            <w:r w:rsidR="002836B7">
              <w:rPr>
                <w:noProof/>
                <w:webHidden/>
              </w:rPr>
              <w:t>143</w:t>
            </w:r>
            <w:r w:rsidR="000C1F75">
              <w:rPr>
                <w:noProof/>
                <w:webHidden/>
              </w:rPr>
              <w:fldChar w:fldCharType="end"/>
            </w:r>
          </w:hyperlink>
        </w:p>
        <w:p w14:paraId="6BD721B0" w14:textId="77777777" w:rsidR="000C1F75" w:rsidRDefault="00BE09FF">
          <w:pPr>
            <w:pStyle w:val="TOC3"/>
            <w:rPr>
              <w:rFonts w:asciiTheme="minorHAnsi" w:eastAsiaTheme="minorEastAsia" w:hAnsiTheme="minorHAnsi" w:cstheme="minorBidi"/>
              <w:noProof/>
              <w:lang w:val="id-ID" w:eastAsia="id-ID"/>
            </w:rPr>
          </w:pPr>
          <w:hyperlink w:anchor="_Toc396905580" w:history="1">
            <w:r w:rsidR="000C1F75" w:rsidRPr="00895276">
              <w:rPr>
                <w:rStyle w:val="Hyperlink"/>
                <w:noProof/>
              </w:rPr>
              <w:t>5.2.1.</w:t>
            </w:r>
            <w:r w:rsidR="000C1F75">
              <w:rPr>
                <w:rFonts w:asciiTheme="minorHAnsi" w:eastAsiaTheme="minorEastAsia" w:hAnsiTheme="minorHAnsi" w:cstheme="minorBidi"/>
                <w:noProof/>
                <w:lang w:val="id-ID" w:eastAsia="id-ID"/>
              </w:rPr>
              <w:tab/>
            </w:r>
            <w:r w:rsidR="000C1F75" w:rsidRPr="00895276">
              <w:rPr>
                <w:rStyle w:val="Hyperlink"/>
                <w:noProof/>
              </w:rPr>
              <w:t>Pengujian Fungsionalitas</w:t>
            </w:r>
            <w:r w:rsidR="000C1F75">
              <w:rPr>
                <w:noProof/>
                <w:webHidden/>
              </w:rPr>
              <w:tab/>
            </w:r>
            <w:r w:rsidR="000C1F75">
              <w:rPr>
                <w:noProof/>
                <w:webHidden/>
              </w:rPr>
              <w:fldChar w:fldCharType="begin"/>
            </w:r>
            <w:r w:rsidR="000C1F75">
              <w:rPr>
                <w:noProof/>
                <w:webHidden/>
              </w:rPr>
              <w:instrText xml:space="preserve"> PAGEREF _Toc396905580 \h </w:instrText>
            </w:r>
            <w:r w:rsidR="000C1F75">
              <w:rPr>
                <w:noProof/>
                <w:webHidden/>
              </w:rPr>
            </w:r>
            <w:r w:rsidR="000C1F75">
              <w:rPr>
                <w:noProof/>
                <w:webHidden/>
              </w:rPr>
              <w:fldChar w:fldCharType="separate"/>
            </w:r>
            <w:r w:rsidR="002836B7">
              <w:rPr>
                <w:noProof/>
                <w:webHidden/>
              </w:rPr>
              <w:t>143</w:t>
            </w:r>
            <w:r w:rsidR="000C1F75">
              <w:rPr>
                <w:noProof/>
                <w:webHidden/>
              </w:rPr>
              <w:fldChar w:fldCharType="end"/>
            </w:r>
          </w:hyperlink>
        </w:p>
        <w:p w14:paraId="37345EB7" w14:textId="77777777" w:rsidR="000C1F75" w:rsidRDefault="00BE09FF">
          <w:pPr>
            <w:pStyle w:val="TOC3"/>
            <w:rPr>
              <w:rFonts w:asciiTheme="minorHAnsi" w:eastAsiaTheme="minorEastAsia" w:hAnsiTheme="minorHAnsi" w:cstheme="minorBidi"/>
              <w:noProof/>
              <w:lang w:val="id-ID" w:eastAsia="id-ID"/>
            </w:rPr>
          </w:pPr>
          <w:hyperlink w:anchor="_Toc396905581" w:history="1">
            <w:r w:rsidR="000C1F75" w:rsidRPr="00895276">
              <w:rPr>
                <w:rStyle w:val="Hyperlink"/>
                <w:noProof/>
              </w:rPr>
              <w:t>5.2.2.</w:t>
            </w:r>
            <w:r w:rsidR="000C1F75">
              <w:rPr>
                <w:rFonts w:asciiTheme="minorHAnsi" w:eastAsiaTheme="minorEastAsia" w:hAnsiTheme="minorHAnsi" w:cstheme="minorBidi"/>
                <w:noProof/>
                <w:lang w:val="id-ID" w:eastAsia="id-ID"/>
              </w:rPr>
              <w:tab/>
            </w:r>
            <w:r w:rsidR="000C1F75" w:rsidRPr="00895276">
              <w:rPr>
                <w:rStyle w:val="Hyperlink"/>
                <w:noProof/>
              </w:rPr>
              <w:t>Pengujian Performa Kecepatan</w:t>
            </w:r>
            <w:r w:rsidR="000C1F75">
              <w:rPr>
                <w:noProof/>
                <w:webHidden/>
              </w:rPr>
              <w:tab/>
            </w:r>
            <w:r w:rsidR="000C1F75">
              <w:rPr>
                <w:noProof/>
                <w:webHidden/>
              </w:rPr>
              <w:fldChar w:fldCharType="begin"/>
            </w:r>
            <w:r w:rsidR="000C1F75">
              <w:rPr>
                <w:noProof/>
                <w:webHidden/>
              </w:rPr>
              <w:instrText xml:space="preserve"> PAGEREF _Toc396905581 \h </w:instrText>
            </w:r>
            <w:r w:rsidR="000C1F75">
              <w:rPr>
                <w:noProof/>
                <w:webHidden/>
              </w:rPr>
            </w:r>
            <w:r w:rsidR="000C1F75">
              <w:rPr>
                <w:noProof/>
                <w:webHidden/>
              </w:rPr>
              <w:fldChar w:fldCharType="separate"/>
            </w:r>
            <w:r w:rsidR="002836B7">
              <w:rPr>
                <w:noProof/>
                <w:webHidden/>
              </w:rPr>
              <w:t>159</w:t>
            </w:r>
            <w:r w:rsidR="000C1F75">
              <w:rPr>
                <w:noProof/>
                <w:webHidden/>
              </w:rPr>
              <w:fldChar w:fldCharType="end"/>
            </w:r>
          </w:hyperlink>
        </w:p>
        <w:p w14:paraId="6F225D08" w14:textId="77777777" w:rsidR="000C1F75" w:rsidRDefault="00BE09FF">
          <w:pPr>
            <w:pStyle w:val="TOC3"/>
            <w:rPr>
              <w:rFonts w:asciiTheme="minorHAnsi" w:eastAsiaTheme="minorEastAsia" w:hAnsiTheme="minorHAnsi" w:cstheme="minorBidi"/>
              <w:noProof/>
              <w:lang w:val="id-ID" w:eastAsia="id-ID"/>
            </w:rPr>
          </w:pPr>
          <w:hyperlink w:anchor="_Toc396905582" w:history="1">
            <w:r w:rsidR="000C1F75" w:rsidRPr="00895276">
              <w:rPr>
                <w:rStyle w:val="Hyperlink"/>
                <w:noProof/>
              </w:rPr>
              <w:t>5.2.3.</w:t>
            </w:r>
            <w:r w:rsidR="000C1F75">
              <w:rPr>
                <w:rFonts w:asciiTheme="minorHAnsi" w:eastAsiaTheme="minorEastAsia" w:hAnsiTheme="minorHAnsi" w:cstheme="minorBidi"/>
                <w:noProof/>
                <w:lang w:val="id-ID" w:eastAsia="id-ID"/>
              </w:rPr>
              <w:tab/>
            </w:r>
            <w:r w:rsidR="000C1F75" w:rsidRPr="00895276">
              <w:rPr>
                <w:rStyle w:val="Hyperlink"/>
                <w:noProof/>
              </w:rPr>
              <w:t>Pengujian Statistik</w:t>
            </w:r>
            <w:r w:rsidR="000C1F75">
              <w:rPr>
                <w:noProof/>
                <w:webHidden/>
              </w:rPr>
              <w:tab/>
            </w:r>
            <w:r w:rsidR="000C1F75">
              <w:rPr>
                <w:noProof/>
                <w:webHidden/>
              </w:rPr>
              <w:fldChar w:fldCharType="begin"/>
            </w:r>
            <w:r w:rsidR="000C1F75">
              <w:rPr>
                <w:noProof/>
                <w:webHidden/>
              </w:rPr>
              <w:instrText xml:space="preserve"> PAGEREF _Toc396905582 \h </w:instrText>
            </w:r>
            <w:r w:rsidR="000C1F75">
              <w:rPr>
                <w:noProof/>
                <w:webHidden/>
              </w:rPr>
            </w:r>
            <w:r w:rsidR="000C1F75">
              <w:rPr>
                <w:noProof/>
                <w:webHidden/>
              </w:rPr>
              <w:fldChar w:fldCharType="separate"/>
            </w:r>
            <w:r w:rsidR="002836B7">
              <w:rPr>
                <w:noProof/>
                <w:webHidden/>
              </w:rPr>
              <w:t>165</w:t>
            </w:r>
            <w:r w:rsidR="000C1F75">
              <w:rPr>
                <w:noProof/>
                <w:webHidden/>
              </w:rPr>
              <w:fldChar w:fldCharType="end"/>
            </w:r>
          </w:hyperlink>
        </w:p>
        <w:p w14:paraId="1457F1D9" w14:textId="77777777" w:rsidR="000C1F75" w:rsidRDefault="00BE09FF">
          <w:pPr>
            <w:pStyle w:val="TOC2"/>
            <w:rPr>
              <w:rFonts w:asciiTheme="minorHAnsi" w:eastAsiaTheme="minorEastAsia" w:hAnsiTheme="minorHAnsi" w:cstheme="minorBidi"/>
              <w:noProof/>
              <w:lang w:val="id-ID" w:eastAsia="id-ID"/>
            </w:rPr>
          </w:pPr>
          <w:hyperlink w:anchor="_Toc396905583" w:history="1">
            <w:r w:rsidR="000C1F75" w:rsidRPr="00895276">
              <w:rPr>
                <w:rStyle w:val="Hyperlink"/>
                <w:noProof/>
              </w:rPr>
              <w:t>5.3.</w:t>
            </w:r>
            <w:r w:rsidR="000C1F75">
              <w:rPr>
                <w:rFonts w:asciiTheme="minorHAnsi" w:eastAsiaTheme="minorEastAsia" w:hAnsiTheme="minorHAnsi" w:cstheme="minorBidi"/>
                <w:noProof/>
                <w:lang w:val="id-ID" w:eastAsia="id-ID"/>
              </w:rPr>
              <w:tab/>
            </w:r>
            <w:r w:rsidR="000C1F75" w:rsidRPr="00895276">
              <w:rPr>
                <w:rStyle w:val="Hyperlink"/>
                <w:noProof/>
              </w:rPr>
              <w:t>Evaluasi Pengujian</w:t>
            </w:r>
            <w:r w:rsidR="000C1F75">
              <w:rPr>
                <w:noProof/>
                <w:webHidden/>
              </w:rPr>
              <w:tab/>
            </w:r>
            <w:r w:rsidR="000C1F75">
              <w:rPr>
                <w:noProof/>
                <w:webHidden/>
              </w:rPr>
              <w:fldChar w:fldCharType="begin"/>
            </w:r>
            <w:r w:rsidR="000C1F75">
              <w:rPr>
                <w:noProof/>
                <w:webHidden/>
              </w:rPr>
              <w:instrText xml:space="preserve"> PAGEREF _Toc396905583 \h </w:instrText>
            </w:r>
            <w:r w:rsidR="000C1F75">
              <w:rPr>
                <w:noProof/>
                <w:webHidden/>
              </w:rPr>
            </w:r>
            <w:r w:rsidR="000C1F75">
              <w:rPr>
                <w:noProof/>
                <w:webHidden/>
              </w:rPr>
              <w:fldChar w:fldCharType="separate"/>
            </w:r>
            <w:r w:rsidR="002836B7">
              <w:rPr>
                <w:noProof/>
                <w:webHidden/>
              </w:rPr>
              <w:t>189</w:t>
            </w:r>
            <w:r w:rsidR="000C1F75">
              <w:rPr>
                <w:noProof/>
                <w:webHidden/>
              </w:rPr>
              <w:fldChar w:fldCharType="end"/>
            </w:r>
          </w:hyperlink>
        </w:p>
        <w:p w14:paraId="0CE5C1B7" w14:textId="77777777" w:rsidR="000C1F75" w:rsidRDefault="00BE09FF">
          <w:pPr>
            <w:pStyle w:val="TOC3"/>
            <w:rPr>
              <w:rFonts w:asciiTheme="minorHAnsi" w:eastAsiaTheme="minorEastAsia" w:hAnsiTheme="minorHAnsi" w:cstheme="minorBidi"/>
              <w:noProof/>
              <w:lang w:val="id-ID" w:eastAsia="id-ID"/>
            </w:rPr>
          </w:pPr>
          <w:hyperlink w:anchor="_Toc396905584" w:history="1">
            <w:r w:rsidR="000C1F75" w:rsidRPr="00895276">
              <w:rPr>
                <w:rStyle w:val="Hyperlink"/>
                <w:noProof/>
              </w:rPr>
              <w:t>5.3.1.</w:t>
            </w:r>
            <w:r w:rsidR="000C1F75">
              <w:rPr>
                <w:rFonts w:asciiTheme="minorHAnsi" w:eastAsiaTheme="minorEastAsia" w:hAnsiTheme="minorHAnsi" w:cstheme="minorBidi"/>
                <w:noProof/>
                <w:lang w:val="id-ID" w:eastAsia="id-ID"/>
              </w:rPr>
              <w:tab/>
            </w:r>
            <w:r w:rsidR="000C1F75" w:rsidRPr="00895276">
              <w:rPr>
                <w:rStyle w:val="Hyperlink"/>
                <w:noProof/>
              </w:rPr>
              <w:t>Evaluasi Pengujian Fungsionalitas</w:t>
            </w:r>
            <w:r w:rsidR="000C1F75">
              <w:rPr>
                <w:noProof/>
                <w:webHidden/>
              </w:rPr>
              <w:tab/>
            </w:r>
            <w:r w:rsidR="000C1F75">
              <w:rPr>
                <w:noProof/>
                <w:webHidden/>
              </w:rPr>
              <w:fldChar w:fldCharType="begin"/>
            </w:r>
            <w:r w:rsidR="000C1F75">
              <w:rPr>
                <w:noProof/>
                <w:webHidden/>
              </w:rPr>
              <w:instrText xml:space="preserve"> PAGEREF _Toc396905584 \h </w:instrText>
            </w:r>
            <w:r w:rsidR="000C1F75">
              <w:rPr>
                <w:noProof/>
                <w:webHidden/>
              </w:rPr>
            </w:r>
            <w:r w:rsidR="000C1F75">
              <w:rPr>
                <w:noProof/>
                <w:webHidden/>
              </w:rPr>
              <w:fldChar w:fldCharType="separate"/>
            </w:r>
            <w:r w:rsidR="002836B7">
              <w:rPr>
                <w:noProof/>
                <w:webHidden/>
              </w:rPr>
              <w:t>189</w:t>
            </w:r>
            <w:r w:rsidR="000C1F75">
              <w:rPr>
                <w:noProof/>
                <w:webHidden/>
              </w:rPr>
              <w:fldChar w:fldCharType="end"/>
            </w:r>
          </w:hyperlink>
        </w:p>
        <w:p w14:paraId="65453F94" w14:textId="77777777" w:rsidR="000C1F75" w:rsidRDefault="00BE09FF">
          <w:pPr>
            <w:pStyle w:val="TOC3"/>
            <w:rPr>
              <w:rFonts w:asciiTheme="minorHAnsi" w:eastAsiaTheme="minorEastAsia" w:hAnsiTheme="minorHAnsi" w:cstheme="minorBidi"/>
              <w:noProof/>
              <w:lang w:val="id-ID" w:eastAsia="id-ID"/>
            </w:rPr>
          </w:pPr>
          <w:hyperlink w:anchor="_Toc396905585" w:history="1">
            <w:r w:rsidR="000C1F75" w:rsidRPr="00895276">
              <w:rPr>
                <w:rStyle w:val="Hyperlink"/>
                <w:noProof/>
              </w:rPr>
              <w:t>5.3.2.</w:t>
            </w:r>
            <w:r w:rsidR="000C1F75">
              <w:rPr>
                <w:rFonts w:asciiTheme="minorHAnsi" w:eastAsiaTheme="minorEastAsia" w:hAnsiTheme="minorHAnsi" w:cstheme="minorBidi"/>
                <w:noProof/>
                <w:lang w:val="id-ID" w:eastAsia="id-ID"/>
              </w:rPr>
              <w:tab/>
            </w:r>
            <w:r w:rsidR="000C1F75" w:rsidRPr="00895276">
              <w:rPr>
                <w:rStyle w:val="Hyperlink"/>
                <w:noProof/>
              </w:rPr>
              <w:t>Evaluasi Pengujian Statistik</w:t>
            </w:r>
            <w:r w:rsidR="000C1F75">
              <w:rPr>
                <w:noProof/>
                <w:webHidden/>
              </w:rPr>
              <w:tab/>
            </w:r>
            <w:r w:rsidR="000C1F75">
              <w:rPr>
                <w:noProof/>
                <w:webHidden/>
              </w:rPr>
              <w:fldChar w:fldCharType="begin"/>
            </w:r>
            <w:r w:rsidR="000C1F75">
              <w:rPr>
                <w:noProof/>
                <w:webHidden/>
              </w:rPr>
              <w:instrText xml:space="preserve"> PAGEREF _Toc396905585 \h </w:instrText>
            </w:r>
            <w:r w:rsidR="000C1F75">
              <w:rPr>
                <w:noProof/>
                <w:webHidden/>
              </w:rPr>
            </w:r>
            <w:r w:rsidR="000C1F75">
              <w:rPr>
                <w:noProof/>
                <w:webHidden/>
              </w:rPr>
              <w:fldChar w:fldCharType="separate"/>
            </w:r>
            <w:r w:rsidR="002836B7">
              <w:rPr>
                <w:noProof/>
                <w:webHidden/>
              </w:rPr>
              <w:t>190</w:t>
            </w:r>
            <w:r w:rsidR="000C1F75">
              <w:rPr>
                <w:noProof/>
                <w:webHidden/>
              </w:rPr>
              <w:fldChar w:fldCharType="end"/>
            </w:r>
          </w:hyperlink>
        </w:p>
        <w:p w14:paraId="2CA4F027" w14:textId="77777777" w:rsidR="00AF788B" w:rsidRDefault="00AF788B">
          <w:r>
            <w:rPr>
              <w:b/>
              <w:bCs/>
              <w:noProof/>
            </w:rPr>
            <w:fldChar w:fldCharType="end"/>
          </w:r>
        </w:p>
      </w:sdtContent>
    </w:sdt>
    <w:p w14:paraId="4E9DC469" w14:textId="77777777" w:rsidR="000705C1" w:rsidRDefault="000705C1" w:rsidP="00EF1257"/>
    <w:p w14:paraId="1584CB7C" w14:textId="77777777" w:rsidR="00070C84" w:rsidRDefault="00070C84" w:rsidP="00EF1257"/>
    <w:p w14:paraId="227F17A2" w14:textId="77777777" w:rsidR="00070C84" w:rsidRDefault="00070C84" w:rsidP="00EF1257"/>
    <w:p w14:paraId="00BA758D" w14:textId="77777777" w:rsidR="00070C84" w:rsidRDefault="00070C84" w:rsidP="00EF1257"/>
    <w:p w14:paraId="0C3C5195" w14:textId="77777777" w:rsidR="00070C84" w:rsidRDefault="00070C84" w:rsidP="00EF1257"/>
    <w:p w14:paraId="01126CD1" w14:textId="77777777" w:rsidR="00070C84" w:rsidRDefault="00070C84" w:rsidP="00EF1257"/>
    <w:p w14:paraId="3AE548EF" w14:textId="77777777" w:rsidR="00070C84" w:rsidRDefault="00070C84" w:rsidP="00EF1257"/>
    <w:p w14:paraId="092BC119" w14:textId="77777777" w:rsidR="00070C84" w:rsidRDefault="00070C84" w:rsidP="00EF1257"/>
    <w:p w14:paraId="6E9B8F41" w14:textId="77777777" w:rsidR="00070C84" w:rsidRDefault="00070C84" w:rsidP="00EF1257"/>
    <w:p w14:paraId="60D3B323" w14:textId="77777777" w:rsidR="00070C84" w:rsidRDefault="00070C84" w:rsidP="00EF1257"/>
    <w:p w14:paraId="348C2FBD" w14:textId="77777777" w:rsidR="00070C84" w:rsidRDefault="00070C84" w:rsidP="00EF1257"/>
    <w:p w14:paraId="01104054" w14:textId="77777777" w:rsidR="00070C84" w:rsidRDefault="00070C84" w:rsidP="00EF1257"/>
    <w:p w14:paraId="678081BF" w14:textId="77777777" w:rsidR="00070C84" w:rsidRDefault="00070C84" w:rsidP="00EF1257"/>
    <w:p w14:paraId="47FE752C" w14:textId="77777777" w:rsidR="00070C84" w:rsidRDefault="00070C84" w:rsidP="00EF1257"/>
    <w:p w14:paraId="07E1F6CC" w14:textId="77777777" w:rsidR="00812E94" w:rsidRDefault="00812E94" w:rsidP="00EF1257"/>
    <w:p w14:paraId="02C5B379" w14:textId="77777777" w:rsidR="00812E94" w:rsidRDefault="00812E94" w:rsidP="00EF1257"/>
    <w:p w14:paraId="7582E7BE" w14:textId="77777777" w:rsidR="00812E94" w:rsidRDefault="00812E94" w:rsidP="00EF1257"/>
    <w:p w14:paraId="3A016C79" w14:textId="77777777" w:rsidR="00812E94" w:rsidRDefault="00812E94" w:rsidP="00812E94">
      <w:pPr>
        <w:jc w:val="center"/>
        <w:rPr>
          <w:i/>
        </w:rPr>
      </w:pPr>
      <w:r>
        <w:br w:type="page"/>
      </w:r>
      <w:r w:rsidRPr="000F5C1B">
        <w:rPr>
          <w:i/>
        </w:rPr>
        <w:lastRenderedPageBreak/>
        <w:t>[Halaman ini sengaja dikosongkan]</w:t>
      </w:r>
    </w:p>
    <w:p w14:paraId="63AB1F84" w14:textId="77777777" w:rsidR="00812E94" w:rsidRDefault="00812E94" w:rsidP="00812E94">
      <w:r>
        <w:br w:type="page"/>
      </w:r>
    </w:p>
    <w:p w14:paraId="36E508AF" w14:textId="77777777" w:rsidR="00AD1285" w:rsidRDefault="00AD1285" w:rsidP="00B2377C">
      <w:pPr>
        <w:pStyle w:val="Heading1"/>
        <w:numPr>
          <w:ilvl w:val="0"/>
          <w:numId w:val="0"/>
        </w:numPr>
      </w:pPr>
      <w:bookmarkStart w:id="20" w:name="_Toc360782080"/>
      <w:bookmarkStart w:id="21" w:name="_Toc396905517"/>
      <w:r>
        <w:lastRenderedPageBreak/>
        <w:t>DAFTAR GAMBAR</w:t>
      </w:r>
      <w:bookmarkEnd w:id="20"/>
      <w:bookmarkEnd w:id="21"/>
    </w:p>
    <w:p w14:paraId="0B8AF379" w14:textId="77777777" w:rsidR="002B567B" w:rsidRDefault="002B567B" w:rsidP="00EF1257"/>
    <w:p w14:paraId="6CAB30E3" w14:textId="77777777" w:rsidR="000C1F75" w:rsidRDefault="00AC3053">
      <w:pPr>
        <w:pStyle w:val="TableofFigures"/>
        <w:tabs>
          <w:tab w:val="right" w:leader="dot" w:pos="5833"/>
        </w:tabs>
        <w:rPr>
          <w:rFonts w:asciiTheme="minorHAnsi" w:eastAsiaTheme="minorEastAsia" w:hAnsiTheme="minorHAnsi" w:cstheme="minorBidi"/>
          <w:noProof/>
          <w:lang w:val="id-ID" w:eastAsia="id-ID"/>
        </w:rPr>
      </w:pPr>
      <w:r w:rsidRPr="0076331B">
        <w:rPr>
          <w:sz w:val="20"/>
          <w:szCs w:val="20"/>
        </w:rPr>
        <w:fldChar w:fldCharType="begin"/>
      </w:r>
      <w:r w:rsidR="002B567B" w:rsidRPr="0076331B">
        <w:rPr>
          <w:sz w:val="20"/>
          <w:szCs w:val="20"/>
        </w:rPr>
        <w:instrText xml:space="preserve"> TOC \h \z \c "Gambar" </w:instrText>
      </w:r>
      <w:r w:rsidRPr="0076331B">
        <w:rPr>
          <w:sz w:val="20"/>
          <w:szCs w:val="20"/>
        </w:rPr>
        <w:fldChar w:fldCharType="separate"/>
      </w:r>
      <w:hyperlink w:anchor="_Toc396905594" w:history="1">
        <w:r w:rsidR="000C1F75" w:rsidRPr="00E74E1C">
          <w:rPr>
            <w:rStyle w:val="Hyperlink"/>
            <w:noProof/>
          </w:rPr>
          <w:t>Gambar 2.1 Sc@ut untuk PocketPC dan NintendoDs</w:t>
        </w:r>
        <w:r w:rsidR="000C1F75">
          <w:rPr>
            <w:noProof/>
            <w:webHidden/>
          </w:rPr>
          <w:tab/>
        </w:r>
        <w:r w:rsidR="000C1F75">
          <w:rPr>
            <w:noProof/>
            <w:webHidden/>
          </w:rPr>
          <w:fldChar w:fldCharType="begin"/>
        </w:r>
        <w:r w:rsidR="000C1F75">
          <w:rPr>
            <w:noProof/>
            <w:webHidden/>
          </w:rPr>
          <w:instrText xml:space="preserve"> PAGEREF _Toc396905594 \h </w:instrText>
        </w:r>
        <w:r w:rsidR="000C1F75">
          <w:rPr>
            <w:noProof/>
            <w:webHidden/>
          </w:rPr>
        </w:r>
        <w:r w:rsidR="000C1F75">
          <w:rPr>
            <w:noProof/>
            <w:webHidden/>
          </w:rPr>
          <w:fldChar w:fldCharType="separate"/>
        </w:r>
        <w:r w:rsidR="002836B7">
          <w:rPr>
            <w:noProof/>
            <w:webHidden/>
          </w:rPr>
          <w:t>11</w:t>
        </w:r>
        <w:r w:rsidR="000C1F75">
          <w:rPr>
            <w:noProof/>
            <w:webHidden/>
          </w:rPr>
          <w:fldChar w:fldCharType="end"/>
        </w:r>
      </w:hyperlink>
    </w:p>
    <w:p w14:paraId="7E7F5CB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595" w:history="1">
        <w:r w:rsidR="000C1F75" w:rsidRPr="00E74E1C">
          <w:rPr>
            <w:rStyle w:val="Hyperlink"/>
            <w:noProof/>
          </w:rPr>
          <w:t>Gambar 2.2 Perangkat Elektronik Augmentative and Alternative Communication (AAC) Sederhana</w:t>
        </w:r>
        <w:r w:rsidR="000C1F75">
          <w:rPr>
            <w:noProof/>
            <w:webHidden/>
          </w:rPr>
          <w:tab/>
        </w:r>
        <w:r w:rsidR="000C1F75">
          <w:rPr>
            <w:noProof/>
            <w:webHidden/>
          </w:rPr>
          <w:fldChar w:fldCharType="begin"/>
        </w:r>
        <w:r w:rsidR="000C1F75">
          <w:rPr>
            <w:noProof/>
            <w:webHidden/>
          </w:rPr>
          <w:instrText xml:space="preserve"> PAGEREF _Toc396905595 \h </w:instrText>
        </w:r>
        <w:r w:rsidR="000C1F75">
          <w:rPr>
            <w:noProof/>
            <w:webHidden/>
          </w:rPr>
        </w:r>
        <w:r w:rsidR="000C1F75">
          <w:rPr>
            <w:noProof/>
            <w:webHidden/>
          </w:rPr>
          <w:fldChar w:fldCharType="separate"/>
        </w:r>
        <w:r w:rsidR="002836B7">
          <w:rPr>
            <w:noProof/>
            <w:webHidden/>
          </w:rPr>
          <w:t>19</w:t>
        </w:r>
        <w:r w:rsidR="000C1F75">
          <w:rPr>
            <w:noProof/>
            <w:webHidden/>
          </w:rPr>
          <w:fldChar w:fldCharType="end"/>
        </w:r>
      </w:hyperlink>
    </w:p>
    <w:p w14:paraId="7713BF4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596" w:history="1">
        <w:r w:rsidR="000C1F75" w:rsidRPr="00E74E1C">
          <w:rPr>
            <w:rStyle w:val="Hyperlink"/>
            <w:noProof/>
          </w:rPr>
          <w:t>Gambar 2.3 Augmentative and Alternative Communication (AAC) Pada Perangkat Bergerak</w:t>
        </w:r>
        <w:r w:rsidR="000C1F75">
          <w:rPr>
            <w:noProof/>
            <w:webHidden/>
          </w:rPr>
          <w:tab/>
        </w:r>
        <w:r w:rsidR="000C1F75">
          <w:rPr>
            <w:noProof/>
            <w:webHidden/>
          </w:rPr>
          <w:fldChar w:fldCharType="begin"/>
        </w:r>
        <w:r w:rsidR="000C1F75">
          <w:rPr>
            <w:noProof/>
            <w:webHidden/>
          </w:rPr>
          <w:instrText xml:space="preserve"> PAGEREF _Toc396905596 \h </w:instrText>
        </w:r>
        <w:r w:rsidR="000C1F75">
          <w:rPr>
            <w:noProof/>
            <w:webHidden/>
          </w:rPr>
        </w:r>
        <w:r w:rsidR="000C1F75">
          <w:rPr>
            <w:noProof/>
            <w:webHidden/>
          </w:rPr>
          <w:fldChar w:fldCharType="separate"/>
        </w:r>
        <w:r w:rsidR="002836B7">
          <w:rPr>
            <w:noProof/>
            <w:webHidden/>
          </w:rPr>
          <w:t>19</w:t>
        </w:r>
        <w:r w:rsidR="000C1F75">
          <w:rPr>
            <w:noProof/>
            <w:webHidden/>
          </w:rPr>
          <w:fldChar w:fldCharType="end"/>
        </w:r>
      </w:hyperlink>
    </w:p>
    <w:p w14:paraId="4B9CE91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597" w:history="1">
        <w:r w:rsidR="000C1F75" w:rsidRPr="00E74E1C">
          <w:rPr>
            <w:rStyle w:val="Hyperlink"/>
            <w:noProof/>
          </w:rPr>
          <w:t>Gambar 2.4 Arsitektur PhoneGap</w:t>
        </w:r>
        <w:r w:rsidR="000C1F75">
          <w:rPr>
            <w:noProof/>
            <w:webHidden/>
          </w:rPr>
          <w:tab/>
        </w:r>
        <w:r w:rsidR="000C1F75">
          <w:rPr>
            <w:noProof/>
            <w:webHidden/>
          </w:rPr>
          <w:fldChar w:fldCharType="begin"/>
        </w:r>
        <w:r w:rsidR="000C1F75">
          <w:rPr>
            <w:noProof/>
            <w:webHidden/>
          </w:rPr>
          <w:instrText xml:space="preserve"> PAGEREF _Toc396905597 \h </w:instrText>
        </w:r>
        <w:r w:rsidR="000C1F75">
          <w:rPr>
            <w:noProof/>
            <w:webHidden/>
          </w:rPr>
        </w:r>
        <w:r w:rsidR="000C1F75">
          <w:rPr>
            <w:noProof/>
            <w:webHidden/>
          </w:rPr>
          <w:fldChar w:fldCharType="separate"/>
        </w:r>
        <w:r w:rsidR="002836B7">
          <w:rPr>
            <w:noProof/>
            <w:webHidden/>
          </w:rPr>
          <w:t>25</w:t>
        </w:r>
        <w:r w:rsidR="000C1F75">
          <w:rPr>
            <w:noProof/>
            <w:webHidden/>
          </w:rPr>
          <w:fldChar w:fldCharType="end"/>
        </w:r>
      </w:hyperlink>
    </w:p>
    <w:p w14:paraId="5DA623E4"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598" w:history="1">
        <w:r w:rsidR="000C1F75" w:rsidRPr="00E74E1C">
          <w:rPr>
            <w:rStyle w:val="Hyperlink"/>
            <w:noProof/>
          </w:rPr>
          <w:t>Gambar 3.1 Dimensi Pembelajaran dan Siswa</w:t>
        </w:r>
        <w:r w:rsidR="000C1F75">
          <w:rPr>
            <w:noProof/>
            <w:webHidden/>
          </w:rPr>
          <w:tab/>
        </w:r>
        <w:r w:rsidR="000C1F75">
          <w:rPr>
            <w:noProof/>
            <w:webHidden/>
          </w:rPr>
          <w:fldChar w:fldCharType="begin"/>
        </w:r>
        <w:r w:rsidR="000C1F75">
          <w:rPr>
            <w:noProof/>
            <w:webHidden/>
          </w:rPr>
          <w:instrText xml:space="preserve"> PAGEREF _Toc396905598 \h </w:instrText>
        </w:r>
        <w:r w:rsidR="000C1F75">
          <w:rPr>
            <w:noProof/>
            <w:webHidden/>
          </w:rPr>
        </w:r>
        <w:r w:rsidR="000C1F75">
          <w:rPr>
            <w:noProof/>
            <w:webHidden/>
          </w:rPr>
          <w:fldChar w:fldCharType="separate"/>
        </w:r>
        <w:r w:rsidR="002836B7">
          <w:rPr>
            <w:noProof/>
            <w:webHidden/>
          </w:rPr>
          <w:t>30</w:t>
        </w:r>
        <w:r w:rsidR="000C1F75">
          <w:rPr>
            <w:noProof/>
            <w:webHidden/>
          </w:rPr>
          <w:fldChar w:fldCharType="end"/>
        </w:r>
      </w:hyperlink>
    </w:p>
    <w:p w14:paraId="49BBBF3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599" w:history="1">
        <w:r w:rsidR="000C1F75" w:rsidRPr="00E74E1C">
          <w:rPr>
            <w:rStyle w:val="Hyperlink"/>
            <w:noProof/>
          </w:rPr>
          <w:t>Gambar 3.2 Diagram Kasus Penggunaan Sistem</w:t>
        </w:r>
        <w:r w:rsidR="000C1F75">
          <w:rPr>
            <w:noProof/>
            <w:webHidden/>
          </w:rPr>
          <w:tab/>
        </w:r>
        <w:r w:rsidR="000C1F75">
          <w:rPr>
            <w:noProof/>
            <w:webHidden/>
          </w:rPr>
          <w:fldChar w:fldCharType="begin"/>
        </w:r>
        <w:r w:rsidR="000C1F75">
          <w:rPr>
            <w:noProof/>
            <w:webHidden/>
          </w:rPr>
          <w:instrText xml:space="preserve"> PAGEREF _Toc396905599 \h </w:instrText>
        </w:r>
        <w:r w:rsidR="000C1F75">
          <w:rPr>
            <w:noProof/>
            <w:webHidden/>
          </w:rPr>
        </w:r>
        <w:r w:rsidR="000C1F75">
          <w:rPr>
            <w:noProof/>
            <w:webHidden/>
          </w:rPr>
          <w:fldChar w:fldCharType="separate"/>
        </w:r>
        <w:r w:rsidR="002836B7">
          <w:rPr>
            <w:noProof/>
            <w:webHidden/>
          </w:rPr>
          <w:t>35</w:t>
        </w:r>
        <w:r w:rsidR="000C1F75">
          <w:rPr>
            <w:noProof/>
            <w:webHidden/>
          </w:rPr>
          <w:fldChar w:fldCharType="end"/>
        </w:r>
      </w:hyperlink>
    </w:p>
    <w:p w14:paraId="42A27AB7"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0" w:history="1">
        <w:r w:rsidR="000C1F75" w:rsidRPr="00E74E1C">
          <w:rPr>
            <w:rStyle w:val="Hyperlink"/>
            <w:noProof/>
          </w:rPr>
          <w:t>Gambar 3.3 Diagram Aktivitas Mengelola Profil Siswa</w:t>
        </w:r>
        <w:r w:rsidR="000C1F75">
          <w:rPr>
            <w:noProof/>
            <w:webHidden/>
          </w:rPr>
          <w:tab/>
        </w:r>
        <w:r w:rsidR="000C1F75">
          <w:rPr>
            <w:noProof/>
            <w:webHidden/>
          </w:rPr>
          <w:fldChar w:fldCharType="begin"/>
        </w:r>
        <w:r w:rsidR="000C1F75">
          <w:rPr>
            <w:noProof/>
            <w:webHidden/>
          </w:rPr>
          <w:instrText xml:space="preserve"> PAGEREF _Toc396905600 \h </w:instrText>
        </w:r>
        <w:r w:rsidR="000C1F75">
          <w:rPr>
            <w:noProof/>
            <w:webHidden/>
          </w:rPr>
        </w:r>
        <w:r w:rsidR="000C1F75">
          <w:rPr>
            <w:noProof/>
            <w:webHidden/>
          </w:rPr>
          <w:fldChar w:fldCharType="separate"/>
        </w:r>
        <w:r w:rsidR="002836B7">
          <w:rPr>
            <w:noProof/>
            <w:webHidden/>
          </w:rPr>
          <w:t>37</w:t>
        </w:r>
        <w:r w:rsidR="000C1F75">
          <w:rPr>
            <w:noProof/>
            <w:webHidden/>
          </w:rPr>
          <w:fldChar w:fldCharType="end"/>
        </w:r>
      </w:hyperlink>
    </w:p>
    <w:p w14:paraId="6E4A95FF"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1" w:history="1">
        <w:r w:rsidR="000C1F75" w:rsidRPr="00E74E1C">
          <w:rPr>
            <w:rStyle w:val="Hyperlink"/>
            <w:noProof/>
          </w:rPr>
          <w:t xml:space="preserve">Gambar 3.4 Diagram </w:t>
        </w:r>
        <w:r w:rsidR="000C1F75" w:rsidRPr="00E74E1C">
          <w:rPr>
            <w:rStyle w:val="Hyperlink"/>
            <w:i/>
            <w:noProof/>
          </w:rPr>
          <w:t>Robustness</w:t>
        </w:r>
        <w:r w:rsidR="000C1F75" w:rsidRPr="00E74E1C">
          <w:rPr>
            <w:rStyle w:val="Hyperlink"/>
            <w:noProof/>
          </w:rPr>
          <w:t xml:space="preserve"> Mengelola Profil Siswa</w:t>
        </w:r>
        <w:r w:rsidR="000C1F75">
          <w:rPr>
            <w:noProof/>
            <w:webHidden/>
          </w:rPr>
          <w:tab/>
        </w:r>
        <w:r w:rsidR="000C1F75">
          <w:rPr>
            <w:noProof/>
            <w:webHidden/>
          </w:rPr>
          <w:fldChar w:fldCharType="begin"/>
        </w:r>
        <w:r w:rsidR="000C1F75">
          <w:rPr>
            <w:noProof/>
            <w:webHidden/>
          </w:rPr>
          <w:instrText xml:space="preserve"> PAGEREF _Toc396905601 \h </w:instrText>
        </w:r>
        <w:r w:rsidR="000C1F75">
          <w:rPr>
            <w:noProof/>
            <w:webHidden/>
          </w:rPr>
        </w:r>
        <w:r w:rsidR="000C1F75">
          <w:rPr>
            <w:noProof/>
            <w:webHidden/>
          </w:rPr>
          <w:fldChar w:fldCharType="separate"/>
        </w:r>
        <w:r w:rsidR="002836B7">
          <w:rPr>
            <w:noProof/>
            <w:webHidden/>
          </w:rPr>
          <w:t>37</w:t>
        </w:r>
        <w:r w:rsidR="000C1F75">
          <w:rPr>
            <w:noProof/>
            <w:webHidden/>
          </w:rPr>
          <w:fldChar w:fldCharType="end"/>
        </w:r>
      </w:hyperlink>
    </w:p>
    <w:p w14:paraId="3E69377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2" w:history="1">
        <w:r w:rsidR="000C1F75" w:rsidRPr="00E74E1C">
          <w:rPr>
            <w:rStyle w:val="Hyperlink"/>
            <w:noProof/>
          </w:rPr>
          <w:t>Gambar 3.5 Diagram Urutan Mengelola Profil Siswa</w:t>
        </w:r>
        <w:r w:rsidR="000C1F75">
          <w:rPr>
            <w:noProof/>
            <w:webHidden/>
          </w:rPr>
          <w:tab/>
        </w:r>
        <w:r w:rsidR="000C1F75">
          <w:rPr>
            <w:noProof/>
            <w:webHidden/>
          </w:rPr>
          <w:fldChar w:fldCharType="begin"/>
        </w:r>
        <w:r w:rsidR="000C1F75">
          <w:rPr>
            <w:noProof/>
            <w:webHidden/>
          </w:rPr>
          <w:instrText xml:space="preserve"> PAGEREF _Toc396905602 \h </w:instrText>
        </w:r>
        <w:r w:rsidR="000C1F75">
          <w:rPr>
            <w:noProof/>
            <w:webHidden/>
          </w:rPr>
        </w:r>
        <w:r w:rsidR="000C1F75">
          <w:rPr>
            <w:noProof/>
            <w:webHidden/>
          </w:rPr>
          <w:fldChar w:fldCharType="separate"/>
        </w:r>
        <w:r w:rsidR="002836B7">
          <w:rPr>
            <w:noProof/>
            <w:webHidden/>
          </w:rPr>
          <w:t>38</w:t>
        </w:r>
        <w:r w:rsidR="000C1F75">
          <w:rPr>
            <w:noProof/>
            <w:webHidden/>
          </w:rPr>
          <w:fldChar w:fldCharType="end"/>
        </w:r>
      </w:hyperlink>
    </w:p>
    <w:p w14:paraId="6581DCB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3" w:history="1">
        <w:r w:rsidR="000C1F75" w:rsidRPr="00E74E1C">
          <w:rPr>
            <w:rStyle w:val="Hyperlink"/>
            <w:noProof/>
          </w:rPr>
          <w:t>Gambar 3.6 Diagram Aktivitas Mengelola Rancangan Aktivitas Pembelajaran Siswa</w:t>
        </w:r>
        <w:r w:rsidR="000C1F75">
          <w:rPr>
            <w:noProof/>
            <w:webHidden/>
          </w:rPr>
          <w:tab/>
        </w:r>
        <w:r w:rsidR="000C1F75">
          <w:rPr>
            <w:noProof/>
            <w:webHidden/>
          </w:rPr>
          <w:fldChar w:fldCharType="begin"/>
        </w:r>
        <w:r w:rsidR="000C1F75">
          <w:rPr>
            <w:noProof/>
            <w:webHidden/>
          </w:rPr>
          <w:instrText xml:space="preserve"> PAGEREF _Toc396905603 \h </w:instrText>
        </w:r>
        <w:r w:rsidR="000C1F75">
          <w:rPr>
            <w:noProof/>
            <w:webHidden/>
          </w:rPr>
        </w:r>
        <w:r w:rsidR="000C1F75">
          <w:rPr>
            <w:noProof/>
            <w:webHidden/>
          </w:rPr>
          <w:fldChar w:fldCharType="separate"/>
        </w:r>
        <w:r w:rsidR="002836B7">
          <w:rPr>
            <w:noProof/>
            <w:webHidden/>
          </w:rPr>
          <w:t>40</w:t>
        </w:r>
        <w:r w:rsidR="000C1F75">
          <w:rPr>
            <w:noProof/>
            <w:webHidden/>
          </w:rPr>
          <w:fldChar w:fldCharType="end"/>
        </w:r>
      </w:hyperlink>
    </w:p>
    <w:p w14:paraId="41FD6EC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4" w:history="1">
        <w:r w:rsidR="000C1F75" w:rsidRPr="00E74E1C">
          <w:rPr>
            <w:rStyle w:val="Hyperlink"/>
            <w:noProof/>
          </w:rPr>
          <w:t xml:space="preserve">Gambar 3.7 Diagram </w:t>
        </w:r>
        <w:r w:rsidR="000C1F75" w:rsidRPr="00E74E1C">
          <w:rPr>
            <w:rStyle w:val="Hyperlink"/>
            <w:i/>
            <w:noProof/>
          </w:rPr>
          <w:t>Robustness</w:t>
        </w:r>
        <w:r w:rsidR="000C1F75" w:rsidRPr="00E74E1C">
          <w:rPr>
            <w:rStyle w:val="Hyperlink"/>
            <w:noProof/>
          </w:rPr>
          <w:t xml:space="preserve"> Mengelola Rancangan Aktivitas Pembelajaran Siswa</w:t>
        </w:r>
        <w:r w:rsidR="000C1F75">
          <w:rPr>
            <w:noProof/>
            <w:webHidden/>
          </w:rPr>
          <w:tab/>
        </w:r>
        <w:r w:rsidR="000C1F75">
          <w:rPr>
            <w:noProof/>
            <w:webHidden/>
          </w:rPr>
          <w:fldChar w:fldCharType="begin"/>
        </w:r>
        <w:r w:rsidR="000C1F75">
          <w:rPr>
            <w:noProof/>
            <w:webHidden/>
          </w:rPr>
          <w:instrText xml:space="preserve"> PAGEREF _Toc396905604 \h </w:instrText>
        </w:r>
        <w:r w:rsidR="000C1F75">
          <w:rPr>
            <w:noProof/>
            <w:webHidden/>
          </w:rPr>
        </w:r>
        <w:r w:rsidR="000C1F75">
          <w:rPr>
            <w:noProof/>
            <w:webHidden/>
          </w:rPr>
          <w:fldChar w:fldCharType="separate"/>
        </w:r>
        <w:r w:rsidR="002836B7">
          <w:rPr>
            <w:noProof/>
            <w:webHidden/>
          </w:rPr>
          <w:t>41</w:t>
        </w:r>
        <w:r w:rsidR="000C1F75">
          <w:rPr>
            <w:noProof/>
            <w:webHidden/>
          </w:rPr>
          <w:fldChar w:fldCharType="end"/>
        </w:r>
      </w:hyperlink>
    </w:p>
    <w:p w14:paraId="328FFD1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5" w:history="1">
        <w:r w:rsidR="000C1F75" w:rsidRPr="00E74E1C">
          <w:rPr>
            <w:rStyle w:val="Hyperlink"/>
            <w:noProof/>
          </w:rPr>
          <w:t>Gambar 3.8 Diagram Urutan Mengelola Rancangan Aktivitas Pembelajaran Siswa</w:t>
        </w:r>
        <w:r w:rsidR="000C1F75">
          <w:rPr>
            <w:noProof/>
            <w:webHidden/>
          </w:rPr>
          <w:tab/>
        </w:r>
        <w:r w:rsidR="000C1F75">
          <w:rPr>
            <w:noProof/>
            <w:webHidden/>
          </w:rPr>
          <w:fldChar w:fldCharType="begin"/>
        </w:r>
        <w:r w:rsidR="000C1F75">
          <w:rPr>
            <w:noProof/>
            <w:webHidden/>
          </w:rPr>
          <w:instrText xml:space="preserve"> PAGEREF _Toc396905605 \h </w:instrText>
        </w:r>
        <w:r w:rsidR="000C1F75">
          <w:rPr>
            <w:noProof/>
            <w:webHidden/>
          </w:rPr>
        </w:r>
        <w:r w:rsidR="000C1F75">
          <w:rPr>
            <w:noProof/>
            <w:webHidden/>
          </w:rPr>
          <w:fldChar w:fldCharType="separate"/>
        </w:r>
        <w:r w:rsidR="002836B7">
          <w:rPr>
            <w:noProof/>
            <w:webHidden/>
          </w:rPr>
          <w:t>41</w:t>
        </w:r>
        <w:r w:rsidR="000C1F75">
          <w:rPr>
            <w:noProof/>
            <w:webHidden/>
          </w:rPr>
          <w:fldChar w:fldCharType="end"/>
        </w:r>
      </w:hyperlink>
    </w:p>
    <w:p w14:paraId="58ED6705"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6" w:history="1">
        <w:r w:rsidR="000C1F75" w:rsidRPr="00E74E1C">
          <w:rPr>
            <w:rStyle w:val="Hyperlink"/>
            <w:noProof/>
          </w:rPr>
          <w:t>Gambar 3.9 Diagram Aktivitas Mengerjakan Aktivitas Pembelajaran</w:t>
        </w:r>
        <w:r w:rsidR="000C1F75">
          <w:rPr>
            <w:noProof/>
            <w:webHidden/>
          </w:rPr>
          <w:tab/>
        </w:r>
        <w:r w:rsidR="000C1F75">
          <w:rPr>
            <w:noProof/>
            <w:webHidden/>
          </w:rPr>
          <w:fldChar w:fldCharType="begin"/>
        </w:r>
        <w:r w:rsidR="000C1F75">
          <w:rPr>
            <w:noProof/>
            <w:webHidden/>
          </w:rPr>
          <w:instrText xml:space="preserve"> PAGEREF _Toc396905606 \h </w:instrText>
        </w:r>
        <w:r w:rsidR="000C1F75">
          <w:rPr>
            <w:noProof/>
            <w:webHidden/>
          </w:rPr>
        </w:r>
        <w:r w:rsidR="000C1F75">
          <w:rPr>
            <w:noProof/>
            <w:webHidden/>
          </w:rPr>
          <w:fldChar w:fldCharType="separate"/>
        </w:r>
        <w:r w:rsidR="002836B7">
          <w:rPr>
            <w:noProof/>
            <w:webHidden/>
          </w:rPr>
          <w:t>43</w:t>
        </w:r>
        <w:r w:rsidR="000C1F75">
          <w:rPr>
            <w:noProof/>
            <w:webHidden/>
          </w:rPr>
          <w:fldChar w:fldCharType="end"/>
        </w:r>
      </w:hyperlink>
    </w:p>
    <w:p w14:paraId="26961AD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7" w:history="1">
        <w:r w:rsidR="000C1F75" w:rsidRPr="00E74E1C">
          <w:rPr>
            <w:rStyle w:val="Hyperlink"/>
            <w:noProof/>
          </w:rPr>
          <w:t xml:space="preserve">Gambar 3.10 Diagram </w:t>
        </w:r>
        <w:r w:rsidR="000C1F75" w:rsidRPr="00E74E1C">
          <w:rPr>
            <w:rStyle w:val="Hyperlink"/>
            <w:i/>
            <w:noProof/>
          </w:rPr>
          <w:t>Robustness</w:t>
        </w:r>
        <w:r w:rsidR="000C1F75" w:rsidRPr="00E74E1C">
          <w:rPr>
            <w:rStyle w:val="Hyperlink"/>
            <w:noProof/>
          </w:rPr>
          <w:t xml:space="preserve"> Mengerjakan Aktivitas Pembelajaran</w:t>
        </w:r>
        <w:r w:rsidR="000C1F75">
          <w:rPr>
            <w:noProof/>
            <w:webHidden/>
          </w:rPr>
          <w:tab/>
        </w:r>
        <w:r w:rsidR="000C1F75">
          <w:rPr>
            <w:noProof/>
            <w:webHidden/>
          </w:rPr>
          <w:fldChar w:fldCharType="begin"/>
        </w:r>
        <w:r w:rsidR="000C1F75">
          <w:rPr>
            <w:noProof/>
            <w:webHidden/>
          </w:rPr>
          <w:instrText xml:space="preserve"> PAGEREF _Toc396905607 \h </w:instrText>
        </w:r>
        <w:r w:rsidR="000C1F75">
          <w:rPr>
            <w:noProof/>
            <w:webHidden/>
          </w:rPr>
        </w:r>
        <w:r w:rsidR="000C1F75">
          <w:rPr>
            <w:noProof/>
            <w:webHidden/>
          </w:rPr>
          <w:fldChar w:fldCharType="separate"/>
        </w:r>
        <w:r w:rsidR="002836B7">
          <w:rPr>
            <w:noProof/>
            <w:webHidden/>
          </w:rPr>
          <w:t>44</w:t>
        </w:r>
        <w:r w:rsidR="000C1F75">
          <w:rPr>
            <w:noProof/>
            <w:webHidden/>
          </w:rPr>
          <w:fldChar w:fldCharType="end"/>
        </w:r>
      </w:hyperlink>
    </w:p>
    <w:p w14:paraId="67904C6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8" w:history="1">
        <w:r w:rsidR="000C1F75" w:rsidRPr="00E74E1C">
          <w:rPr>
            <w:rStyle w:val="Hyperlink"/>
            <w:noProof/>
          </w:rPr>
          <w:t>Gambar 3.11 Diagram Urutan Mengerjakan Aktivitas Pembelajaran</w:t>
        </w:r>
        <w:r w:rsidR="000C1F75">
          <w:rPr>
            <w:noProof/>
            <w:webHidden/>
          </w:rPr>
          <w:tab/>
        </w:r>
        <w:r w:rsidR="000C1F75">
          <w:rPr>
            <w:noProof/>
            <w:webHidden/>
          </w:rPr>
          <w:fldChar w:fldCharType="begin"/>
        </w:r>
        <w:r w:rsidR="000C1F75">
          <w:rPr>
            <w:noProof/>
            <w:webHidden/>
          </w:rPr>
          <w:instrText xml:space="preserve"> PAGEREF _Toc396905608 \h </w:instrText>
        </w:r>
        <w:r w:rsidR="000C1F75">
          <w:rPr>
            <w:noProof/>
            <w:webHidden/>
          </w:rPr>
        </w:r>
        <w:r w:rsidR="000C1F75">
          <w:rPr>
            <w:noProof/>
            <w:webHidden/>
          </w:rPr>
          <w:fldChar w:fldCharType="separate"/>
        </w:r>
        <w:r w:rsidR="002836B7">
          <w:rPr>
            <w:noProof/>
            <w:webHidden/>
          </w:rPr>
          <w:t>44</w:t>
        </w:r>
        <w:r w:rsidR="000C1F75">
          <w:rPr>
            <w:noProof/>
            <w:webHidden/>
          </w:rPr>
          <w:fldChar w:fldCharType="end"/>
        </w:r>
      </w:hyperlink>
    </w:p>
    <w:p w14:paraId="25D0AC6B"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09" w:history="1">
        <w:r w:rsidR="000C1F75" w:rsidRPr="00E74E1C">
          <w:rPr>
            <w:rStyle w:val="Hyperlink"/>
            <w:noProof/>
          </w:rPr>
          <w:t>Gambar 3.12 Diagram Aktivitas Mengelola Evaluasi Siswa</w:t>
        </w:r>
        <w:r w:rsidR="000C1F75">
          <w:rPr>
            <w:noProof/>
            <w:webHidden/>
          </w:rPr>
          <w:tab/>
        </w:r>
        <w:r w:rsidR="000C1F75">
          <w:rPr>
            <w:noProof/>
            <w:webHidden/>
          </w:rPr>
          <w:fldChar w:fldCharType="begin"/>
        </w:r>
        <w:r w:rsidR="000C1F75">
          <w:rPr>
            <w:noProof/>
            <w:webHidden/>
          </w:rPr>
          <w:instrText xml:space="preserve"> PAGEREF _Toc396905609 \h </w:instrText>
        </w:r>
        <w:r w:rsidR="000C1F75">
          <w:rPr>
            <w:noProof/>
            <w:webHidden/>
          </w:rPr>
        </w:r>
        <w:r w:rsidR="000C1F75">
          <w:rPr>
            <w:noProof/>
            <w:webHidden/>
          </w:rPr>
          <w:fldChar w:fldCharType="separate"/>
        </w:r>
        <w:r w:rsidR="002836B7">
          <w:rPr>
            <w:noProof/>
            <w:webHidden/>
          </w:rPr>
          <w:t>46</w:t>
        </w:r>
        <w:r w:rsidR="000C1F75">
          <w:rPr>
            <w:noProof/>
            <w:webHidden/>
          </w:rPr>
          <w:fldChar w:fldCharType="end"/>
        </w:r>
      </w:hyperlink>
    </w:p>
    <w:p w14:paraId="51734EE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0" w:history="1">
        <w:r w:rsidR="000C1F75" w:rsidRPr="00E74E1C">
          <w:rPr>
            <w:rStyle w:val="Hyperlink"/>
            <w:noProof/>
          </w:rPr>
          <w:t>Gambar 3.13 Diagram Robustness Mengelola Evaluasi Siswa</w:t>
        </w:r>
        <w:r w:rsidR="000C1F75">
          <w:rPr>
            <w:noProof/>
            <w:webHidden/>
          </w:rPr>
          <w:tab/>
        </w:r>
        <w:r w:rsidR="000C1F75">
          <w:rPr>
            <w:noProof/>
            <w:webHidden/>
          </w:rPr>
          <w:fldChar w:fldCharType="begin"/>
        </w:r>
        <w:r w:rsidR="000C1F75">
          <w:rPr>
            <w:noProof/>
            <w:webHidden/>
          </w:rPr>
          <w:instrText xml:space="preserve"> PAGEREF _Toc396905610 \h </w:instrText>
        </w:r>
        <w:r w:rsidR="000C1F75">
          <w:rPr>
            <w:noProof/>
            <w:webHidden/>
          </w:rPr>
        </w:r>
        <w:r w:rsidR="000C1F75">
          <w:rPr>
            <w:noProof/>
            <w:webHidden/>
          </w:rPr>
          <w:fldChar w:fldCharType="separate"/>
        </w:r>
        <w:r w:rsidR="002836B7">
          <w:rPr>
            <w:noProof/>
            <w:webHidden/>
          </w:rPr>
          <w:t>47</w:t>
        </w:r>
        <w:r w:rsidR="000C1F75">
          <w:rPr>
            <w:noProof/>
            <w:webHidden/>
          </w:rPr>
          <w:fldChar w:fldCharType="end"/>
        </w:r>
      </w:hyperlink>
    </w:p>
    <w:p w14:paraId="4FA6B91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1" w:history="1">
        <w:r w:rsidR="000C1F75" w:rsidRPr="00E74E1C">
          <w:rPr>
            <w:rStyle w:val="Hyperlink"/>
            <w:noProof/>
          </w:rPr>
          <w:t>Gambar 3.14 Diagram Urutan Mengelola Evaluasi Siswa</w:t>
        </w:r>
        <w:r w:rsidR="000C1F75">
          <w:rPr>
            <w:noProof/>
            <w:webHidden/>
          </w:rPr>
          <w:tab/>
        </w:r>
        <w:r w:rsidR="000C1F75">
          <w:rPr>
            <w:noProof/>
            <w:webHidden/>
          </w:rPr>
          <w:fldChar w:fldCharType="begin"/>
        </w:r>
        <w:r w:rsidR="000C1F75">
          <w:rPr>
            <w:noProof/>
            <w:webHidden/>
          </w:rPr>
          <w:instrText xml:space="preserve"> PAGEREF _Toc396905611 \h </w:instrText>
        </w:r>
        <w:r w:rsidR="000C1F75">
          <w:rPr>
            <w:noProof/>
            <w:webHidden/>
          </w:rPr>
        </w:r>
        <w:r w:rsidR="000C1F75">
          <w:rPr>
            <w:noProof/>
            <w:webHidden/>
          </w:rPr>
          <w:fldChar w:fldCharType="separate"/>
        </w:r>
        <w:r w:rsidR="002836B7">
          <w:rPr>
            <w:noProof/>
            <w:webHidden/>
          </w:rPr>
          <w:t>47</w:t>
        </w:r>
        <w:r w:rsidR="000C1F75">
          <w:rPr>
            <w:noProof/>
            <w:webHidden/>
          </w:rPr>
          <w:fldChar w:fldCharType="end"/>
        </w:r>
      </w:hyperlink>
    </w:p>
    <w:p w14:paraId="4A1700D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2" w:history="1">
        <w:r w:rsidR="000C1F75" w:rsidRPr="00E74E1C">
          <w:rPr>
            <w:rStyle w:val="Hyperlink"/>
            <w:noProof/>
          </w:rPr>
          <w:t xml:space="preserve">Gambar 3.15 Arsitektur Aplikasi </w:t>
        </w:r>
        <w:r w:rsidR="000C1F75" w:rsidRPr="00E74E1C">
          <w:rPr>
            <w:rStyle w:val="Hyperlink"/>
            <w:i/>
            <w:noProof/>
          </w:rPr>
          <w:t>Autis Care</w:t>
        </w:r>
        <w:r w:rsidR="000C1F75">
          <w:rPr>
            <w:noProof/>
            <w:webHidden/>
          </w:rPr>
          <w:tab/>
        </w:r>
        <w:r w:rsidR="000C1F75">
          <w:rPr>
            <w:noProof/>
            <w:webHidden/>
          </w:rPr>
          <w:fldChar w:fldCharType="begin"/>
        </w:r>
        <w:r w:rsidR="000C1F75">
          <w:rPr>
            <w:noProof/>
            <w:webHidden/>
          </w:rPr>
          <w:instrText xml:space="preserve"> PAGEREF _Toc396905612 \h </w:instrText>
        </w:r>
        <w:r w:rsidR="000C1F75">
          <w:rPr>
            <w:noProof/>
            <w:webHidden/>
          </w:rPr>
        </w:r>
        <w:r w:rsidR="000C1F75">
          <w:rPr>
            <w:noProof/>
            <w:webHidden/>
          </w:rPr>
          <w:fldChar w:fldCharType="separate"/>
        </w:r>
        <w:r w:rsidR="002836B7">
          <w:rPr>
            <w:noProof/>
            <w:webHidden/>
          </w:rPr>
          <w:t>48</w:t>
        </w:r>
        <w:r w:rsidR="000C1F75">
          <w:rPr>
            <w:noProof/>
            <w:webHidden/>
          </w:rPr>
          <w:fldChar w:fldCharType="end"/>
        </w:r>
      </w:hyperlink>
    </w:p>
    <w:p w14:paraId="6F882A5E"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3" w:history="1">
        <w:r w:rsidR="000C1F75" w:rsidRPr="00E74E1C">
          <w:rPr>
            <w:rStyle w:val="Hyperlink"/>
            <w:noProof/>
          </w:rPr>
          <w:t xml:space="preserve">Gambar 3.16 Diagram Kelas </w:t>
        </w:r>
        <w:r w:rsidR="000C1F75" w:rsidRPr="00E74E1C">
          <w:rPr>
            <w:rStyle w:val="Hyperlink"/>
            <w:i/>
            <w:noProof/>
          </w:rPr>
          <w:t>Autis Care</w:t>
        </w:r>
        <w:r w:rsidR="000C1F75">
          <w:rPr>
            <w:noProof/>
            <w:webHidden/>
          </w:rPr>
          <w:tab/>
        </w:r>
        <w:r w:rsidR="000C1F75">
          <w:rPr>
            <w:noProof/>
            <w:webHidden/>
          </w:rPr>
          <w:fldChar w:fldCharType="begin"/>
        </w:r>
        <w:r w:rsidR="000C1F75">
          <w:rPr>
            <w:noProof/>
            <w:webHidden/>
          </w:rPr>
          <w:instrText xml:space="preserve"> PAGEREF _Toc396905613 \h </w:instrText>
        </w:r>
        <w:r w:rsidR="000C1F75">
          <w:rPr>
            <w:noProof/>
            <w:webHidden/>
          </w:rPr>
        </w:r>
        <w:r w:rsidR="000C1F75">
          <w:rPr>
            <w:noProof/>
            <w:webHidden/>
          </w:rPr>
          <w:fldChar w:fldCharType="separate"/>
        </w:r>
        <w:r w:rsidR="002836B7">
          <w:rPr>
            <w:noProof/>
            <w:webHidden/>
          </w:rPr>
          <w:t>49</w:t>
        </w:r>
        <w:r w:rsidR="000C1F75">
          <w:rPr>
            <w:noProof/>
            <w:webHidden/>
          </w:rPr>
          <w:fldChar w:fldCharType="end"/>
        </w:r>
      </w:hyperlink>
    </w:p>
    <w:p w14:paraId="55CE586D"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4" w:history="1">
        <w:r w:rsidR="000C1F75" w:rsidRPr="00E74E1C">
          <w:rPr>
            <w:rStyle w:val="Hyperlink"/>
            <w:noProof/>
          </w:rPr>
          <w:t xml:space="preserve">Gambar 3.17 Conceptual Data Model (CDM) </w:t>
        </w:r>
        <w:r w:rsidR="000C1F75" w:rsidRPr="00E74E1C">
          <w:rPr>
            <w:rStyle w:val="Hyperlink"/>
            <w:i/>
            <w:noProof/>
          </w:rPr>
          <w:t>Autis Care</w:t>
        </w:r>
        <w:r w:rsidR="000C1F75">
          <w:rPr>
            <w:noProof/>
            <w:webHidden/>
          </w:rPr>
          <w:tab/>
        </w:r>
        <w:r w:rsidR="000C1F75">
          <w:rPr>
            <w:noProof/>
            <w:webHidden/>
          </w:rPr>
          <w:fldChar w:fldCharType="begin"/>
        </w:r>
        <w:r w:rsidR="000C1F75">
          <w:rPr>
            <w:noProof/>
            <w:webHidden/>
          </w:rPr>
          <w:instrText xml:space="preserve"> PAGEREF _Toc396905614 \h </w:instrText>
        </w:r>
        <w:r w:rsidR="000C1F75">
          <w:rPr>
            <w:noProof/>
            <w:webHidden/>
          </w:rPr>
        </w:r>
        <w:r w:rsidR="000C1F75">
          <w:rPr>
            <w:noProof/>
            <w:webHidden/>
          </w:rPr>
          <w:fldChar w:fldCharType="separate"/>
        </w:r>
        <w:r w:rsidR="002836B7">
          <w:rPr>
            <w:noProof/>
            <w:webHidden/>
          </w:rPr>
          <w:t>50</w:t>
        </w:r>
        <w:r w:rsidR="000C1F75">
          <w:rPr>
            <w:noProof/>
            <w:webHidden/>
          </w:rPr>
          <w:fldChar w:fldCharType="end"/>
        </w:r>
      </w:hyperlink>
    </w:p>
    <w:p w14:paraId="6823263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5" w:history="1">
        <w:r w:rsidR="000C1F75" w:rsidRPr="00E74E1C">
          <w:rPr>
            <w:rStyle w:val="Hyperlink"/>
            <w:noProof/>
          </w:rPr>
          <w:t xml:space="preserve">Gambar 3.18 Physical Data Model (PDM) </w:t>
        </w:r>
        <w:r w:rsidR="000C1F75" w:rsidRPr="00E74E1C">
          <w:rPr>
            <w:rStyle w:val="Hyperlink"/>
            <w:i/>
            <w:noProof/>
          </w:rPr>
          <w:t>Autis Care</w:t>
        </w:r>
        <w:r w:rsidR="000C1F75">
          <w:rPr>
            <w:noProof/>
            <w:webHidden/>
          </w:rPr>
          <w:tab/>
        </w:r>
        <w:r w:rsidR="000C1F75">
          <w:rPr>
            <w:noProof/>
            <w:webHidden/>
          </w:rPr>
          <w:fldChar w:fldCharType="begin"/>
        </w:r>
        <w:r w:rsidR="000C1F75">
          <w:rPr>
            <w:noProof/>
            <w:webHidden/>
          </w:rPr>
          <w:instrText xml:space="preserve"> PAGEREF _Toc396905615 \h </w:instrText>
        </w:r>
        <w:r w:rsidR="000C1F75">
          <w:rPr>
            <w:noProof/>
            <w:webHidden/>
          </w:rPr>
        </w:r>
        <w:r w:rsidR="000C1F75">
          <w:rPr>
            <w:noProof/>
            <w:webHidden/>
          </w:rPr>
          <w:fldChar w:fldCharType="separate"/>
        </w:r>
        <w:r w:rsidR="002836B7">
          <w:rPr>
            <w:noProof/>
            <w:webHidden/>
          </w:rPr>
          <w:t>51</w:t>
        </w:r>
        <w:r w:rsidR="000C1F75">
          <w:rPr>
            <w:noProof/>
            <w:webHidden/>
          </w:rPr>
          <w:fldChar w:fldCharType="end"/>
        </w:r>
      </w:hyperlink>
    </w:p>
    <w:p w14:paraId="277EC76E"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6" w:history="1">
        <w:r w:rsidR="000C1F75" w:rsidRPr="00E74E1C">
          <w:rPr>
            <w:rStyle w:val="Hyperlink"/>
            <w:noProof/>
          </w:rPr>
          <w:t xml:space="preserve">Gambar 3.19 Rancangan Antarmuka Halaman </w:t>
        </w:r>
        <w:r w:rsidR="000C1F75" w:rsidRPr="00E74E1C">
          <w:rPr>
            <w:rStyle w:val="Hyperlink"/>
            <w:i/>
            <w:noProof/>
          </w:rPr>
          <w:t>Login</w:t>
        </w:r>
        <w:r w:rsidR="000C1F75">
          <w:rPr>
            <w:noProof/>
            <w:webHidden/>
          </w:rPr>
          <w:tab/>
        </w:r>
        <w:r w:rsidR="000C1F75">
          <w:rPr>
            <w:noProof/>
            <w:webHidden/>
          </w:rPr>
          <w:fldChar w:fldCharType="begin"/>
        </w:r>
        <w:r w:rsidR="000C1F75">
          <w:rPr>
            <w:noProof/>
            <w:webHidden/>
          </w:rPr>
          <w:instrText xml:space="preserve"> PAGEREF _Toc396905616 \h </w:instrText>
        </w:r>
        <w:r w:rsidR="000C1F75">
          <w:rPr>
            <w:noProof/>
            <w:webHidden/>
          </w:rPr>
        </w:r>
        <w:r w:rsidR="000C1F75">
          <w:rPr>
            <w:noProof/>
            <w:webHidden/>
          </w:rPr>
          <w:fldChar w:fldCharType="separate"/>
        </w:r>
        <w:r w:rsidR="002836B7">
          <w:rPr>
            <w:noProof/>
            <w:webHidden/>
          </w:rPr>
          <w:t>55</w:t>
        </w:r>
        <w:r w:rsidR="000C1F75">
          <w:rPr>
            <w:noProof/>
            <w:webHidden/>
          </w:rPr>
          <w:fldChar w:fldCharType="end"/>
        </w:r>
      </w:hyperlink>
    </w:p>
    <w:p w14:paraId="45B5959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7" w:history="1">
        <w:r w:rsidR="000C1F75" w:rsidRPr="00E74E1C">
          <w:rPr>
            <w:rStyle w:val="Hyperlink"/>
            <w:noProof/>
          </w:rPr>
          <w:t>Gambar 3.20 Rancangan Antarmuka Halaman Daftar Baru Pengguna</w:t>
        </w:r>
        <w:r w:rsidR="000C1F75">
          <w:rPr>
            <w:noProof/>
            <w:webHidden/>
          </w:rPr>
          <w:tab/>
        </w:r>
        <w:r w:rsidR="000C1F75">
          <w:rPr>
            <w:noProof/>
            <w:webHidden/>
          </w:rPr>
          <w:fldChar w:fldCharType="begin"/>
        </w:r>
        <w:r w:rsidR="000C1F75">
          <w:rPr>
            <w:noProof/>
            <w:webHidden/>
          </w:rPr>
          <w:instrText xml:space="preserve"> PAGEREF _Toc396905617 \h </w:instrText>
        </w:r>
        <w:r w:rsidR="000C1F75">
          <w:rPr>
            <w:noProof/>
            <w:webHidden/>
          </w:rPr>
        </w:r>
        <w:r w:rsidR="000C1F75">
          <w:rPr>
            <w:noProof/>
            <w:webHidden/>
          </w:rPr>
          <w:fldChar w:fldCharType="separate"/>
        </w:r>
        <w:r w:rsidR="002836B7">
          <w:rPr>
            <w:noProof/>
            <w:webHidden/>
          </w:rPr>
          <w:t>56</w:t>
        </w:r>
        <w:r w:rsidR="000C1F75">
          <w:rPr>
            <w:noProof/>
            <w:webHidden/>
          </w:rPr>
          <w:fldChar w:fldCharType="end"/>
        </w:r>
      </w:hyperlink>
    </w:p>
    <w:p w14:paraId="62377D8B"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8" w:history="1">
        <w:r w:rsidR="000C1F75" w:rsidRPr="00E74E1C">
          <w:rPr>
            <w:rStyle w:val="Hyperlink"/>
            <w:noProof/>
          </w:rPr>
          <w:t>Gambar 3.21 Rancangan Antarmuka Halaman Lupa Kata Kunci Pengguna</w:t>
        </w:r>
        <w:r w:rsidR="000C1F75">
          <w:rPr>
            <w:noProof/>
            <w:webHidden/>
          </w:rPr>
          <w:tab/>
        </w:r>
        <w:r w:rsidR="000C1F75">
          <w:rPr>
            <w:noProof/>
            <w:webHidden/>
          </w:rPr>
          <w:fldChar w:fldCharType="begin"/>
        </w:r>
        <w:r w:rsidR="000C1F75">
          <w:rPr>
            <w:noProof/>
            <w:webHidden/>
          </w:rPr>
          <w:instrText xml:space="preserve"> PAGEREF _Toc396905618 \h </w:instrText>
        </w:r>
        <w:r w:rsidR="000C1F75">
          <w:rPr>
            <w:noProof/>
            <w:webHidden/>
          </w:rPr>
        </w:r>
        <w:r w:rsidR="000C1F75">
          <w:rPr>
            <w:noProof/>
            <w:webHidden/>
          </w:rPr>
          <w:fldChar w:fldCharType="separate"/>
        </w:r>
        <w:r w:rsidR="002836B7">
          <w:rPr>
            <w:noProof/>
            <w:webHidden/>
          </w:rPr>
          <w:t>57</w:t>
        </w:r>
        <w:r w:rsidR="000C1F75">
          <w:rPr>
            <w:noProof/>
            <w:webHidden/>
          </w:rPr>
          <w:fldChar w:fldCharType="end"/>
        </w:r>
      </w:hyperlink>
    </w:p>
    <w:p w14:paraId="05D81B3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19" w:history="1">
        <w:r w:rsidR="000C1F75" w:rsidRPr="00E74E1C">
          <w:rPr>
            <w:rStyle w:val="Hyperlink"/>
            <w:noProof/>
          </w:rPr>
          <w:t>Gambar 3.22 Rancangan Antarmuka Halaman Utama Aktivitas</w:t>
        </w:r>
        <w:r w:rsidR="000C1F75">
          <w:rPr>
            <w:noProof/>
            <w:webHidden/>
          </w:rPr>
          <w:tab/>
        </w:r>
        <w:r w:rsidR="000C1F75">
          <w:rPr>
            <w:noProof/>
            <w:webHidden/>
          </w:rPr>
          <w:fldChar w:fldCharType="begin"/>
        </w:r>
        <w:r w:rsidR="000C1F75">
          <w:rPr>
            <w:noProof/>
            <w:webHidden/>
          </w:rPr>
          <w:instrText xml:space="preserve"> PAGEREF _Toc396905619 \h </w:instrText>
        </w:r>
        <w:r w:rsidR="000C1F75">
          <w:rPr>
            <w:noProof/>
            <w:webHidden/>
          </w:rPr>
        </w:r>
        <w:r w:rsidR="000C1F75">
          <w:rPr>
            <w:noProof/>
            <w:webHidden/>
          </w:rPr>
          <w:fldChar w:fldCharType="separate"/>
        </w:r>
        <w:r w:rsidR="002836B7">
          <w:rPr>
            <w:noProof/>
            <w:webHidden/>
          </w:rPr>
          <w:t>58</w:t>
        </w:r>
        <w:r w:rsidR="000C1F75">
          <w:rPr>
            <w:noProof/>
            <w:webHidden/>
          </w:rPr>
          <w:fldChar w:fldCharType="end"/>
        </w:r>
      </w:hyperlink>
    </w:p>
    <w:p w14:paraId="4E99893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0" w:history="1">
        <w:r w:rsidR="000C1F75" w:rsidRPr="00E74E1C">
          <w:rPr>
            <w:rStyle w:val="Hyperlink"/>
            <w:noProof/>
          </w:rPr>
          <w:t>Gambar 3.23 Rancangan Antarmuka Halaman Rangkaian Aktivitas</w:t>
        </w:r>
        <w:r w:rsidR="000C1F75">
          <w:rPr>
            <w:noProof/>
            <w:webHidden/>
          </w:rPr>
          <w:tab/>
        </w:r>
        <w:r w:rsidR="000C1F75">
          <w:rPr>
            <w:noProof/>
            <w:webHidden/>
          </w:rPr>
          <w:fldChar w:fldCharType="begin"/>
        </w:r>
        <w:r w:rsidR="000C1F75">
          <w:rPr>
            <w:noProof/>
            <w:webHidden/>
          </w:rPr>
          <w:instrText xml:space="preserve"> PAGEREF _Toc396905620 \h </w:instrText>
        </w:r>
        <w:r w:rsidR="000C1F75">
          <w:rPr>
            <w:noProof/>
            <w:webHidden/>
          </w:rPr>
        </w:r>
        <w:r w:rsidR="000C1F75">
          <w:rPr>
            <w:noProof/>
            <w:webHidden/>
          </w:rPr>
          <w:fldChar w:fldCharType="separate"/>
        </w:r>
        <w:r w:rsidR="002836B7">
          <w:rPr>
            <w:noProof/>
            <w:webHidden/>
          </w:rPr>
          <w:t>59</w:t>
        </w:r>
        <w:r w:rsidR="000C1F75">
          <w:rPr>
            <w:noProof/>
            <w:webHidden/>
          </w:rPr>
          <w:fldChar w:fldCharType="end"/>
        </w:r>
      </w:hyperlink>
    </w:p>
    <w:p w14:paraId="7330DFB5"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1" w:history="1">
        <w:r w:rsidR="000C1F75" w:rsidRPr="00E74E1C">
          <w:rPr>
            <w:rStyle w:val="Hyperlink"/>
            <w:noProof/>
          </w:rPr>
          <w:t>Gambar 3.24 Rancangan Antarmuka Halaman Tambah Aktivitas</w:t>
        </w:r>
        <w:r w:rsidR="000C1F75">
          <w:rPr>
            <w:noProof/>
            <w:webHidden/>
          </w:rPr>
          <w:tab/>
        </w:r>
        <w:r w:rsidR="000C1F75">
          <w:rPr>
            <w:noProof/>
            <w:webHidden/>
          </w:rPr>
          <w:fldChar w:fldCharType="begin"/>
        </w:r>
        <w:r w:rsidR="000C1F75">
          <w:rPr>
            <w:noProof/>
            <w:webHidden/>
          </w:rPr>
          <w:instrText xml:space="preserve"> PAGEREF _Toc396905621 \h </w:instrText>
        </w:r>
        <w:r w:rsidR="000C1F75">
          <w:rPr>
            <w:noProof/>
            <w:webHidden/>
          </w:rPr>
        </w:r>
        <w:r w:rsidR="000C1F75">
          <w:rPr>
            <w:noProof/>
            <w:webHidden/>
          </w:rPr>
          <w:fldChar w:fldCharType="separate"/>
        </w:r>
        <w:r w:rsidR="002836B7">
          <w:rPr>
            <w:noProof/>
            <w:webHidden/>
          </w:rPr>
          <w:t>60</w:t>
        </w:r>
        <w:r w:rsidR="000C1F75">
          <w:rPr>
            <w:noProof/>
            <w:webHidden/>
          </w:rPr>
          <w:fldChar w:fldCharType="end"/>
        </w:r>
      </w:hyperlink>
    </w:p>
    <w:p w14:paraId="35032AD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2" w:history="1">
        <w:r w:rsidR="000C1F75" w:rsidRPr="00E74E1C">
          <w:rPr>
            <w:rStyle w:val="Hyperlink"/>
            <w:noProof/>
          </w:rPr>
          <w:t>Gambar 3.25 Rancangan Antarmuka Halaman Detail Aktivitas</w:t>
        </w:r>
        <w:r w:rsidR="000C1F75">
          <w:rPr>
            <w:noProof/>
            <w:webHidden/>
          </w:rPr>
          <w:tab/>
        </w:r>
        <w:r w:rsidR="000C1F75">
          <w:rPr>
            <w:noProof/>
            <w:webHidden/>
          </w:rPr>
          <w:fldChar w:fldCharType="begin"/>
        </w:r>
        <w:r w:rsidR="000C1F75">
          <w:rPr>
            <w:noProof/>
            <w:webHidden/>
          </w:rPr>
          <w:instrText xml:space="preserve"> PAGEREF _Toc396905622 \h </w:instrText>
        </w:r>
        <w:r w:rsidR="000C1F75">
          <w:rPr>
            <w:noProof/>
            <w:webHidden/>
          </w:rPr>
        </w:r>
        <w:r w:rsidR="000C1F75">
          <w:rPr>
            <w:noProof/>
            <w:webHidden/>
          </w:rPr>
          <w:fldChar w:fldCharType="separate"/>
        </w:r>
        <w:r w:rsidR="002836B7">
          <w:rPr>
            <w:noProof/>
            <w:webHidden/>
          </w:rPr>
          <w:t>61</w:t>
        </w:r>
        <w:r w:rsidR="000C1F75">
          <w:rPr>
            <w:noProof/>
            <w:webHidden/>
          </w:rPr>
          <w:fldChar w:fldCharType="end"/>
        </w:r>
      </w:hyperlink>
    </w:p>
    <w:p w14:paraId="558EB51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3" w:history="1">
        <w:r w:rsidR="000C1F75" w:rsidRPr="00E74E1C">
          <w:rPr>
            <w:rStyle w:val="Hyperlink"/>
            <w:noProof/>
          </w:rPr>
          <w:t>Gambar 3.26 Rancangan Antarmuka Halaman Profil Siswa</w:t>
        </w:r>
        <w:r w:rsidR="000C1F75">
          <w:rPr>
            <w:noProof/>
            <w:webHidden/>
          </w:rPr>
          <w:tab/>
        </w:r>
        <w:r w:rsidR="000C1F75">
          <w:rPr>
            <w:noProof/>
            <w:webHidden/>
          </w:rPr>
          <w:fldChar w:fldCharType="begin"/>
        </w:r>
        <w:r w:rsidR="000C1F75">
          <w:rPr>
            <w:noProof/>
            <w:webHidden/>
          </w:rPr>
          <w:instrText xml:space="preserve"> PAGEREF _Toc396905623 \h </w:instrText>
        </w:r>
        <w:r w:rsidR="000C1F75">
          <w:rPr>
            <w:noProof/>
            <w:webHidden/>
          </w:rPr>
        </w:r>
        <w:r w:rsidR="000C1F75">
          <w:rPr>
            <w:noProof/>
            <w:webHidden/>
          </w:rPr>
          <w:fldChar w:fldCharType="separate"/>
        </w:r>
        <w:r w:rsidR="002836B7">
          <w:rPr>
            <w:noProof/>
            <w:webHidden/>
          </w:rPr>
          <w:t>62</w:t>
        </w:r>
        <w:r w:rsidR="000C1F75">
          <w:rPr>
            <w:noProof/>
            <w:webHidden/>
          </w:rPr>
          <w:fldChar w:fldCharType="end"/>
        </w:r>
      </w:hyperlink>
    </w:p>
    <w:p w14:paraId="5EC64EC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4" w:history="1">
        <w:r w:rsidR="000C1F75" w:rsidRPr="00E74E1C">
          <w:rPr>
            <w:rStyle w:val="Hyperlink"/>
            <w:noProof/>
          </w:rPr>
          <w:t>Gambar 3.27 Rancangan Antarmuka Halaman Pembaruan Profil Siswa</w:t>
        </w:r>
        <w:r w:rsidR="000C1F75">
          <w:rPr>
            <w:noProof/>
            <w:webHidden/>
          </w:rPr>
          <w:tab/>
        </w:r>
        <w:r w:rsidR="000C1F75">
          <w:rPr>
            <w:noProof/>
            <w:webHidden/>
          </w:rPr>
          <w:fldChar w:fldCharType="begin"/>
        </w:r>
        <w:r w:rsidR="000C1F75">
          <w:rPr>
            <w:noProof/>
            <w:webHidden/>
          </w:rPr>
          <w:instrText xml:space="preserve"> PAGEREF _Toc396905624 \h </w:instrText>
        </w:r>
        <w:r w:rsidR="000C1F75">
          <w:rPr>
            <w:noProof/>
            <w:webHidden/>
          </w:rPr>
        </w:r>
        <w:r w:rsidR="000C1F75">
          <w:rPr>
            <w:noProof/>
            <w:webHidden/>
          </w:rPr>
          <w:fldChar w:fldCharType="separate"/>
        </w:r>
        <w:r w:rsidR="002836B7">
          <w:rPr>
            <w:noProof/>
            <w:webHidden/>
          </w:rPr>
          <w:t>63</w:t>
        </w:r>
        <w:r w:rsidR="000C1F75">
          <w:rPr>
            <w:noProof/>
            <w:webHidden/>
          </w:rPr>
          <w:fldChar w:fldCharType="end"/>
        </w:r>
      </w:hyperlink>
    </w:p>
    <w:p w14:paraId="78C837A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5" w:history="1">
        <w:r w:rsidR="000C1F75" w:rsidRPr="00E74E1C">
          <w:rPr>
            <w:rStyle w:val="Hyperlink"/>
            <w:noProof/>
          </w:rPr>
          <w:t>Gambar 3.28 Rancangan Antarmuka Halaman Utama Siswa</w:t>
        </w:r>
        <w:r w:rsidR="000C1F75">
          <w:rPr>
            <w:noProof/>
            <w:webHidden/>
          </w:rPr>
          <w:tab/>
        </w:r>
        <w:r w:rsidR="000C1F75">
          <w:rPr>
            <w:noProof/>
            <w:webHidden/>
          </w:rPr>
          <w:fldChar w:fldCharType="begin"/>
        </w:r>
        <w:r w:rsidR="000C1F75">
          <w:rPr>
            <w:noProof/>
            <w:webHidden/>
          </w:rPr>
          <w:instrText xml:space="preserve"> PAGEREF _Toc396905625 \h </w:instrText>
        </w:r>
        <w:r w:rsidR="000C1F75">
          <w:rPr>
            <w:noProof/>
            <w:webHidden/>
          </w:rPr>
        </w:r>
        <w:r w:rsidR="000C1F75">
          <w:rPr>
            <w:noProof/>
            <w:webHidden/>
          </w:rPr>
          <w:fldChar w:fldCharType="separate"/>
        </w:r>
        <w:r w:rsidR="002836B7">
          <w:rPr>
            <w:noProof/>
            <w:webHidden/>
          </w:rPr>
          <w:t>64</w:t>
        </w:r>
        <w:r w:rsidR="000C1F75">
          <w:rPr>
            <w:noProof/>
            <w:webHidden/>
          </w:rPr>
          <w:fldChar w:fldCharType="end"/>
        </w:r>
      </w:hyperlink>
    </w:p>
    <w:p w14:paraId="340CC177"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6" w:history="1">
        <w:r w:rsidR="000C1F75" w:rsidRPr="00E74E1C">
          <w:rPr>
            <w:rStyle w:val="Hyperlink"/>
            <w:noProof/>
          </w:rPr>
          <w:t>Gambar 3.29 Rancangan Antarmuka Halaman Tambah Siswa</w:t>
        </w:r>
        <w:r w:rsidR="000C1F75">
          <w:rPr>
            <w:noProof/>
            <w:webHidden/>
          </w:rPr>
          <w:tab/>
        </w:r>
        <w:r w:rsidR="000C1F75">
          <w:rPr>
            <w:noProof/>
            <w:webHidden/>
          </w:rPr>
          <w:fldChar w:fldCharType="begin"/>
        </w:r>
        <w:r w:rsidR="000C1F75">
          <w:rPr>
            <w:noProof/>
            <w:webHidden/>
          </w:rPr>
          <w:instrText xml:space="preserve"> PAGEREF _Toc396905626 \h </w:instrText>
        </w:r>
        <w:r w:rsidR="000C1F75">
          <w:rPr>
            <w:noProof/>
            <w:webHidden/>
          </w:rPr>
        </w:r>
        <w:r w:rsidR="000C1F75">
          <w:rPr>
            <w:noProof/>
            <w:webHidden/>
          </w:rPr>
          <w:fldChar w:fldCharType="separate"/>
        </w:r>
        <w:r w:rsidR="002836B7">
          <w:rPr>
            <w:noProof/>
            <w:webHidden/>
          </w:rPr>
          <w:t>65</w:t>
        </w:r>
        <w:r w:rsidR="000C1F75">
          <w:rPr>
            <w:noProof/>
            <w:webHidden/>
          </w:rPr>
          <w:fldChar w:fldCharType="end"/>
        </w:r>
      </w:hyperlink>
    </w:p>
    <w:p w14:paraId="6866AEFF"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7" w:history="1">
        <w:r w:rsidR="000C1F75" w:rsidRPr="00E74E1C">
          <w:rPr>
            <w:rStyle w:val="Hyperlink"/>
            <w:noProof/>
          </w:rPr>
          <w:t>Gambar 3.30 Rancangan Antarmuka Halaman Persiapan Siswa</w:t>
        </w:r>
        <w:r w:rsidR="000C1F75">
          <w:rPr>
            <w:noProof/>
            <w:webHidden/>
          </w:rPr>
          <w:tab/>
        </w:r>
        <w:r w:rsidR="000C1F75">
          <w:rPr>
            <w:noProof/>
            <w:webHidden/>
          </w:rPr>
          <w:fldChar w:fldCharType="begin"/>
        </w:r>
        <w:r w:rsidR="000C1F75">
          <w:rPr>
            <w:noProof/>
            <w:webHidden/>
          </w:rPr>
          <w:instrText xml:space="preserve"> PAGEREF _Toc396905627 \h </w:instrText>
        </w:r>
        <w:r w:rsidR="000C1F75">
          <w:rPr>
            <w:noProof/>
            <w:webHidden/>
          </w:rPr>
        </w:r>
        <w:r w:rsidR="000C1F75">
          <w:rPr>
            <w:noProof/>
            <w:webHidden/>
          </w:rPr>
          <w:fldChar w:fldCharType="separate"/>
        </w:r>
        <w:r w:rsidR="002836B7">
          <w:rPr>
            <w:noProof/>
            <w:webHidden/>
          </w:rPr>
          <w:t>66</w:t>
        </w:r>
        <w:r w:rsidR="000C1F75">
          <w:rPr>
            <w:noProof/>
            <w:webHidden/>
          </w:rPr>
          <w:fldChar w:fldCharType="end"/>
        </w:r>
      </w:hyperlink>
    </w:p>
    <w:p w14:paraId="46545264"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8" w:history="1">
        <w:r w:rsidR="000C1F75" w:rsidRPr="00E74E1C">
          <w:rPr>
            <w:rStyle w:val="Hyperlink"/>
            <w:noProof/>
          </w:rPr>
          <w:t>Gambar 3.31 Rancangan Antarmuka Halaman Utama Progres</w:t>
        </w:r>
        <w:r w:rsidR="000C1F75">
          <w:rPr>
            <w:noProof/>
            <w:webHidden/>
          </w:rPr>
          <w:tab/>
        </w:r>
        <w:r w:rsidR="000C1F75">
          <w:rPr>
            <w:noProof/>
            <w:webHidden/>
          </w:rPr>
          <w:fldChar w:fldCharType="begin"/>
        </w:r>
        <w:r w:rsidR="000C1F75">
          <w:rPr>
            <w:noProof/>
            <w:webHidden/>
          </w:rPr>
          <w:instrText xml:space="preserve"> PAGEREF _Toc396905628 \h </w:instrText>
        </w:r>
        <w:r w:rsidR="000C1F75">
          <w:rPr>
            <w:noProof/>
            <w:webHidden/>
          </w:rPr>
        </w:r>
        <w:r w:rsidR="000C1F75">
          <w:rPr>
            <w:noProof/>
            <w:webHidden/>
          </w:rPr>
          <w:fldChar w:fldCharType="separate"/>
        </w:r>
        <w:r w:rsidR="002836B7">
          <w:rPr>
            <w:noProof/>
            <w:webHidden/>
          </w:rPr>
          <w:t>67</w:t>
        </w:r>
        <w:r w:rsidR="000C1F75">
          <w:rPr>
            <w:noProof/>
            <w:webHidden/>
          </w:rPr>
          <w:fldChar w:fldCharType="end"/>
        </w:r>
      </w:hyperlink>
    </w:p>
    <w:p w14:paraId="2BE9936E"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29" w:history="1">
        <w:r w:rsidR="000C1F75" w:rsidRPr="00E74E1C">
          <w:rPr>
            <w:rStyle w:val="Hyperlink"/>
            <w:noProof/>
          </w:rPr>
          <w:t>Gambar 3.32 Rancangan Antarmuka Halaman Detail Progres</w:t>
        </w:r>
        <w:r w:rsidR="000C1F75">
          <w:rPr>
            <w:noProof/>
            <w:webHidden/>
          </w:rPr>
          <w:tab/>
        </w:r>
        <w:r w:rsidR="000C1F75">
          <w:rPr>
            <w:noProof/>
            <w:webHidden/>
          </w:rPr>
          <w:fldChar w:fldCharType="begin"/>
        </w:r>
        <w:r w:rsidR="000C1F75">
          <w:rPr>
            <w:noProof/>
            <w:webHidden/>
          </w:rPr>
          <w:instrText xml:space="preserve"> PAGEREF _Toc396905629 \h </w:instrText>
        </w:r>
        <w:r w:rsidR="000C1F75">
          <w:rPr>
            <w:noProof/>
            <w:webHidden/>
          </w:rPr>
        </w:r>
        <w:r w:rsidR="000C1F75">
          <w:rPr>
            <w:noProof/>
            <w:webHidden/>
          </w:rPr>
          <w:fldChar w:fldCharType="separate"/>
        </w:r>
        <w:r w:rsidR="002836B7">
          <w:rPr>
            <w:noProof/>
            <w:webHidden/>
          </w:rPr>
          <w:t>68</w:t>
        </w:r>
        <w:r w:rsidR="000C1F75">
          <w:rPr>
            <w:noProof/>
            <w:webHidden/>
          </w:rPr>
          <w:fldChar w:fldCharType="end"/>
        </w:r>
      </w:hyperlink>
    </w:p>
    <w:p w14:paraId="3AC9B947"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0" w:history="1">
        <w:r w:rsidR="000C1F75" w:rsidRPr="00E74E1C">
          <w:rPr>
            <w:rStyle w:val="Hyperlink"/>
            <w:noProof/>
          </w:rPr>
          <w:t>Gambar 3.33 Rancangan Antarmuka Halaman Progres Grafik</w:t>
        </w:r>
        <w:r w:rsidR="000C1F75">
          <w:rPr>
            <w:noProof/>
            <w:webHidden/>
          </w:rPr>
          <w:tab/>
        </w:r>
        <w:r w:rsidR="000C1F75">
          <w:rPr>
            <w:noProof/>
            <w:webHidden/>
          </w:rPr>
          <w:fldChar w:fldCharType="begin"/>
        </w:r>
        <w:r w:rsidR="000C1F75">
          <w:rPr>
            <w:noProof/>
            <w:webHidden/>
          </w:rPr>
          <w:instrText xml:space="preserve"> PAGEREF _Toc396905630 \h </w:instrText>
        </w:r>
        <w:r w:rsidR="000C1F75">
          <w:rPr>
            <w:noProof/>
            <w:webHidden/>
          </w:rPr>
        </w:r>
        <w:r w:rsidR="000C1F75">
          <w:rPr>
            <w:noProof/>
            <w:webHidden/>
          </w:rPr>
          <w:fldChar w:fldCharType="separate"/>
        </w:r>
        <w:r w:rsidR="002836B7">
          <w:rPr>
            <w:noProof/>
            <w:webHidden/>
          </w:rPr>
          <w:t>69</w:t>
        </w:r>
        <w:r w:rsidR="000C1F75">
          <w:rPr>
            <w:noProof/>
            <w:webHidden/>
          </w:rPr>
          <w:fldChar w:fldCharType="end"/>
        </w:r>
      </w:hyperlink>
    </w:p>
    <w:p w14:paraId="67D5BC3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1" w:history="1">
        <w:r w:rsidR="000C1F75" w:rsidRPr="00E74E1C">
          <w:rPr>
            <w:rStyle w:val="Hyperlink"/>
            <w:noProof/>
          </w:rPr>
          <w:t>Gambar 3.34 Rancangan Antarmuka Halaman Progres Nilai</w:t>
        </w:r>
        <w:r w:rsidR="000C1F75">
          <w:rPr>
            <w:noProof/>
            <w:webHidden/>
          </w:rPr>
          <w:tab/>
        </w:r>
        <w:r w:rsidR="000C1F75">
          <w:rPr>
            <w:noProof/>
            <w:webHidden/>
          </w:rPr>
          <w:fldChar w:fldCharType="begin"/>
        </w:r>
        <w:r w:rsidR="000C1F75">
          <w:rPr>
            <w:noProof/>
            <w:webHidden/>
          </w:rPr>
          <w:instrText xml:space="preserve"> PAGEREF _Toc396905631 \h </w:instrText>
        </w:r>
        <w:r w:rsidR="000C1F75">
          <w:rPr>
            <w:noProof/>
            <w:webHidden/>
          </w:rPr>
        </w:r>
        <w:r w:rsidR="000C1F75">
          <w:rPr>
            <w:noProof/>
            <w:webHidden/>
          </w:rPr>
          <w:fldChar w:fldCharType="separate"/>
        </w:r>
        <w:r w:rsidR="002836B7">
          <w:rPr>
            <w:noProof/>
            <w:webHidden/>
          </w:rPr>
          <w:t>70</w:t>
        </w:r>
        <w:r w:rsidR="000C1F75">
          <w:rPr>
            <w:noProof/>
            <w:webHidden/>
          </w:rPr>
          <w:fldChar w:fldCharType="end"/>
        </w:r>
      </w:hyperlink>
    </w:p>
    <w:p w14:paraId="0DA2B1F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2" w:history="1">
        <w:r w:rsidR="000C1F75" w:rsidRPr="00E74E1C">
          <w:rPr>
            <w:rStyle w:val="Hyperlink"/>
            <w:noProof/>
          </w:rPr>
          <w:t>Gambar 3.35 Rancangan Antarmuka Halaman Pembaruan Profil Pendidik</w:t>
        </w:r>
        <w:r w:rsidR="000C1F75">
          <w:rPr>
            <w:noProof/>
            <w:webHidden/>
          </w:rPr>
          <w:tab/>
        </w:r>
        <w:r w:rsidR="000C1F75">
          <w:rPr>
            <w:noProof/>
            <w:webHidden/>
          </w:rPr>
          <w:fldChar w:fldCharType="begin"/>
        </w:r>
        <w:r w:rsidR="000C1F75">
          <w:rPr>
            <w:noProof/>
            <w:webHidden/>
          </w:rPr>
          <w:instrText xml:space="preserve"> PAGEREF _Toc396905632 \h </w:instrText>
        </w:r>
        <w:r w:rsidR="000C1F75">
          <w:rPr>
            <w:noProof/>
            <w:webHidden/>
          </w:rPr>
        </w:r>
        <w:r w:rsidR="000C1F75">
          <w:rPr>
            <w:noProof/>
            <w:webHidden/>
          </w:rPr>
          <w:fldChar w:fldCharType="separate"/>
        </w:r>
        <w:r w:rsidR="002836B7">
          <w:rPr>
            <w:noProof/>
            <w:webHidden/>
          </w:rPr>
          <w:t>71</w:t>
        </w:r>
        <w:r w:rsidR="000C1F75">
          <w:rPr>
            <w:noProof/>
            <w:webHidden/>
          </w:rPr>
          <w:fldChar w:fldCharType="end"/>
        </w:r>
      </w:hyperlink>
    </w:p>
    <w:p w14:paraId="35925A1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3" w:history="1">
        <w:r w:rsidR="000C1F75" w:rsidRPr="00E74E1C">
          <w:rPr>
            <w:rStyle w:val="Hyperlink"/>
            <w:noProof/>
          </w:rPr>
          <w:t>Gambar 3.36 Rancangan Antarmuka Tipe Eksplorasi</w:t>
        </w:r>
        <w:r w:rsidR="000C1F75">
          <w:rPr>
            <w:noProof/>
            <w:webHidden/>
          </w:rPr>
          <w:tab/>
        </w:r>
        <w:r w:rsidR="000C1F75">
          <w:rPr>
            <w:noProof/>
            <w:webHidden/>
          </w:rPr>
          <w:fldChar w:fldCharType="begin"/>
        </w:r>
        <w:r w:rsidR="000C1F75">
          <w:rPr>
            <w:noProof/>
            <w:webHidden/>
          </w:rPr>
          <w:instrText xml:space="preserve"> PAGEREF _Toc396905633 \h </w:instrText>
        </w:r>
        <w:r w:rsidR="000C1F75">
          <w:rPr>
            <w:noProof/>
            <w:webHidden/>
          </w:rPr>
        </w:r>
        <w:r w:rsidR="000C1F75">
          <w:rPr>
            <w:noProof/>
            <w:webHidden/>
          </w:rPr>
          <w:fldChar w:fldCharType="separate"/>
        </w:r>
        <w:r w:rsidR="002836B7">
          <w:rPr>
            <w:noProof/>
            <w:webHidden/>
          </w:rPr>
          <w:t>72</w:t>
        </w:r>
        <w:r w:rsidR="000C1F75">
          <w:rPr>
            <w:noProof/>
            <w:webHidden/>
          </w:rPr>
          <w:fldChar w:fldCharType="end"/>
        </w:r>
      </w:hyperlink>
    </w:p>
    <w:p w14:paraId="4A9662B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4" w:history="1">
        <w:r w:rsidR="000C1F75" w:rsidRPr="00E74E1C">
          <w:rPr>
            <w:rStyle w:val="Hyperlink"/>
            <w:noProof/>
          </w:rPr>
          <w:t>Gambar 3.37 Rancangan Antarmuka Tipe Asosiasi</w:t>
        </w:r>
        <w:r w:rsidR="000C1F75">
          <w:rPr>
            <w:noProof/>
            <w:webHidden/>
          </w:rPr>
          <w:tab/>
        </w:r>
        <w:r w:rsidR="000C1F75">
          <w:rPr>
            <w:noProof/>
            <w:webHidden/>
          </w:rPr>
          <w:fldChar w:fldCharType="begin"/>
        </w:r>
        <w:r w:rsidR="000C1F75">
          <w:rPr>
            <w:noProof/>
            <w:webHidden/>
          </w:rPr>
          <w:instrText xml:space="preserve"> PAGEREF _Toc396905634 \h </w:instrText>
        </w:r>
        <w:r w:rsidR="000C1F75">
          <w:rPr>
            <w:noProof/>
            <w:webHidden/>
          </w:rPr>
        </w:r>
        <w:r w:rsidR="000C1F75">
          <w:rPr>
            <w:noProof/>
            <w:webHidden/>
          </w:rPr>
          <w:fldChar w:fldCharType="separate"/>
        </w:r>
        <w:r w:rsidR="002836B7">
          <w:rPr>
            <w:noProof/>
            <w:webHidden/>
          </w:rPr>
          <w:t>73</w:t>
        </w:r>
        <w:r w:rsidR="000C1F75">
          <w:rPr>
            <w:noProof/>
            <w:webHidden/>
          </w:rPr>
          <w:fldChar w:fldCharType="end"/>
        </w:r>
      </w:hyperlink>
    </w:p>
    <w:p w14:paraId="0656023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5" w:history="1">
        <w:r w:rsidR="000C1F75" w:rsidRPr="00E74E1C">
          <w:rPr>
            <w:rStyle w:val="Hyperlink"/>
            <w:noProof/>
          </w:rPr>
          <w:t>Gambar 3.38 Rancangan Antarmuka Tipe Penyortiran</w:t>
        </w:r>
        <w:r w:rsidR="000C1F75">
          <w:rPr>
            <w:noProof/>
            <w:webHidden/>
          </w:rPr>
          <w:tab/>
        </w:r>
        <w:r w:rsidR="000C1F75">
          <w:rPr>
            <w:noProof/>
            <w:webHidden/>
          </w:rPr>
          <w:fldChar w:fldCharType="begin"/>
        </w:r>
        <w:r w:rsidR="000C1F75">
          <w:rPr>
            <w:noProof/>
            <w:webHidden/>
          </w:rPr>
          <w:instrText xml:space="preserve"> PAGEREF _Toc396905635 \h </w:instrText>
        </w:r>
        <w:r w:rsidR="000C1F75">
          <w:rPr>
            <w:noProof/>
            <w:webHidden/>
          </w:rPr>
        </w:r>
        <w:r w:rsidR="000C1F75">
          <w:rPr>
            <w:noProof/>
            <w:webHidden/>
          </w:rPr>
          <w:fldChar w:fldCharType="separate"/>
        </w:r>
        <w:r w:rsidR="002836B7">
          <w:rPr>
            <w:noProof/>
            <w:webHidden/>
          </w:rPr>
          <w:t>74</w:t>
        </w:r>
        <w:r w:rsidR="000C1F75">
          <w:rPr>
            <w:noProof/>
            <w:webHidden/>
          </w:rPr>
          <w:fldChar w:fldCharType="end"/>
        </w:r>
      </w:hyperlink>
    </w:p>
    <w:p w14:paraId="2C9EC10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6" w:history="1">
        <w:r w:rsidR="000C1F75" w:rsidRPr="00E74E1C">
          <w:rPr>
            <w:rStyle w:val="Hyperlink"/>
            <w:noProof/>
          </w:rPr>
          <w:t>Gambar 3.39 Rancangan Antarmuka Tipe Teka-Teki</w:t>
        </w:r>
        <w:r w:rsidR="000C1F75">
          <w:rPr>
            <w:noProof/>
            <w:webHidden/>
          </w:rPr>
          <w:tab/>
        </w:r>
        <w:r w:rsidR="000C1F75">
          <w:rPr>
            <w:noProof/>
            <w:webHidden/>
          </w:rPr>
          <w:fldChar w:fldCharType="begin"/>
        </w:r>
        <w:r w:rsidR="000C1F75">
          <w:rPr>
            <w:noProof/>
            <w:webHidden/>
          </w:rPr>
          <w:instrText xml:space="preserve"> PAGEREF _Toc396905636 \h </w:instrText>
        </w:r>
        <w:r w:rsidR="000C1F75">
          <w:rPr>
            <w:noProof/>
            <w:webHidden/>
          </w:rPr>
        </w:r>
        <w:r w:rsidR="000C1F75">
          <w:rPr>
            <w:noProof/>
            <w:webHidden/>
          </w:rPr>
          <w:fldChar w:fldCharType="separate"/>
        </w:r>
        <w:r w:rsidR="002836B7">
          <w:rPr>
            <w:noProof/>
            <w:webHidden/>
          </w:rPr>
          <w:t>74</w:t>
        </w:r>
        <w:r w:rsidR="000C1F75">
          <w:rPr>
            <w:noProof/>
            <w:webHidden/>
          </w:rPr>
          <w:fldChar w:fldCharType="end"/>
        </w:r>
      </w:hyperlink>
    </w:p>
    <w:p w14:paraId="615F2DD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7" w:history="1">
        <w:r w:rsidR="000C1F75" w:rsidRPr="00E74E1C">
          <w:rPr>
            <w:rStyle w:val="Hyperlink"/>
            <w:noProof/>
          </w:rPr>
          <w:t>Gambar 3.40 Aktivitas Tebak Huruf</w:t>
        </w:r>
        <w:r w:rsidR="000C1F75">
          <w:rPr>
            <w:noProof/>
            <w:webHidden/>
          </w:rPr>
          <w:tab/>
        </w:r>
        <w:r w:rsidR="000C1F75">
          <w:rPr>
            <w:noProof/>
            <w:webHidden/>
          </w:rPr>
          <w:fldChar w:fldCharType="begin"/>
        </w:r>
        <w:r w:rsidR="000C1F75">
          <w:rPr>
            <w:noProof/>
            <w:webHidden/>
          </w:rPr>
          <w:instrText xml:space="preserve"> PAGEREF _Toc396905637 \h </w:instrText>
        </w:r>
        <w:r w:rsidR="000C1F75">
          <w:rPr>
            <w:noProof/>
            <w:webHidden/>
          </w:rPr>
        </w:r>
        <w:r w:rsidR="000C1F75">
          <w:rPr>
            <w:noProof/>
            <w:webHidden/>
          </w:rPr>
          <w:fldChar w:fldCharType="separate"/>
        </w:r>
        <w:r w:rsidR="002836B7">
          <w:rPr>
            <w:noProof/>
            <w:webHidden/>
          </w:rPr>
          <w:t>75</w:t>
        </w:r>
        <w:r w:rsidR="000C1F75">
          <w:rPr>
            <w:noProof/>
            <w:webHidden/>
          </w:rPr>
          <w:fldChar w:fldCharType="end"/>
        </w:r>
      </w:hyperlink>
    </w:p>
    <w:p w14:paraId="1B6E48DB"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8" w:history="1">
        <w:r w:rsidR="000C1F75" w:rsidRPr="00E74E1C">
          <w:rPr>
            <w:rStyle w:val="Hyperlink"/>
            <w:noProof/>
          </w:rPr>
          <w:t>Gambar 3.41 Aktivitas Tebak Suku Kata</w:t>
        </w:r>
        <w:r w:rsidR="000C1F75">
          <w:rPr>
            <w:noProof/>
            <w:webHidden/>
          </w:rPr>
          <w:tab/>
        </w:r>
        <w:r w:rsidR="000C1F75">
          <w:rPr>
            <w:noProof/>
            <w:webHidden/>
          </w:rPr>
          <w:fldChar w:fldCharType="begin"/>
        </w:r>
        <w:r w:rsidR="000C1F75">
          <w:rPr>
            <w:noProof/>
            <w:webHidden/>
          </w:rPr>
          <w:instrText xml:space="preserve"> PAGEREF _Toc396905638 \h </w:instrText>
        </w:r>
        <w:r w:rsidR="000C1F75">
          <w:rPr>
            <w:noProof/>
            <w:webHidden/>
          </w:rPr>
        </w:r>
        <w:r w:rsidR="000C1F75">
          <w:rPr>
            <w:noProof/>
            <w:webHidden/>
          </w:rPr>
          <w:fldChar w:fldCharType="separate"/>
        </w:r>
        <w:r w:rsidR="002836B7">
          <w:rPr>
            <w:noProof/>
            <w:webHidden/>
          </w:rPr>
          <w:t>76</w:t>
        </w:r>
        <w:r w:rsidR="000C1F75">
          <w:rPr>
            <w:noProof/>
            <w:webHidden/>
          </w:rPr>
          <w:fldChar w:fldCharType="end"/>
        </w:r>
      </w:hyperlink>
    </w:p>
    <w:p w14:paraId="70EDB26D"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39" w:history="1">
        <w:r w:rsidR="000C1F75" w:rsidRPr="00E74E1C">
          <w:rPr>
            <w:rStyle w:val="Hyperlink"/>
            <w:noProof/>
          </w:rPr>
          <w:t>Gambar 3.42 Aktivitas Tebak Kata Tanpa Imbuhan</w:t>
        </w:r>
        <w:r w:rsidR="000C1F75">
          <w:rPr>
            <w:noProof/>
            <w:webHidden/>
          </w:rPr>
          <w:tab/>
        </w:r>
        <w:r w:rsidR="000C1F75">
          <w:rPr>
            <w:noProof/>
            <w:webHidden/>
          </w:rPr>
          <w:fldChar w:fldCharType="begin"/>
        </w:r>
        <w:r w:rsidR="000C1F75">
          <w:rPr>
            <w:noProof/>
            <w:webHidden/>
          </w:rPr>
          <w:instrText xml:space="preserve"> PAGEREF _Toc396905639 \h </w:instrText>
        </w:r>
        <w:r w:rsidR="000C1F75">
          <w:rPr>
            <w:noProof/>
            <w:webHidden/>
          </w:rPr>
        </w:r>
        <w:r w:rsidR="000C1F75">
          <w:rPr>
            <w:noProof/>
            <w:webHidden/>
          </w:rPr>
          <w:fldChar w:fldCharType="separate"/>
        </w:r>
        <w:r w:rsidR="002836B7">
          <w:rPr>
            <w:noProof/>
            <w:webHidden/>
          </w:rPr>
          <w:t>76</w:t>
        </w:r>
        <w:r w:rsidR="000C1F75">
          <w:rPr>
            <w:noProof/>
            <w:webHidden/>
          </w:rPr>
          <w:fldChar w:fldCharType="end"/>
        </w:r>
      </w:hyperlink>
    </w:p>
    <w:p w14:paraId="69E2FAA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0" w:history="1">
        <w:r w:rsidR="000C1F75" w:rsidRPr="00E74E1C">
          <w:rPr>
            <w:rStyle w:val="Hyperlink"/>
            <w:noProof/>
          </w:rPr>
          <w:t>Gambar 3.43 Aktivitas Tebak Kata dengan Imbuhan</w:t>
        </w:r>
        <w:r w:rsidR="000C1F75">
          <w:rPr>
            <w:noProof/>
            <w:webHidden/>
          </w:rPr>
          <w:tab/>
        </w:r>
        <w:r w:rsidR="000C1F75">
          <w:rPr>
            <w:noProof/>
            <w:webHidden/>
          </w:rPr>
          <w:fldChar w:fldCharType="begin"/>
        </w:r>
        <w:r w:rsidR="000C1F75">
          <w:rPr>
            <w:noProof/>
            <w:webHidden/>
          </w:rPr>
          <w:instrText xml:space="preserve"> PAGEREF _Toc396905640 \h </w:instrText>
        </w:r>
        <w:r w:rsidR="000C1F75">
          <w:rPr>
            <w:noProof/>
            <w:webHidden/>
          </w:rPr>
        </w:r>
        <w:r w:rsidR="000C1F75">
          <w:rPr>
            <w:noProof/>
            <w:webHidden/>
          </w:rPr>
          <w:fldChar w:fldCharType="separate"/>
        </w:r>
        <w:r w:rsidR="002836B7">
          <w:rPr>
            <w:noProof/>
            <w:webHidden/>
          </w:rPr>
          <w:t>77</w:t>
        </w:r>
        <w:r w:rsidR="000C1F75">
          <w:rPr>
            <w:noProof/>
            <w:webHidden/>
          </w:rPr>
          <w:fldChar w:fldCharType="end"/>
        </w:r>
      </w:hyperlink>
    </w:p>
    <w:p w14:paraId="43B5D63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1" w:history="1">
        <w:r w:rsidR="000C1F75" w:rsidRPr="00E74E1C">
          <w:rPr>
            <w:rStyle w:val="Hyperlink"/>
            <w:noProof/>
          </w:rPr>
          <w:t>Gambar 3.44 Aktivitas Acak Kata</w:t>
        </w:r>
        <w:r w:rsidR="000C1F75">
          <w:rPr>
            <w:noProof/>
            <w:webHidden/>
          </w:rPr>
          <w:tab/>
        </w:r>
        <w:r w:rsidR="000C1F75">
          <w:rPr>
            <w:noProof/>
            <w:webHidden/>
          </w:rPr>
          <w:fldChar w:fldCharType="begin"/>
        </w:r>
        <w:r w:rsidR="000C1F75">
          <w:rPr>
            <w:noProof/>
            <w:webHidden/>
          </w:rPr>
          <w:instrText xml:space="preserve"> PAGEREF _Toc396905641 \h </w:instrText>
        </w:r>
        <w:r w:rsidR="000C1F75">
          <w:rPr>
            <w:noProof/>
            <w:webHidden/>
          </w:rPr>
        </w:r>
        <w:r w:rsidR="000C1F75">
          <w:rPr>
            <w:noProof/>
            <w:webHidden/>
          </w:rPr>
          <w:fldChar w:fldCharType="separate"/>
        </w:r>
        <w:r w:rsidR="002836B7">
          <w:rPr>
            <w:noProof/>
            <w:webHidden/>
          </w:rPr>
          <w:t>77</w:t>
        </w:r>
        <w:r w:rsidR="000C1F75">
          <w:rPr>
            <w:noProof/>
            <w:webHidden/>
          </w:rPr>
          <w:fldChar w:fldCharType="end"/>
        </w:r>
      </w:hyperlink>
    </w:p>
    <w:p w14:paraId="31E7F31E"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2" w:history="1">
        <w:r w:rsidR="000C1F75" w:rsidRPr="00E74E1C">
          <w:rPr>
            <w:rStyle w:val="Hyperlink"/>
            <w:noProof/>
          </w:rPr>
          <w:t>Gambar 3.45 Aktivitas Cari Kata</w:t>
        </w:r>
        <w:r w:rsidR="000C1F75">
          <w:rPr>
            <w:noProof/>
            <w:webHidden/>
          </w:rPr>
          <w:tab/>
        </w:r>
        <w:r w:rsidR="000C1F75">
          <w:rPr>
            <w:noProof/>
            <w:webHidden/>
          </w:rPr>
          <w:fldChar w:fldCharType="begin"/>
        </w:r>
        <w:r w:rsidR="000C1F75">
          <w:rPr>
            <w:noProof/>
            <w:webHidden/>
          </w:rPr>
          <w:instrText xml:space="preserve"> PAGEREF _Toc396905642 \h </w:instrText>
        </w:r>
        <w:r w:rsidR="000C1F75">
          <w:rPr>
            <w:noProof/>
            <w:webHidden/>
          </w:rPr>
        </w:r>
        <w:r w:rsidR="000C1F75">
          <w:rPr>
            <w:noProof/>
            <w:webHidden/>
          </w:rPr>
          <w:fldChar w:fldCharType="separate"/>
        </w:r>
        <w:r w:rsidR="002836B7">
          <w:rPr>
            <w:noProof/>
            <w:webHidden/>
          </w:rPr>
          <w:t>78</w:t>
        </w:r>
        <w:r w:rsidR="000C1F75">
          <w:rPr>
            <w:noProof/>
            <w:webHidden/>
          </w:rPr>
          <w:fldChar w:fldCharType="end"/>
        </w:r>
      </w:hyperlink>
    </w:p>
    <w:p w14:paraId="2A669865"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3" w:history="1">
        <w:r w:rsidR="000C1F75" w:rsidRPr="00E74E1C">
          <w:rPr>
            <w:rStyle w:val="Hyperlink"/>
            <w:noProof/>
          </w:rPr>
          <w:t>Gambar 3.46 Aktivitas Susun Kata</w:t>
        </w:r>
        <w:r w:rsidR="000C1F75">
          <w:rPr>
            <w:noProof/>
            <w:webHidden/>
          </w:rPr>
          <w:tab/>
        </w:r>
        <w:r w:rsidR="000C1F75">
          <w:rPr>
            <w:noProof/>
            <w:webHidden/>
          </w:rPr>
          <w:fldChar w:fldCharType="begin"/>
        </w:r>
        <w:r w:rsidR="000C1F75">
          <w:rPr>
            <w:noProof/>
            <w:webHidden/>
          </w:rPr>
          <w:instrText xml:space="preserve"> PAGEREF _Toc396905643 \h </w:instrText>
        </w:r>
        <w:r w:rsidR="000C1F75">
          <w:rPr>
            <w:noProof/>
            <w:webHidden/>
          </w:rPr>
        </w:r>
        <w:r w:rsidR="000C1F75">
          <w:rPr>
            <w:noProof/>
            <w:webHidden/>
          </w:rPr>
          <w:fldChar w:fldCharType="separate"/>
        </w:r>
        <w:r w:rsidR="002836B7">
          <w:rPr>
            <w:noProof/>
            <w:webHidden/>
          </w:rPr>
          <w:t>78</w:t>
        </w:r>
        <w:r w:rsidR="000C1F75">
          <w:rPr>
            <w:noProof/>
            <w:webHidden/>
          </w:rPr>
          <w:fldChar w:fldCharType="end"/>
        </w:r>
      </w:hyperlink>
    </w:p>
    <w:p w14:paraId="3CF1340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4" w:history="1">
        <w:r w:rsidR="000C1F75" w:rsidRPr="00E74E1C">
          <w:rPr>
            <w:rStyle w:val="Hyperlink"/>
            <w:noProof/>
          </w:rPr>
          <w:t>Gambar 3.47 Aktivitas Tebak Angka</w:t>
        </w:r>
        <w:r w:rsidR="000C1F75">
          <w:rPr>
            <w:noProof/>
            <w:webHidden/>
          </w:rPr>
          <w:tab/>
        </w:r>
        <w:r w:rsidR="000C1F75">
          <w:rPr>
            <w:noProof/>
            <w:webHidden/>
          </w:rPr>
          <w:fldChar w:fldCharType="begin"/>
        </w:r>
        <w:r w:rsidR="000C1F75">
          <w:rPr>
            <w:noProof/>
            <w:webHidden/>
          </w:rPr>
          <w:instrText xml:space="preserve"> PAGEREF _Toc396905644 \h </w:instrText>
        </w:r>
        <w:r w:rsidR="000C1F75">
          <w:rPr>
            <w:noProof/>
            <w:webHidden/>
          </w:rPr>
        </w:r>
        <w:r w:rsidR="000C1F75">
          <w:rPr>
            <w:noProof/>
            <w:webHidden/>
          </w:rPr>
          <w:fldChar w:fldCharType="separate"/>
        </w:r>
        <w:r w:rsidR="002836B7">
          <w:rPr>
            <w:noProof/>
            <w:webHidden/>
          </w:rPr>
          <w:t>79</w:t>
        </w:r>
        <w:r w:rsidR="000C1F75">
          <w:rPr>
            <w:noProof/>
            <w:webHidden/>
          </w:rPr>
          <w:fldChar w:fldCharType="end"/>
        </w:r>
      </w:hyperlink>
    </w:p>
    <w:p w14:paraId="0C64F7FD"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5" w:history="1">
        <w:r w:rsidR="000C1F75" w:rsidRPr="00E74E1C">
          <w:rPr>
            <w:rStyle w:val="Hyperlink"/>
            <w:noProof/>
          </w:rPr>
          <w:t>Gambar 3.48 Aktivitas Tebak Bentuk atau Warna</w:t>
        </w:r>
        <w:r w:rsidR="000C1F75">
          <w:rPr>
            <w:noProof/>
            <w:webHidden/>
          </w:rPr>
          <w:tab/>
        </w:r>
        <w:r w:rsidR="000C1F75">
          <w:rPr>
            <w:noProof/>
            <w:webHidden/>
          </w:rPr>
          <w:fldChar w:fldCharType="begin"/>
        </w:r>
        <w:r w:rsidR="000C1F75">
          <w:rPr>
            <w:noProof/>
            <w:webHidden/>
          </w:rPr>
          <w:instrText xml:space="preserve"> PAGEREF _Toc396905645 \h </w:instrText>
        </w:r>
        <w:r w:rsidR="000C1F75">
          <w:rPr>
            <w:noProof/>
            <w:webHidden/>
          </w:rPr>
        </w:r>
        <w:r w:rsidR="000C1F75">
          <w:rPr>
            <w:noProof/>
            <w:webHidden/>
          </w:rPr>
          <w:fldChar w:fldCharType="separate"/>
        </w:r>
        <w:r w:rsidR="002836B7">
          <w:rPr>
            <w:noProof/>
            <w:webHidden/>
          </w:rPr>
          <w:t>80</w:t>
        </w:r>
        <w:r w:rsidR="000C1F75">
          <w:rPr>
            <w:noProof/>
            <w:webHidden/>
          </w:rPr>
          <w:fldChar w:fldCharType="end"/>
        </w:r>
      </w:hyperlink>
    </w:p>
    <w:p w14:paraId="188A4E6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6" w:history="1">
        <w:r w:rsidR="000C1F75" w:rsidRPr="00E74E1C">
          <w:rPr>
            <w:rStyle w:val="Hyperlink"/>
            <w:noProof/>
          </w:rPr>
          <w:t>Gambar 3.49 Aktivitas Berhitung dengan Jawaban Gambar</w:t>
        </w:r>
        <w:r w:rsidR="000C1F75">
          <w:rPr>
            <w:noProof/>
            <w:webHidden/>
          </w:rPr>
          <w:tab/>
        </w:r>
        <w:r w:rsidR="000C1F75">
          <w:rPr>
            <w:noProof/>
            <w:webHidden/>
          </w:rPr>
          <w:fldChar w:fldCharType="begin"/>
        </w:r>
        <w:r w:rsidR="000C1F75">
          <w:rPr>
            <w:noProof/>
            <w:webHidden/>
          </w:rPr>
          <w:instrText xml:space="preserve"> PAGEREF _Toc396905646 \h </w:instrText>
        </w:r>
        <w:r w:rsidR="000C1F75">
          <w:rPr>
            <w:noProof/>
            <w:webHidden/>
          </w:rPr>
        </w:r>
        <w:r w:rsidR="000C1F75">
          <w:rPr>
            <w:noProof/>
            <w:webHidden/>
          </w:rPr>
          <w:fldChar w:fldCharType="separate"/>
        </w:r>
        <w:r w:rsidR="002836B7">
          <w:rPr>
            <w:noProof/>
            <w:webHidden/>
          </w:rPr>
          <w:t>80</w:t>
        </w:r>
        <w:r w:rsidR="000C1F75">
          <w:rPr>
            <w:noProof/>
            <w:webHidden/>
          </w:rPr>
          <w:fldChar w:fldCharType="end"/>
        </w:r>
      </w:hyperlink>
    </w:p>
    <w:p w14:paraId="0CEF50D7"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7" w:history="1">
        <w:r w:rsidR="000C1F75" w:rsidRPr="00E74E1C">
          <w:rPr>
            <w:rStyle w:val="Hyperlink"/>
            <w:noProof/>
          </w:rPr>
          <w:t>Gambar 3.50 Aktivitas Berhitung dengan Jawaban Angka</w:t>
        </w:r>
        <w:r w:rsidR="000C1F75">
          <w:rPr>
            <w:noProof/>
            <w:webHidden/>
          </w:rPr>
          <w:tab/>
        </w:r>
        <w:r w:rsidR="000C1F75">
          <w:rPr>
            <w:noProof/>
            <w:webHidden/>
          </w:rPr>
          <w:fldChar w:fldCharType="begin"/>
        </w:r>
        <w:r w:rsidR="000C1F75">
          <w:rPr>
            <w:noProof/>
            <w:webHidden/>
          </w:rPr>
          <w:instrText xml:space="preserve"> PAGEREF _Toc396905647 \h </w:instrText>
        </w:r>
        <w:r w:rsidR="000C1F75">
          <w:rPr>
            <w:noProof/>
            <w:webHidden/>
          </w:rPr>
        </w:r>
        <w:r w:rsidR="000C1F75">
          <w:rPr>
            <w:noProof/>
            <w:webHidden/>
          </w:rPr>
          <w:fldChar w:fldCharType="separate"/>
        </w:r>
        <w:r w:rsidR="002836B7">
          <w:rPr>
            <w:noProof/>
            <w:webHidden/>
          </w:rPr>
          <w:t>81</w:t>
        </w:r>
        <w:r w:rsidR="000C1F75">
          <w:rPr>
            <w:noProof/>
            <w:webHidden/>
          </w:rPr>
          <w:fldChar w:fldCharType="end"/>
        </w:r>
      </w:hyperlink>
    </w:p>
    <w:p w14:paraId="53FD0625"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8" w:history="1">
        <w:r w:rsidR="000C1F75" w:rsidRPr="00E74E1C">
          <w:rPr>
            <w:rStyle w:val="Hyperlink"/>
            <w:noProof/>
          </w:rPr>
          <w:t>Gambar 3.51 Aktivitas Penjumlahan dengan Jawaban Gambar</w:t>
        </w:r>
        <w:r w:rsidR="000C1F75">
          <w:rPr>
            <w:noProof/>
            <w:webHidden/>
          </w:rPr>
          <w:tab/>
        </w:r>
        <w:r w:rsidR="000C1F75">
          <w:rPr>
            <w:noProof/>
            <w:webHidden/>
          </w:rPr>
          <w:fldChar w:fldCharType="begin"/>
        </w:r>
        <w:r w:rsidR="000C1F75">
          <w:rPr>
            <w:noProof/>
            <w:webHidden/>
          </w:rPr>
          <w:instrText xml:space="preserve"> PAGEREF _Toc396905648 \h </w:instrText>
        </w:r>
        <w:r w:rsidR="000C1F75">
          <w:rPr>
            <w:noProof/>
            <w:webHidden/>
          </w:rPr>
        </w:r>
        <w:r w:rsidR="000C1F75">
          <w:rPr>
            <w:noProof/>
            <w:webHidden/>
          </w:rPr>
          <w:fldChar w:fldCharType="separate"/>
        </w:r>
        <w:r w:rsidR="002836B7">
          <w:rPr>
            <w:noProof/>
            <w:webHidden/>
          </w:rPr>
          <w:t>81</w:t>
        </w:r>
        <w:r w:rsidR="000C1F75">
          <w:rPr>
            <w:noProof/>
            <w:webHidden/>
          </w:rPr>
          <w:fldChar w:fldCharType="end"/>
        </w:r>
      </w:hyperlink>
    </w:p>
    <w:p w14:paraId="2CE1A29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49" w:history="1">
        <w:r w:rsidR="000C1F75" w:rsidRPr="00E74E1C">
          <w:rPr>
            <w:rStyle w:val="Hyperlink"/>
            <w:noProof/>
          </w:rPr>
          <w:t>Gambar 3.52 Aktivitas Penjumlahan dengan Jawaban Angka</w:t>
        </w:r>
        <w:r w:rsidR="000C1F75">
          <w:rPr>
            <w:noProof/>
            <w:webHidden/>
          </w:rPr>
          <w:tab/>
        </w:r>
        <w:r w:rsidR="000C1F75">
          <w:rPr>
            <w:noProof/>
            <w:webHidden/>
          </w:rPr>
          <w:fldChar w:fldCharType="begin"/>
        </w:r>
        <w:r w:rsidR="000C1F75">
          <w:rPr>
            <w:noProof/>
            <w:webHidden/>
          </w:rPr>
          <w:instrText xml:space="preserve"> PAGEREF _Toc396905649 \h </w:instrText>
        </w:r>
        <w:r w:rsidR="000C1F75">
          <w:rPr>
            <w:noProof/>
            <w:webHidden/>
          </w:rPr>
        </w:r>
        <w:r w:rsidR="000C1F75">
          <w:rPr>
            <w:noProof/>
            <w:webHidden/>
          </w:rPr>
          <w:fldChar w:fldCharType="separate"/>
        </w:r>
        <w:r w:rsidR="002836B7">
          <w:rPr>
            <w:noProof/>
            <w:webHidden/>
          </w:rPr>
          <w:t>82</w:t>
        </w:r>
        <w:r w:rsidR="000C1F75">
          <w:rPr>
            <w:noProof/>
            <w:webHidden/>
          </w:rPr>
          <w:fldChar w:fldCharType="end"/>
        </w:r>
      </w:hyperlink>
    </w:p>
    <w:p w14:paraId="6726687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0" w:history="1">
        <w:r w:rsidR="000C1F75" w:rsidRPr="00E74E1C">
          <w:rPr>
            <w:rStyle w:val="Hyperlink"/>
            <w:noProof/>
          </w:rPr>
          <w:t>Gambar 3.53 Aktivitas Tebak Hari</w:t>
        </w:r>
        <w:r w:rsidR="000C1F75">
          <w:rPr>
            <w:noProof/>
            <w:webHidden/>
          </w:rPr>
          <w:tab/>
        </w:r>
        <w:r w:rsidR="000C1F75">
          <w:rPr>
            <w:noProof/>
            <w:webHidden/>
          </w:rPr>
          <w:fldChar w:fldCharType="begin"/>
        </w:r>
        <w:r w:rsidR="000C1F75">
          <w:rPr>
            <w:noProof/>
            <w:webHidden/>
          </w:rPr>
          <w:instrText xml:space="preserve"> PAGEREF _Toc396905650 \h </w:instrText>
        </w:r>
        <w:r w:rsidR="000C1F75">
          <w:rPr>
            <w:noProof/>
            <w:webHidden/>
          </w:rPr>
        </w:r>
        <w:r w:rsidR="000C1F75">
          <w:rPr>
            <w:noProof/>
            <w:webHidden/>
          </w:rPr>
          <w:fldChar w:fldCharType="separate"/>
        </w:r>
        <w:r w:rsidR="002836B7">
          <w:rPr>
            <w:noProof/>
            <w:webHidden/>
          </w:rPr>
          <w:t>82</w:t>
        </w:r>
        <w:r w:rsidR="000C1F75">
          <w:rPr>
            <w:noProof/>
            <w:webHidden/>
          </w:rPr>
          <w:fldChar w:fldCharType="end"/>
        </w:r>
      </w:hyperlink>
    </w:p>
    <w:p w14:paraId="4781BA1A"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1" w:history="1">
        <w:r w:rsidR="000C1F75" w:rsidRPr="00E74E1C">
          <w:rPr>
            <w:rStyle w:val="Hyperlink"/>
            <w:noProof/>
          </w:rPr>
          <w:t>Gambar 3.54 Aktivitas Tebak Bulan</w:t>
        </w:r>
        <w:r w:rsidR="000C1F75">
          <w:rPr>
            <w:noProof/>
            <w:webHidden/>
          </w:rPr>
          <w:tab/>
        </w:r>
        <w:r w:rsidR="000C1F75">
          <w:rPr>
            <w:noProof/>
            <w:webHidden/>
          </w:rPr>
          <w:fldChar w:fldCharType="begin"/>
        </w:r>
        <w:r w:rsidR="000C1F75">
          <w:rPr>
            <w:noProof/>
            <w:webHidden/>
          </w:rPr>
          <w:instrText xml:space="preserve"> PAGEREF _Toc396905651 \h </w:instrText>
        </w:r>
        <w:r w:rsidR="000C1F75">
          <w:rPr>
            <w:noProof/>
            <w:webHidden/>
          </w:rPr>
        </w:r>
        <w:r w:rsidR="000C1F75">
          <w:rPr>
            <w:noProof/>
            <w:webHidden/>
          </w:rPr>
          <w:fldChar w:fldCharType="separate"/>
        </w:r>
        <w:r w:rsidR="002836B7">
          <w:rPr>
            <w:noProof/>
            <w:webHidden/>
          </w:rPr>
          <w:t>83</w:t>
        </w:r>
        <w:r w:rsidR="000C1F75">
          <w:rPr>
            <w:noProof/>
            <w:webHidden/>
          </w:rPr>
          <w:fldChar w:fldCharType="end"/>
        </w:r>
      </w:hyperlink>
    </w:p>
    <w:p w14:paraId="56CD455F"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2" w:history="1">
        <w:r w:rsidR="000C1F75" w:rsidRPr="00E74E1C">
          <w:rPr>
            <w:rStyle w:val="Hyperlink"/>
            <w:noProof/>
          </w:rPr>
          <w:t>Gambar 3.55 Aktivitas Tebak Jam</w:t>
        </w:r>
        <w:r w:rsidR="000C1F75">
          <w:rPr>
            <w:noProof/>
            <w:webHidden/>
          </w:rPr>
          <w:tab/>
        </w:r>
        <w:r w:rsidR="000C1F75">
          <w:rPr>
            <w:noProof/>
            <w:webHidden/>
          </w:rPr>
          <w:fldChar w:fldCharType="begin"/>
        </w:r>
        <w:r w:rsidR="000C1F75">
          <w:rPr>
            <w:noProof/>
            <w:webHidden/>
          </w:rPr>
          <w:instrText xml:space="preserve"> PAGEREF _Toc396905652 \h </w:instrText>
        </w:r>
        <w:r w:rsidR="000C1F75">
          <w:rPr>
            <w:noProof/>
            <w:webHidden/>
          </w:rPr>
        </w:r>
        <w:r w:rsidR="000C1F75">
          <w:rPr>
            <w:noProof/>
            <w:webHidden/>
          </w:rPr>
          <w:fldChar w:fldCharType="separate"/>
        </w:r>
        <w:r w:rsidR="002836B7">
          <w:rPr>
            <w:noProof/>
            <w:webHidden/>
          </w:rPr>
          <w:t>83</w:t>
        </w:r>
        <w:r w:rsidR="000C1F75">
          <w:rPr>
            <w:noProof/>
            <w:webHidden/>
          </w:rPr>
          <w:fldChar w:fldCharType="end"/>
        </w:r>
      </w:hyperlink>
    </w:p>
    <w:p w14:paraId="1BEB23C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3" w:history="1">
        <w:r w:rsidR="000C1F75" w:rsidRPr="00E74E1C">
          <w:rPr>
            <w:rStyle w:val="Hyperlink"/>
            <w:noProof/>
          </w:rPr>
          <w:t>Gambar 3.56 Aktivitas Tebak Ruangan</w:t>
        </w:r>
        <w:r w:rsidR="000C1F75">
          <w:rPr>
            <w:noProof/>
            <w:webHidden/>
          </w:rPr>
          <w:tab/>
        </w:r>
        <w:r w:rsidR="000C1F75">
          <w:rPr>
            <w:noProof/>
            <w:webHidden/>
          </w:rPr>
          <w:fldChar w:fldCharType="begin"/>
        </w:r>
        <w:r w:rsidR="000C1F75">
          <w:rPr>
            <w:noProof/>
            <w:webHidden/>
          </w:rPr>
          <w:instrText xml:space="preserve"> PAGEREF _Toc396905653 \h </w:instrText>
        </w:r>
        <w:r w:rsidR="000C1F75">
          <w:rPr>
            <w:noProof/>
            <w:webHidden/>
          </w:rPr>
        </w:r>
        <w:r w:rsidR="000C1F75">
          <w:rPr>
            <w:noProof/>
            <w:webHidden/>
          </w:rPr>
          <w:fldChar w:fldCharType="separate"/>
        </w:r>
        <w:r w:rsidR="002836B7">
          <w:rPr>
            <w:noProof/>
            <w:webHidden/>
          </w:rPr>
          <w:t>84</w:t>
        </w:r>
        <w:r w:rsidR="000C1F75">
          <w:rPr>
            <w:noProof/>
            <w:webHidden/>
          </w:rPr>
          <w:fldChar w:fldCharType="end"/>
        </w:r>
      </w:hyperlink>
    </w:p>
    <w:p w14:paraId="26C77F94"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4" w:history="1">
        <w:r w:rsidR="000C1F75" w:rsidRPr="00E74E1C">
          <w:rPr>
            <w:rStyle w:val="Hyperlink"/>
            <w:noProof/>
          </w:rPr>
          <w:t>Gambar 3.57 Aktivitas Tebak Aktivitas</w:t>
        </w:r>
        <w:r w:rsidR="000C1F75">
          <w:rPr>
            <w:noProof/>
            <w:webHidden/>
          </w:rPr>
          <w:tab/>
        </w:r>
        <w:r w:rsidR="000C1F75">
          <w:rPr>
            <w:noProof/>
            <w:webHidden/>
          </w:rPr>
          <w:fldChar w:fldCharType="begin"/>
        </w:r>
        <w:r w:rsidR="000C1F75">
          <w:rPr>
            <w:noProof/>
            <w:webHidden/>
          </w:rPr>
          <w:instrText xml:space="preserve"> PAGEREF _Toc396905654 \h </w:instrText>
        </w:r>
        <w:r w:rsidR="000C1F75">
          <w:rPr>
            <w:noProof/>
            <w:webHidden/>
          </w:rPr>
        </w:r>
        <w:r w:rsidR="000C1F75">
          <w:rPr>
            <w:noProof/>
            <w:webHidden/>
          </w:rPr>
          <w:fldChar w:fldCharType="separate"/>
        </w:r>
        <w:r w:rsidR="002836B7">
          <w:rPr>
            <w:noProof/>
            <w:webHidden/>
          </w:rPr>
          <w:t>85</w:t>
        </w:r>
        <w:r w:rsidR="000C1F75">
          <w:rPr>
            <w:noProof/>
            <w:webHidden/>
          </w:rPr>
          <w:fldChar w:fldCharType="end"/>
        </w:r>
      </w:hyperlink>
    </w:p>
    <w:p w14:paraId="4E7609C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5" w:history="1">
        <w:r w:rsidR="000C1F75" w:rsidRPr="00E74E1C">
          <w:rPr>
            <w:rStyle w:val="Hyperlink"/>
            <w:noProof/>
          </w:rPr>
          <w:t>Gambar 3.58 Aktivitas Tebak Benda</w:t>
        </w:r>
        <w:r w:rsidR="000C1F75">
          <w:rPr>
            <w:noProof/>
            <w:webHidden/>
          </w:rPr>
          <w:tab/>
        </w:r>
        <w:r w:rsidR="000C1F75">
          <w:rPr>
            <w:noProof/>
            <w:webHidden/>
          </w:rPr>
          <w:fldChar w:fldCharType="begin"/>
        </w:r>
        <w:r w:rsidR="000C1F75">
          <w:rPr>
            <w:noProof/>
            <w:webHidden/>
          </w:rPr>
          <w:instrText xml:space="preserve"> PAGEREF _Toc396905655 \h </w:instrText>
        </w:r>
        <w:r w:rsidR="000C1F75">
          <w:rPr>
            <w:noProof/>
            <w:webHidden/>
          </w:rPr>
        </w:r>
        <w:r w:rsidR="000C1F75">
          <w:rPr>
            <w:noProof/>
            <w:webHidden/>
          </w:rPr>
          <w:fldChar w:fldCharType="separate"/>
        </w:r>
        <w:r w:rsidR="002836B7">
          <w:rPr>
            <w:noProof/>
            <w:webHidden/>
          </w:rPr>
          <w:t>85</w:t>
        </w:r>
        <w:r w:rsidR="000C1F75">
          <w:rPr>
            <w:noProof/>
            <w:webHidden/>
          </w:rPr>
          <w:fldChar w:fldCharType="end"/>
        </w:r>
      </w:hyperlink>
    </w:p>
    <w:p w14:paraId="216246A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6" w:history="1">
        <w:r w:rsidR="000C1F75" w:rsidRPr="00E74E1C">
          <w:rPr>
            <w:rStyle w:val="Hyperlink"/>
            <w:noProof/>
          </w:rPr>
          <w:t>Gambar 3.59 Aktivitas Tebak Alat Musik</w:t>
        </w:r>
        <w:r w:rsidR="000C1F75">
          <w:rPr>
            <w:noProof/>
            <w:webHidden/>
          </w:rPr>
          <w:tab/>
        </w:r>
        <w:r w:rsidR="000C1F75">
          <w:rPr>
            <w:noProof/>
            <w:webHidden/>
          </w:rPr>
          <w:fldChar w:fldCharType="begin"/>
        </w:r>
        <w:r w:rsidR="000C1F75">
          <w:rPr>
            <w:noProof/>
            <w:webHidden/>
          </w:rPr>
          <w:instrText xml:space="preserve"> PAGEREF _Toc396905656 \h </w:instrText>
        </w:r>
        <w:r w:rsidR="000C1F75">
          <w:rPr>
            <w:noProof/>
            <w:webHidden/>
          </w:rPr>
        </w:r>
        <w:r w:rsidR="000C1F75">
          <w:rPr>
            <w:noProof/>
            <w:webHidden/>
          </w:rPr>
          <w:fldChar w:fldCharType="separate"/>
        </w:r>
        <w:r w:rsidR="002836B7">
          <w:rPr>
            <w:noProof/>
            <w:webHidden/>
          </w:rPr>
          <w:t>86</w:t>
        </w:r>
        <w:r w:rsidR="000C1F75">
          <w:rPr>
            <w:noProof/>
            <w:webHidden/>
          </w:rPr>
          <w:fldChar w:fldCharType="end"/>
        </w:r>
      </w:hyperlink>
    </w:p>
    <w:p w14:paraId="523C437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7" w:history="1">
        <w:r w:rsidR="000C1F75" w:rsidRPr="00E74E1C">
          <w:rPr>
            <w:rStyle w:val="Hyperlink"/>
            <w:noProof/>
          </w:rPr>
          <w:t>Gambar 3.60 Aktivitas Tebak Transportasi</w:t>
        </w:r>
        <w:r w:rsidR="000C1F75">
          <w:rPr>
            <w:noProof/>
            <w:webHidden/>
          </w:rPr>
          <w:tab/>
        </w:r>
        <w:r w:rsidR="000C1F75">
          <w:rPr>
            <w:noProof/>
            <w:webHidden/>
          </w:rPr>
          <w:fldChar w:fldCharType="begin"/>
        </w:r>
        <w:r w:rsidR="000C1F75">
          <w:rPr>
            <w:noProof/>
            <w:webHidden/>
          </w:rPr>
          <w:instrText xml:space="preserve"> PAGEREF _Toc396905657 \h </w:instrText>
        </w:r>
        <w:r w:rsidR="000C1F75">
          <w:rPr>
            <w:noProof/>
            <w:webHidden/>
          </w:rPr>
        </w:r>
        <w:r w:rsidR="000C1F75">
          <w:rPr>
            <w:noProof/>
            <w:webHidden/>
          </w:rPr>
          <w:fldChar w:fldCharType="separate"/>
        </w:r>
        <w:r w:rsidR="002836B7">
          <w:rPr>
            <w:noProof/>
            <w:webHidden/>
          </w:rPr>
          <w:t>86</w:t>
        </w:r>
        <w:r w:rsidR="000C1F75">
          <w:rPr>
            <w:noProof/>
            <w:webHidden/>
          </w:rPr>
          <w:fldChar w:fldCharType="end"/>
        </w:r>
      </w:hyperlink>
    </w:p>
    <w:p w14:paraId="6CF4EFD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8" w:history="1">
        <w:r w:rsidR="000C1F75" w:rsidRPr="00E74E1C">
          <w:rPr>
            <w:rStyle w:val="Hyperlink"/>
            <w:noProof/>
          </w:rPr>
          <w:t>Gambar 3.61 Aktivitas Hubungan Ruangan dengan Benda</w:t>
        </w:r>
        <w:r w:rsidR="000C1F75">
          <w:rPr>
            <w:noProof/>
            <w:webHidden/>
          </w:rPr>
          <w:tab/>
        </w:r>
        <w:r w:rsidR="000C1F75">
          <w:rPr>
            <w:noProof/>
            <w:webHidden/>
          </w:rPr>
          <w:fldChar w:fldCharType="begin"/>
        </w:r>
        <w:r w:rsidR="000C1F75">
          <w:rPr>
            <w:noProof/>
            <w:webHidden/>
          </w:rPr>
          <w:instrText xml:space="preserve"> PAGEREF _Toc396905658 \h </w:instrText>
        </w:r>
        <w:r w:rsidR="000C1F75">
          <w:rPr>
            <w:noProof/>
            <w:webHidden/>
          </w:rPr>
        </w:r>
        <w:r w:rsidR="000C1F75">
          <w:rPr>
            <w:noProof/>
            <w:webHidden/>
          </w:rPr>
          <w:fldChar w:fldCharType="separate"/>
        </w:r>
        <w:r w:rsidR="002836B7">
          <w:rPr>
            <w:noProof/>
            <w:webHidden/>
          </w:rPr>
          <w:t>87</w:t>
        </w:r>
        <w:r w:rsidR="000C1F75">
          <w:rPr>
            <w:noProof/>
            <w:webHidden/>
          </w:rPr>
          <w:fldChar w:fldCharType="end"/>
        </w:r>
      </w:hyperlink>
    </w:p>
    <w:p w14:paraId="0BA0F8A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59" w:history="1">
        <w:r w:rsidR="000C1F75" w:rsidRPr="00E74E1C">
          <w:rPr>
            <w:rStyle w:val="Hyperlink"/>
            <w:noProof/>
          </w:rPr>
          <w:t>Gambar 3.62 Aktivitas Hubungan Aktivitas dengan Benda</w:t>
        </w:r>
        <w:r w:rsidR="000C1F75">
          <w:rPr>
            <w:noProof/>
            <w:webHidden/>
          </w:rPr>
          <w:tab/>
        </w:r>
        <w:r w:rsidR="000C1F75">
          <w:rPr>
            <w:noProof/>
            <w:webHidden/>
          </w:rPr>
          <w:fldChar w:fldCharType="begin"/>
        </w:r>
        <w:r w:rsidR="000C1F75">
          <w:rPr>
            <w:noProof/>
            <w:webHidden/>
          </w:rPr>
          <w:instrText xml:space="preserve"> PAGEREF _Toc396905659 \h </w:instrText>
        </w:r>
        <w:r w:rsidR="000C1F75">
          <w:rPr>
            <w:noProof/>
            <w:webHidden/>
          </w:rPr>
        </w:r>
        <w:r w:rsidR="000C1F75">
          <w:rPr>
            <w:noProof/>
            <w:webHidden/>
          </w:rPr>
          <w:fldChar w:fldCharType="separate"/>
        </w:r>
        <w:r w:rsidR="002836B7">
          <w:rPr>
            <w:noProof/>
            <w:webHidden/>
          </w:rPr>
          <w:t>87</w:t>
        </w:r>
        <w:r w:rsidR="000C1F75">
          <w:rPr>
            <w:noProof/>
            <w:webHidden/>
          </w:rPr>
          <w:fldChar w:fldCharType="end"/>
        </w:r>
      </w:hyperlink>
    </w:p>
    <w:p w14:paraId="396EC18E"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0" w:history="1">
        <w:r w:rsidR="000C1F75" w:rsidRPr="00E74E1C">
          <w:rPr>
            <w:rStyle w:val="Hyperlink"/>
            <w:noProof/>
          </w:rPr>
          <w:t>Gambar 3.63 Aktivitas Tebak Anggota Badan</w:t>
        </w:r>
        <w:r w:rsidR="000C1F75">
          <w:rPr>
            <w:noProof/>
            <w:webHidden/>
          </w:rPr>
          <w:tab/>
        </w:r>
        <w:r w:rsidR="000C1F75">
          <w:rPr>
            <w:noProof/>
            <w:webHidden/>
          </w:rPr>
          <w:fldChar w:fldCharType="begin"/>
        </w:r>
        <w:r w:rsidR="000C1F75">
          <w:rPr>
            <w:noProof/>
            <w:webHidden/>
          </w:rPr>
          <w:instrText xml:space="preserve"> PAGEREF _Toc396905660 \h </w:instrText>
        </w:r>
        <w:r w:rsidR="000C1F75">
          <w:rPr>
            <w:noProof/>
            <w:webHidden/>
          </w:rPr>
        </w:r>
        <w:r w:rsidR="000C1F75">
          <w:rPr>
            <w:noProof/>
            <w:webHidden/>
          </w:rPr>
          <w:fldChar w:fldCharType="separate"/>
        </w:r>
        <w:r w:rsidR="002836B7">
          <w:rPr>
            <w:noProof/>
            <w:webHidden/>
          </w:rPr>
          <w:t>88</w:t>
        </w:r>
        <w:r w:rsidR="000C1F75">
          <w:rPr>
            <w:noProof/>
            <w:webHidden/>
          </w:rPr>
          <w:fldChar w:fldCharType="end"/>
        </w:r>
      </w:hyperlink>
    </w:p>
    <w:p w14:paraId="69043D9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1" w:history="1">
        <w:r w:rsidR="000C1F75" w:rsidRPr="00E74E1C">
          <w:rPr>
            <w:rStyle w:val="Hyperlink"/>
            <w:noProof/>
          </w:rPr>
          <w:t>Gambar 3.64 Aktivitas Tebak Ekspresi</w:t>
        </w:r>
        <w:r w:rsidR="000C1F75">
          <w:rPr>
            <w:noProof/>
            <w:webHidden/>
          </w:rPr>
          <w:tab/>
        </w:r>
        <w:r w:rsidR="000C1F75">
          <w:rPr>
            <w:noProof/>
            <w:webHidden/>
          </w:rPr>
          <w:fldChar w:fldCharType="begin"/>
        </w:r>
        <w:r w:rsidR="000C1F75">
          <w:rPr>
            <w:noProof/>
            <w:webHidden/>
          </w:rPr>
          <w:instrText xml:space="preserve"> PAGEREF _Toc396905661 \h </w:instrText>
        </w:r>
        <w:r w:rsidR="000C1F75">
          <w:rPr>
            <w:noProof/>
            <w:webHidden/>
          </w:rPr>
        </w:r>
        <w:r w:rsidR="000C1F75">
          <w:rPr>
            <w:noProof/>
            <w:webHidden/>
          </w:rPr>
          <w:fldChar w:fldCharType="separate"/>
        </w:r>
        <w:r w:rsidR="002836B7">
          <w:rPr>
            <w:noProof/>
            <w:webHidden/>
          </w:rPr>
          <w:t>89</w:t>
        </w:r>
        <w:r w:rsidR="000C1F75">
          <w:rPr>
            <w:noProof/>
            <w:webHidden/>
          </w:rPr>
          <w:fldChar w:fldCharType="end"/>
        </w:r>
      </w:hyperlink>
    </w:p>
    <w:p w14:paraId="62BC0EB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2" w:history="1">
        <w:r w:rsidR="000C1F75" w:rsidRPr="00E74E1C">
          <w:rPr>
            <w:rStyle w:val="Hyperlink"/>
            <w:noProof/>
          </w:rPr>
          <w:t>Gambar 3.65 Aktivitas Tebak Pekerjaan</w:t>
        </w:r>
        <w:r w:rsidR="000C1F75">
          <w:rPr>
            <w:noProof/>
            <w:webHidden/>
          </w:rPr>
          <w:tab/>
        </w:r>
        <w:r w:rsidR="000C1F75">
          <w:rPr>
            <w:noProof/>
            <w:webHidden/>
          </w:rPr>
          <w:fldChar w:fldCharType="begin"/>
        </w:r>
        <w:r w:rsidR="000C1F75">
          <w:rPr>
            <w:noProof/>
            <w:webHidden/>
          </w:rPr>
          <w:instrText xml:space="preserve"> PAGEREF _Toc396905662 \h </w:instrText>
        </w:r>
        <w:r w:rsidR="000C1F75">
          <w:rPr>
            <w:noProof/>
            <w:webHidden/>
          </w:rPr>
        </w:r>
        <w:r w:rsidR="000C1F75">
          <w:rPr>
            <w:noProof/>
            <w:webHidden/>
          </w:rPr>
          <w:fldChar w:fldCharType="separate"/>
        </w:r>
        <w:r w:rsidR="002836B7">
          <w:rPr>
            <w:noProof/>
            <w:webHidden/>
          </w:rPr>
          <w:t>89</w:t>
        </w:r>
        <w:r w:rsidR="000C1F75">
          <w:rPr>
            <w:noProof/>
            <w:webHidden/>
          </w:rPr>
          <w:fldChar w:fldCharType="end"/>
        </w:r>
      </w:hyperlink>
    </w:p>
    <w:p w14:paraId="638C7CA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3" w:history="1">
        <w:r w:rsidR="000C1F75" w:rsidRPr="00E74E1C">
          <w:rPr>
            <w:rStyle w:val="Hyperlink"/>
            <w:noProof/>
          </w:rPr>
          <w:t>Gambar 3.66 Aktivitas Teka-Teki</w:t>
        </w:r>
        <w:r w:rsidR="000C1F75">
          <w:rPr>
            <w:noProof/>
            <w:webHidden/>
          </w:rPr>
          <w:tab/>
        </w:r>
        <w:r w:rsidR="000C1F75">
          <w:rPr>
            <w:noProof/>
            <w:webHidden/>
          </w:rPr>
          <w:fldChar w:fldCharType="begin"/>
        </w:r>
        <w:r w:rsidR="000C1F75">
          <w:rPr>
            <w:noProof/>
            <w:webHidden/>
          </w:rPr>
          <w:instrText xml:space="preserve"> PAGEREF _Toc396905663 \h </w:instrText>
        </w:r>
        <w:r w:rsidR="000C1F75">
          <w:rPr>
            <w:noProof/>
            <w:webHidden/>
          </w:rPr>
        </w:r>
        <w:r w:rsidR="000C1F75">
          <w:rPr>
            <w:noProof/>
            <w:webHidden/>
          </w:rPr>
          <w:fldChar w:fldCharType="separate"/>
        </w:r>
        <w:r w:rsidR="002836B7">
          <w:rPr>
            <w:noProof/>
            <w:webHidden/>
          </w:rPr>
          <w:t>90</w:t>
        </w:r>
        <w:r w:rsidR="000C1F75">
          <w:rPr>
            <w:noProof/>
            <w:webHidden/>
          </w:rPr>
          <w:fldChar w:fldCharType="end"/>
        </w:r>
      </w:hyperlink>
    </w:p>
    <w:p w14:paraId="1F97298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4" w:history="1">
        <w:r w:rsidR="000C1F75" w:rsidRPr="00E74E1C">
          <w:rPr>
            <w:rStyle w:val="Hyperlink"/>
            <w:noProof/>
          </w:rPr>
          <w:t xml:space="preserve">Gambar 3.67 Diagram Alir Proses Mengambil Data dari </w:t>
        </w:r>
        <w:r w:rsidR="000C1F75" w:rsidRPr="00E74E1C">
          <w:rPr>
            <w:rStyle w:val="Hyperlink"/>
            <w:i/>
            <w:noProof/>
          </w:rPr>
          <w:t>WebStorage</w:t>
        </w:r>
        <w:r w:rsidR="000C1F75">
          <w:rPr>
            <w:noProof/>
            <w:webHidden/>
          </w:rPr>
          <w:tab/>
        </w:r>
        <w:r w:rsidR="000C1F75">
          <w:rPr>
            <w:noProof/>
            <w:webHidden/>
          </w:rPr>
          <w:fldChar w:fldCharType="begin"/>
        </w:r>
        <w:r w:rsidR="000C1F75">
          <w:rPr>
            <w:noProof/>
            <w:webHidden/>
          </w:rPr>
          <w:instrText xml:space="preserve"> PAGEREF _Toc396905664 \h </w:instrText>
        </w:r>
        <w:r w:rsidR="000C1F75">
          <w:rPr>
            <w:noProof/>
            <w:webHidden/>
          </w:rPr>
        </w:r>
        <w:r w:rsidR="000C1F75">
          <w:rPr>
            <w:noProof/>
            <w:webHidden/>
          </w:rPr>
          <w:fldChar w:fldCharType="separate"/>
        </w:r>
        <w:r w:rsidR="002836B7">
          <w:rPr>
            <w:noProof/>
            <w:webHidden/>
          </w:rPr>
          <w:t>91</w:t>
        </w:r>
        <w:r w:rsidR="000C1F75">
          <w:rPr>
            <w:noProof/>
            <w:webHidden/>
          </w:rPr>
          <w:fldChar w:fldCharType="end"/>
        </w:r>
      </w:hyperlink>
    </w:p>
    <w:p w14:paraId="051FDFA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5" w:history="1">
        <w:r w:rsidR="000C1F75" w:rsidRPr="00E74E1C">
          <w:rPr>
            <w:rStyle w:val="Hyperlink"/>
            <w:noProof/>
          </w:rPr>
          <w:t xml:space="preserve">Gambar 3.68 Diagram Alir Proses Menambah Data ke </w:t>
        </w:r>
        <w:r w:rsidR="000C1F75" w:rsidRPr="00E74E1C">
          <w:rPr>
            <w:rStyle w:val="Hyperlink"/>
            <w:i/>
            <w:noProof/>
          </w:rPr>
          <w:t>WebStorage</w:t>
        </w:r>
        <w:r w:rsidR="000C1F75">
          <w:rPr>
            <w:noProof/>
            <w:webHidden/>
          </w:rPr>
          <w:tab/>
        </w:r>
        <w:r w:rsidR="000C1F75">
          <w:rPr>
            <w:noProof/>
            <w:webHidden/>
          </w:rPr>
          <w:fldChar w:fldCharType="begin"/>
        </w:r>
        <w:r w:rsidR="000C1F75">
          <w:rPr>
            <w:noProof/>
            <w:webHidden/>
          </w:rPr>
          <w:instrText xml:space="preserve"> PAGEREF _Toc396905665 \h </w:instrText>
        </w:r>
        <w:r w:rsidR="000C1F75">
          <w:rPr>
            <w:noProof/>
            <w:webHidden/>
          </w:rPr>
        </w:r>
        <w:r w:rsidR="000C1F75">
          <w:rPr>
            <w:noProof/>
            <w:webHidden/>
          </w:rPr>
          <w:fldChar w:fldCharType="separate"/>
        </w:r>
        <w:r w:rsidR="002836B7">
          <w:rPr>
            <w:noProof/>
            <w:webHidden/>
          </w:rPr>
          <w:t>93</w:t>
        </w:r>
        <w:r w:rsidR="000C1F75">
          <w:rPr>
            <w:noProof/>
            <w:webHidden/>
          </w:rPr>
          <w:fldChar w:fldCharType="end"/>
        </w:r>
      </w:hyperlink>
    </w:p>
    <w:p w14:paraId="32D2EBF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6" w:history="1">
        <w:r w:rsidR="000C1F75" w:rsidRPr="00E74E1C">
          <w:rPr>
            <w:rStyle w:val="Hyperlink"/>
            <w:noProof/>
          </w:rPr>
          <w:t xml:space="preserve">Gambar 3.69 Diagram Alir Proses Memperbarui Data </w:t>
        </w:r>
        <w:r w:rsidR="000C1F75" w:rsidRPr="00E74E1C">
          <w:rPr>
            <w:rStyle w:val="Hyperlink"/>
            <w:i/>
            <w:noProof/>
          </w:rPr>
          <w:t>WebStorage</w:t>
        </w:r>
        <w:r w:rsidR="000C1F75">
          <w:rPr>
            <w:noProof/>
            <w:webHidden/>
          </w:rPr>
          <w:tab/>
        </w:r>
        <w:r w:rsidR="000C1F75">
          <w:rPr>
            <w:noProof/>
            <w:webHidden/>
          </w:rPr>
          <w:fldChar w:fldCharType="begin"/>
        </w:r>
        <w:r w:rsidR="000C1F75">
          <w:rPr>
            <w:noProof/>
            <w:webHidden/>
          </w:rPr>
          <w:instrText xml:space="preserve"> PAGEREF _Toc396905666 \h </w:instrText>
        </w:r>
        <w:r w:rsidR="000C1F75">
          <w:rPr>
            <w:noProof/>
            <w:webHidden/>
          </w:rPr>
        </w:r>
        <w:r w:rsidR="000C1F75">
          <w:rPr>
            <w:noProof/>
            <w:webHidden/>
          </w:rPr>
          <w:fldChar w:fldCharType="separate"/>
        </w:r>
        <w:r w:rsidR="002836B7">
          <w:rPr>
            <w:noProof/>
            <w:webHidden/>
          </w:rPr>
          <w:t>94</w:t>
        </w:r>
        <w:r w:rsidR="000C1F75">
          <w:rPr>
            <w:noProof/>
            <w:webHidden/>
          </w:rPr>
          <w:fldChar w:fldCharType="end"/>
        </w:r>
      </w:hyperlink>
    </w:p>
    <w:p w14:paraId="60B26F3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7" w:history="1">
        <w:r w:rsidR="000C1F75" w:rsidRPr="00E74E1C">
          <w:rPr>
            <w:rStyle w:val="Hyperlink"/>
            <w:noProof/>
          </w:rPr>
          <w:t xml:space="preserve">Gambar 3.70 Diagram Alir Proses Menghapus Data </w:t>
        </w:r>
        <w:r w:rsidR="000C1F75" w:rsidRPr="00E74E1C">
          <w:rPr>
            <w:rStyle w:val="Hyperlink"/>
            <w:i/>
            <w:noProof/>
          </w:rPr>
          <w:t>WebStorage</w:t>
        </w:r>
        <w:r w:rsidR="000C1F75">
          <w:rPr>
            <w:noProof/>
            <w:webHidden/>
          </w:rPr>
          <w:tab/>
        </w:r>
        <w:r w:rsidR="000C1F75">
          <w:rPr>
            <w:noProof/>
            <w:webHidden/>
          </w:rPr>
          <w:fldChar w:fldCharType="begin"/>
        </w:r>
        <w:r w:rsidR="000C1F75">
          <w:rPr>
            <w:noProof/>
            <w:webHidden/>
          </w:rPr>
          <w:instrText xml:space="preserve"> PAGEREF _Toc396905667 \h </w:instrText>
        </w:r>
        <w:r w:rsidR="000C1F75">
          <w:rPr>
            <w:noProof/>
            <w:webHidden/>
          </w:rPr>
        </w:r>
        <w:r w:rsidR="000C1F75">
          <w:rPr>
            <w:noProof/>
            <w:webHidden/>
          </w:rPr>
          <w:fldChar w:fldCharType="separate"/>
        </w:r>
        <w:r w:rsidR="002836B7">
          <w:rPr>
            <w:noProof/>
            <w:webHidden/>
          </w:rPr>
          <w:t>95</w:t>
        </w:r>
        <w:r w:rsidR="000C1F75">
          <w:rPr>
            <w:noProof/>
            <w:webHidden/>
          </w:rPr>
          <w:fldChar w:fldCharType="end"/>
        </w:r>
      </w:hyperlink>
    </w:p>
    <w:p w14:paraId="3860813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8" w:history="1">
        <w:r w:rsidR="000C1F75" w:rsidRPr="00E74E1C">
          <w:rPr>
            <w:rStyle w:val="Hyperlink"/>
            <w:noProof/>
          </w:rPr>
          <w:t>Gambar 4.1 Halaman Utama Aktivitas</w:t>
        </w:r>
        <w:r w:rsidR="000C1F75">
          <w:rPr>
            <w:noProof/>
            <w:webHidden/>
          </w:rPr>
          <w:tab/>
        </w:r>
        <w:r w:rsidR="000C1F75">
          <w:rPr>
            <w:noProof/>
            <w:webHidden/>
          </w:rPr>
          <w:fldChar w:fldCharType="begin"/>
        </w:r>
        <w:r w:rsidR="000C1F75">
          <w:rPr>
            <w:noProof/>
            <w:webHidden/>
          </w:rPr>
          <w:instrText xml:space="preserve"> PAGEREF _Toc396905668 \h </w:instrText>
        </w:r>
        <w:r w:rsidR="000C1F75">
          <w:rPr>
            <w:noProof/>
            <w:webHidden/>
          </w:rPr>
        </w:r>
        <w:r w:rsidR="000C1F75">
          <w:rPr>
            <w:noProof/>
            <w:webHidden/>
          </w:rPr>
          <w:fldChar w:fldCharType="separate"/>
        </w:r>
        <w:r w:rsidR="002836B7">
          <w:rPr>
            <w:noProof/>
            <w:webHidden/>
          </w:rPr>
          <w:t>100</w:t>
        </w:r>
        <w:r w:rsidR="000C1F75">
          <w:rPr>
            <w:noProof/>
            <w:webHidden/>
          </w:rPr>
          <w:fldChar w:fldCharType="end"/>
        </w:r>
      </w:hyperlink>
    </w:p>
    <w:p w14:paraId="69491F3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69" w:history="1">
        <w:r w:rsidR="000C1F75" w:rsidRPr="00E74E1C">
          <w:rPr>
            <w:rStyle w:val="Hyperlink"/>
            <w:noProof/>
          </w:rPr>
          <w:t>Gambar 4.2 Halaman Rangkaian Aktivitas</w:t>
        </w:r>
        <w:r w:rsidR="000C1F75">
          <w:rPr>
            <w:noProof/>
            <w:webHidden/>
          </w:rPr>
          <w:tab/>
        </w:r>
        <w:r w:rsidR="000C1F75">
          <w:rPr>
            <w:noProof/>
            <w:webHidden/>
          </w:rPr>
          <w:fldChar w:fldCharType="begin"/>
        </w:r>
        <w:r w:rsidR="000C1F75">
          <w:rPr>
            <w:noProof/>
            <w:webHidden/>
          </w:rPr>
          <w:instrText xml:space="preserve"> PAGEREF _Toc396905669 \h </w:instrText>
        </w:r>
        <w:r w:rsidR="000C1F75">
          <w:rPr>
            <w:noProof/>
            <w:webHidden/>
          </w:rPr>
        </w:r>
        <w:r w:rsidR="000C1F75">
          <w:rPr>
            <w:noProof/>
            <w:webHidden/>
          </w:rPr>
          <w:fldChar w:fldCharType="separate"/>
        </w:r>
        <w:r w:rsidR="002836B7">
          <w:rPr>
            <w:noProof/>
            <w:webHidden/>
          </w:rPr>
          <w:t>103</w:t>
        </w:r>
        <w:r w:rsidR="000C1F75">
          <w:rPr>
            <w:noProof/>
            <w:webHidden/>
          </w:rPr>
          <w:fldChar w:fldCharType="end"/>
        </w:r>
      </w:hyperlink>
    </w:p>
    <w:p w14:paraId="353EBEA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0" w:history="1">
        <w:r w:rsidR="000C1F75" w:rsidRPr="00E74E1C">
          <w:rPr>
            <w:rStyle w:val="Hyperlink"/>
            <w:noProof/>
          </w:rPr>
          <w:t>Gambar 4.3 Halaman Rangkaian Aktivitas Bagian Profil Siswa</w:t>
        </w:r>
        <w:r w:rsidR="000C1F75">
          <w:rPr>
            <w:noProof/>
            <w:webHidden/>
          </w:rPr>
          <w:tab/>
        </w:r>
        <w:r w:rsidR="000C1F75">
          <w:rPr>
            <w:noProof/>
            <w:webHidden/>
          </w:rPr>
          <w:fldChar w:fldCharType="begin"/>
        </w:r>
        <w:r w:rsidR="000C1F75">
          <w:rPr>
            <w:noProof/>
            <w:webHidden/>
          </w:rPr>
          <w:instrText xml:space="preserve"> PAGEREF _Toc396905670 \h </w:instrText>
        </w:r>
        <w:r w:rsidR="000C1F75">
          <w:rPr>
            <w:noProof/>
            <w:webHidden/>
          </w:rPr>
        </w:r>
        <w:r w:rsidR="000C1F75">
          <w:rPr>
            <w:noProof/>
            <w:webHidden/>
          </w:rPr>
          <w:fldChar w:fldCharType="separate"/>
        </w:r>
        <w:r w:rsidR="002836B7">
          <w:rPr>
            <w:noProof/>
            <w:webHidden/>
          </w:rPr>
          <w:t>103</w:t>
        </w:r>
        <w:r w:rsidR="000C1F75">
          <w:rPr>
            <w:noProof/>
            <w:webHidden/>
          </w:rPr>
          <w:fldChar w:fldCharType="end"/>
        </w:r>
      </w:hyperlink>
    </w:p>
    <w:p w14:paraId="4325897A"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1" w:history="1">
        <w:r w:rsidR="000C1F75" w:rsidRPr="00E74E1C">
          <w:rPr>
            <w:rStyle w:val="Hyperlink"/>
            <w:noProof/>
          </w:rPr>
          <w:t>Gambar 4.4 Halaman Tambah Aktivitas</w:t>
        </w:r>
        <w:r w:rsidR="000C1F75">
          <w:rPr>
            <w:noProof/>
            <w:webHidden/>
          </w:rPr>
          <w:tab/>
        </w:r>
        <w:r w:rsidR="000C1F75">
          <w:rPr>
            <w:noProof/>
            <w:webHidden/>
          </w:rPr>
          <w:fldChar w:fldCharType="begin"/>
        </w:r>
        <w:r w:rsidR="000C1F75">
          <w:rPr>
            <w:noProof/>
            <w:webHidden/>
          </w:rPr>
          <w:instrText xml:space="preserve"> PAGEREF _Toc396905671 \h </w:instrText>
        </w:r>
        <w:r w:rsidR="000C1F75">
          <w:rPr>
            <w:noProof/>
            <w:webHidden/>
          </w:rPr>
        </w:r>
        <w:r w:rsidR="000C1F75">
          <w:rPr>
            <w:noProof/>
            <w:webHidden/>
          </w:rPr>
          <w:fldChar w:fldCharType="separate"/>
        </w:r>
        <w:r w:rsidR="002836B7">
          <w:rPr>
            <w:noProof/>
            <w:webHidden/>
          </w:rPr>
          <w:t>107</w:t>
        </w:r>
        <w:r w:rsidR="000C1F75">
          <w:rPr>
            <w:noProof/>
            <w:webHidden/>
          </w:rPr>
          <w:fldChar w:fldCharType="end"/>
        </w:r>
      </w:hyperlink>
    </w:p>
    <w:p w14:paraId="1217E19E"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2" w:history="1">
        <w:r w:rsidR="000C1F75" w:rsidRPr="00E74E1C">
          <w:rPr>
            <w:rStyle w:val="Hyperlink"/>
            <w:noProof/>
          </w:rPr>
          <w:t>Gambar 4.5 Halaman Detail Aktivitas</w:t>
        </w:r>
        <w:r w:rsidR="000C1F75">
          <w:rPr>
            <w:noProof/>
            <w:webHidden/>
          </w:rPr>
          <w:tab/>
        </w:r>
        <w:r w:rsidR="000C1F75">
          <w:rPr>
            <w:noProof/>
            <w:webHidden/>
          </w:rPr>
          <w:fldChar w:fldCharType="begin"/>
        </w:r>
        <w:r w:rsidR="000C1F75">
          <w:rPr>
            <w:noProof/>
            <w:webHidden/>
          </w:rPr>
          <w:instrText xml:space="preserve"> PAGEREF _Toc396905672 \h </w:instrText>
        </w:r>
        <w:r w:rsidR="000C1F75">
          <w:rPr>
            <w:noProof/>
            <w:webHidden/>
          </w:rPr>
        </w:r>
        <w:r w:rsidR="000C1F75">
          <w:rPr>
            <w:noProof/>
            <w:webHidden/>
          </w:rPr>
          <w:fldChar w:fldCharType="separate"/>
        </w:r>
        <w:r w:rsidR="002836B7">
          <w:rPr>
            <w:noProof/>
            <w:webHidden/>
          </w:rPr>
          <w:t>110</w:t>
        </w:r>
        <w:r w:rsidR="000C1F75">
          <w:rPr>
            <w:noProof/>
            <w:webHidden/>
          </w:rPr>
          <w:fldChar w:fldCharType="end"/>
        </w:r>
      </w:hyperlink>
    </w:p>
    <w:p w14:paraId="39372B2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3" w:history="1">
        <w:r w:rsidR="000C1F75" w:rsidRPr="00E74E1C">
          <w:rPr>
            <w:rStyle w:val="Hyperlink"/>
            <w:noProof/>
          </w:rPr>
          <w:t>Gambar 4.6 Halaman Profil Siswa</w:t>
        </w:r>
        <w:r w:rsidR="000C1F75">
          <w:rPr>
            <w:noProof/>
            <w:webHidden/>
          </w:rPr>
          <w:tab/>
        </w:r>
        <w:r w:rsidR="000C1F75">
          <w:rPr>
            <w:noProof/>
            <w:webHidden/>
          </w:rPr>
          <w:fldChar w:fldCharType="begin"/>
        </w:r>
        <w:r w:rsidR="000C1F75">
          <w:rPr>
            <w:noProof/>
            <w:webHidden/>
          </w:rPr>
          <w:instrText xml:space="preserve"> PAGEREF _Toc396905673 \h </w:instrText>
        </w:r>
        <w:r w:rsidR="000C1F75">
          <w:rPr>
            <w:noProof/>
            <w:webHidden/>
          </w:rPr>
        </w:r>
        <w:r w:rsidR="000C1F75">
          <w:rPr>
            <w:noProof/>
            <w:webHidden/>
          </w:rPr>
          <w:fldChar w:fldCharType="separate"/>
        </w:r>
        <w:r w:rsidR="002836B7">
          <w:rPr>
            <w:noProof/>
            <w:webHidden/>
          </w:rPr>
          <w:t>111</w:t>
        </w:r>
        <w:r w:rsidR="000C1F75">
          <w:rPr>
            <w:noProof/>
            <w:webHidden/>
          </w:rPr>
          <w:fldChar w:fldCharType="end"/>
        </w:r>
      </w:hyperlink>
    </w:p>
    <w:p w14:paraId="147EB52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4" w:history="1">
        <w:r w:rsidR="000C1F75" w:rsidRPr="00E74E1C">
          <w:rPr>
            <w:rStyle w:val="Hyperlink"/>
            <w:noProof/>
          </w:rPr>
          <w:t>Gambar 4.7 Halaman Tambah Siswa</w:t>
        </w:r>
        <w:r w:rsidR="000C1F75">
          <w:rPr>
            <w:noProof/>
            <w:webHidden/>
          </w:rPr>
          <w:tab/>
        </w:r>
        <w:r w:rsidR="000C1F75">
          <w:rPr>
            <w:noProof/>
            <w:webHidden/>
          </w:rPr>
          <w:fldChar w:fldCharType="begin"/>
        </w:r>
        <w:r w:rsidR="000C1F75">
          <w:rPr>
            <w:noProof/>
            <w:webHidden/>
          </w:rPr>
          <w:instrText xml:space="preserve"> PAGEREF _Toc396905674 \h </w:instrText>
        </w:r>
        <w:r w:rsidR="000C1F75">
          <w:rPr>
            <w:noProof/>
            <w:webHidden/>
          </w:rPr>
        </w:r>
        <w:r w:rsidR="000C1F75">
          <w:rPr>
            <w:noProof/>
            <w:webHidden/>
          </w:rPr>
          <w:fldChar w:fldCharType="separate"/>
        </w:r>
        <w:r w:rsidR="002836B7">
          <w:rPr>
            <w:noProof/>
            <w:webHidden/>
          </w:rPr>
          <w:t>113</w:t>
        </w:r>
        <w:r w:rsidR="000C1F75">
          <w:rPr>
            <w:noProof/>
            <w:webHidden/>
          </w:rPr>
          <w:fldChar w:fldCharType="end"/>
        </w:r>
      </w:hyperlink>
    </w:p>
    <w:p w14:paraId="5BF89865"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5" w:history="1">
        <w:r w:rsidR="000C1F75" w:rsidRPr="00E74E1C">
          <w:rPr>
            <w:rStyle w:val="Hyperlink"/>
            <w:noProof/>
          </w:rPr>
          <w:t>Gambar 4.8 Halaman Detail Progres</w:t>
        </w:r>
        <w:r w:rsidR="000C1F75">
          <w:rPr>
            <w:noProof/>
            <w:webHidden/>
          </w:rPr>
          <w:tab/>
        </w:r>
        <w:r w:rsidR="000C1F75">
          <w:rPr>
            <w:noProof/>
            <w:webHidden/>
          </w:rPr>
          <w:fldChar w:fldCharType="begin"/>
        </w:r>
        <w:r w:rsidR="000C1F75">
          <w:rPr>
            <w:noProof/>
            <w:webHidden/>
          </w:rPr>
          <w:instrText xml:space="preserve"> PAGEREF _Toc396905675 \h </w:instrText>
        </w:r>
        <w:r w:rsidR="000C1F75">
          <w:rPr>
            <w:noProof/>
            <w:webHidden/>
          </w:rPr>
        </w:r>
        <w:r w:rsidR="000C1F75">
          <w:rPr>
            <w:noProof/>
            <w:webHidden/>
          </w:rPr>
          <w:fldChar w:fldCharType="separate"/>
        </w:r>
        <w:r w:rsidR="002836B7">
          <w:rPr>
            <w:noProof/>
            <w:webHidden/>
          </w:rPr>
          <w:t>115</w:t>
        </w:r>
        <w:r w:rsidR="000C1F75">
          <w:rPr>
            <w:noProof/>
            <w:webHidden/>
          </w:rPr>
          <w:fldChar w:fldCharType="end"/>
        </w:r>
      </w:hyperlink>
    </w:p>
    <w:p w14:paraId="6AFB44DD"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6" w:history="1">
        <w:r w:rsidR="000C1F75" w:rsidRPr="00E74E1C">
          <w:rPr>
            <w:rStyle w:val="Hyperlink"/>
            <w:noProof/>
          </w:rPr>
          <w:t>Gambar 4.9 Halaman Grafik Progres dan Nilai Bagian Grafik</w:t>
        </w:r>
        <w:r w:rsidR="000C1F75">
          <w:rPr>
            <w:noProof/>
            <w:webHidden/>
          </w:rPr>
          <w:tab/>
        </w:r>
        <w:r w:rsidR="000C1F75">
          <w:rPr>
            <w:noProof/>
            <w:webHidden/>
          </w:rPr>
          <w:fldChar w:fldCharType="begin"/>
        </w:r>
        <w:r w:rsidR="000C1F75">
          <w:rPr>
            <w:noProof/>
            <w:webHidden/>
          </w:rPr>
          <w:instrText xml:space="preserve"> PAGEREF _Toc396905676 \h </w:instrText>
        </w:r>
        <w:r w:rsidR="000C1F75">
          <w:rPr>
            <w:noProof/>
            <w:webHidden/>
          </w:rPr>
        </w:r>
        <w:r w:rsidR="000C1F75">
          <w:rPr>
            <w:noProof/>
            <w:webHidden/>
          </w:rPr>
          <w:fldChar w:fldCharType="separate"/>
        </w:r>
        <w:r w:rsidR="002836B7">
          <w:rPr>
            <w:noProof/>
            <w:webHidden/>
          </w:rPr>
          <w:t>118</w:t>
        </w:r>
        <w:r w:rsidR="000C1F75">
          <w:rPr>
            <w:noProof/>
            <w:webHidden/>
          </w:rPr>
          <w:fldChar w:fldCharType="end"/>
        </w:r>
      </w:hyperlink>
    </w:p>
    <w:p w14:paraId="448DBAE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7" w:history="1">
        <w:r w:rsidR="000C1F75" w:rsidRPr="00E74E1C">
          <w:rPr>
            <w:rStyle w:val="Hyperlink"/>
            <w:noProof/>
          </w:rPr>
          <w:t>Gambar 4.10 Halaman Grafik Progres dan Nilai Bagian Nilai</w:t>
        </w:r>
        <w:r w:rsidR="000C1F75">
          <w:rPr>
            <w:noProof/>
            <w:webHidden/>
          </w:rPr>
          <w:tab/>
        </w:r>
        <w:r w:rsidR="000C1F75">
          <w:rPr>
            <w:noProof/>
            <w:webHidden/>
          </w:rPr>
          <w:fldChar w:fldCharType="begin"/>
        </w:r>
        <w:r w:rsidR="000C1F75">
          <w:rPr>
            <w:noProof/>
            <w:webHidden/>
          </w:rPr>
          <w:instrText xml:space="preserve"> PAGEREF _Toc396905677 \h </w:instrText>
        </w:r>
        <w:r w:rsidR="000C1F75">
          <w:rPr>
            <w:noProof/>
            <w:webHidden/>
          </w:rPr>
        </w:r>
        <w:r w:rsidR="000C1F75">
          <w:rPr>
            <w:noProof/>
            <w:webHidden/>
          </w:rPr>
          <w:fldChar w:fldCharType="separate"/>
        </w:r>
        <w:r w:rsidR="002836B7">
          <w:rPr>
            <w:noProof/>
            <w:webHidden/>
          </w:rPr>
          <w:t>119</w:t>
        </w:r>
        <w:r w:rsidR="000C1F75">
          <w:rPr>
            <w:noProof/>
            <w:webHidden/>
          </w:rPr>
          <w:fldChar w:fldCharType="end"/>
        </w:r>
      </w:hyperlink>
    </w:p>
    <w:p w14:paraId="0C475FD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8" w:history="1">
        <w:r w:rsidR="000C1F75" w:rsidRPr="00E74E1C">
          <w:rPr>
            <w:rStyle w:val="Hyperlink"/>
            <w:noProof/>
          </w:rPr>
          <w:t>Gambar 4.11 Aktivitas Belajar dengan Tipe Eksplorasi</w:t>
        </w:r>
        <w:r w:rsidR="000C1F75">
          <w:rPr>
            <w:noProof/>
            <w:webHidden/>
          </w:rPr>
          <w:tab/>
        </w:r>
        <w:r w:rsidR="000C1F75">
          <w:rPr>
            <w:noProof/>
            <w:webHidden/>
          </w:rPr>
          <w:fldChar w:fldCharType="begin"/>
        </w:r>
        <w:r w:rsidR="000C1F75">
          <w:rPr>
            <w:noProof/>
            <w:webHidden/>
          </w:rPr>
          <w:instrText xml:space="preserve"> PAGEREF _Toc396905678 \h </w:instrText>
        </w:r>
        <w:r w:rsidR="000C1F75">
          <w:rPr>
            <w:noProof/>
            <w:webHidden/>
          </w:rPr>
        </w:r>
        <w:r w:rsidR="000C1F75">
          <w:rPr>
            <w:noProof/>
            <w:webHidden/>
          </w:rPr>
          <w:fldChar w:fldCharType="separate"/>
        </w:r>
        <w:r w:rsidR="002836B7">
          <w:rPr>
            <w:noProof/>
            <w:webHidden/>
          </w:rPr>
          <w:t>120</w:t>
        </w:r>
        <w:r w:rsidR="000C1F75">
          <w:rPr>
            <w:noProof/>
            <w:webHidden/>
          </w:rPr>
          <w:fldChar w:fldCharType="end"/>
        </w:r>
      </w:hyperlink>
    </w:p>
    <w:p w14:paraId="2933CE7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79" w:history="1">
        <w:r w:rsidR="000C1F75" w:rsidRPr="00E74E1C">
          <w:rPr>
            <w:rStyle w:val="Hyperlink"/>
            <w:noProof/>
          </w:rPr>
          <w:t>Gambar 4.12 Aktivitas Belajar dengan Tipe Asosiasi</w:t>
        </w:r>
        <w:r w:rsidR="000C1F75">
          <w:rPr>
            <w:noProof/>
            <w:webHidden/>
          </w:rPr>
          <w:tab/>
        </w:r>
        <w:r w:rsidR="000C1F75">
          <w:rPr>
            <w:noProof/>
            <w:webHidden/>
          </w:rPr>
          <w:fldChar w:fldCharType="begin"/>
        </w:r>
        <w:r w:rsidR="000C1F75">
          <w:rPr>
            <w:noProof/>
            <w:webHidden/>
          </w:rPr>
          <w:instrText xml:space="preserve"> PAGEREF _Toc396905679 \h </w:instrText>
        </w:r>
        <w:r w:rsidR="000C1F75">
          <w:rPr>
            <w:noProof/>
            <w:webHidden/>
          </w:rPr>
        </w:r>
        <w:r w:rsidR="000C1F75">
          <w:rPr>
            <w:noProof/>
            <w:webHidden/>
          </w:rPr>
          <w:fldChar w:fldCharType="separate"/>
        </w:r>
        <w:r w:rsidR="002836B7">
          <w:rPr>
            <w:noProof/>
            <w:webHidden/>
          </w:rPr>
          <w:t>122</w:t>
        </w:r>
        <w:r w:rsidR="000C1F75">
          <w:rPr>
            <w:noProof/>
            <w:webHidden/>
          </w:rPr>
          <w:fldChar w:fldCharType="end"/>
        </w:r>
      </w:hyperlink>
    </w:p>
    <w:p w14:paraId="4384502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0" w:history="1">
        <w:r w:rsidR="000C1F75" w:rsidRPr="00E74E1C">
          <w:rPr>
            <w:rStyle w:val="Hyperlink"/>
            <w:noProof/>
          </w:rPr>
          <w:t>Gambar 4.13 Aktivitas Belajar dengan Tipe Penyortiran</w:t>
        </w:r>
        <w:r w:rsidR="000C1F75">
          <w:rPr>
            <w:noProof/>
            <w:webHidden/>
          </w:rPr>
          <w:tab/>
        </w:r>
        <w:r w:rsidR="000C1F75">
          <w:rPr>
            <w:noProof/>
            <w:webHidden/>
          </w:rPr>
          <w:fldChar w:fldCharType="begin"/>
        </w:r>
        <w:r w:rsidR="000C1F75">
          <w:rPr>
            <w:noProof/>
            <w:webHidden/>
          </w:rPr>
          <w:instrText xml:space="preserve"> PAGEREF _Toc396905680 \h </w:instrText>
        </w:r>
        <w:r w:rsidR="000C1F75">
          <w:rPr>
            <w:noProof/>
            <w:webHidden/>
          </w:rPr>
        </w:r>
        <w:r w:rsidR="000C1F75">
          <w:rPr>
            <w:noProof/>
            <w:webHidden/>
          </w:rPr>
          <w:fldChar w:fldCharType="separate"/>
        </w:r>
        <w:r w:rsidR="002836B7">
          <w:rPr>
            <w:noProof/>
            <w:webHidden/>
          </w:rPr>
          <w:t>123</w:t>
        </w:r>
        <w:r w:rsidR="000C1F75">
          <w:rPr>
            <w:noProof/>
            <w:webHidden/>
          </w:rPr>
          <w:fldChar w:fldCharType="end"/>
        </w:r>
      </w:hyperlink>
    </w:p>
    <w:p w14:paraId="46047084"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1" w:history="1">
        <w:r w:rsidR="000C1F75" w:rsidRPr="00E74E1C">
          <w:rPr>
            <w:rStyle w:val="Hyperlink"/>
            <w:noProof/>
          </w:rPr>
          <w:t>Gambar 4.14 Aktivitas Belajar dengan Tipe Teka-Teki</w:t>
        </w:r>
        <w:r w:rsidR="000C1F75">
          <w:rPr>
            <w:noProof/>
            <w:webHidden/>
          </w:rPr>
          <w:tab/>
        </w:r>
        <w:r w:rsidR="000C1F75">
          <w:rPr>
            <w:noProof/>
            <w:webHidden/>
          </w:rPr>
          <w:fldChar w:fldCharType="begin"/>
        </w:r>
        <w:r w:rsidR="000C1F75">
          <w:rPr>
            <w:noProof/>
            <w:webHidden/>
          </w:rPr>
          <w:instrText xml:space="preserve"> PAGEREF _Toc396905681 \h </w:instrText>
        </w:r>
        <w:r w:rsidR="000C1F75">
          <w:rPr>
            <w:noProof/>
            <w:webHidden/>
          </w:rPr>
        </w:r>
        <w:r w:rsidR="000C1F75">
          <w:rPr>
            <w:noProof/>
            <w:webHidden/>
          </w:rPr>
          <w:fldChar w:fldCharType="separate"/>
        </w:r>
        <w:r w:rsidR="002836B7">
          <w:rPr>
            <w:noProof/>
            <w:webHidden/>
          </w:rPr>
          <w:t>124</w:t>
        </w:r>
        <w:r w:rsidR="000C1F75">
          <w:rPr>
            <w:noProof/>
            <w:webHidden/>
          </w:rPr>
          <w:fldChar w:fldCharType="end"/>
        </w:r>
      </w:hyperlink>
    </w:p>
    <w:p w14:paraId="335D4B3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2" w:history="1">
        <w:r w:rsidR="000C1F75" w:rsidRPr="00E74E1C">
          <w:rPr>
            <w:rStyle w:val="Hyperlink"/>
            <w:noProof/>
          </w:rPr>
          <w:t>Gambar 4.15 Halaman Menguggah Berkas Proyek Pada PhoneGap</w:t>
        </w:r>
        <w:r w:rsidR="000C1F75">
          <w:rPr>
            <w:noProof/>
            <w:webHidden/>
          </w:rPr>
          <w:tab/>
        </w:r>
        <w:r w:rsidR="000C1F75">
          <w:rPr>
            <w:noProof/>
            <w:webHidden/>
          </w:rPr>
          <w:fldChar w:fldCharType="begin"/>
        </w:r>
        <w:r w:rsidR="000C1F75">
          <w:rPr>
            <w:noProof/>
            <w:webHidden/>
          </w:rPr>
          <w:instrText xml:space="preserve"> PAGEREF _Toc396905682 \h </w:instrText>
        </w:r>
        <w:r w:rsidR="000C1F75">
          <w:rPr>
            <w:noProof/>
            <w:webHidden/>
          </w:rPr>
        </w:r>
        <w:r w:rsidR="000C1F75">
          <w:rPr>
            <w:noProof/>
            <w:webHidden/>
          </w:rPr>
          <w:fldChar w:fldCharType="separate"/>
        </w:r>
        <w:r w:rsidR="002836B7">
          <w:rPr>
            <w:noProof/>
            <w:webHidden/>
          </w:rPr>
          <w:t>125</w:t>
        </w:r>
        <w:r w:rsidR="000C1F75">
          <w:rPr>
            <w:noProof/>
            <w:webHidden/>
          </w:rPr>
          <w:fldChar w:fldCharType="end"/>
        </w:r>
      </w:hyperlink>
    </w:p>
    <w:p w14:paraId="1D1AB5CD"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3" w:history="1">
        <w:r w:rsidR="000C1F75" w:rsidRPr="00E74E1C">
          <w:rPr>
            <w:rStyle w:val="Hyperlink"/>
            <w:noProof/>
          </w:rPr>
          <w:t>Gambar 4.16 Halaman Persiapan Aplikasi Untuk Siap Dibangun</w:t>
        </w:r>
        <w:r w:rsidR="000C1F75">
          <w:rPr>
            <w:noProof/>
            <w:webHidden/>
          </w:rPr>
          <w:tab/>
        </w:r>
        <w:r w:rsidR="000C1F75">
          <w:rPr>
            <w:noProof/>
            <w:webHidden/>
          </w:rPr>
          <w:fldChar w:fldCharType="begin"/>
        </w:r>
        <w:r w:rsidR="000C1F75">
          <w:rPr>
            <w:noProof/>
            <w:webHidden/>
          </w:rPr>
          <w:instrText xml:space="preserve"> PAGEREF _Toc396905683 \h </w:instrText>
        </w:r>
        <w:r w:rsidR="000C1F75">
          <w:rPr>
            <w:noProof/>
            <w:webHidden/>
          </w:rPr>
        </w:r>
        <w:r w:rsidR="000C1F75">
          <w:rPr>
            <w:noProof/>
            <w:webHidden/>
          </w:rPr>
          <w:fldChar w:fldCharType="separate"/>
        </w:r>
        <w:r w:rsidR="002836B7">
          <w:rPr>
            <w:noProof/>
            <w:webHidden/>
          </w:rPr>
          <w:t>126</w:t>
        </w:r>
        <w:r w:rsidR="000C1F75">
          <w:rPr>
            <w:noProof/>
            <w:webHidden/>
          </w:rPr>
          <w:fldChar w:fldCharType="end"/>
        </w:r>
      </w:hyperlink>
    </w:p>
    <w:p w14:paraId="24BD3DE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4" w:history="1">
        <w:r w:rsidR="000C1F75" w:rsidRPr="00E74E1C">
          <w:rPr>
            <w:rStyle w:val="Hyperlink"/>
            <w:noProof/>
          </w:rPr>
          <w:t>Gambar 4.17</w:t>
        </w:r>
        <w:r w:rsidR="000C1F75" w:rsidRPr="00E74E1C">
          <w:rPr>
            <w:rStyle w:val="Hyperlink"/>
            <w:noProof/>
            <w:lang w:eastAsia="en-US"/>
          </w:rPr>
          <w:t xml:space="preserve"> Halaman Utama Aplikasi PhoneGap</w:t>
        </w:r>
        <w:r w:rsidR="000C1F75">
          <w:rPr>
            <w:noProof/>
            <w:webHidden/>
          </w:rPr>
          <w:tab/>
        </w:r>
        <w:r w:rsidR="000C1F75">
          <w:rPr>
            <w:noProof/>
            <w:webHidden/>
          </w:rPr>
          <w:fldChar w:fldCharType="begin"/>
        </w:r>
        <w:r w:rsidR="000C1F75">
          <w:rPr>
            <w:noProof/>
            <w:webHidden/>
          </w:rPr>
          <w:instrText xml:space="preserve"> PAGEREF _Toc396905684 \h </w:instrText>
        </w:r>
        <w:r w:rsidR="000C1F75">
          <w:rPr>
            <w:noProof/>
            <w:webHidden/>
          </w:rPr>
        </w:r>
        <w:r w:rsidR="000C1F75">
          <w:rPr>
            <w:noProof/>
            <w:webHidden/>
          </w:rPr>
          <w:fldChar w:fldCharType="separate"/>
        </w:r>
        <w:r w:rsidR="002836B7">
          <w:rPr>
            <w:noProof/>
            <w:webHidden/>
          </w:rPr>
          <w:t>126</w:t>
        </w:r>
        <w:r w:rsidR="000C1F75">
          <w:rPr>
            <w:noProof/>
            <w:webHidden/>
          </w:rPr>
          <w:fldChar w:fldCharType="end"/>
        </w:r>
      </w:hyperlink>
    </w:p>
    <w:p w14:paraId="0AFBDABA"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5" w:history="1">
        <w:r w:rsidR="000C1F75" w:rsidRPr="00E74E1C">
          <w:rPr>
            <w:rStyle w:val="Hyperlink"/>
            <w:noProof/>
          </w:rPr>
          <w:t>Gambar 4.18 Fitur Perbarui Kode Pada PhoneGap</w:t>
        </w:r>
        <w:r w:rsidR="000C1F75">
          <w:rPr>
            <w:noProof/>
            <w:webHidden/>
          </w:rPr>
          <w:tab/>
        </w:r>
        <w:r w:rsidR="000C1F75">
          <w:rPr>
            <w:noProof/>
            <w:webHidden/>
          </w:rPr>
          <w:fldChar w:fldCharType="begin"/>
        </w:r>
        <w:r w:rsidR="000C1F75">
          <w:rPr>
            <w:noProof/>
            <w:webHidden/>
          </w:rPr>
          <w:instrText xml:space="preserve"> PAGEREF _Toc396905685 \h </w:instrText>
        </w:r>
        <w:r w:rsidR="000C1F75">
          <w:rPr>
            <w:noProof/>
            <w:webHidden/>
          </w:rPr>
        </w:r>
        <w:r w:rsidR="000C1F75">
          <w:rPr>
            <w:noProof/>
            <w:webHidden/>
          </w:rPr>
          <w:fldChar w:fldCharType="separate"/>
        </w:r>
        <w:r w:rsidR="002836B7">
          <w:rPr>
            <w:noProof/>
            <w:webHidden/>
          </w:rPr>
          <w:t>127</w:t>
        </w:r>
        <w:r w:rsidR="000C1F75">
          <w:rPr>
            <w:noProof/>
            <w:webHidden/>
          </w:rPr>
          <w:fldChar w:fldCharType="end"/>
        </w:r>
      </w:hyperlink>
    </w:p>
    <w:p w14:paraId="7B02B9F4"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6" w:history="1">
        <w:r w:rsidR="000C1F75" w:rsidRPr="00E74E1C">
          <w:rPr>
            <w:rStyle w:val="Hyperlink"/>
            <w:noProof/>
          </w:rPr>
          <w:t>Gambar 4.19 Berkas Tipe P12 dan Mobileprovision</w:t>
        </w:r>
        <w:r w:rsidR="000C1F75">
          <w:rPr>
            <w:noProof/>
            <w:webHidden/>
          </w:rPr>
          <w:tab/>
        </w:r>
        <w:r w:rsidR="000C1F75">
          <w:rPr>
            <w:noProof/>
            <w:webHidden/>
          </w:rPr>
          <w:fldChar w:fldCharType="begin"/>
        </w:r>
        <w:r w:rsidR="000C1F75">
          <w:rPr>
            <w:noProof/>
            <w:webHidden/>
          </w:rPr>
          <w:instrText xml:space="preserve"> PAGEREF _Toc396905686 \h </w:instrText>
        </w:r>
        <w:r w:rsidR="000C1F75">
          <w:rPr>
            <w:noProof/>
            <w:webHidden/>
          </w:rPr>
        </w:r>
        <w:r w:rsidR="000C1F75">
          <w:rPr>
            <w:noProof/>
            <w:webHidden/>
          </w:rPr>
          <w:fldChar w:fldCharType="separate"/>
        </w:r>
        <w:r w:rsidR="002836B7">
          <w:rPr>
            <w:noProof/>
            <w:webHidden/>
          </w:rPr>
          <w:t>128</w:t>
        </w:r>
        <w:r w:rsidR="000C1F75">
          <w:rPr>
            <w:noProof/>
            <w:webHidden/>
          </w:rPr>
          <w:fldChar w:fldCharType="end"/>
        </w:r>
      </w:hyperlink>
    </w:p>
    <w:p w14:paraId="32A4C22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7" w:history="1">
        <w:r w:rsidR="000C1F75" w:rsidRPr="00E74E1C">
          <w:rPr>
            <w:rStyle w:val="Hyperlink"/>
            <w:noProof/>
          </w:rPr>
          <w:t>Gambar 4.20 Lokasi Ubah Akun Pada Halaman PhoneGap</w:t>
        </w:r>
        <w:r w:rsidR="000C1F75">
          <w:rPr>
            <w:noProof/>
            <w:webHidden/>
          </w:rPr>
          <w:tab/>
        </w:r>
        <w:r w:rsidR="000C1F75">
          <w:rPr>
            <w:noProof/>
            <w:webHidden/>
          </w:rPr>
          <w:fldChar w:fldCharType="begin"/>
        </w:r>
        <w:r w:rsidR="000C1F75">
          <w:rPr>
            <w:noProof/>
            <w:webHidden/>
          </w:rPr>
          <w:instrText xml:space="preserve"> PAGEREF _Toc396905687 \h </w:instrText>
        </w:r>
        <w:r w:rsidR="000C1F75">
          <w:rPr>
            <w:noProof/>
            <w:webHidden/>
          </w:rPr>
        </w:r>
        <w:r w:rsidR="000C1F75">
          <w:rPr>
            <w:noProof/>
            <w:webHidden/>
          </w:rPr>
          <w:fldChar w:fldCharType="separate"/>
        </w:r>
        <w:r w:rsidR="002836B7">
          <w:rPr>
            <w:noProof/>
            <w:webHidden/>
          </w:rPr>
          <w:t>128</w:t>
        </w:r>
        <w:r w:rsidR="000C1F75">
          <w:rPr>
            <w:noProof/>
            <w:webHidden/>
          </w:rPr>
          <w:fldChar w:fldCharType="end"/>
        </w:r>
      </w:hyperlink>
    </w:p>
    <w:p w14:paraId="75B9E7A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8" w:history="1">
        <w:r w:rsidR="000C1F75" w:rsidRPr="00E74E1C">
          <w:rPr>
            <w:rStyle w:val="Hyperlink"/>
            <w:noProof/>
          </w:rPr>
          <w:t>Gambar 4.21 Halaman Akun Pengguna dengan Tab Memasukkan Kata Kunci</w:t>
        </w:r>
        <w:r w:rsidR="000C1F75">
          <w:rPr>
            <w:noProof/>
            <w:webHidden/>
          </w:rPr>
          <w:tab/>
        </w:r>
        <w:r w:rsidR="000C1F75">
          <w:rPr>
            <w:noProof/>
            <w:webHidden/>
          </w:rPr>
          <w:fldChar w:fldCharType="begin"/>
        </w:r>
        <w:r w:rsidR="000C1F75">
          <w:rPr>
            <w:noProof/>
            <w:webHidden/>
          </w:rPr>
          <w:instrText xml:space="preserve"> PAGEREF _Toc396905688 \h </w:instrText>
        </w:r>
        <w:r w:rsidR="000C1F75">
          <w:rPr>
            <w:noProof/>
            <w:webHidden/>
          </w:rPr>
        </w:r>
        <w:r w:rsidR="000C1F75">
          <w:rPr>
            <w:noProof/>
            <w:webHidden/>
          </w:rPr>
          <w:fldChar w:fldCharType="separate"/>
        </w:r>
        <w:r w:rsidR="002836B7">
          <w:rPr>
            <w:noProof/>
            <w:webHidden/>
          </w:rPr>
          <w:t>129</w:t>
        </w:r>
        <w:r w:rsidR="000C1F75">
          <w:rPr>
            <w:noProof/>
            <w:webHidden/>
          </w:rPr>
          <w:fldChar w:fldCharType="end"/>
        </w:r>
      </w:hyperlink>
    </w:p>
    <w:p w14:paraId="77F7D69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89" w:history="1">
        <w:r w:rsidR="000C1F75" w:rsidRPr="00E74E1C">
          <w:rPr>
            <w:rStyle w:val="Hyperlink"/>
            <w:noProof/>
          </w:rPr>
          <w:t>Gambar 4.22 Fitur Menambahkan Sertifikat Sebagai Pengembang Aplikasi iOS</w:t>
        </w:r>
        <w:r w:rsidR="000C1F75">
          <w:rPr>
            <w:noProof/>
            <w:webHidden/>
          </w:rPr>
          <w:tab/>
        </w:r>
        <w:r w:rsidR="000C1F75">
          <w:rPr>
            <w:noProof/>
            <w:webHidden/>
          </w:rPr>
          <w:fldChar w:fldCharType="begin"/>
        </w:r>
        <w:r w:rsidR="000C1F75">
          <w:rPr>
            <w:noProof/>
            <w:webHidden/>
          </w:rPr>
          <w:instrText xml:space="preserve"> PAGEREF _Toc396905689 \h </w:instrText>
        </w:r>
        <w:r w:rsidR="000C1F75">
          <w:rPr>
            <w:noProof/>
            <w:webHidden/>
          </w:rPr>
        </w:r>
        <w:r w:rsidR="000C1F75">
          <w:rPr>
            <w:noProof/>
            <w:webHidden/>
          </w:rPr>
          <w:fldChar w:fldCharType="separate"/>
        </w:r>
        <w:r w:rsidR="002836B7">
          <w:rPr>
            <w:noProof/>
            <w:webHidden/>
          </w:rPr>
          <w:t>129</w:t>
        </w:r>
        <w:r w:rsidR="000C1F75">
          <w:rPr>
            <w:noProof/>
            <w:webHidden/>
          </w:rPr>
          <w:fldChar w:fldCharType="end"/>
        </w:r>
      </w:hyperlink>
    </w:p>
    <w:p w14:paraId="79EF52D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0" w:history="1">
        <w:r w:rsidR="000C1F75" w:rsidRPr="00E74E1C">
          <w:rPr>
            <w:rStyle w:val="Hyperlink"/>
            <w:noProof/>
          </w:rPr>
          <w:t>Gambar 4.23 Halaman Aplikasi PhoneGap Menyediakan Fitur Unduh Pemasang berkas Untuk Pengguna</w:t>
        </w:r>
        <w:r w:rsidR="000C1F75">
          <w:rPr>
            <w:noProof/>
            <w:webHidden/>
          </w:rPr>
          <w:tab/>
        </w:r>
        <w:r w:rsidR="000C1F75">
          <w:rPr>
            <w:noProof/>
            <w:webHidden/>
          </w:rPr>
          <w:fldChar w:fldCharType="begin"/>
        </w:r>
        <w:r w:rsidR="000C1F75">
          <w:rPr>
            <w:noProof/>
            <w:webHidden/>
          </w:rPr>
          <w:instrText xml:space="preserve"> PAGEREF _Toc396905690 \h </w:instrText>
        </w:r>
        <w:r w:rsidR="000C1F75">
          <w:rPr>
            <w:noProof/>
            <w:webHidden/>
          </w:rPr>
        </w:r>
        <w:r w:rsidR="000C1F75">
          <w:rPr>
            <w:noProof/>
            <w:webHidden/>
          </w:rPr>
          <w:fldChar w:fldCharType="separate"/>
        </w:r>
        <w:r w:rsidR="002836B7">
          <w:rPr>
            <w:noProof/>
            <w:webHidden/>
          </w:rPr>
          <w:t>130</w:t>
        </w:r>
        <w:r w:rsidR="000C1F75">
          <w:rPr>
            <w:noProof/>
            <w:webHidden/>
          </w:rPr>
          <w:fldChar w:fldCharType="end"/>
        </w:r>
      </w:hyperlink>
    </w:p>
    <w:p w14:paraId="6D48E32E"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1" w:history="1">
        <w:r w:rsidR="000C1F75" w:rsidRPr="00E74E1C">
          <w:rPr>
            <w:rStyle w:val="Hyperlink"/>
            <w:noProof/>
          </w:rPr>
          <w:t>Gambar 4.24</w:t>
        </w:r>
        <w:r w:rsidR="000C1F75" w:rsidRPr="00E74E1C">
          <w:rPr>
            <w:rStyle w:val="Hyperlink"/>
            <w:noProof/>
            <w:lang w:eastAsia="en-US"/>
          </w:rPr>
          <w:t xml:space="preserve"> Halaman Aplikasi </w:t>
        </w:r>
        <w:r w:rsidR="000C1F75" w:rsidRPr="00E74E1C">
          <w:rPr>
            <w:rStyle w:val="Hyperlink"/>
            <w:i/>
            <w:noProof/>
            <w:lang w:eastAsia="en-US"/>
          </w:rPr>
          <w:t>File Manager</w:t>
        </w:r>
        <w:r w:rsidR="000C1F75" w:rsidRPr="00E74E1C">
          <w:rPr>
            <w:rStyle w:val="Hyperlink"/>
            <w:noProof/>
            <w:lang w:eastAsia="en-US"/>
          </w:rPr>
          <w:t xml:space="preserve"> Dengan Map Berisi Pemasang Berkas Android</w:t>
        </w:r>
        <w:r w:rsidR="000C1F75">
          <w:rPr>
            <w:noProof/>
            <w:webHidden/>
          </w:rPr>
          <w:tab/>
        </w:r>
        <w:r w:rsidR="000C1F75">
          <w:rPr>
            <w:noProof/>
            <w:webHidden/>
          </w:rPr>
          <w:fldChar w:fldCharType="begin"/>
        </w:r>
        <w:r w:rsidR="000C1F75">
          <w:rPr>
            <w:noProof/>
            <w:webHidden/>
          </w:rPr>
          <w:instrText xml:space="preserve"> PAGEREF _Toc396905691 \h </w:instrText>
        </w:r>
        <w:r w:rsidR="000C1F75">
          <w:rPr>
            <w:noProof/>
            <w:webHidden/>
          </w:rPr>
        </w:r>
        <w:r w:rsidR="000C1F75">
          <w:rPr>
            <w:noProof/>
            <w:webHidden/>
          </w:rPr>
          <w:fldChar w:fldCharType="separate"/>
        </w:r>
        <w:r w:rsidR="002836B7">
          <w:rPr>
            <w:noProof/>
            <w:webHidden/>
          </w:rPr>
          <w:t>131</w:t>
        </w:r>
        <w:r w:rsidR="000C1F75">
          <w:rPr>
            <w:noProof/>
            <w:webHidden/>
          </w:rPr>
          <w:fldChar w:fldCharType="end"/>
        </w:r>
      </w:hyperlink>
    </w:p>
    <w:p w14:paraId="2040520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2" w:history="1">
        <w:r w:rsidR="000C1F75" w:rsidRPr="00E74E1C">
          <w:rPr>
            <w:rStyle w:val="Hyperlink"/>
            <w:noProof/>
          </w:rPr>
          <w:t xml:space="preserve">Gambar 4.25 Kotak Dialog Untuk Memasang Aplikasi </w:t>
        </w:r>
        <w:r w:rsidR="000C1F75" w:rsidRPr="00E74E1C">
          <w:rPr>
            <w:rStyle w:val="Hyperlink"/>
            <w:i/>
            <w:noProof/>
          </w:rPr>
          <w:t>Autis Care</w:t>
        </w:r>
        <w:r w:rsidR="000C1F75">
          <w:rPr>
            <w:noProof/>
            <w:webHidden/>
          </w:rPr>
          <w:tab/>
        </w:r>
        <w:r w:rsidR="000C1F75">
          <w:rPr>
            <w:noProof/>
            <w:webHidden/>
          </w:rPr>
          <w:fldChar w:fldCharType="begin"/>
        </w:r>
        <w:r w:rsidR="000C1F75">
          <w:rPr>
            <w:noProof/>
            <w:webHidden/>
          </w:rPr>
          <w:instrText xml:space="preserve"> PAGEREF _Toc396905692 \h </w:instrText>
        </w:r>
        <w:r w:rsidR="000C1F75">
          <w:rPr>
            <w:noProof/>
            <w:webHidden/>
          </w:rPr>
        </w:r>
        <w:r w:rsidR="000C1F75">
          <w:rPr>
            <w:noProof/>
            <w:webHidden/>
          </w:rPr>
          <w:fldChar w:fldCharType="separate"/>
        </w:r>
        <w:r w:rsidR="002836B7">
          <w:rPr>
            <w:noProof/>
            <w:webHidden/>
          </w:rPr>
          <w:t>132</w:t>
        </w:r>
        <w:r w:rsidR="000C1F75">
          <w:rPr>
            <w:noProof/>
            <w:webHidden/>
          </w:rPr>
          <w:fldChar w:fldCharType="end"/>
        </w:r>
      </w:hyperlink>
    </w:p>
    <w:p w14:paraId="5E9782D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3" w:history="1">
        <w:r w:rsidR="000C1F75" w:rsidRPr="00E74E1C">
          <w:rPr>
            <w:rStyle w:val="Hyperlink"/>
            <w:noProof/>
          </w:rPr>
          <w:t>Gambar 4.26</w:t>
        </w:r>
        <w:r w:rsidR="000C1F75" w:rsidRPr="00E74E1C">
          <w:rPr>
            <w:rStyle w:val="Hyperlink"/>
            <w:noProof/>
            <w:lang w:eastAsia="en-US"/>
          </w:rPr>
          <w:t xml:space="preserve"> Halaman iTunes Menambah Berkas ke </w:t>
        </w:r>
        <w:r w:rsidR="000C1F75" w:rsidRPr="00E74E1C">
          <w:rPr>
            <w:rStyle w:val="Hyperlink"/>
            <w:i/>
            <w:noProof/>
            <w:lang w:eastAsia="en-US"/>
          </w:rPr>
          <w:t>Library</w:t>
        </w:r>
        <w:r w:rsidR="000C1F75">
          <w:rPr>
            <w:noProof/>
            <w:webHidden/>
          </w:rPr>
          <w:tab/>
        </w:r>
        <w:r w:rsidR="000C1F75">
          <w:rPr>
            <w:noProof/>
            <w:webHidden/>
          </w:rPr>
          <w:fldChar w:fldCharType="begin"/>
        </w:r>
        <w:r w:rsidR="000C1F75">
          <w:rPr>
            <w:noProof/>
            <w:webHidden/>
          </w:rPr>
          <w:instrText xml:space="preserve"> PAGEREF _Toc396905693 \h </w:instrText>
        </w:r>
        <w:r w:rsidR="000C1F75">
          <w:rPr>
            <w:noProof/>
            <w:webHidden/>
          </w:rPr>
        </w:r>
        <w:r w:rsidR="000C1F75">
          <w:rPr>
            <w:noProof/>
            <w:webHidden/>
          </w:rPr>
          <w:fldChar w:fldCharType="separate"/>
        </w:r>
        <w:r w:rsidR="002836B7">
          <w:rPr>
            <w:noProof/>
            <w:webHidden/>
          </w:rPr>
          <w:t>132</w:t>
        </w:r>
        <w:r w:rsidR="000C1F75">
          <w:rPr>
            <w:noProof/>
            <w:webHidden/>
          </w:rPr>
          <w:fldChar w:fldCharType="end"/>
        </w:r>
      </w:hyperlink>
    </w:p>
    <w:p w14:paraId="7582BFE7"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4" w:history="1">
        <w:r w:rsidR="000C1F75" w:rsidRPr="00E74E1C">
          <w:rPr>
            <w:rStyle w:val="Hyperlink"/>
            <w:noProof/>
          </w:rPr>
          <w:t>Gambar 4.27 Halaman iTunes Memilih Pemasang Berkas iOS</w:t>
        </w:r>
        <w:r w:rsidR="000C1F75">
          <w:rPr>
            <w:noProof/>
            <w:webHidden/>
          </w:rPr>
          <w:tab/>
        </w:r>
        <w:r w:rsidR="000C1F75">
          <w:rPr>
            <w:noProof/>
            <w:webHidden/>
          </w:rPr>
          <w:fldChar w:fldCharType="begin"/>
        </w:r>
        <w:r w:rsidR="000C1F75">
          <w:rPr>
            <w:noProof/>
            <w:webHidden/>
          </w:rPr>
          <w:instrText xml:space="preserve"> PAGEREF _Toc396905694 \h </w:instrText>
        </w:r>
        <w:r w:rsidR="000C1F75">
          <w:rPr>
            <w:noProof/>
            <w:webHidden/>
          </w:rPr>
        </w:r>
        <w:r w:rsidR="000C1F75">
          <w:rPr>
            <w:noProof/>
            <w:webHidden/>
          </w:rPr>
          <w:fldChar w:fldCharType="separate"/>
        </w:r>
        <w:r w:rsidR="002836B7">
          <w:rPr>
            <w:noProof/>
            <w:webHidden/>
          </w:rPr>
          <w:t>133</w:t>
        </w:r>
        <w:r w:rsidR="000C1F75">
          <w:rPr>
            <w:noProof/>
            <w:webHidden/>
          </w:rPr>
          <w:fldChar w:fldCharType="end"/>
        </w:r>
      </w:hyperlink>
    </w:p>
    <w:p w14:paraId="3408E64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5" w:history="1">
        <w:r w:rsidR="000C1F75" w:rsidRPr="00E74E1C">
          <w:rPr>
            <w:rStyle w:val="Hyperlink"/>
            <w:noProof/>
          </w:rPr>
          <w:t>Gambar 4.28 Halaman iTunes Pilihan Pasang Aplikasi Ke Perangkat iOS</w:t>
        </w:r>
        <w:r w:rsidR="000C1F75">
          <w:rPr>
            <w:noProof/>
            <w:webHidden/>
          </w:rPr>
          <w:tab/>
        </w:r>
        <w:r w:rsidR="000C1F75">
          <w:rPr>
            <w:noProof/>
            <w:webHidden/>
          </w:rPr>
          <w:fldChar w:fldCharType="begin"/>
        </w:r>
        <w:r w:rsidR="000C1F75">
          <w:rPr>
            <w:noProof/>
            <w:webHidden/>
          </w:rPr>
          <w:instrText xml:space="preserve"> PAGEREF _Toc396905695 \h </w:instrText>
        </w:r>
        <w:r w:rsidR="000C1F75">
          <w:rPr>
            <w:noProof/>
            <w:webHidden/>
          </w:rPr>
        </w:r>
        <w:r w:rsidR="000C1F75">
          <w:rPr>
            <w:noProof/>
            <w:webHidden/>
          </w:rPr>
          <w:fldChar w:fldCharType="separate"/>
        </w:r>
        <w:r w:rsidR="002836B7">
          <w:rPr>
            <w:noProof/>
            <w:webHidden/>
          </w:rPr>
          <w:t>133</w:t>
        </w:r>
        <w:r w:rsidR="000C1F75">
          <w:rPr>
            <w:noProof/>
            <w:webHidden/>
          </w:rPr>
          <w:fldChar w:fldCharType="end"/>
        </w:r>
      </w:hyperlink>
    </w:p>
    <w:p w14:paraId="5477C24E"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6" w:history="1">
        <w:r w:rsidR="000C1F75" w:rsidRPr="00E74E1C">
          <w:rPr>
            <w:rStyle w:val="Hyperlink"/>
            <w:noProof/>
          </w:rPr>
          <w:t xml:space="preserve">Gambar 4.29 Proses Pemasangan Aplikasi </w:t>
        </w:r>
        <w:r w:rsidR="000C1F75" w:rsidRPr="00E74E1C">
          <w:rPr>
            <w:rStyle w:val="Hyperlink"/>
            <w:i/>
            <w:noProof/>
          </w:rPr>
          <w:t>Autis Care</w:t>
        </w:r>
        <w:r w:rsidR="000C1F75" w:rsidRPr="00E74E1C">
          <w:rPr>
            <w:rStyle w:val="Hyperlink"/>
            <w:noProof/>
          </w:rPr>
          <w:t xml:space="preserve"> Dengan Bantuan iTunes</w:t>
        </w:r>
        <w:r w:rsidR="000C1F75">
          <w:rPr>
            <w:noProof/>
            <w:webHidden/>
          </w:rPr>
          <w:tab/>
        </w:r>
        <w:r w:rsidR="000C1F75">
          <w:rPr>
            <w:noProof/>
            <w:webHidden/>
          </w:rPr>
          <w:fldChar w:fldCharType="begin"/>
        </w:r>
        <w:r w:rsidR="000C1F75">
          <w:rPr>
            <w:noProof/>
            <w:webHidden/>
          </w:rPr>
          <w:instrText xml:space="preserve"> PAGEREF _Toc396905696 \h </w:instrText>
        </w:r>
        <w:r w:rsidR="000C1F75">
          <w:rPr>
            <w:noProof/>
            <w:webHidden/>
          </w:rPr>
        </w:r>
        <w:r w:rsidR="000C1F75">
          <w:rPr>
            <w:noProof/>
            <w:webHidden/>
          </w:rPr>
          <w:fldChar w:fldCharType="separate"/>
        </w:r>
        <w:r w:rsidR="002836B7">
          <w:rPr>
            <w:noProof/>
            <w:webHidden/>
          </w:rPr>
          <w:t>134</w:t>
        </w:r>
        <w:r w:rsidR="000C1F75">
          <w:rPr>
            <w:noProof/>
            <w:webHidden/>
          </w:rPr>
          <w:fldChar w:fldCharType="end"/>
        </w:r>
      </w:hyperlink>
    </w:p>
    <w:p w14:paraId="11661C3B"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7" w:history="1">
        <w:r w:rsidR="000C1F75" w:rsidRPr="00E74E1C">
          <w:rPr>
            <w:rStyle w:val="Hyperlink"/>
            <w:noProof/>
          </w:rPr>
          <w:t>Gambar 4.30 Lokasi Pemasang Berkas Aplikasi Untuk Perangkat Windows Phone</w:t>
        </w:r>
        <w:r w:rsidR="000C1F75">
          <w:rPr>
            <w:noProof/>
            <w:webHidden/>
          </w:rPr>
          <w:tab/>
        </w:r>
        <w:r w:rsidR="000C1F75">
          <w:rPr>
            <w:noProof/>
            <w:webHidden/>
          </w:rPr>
          <w:fldChar w:fldCharType="begin"/>
        </w:r>
        <w:r w:rsidR="000C1F75">
          <w:rPr>
            <w:noProof/>
            <w:webHidden/>
          </w:rPr>
          <w:instrText xml:space="preserve"> PAGEREF _Toc396905697 \h </w:instrText>
        </w:r>
        <w:r w:rsidR="000C1F75">
          <w:rPr>
            <w:noProof/>
            <w:webHidden/>
          </w:rPr>
        </w:r>
        <w:r w:rsidR="000C1F75">
          <w:rPr>
            <w:noProof/>
            <w:webHidden/>
          </w:rPr>
          <w:fldChar w:fldCharType="separate"/>
        </w:r>
        <w:r w:rsidR="002836B7">
          <w:rPr>
            <w:noProof/>
            <w:webHidden/>
          </w:rPr>
          <w:t>135</w:t>
        </w:r>
        <w:r w:rsidR="000C1F75">
          <w:rPr>
            <w:noProof/>
            <w:webHidden/>
          </w:rPr>
          <w:fldChar w:fldCharType="end"/>
        </w:r>
      </w:hyperlink>
    </w:p>
    <w:p w14:paraId="1555BA8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8" w:history="1">
        <w:r w:rsidR="000C1F75" w:rsidRPr="00E74E1C">
          <w:rPr>
            <w:rStyle w:val="Hyperlink"/>
            <w:noProof/>
          </w:rPr>
          <w:t>Gambar 4.31 Fitur Application Deployment Pada Visual Studio</w:t>
        </w:r>
        <w:r w:rsidR="000C1F75">
          <w:rPr>
            <w:noProof/>
            <w:webHidden/>
          </w:rPr>
          <w:tab/>
        </w:r>
        <w:r w:rsidR="000C1F75">
          <w:rPr>
            <w:noProof/>
            <w:webHidden/>
          </w:rPr>
          <w:fldChar w:fldCharType="begin"/>
        </w:r>
        <w:r w:rsidR="000C1F75">
          <w:rPr>
            <w:noProof/>
            <w:webHidden/>
          </w:rPr>
          <w:instrText xml:space="preserve"> PAGEREF _Toc396905698 \h </w:instrText>
        </w:r>
        <w:r w:rsidR="000C1F75">
          <w:rPr>
            <w:noProof/>
            <w:webHidden/>
          </w:rPr>
        </w:r>
        <w:r w:rsidR="000C1F75">
          <w:rPr>
            <w:noProof/>
            <w:webHidden/>
          </w:rPr>
          <w:fldChar w:fldCharType="separate"/>
        </w:r>
        <w:r w:rsidR="002836B7">
          <w:rPr>
            <w:noProof/>
            <w:webHidden/>
          </w:rPr>
          <w:t>135</w:t>
        </w:r>
        <w:r w:rsidR="000C1F75">
          <w:rPr>
            <w:noProof/>
            <w:webHidden/>
          </w:rPr>
          <w:fldChar w:fldCharType="end"/>
        </w:r>
      </w:hyperlink>
    </w:p>
    <w:p w14:paraId="14E0D41D"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699" w:history="1">
        <w:r w:rsidR="000C1F75" w:rsidRPr="00E74E1C">
          <w:rPr>
            <w:rStyle w:val="Hyperlink"/>
            <w:noProof/>
          </w:rPr>
          <w:t>Gambar 4.32 Proses Memilih Pemasang Berkas Untuk Perangkat Windows Phone</w:t>
        </w:r>
        <w:r w:rsidR="000C1F75">
          <w:rPr>
            <w:noProof/>
            <w:webHidden/>
          </w:rPr>
          <w:tab/>
        </w:r>
        <w:r w:rsidR="000C1F75">
          <w:rPr>
            <w:noProof/>
            <w:webHidden/>
          </w:rPr>
          <w:fldChar w:fldCharType="begin"/>
        </w:r>
        <w:r w:rsidR="000C1F75">
          <w:rPr>
            <w:noProof/>
            <w:webHidden/>
          </w:rPr>
          <w:instrText xml:space="preserve"> PAGEREF _Toc396905699 \h </w:instrText>
        </w:r>
        <w:r w:rsidR="000C1F75">
          <w:rPr>
            <w:noProof/>
            <w:webHidden/>
          </w:rPr>
        </w:r>
        <w:r w:rsidR="000C1F75">
          <w:rPr>
            <w:noProof/>
            <w:webHidden/>
          </w:rPr>
          <w:fldChar w:fldCharType="separate"/>
        </w:r>
        <w:r w:rsidR="002836B7">
          <w:rPr>
            <w:noProof/>
            <w:webHidden/>
          </w:rPr>
          <w:t>136</w:t>
        </w:r>
        <w:r w:rsidR="000C1F75">
          <w:rPr>
            <w:noProof/>
            <w:webHidden/>
          </w:rPr>
          <w:fldChar w:fldCharType="end"/>
        </w:r>
      </w:hyperlink>
    </w:p>
    <w:p w14:paraId="1036099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0" w:history="1">
        <w:r w:rsidR="000C1F75" w:rsidRPr="00E74E1C">
          <w:rPr>
            <w:rStyle w:val="Hyperlink"/>
            <w:noProof/>
          </w:rPr>
          <w:t>Gambar 4.33 Proses Pemasangan Aplikasi Pada Windows Phone</w:t>
        </w:r>
        <w:r w:rsidR="000C1F75">
          <w:rPr>
            <w:noProof/>
            <w:webHidden/>
          </w:rPr>
          <w:tab/>
        </w:r>
        <w:r w:rsidR="000C1F75">
          <w:rPr>
            <w:noProof/>
            <w:webHidden/>
          </w:rPr>
          <w:fldChar w:fldCharType="begin"/>
        </w:r>
        <w:r w:rsidR="000C1F75">
          <w:rPr>
            <w:noProof/>
            <w:webHidden/>
          </w:rPr>
          <w:instrText xml:space="preserve"> PAGEREF _Toc396905700 \h </w:instrText>
        </w:r>
        <w:r w:rsidR="000C1F75">
          <w:rPr>
            <w:noProof/>
            <w:webHidden/>
          </w:rPr>
        </w:r>
        <w:r w:rsidR="000C1F75">
          <w:rPr>
            <w:noProof/>
            <w:webHidden/>
          </w:rPr>
          <w:fldChar w:fldCharType="separate"/>
        </w:r>
        <w:r w:rsidR="002836B7">
          <w:rPr>
            <w:noProof/>
            <w:webHidden/>
          </w:rPr>
          <w:t>136</w:t>
        </w:r>
        <w:r w:rsidR="000C1F75">
          <w:rPr>
            <w:noProof/>
            <w:webHidden/>
          </w:rPr>
          <w:fldChar w:fldCharType="end"/>
        </w:r>
      </w:hyperlink>
    </w:p>
    <w:p w14:paraId="0419DFE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1" w:history="1">
        <w:r w:rsidR="000C1F75" w:rsidRPr="00E74E1C">
          <w:rPr>
            <w:rStyle w:val="Hyperlink"/>
            <w:noProof/>
          </w:rPr>
          <w:t>Gambar 4.34 Gambar Proses Pemasangan Aplikasi Menggunakan Barcode</w:t>
        </w:r>
        <w:r w:rsidR="000C1F75">
          <w:rPr>
            <w:noProof/>
            <w:webHidden/>
          </w:rPr>
          <w:tab/>
        </w:r>
        <w:r w:rsidR="000C1F75">
          <w:rPr>
            <w:noProof/>
            <w:webHidden/>
          </w:rPr>
          <w:fldChar w:fldCharType="begin"/>
        </w:r>
        <w:r w:rsidR="000C1F75">
          <w:rPr>
            <w:noProof/>
            <w:webHidden/>
          </w:rPr>
          <w:instrText xml:space="preserve"> PAGEREF _Toc396905701 \h </w:instrText>
        </w:r>
        <w:r w:rsidR="000C1F75">
          <w:rPr>
            <w:noProof/>
            <w:webHidden/>
          </w:rPr>
        </w:r>
        <w:r w:rsidR="000C1F75">
          <w:rPr>
            <w:noProof/>
            <w:webHidden/>
          </w:rPr>
          <w:fldChar w:fldCharType="separate"/>
        </w:r>
        <w:r w:rsidR="002836B7">
          <w:rPr>
            <w:noProof/>
            <w:webHidden/>
          </w:rPr>
          <w:t>137</w:t>
        </w:r>
        <w:r w:rsidR="000C1F75">
          <w:rPr>
            <w:noProof/>
            <w:webHidden/>
          </w:rPr>
          <w:fldChar w:fldCharType="end"/>
        </w:r>
      </w:hyperlink>
    </w:p>
    <w:p w14:paraId="6FAEC3A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2" w:history="1">
        <w:r w:rsidR="000C1F75" w:rsidRPr="00E74E1C">
          <w:rPr>
            <w:rStyle w:val="Hyperlink"/>
            <w:noProof/>
          </w:rPr>
          <w:t>Gambar 5.1 Halaman Tambah Profil Siswa</w:t>
        </w:r>
        <w:r w:rsidR="000C1F75">
          <w:rPr>
            <w:noProof/>
            <w:webHidden/>
          </w:rPr>
          <w:tab/>
        </w:r>
        <w:r w:rsidR="000C1F75">
          <w:rPr>
            <w:noProof/>
            <w:webHidden/>
          </w:rPr>
          <w:fldChar w:fldCharType="begin"/>
        </w:r>
        <w:r w:rsidR="000C1F75">
          <w:rPr>
            <w:noProof/>
            <w:webHidden/>
          </w:rPr>
          <w:instrText xml:space="preserve"> PAGEREF _Toc396905702 \h </w:instrText>
        </w:r>
        <w:r w:rsidR="000C1F75">
          <w:rPr>
            <w:noProof/>
            <w:webHidden/>
          </w:rPr>
        </w:r>
        <w:r w:rsidR="000C1F75">
          <w:rPr>
            <w:noProof/>
            <w:webHidden/>
          </w:rPr>
          <w:fldChar w:fldCharType="separate"/>
        </w:r>
        <w:r w:rsidR="002836B7">
          <w:rPr>
            <w:noProof/>
            <w:webHidden/>
          </w:rPr>
          <w:t>145</w:t>
        </w:r>
        <w:r w:rsidR="000C1F75">
          <w:rPr>
            <w:noProof/>
            <w:webHidden/>
          </w:rPr>
          <w:fldChar w:fldCharType="end"/>
        </w:r>
      </w:hyperlink>
    </w:p>
    <w:p w14:paraId="1E93F23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3" w:history="1">
        <w:r w:rsidR="000C1F75" w:rsidRPr="00E74E1C">
          <w:rPr>
            <w:rStyle w:val="Hyperlink"/>
            <w:noProof/>
          </w:rPr>
          <w:t>Gambar 5.2 Halaman Profil Siswa</w:t>
        </w:r>
        <w:r w:rsidR="000C1F75">
          <w:rPr>
            <w:noProof/>
            <w:webHidden/>
          </w:rPr>
          <w:tab/>
        </w:r>
        <w:r w:rsidR="000C1F75">
          <w:rPr>
            <w:noProof/>
            <w:webHidden/>
          </w:rPr>
          <w:fldChar w:fldCharType="begin"/>
        </w:r>
        <w:r w:rsidR="000C1F75">
          <w:rPr>
            <w:noProof/>
            <w:webHidden/>
          </w:rPr>
          <w:instrText xml:space="preserve"> PAGEREF _Toc396905703 \h </w:instrText>
        </w:r>
        <w:r w:rsidR="000C1F75">
          <w:rPr>
            <w:noProof/>
            <w:webHidden/>
          </w:rPr>
        </w:r>
        <w:r w:rsidR="000C1F75">
          <w:rPr>
            <w:noProof/>
            <w:webHidden/>
          </w:rPr>
          <w:fldChar w:fldCharType="separate"/>
        </w:r>
        <w:r w:rsidR="002836B7">
          <w:rPr>
            <w:noProof/>
            <w:webHidden/>
          </w:rPr>
          <w:t>145</w:t>
        </w:r>
        <w:r w:rsidR="000C1F75">
          <w:rPr>
            <w:noProof/>
            <w:webHidden/>
          </w:rPr>
          <w:fldChar w:fldCharType="end"/>
        </w:r>
      </w:hyperlink>
    </w:p>
    <w:p w14:paraId="2CC03C9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4" w:history="1">
        <w:r w:rsidR="000C1F75" w:rsidRPr="00E74E1C">
          <w:rPr>
            <w:rStyle w:val="Hyperlink"/>
            <w:noProof/>
          </w:rPr>
          <w:t>Gambar 5.3 Halaman Ubah Profil Siswa</w:t>
        </w:r>
        <w:r w:rsidR="000C1F75">
          <w:rPr>
            <w:noProof/>
            <w:webHidden/>
          </w:rPr>
          <w:tab/>
        </w:r>
        <w:r w:rsidR="000C1F75">
          <w:rPr>
            <w:noProof/>
            <w:webHidden/>
          </w:rPr>
          <w:fldChar w:fldCharType="begin"/>
        </w:r>
        <w:r w:rsidR="000C1F75">
          <w:rPr>
            <w:noProof/>
            <w:webHidden/>
          </w:rPr>
          <w:instrText xml:space="preserve"> PAGEREF _Toc396905704 \h </w:instrText>
        </w:r>
        <w:r w:rsidR="000C1F75">
          <w:rPr>
            <w:noProof/>
            <w:webHidden/>
          </w:rPr>
        </w:r>
        <w:r w:rsidR="000C1F75">
          <w:rPr>
            <w:noProof/>
            <w:webHidden/>
          </w:rPr>
          <w:fldChar w:fldCharType="separate"/>
        </w:r>
        <w:r w:rsidR="002836B7">
          <w:rPr>
            <w:noProof/>
            <w:webHidden/>
          </w:rPr>
          <w:t>146</w:t>
        </w:r>
        <w:r w:rsidR="000C1F75">
          <w:rPr>
            <w:noProof/>
            <w:webHidden/>
          </w:rPr>
          <w:fldChar w:fldCharType="end"/>
        </w:r>
      </w:hyperlink>
    </w:p>
    <w:p w14:paraId="65E0419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5" w:history="1">
        <w:r w:rsidR="000C1F75" w:rsidRPr="00E74E1C">
          <w:rPr>
            <w:rStyle w:val="Hyperlink"/>
            <w:noProof/>
          </w:rPr>
          <w:t>Gambar 5.4 Halaman Profil Baru Siswa</w:t>
        </w:r>
        <w:r w:rsidR="000C1F75">
          <w:rPr>
            <w:noProof/>
            <w:webHidden/>
          </w:rPr>
          <w:tab/>
        </w:r>
        <w:r w:rsidR="000C1F75">
          <w:rPr>
            <w:noProof/>
            <w:webHidden/>
          </w:rPr>
          <w:fldChar w:fldCharType="begin"/>
        </w:r>
        <w:r w:rsidR="000C1F75">
          <w:rPr>
            <w:noProof/>
            <w:webHidden/>
          </w:rPr>
          <w:instrText xml:space="preserve"> PAGEREF _Toc396905705 \h </w:instrText>
        </w:r>
        <w:r w:rsidR="000C1F75">
          <w:rPr>
            <w:noProof/>
            <w:webHidden/>
          </w:rPr>
        </w:r>
        <w:r w:rsidR="000C1F75">
          <w:rPr>
            <w:noProof/>
            <w:webHidden/>
          </w:rPr>
          <w:fldChar w:fldCharType="separate"/>
        </w:r>
        <w:r w:rsidR="002836B7">
          <w:rPr>
            <w:noProof/>
            <w:webHidden/>
          </w:rPr>
          <w:t>146</w:t>
        </w:r>
        <w:r w:rsidR="000C1F75">
          <w:rPr>
            <w:noProof/>
            <w:webHidden/>
          </w:rPr>
          <w:fldChar w:fldCharType="end"/>
        </w:r>
      </w:hyperlink>
    </w:p>
    <w:p w14:paraId="67404F0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6" w:history="1">
        <w:r w:rsidR="000C1F75" w:rsidRPr="00E74E1C">
          <w:rPr>
            <w:rStyle w:val="Hyperlink"/>
            <w:noProof/>
          </w:rPr>
          <w:t>Gambar 5.5 Halaman Rangkaian Aktivitas Pembelajaran Siswa</w:t>
        </w:r>
        <w:r w:rsidR="000C1F75">
          <w:rPr>
            <w:noProof/>
            <w:webHidden/>
          </w:rPr>
          <w:tab/>
        </w:r>
        <w:r w:rsidR="000C1F75">
          <w:rPr>
            <w:noProof/>
            <w:webHidden/>
          </w:rPr>
          <w:fldChar w:fldCharType="begin"/>
        </w:r>
        <w:r w:rsidR="000C1F75">
          <w:rPr>
            <w:noProof/>
            <w:webHidden/>
          </w:rPr>
          <w:instrText xml:space="preserve"> PAGEREF _Toc396905706 \h </w:instrText>
        </w:r>
        <w:r w:rsidR="000C1F75">
          <w:rPr>
            <w:noProof/>
            <w:webHidden/>
          </w:rPr>
        </w:r>
        <w:r w:rsidR="000C1F75">
          <w:rPr>
            <w:noProof/>
            <w:webHidden/>
          </w:rPr>
          <w:fldChar w:fldCharType="separate"/>
        </w:r>
        <w:r w:rsidR="002836B7">
          <w:rPr>
            <w:noProof/>
            <w:webHidden/>
          </w:rPr>
          <w:t>149</w:t>
        </w:r>
        <w:r w:rsidR="000C1F75">
          <w:rPr>
            <w:noProof/>
            <w:webHidden/>
          </w:rPr>
          <w:fldChar w:fldCharType="end"/>
        </w:r>
      </w:hyperlink>
    </w:p>
    <w:p w14:paraId="2924F3A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7" w:history="1">
        <w:r w:rsidR="000C1F75" w:rsidRPr="00E74E1C">
          <w:rPr>
            <w:rStyle w:val="Hyperlink"/>
            <w:noProof/>
          </w:rPr>
          <w:t>Gambar 5.6 Halaman Tambah Aktivitas</w:t>
        </w:r>
        <w:r w:rsidR="000C1F75">
          <w:rPr>
            <w:noProof/>
            <w:webHidden/>
          </w:rPr>
          <w:tab/>
        </w:r>
        <w:r w:rsidR="000C1F75">
          <w:rPr>
            <w:noProof/>
            <w:webHidden/>
          </w:rPr>
          <w:fldChar w:fldCharType="begin"/>
        </w:r>
        <w:r w:rsidR="000C1F75">
          <w:rPr>
            <w:noProof/>
            <w:webHidden/>
          </w:rPr>
          <w:instrText xml:space="preserve"> PAGEREF _Toc396905707 \h </w:instrText>
        </w:r>
        <w:r w:rsidR="000C1F75">
          <w:rPr>
            <w:noProof/>
            <w:webHidden/>
          </w:rPr>
        </w:r>
        <w:r w:rsidR="000C1F75">
          <w:rPr>
            <w:noProof/>
            <w:webHidden/>
          </w:rPr>
          <w:fldChar w:fldCharType="separate"/>
        </w:r>
        <w:r w:rsidR="002836B7">
          <w:rPr>
            <w:noProof/>
            <w:webHidden/>
          </w:rPr>
          <w:t>149</w:t>
        </w:r>
        <w:r w:rsidR="000C1F75">
          <w:rPr>
            <w:noProof/>
            <w:webHidden/>
          </w:rPr>
          <w:fldChar w:fldCharType="end"/>
        </w:r>
      </w:hyperlink>
    </w:p>
    <w:p w14:paraId="09A4DA7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8" w:history="1">
        <w:r w:rsidR="000C1F75" w:rsidRPr="00E74E1C">
          <w:rPr>
            <w:rStyle w:val="Hyperlink"/>
            <w:noProof/>
          </w:rPr>
          <w:t>Gambar 5.7 Halaman Rangkaian Aktivitas Pembelajaran Siswa</w:t>
        </w:r>
        <w:r w:rsidR="000C1F75">
          <w:rPr>
            <w:noProof/>
            <w:webHidden/>
          </w:rPr>
          <w:tab/>
        </w:r>
        <w:r w:rsidR="000C1F75">
          <w:rPr>
            <w:noProof/>
            <w:webHidden/>
          </w:rPr>
          <w:fldChar w:fldCharType="begin"/>
        </w:r>
        <w:r w:rsidR="000C1F75">
          <w:rPr>
            <w:noProof/>
            <w:webHidden/>
          </w:rPr>
          <w:instrText xml:space="preserve"> PAGEREF _Toc396905708 \h </w:instrText>
        </w:r>
        <w:r w:rsidR="000C1F75">
          <w:rPr>
            <w:noProof/>
            <w:webHidden/>
          </w:rPr>
        </w:r>
        <w:r w:rsidR="000C1F75">
          <w:rPr>
            <w:noProof/>
            <w:webHidden/>
          </w:rPr>
          <w:fldChar w:fldCharType="separate"/>
        </w:r>
        <w:r w:rsidR="002836B7">
          <w:rPr>
            <w:noProof/>
            <w:webHidden/>
          </w:rPr>
          <w:t>149</w:t>
        </w:r>
        <w:r w:rsidR="000C1F75">
          <w:rPr>
            <w:noProof/>
            <w:webHidden/>
          </w:rPr>
          <w:fldChar w:fldCharType="end"/>
        </w:r>
      </w:hyperlink>
    </w:p>
    <w:p w14:paraId="145CC31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09" w:history="1">
        <w:r w:rsidR="000C1F75" w:rsidRPr="00E74E1C">
          <w:rPr>
            <w:rStyle w:val="Hyperlink"/>
            <w:noProof/>
          </w:rPr>
          <w:t>Gambar 5.8 Halaman Ubah Detail Aktivitas Siswa</w:t>
        </w:r>
        <w:r w:rsidR="000C1F75">
          <w:rPr>
            <w:noProof/>
            <w:webHidden/>
          </w:rPr>
          <w:tab/>
        </w:r>
        <w:r w:rsidR="000C1F75">
          <w:rPr>
            <w:noProof/>
            <w:webHidden/>
          </w:rPr>
          <w:fldChar w:fldCharType="begin"/>
        </w:r>
        <w:r w:rsidR="000C1F75">
          <w:rPr>
            <w:noProof/>
            <w:webHidden/>
          </w:rPr>
          <w:instrText xml:space="preserve"> PAGEREF _Toc396905709 \h </w:instrText>
        </w:r>
        <w:r w:rsidR="000C1F75">
          <w:rPr>
            <w:noProof/>
            <w:webHidden/>
          </w:rPr>
        </w:r>
        <w:r w:rsidR="000C1F75">
          <w:rPr>
            <w:noProof/>
            <w:webHidden/>
          </w:rPr>
          <w:fldChar w:fldCharType="separate"/>
        </w:r>
        <w:r w:rsidR="002836B7">
          <w:rPr>
            <w:noProof/>
            <w:webHidden/>
          </w:rPr>
          <w:t>150</w:t>
        </w:r>
        <w:r w:rsidR="000C1F75">
          <w:rPr>
            <w:noProof/>
            <w:webHidden/>
          </w:rPr>
          <w:fldChar w:fldCharType="end"/>
        </w:r>
      </w:hyperlink>
    </w:p>
    <w:p w14:paraId="45B44ED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0" w:history="1">
        <w:r w:rsidR="000C1F75" w:rsidRPr="00E74E1C">
          <w:rPr>
            <w:rStyle w:val="Hyperlink"/>
            <w:noProof/>
          </w:rPr>
          <w:t>Gambar 5.9 Halaman Rangkaian Aktivitas Pembelajaran Siswa</w:t>
        </w:r>
        <w:r w:rsidR="000C1F75">
          <w:rPr>
            <w:noProof/>
            <w:webHidden/>
          </w:rPr>
          <w:tab/>
        </w:r>
        <w:r w:rsidR="000C1F75">
          <w:rPr>
            <w:noProof/>
            <w:webHidden/>
          </w:rPr>
          <w:fldChar w:fldCharType="begin"/>
        </w:r>
        <w:r w:rsidR="000C1F75">
          <w:rPr>
            <w:noProof/>
            <w:webHidden/>
          </w:rPr>
          <w:instrText xml:space="preserve"> PAGEREF _Toc396905710 \h </w:instrText>
        </w:r>
        <w:r w:rsidR="000C1F75">
          <w:rPr>
            <w:noProof/>
            <w:webHidden/>
          </w:rPr>
        </w:r>
        <w:r w:rsidR="000C1F75">
          <w:rPr>
            <w:noProof/>
            <w:webHidden/>
          </w:rPr>
          <w:fldChar w:fldCharType="separate"/>
        </w:r>
        <w:r w:rsidR="002836B7">
          <w:rPr>
            <w:noProof/>
            <w:webHidden/>
          </w:rPr>
          <w:t>150</w:t>
        </w:r>
        <w:r w:rsidR="000C1F75">
          <w:rPr>
            <w:noProof/>
            <w:webHidden/>
          </w:rPr>
          <w:fldChar w:fldCharType="end"/>
        </w:r>
      </w:hyperlink>
    </w:p>
    <w:p w14:paraId="3141B55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1" w:history="1">
        <w:r w:rsidR="000C1F75" w:rsidRPr="00E74E1C">
          <w:rPr>
            <w:rStyle w:val="Hyperlink"/>
            <w:noProof/>
          </w:rPr>
          <w:t>Gambar 5.10 Halaman Hapus Aktivitas</w:t>
        </w:r>
        <w:r w:rsidR="000C1F75">
          <w:rPr>
            <w:noProof/>
            <w:webHidden/>
          </w:rPr>
          <w:tab/>
        </w:r>
        <w:r w:rsidR="000C1F75">
          <w:rPr>
            <w:noProof/>
            <w:webHidden/>
          </w:rPr>
          <w:fldChar w:fldCharType="begin"/>
        </w:r>
        <w:r w:rsidR="000C1F75">
          <w:rPr>
            <w:noProof/>
            <w:webHidden/>
          </w:rPr>
          <w:instrText xml:space="preserve"> PAGEREF _Toc396905711 \h </w:instrText>
        </w:r>
        <w:r w:rsidR="000C1F75">
          <w:rPr>
            <w:noProof/>
            <w:webHidden/>
          </w:rPr>
        </w:r>
        <w:r w:rsidR="000C1F75">
          <w:rPr>
            <w:noProof/>
            <w:webHidden/>
          </w:rPr>
          <w:fldChar w:fldCharType="separate"/>
        </w:r>
        <w:r w:rsidR="002836B7">
          <w:rPr>
            <w:noProof/>
            <w:webHidden/>
          </w:rPr>
          <w:t>150</w:t>
        </w:r>
        <w:r w:rsidR="000C1F75">
          <w:rPr>
            <w:noProof/>
            <w:webHidden/>
          </w:rPr>
          <w:fldChar w:fldCharType="end"/>
        </w:r>
      </w:hyperlink>
    </w:p>
    <w:p w14:paraId="40D6DAFE"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2" w:history="1">
        <w:r w:rsidR="000C1F75" w:rsidRPr="00E74E1C">
          <w:rPr>
            <w:rStyle w:val="Hyperlink"/>
            <w:noProof/>
          </w:rPr>
          <w:t>Gambar 5.11 Halaman Rangkaian Aktivitas Pembelajaran Siswa</w:t>
        </w:r>
        <w:r w:rsidR="000C1F75">
          <w:rPr>
            <w:noProof/>
            <w:webHidden/>
          </w:rPr>
          <w:tab/>
        </w:r>
        <w:r w:rsidR="000C1F75">
          <w:rPr>
            <w:noProof/>
            <w:webHidden/>
          </w:rPr>
          <w:fldChar w:fldCharType="begin"/>
        </w:r>
        <w:r w:rsidR="000C1F75">
          <w:rPr>
            <w:noProof/>
            <w:webHidden/>
          </w:rPr>
          <w:instrText xml:space="preserve"> PAGEREF _Toc396905712 \h </w:instrText>
        </w:r>
        <w:r w:rsidR="000C1F75">
          <w:rPr>
            <w:noProof/>
            <w:webHidden/>
          </w:rPr>
        </w:r>
        <w:r w:rsidR="000C1F75">
          <w:rPr>
            <w:noProof/>
            <w:webHidden/>
          </w:rPr>
          <w:fldChar w:fldCharType="separate"/>
        </w:r>
        <w:r w:rsidR="002836B7">
          <w:rPr>
            <w:noProof/>
            <w:webHidden/>
          </w:rPr>
          <w:t>151</w:t>
        </w:r>
        <w:r w:rsidR="000C1F75">
          <w:rPr>
            <w:noProof/>
            <w:webHidden/>
          </w:rPr>
          <w:fldChar w:fldCharType="end"/>
        </w:r>
      </w:hyperlink>
    </w:p>
    <w:p w14:paraId="0D9C1CF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3" w:history="1">
        <w:r w:rsidR="000C1F75" w:rsidRPr="00E74E1C">
          <w:rPr>
            <w:rStyle w:val="Hyperlink"/>
            <w:noProof/>
          </w:rPr>
          <w:t>Gambar 5.12 Halaman Rangkaian Aktivitas Pembelajaran Siswa</w:t>
        </w:r>
        <w:r w:rsidR="000C1F75">
          <w:rPr>
            <w:noProof/>
            <w:webHidden/>
          </w:rPr>
          <w:tab/>
        </w:r>
        <w:r w:rsidR="000C1F75">
          <w:rPr>
            <w:noProof/>
            <w:webHidden/>
          </w:rPr>
          <w:fldChar w:fldCharType="begin"/>
        </w:r>
        <w:r w:rsidR="000C1F75">
          <w:rPr>
            <w:noProof/>
            <w:webHidden/>
          </w:rPr>
          <w:instrText xml:space="preserve"> PAGEREF _Toc396905713 \h </w:instrText>
        </w:r>
        <w:r w:rsidR="000C1F75">
          <w:rPr>
            <w:noProof/>
            <w:webHidden/>
          </w:rPr>
        </w:r>
        <w:r w:rsidR="000C1F75">
          <w:rPr>
            <w:noProof/>
            <w:webHidden/>
          </w:rPr>
          <w:fldChar w:fldCharType="separate"/>
        </w:r>
        <w:r w:rsidR="002836B7">
          <w:rPr>
            <w:noProof/>
            <w:webHidden/>
          </w:rPr>
          <w:t>153</w:t>
        </w:r>
        <w:r w:rsidR="000C1F75">
          <w:rPr>
            <w:noProof/>
            <w:webHidden/>
          </w:rPr>
          <w:fldChar w:fldCharType="end"/>
        </w:r>
      </w:hyperlink>
    </w:p>
    <w:p w14:paraId="390EF4C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4" w:history="1">
        <w:r w:rsidR="000C1F75" w:rsidRPr="00E74E1C">
          <w:rPr>
            <w:rStyle w:val="Hyperlink"/>
            <w:noProof/>
          </w:rPr>
          <w:t>Gambar 5.13 Halaman Mengerjakan Aktivitas Tebak Suku Kata</w:t>
        </w:r>
        <w:r w:rsidR="000C1F75">
          <w:rPr>
            <w:noProof/>
            <w:webHidden/>
          </w:rPr>
          <w:tab/>
        </w:r>
        <w:r w:rsidR="000C1F75">
          <w:rPr>
            <w:noProof/>
            <w:webHidden/>
          </w:rPr>
          <w:fldChar w:fldCharType="begin"/>
        </w:r>
        <w:r w:rsidR="000C1F75">
          <w:rPr>
            <w:noProof/>
            <w:webHidden/>
          </w:rPr>
          <w:instrText xml:space="preserve"> PAGEREF _Toc396905714 \h </w:instrText>
        </w:r>
        <w:r w:rsidR="000C1F75">
          <w:rPr>
            <w:noProof/>
            <w:webHidden/>
          </w:rPr>
        </w:r>
        <w:r w:rsidR="000C1F75">
          <w:rPr>
            <w:noProof/>
            <w:webHidden/>
          </w:rPr>
          <w:fldChar w:fldCharType="separate"/>
        </w:r>
        <w:r w:rsidR="002836B7">
          <w:rPr>
            <w:noProof/>
            <w:webHidden/>
          </w:rPr>
          <w:t>153</w:t>
        </w:r>
        <w:r w:rsidR="000C1F75">
          <w:rPr>
            <w:noProof/>
            <w:webHidden/>
          </w:rPr>
          <w:fldChar w:fldCharType="end"/>
        </w:r>
      </w:hyperlink>
    </w:p>
    <w:p w14:paraId="0DD1957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5" w:history="1">
        <w:r w:rsidR="000C1F75" w:rsidRPr="00E74E1C">
          <w:rPr>
            <w:rStyle w:val="Hyperlink"/>
            <w:noProof/>
          </w:rPr>
          <w:t>Gambar 5.14 Halaman Mengerjakan Aktivitas Tebak Angka</w:t>
        </w:r>
        <w:r w:rsidR="000C1F75">
          <w:rPr>
            <w:noProof/>
            <w:webHidden/>
          </w:rPr>
          <w:tab/>
        </w:r>
        <w:r w:rsidR="000C1F75">
          <w:rPr>
            <w:noProof/>
            <w:webHidden/>
          </w:rPr>
          <w:fldChar w:fldCharType="begin"/>
        </w:r>
        <w:r w:rsidR="000C1F75">
          <w:rPr>
            <w:noProof/>
            <w:webHidden/>
          </w:rPr>
          <w:instrText xml:space="preserve"> PAGEREF _Toc396905715 \h </w:instrText>
        </w:r>
        <w:r w:rsidR="000C1F75">
          <w:rPr>
            <w:noProof/>
            <w:webHidden/>
          </w:rPr>
        </w:r>
        <w:r w:rsidR="000C1F75">
          <w:rPr>
            <w:noProof/>
            <w:webHidden/>
          </w:rPr>
          <w:fldChar w:fldCharType="separate"/>
        </w:r>
        <w:r w:rsidR="002836B7">
          <w:rPr>
            <w:noProof/>
            <w:webHidden/>
          </w:rPr>
          <w:t>154</w:t>
        </w:r>
        <w:r w:rsidR="000C1F75">
          <w:rPr>
            <w:noProof/>
            <w:webHidden/>
          </w:rPr>
          <w:fldChar w:fldCharType="end"/>
        </w:r>
      </w:hyperlink>
    </w:p>
    <w:p w14:paraId="3C5EE26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6" w:history="1">
        <w:r w:rsidR="000C1F75" w:rsidRPr="00E74E1C">
          <w:rPr>
            <w:rStyle w:val="Hyperlink"/>
            <w:noProof/>
          </w:rPr>
          <w:t>Gambar 5.15 Halaman Mengerjakan Aktivitas Tebak Warna</w:t>
        </w:r>
        <w:r w:rsidR="000C1F75">
          <w:rPr>
            <w:noProof/>
            <w:webHidden/>
          </w:rPr>
          <w:tab/>
        </w:r>
        <w:r w:rsidR="000C1F75">
          <w:rPr>
            <w:noProof/>
            <w:webHidden/>
          </w:rPr>
          <w:fldChar w:fldCharType="begin"/>
        </w:r>
        <w:r w:rsidR="000C1F75">
          <w:rPr>
            <w:noProof/>
            <w:webHidden/>
          </w:rPr>
          <w:instrText xml:space="preserve"> PAGEREF _Toc396905716 \h </w:instrText>
        </w:r>
        <w:r w:rsidR="000C1F75">
          <w:rPr>
            <w:noProof/>
            <w:webHidden/>
          </w:rPr>
        </w:r>
        <w:r w:rsidR="000C1F75">
          <w:rPr>
            <w:noProof/>
            <w:webHidden/>
          </w:rPr>
          <w:fldChar w:fldCharType="separate"/>
        </w:r>
        <w:r w:rsidR="002836B7">
          <w:rPr>
            <w:noProof/>
            <w:webHidden/>
          </w:rPr>
          <w:t>154</w:t>
        </w:r>
        <w:r w:rsidR="000C1F75">
          <w:rPr>
            <w:noProof/>
            <w:webHidden/>
          </w:rPr>
          <w:fldChar w:fldCharType="end"/>
        </w:r>
      </w:hyperlink>
    </w:p>
    <w:p w14:paraId="1F202E6F"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7" w:history="1">
        <w:r w:rsidR="000C1F75" w:rsidRPr="00E74E1C">
          <w:rPr>
            <w:rStyle w:val="Hyperlink"/>
            <w:noProof/>
          </w:rPr>
          <w:t>Gambar 5.16 Halaman Hasil Aktivitas Siswa</w:t>
        </w:r>
        <w:r w:rsidR="000C1F75">
          <w:rPr>
            <w:noProof/>
            <w:webHidden/>
          </w:rPr>
          <w:tab/>
        </w:r>
        <w:r w:rsidR="000C1F75">
          <w:rPr>
            <w:noProof/>
            <w:webHidden/>
          </w:rPr>
          <w:fldChar w:fldCharType="begin"/>
        </w:r>
        <w:r w:rsidR="000C1F75">
          <w:rPr>
            <w:noProof/>
            <w:webHidden/>
          </w:rPr>
          <w:instrText xml:space="preserve"> PAGEREF _Toc396905717 \h </w:instrText>
        </w:r>
        <w:r w:rsidR="000C1F75">
          <w:rPr>
            <w:noProof/>
            <w:webHidden/>
          </w:rPr>
        </w:r>
        <w:r w:rsidR="000C1F75">
          <w:rPr>
            <w:noProof/>
            <w:webHidden/>
          </w:rPr>
          <w:fldChar w:fldCharType="separate"/>
        </w:r>
        <w:r w:rsidR="002836B7">
          <w:rPr>
            <w:noProof/>
            <w:webHidden/>
          </w:rPr>
          <w:t>154</w:t>
        </w:r>
        <w:r w:rsidR="000C1F75">
          <w:rPr>
            <w:noProof/>
            <w:webHidden/>
          </w:rPr>
          <w:fldChar w:fldCharType="end"/>
        </w:r>
      </w:hyperlink>
    </w:p>
    <w:p w14:paraId="30A227D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8" w:history="1">
        <w:r w:rsidR="000C1F75" w:rsidRPr="00E74E1C">
          <w:rPr>
            <w:rStyle w:val="Hyperlink"/>
            <w:noProof/>
          </w:rPr>
          <w:t>Gambar 5.17 Halaman Mengerjakan Aktivitas Tebak Suku Kata</w:t>
        </w:r>
        <w:r w:rsidR="000C1F75">
          <w:rPr>
            <w:noProof/>
            <w:webHidden/>
          </w:rPr>
          <w:tab/>
        </w:r>
        <w:r w:rsidR="000C1F75">
          <w:rPr>
            <w:noProof/>
            <w:webHidden/>
          </w:rPr>
          <w:fldChar w:fldCharType="begin"/>
        </w:r>
        <w:r w:rsidR="000C1F75">
          <w:rPr>
            <w:noProof/>
            <w:webHidden/>
          </w:rPr>
          <w:instrText xml:space="preserve"> PAGEREF _Toc396905718 \h </w:instrText>
        </w:r>
        <w:r w:rsidR="000C1F75">
          <w:rPr>
            <w:noProof/>
            <w:webHidden/>
          </w:rPr>
        </w:r>
        <w:r w:rsidR="000C1F75">
          <w:rPr>
            <w:noProof/>
            <w:webHidden/>
          </w:rPr>
          <w:fldChar w:fldCharType="separate"/>
        </w:r>
        <w:r w:rsidR="002836B7">
          <w:rPr>
            <w:noProof/>
            <w:webHidden/>
          </w:rPr>
          <w:t>155</w:t>
        </w:r>
        <w:r w:rsidR="000C1F75">
          <w:rPr>
            <w:noProof/>
            <w:webHidden/>
          </w:rPr>
          <w:fldChar w:fldCharType="end"/>
        </w:r>
      </w:hyperlink>
    </w:p>
    <w:p w14:paraId="57DE98C7"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19" w:history="1">
        <w:r w:rsidR="000C1F75" w:rsidRPr="00E74E1C">
          <w:rPr>
            <w:rStyle w:val="Hyperlink"/>
            <w:noProof/>
          </w:rPr>
          <w:t>Gambar 5.18 Halaman Mengerjakan Aktivitas Tebak Angka</w:t>
        </w:r>
        <w:r w:rsidR="000C1F75">
          <w:rPr>
            <w:noProof/>
            <w:webHidden/>
          </w:rPr>
          <w:tab/>
        </w:r>
        <w:r w:rsidR="000C1F75">
          <w:rPr>
            <w:noProof/>
            <w:webHidden/>
          </w:rPr>
          <w:fldChar w:fldCharType="begin"/>
        </w:r>
        <w:r w:rsidR="000C1F75">
          <w:rPr>
            <w:noProof/>
            <w:webHidden/>
          </w:rPr>
          <w:instrText xml:space="preserve"> PAGEREF _Toc396905719 \h </w:instrText>
        </w:r>
        <w:r w:rsidR="000C1F75">
          <w:rPr>
            <w:noProof/>
            <w:webHidden/>
          </w:rPr>
        </w:r>
        <w:r w:rsidR="000C1F75">
          <w:rPr>
            <w:noProof/>
            <w:webHidden/>
          </w:rPr>
          <w:fldChar w:fldCharType="separate"/>
        </w:r>
        <w:r w:rsidR="002836B7">
          <w:rPr>
            <w:noProof/>
            <w:webHidden/>
          </w:rPr>
          <w:t>155</w:t>
        </w:r>
        <w:r w:rsidR="000C1F75">
          <w:rPr>
            <w:noProof/>
            <w:webHidden/>
          </w:rPr>
          <w:fldChar w:fldCharType="end"/>
        </w:r>
      </w:hyperlink>
    </w:p>
    <w:p w14:paraId="1197DCF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20" w:history="1">
        <w:r w:rsidR="000C1F75" w:rsidRPr="00E74E1C">
          <w:rPr>
            <w:rStyle w:val="Hyperlink"/>
            <w:noProof/>
          </w:rPr>
          <w:t>Gambar 5.19 Halaman Mengerjakan Aktivitas Tebak Warna</w:t>
        </w:r>
        <w:r w:rsidR="000C1F75">
          <w:rPr>
            <w:noProof/>
            <w:webHidden/>
          </w:rPr>
          <w:tab/>
        </w:r>
        <w:r w:rsidR="000C1F75">
          <w:rPr>
            <w:noProof/>
            <w:webHidden/>
          </w:rPr>
          <w:fldChar w:fldCharType="begin"/>
        </w:r>
        <w:r w:rsidR="000C1F75">
          <w:rPr>
            <w:noProof/>
            <w:webHidden/>
          </w:rPr>
          <w:instrText xml:space="preserve"> PAGEREF _Toc396905720 \h </w:instrText>
        </w:r>
        <w:r w:rsidR="000C1F75">
          <w:rPr>
            <w:noProof/>
            <w:webHidden/>
          </w:rPr>
        </w:r>
        <w:r w:rsidR="000C1F75">
          <w:rPr>
            <w:noProof/>
            <w:webHidden/>
          </w:rPr>
          <w:fldChar w:fldCharType="separate"/>
        </w:r>
        <w:r w:rsidR="002836B7">
          <w:rPr>
            <w:noProof/>
            <w:webHidden/>
          </w:rPr>
          <w:t>155</w:t>
        </w:r>
        <w:r w:rsidR="000C1F75">
          <w:rPr>
            <w:noProof/>
            <w:webHidden/>
          </w:rPr>
          <w:fldChar w:fldCharType="end"/>
        </w:r>
      </w:hyperlink>
    </w:p>
    <w:p w14:paraId="0A03CA7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21" w:history="1">
        <w:r w:rsidR="000C1F75" w:rsidRPr="00E74E1C">
          <w:rPr>
            <w:rStyle w:val="Hyperlink"/>
            <w:noProof/>
          </w:rPr>
          <w:t>Gambar 5.20 Halaman Hasil Aktivitas Siswa</w:t>
        </w:r>
        <w:r w:rsidR="000C1F75">
          <w:rPr>
            <w:noProof/>
            <w:webHidden/>
          </w:rPr>
          <w:tab/>
        </w:r>
        <w:r w:rsidR="000C1F75">
          <w:rPr>
            <w:noProof/>
            <w:webHidden/>
          </w:rPr>
          <w:fldChar w:fldCharType="begin"/>
        </w:r>
        <w:r w:rsidR="000C1F75">
          <w:rPr>
            <w:noProof/>
            <w:webHidden/>
          </w:rPr>
          <w:instrText xml:space="preserve"> PAGEREF _Toc396905721 \h </w:instrText>
        </w:r>
        <w:r w:rsidR="000C1F75">
          <w:rPr>
            <w:noProof/>
            <w:webHidden/>
          </w:rPr>
        </w:r>
        <w:r w:rsidR="000C1F75">
          <w:rPr>
            <w:noProof/>
            <w:webHidden/>
          </w:rPr>
          <w:fldChar w:fldCharType="separate"/>
        </w:r>
        <w:r w:rsidR="002836B7">
          <w:rPr>
            <w:noProof/>
            <w:webHidden/>
          </w:rPr>
          <w:t>156</w:t>
        </w:r>
        <w:r w:rsidR="000C1F75">
          <w:rPr>
            <w:noProof/>
            <w:webHidden/>
          </w:rPr>
          <w:fldChar w:fldCharType="end"/>
        </w:r>
      </w:hyperlink>
    </w:p>
    <w:p w14:paraId="4E7A101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22" w:history="1">
        <w:r w:rsidR="000C1F75" w:rsidRPr="00E74E1C">
          <w:rPr>
            <w:rStyle w:val="Hyperlink"/>
            <w:noProof/>
          </w:rPr>
          <w:t>Gambar 5.21 Halaman Detail Evaluasi Siswa</w:t>
        </w:r>
        <w:r w:rsidR="000C1F75">
          <w:rPr>
            <w:noProof/>
            <w:webHidden/>
          </w:rPr>
          <w:tab/>
        </w:r>
        <w:r w:rsidR="000C1F75">
          <w:rPr>
            <w:noProof/>
            <w:webHidden/>
          </w:rPr>
          <w:fldChar w:fldCharType="begin"/>
        </w:r>
        <w:r w:rsidR="000C1F75">
          <w:rPr>
            <w:noProof/>
            <w:webHidden/>
          </w:rPr>
          <w:instrText xml:space="preserve"> PAGEREF _Toc396905722 \h </w:instrText>
        </w:r>
        <w:r w:rsidR="000C1F75">
          <w:rPr>
            <w:noProof/>
            <w:webHidden/>
          </w:rPr>
        </w:r>
        <w:r w:rsidR="000C1F75">
          <w:rPr>
            <w:noProof/>
            <w:webHidden/>
          </w:rPr>
          <w:fldChar w:fldCharType="separate"/>
        </w:r>
        <w:r w:rsidR="002836B7">
          <w:rPr>
            <w:noProof/>
            <w:webHidden/>
          </w:rPr>
          <w:t>158</w:t>
        </w:r>
        <w:r w:rsidR="000C1F75">
          <w:rPr>
            <w:noProof/>
            <w:webHidden/>
          </w:rPr>
          <w:fldChar w:fldCharType="end"/>
        </w:r>
      </w:hyperlink>
    </w:p>
    <w:p w14:paraId="3BC72CCD"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23" w:history="1">
        <w:r w:rsidR="000C1F75" w:rsidRPr="00E74E1C">
          <w:rPr>
            <w:rStyle w:val="Hyperlink"/>
            <w:noProof/>
          </w:rPr>
          <w:t>Gambar 5.22 Halaman Perkembangan Kemampuan Siswa (Grafik)</w:t>
        </w:r>
        <w:r w:rsidR="000C1F75">
          <w:rPr>
            <w:noProof/>
            <w:webHidden/>
          </w:rPr>
          <w:tab/>
        </w:r>
        <w:r w:rsidR="000C1F75">
          <w:rPr>
            <w:noProof/>
            <w:webHidden/>
          </w:rPr>
          <w:fldChar w:fldCharType="begin"/>
        </w:r>
        <w:r w:rsidR="000C1F75">
          <w:rPr>
            <w:noProof/>
            <w:webHidden/>
          </w:rPr>
          <w:instrText xml:space="preserve"> PAGEREF _Toc396905723 \h </w:instrText>
        </w:r>
        <w:r w:rsidR="000C1F75">
          <w:rPr>
            <w:noProof/>
            <w:webHidden/>
          </w:rPr>
        </w:r>
        <w:r w:rsidR="000C1F75">
          <w:rPr>
            <w:noProof/>
            <w:webHidden/>
          </w:rPr>
          <w:fldChar w:fldCharType="separate"/>
        </w:r>
        <w:r w:rsidR="002836B7">
          <w:rPr>
            <w:noProof/>
            <w:webHidden/>
          </w:rPr>
          <w:t>158</w:t>
        </w:r>
        <w:r w:rsidR="000C1F75">
          <w:rPr>
            <w:noProof/>
            <w:webHidden/>
          </w:rPr>
          <w:fldChar w:fldCharType="end"/>
        </w:r>
      </w:hyperlink>
    </w:p>
    <w:p w14:paraId="630E790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24" w:history="1">
        <w:r w:rsidR="000C1F75" w:rsidRPr="00E74E1C">
          <w:rPr>
            <w:rStyle w:val="Hyperlink"/>
            <w:noProof/>
          </w:rPr>
          <w:t>Gambar 5.23 Halaman Perkembangan Kemampuan Siswa (Grafik dan Nilai Terakhir)</w:t>
        </w:r>
        <w:r w:rsidR="000C1F75">
          <w:rPr>
            <w:noProof/>
            <w:webHidden/>
          </w:rPr>
          <w:tab/>
        </w:r>
        <w:r w:rsidR="000C1F75">
          <w:rPr>
            <w:noProof/>
            <w:webHidden/>
          </w:rPr>
          <w:fldChar w:fldCharType="begin"/>
        </w:r>
        <w:r w:rsidR="000C1F75">
          <w:rPr>
            <w:noProof/>
            <w:webHidden/>
          </w:rPr>
          <w:instrText xml:space="preserve"> PAGEREF _Toc396905724 \h </w:instrText>
        </w:r>
        <w:r w:rsidR="000C1F75">
          <w:rPr>
            <w:noProof/>
            <w:webHidden/>
          </w:rPr>
        </w:r>
        <w:r w:rsidR="000C1F75">
          <w:rPr>
            <w:noProof/>
            <w:webHidden/>
          </w:rPr>
          <w:fldChar w:fldCharType="separate"/>
        </w:r>
        <w:r w:rsidR="002836B7">
          <w:rPr>
            <w:noProof/>
            <w:webHidden/>
          </w:rPr>
          <w:t>159</w:t>
        </w:r>
        <w:r w:rsidR="000C1F75">
          <w:rPr>
            <w:noProof/>
            <w:webHidden/>
          </w:rPr>
          <w:fldChar w:fldCharType="end"/>
        </w:r>
      </w:hyperlink>
    </w:p>
    <w:p w14:paraId="3D460977" w14:textId="77777777" w:rsidR="00AD1285" w:rsidRDefault="00AC3053" w:rsidP="00EF1257">
      <w:pPr>
        <w:pStyle w:val="TableofFigures"/>
        <w:tabs>
          <w:tab w:val="right" w:leader="dot" w:pos="6225"/>
        </w:tabs>
      </w:pPr>
      <w:r w:rsidRPr="0076331B">
        <w:rPr>
          <w:sz w:val="20"/>
          <w:szCs w:val="20"/>
        </w:rPr>
        <w:fldChar w:fldCharType="end"/>
      </w:r>
    </w:p>
    <w:p w14:paraId="42E5E0BD" w14:textId="77777777" w:rsidR="00781450" w:rsidRDefault="00781450" w:rsidP="00EF1257">
      <w:pPr>
        <w:tabs>
          <w:tab w:val="left" w:pos="2431"/>
        </w:tabs>
        <w:jc w:val="center"/>
      </w:pPr>
    </w:p>
    <w:p w14:paraId="07EB8995" w14:textId="77777777" w:rsidR="00781450" w:rsidRDefault="00781450" w:rsidP="00EF1257">
      <w:pPr>
        <w:spacing w:after="200"/>
        <w:jc w:val="left"/>
      </w:pPr>
      <w:r>
        <w:br w:type="page"/>
      </w:r>
    </w:p>
    <w:p w14:paraId="7209C136" w14:textId="77777777" w:rsidR="007F509B" w:rsidRDefault="002B567B" w:rsidP="00B2377C">
      <w:pPr>
        <w:pStyle w:val="Heading1"/>
        <w:numPr>
          <w:ilvl w:val="0"/>
          <w:numId w:val="0"/>
        </w:numPr>
      </w:pPr>
      <w:bookmarkStart w:id="22" w:name="_Toc360782081"/>
      <w:bookmarkStart w:id="23" w:name="_Toc396905518"/>
      <w:r>
        <w:lastRenderedPageBreak/>
        <w:t>DAFTAR TABEL</w:t>
      </w:r>
      <w:bookmarkEnd w:id="22"/>
      <w:bookmarkEnd w:id="23"/>
    </w:p>
    <w:p w14:paraId="7B463BA2" w14:textId="77777777" w:rsidR="00FD18B7" w:rsidRPr="00FD18B7" w:rsidRDefault="00FD18B7" w:rsidP="00FD18B7"/>
    <w:p w14:paraId="506AC257" w14:textId="77777777" w:rsidR="005232DF" w:rsidRDefault="00AC3053">
      <w:pPr>
        <w:pStyle w:val="TableofFigures"/>
        <w:tabs>
          <w:tab w:val="right" w:leader="dot" w:pos="5833"/>
        </w:tabs>
        <w:rPr>
          <w:rFonts w:asciiTheme="minorHAnsi" w:eastAsiaTheme="minorEastAsia" w:hAnsiTheme="minorHAnsi" w:cstheme="minorBidi"/>
          <w:noProof/>
          <w:lang w:eastAsia="en-US"/>
        </w:rPr>
      </w:pPr>
      <w:r w:rsidRPr="003D22D6">
        <w:fldChar w:fldCharType="begin"/>
      </w:r>
      <w:r w:rsidR="007F509B" w:rsidRPr="003D22D6">
        <w:instrText xml:space="preserve"> TOC \h \z \c "Tabel" </w:instrText>
      </w:r>
      <w:r w:rsidRPr="003D22D6">
        <w:fldChar w:fldCharType="separate"/>
      </w:r>
      <w:hyperlink w:anchor="_Toc396498076" w:history="1">
        <w:r w:rsidR="005232DF" w:rsidRPr="00DA2008">
          <w:rPr>
            <w:rStyle w:val="Hyperlink"/>
            <w:noProof/>
          </w:rPr>
          <w:t>Tabel 3.1 Identifikasi Profil Pengguna</w:t>
        </w:r>
        <w:r w:rsidR="005232DF">
          <w:rPr>
            <w:noProof/>
            <w:webHidden/>
          </w:rPr>
          <w:tab/>
        </w:r>
        <w:r w:rsidR="005232DF">
          <w:rPr>
            <w:noProof/>
            <w:webHidden/>
          </w:rPr>
          <w:fldChar w:fldCharType="begin"/>
        </w:r>
        <w:r w:rsidR="005232DF">
          <w:rPr>
            <w:noProof/>
            <w:webHidden/>
          </w:rPr>
          <w:instrText xml:space="preserve"> PAGEREF _Toc396498076 \h </w:instrText>
        </w:r>
        <w:r w:rsidR="005232DF">
          <w:rPr>
            <w:noProof/>
            <w:webHidden/>
          </w:rPr>
        </w:r>
        <w:r w:rsidR="005232DF">
          <w:rPr>
            <w:noProof/>
            <w:webHidden/>
          </w:rPr>
          <w:fldChar w:fldCharType="separate"/>
        </w:r>
        <w:r w:rsidR="002836B7">
          <w:rPr>
            <w:noProof/>
            <w:webHidden/>
          </w:rPr>
          <w:t>30</w:t>
        </w:r>
        <w:r w:rsidR="005232DF">
          <w:rPr>
            <w:noProof/>
            <w:webHidden/>
          </w:rPr>
          <w:fldChar w:fldCharType="end"/>
        </w:r>
      </w:hyperlink>
    </w:p>
    <w:p w14:paraId="2AAE73A0"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77" w:history="1">
        <w:r w:rsidR="005232DF" w:rsidRPr="00DA2008">
          <w:rPr>
            <w:rStyle w:val="Hyperlink"/>
            <w:noProof/>
          </w:rPr>
          <w:t>Tabel 3.2 Kualitas Perangkat Lunak</w:t>
        </w:r>
        <w:r w:rsidR="005232DF">
          <w:rPr>
            <w:noProof/>
            <w:webHidden/>
          </w:rPr>
          <w:tab/>
        </w:r>
        <w:r w:rsidR="005232DF">
          <w:rPr>
            <w:noProof/>
            <w:webHidden/>
          </w:rPr>
          <w:fldChar w:fldCharType="begin"/>
        </w:r>
        <w:r w:rsidR="005232DF">
          <w:rPr>
            <w:noProof/>
            <w:webHidden/>
          </w:rPr>
          <w:instrText xml:space="preserve"> PAGEREF _Toc396498077 \h </w:instrText>
        </w:r>
        <w:r w:rsidR="005232DF">
          <w:rPr>
            <w:noProof/>
            <w:webHidden/>
          </w:rPr>
        </w:r>
        <w:r w:rsidR="005232DF">
          <w:rPr>
            <w:noProof/>
            <w:webHidden/>
          </w:rPr>
          <w:fldChar w:fldCharType="separate"/>
        </w:r>
        <w:r w:rsidR="002836B7">
          <w:rPr>
            <w:noProof/>
            <w:webHidden/>
          </w:rPr>
          <w:t>33</w:t>
        </w:r>
        <w:r w:rsidR="005232DF">
          <w:rPr>
            <w:noProof/>
            <w:webHidden/>
          </w:rPr>
          <w:fldChar w:fldCharType="end"/>
        </w:r>
      </w:hyperlink>
    </w:p>
    <w:p w14:paraId="019689CF"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78" w:history="1">
        <w:r w:rsidR="005232DF" w:rsidRPr="00DA2008">
          <w:rPr>
            <w:rStyle w:val="Hyperlink"/>
            <w:noProof/>
          </w:rPr>
          <w:t>Tabel 3.3 Detail Tugas dan Hak Akses Pengguna</w:t>
        </w:r>
        <w:r w:rsidR="005232DF">
          <w:rPr>
            <w:noProof/>
            <w:webHidden/>
          </w:rPr>
          <w:tab/>
        </w:r>
        <w:r w:rsidR="005232DF">
          <w:rPr>
            <w:noProof/>
            <w:webHidden/>
          </w:rPr>
          <w:fldChar w:fldCharType="begin"/>
        </w:r>
        <w:r w:rsidR="005232DF">
          <w:rPr>
            <w:noProof/>
            <w:webHidden/>
          </w:rPr>
          <w:instrText xml:space="preserve"> PAGEREF _Toc396498078 \h </w:instrText>
        </w:r>
        <w:r w:rsidR="005232DF">
          <w:rPr>
            <w:noProof/>
            <w:webHidden/>
          </w:rPr>
        </w:r>
        <w:r w:rsidR="005232DF">
          <w:rPr>
            <w:noProof/>
            <w:webHidden/>
          </w:rPr>
          <w:fldChar w:fldCharType="separate"/>
        </w:r>
        <w:r w:rsidR="002836B7">
          <w:rPr>
            <w:noProof/>
            <w:webHidden/>
          </w:rPr>
          <w:t>34</w:t>
        </w:r>
        <w:r w:rsidR="005232DF">
          <w:rPr>
            <w:noProof/>
            <w:webHidden/>
          </w:rPr>
          <w:fldChar w:fldCharType="end"/>
        </w:r>
      </w:hyperlink>
    </w:p>
    <w:p w14:paraId="07318506"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79" w:history="1">
        <w:r w:rsidR="005232DF" w:rsidRPr="00DA2008">
          <w:rPr>
            <w:rStyle w:val="Hyperlink"/>
            <w:noProof/>
          </w:rPr>
          <w:t>Tabel 3.4 Daftar Kode Diagram Kasus Penggunaan</w:t>
        </w:r>
        <w:r w:rsidR="005232DF">
          <w:rPr>
            <w:noProof/>
            <w:webHidden/>
          </w:rPr>
          <w:tab/>
        </w:r>
        <w:r w:rsidR="005232DF">
          <w:rPr>
            <w:noProof/>
            <w:webHidden/>
          </w:rPr>
          <w:fldChar w:fldCharType="begin"/>
        </w:r>
        <w:r w:rsidR="005232DF">
          <w:rPr>
            <w:noProof/>
            <w:webHidden/>
          </w:rPr>
          <w:instrText xml:space="preserve"> PAGEREF _Toc396498079 \h </w:instrText>
        </w:r>
        <w:r w:rsidR="005232DF">
          <w:rPr>
            <w:noProof/>
            <w:webHidden/>
          </w:rPr>
        </w:r>
        <w:r w:rsidR="005232DF">
          <w:rPr>
            <w:noProof/>
            <w:webHidden/>
          </w:rPr>
          <w:fldChar w:fldCharType="separate"/>
        </w:r>
        <w:r w:rsidR="002836B7">
          <w:rPr>
            <w:noProof/>
            <w:webHidden/>
          </w:rPr>
          <w:t>35</w:t>
        </w:r>
        <w:r w:rsidR="005232DF">
          <w:rPr>
            <w:noProof/>
            <w:webHidden/>
          </w:rPr>
          <w:fldChar w:fldCharType="end"/>
        </w:r>
      </w:hyperlink>
    </w:p>
    <w:p w14:paraId="11C8DADA"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0" w:history="1">
        <w:r w:rsidR="005232DF" w:rsidRPr="00DA2008">
          <w:rPr>
            <w:rStyle w:val="Hyperlink"/>
            <w:noProof/>
          </w:rPr>
          <w:t>Tabel 3.5 Spesifikasi Kasus Penggunaan Mengelola Profil Siswa</w:t>
        </w:r>
        <w:r w:rsidR="005232DF">
          <w:rPr>
            <w:noProof/>
            <w:webHidden/>
          </w:rPr>
          <w:tab/>
        </w:r>
        <w:r w:rsidR="005232DF">
          <w:rPr>
            <w:noProof/>
            <w:webHidden/>
          </w:rPr>
          <w:fldChar w:fldCharType="begin"/>
        </w:r>
        <w:r w:rsidR="005232DF">
          <w:rPr>
            <w:noProof/>
            <w:webHidden/>
          </w:rPr>
          <w:instrText xml:space="preserve"> PAGEREF _Toc396498080 \h </w:instrText>
        </w:r>
        <w:r w:rsidR="005232DF">
          <w:rPr>
            <w:noProof/>
            <w:webHidden/>
          </w:rPr>
        </w:r>
        <w:r w:rsidR="005232DF">
          <w:rPr>
            <w:noProof/>
            <w:webHidden/>
          </w:rPr>
          <w:fldChar w:fldCharType="separate"/>
        </w:r>
        <w:r w:rsidR="002836B7">
          <w:rPr>
            <w:noProof/>
            <w:webHidden/>
          </w:rPr>
          <w:t>36</w:t>
        </w:r>
        <w:r w:rsidR="005232DF">
          <w:rPr>
            <w:noProof/>
            <w:webHidden/>
          </w:rPr>
          <w:fldChar w:fldCharType="end"/>
        </w:r>
      </w:hyperlink>
    </w:p>
    <w:p w14:paraId="6180877E"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1" w:history="1">
        <w:r w:rsidR="005232DF" w:rsidRPr="00DA2008">
          <w:rPr>
            <w:rStyle w:val="Hyperlink"/>
            <w:noProof/>
          </w:rPr>
          <w:t>Tabel 3.6 Spesifikasi Kasus Penggunaan Mengelola Rancangan Aktivitas Pembelajaran Siswa</w:t>
        </w:r>
        <w:r w:rsidR="005232DF">
          <w:rPr>
            <w:noProof/>
            <w:webHidden/>
          </w:rPr>
          <w:tab/>
        </w:r>
        <w:r w:rsidR="005232DF">
          <w:rPr>
            <w:noProof/>
            <w:webHidden/>
          </w:rPr>
          <w:fldChar w:fldCharType="begin"/>
        </w:r>
        <w:r w:rsidR="005232DF">
          <w:rPr>
            <w:noProof/>
            <w:webHidden/>
          </w:rPr>
          <w:instrText xml:space="preserve"> PAGEREF _Toc396498081 \h </w:instrText>
        </w:r>
        <w:r w:rsidR="005232DF">
          <w:rPr>
            <w:noProof/>
            <w:webHidden/>
          </w:rPr>
        </w:r>
        <w:r w:rsidR="005232DF">
          <w:rPr>
            <w:noProof/>
            <w:webHidden/>
          </w:rPr>
          <w:fldChar w:fldCharType="separate"/>
        </w:r>
        <w:r w:rsidR="002836B7">
          <w:rPr>
            <w:noProof/>
            <w:webHidden/>
          </w:rPr>
          <w:t>39</w:t>
        </w:r>
        <w:r w:rsidR="005232DF">
          <w:rPr>
            <w:noProof/>
            <w:webHidden/>
          </w:rPr>
          <w:fldChar w:fldCharType="end"/>
        </w:r>
      </w:hyperlink>
    </w:p>
    <w:p w14:paraId="1ADAC800"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2" w:history="1">
        <w:r w:rsidR="005232DF" w:rsidRPr="00DA2008">
          <w:rPr>
            <w:rStyle w:val="Hyperlink"/>
            <w:noProof/>
          </w:rPr>
          <w:t>Tabel 3.7 Spesifikasi Kasus Penggunaan Mengerjakan Aktivitas Pembelajaran</w:t>
        </w:r>
        <w:r w:rsidR="005232DF">
          <w:rPr>
            <w:noProof/>
            <w:webHidden/>
          </w:rPr>
          <w:tab/>
        </w:r>
        <w:r w:rsidR="005232DF">
          <w:rPr>
            <w:noProof/>
            <w:webHidden/>
          </w:rPr>
          <w:fldChar w:fldCharType="begin"/>
        </w:r>
        <w:r w:rsidR="005232DF">
          <w:rPr>
            <w:noProof/>
            <w:webHidden/>
          </w:rPr>
          <w:instrText xml:space="preserve"> PAGEREF _Toc396498082 \h </w:instrText>
        </w:r>
        <w:r w:rsidR="005232DF">
          <w:rPr>
            <w:noProof/>
            <w:webHidden/>
          </w:rPr>
        </w:r>
        <w:r w:rsidR="005232DF">
          <w:rPr>
            <w:noProof/>
            <w:webHidden/>
          </w:rPr>
          <w:fldChar w:fldCharType="separate"/>
        </w:r>
        <w:r w:rsidR="002836B7">
          <w:rPr>
            <w:noProof/>
            <w:webHidden/>
          </w:rPr>
          <w:t>42</w:t>
        </w:r>
        <w:r w:rsidR="005232DF">
          <w:rPr>
            <w:noProof/>
            <w:webHidden/>
          </w:rPr>
          <w:fldChar w:fldCharType="end"/>
        </w:r>
      </w:hyperlink>
    </w:p>
    <w:p w14:paraId="56377447"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3" w:history="1">
        <w:r w:rsidR="005232DF" w:rsidRPr="00DA2008">
          <w:rPr>
            <w:rStyle w:val="Hyperlink"/>
            <w:noProof/>
          </w:rPr>
          <w:t>Tabel 3.8 Spesifikasi Kasus Penggunaan Mengelola Evaluasi Siswa</w:t>
        </w:r>
        <w:r w:rsidR="005232DF">
          <w:rPr>
            <w:noProof/>
            <w:webHidden/>
          </w:rPr>
          <w:tab/>
        </w:r>
        <w:r w:rsidR="005232DF">
          <w:rPr>
            <w:noProof/>
            <w:webHidden/>
          </w:rPr>
          <w:fldChar w:fldCharType="begin"/>
        </w:r>
        <w:r w:rsidR="005232DF">
          <w:rPr>
            <w:noProof/>
            <w:webHidden/>
          </w:rPr>
          <w:instrText xml:space="preserve"> PAGEREF _Toc396498083 \h </w:instrText>
        </w:r>
        <w:r w:rsidR="005232DF">
          <w:rPr>
            <w:noProof/>
            <w:webHidden/>
          </w:rPr>
        </w:r>
        <w:r w:rsidR="005232DF">
          <w:rPr>
            <w:noProof/>
            <w:webHidden/>
          </w:rPr>
          <w:fldChar w:fldCharType="separate"/>
        </w:r>
        <w:r w:rsidR="002836B7">
          <w:rPr>
            <w:noProof/>
            <w:webHidden/>
          </w:rPr>
          <w:t>45</w:t>
        </w:r>
        <w:r w:rsidR="005232DF">
          <w:rPr>
            <w:noProof/>
            <w:webHidden/>
          </w:rPr>
          <w:fldChar w:fldCharType="end"/>
        </w:r>
      </w:hyperlink>
    </w:p>
    <w:p w14:paraId="28749E30"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4" w:history="1">
        <w:r w:rsidR="005232DF" w:rsidRPr="00DA2008">
          <w:rPr>
            <w:rStyle w:val="Hyperlink"/>
            <w:noProof/>
          </w:rPr>
          <w:t>Tabel 3.9 Atribut Tabel Pengguna</w:t>
        </w:r>
        <w:r w:rsidR="005232DF">
          <w:rPr>
            <w:noProof/>
            <w:webHidden/>
          </w:rPr>
          <w:tab/>
        </w:r>
        <w:r w:rsidR="005232DF">
          <w:rPr>
            <w:noProof/>
            <w:webHidden/>
          </w:rPr>
          <w:fldChar w:fldCharType="begin"/>
        </w:r>
        <w:r w:rsidR="005232DF">
          <w:rPr>
            <w:noProof/>
            <w:webHidden/>
          </w:rPr>
          <w:instrText xml:space="preserve"> PAGEREF _Toc396498084 \h </w:instrText>
        </w:r>
        <w:r w:rsidR="005232DF">
          <w:rPr>
            <w:noProof/>
            <w:webHidden/>
          </w:rPr>
        </w:r>
        <w:r w:rsidR="005232DF">
          <w:rPr>
            <w:noProof/>
            <w:webHidden/>
          </w:rPr>
          <w:fldChar w:fldCharType="separate"/>
        </w:r>
        <w:r w:rsidR="002836B7">
          <w:rPr>
            <w:noProof/>
            <w:webHidden/>
          </w:rPr>
          <w:t>52</w:t>
        </w:r>
        <w:r w:rsidR="005232DF">
          <w:rPr>
            <w:noProof/>
            <w:webHidden/>
          </w:rPr>
          <w:fldChar w:fldCharType="end"/>
        </w:r>
      </w:hyperlink>
    </w:p>
    <w:p w14:paraId="1CE55B7A"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5" w:history="1">
        <w:r w:rsidR="005232DF" w:rsidRPr="00DA2008">
          <w:rPr>
            <w:rStyle w:val="Hyperlink"/>
            <w:noProof/>
          </w:rPr>
          <w:t>Tabel 3.10 Atribut Tabel Siswa</w:t>
        </w:r>
        <w:r w:rsidR="005232DF">
          <w:rPr>
            <w:noProof/>
            <w:webHidden/>
          </w:rPr>
          <w:tab/>
        </w:r>
        <w:r w:rsidR="005232DF">
          <w:rPr>
            <w:noProof/>
            <w:webHidden/>
          </w:rPr>
          <w:fldChar w:fldCharType="begin"/>
        </w:r>
        <w:r w:rsidR="005232DF">
          <w:rPr>
            <w:noProof/>
            <w:webHidden/>
          </w:rPr>
          <w:instrText xml:space="preserve"> PAGEREF _Toc396498085 \h </w:instrText>
        </w:r>
        <w:r w:rsidR="005232DF">
          <w:rPr>
            <w:noProof/>
            <w:webHidden/>
          </w:rPr>
        </w:r>
        <w:r w:rsidR="005232DF">
          <w:rPr>
            <w:noProof/>
            <w:webHidden/>
          </w:rPr>
          <w:fldChar w:fldCharType="separate"/>
        </w:r>
        <w:r w:rsidR="002836B7">
          <w:rPr>
            <w:noProof/>
            <w:webHidden/>
          </w:rPr>
          <w:t>53</w:t>
        </w:r>
        <w:r w:rsidR="005232DF">
          <w:rPr>
            <w:noProof/>
            <w:webHidden/>
          </w:rPr>
          <w:fldChar w:fldCharType="end"/>
        </w:r>
      </w:hyperlink>
    </w:p>
    <w:p w14:paraId="25F3081A"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6" w:history="1">
        <w:r w:rsidR="005232DF" w:rsidRPr="00DA2008">
          <w:rPr>
            <w:rStyle w:val="Hyperlink"/>
            <w:noProof/>
          </w:rPr>
          <w:t>Tabel 3.11 Atribut Tabel Aktivitas</w:t>
        </w:r>
        <w:r w:rsidR="005232DF">
          <w:rPr>
            <w:noProof/>
            <w:webHidden/>
          </w:rPr>
          <w:tab/>
        </w:r>
        <w:r w:rsidR="005232DF">
          <w:rPr>
            <w:noProof/>
            <w:webHidden/>
          </w:rPr>
          <w:fldChar w:fldCharType="begin"/>
        </w:r>
        <w:r w:rsidR="005232DF">
          <w:rPr>
            <w:noProof/>
            <w:webHidden/>
          </w:rPr>
          <w:instrText xml:space="preserve"> PAGEREF _Toc396498086 \h </w:instrText>
        </w:r>
        <w:r w:rsidR="005232DF">
          <w:rPr>
            <w:noProof/>
            <w:webHidden/>
          </w:rPr>
        </w:r>
        <w:r w:rsidR="005232DF">
          <w:rPr>
            <w:noProof/>
            <w:webHidden/>
          </w:rPr>
          <w:fldChar w:fldCharType="separate"/>
        </w:r>
        <w:r w:rsidR="002836B7">
          <w:rPr>
            <w:noProof/>
            <w:webHidden/>
          </w:rPr>
          <w:t>53</w:t>
        </w:r>
        <w:r w:rsidR="005232DF">
          <w:rPr>
            <w:noProof/>
            <w:webHidden/>
          </w:rPr>
          <w:fldChar w:fldCharType="end"/>
        </w:r>
      </w:hyperlink>
    </w:p>
    <w:p w14:paraId="778A8A6F"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7" w:history="1">
        <w:r w:rsidR="005232DF" w:rsidRPr="00DA2008">
          <w:rPr>
            <w:rStyle w:val="Hyperlink"/>
            <w:noProof/>
          </w:rPr>
          <w:t>Tabel 3.12 Atribut Tabel Rangkaian Aktivitas</w:t>
        </w:r>
        <w:r w:rsidR="005232DF">
          <w:rPr>
            <w:noProof/>
            <w:webHidden/>
          </w:rPr>
          <w:tab/>
        </w:r>
        <w:r w:rsidR="005232DF">
          <w:rPr>
            <w:noProof/>
            <w:webHidden/>
          </w:rPr>
          <w:fldChar w:fldCharType="begin"/>
        </w:r>
        <w:r w:rsidR="005232DF">
          <w:rPr>
            <w:noProof/>
            <w:webHidden/>
          </w:rPr>
          <w:instrText xml:space="preserve"> PAGEREF _Toc396498087 \h </w:instrText>
        </w:r>
        <w:r w:rsidR="005232DF">
          <w:rPr>
            <w:noProof/>
            <w:webHidden/>
          </w:rPr>
        </w:r>
        <w:r w:rsidR="005232DF">
          <w:rPr>
            <w:noProof/>
            <w:webHidden/>
          </w:rPr>
          <w:fldChar w:fldCharType="separate"/>
        </w:r>
        <w:r w:rsidR="002836B7">
          <w:rPr>
            <w:noProof/>
            <w:webHidden/>
          </w:rPr>
          <w:t>54</w:t>
        </w:r>
        <w:r w:rsidR="005232DF">
          <w:rPr>
            <w:noProof/>
            <w:webHidden/>
          </w:rPr>
          <w:fldChar w:fldCharType="end"/>
        </w:r>
      </w:hyperlink>
    </w:p>
    <w:p w14:paraId="18EDBEFC"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8" w:history="1">
        <w:r w:rsidR="005232DF" w:rsidRPr="00DA2008">
          <w:rPr>
            <w:rStyle w:val="Hyperlink"/>
            <w:noProof/>
          </w:rPr>
          <w:t>Tabel 3.13 Atribut Tabel Nilai</w:t>
        </w:r>
        <w:r w:rsidR="005232DF">
          <w:rPr>
            <w:noProof/>
            <w:webHidden/>
          </w:rPr>
          <w:tab/>
        </w:r>
        <w:r w:rsidR="005232DF">
          <w:rPr>
            <w:noProof/>
            <w:webHidden/>
          </w:rPr>
          <w:fldChar w:fldCharType="begin"/>
        </w:r>
        <w:r w:rsidR="005232DF">
          <w:rPr>
            <w:noProof/>
            <w:webHidden/>
          </w:rPr>
          <w:instrText xml:space="preserve"> PAGEREF _Toc396498088 \h </w:instrText>
        </w:r>
        <w:r w:rsidR="005232DF">
          <w:rPr>
            <w:noProof/>
            <w:webHidden/>
          </w:rPr>
        </w:r>
        <w:r w:rsidR="005232DF">
          <w:rPr>
            <w:noProof/>
            <w:webHidden/>
          </w:rPr>
          <w:fldChar w:fldCharType="separate"/>
        </w:r>
        <w:r w:rsidR="002836B7">
          <w:rPr>
            <w:noProof/>
            <w:webHidden/>
          </w:rPr>
          <w:t>54</w:t>
        </w:r>
        <w:r w:rsidR="005232DF">
          <w:rPr>
            <w:noProof/>
            <w:webHidden/>
          </w:rPr>
          <w:fldChar w:fldCharType="end"/>
        </w:r>
      </w:hyperlink>
    </w:p>
    <w:p w14:paraId="73C48A5B"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89" w:history="1">
        <w:r w:rsidR="005232DF" w:rsidRPr="00DA2008">
          <w:rPr>
            <w:rStyle w:val="Hyperlink"/>
            <w:noProof/>
          </w:rPr>
          <w:t>Tabel 4.1 Kuisioner Survei Kemampuan Bahasa Siswa</w:t>
        </w:r>
        <w:r w:rsidR="005232DF">
          <w:rPr>
            <w:noProof/>
            <w:webHidden/>
          </w:rPr>
          <w:tab/>
        </w:r>
        <w:r w:rsidR="005232DF">
          <w:rPr>
            <w:noProof/>
            <w:webHidden/>
          </w:rPr>
          <w:fldChar w:fldCharType="begin"/>
        </w:r>
        <w:r w:rsidR="005232DF">
          <w:rPr>
            <w:noProof/>
            <w:webHidden/>
          </w:rPr>
          <w:instrText xml:space="preserve"> PAGEREF _Toc396498089 \h </w:instrText>
        </w:r>
        <w:r w:rsidR="005232DF">
          <w:rPr>
            <w:noProof/>
            <w:webHidden/>
          </w:rPr>
        </w:r>
        <w:r w:rsidR="005232DF">
          <w:rPr>
            <w:noProof/>
            <w:webHidden/>
          </w:rPr>
          <w:fldChar w:fldCharType="separate"/>
        </w:r>
        <w:r w:rsidR="002836B7">
          <w:rPr>
            <w:noProof/>
            <w:webHidden/>
          </w:rPr>
          <w:t>138</w:t>
        </w:r>
        <w:r w:rsidR="005232DF">
          <w:rPr>
            <w:noProof/>
            <w:webHidden/>
          </w:rPr>
          <w:fldChar w:fldCharType="end"/>
        </w:r>
      </w:hyperlink>
    </w:p>
    <w:p w14:paraId="55FCC9D5"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90" w:history="1">
        <w:r w:rsidR="005232DF" w:rsidRPr="00DA2008">
          <w:rPr>
            <w:rStyle w:val="Hyperlink"/>
            <w:noProof/>
          </w:rPr>
          <w:t>Tabel 4.2 Kuisioner Survei Kemampuan Matematika Siswa</w:t>
        </w:r>
        <w:r w:rsidR="005232DF">
          <w:rPr>
            <w:noProof/>
            <w:webHidden/>
          </w:rPr>
          <w:tab/>
        </w:r>
        <w:r w:rsidR="005232DF">
          <w:rPr>
            <w:noProof/>
            <w:webHidden/>
          </w:rPr>
          <w:fldChar w:fldCharType="begin"/>
        </w:r>
        <w:r w:rsidR="005232DF">
          <w:rPr>
            <w:noProof/>
            <w:webHidden/>
          </w:rPr>
          <w:instrText xml:space="preserve"> PAGEREF _Toc396498090 \h </w:instrText>
        </w:r>
        <w:r w:rsidR="005232DF">
          <w:rPr>
            <w:noProof/>
            <w:webHidden/>
          </w:rPr>
        </w:r>
        <w:r w:rsidR="005232DF">
          <w:rPr>
            <w:noProof/>
            <w:webHidden/>
          </w:rPr>
          <w:fldChar w:fldCharType="separate"/>
        </w:r>
        <w:r w:rsidR="002836B7">
          <w:rPr>
            <w:noProof/>
            <w:webHidden/>
          </w:rPr>
          <w:t>139</w:t>
        </w:r>
        <w:r w:rsidR="005232DF">
          <w:rPr>
            <w:noProof/>
            <w:webHidden/>
          </w:rPr>
          <w:fldChar w:fldCharType="end"/>
        </w:r>
      </w:hyperlink>
    </w:p>
    <w:p w14:paraId="5DD7C51F"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91" w:history="1">
        <w:r w:rsidR="005232DF" w:rsidRPr="00DA2008">
          <w:rPr>
            <w:rStyle w:val="Hyperlink"/>
            <w:noProof/>
          </w:rPr>
          <w:t>Tabel 4.3 Kuisioner Survei Kemampuan Kesadaran Lingkungan Siswa</w:t>
        </w:r>
        <w:r w:rsidR="005232DF">
          <w:rPr>
            <w:noProof/>
            <w:webHidden/>
          </w:rPr>
          <w:tab/>
        </w:r>
        <w:r w:rsidR="005232DF">
          <w:rPr>
            <w:noProof/>
            <w:webHidden/>
          </w:rPr>
          <w:fldChar w:fldCharType="begin"/>
        </w:r>
        <w:r w:rsidR="005232DF">
          <w:rPr>
            <w:noProof/>
            <w:webHidden/>
          </w:rPr>
          <w:instrText xml:space="preserve"> PAGEREF _Toc396498091 \h </w:instrText>
        </w:r>
        <w:r w:rsidR="005232DF">
          <w:rPr>
            <w:noProof/>
            <w:webHidden/>
          </w:rPr>
        </w:r>
        <w:r w:rsidR="005232DF">
          <w:rPr>
            <w:noProof/>
            <w:webHidden/>
          </w:rPr>
          <w:fldChar w:fldCharType="separate"/>
        </w:r>
        <w:r w:rsidR="002836B7">
          <w:rPr>
            <w:noProof/>
            <w:webHidden/>
          </w:rPr>
          <w:t>140</w:t>
        </w:r>
        <w:r w:rsidR="005232DF">
          <w:rPr>
            <w:noProof/>
            <w:webHidden/>
          </w:rPr>
          <w:fldChar w:fldCharType="end"/>
        </w:r>
      </w:hyperlink>
    </w:p>
    <w:p w14:paraId="39B220CF"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92" w:history="1">
        <w:r w:rsidR="005232DF" w:rsidRPr="00DA2008">
          <w:rPr>
            <w:rStyle w:val="Hyperlink"/>
            <w:noProof/>
          </w:rPr>
          <w:t>Tabel 4.4 Kuisioner Survei Kemampuan Kemandirian Siswa</w:t>
        </w:r>
        <w:r w:rsidR="005232DF">
          <w:rPr>
            <w:noProof/>
            <w:webHidden/>
          </w:rPr>
          <w:tab/>
        </w:r>
        <w:r w:rsidR="005232DF">
          <w:rPr>
            <w:noProof/>
            <w:webHidden/>
          </w:rPr>
          <w:fldChar w:fldCharType="begin"/>
        </w:r>
        <w:r w:rsidR="005232DF">
          <w:rPr>
            <w:noProof/>
            <w:webHidden/>
          </w:rPr>
          <w:instrText xml:space="preserve"> PAGEREF _Toc396498092 \h </w:instrText>
        </w:r>
        <w:r w:rsidR="005232DF">
          <w:rPr>
            <w:noProof/>
            <w:webHidden/>
          </w:rPr>
        </w:r>
        <w:r w:rsidR="005232DF">
          <w:rPr>
            <w:noProof/>
            <w:webHidden/>
          </w:rPr>
          <w:fldChar w:fldCharType="separate"/>
        </w:r>
        <w:r w:rsidR="002836B7">
          <w:rPr>
            <w:noProof/>
            <w:webHidden/>
          </w:rPr>
          <w:t>140</w:t>
        </w:r>
        <w:r w:rsidR="005232DF">
          <w:rPr>
            <w:noProof/>
            <w:webHidden/>
          </w:rPr>
          <w:fldChar w:fldCharType="end"/>
        </w:r>
      </w:hyperlink>
    </w:p>
    <w:p w14:paraId="01A18A48"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93" w:history="1">
        <w:r w:rsidR="005232DF" w:rsidRPr="00DA2008">
          <w:rPr>
            <w:rStyle w:val="Hyperlink"/>
            <w:noProof/>
          </w:rPr>
          <w:t>Tabel 4.5 Kuisioner Survei Kemampuan Sosial Siswa</w:t>
        </w:r>
        <w:r w:rsidR="005232DF">
          <w:rPr>
            <w:noProof/>
            <w:webHidden/>
          </w:rPr>
          <w:tab/>
        </w:r>
        <w:r w:rsidR="005232DF">
          <w:rPr>
            <w:noProof/>
            <w:webHidden/>
          </w:rPr>
          <w:fldChar w:fldCharType="begin"/>
        </w:r>
        <w:r w:rsidR="005232DF">
          <w:rPr>
            <w:noProof/>
            <w:webHidden/>
          </w:rPr>
          <w:instrText xml:space="preserve"> PAGEREF _Toc396498093 \h </w:instrText>
        </w:r>
        <w:r w:rsidR="005232DF">
          <w:rPr>
            <w:noProof/>
            <w:webHidden/>
          </w:rPr>
        </w:r>
        <w:r w:rsidR="005232DF">
          <w:rPr>
            <w:noProof/>
            <w:webHidden/>
          </w:rPr>
          <w:fldChar w:fldCharType="separate"/>
        </w:r>
        <w:r w:rsidR="002836B7">
          <w:rPr>
            <w:noProof/>
            <w:webHidden/>
          </w:rPr>
          <w:t>141</w:t>
        </w:r>
        <w:r w:rsidR="005232DF">
          <w:rPr>
            <w:noProof/>
            <w:webHidden/>
          </w:rPr>
          <w:fldChar w:fldCharType="end"/>
        </w:r>
      </w:hyperlink>
    </w:p>
    <w:p w14:paraId="2D42A0E8"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94" w:history="1">
        <w:r w:rsidR="005232DF" w:rsidRPr="00DA2008">
          <w:rPr>
            <w:rStyle w:val="Hyperlink"/>
            <w:noProof/>
          </w:rPr>
          <w:t>Tabel 4.6 Kuisioner Survei Penggunaan Aktivitas</w:t>
        </w:r>
        <w:r w:rsidR="005232DF">
          <w:rPr>
            <w:noProof/>
            <w:webHidden/>
          </w:rPr>
          <w:tab/>
        </w:r>
        <w:r w:rsidR="005232DF">
          <w:rPr>
            <w:noProof/>
            <w:webHidden/>
          </w:rPr>
          <w:fldChar w:fldCharType="begin"/>
        </w:r>
        <w:r w:rsidR="005232DF">
          <w:rPr>
            <w:noProof/>
            <w:webHidden/>
          </w:rPr>
          <w:instrText xml:space="preserve"> PAGEREF _Toc396498094 \h </w:instrText>
        </w:r>
        <w:r w:rsidR="005232DF">
          <w:rPr>
            <w:noProof/>
            <w:webHidden/>
          </w:rPr>
        </w:r>
        <w:r w:rsidR="005232DF">
          <w:rPr>
            <w:noProof/>
            <w:webHidden/>
          </w:rPr>
          <w:fldChar w:fldCharType="separate"/>
        </w:r>
        <w:r w:rsidR="002836B7">
          <w:rPr>
            <w:noProof/>
            <w:webHidden/>
          </w:rPr>
          <w:t>141</w:t>
        </w:r>
        <w:r w:rsidR="005232DF">
          <w:rPr>
            <w:noProof/>
            <w:webHidden/>
          </w:rPr>
          <w:fldChar w:fldCharType="end"/>
        </w:r>
      </w:hyperlink>
    </w:p>
    <w:p w14:paraId="7023B953" w14:textId="77777777" w:rsidR="005232DF" w:rsidRDefault="00BE09FF">
      <w:pPr>
        <w:pStyle w:val="TableofFigures"/>
        <w:tabs>
          <w:tab w:val="right" w:leader="dot" w:pos="5833"/>
        </w:tabs>
        <w:rPr>
          <w:rFonts w:asciiTheme="minorHAnsi" w:eastAsiaTheme="minorEastAsia" w:hAnsiTheme="minorHAnsi" w:cstheme="minorBidi"/>
          <w:noProof/>
          <w:lang w:eastAsia="en-US"/>
        </w:rPr>
      </w:pPr>
      <w:hyperlink w:anchor="_Toc396498095" w:history="1">
        <w:r w:rsidR="005232DF" w:rsidRPr="00DA2008">
          <w:rPr>
            <w:rStyle w:val="Hyperlink"/>
            <w:noProof/>
          </w:rPr>
          <w:t>Tabel 4.7 Daftar Siswa yang Diuji</w:t>
        </w:r>
        <w:r w:rsidR="005232DF">
          <w:rPr>
            <w:noProof/>
            <w:webHidden/>
          </w:rPr>
          <w:tab/>
        </w:r>
        <w:r w:rsidR="005232DF">
          <w:rPr>
            <w:noProof/>
            <w:webHidden/>
          </w:rPr>
          <w:fldChar w:fldCharType="begin"/>
        </w:r>
        <w:r w:rsidR="005232DF">
          <w:rPr>
            <w:noProof/>
            <w:webHidden/>
          </w:rPr>
          <w:instrText xml:space="preserve"> PAGEREF _Toc396498095 \h </w:instrText>
        </w:r>
        <w:r w:rsidR="005232DF">
          <w:rPr>
            <w:noProof/>
            <w:webHidden/>
          </w:rPr>
        </w:r>
        <w:r w:rsidR="005232DF">
          <w:rPr>
            <w:noProof/>
            <w:webHidden/>
          </w:rPr>
          <w:fldChar w:fldCharType="separate"/>
        </w:r>
        <w:r w:rsidR="002836B7">
          <w:rPr>
            <w:noProof/>
            <w:webHidden/>
          </w:rPr>
          <w:t>141</w:t>
        </w:r>
        <w:r w:rsidR="005232DF">
          <w:rPr>
            <w:noProof/>
            <w:webHidden/>
          </w:rPr>
          <w:fldChar w:fldCharType="end"/>
        </w:r>
      </w:hyperlink>
    </w:p>
    <w:p w14:paraId="258990B7" w14:textId="77777777" w:rsidR="00781450" w:rsidRDefault="00AC3053" w:rsidP="003D22D6">
      <w:pPr>
        <w:tabs>
          <w:tab w:val="left" w:pos="2431"/>
          <w:tab w:val="right" w:leader="dot" w:pos="5940"/>
        </w:tabs>
        <w:jc w:val="center"/>
      </w:pPr>
      <w:r w:rsidRPr="003D22D6">
        <w:fldChar w:fldCharType="end"/>
      </w:r>
    </w:p>
    <w:p w14:paraId="29817966" w14:textId="77777777" w:rsidR="00812E94" w:rsidRDefault="00812E94">
      <w:pPr>
        <w:jc w:val="left"/>
      </w:pPr>
      <w:bookmarkStart w:id="24" w:name="_Toc360782082"/>
    </w:p>
    <w:p w14:paraId="671B0B61" w14:textId="77777777" w:rsidR="000C1F75" w:rsidRDefault="005232DF" w:rsidP="000C1F75">
      <w:pPr>
        <w:jc w:val="center"/>
        <w:rPr>
          <w:i/>
        </w:rPr>
      </w:pPr>
      <w:r>
        <w:br w:type="page"/>
      </w:r>
      <w:r w:rsidR="000C1F75" w:rsidRPr="000F5C1B">
        <w:rPr>
          <w:i/>
        </w:rPr>
        <w:lastRenderedPageBreak/>
        <w:t>[Halaman ini sengaja dikosongkan]</w:t>
      </w:r>
    </w:p>
    <w:p w14:paraId="13907377" w14:textId="77777777" w:rsidR="000C1F75" w:rsidRDefault="000C1F75">
      <w:pPr>
        <w:jc w:val="left"/>
        <w:rPr>
          <w:i/>
        </w:rPr>
      </w:pPr>
      <w:r>
        <w:rPr>
          <w:i/>
        </w:rPr>
        <w:br w:type="page"/>
      </w:r>
    </w:p>
    <w:p w14:paraId="27AA4CF0" w14:textId="77777777" w:rsidR="002B567B" w:rsidRDefault="002B567B" w:rsidP="00B2377C">
      <w:pPr>
        <w:pStyle w:val="Heading1"/>
        <w:numPr>
          <w:ilvl w:val="0"/>
          <w:numId w:val="0"/>
        </w:numPr>
      </w:pPr>
      <w:bookmarkStart w:id="25" w:name="_Toc396905519"/>
      <w:r>
        <w:lastRenderedPageBreak/>
        <w:t xml:space="preserve">DAFTAR </w:t>
      </w:r>
      <w:r w:rsidR="00CF600B">
        <w:t>KODE SUMBER</w:t>
      </w:r>
      <w:bookmarkEnd w:id="24"/>
      <w:bookmarkEnd w:id="25"/>
    </w:p>
    <w:p w14:paraId="4B564936" w14:textId="77777777" w:rsidR="00FD18B7" w:rsidRPr="00FD18B7" w:rsidRDefault="00FD18B7" w:rsidP="00FD18B7"/>
    <w:p w14:paraId="48437508" w14:textId="77777777" w:rsidR="000C1F75" w:rsidRDefault="00E53A52">
      <w:pPr>
        <w:pStyle w:val="TableofFigures"/>
        <w:tabs>
          <w:tab w:val="right" w:leader="dot" w:pos="5833"/>
        </w:tabs>
        <w:rPr>
          <w:rFonts w:asciiTheme="minorHAnsi" w:eastAsiaTheme="minorEastAsia" w:hAnsiTheme="minorHAnsi" w:cstheme="minorBidi"/>
          <w:noProof/>
          <w:lang w:val="id-ID" w:eastAsia="id-ID"/>
        </w:rPr>
      </w:pPr>
      <w:r>
        <w:fldChar w:fldCharType="begin"/>
      </w:r>
      <w:r>
        <w:instrText xml:space="preserve"> TOC \h \z \c "Kode Sumber" </w:instrText>
      </w:r>
      <w:r>
        <w:fldChar w:fldCharType="separate"/>
      </w:r>
      <w:hyperlink w:anchor="_Toc396905725" w:history="1">
        <w:r w:rsidR="000C1F75" w:rsidRPr="00BF0F93">
          <w:rPr>
            <w:rStyle w:val="Hyperlink"/>
            <w:noProof/>
          </w:rPr>
          <w:t>Kode Sumber 4.1 Kode Untuk Menampilkan Muatan Halaman Aktivitas</w:t>
        </w:r>
        <w:r w:rsidR="000C1F75">
          <w:rPr>
            <w:noProof/>
            <w:webHidden/>
          </w:rPr>
          <w:tab/>
        </w:r>
        <w:r w:rsidR="000C1F75">
          <w:rPr>
            <w:noProof/>
            <w:webHidden/>
          </w:rPr>
          <w:fldChar w:fldCharType="begin"/>
        </w:r>
        <w:r w:rsidR="000C1F75">
          <w:rPr>
            <w:noProof/>
            <w:webHidden/>
          </w:rPr>
          <w:instrText xml:space="preserve"> PAGEREF _Toc396905725 \h </w:instrText>
        </w:r>
        <w:r w:rsidR="000C1F75">
          <w:rPr>
            <w:noProof/>
            <w:webHidden/>
          </w:rPr>
        </w:r>
        <w:r w:rsidR="000C1F75">
          <w:rPr>
            <w:noProof/>
            <w:webHidden/>
          </w:rPr>
          <w:fldChar w:fldCharType="separate"/>
        </w:r>
        <w:r w:rsidR="002836B7">
          <w:rPr>
            <w:noProof/>
            <w:webHidden/>
          </w:rPr>
          <w:t>99</w:t>
        </w:r>
        <w:r w:rsidR="000C1F75">
          <w:rPr>
            <w:noProof/>
            <w:webHidden/>
          </w:rPr>
          <w:fldChar w:fldCharType="end"/>
        </w:r>
      </w:hyperlink>
    </w:p>
    <w:p w14:paraId="5EED9AA2"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26" w:history="1">
        <w:r w:rsidR="000C1F75" w:rsidRPr="00BF0F93">
          <w:rPr>
            <w:rStyle w:val="Hyperlink"/>
            <w:noProof/>
          </w:rPr>
          <w:t>Kode Sumber 4.2 Kode Untuk Menampilkan Halaman Aktivitas</w:t>
        </w:r>
        <w:r w:rsidR="000C1F75">
          <w:rPr>
            <w:noProof/>
            <w:webHidden/>
          </w:rPr>
          <w:tab/>
        </w:r>
        <w:r w:rsidR="000C1F75">
          <w:rPr>
            <w:noProof/>
            <w:webHidden/>
          </w:rPr>
          <w:fldChar w:fldCharType="begin"/>
        </w:r>
        <w:r w:rsidR="000C1F75">
          <w:rPr>
            <w:noProof/>
            <w:webHidden/>
          </w:rPr>
          <w:instrText xml:space="preserve"> PAGEREF _Toc396905726 \h </w:instrText>
        </w:r>
        <w:r w:rsidR="000C1F75">
          <w:rPr>
            <w:noProof/>
            <w:webHidden/>
          </w:rPr>
        </w:r>
        <w:r w:rsidR="000C1F75">
          <w:rPr>
            <w:noProof/>
            <w:webHidden/>
          </w:rPr>
          <w:fldChar w:fldCharType="separate"/>
        </w:r>
        <w:r w:rsidR="002836B7">
          <w:rPr>
            <w:noProof/>
            <w:webHidden/>
          </w:rPr>
          <w:t>99</w:t>
        </w:r>
        <w:r w:rsidR="000C1F75">
          <w:rPr>
            <w:noProof/>
            <w:webHidden/>
          </w:rPr>
          <w:fldChar w:fldCharType="end"/>
        </w:r>
      </w:hyperlink>
    </w:p>
    <w:p w14:paraId="5C5213D0"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27" w:history="1">
        <w:r w:rsidR="000C1F75" w:rsidRPr="00BF0F93">
          <w:rPr>
            <w:rStyle w:val="Hyperlink"/>
            <w:noProof/>
          </w:rPr>
          <w:t>Kode Sumber 4.3 Kode Untuk Menampilkan Muatan Rangkaian Aktivitas Siswa</w:t>
        </w:r>
        <w:r w:rsidR="000C1F75">
          <w:rPr>
            <w:noProof/>
            <w:webHidden/>
          </w:rPr>
          <w:tab/>
        </w:r>
        <w:r w:rsidR="000C1F75">
          <w:rPr>
            <w:noProof/>
            <w:webHidden/>
          </w:rPr>
          <w:fldChar w:fldCharType="begin"/>
        </w:r>
        <w:r w:rsidR="000C1F75">
          <w:rPr>
            <w:noProof/>
            <w:webHidden/>
          </w:rPr>
          <w:instrText xml:space="preserve"> PAGEREF _Toc396905727 \h </w:instrText>
        </w:r>
        <w:r w:rsidR="000C1F75">
          <w:rPr>
            <w:noProof/>
            <w:webHidden/>
          </w:rPr>
        </w:r>
        <w:r w:rsidR="000C1F75">
          <w:rPr>
            <w:noProof/>
            <w:webHidden/>
          </w:rPr>
          <w:fldChar w:fldCharType="separate"/>
        </w:r>
        <w:r w:rsidR="002836B7">
          <w:rPr>
            <w:noProof/>
            <w:webHidden/>
          </w:rPr>
          <w:t>102</w:t>
        </w:r>
        <w:r w:rsidR="000C1F75">
          <w:rPr>
            <w:noProof/>
            <w:webHidden/>
          </w:rPr>
          <w:fldChar w:fldCharType="end"/>
        </w:r>
      </w:hyperlink>
    </w:p>
    <w:p w14:paraId="53CF000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28" w:history="1">
        <w:r w:rsidR="000C1F75" w:rsidRPr="00BF0F93">
          <w:rPr>
            <w:rStyle w:val="Hyperlink"/>
            <w:noProof/>
          </w:rPr>
          <w:t>Kode Sumber 4.4 Kode Untuk Menampilkan Muatan Profil Siswa</w:t>
        </w:r>
        <w:r w:rsidR="000C1F75">
          <w:rPr>
            <w:noProof/>
            <w:webHidden/>
          </w:rPr>
          <w:tab/>
        </w:r>
        <w:r w:rsidR="000C1F75">
          <w:rPr>
            <w:noProof/>
            <w:webHidden/>
          </w:rPr>
          <w:fldChar w:fldCharType="begin"/>
        </w:r>
        <w:r w:rsidR="000C1F75">
          <w:rPr>
            <w:noProof/>
            <w:webHidden/>
          </w:rPr>
          <w:instrText xml:space="preserve"> PAGEREF _Toc396905728 \h </w:instrText>
        </w:r>
        <w:r w:rsidR="000C1F75">
          <w:rPr>
            <w:noProof/>
            <w:webHidden/>
          </w:rPr>
        </w:r>
        <w:r w:rsidR="000C1F75">
          <w:rPr>
            <w:noProof/>
            <w:webHidden/>
          </w:rPr>
          <w:fldChar w:fldCharType="separate"/>
        </w:r>
        <w:r w:rsidR="002836B7">
          <w:rPr>
            <w:noProof/>
            <w:webHidden/>
          </w:rPr>
          <w:t>102</w:t>
        </w:r>
        <w:r w:rsidR="000C1F75">
          <w:rPr>
            <w:noProof/>
            <w:webHidden/>
          </w:rPr>
          <w:fldChar w:fldCharType="end"/>
        </w:r>
      </w:hyperlink>
    </w:p>
    <w:p w14:paraId="47411B35"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29" w:history="1">
        <w:r w:rsidR="000C1F75" w:rsidRPr="00BF0F93">
          <w:rPr>
            <w:rStyle w:val="Hyperlink"/>
            <w:noProof/>
          </w:rPr>
          <w:t>Kode Sumber 4.5 Kode Untuk Menampilkan Muatan Rangkaian Aktivitas</w:t>
        </w:r>
        <w:r w:rsidR="000C1F75">
          <w:rPr>
            <w:noProof/>
            <w:webHidden/>
          </w:rPr>
          <w:tab/>
        </w:r>
        <w:r w:rsidR="000C1F75">
          <w:rPr>
            <w:noProof/>
            <w:webHidden/>
          </w:rPr>
          <w:fldChar w:fldCharType="begin"/>
        </w:r>
        <w:r w:rsidR="000C1F75">
          <w:rPr>
            <w:noProof/>
            <w:webHidden/>
          </w:rPr>
          <w:instrText xml:space="preserve"> PAGEREF _Toc396905729 \h </w:instrText>
        </w:r>
        <w:r w:rsidR="000C1F75">
          <w:rPr>
            <w:noProof/>
            <w:webHidden/>
          </w:rPr>
        </w:r>
        <w:r w:rsidR="000C1F75">
          <w:rPr>
            <w:noProof/>
            <w:webHidden/>
          </w:rPr>
          <w:fldChar w:fldCharType="separate"/>
        </w:r>
        <w:r w:rsidR="002836B7">
          <w:rPr>
            <w:noProof/>
            <w:webHidden/>
          </w:rPr>
          <w:t>105</w:t>
        </w:r>
        <w:r w:rsidR="000C1F75">
          <w:rPr>
            <w:noProof/>
            <w:webHidden/>
          </w:rPr>
          <w:fldChar w:fldCharType="end"/>
        </w:r>
      </w:hyperlink>
    </w:p>
    <w:p w14:paraId="27BD941A"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0" w:history="1">
        <w:r w:rsidR="000C1F75" w:rsidRPr="00BF0F93">
          <w:rPr>
            <w:rStyle w:val="Hyperlink"/>
            <w:noProof/>
          </w:rPr>
          <w:t>Kode Sumber 4.6 Kode Untuk Menambah Rangkaian Aktivitas</w:t>
        </w:r>
        <w:r w:rsidR="000C1F75">
          <w:rPr>
            <w:noProof/>
            <w:webHidden/>
          </w:rPr>
          <w:tab/>
        </w:r>
        <w:r w:rsidR="000C1F75">
          <w:rPr>
            <w:noProof/>
            <w:webHidden/>
          </w:rPr>
          <w:fldChar w:fldCharType="begin"/>
        </w:r>
        <w:r w:rsidR="000C1F75">
          <w:rPr>
            <w:noProof/>
            <w:webHidden/>
          </w:rPr>
          <w:instrText xml:space="preserve"> PAGEREF _Toc396905730 \h </w:instrText>
        </w:r>
        <w:r w:rsidR="000C1F75">
          <w:rPr>
            <w:noProof/>
            <w:webHidden/>
          </w:rPr>
        </w:r>
        <w:r w:rsidR="000C1F75">
          <w:rPr>
            <w:noProof/>
            <w:webHidden/>
          </w:rPr>
          <w:fldChar w:fldCharType="separate"/>
        </w:r>
        <w:r w:rsidR="002836B7">
          <w:rPr>
            <w:noProof/>
            <w:webHidden/>
          </w:rPr>
          <w:t>105</w:t>
        </w:r>
        <w:r w:rsidR="000C1F75">
          <w:rPr>
            <w:noProof/>
            <w:webHidden/>
          </w:rPr>
          <w:fldChar w:fldCharType="end"/>
        </w:r>
      </w:hyperlink>
    </w:p>
    <w:p w14:paraId="2EE766BD"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1" w:history="1">
        <w:r w:rsidR="000C1F75" w:rsidRPr="00BF0F93">
          <w:rPr>
            <w:rStyle w:val="Hyperlink"/>
            <w:noProof/>
          </w:rPr>
          <w:t>Kode Sumber 4.7 Kode Untuk Menampilkan Halaman Tambah Aktivitas</w:t>
        </w:r>
        <w:r w:rsidR="000C1F75">
          <w:rPr>
            <w:noProof/>
            <w:webHidden/>
          </w:rPr>
          <w:tab/>
        </w:r>
        <w:r w:rsidR="000C1F75">
          <w:rPr>
            <w:noProof/>
            <w:webHidden/>
          </w:rPr>
          <w:fldChar w:fldCharType="begin"/>
        </w:r>
        <w:r w:rsidR="000C1F75">
          <w:rPr>
            <w:noProof/>
            <w:webHidden/>
          </w:rPr>
          <w:instrText xml:space="preserve"> PAGEREF _Toc396905731 \h </w:instrText>
        </w:r>
        <w:r w:rsidR="000C1F75">
          <w:rPr>
            <w:noProof/>
            <w:webHidden/>
          </w:rPr>
        </w:r>
        <w:r w:rsidR="000C1F75">
          <w:rPr>
            <w:noProof/>
            <w:webHidden/>
          </w:rPr>
          <w:fldChar w:fldCharType="separate"/>
        </w:r>
        <w:r w:rsidR="002836B7">
          <w:rPr>
            <w:noProof/>
            <w:webHidden/>
          </w:rPr>
          <w:t>106</w:t>
        </w:r>
        <w:r w:rsidR="000C1F75">
          <w:rPr>
            <w:noProof/>
            <w:webHidden/>
          </w:rPr>
          <w:fldChar w:fldCharType="end"/>
        </w:r>
      </w:hyperlink>
    </w:p>
    <w:p w14:paraId="7E5D2A7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2" w:history="1">
        <w:r w:rsidR="000C1F75" w:rsidRPr="00BF0F93">
          <w:rPr>
            <w:rStyle w:val="Hyperlink"/>
            <w:noProof/>
          </w:rPr>
          <w:t>Kode Sumber 4.8 Kode Untuk Menampilkan Muatan Halaman Detail Aktivitas</w:t>
        </w:r>
        <w:r w:rsidR="000C1F75">
          <w:rPr>
            <w:noProof/>
            <w:webHidden/>
          </w:rPr>
          <w:tab/>
        </w:r>
        <w:r w:rsidR="000C1F75">
          <w:rPr>
            <w:noProof/>
            <w:webHidden/>
          </w:rPr>
          <w:fldChar w:fldCharType="begin"/>
        </w:r>
        <w:r w:rsidR="000C1F75">
          <w:rPr>
            <w:noProof/>
            <w:webHidden/>
          </w:rPr>
          <w:instrText xml:space="preserve"> PAGEREF _Toc396905732 \h </w:instrText>
        </w:r>
        <w:r w:rsidR="000C1F75">
          <w:rPr>
            <w:noProof/>
            <w:webHidden/>
          </w:rPr>
        </w:r>
        <w:r w:rsidR="000C1F75">
          <w:rPr>
            <w:noProof/>
            <w:webHidden/>
          </w:rPr>
          <w:fldChar w:fldCharType="separate"/>
        </w:r>
        <w:r w:rsidR="002836B7">
          <w:rPr>
            <w:noProof/>
            <w:webHidden/>
          </w:rPr>
          <w:t>108</w:t>
        </w:r>
        <w:r w:rsidR="000C1F75">
          <w:rPr>
            <w:noProof/>
            <w:webHidden/>
          </w:rPr>
          <w:fldChar w:fldCharType="end"/>
        </w:r>
      </w:hyperlink>
    </w:p>
    <w:p w14:paraId="5732EDD9"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3" w:history="1">
        <w:r w:rsidR="000C1F75" w:rsidRPr="00BF0F93">
          <w:rPr>
            <w:rStyle w:val="Hyperlink"/>
            <w:noProof/>
          </w:rPr>
          <w:t>Kode Sumber 4.9 Kode Untuk Menyimpan Detail Aktivitas</w:t>
        </w:r>
        <w:r w:rsidR="000C1F75">
          <w:rPr>
            <w:noProof/>
            <w:webHidden/>
          </w:rPr>
          <w:tab/>
        </w:r>
        <w:r w:rsidR="000C1F75">
          <w:rPr>
            <w:noProof/>
            <w:webHidden/>
          </w:rPr>
          <w:fldChar w:fldCharType="begin"/>
        </w:r>
        <w:r w:rsidR="000C1F75">
          <w:rPr>
            <w:noProof/>
            <w:webHidden/>
          </w:rPr>
          <w:instrText xml:space="preserve"> PAGEREF _Toc396905733 \h </w:instrText>
        </w:r>
        <w:r w:rsidR="000C1F75">
          <w:rPr>
            <w:noProof/>
            <w:webHidden/>
          </w:rPr>
        </w:r>
        <w:r w:rsidR="000C1F75">
          <w:rPr>
            <w:noProof/>
            <w:webHidden/>
          </w:rPr>
          <w:fldChar w:fldCharType="separate"/>
        </w:r>
        <w:r w:rsidR="002836B7">
          <w:rPr>
            <w:noProof/>
            <w:webHidden/>
          </w:rPr>
          <w:t>109</w:t>
        </w:r>
        <w:r w:rsidR="000C1F75">
          <w:rPr>
            <w:noProof/>
            <w:webHidden/>
          </w:rPr>
          <w:fldChar w:fldCharType="end"/>
        </w:r>
      </w:hyperlink>
    </w:p>
    <w:p w14:paraId="57DB76C5"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4" w:history="1">
        <w:r w:rsidR="000C1F75" w:rsidRPr="00BF0F93">
          <w:rPr>
            <w:rStyle w:val="Hyperlink"/>
            <w:noProof/>
          </w:rPr>
          <w:t>Kode Sumber 4.10 Kode Untuk Menampilkan Muatan Profil Siswa</w:t>
        </w:r>
        <w:r w:rsidR="000C1F75">
          <w:rPr>
            <w:noProof/>
            <w:webHidden/>
          </w:rPr>
          <w:tab/>
        </w:r>
        <w:r w:rsidR="000C1F75">
          <w:rPr>
            <w:noProof/>
            <w:webHidden/>
          </w:rPr>
          <w:fldChar w:fldCharType="begin"/>
        </w:r>
        <w:r w:rsidR="000C1F75">
          <w:rPr>
            <w:noProof/>
            <w:webHidden/>
          </w:rPr>
          <w:instrText xml:space="preserve"> PAGEREF _Toc396905734 \h </w:instrText>
        </w:r>
        <w:r w:rsidR="000C1F75">
          <w:rPr>
            <w:noProof/>
            <w:webHidden/>
          </w:rPr>
        </w:r>
        <w:r w:rsidR="000C1F75">
          <w:rPr>
            <w:noProof/>
            <w:webHidden/>
          </w:rPr>
          <w:fldChar w:fldCharType="separate"/>
        </w:r>
        <w:r w:rsidR="002836B7">
          <w:rPr>
            <w:noProof/>
            <w:webHidden/>
          </w:rPr>
          <w:t>111</w:t>
        </w:r>
        <w:r w:rsidR="000C1F75">
          <w:rPr>
            <w:noProof/>
            <w:webHidden/>
          </w:rPr>
          <w:fldChar w:fldCharType="end"/>
        </w:r>
      </w:hyperlink>
    </w:p>
    <w:p w14:paraId="196854B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5" w:history="1">
        <w:r w:rsidR="000C1F75" w:rsidRPr="00BF0F93">
          <w:rPr>
            <w:rStyle w:val="Hyperlink"/>
            <w:noProof/>
          </w:rPr>
          <w:t>Kode Sumber 4.11 Kode Untuk Menyimpan Perubahan Profil Siswa</w:t>
        </w:r>
        <w:r w:rsidR="000C1F75">
          <w:rPr>
            <w:noProof/>
            <w:webHidden/>
          </w:rPr>
          <w:tab/>
        </w:r>
        <w:r w:rsidR="000C1F75">
          <w:rPr>
            <w:noProof/>
            <w:webHidden/>
          </w:rPr>
          <w:fldChar w:fldCharType="begin"/>
        </w:r>
        <w:r w:rsidR="000C1F75">
          <w:rPr>
            <w:noProof/>
            <w:webHidden/>
          </w:rPr>
          <w:instrText xml:space="preserve"> PAGEREF _Toc396905735 \h </w:instrText>
        </w:r>
        <w:r w:rsidR="000C1F75">
          <w:rPr>
            <w:noProof/>
            <w:webHidden/>
          </w:rPr>
        </w:r>
        <w:r w:rsidR="000C1F75">
          <w:rPr>
            <w:noProof/>
            <w:webHidden/>
          </w:rPr>
          <w:fldChar w:fldCharType="separate"/>
        </w:r>
        <w:r w:rsidR="002836B7">
          <w:rPr>
            <w:noProof/>
            <w:webHidden/>
          </w:rPr>
          <w:t>111</w:t>
        </w:r>
        <w:r w:rsidR="000C1F75">
          <w:rPr>
            <w:noProof/>
            <w:webHidden/>
          </w:rPr>
          <w:fldChar w:fldCharType="end"/>
        </w:r>
      </w:hyperlink>
    </w:p>
    <w:p w14:paraId="5286883B"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6" w:history="1">
        <w:r w:rsidR="000C1F75" w:rsidRPr="00BF0F93">
          <w:rPr>
            <w:rStyle w:val="Hyperlink"/>
            <w:noProof/>
          </w:rPr>
          <w:t>Kode Sumber 4.12 Kode Untuk Menambah Siswa</w:t>
        </w:r>
        <w:r w:rsidR="000C1F75">
          <w:rPr>
            <w:noProof/>
            <w:webHidden/>
          </w:rPr>
          <w:tab/>
        </w:r>
        <w:r w:rsidR="000C1F75">
          <w:rPr>
            <w:noProof/>
            <w:webHidden/>
          </w:rPr>
          <w:fldChar w:fldCharType="begin"/>
        </w:r>
        <w:r w:rsidR="000C1F75">
          <w:rPr>
            <w:noProof/>
            <w:webHidden/>
          </w:rPr>
          <w:instrText xml:space="preserve"> PAGEREF _Toc396905736 \h </w:instrText>
        </w:r>
        <w:r w:rsidR="000C1F75">
          <w:rPr>
            <w:noProof/>
            <w:webHidden/>
          </w:rPr>
        </w:r>
        <w:r w:rsidR="000C1F75">
          <w:rPr>
            <w:noProof/>
            <w:webHidden/>
          </w:rPr>
          <w:fldChar w:fldCharType="separate"/>
        </w:r>
        <w:r w:rsidR="002836B7">
          <w:rPr>
            <w:noProof/>
            <w:webHidden/>
          </w:rPr>
          <w:t>112</w:t>
        </w:r>
        <w:r w:rsidR="000C1F75">
          <w:rPr>
            <w:noProof/>
            <w:webHidden/>
          </w:rPr>
          <w:fldChar w:fldCharType="end"/>
        </w:r>
      </w:hyperlink>
    </w:p>
    <w:p w14:paraId="0E252F8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7" w:history="1">
        <w:r w:rsidR="000C1F75" w:rsidRPr="00BF0F93">
          <w:rPr>
            <w:rStyle w:val="Hyperlink"/>
            <w:noProof/>
          </w:rPr>
          <w:t>Kode Sumber 4.13 Kode Untuk Menampilkan Halaman Tambah Siswa</w:t>
        </w:r>
        <w:r w:rsidR="000C1F75">
          <w:rPr>
            <w:noProof/>
            <w:webHidden/>
          </w:rPr>
          <w:tab/>
        </w:r>
        <w:r w:rsidR="000C1F75">
          <w:rPr>
            <w:noProof/>
            <w:webHidden/>
          </w:rPr>
          <w:fldChar w:fldCharType="begin"/>
        </w:r>
        <w:r w:rsidR="000C1F75">
          <w:rPr>
            <w:noProof/>
            <w:webHidden/>
          </w:rPr>
          <w:instrText xml:space="preserve"> PAGEREF _Toc396905737 \h </w:instrText>
        </w:r>
        <w:r w:rsidR="000C1F75">
          <w:rPr>
            <w:noProof/>
            <w:webHidden/>
          </w:rPr>
        </w:r>
        <w:r w:rsidR="000C1F75">
          <w:rPr>
            <w:noProof/>
            <w:webHidden/>
          </w:rPr>
          <w:fldChar w:fldCharType="separate"/>
        </w:r>
        <w:r w:rsidR="002836B7">
          <w:rPr>
            <w:noProof/>
            <w:webHidden/>
          </w:rPr>
          <w:t>113</w:t>
        </w:r>
        <w:r w:rsidR="000C1F75">
          <w:rPr>
            <w:noProof/>
            <w:webHidden/>
          </w:rPr>
          <w:fldChar w:fldCharType="end"/>
        </w:r>
      </w:hyperlink>
    </w:p>
    <w:p w14:paraId="439D1DB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8" w:history="1">
        <w:r w:rsidR="000C1F75" w:rsidRPr="00BF0F93">
          <w:rPr>
            <w:rStyle w:val="Hyperlink"/>
            <w:noProof/>
          </w:rPr>
          <w:t>Kode Sumber 4.14 Kode Untuk Menampilkan Muatan Halaman Detail Progres</w:t>
        </w:r>
        <w:r w:rsidR="000C1F75">
          <w:rPr>
            <w:noProof/>
            <w:webHidden/>
          </w:rPr>
          <w:tab/>
        </w:r>
        <w:r w:rsidR="000C1F75">
          <w:rPr>
            <w:noProof/>
            <w:webHidden/>
          </w:rPr>
          <w:fldChar w:fldCharType="begin"/>
        </w:r>
        <w:r w:rsidR="000C1F75">
          <w:rPr>
            <w:noProof/>
            <w:webHidden/>
          </w:rPr>
          <w:instrText xml:space="preserve"> PAGEREF _Toc396905738 \h </w:instrText>
        </w:r>
        <w:r w:rsidR="000C1F75">
          <w:rPr>
            <w:noProof/>
            <w:webHidden/>
          </w:rPr>
        </w:r>
        <w:r w:rsidR="000C1F75">
          <w:rPr>
            <w:noProof/>
            <w:webHidden/>
          </w:rPr>
          <w:fldChar w:fldCharType="separate"/>
        </w:r>
        <w:r w:rsidR="002836B7">
          <w:rPr>
            <w:noProof/>
            <w:webHidden/>
          </w:rPr>
          <w:t>114</w:t>
        </w:r>
        <w:r w:rsidR="000C1F75">
          <w:rPr>
            <w:noProof/>
            <w:webHidden/>
          </w:rPr>
          <w:fldChar w:fldCharType="end"/>
        </w:r>
      </w:hyperlink>
    </w:p>
    <w:p w14:paraId="7D88EC5C"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39" w:history="1">
        <w:r w:rsidR="000C1F75" w:rsidRPr="00BF0F93">
          <w:rPr>
            <w:rStyle w:val="Hyperlink"/>
            <w:noProof/>
          </w:rPr>
          <w:t>Kode Sumber 4.15 Kode Untuk Menampilkan Halaman Detail Progres</w:t>
        </w:r>
        <w:r w:rsidR="000C1F75">
          <w:rPr>
            <w:noProof/>
            <w:webHidden/>
          </w:rPr>
          <w:tab/>
        </w:r>
        <w:r w:rsidR="000C1F75">
          <w:rPr>
            <w:noProof/>
            <w:webHidden/>
          </w:rPr>
          <w:fldChar w:fldCharType="begin"/>
        </w:r>
        <w:r w:rsidR="000C1F75">
          <w:rPr>
            <w:noProof/>
            <w:webHidden/>
          </w:rPr>
          <w:instrText xml:space="preserve"> PAGEREF _Toc396905739 \h </w:instrText>
        </w:r>
        <w:r w:rsidR="000C1F75">
          <w:rPr>
            <w:noProof/>
            <w:webHidden/>
          </w:rPr>
        </w:r>
        <w:r w:rsidR="000C1F75">
          <w:rPr>
            <w:noProof/>
            <w:webHidden/>
          </w:rPr>
          <w:fldChar w:fldCharType="separate"/>
        </w:r>
        <w:r w:rsidR="002836B7">
          <w:rPr>
            <w:noProof/>
            <w:webHidden/>
          </w:rPr>
          <w:t>115</w:t>
        </w:r>
        <w:r w:rsidR="000C1F75">
          <w:rPr>
            <w:noProof/>
            <w:webHidden/>
          </w:rPr>
          <w:fldChar w:fldCharType="end"/>
        </w:r>
      </w:hyperlink>
    </w:p>
    <w:p w14:paraId="08E07631"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40" w:history="1">
        <w:r w:rsidR="000C1F75" w:rsidRPr="00BF0F93">
          <w:rPr>
            <w:rStyle w:val="Hyperlink"/>
            <w:noProof/>
          </w:rPr>
          <w:t>Kode Sumber 4.16 Kode Untuk Mengambil Nilai Rata-Rata</w:t>
        </w:r>
        <w:r w:rsidR="000C1F75">
          <w:rPr>
            <w:noProof/>
            <w:webHidden/>
          </w:rPr>
          <w:tab/>
        </w:r>
        <w:r w:rsidR="000C1F75">
          <w:rPr>
            <w:noProof/>
            <w:webHidden/>
          </w:rPr>
          <w:fldChar w:fldCharType="begin"/>
        </w:r>
        <w:r w:rsidR="000C1F75">
          <w:rPr>
            <w:noProof/>
            <w:webHidden/>
          </w:rPr>
          <w:instrText xml:space="preserve"> PAGEREF _Toc396905740 \h </w:instrText>
        </w:r>
        <w:r w:rsidR="000C1F75">
          <w:rPr>
            <w:noProof/>
            <w:webHidden/>
          </w:rPr>
        </w:r>
        <w:r w:rsidR="000C1F75">
          <w:rPr>
            <w:noProof/>
            <w:webHidden/>
          </w:rPr>
          <w:fldChar w:fldCharType="separate"/>
        </w:r>
        <w:r w:rsidR="002836B7">
          <w:rPr>
            <w:noProof/>
            <w:webHidden/>
          </w:rPr>
          <w:t>117</w:t>
        </w:r>
        <w:r w:rsidR="000C1F75">
          <w:rPr>
            <w:noProof/>
            <w:webHidden/>
          </w:rPr>
          <w:fldChar w:fldCharType="end"/>
        </w:r>
      </w:hyperlink>
    </w:p>
    <w:p w14:paraId="2622F784"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41" w:history="1">
        <w:r w:rsidR="000C1F75" w:rsidRPr="00BF0F93">
          <w:rPr>
            <w:rStyle w:val="Hyperlink"/>
            <w:noProof/>
          </w:rPr>
          <w:t>Kode Sumber 4.17 Kode Untuk Menampilkan Muatan Nilai Halaman Grafik Progres dan Nilai</w:t>
        </w:r>
        <w:r w:rsidR="000C1F75">
          <w:rPr>
            <w:noProof/>
            <w:webHidden/>
          </w:rPr>
          <w:tab/>
        </w:r>
        <w:r w:rsidR="000C1F75">
          <w:rPr>
            <w:noProof/>
            <w:webHidden/>
          </w:rPr>
          <w:fldChar w:fldCharType="begin"/>
        </w:r>
        <w:r w:rsidR="000C1F75">
          <w:rPr>
            <w:noProof/>
            <w:webHidden/>
          </w:rPr>
          <w:instrText xml:space="preserve"> PAGEREF _Toc396905741 \h </w:instrText>
        </w:r>
        <w:r w:rsidR="000C1F75">
          <w:rPr>
            <w:noProof/>
            <w:webHidden/>
          </w:rPr>
        </w:r>
        <w:r w:rsidR="000C1F75">
          <w:rPr>
            <w:noProof/>
            <w:webHidden/>
          </w:rPr>
          <w:fldChar w:fldCharType="separate"/>
        </w:r>
        <w:r w:rsidR="002836B7">
          <w:rPr>
            <w:noProof/>
            <w:webHidden/>
          </w:rPr>
          <w:t>118</w:t>
        </w:r>
        <w:r w:rsidR="000C1F75">
          <w:rPr>
            <w:noProof/>
            <w:webHidden/>
          </w:rPr>
          <w:fldChar w:fldCharType="end"/>
        </w:r>
      </w:hyperlink>
    </w:p>
    <w:p w14:paraId="267E41E5"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42" w:history="1">
        <w:r w:rsidR="000C1F75" w:rsidRPr="00BF0F93">
          <w:rPr>
            <w:rStyle w:val="Hyperlink"/>
            <w:noProof/>
          </w:rPr>
          <w:t>Kode Sumber 4.18 Kode Untuk Menampilkan Aktivitas Belajar dengan Tipe Eksplorasi</w:t>
        </w:r>
        <w:r w:rsidR="000C1F75">
          <w:rPr>
            <w:noProof/>
            <w:webHidden/>
          </w:rPr>
          <w:tab/>
        </w:r>
        <w:r w:rsidR="000C1F75">
          <w:rPr>
            <w:noProof/>
            <w:webHidden/>
          </w:rPr>
          <w:fldChar w:fldCharType="begin"/>
        </w:r>
        <w:r w:rsidR="000C1F75">
          <w:rPr>
            <w:noProof/>
            <w:webHidden/>
          </w:rPr>
          <w:instrText xml:space="preserve"> PAGEREF _Toc396905742 \h </w:instrText>
        </w:r>
        <w:r w:rsidR="000C1F75">
          <w:rPr>
            <w:noProof/>
            <w:webHidden/>
          </w:rPr>
        </w:r>
        <w:r w:rsidR="000C1F75">
          <w:rPr>
            <w:noProof/>
            <w:webHidden/>
          </w:rPr>
          <w:fldChar w:fldCharType="separate"/>
        </w:r>
        <w:r w:rsidR="002836B7">
          <w:rPr>
            <w:noProof/>
            <w:webHidden/>
          </w:rPr>
          <w:t>120</w:t>
        </w:r>
        <w:r w:rsidR="000C1F75">
          <w:rPr>
            <w:noProof/>
            <w:webHidden/>
          </w:rPr>
          <w:fldChar w:fldCharType="end"/>
        </w:r>
      </w:hyperlink>
    </w:p>
    <w:p w14:paraId="54B2B7D8"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43" w:history="1">
        <w:r w:rsidR="000C1F75" w:rsidRPr="00BF0F93">
          <w:rPr>
            <w:rStyle w:val="Hyperlink"/>
            <w:noProof/>
          </w:rPr>
          <w:t>Kode Sumber 4.19 Kode Untuk Menampilkan Aktivitas Belajar dengan Tipe Asosiasi</w:t>
        </w:r>
        <w:r w:rsidR="000C1F75">
          <w:rPr>
            <w:noProof/>
            <w:webHidden/>
          </w:rPr>
          <w:tab/>
        </w:r>
        <w:r w:rsidR="000C1F75">
          <w:rPr>
            <w:noProof/>
            <w:webHidden/>
          </w:rPr>
          <w:fldChar w:fldCharType="begin"/>
        </w:r>
        <w:r w:rsidR="000C1F75">
          <w:rPr>
            <w:noProof/>
            <w:webHidden/>
          </w:rPr>
          <w:instrText xml:space="preserve"> PAGEREF _Toc396905743 \h </w:instrText>
        </w:r>
        <w:r w:rsidR="000C1F75">
          <w:rPr>
            <w:noProof/>
            <w:webHidden/>
          </w:rPr>
        </w:r>
        <w:r w:rsidR="000C1F75">
          <w:rPr>
            <w:noProof/>
            <w:webHidden/>
          </w:rPr>
          <w:fldChar w:fldCharType="separate"/>
        </w:r>
        <w:r w:rsidR="002836B7">
          <w:rPr>
            <w:noProof/>
            <w:webHidden/>
          </w:rPr>
          <w:t>121</w:t>
        </w:r>
        <w:r w:rsidR="000C1F75">
          <w:rPr>
            <w:noProof/>
            <w:webHidden/>
          </w:rPr>
          <w:fldChar w:fldCharType="end"/>
        </w:r>
      </w:hyperlink>
    </w:p>
    <w:p w14:paraId="6743C883"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44" w:history="1">
        <w:r w:rsidR="000C1F75" w:rsidRPr="00BF0F93">
          <w:rPr>
            <w:rStyle w:val="Hyperlink"/>
            <w:noProof/>
          </w:rPr>
          <w:t>Kode Sumber 4.20 Kode Untuk Menampilkan Aktivitas Belajar dengan Tipe Penyortiran</w:t>
        </w:r>
        <w:r w:rsidR="000C1F75">
          <w:rPr>
            <w:noProof/>
            <w:webHidden/>
          </w:rPr>
          <w:tab/>
        </w:r>
        <w:r w:rsidR="000C1F75">
          <w:rPr>
            <w:noProof/>
            <w:webHidden/>
          </w:rPr>
          <w:fldChar w:fldCharType="begin"/>
        </w:r>
        <w:r w:rsidR="000C1F75">
          <w:rPr>
            <w:noProof/>
            <w:webHidden/>
          </w:rPr>
          <w:instrText xml:space="preserve"> PAGEREF _Toc396905744 \h </w:instrText>
        </w:r>
        <w:r w:rsidR="000C1F75">
          <w:rPr>
            <w:noProof/>
            <w:webHidden/>
          </w:rPr>
        </w:r>
        <w:r w:rsidR="000C1F75">
          <w:rPr>
            <w:noProof/>
            <w:webHidden/>
          </w:rPr>
          <w:fldChar w:fldCharType="separate"/>
        </w:r>
        <w:r w:rsidR="002836B7">
          <w:rPr>
            <w:noProof/>
            <w:webHidden/>
          </w:rPr>
          <w:t>123</w:t>
        </w:r>
        <w:r w:rsidR="000C1F75">
          <w:rPr>
            <w:noProof/>
            <w:webHidden/>
          </w:rPr>
          <w:fldChar w:fldCharType="end"/>
        </w:r>
      </w:hyperlink>
    </w:p>
    <w:p w14:paraId="2E702AC6" w14:textId="77777777" w:rsidR="000C1F75" w:rsidRDefault="00BE09FF">
      <w:pPr>
        <w:pStyle w:val="TableofFigures"/>
        <w:tabs>
          <w:tab w:val="right" w:leader="dot" w:pos="5833"/>
        </w:tabs>
        <w:rPr>
          <w:rFonts w:asciiTheme="minorHAnsi" w:eastAsiaTheme="minorEastAsia" w:hAnsiTheme="minorHAnsi" w:cstheme="minorBidi"/>
          <w:noProof/>
          <w:lang w:val="id-ID" w:eastAsia="id-ID"/>
        </w:rPr>
      </w:pPr>
      <w:hyperlink w:anchor="_Toc396905745" w:history="1">
        <w:r w:rsidR="000C1F75" w:rsidRPr="00BF0F93">
          <w:rPr>
            <w:rStyle w:val="Hyperlink"/>
            <w:noProof/>
          </w:rPr>
          <w:t>Kode Sumber 4.21 Kode Untuk Menampilkan Aktivitas Belajar dengan Tipe Teka-Teki</w:t>
        </w:r>
        <w:r w:rsidR="000C1F75">
          <w:rPr>
            <w:noProof/>
            <w:webHidden/>
          </w:rPr>
          <w:tab/>
        </w:r>
        <w:r w:rsidR="000C1F75">
          <w:rPr>
            <w:noProof/>
            <w:webHidden/>
          </w:rPr>
          <w:fldChar w:fldCharType="begin"/>
        </w:r>
        <w:r w:rsidR="000C1F75">
          <w:rPr>
            <w:noProof/>
            <w:webHidden/>
          </w:rPr>
          <w:instrText xml:space="preserve"> PAGEREF _Toc396905745 \h </w:instrText>
        </w:r>
        <w:r w:rsidR="000C1F75">
          <w:rPr>
            <w:noProof/>
            <w:webHidden/>
          </w:rPr>
        </w:r>
        <w:r w:rsidR="000C1F75">
          <w:rPr>
            <w:noProof/>
            <w:webHidden/>
          </w:rPr>
          <w:fldChar w:fldCharType="separate"/>
        </w:r>
        <w:r w:rsidR="002836B7">
          <w:rPr>
            <w:noProof/>
            <w:webHidden/>
          </w:rPr>
          <w:t>124</w:t>
        </w:r>
        <w:r w:rsidR="000C1F75">
          <w:rPr>
            <w:noProof/>
            <w:webHidden/>
          </w:rPr>
          <w:fldChar w:fldCharType="end"/>
        </w:r>
      </w:hyperlink>
    </w:p>
    <w:p w14:paraId="2025B7F6" w14:textId="77777777" w:rsidR="00E53A52" w:rsidRDefault="00E53A52" w:rsidP="00E53A52">
      <w:r>
        <w:fldChar w:fldCharType="end"/>
      </w:r>
    </w:p>
    <w:p w14:paraId="620F1D86" w14:textId="77777777" w:rsidR="002B567B" w:rsidRDefault="002B567B" w:rsidP="00EF1257"/>
    <w:p w14:paraId="78EC909E" w14:textId="77777777" w:rsidR="00FD18B7" w:rsidRDefault="00FD18B7" w:rsidP="00EF1257"/>
    <w:p w14:paraId="2674EFAA" w14:textId="77777777" w:rsidR="005232DF" w:rsidRDefault="005232DF">
      <w:pPr>
        <w:jc w:val="left"/>
      </w:pPr>
      <w:r>
        <w:br w:type="page"/>
      </w:r>
    </w:p>
    <w:p w14:paraId="6F1B26BF" w14:textId="77777777" w:rsidR="00E425A5" w:rsidRDefault="00E425A5" w:rsidP="00E425A5">
      <w:pPr>
        <w:jc w:val="center"/>
      </w:pPr>
      <w:r w:rsidRPr="000F5C1B">
        <w:rPr>
          <w:i/>
        </w:rPr>
        <w:lastRenderedPageBreak/>
        <w:t>[Halaman ini sengaja dikosongkan]</w:t>
      </w:r>
    </w:p>
    <w:p w14:paraId="7FAA4CFE" w14:textId="77777777" w:rsidR="00E425A5" w:rsidRPr="00FD18B7" w:rsidRDefault="00E425A5" w:rsidP="00E425A5">
      <w:pPr>
        <w:sectPr w:rsidR="00E425A5" w:rsidRPr="00FD18B7" w:rsidSect="003F396E">
          <w:pgSz w:w="8400" w:h="11900" w:code="11"/>
          <w:pgMar w:top="1418" w:right="1134" w:bottom="1418" w:left="1418" w:header="720" w:footer="720" w:gutter="0"/>
          <w:pgNumType w:fmt="lowerRoman" w:start="1"/>
          <w:cols w:space="720"/>
          <w:titlePg/>
          <w:docGrid w:linePitch="360"/>
        </w:sectPr>
      </w:pPr>
      <w:r>
        <w:rPr>
          <w:b/>
          <w:sz w:val="28"/>
          <w:szCs w:val="28"/>
        </w:rPr>
        <w:br w:type="page"/>
      </w:r>
    </w:p>
    <w:p w14:paraId="4358A3C9" w14:textId="77777777" w:rsidR="00552CB7" w:rsidRPr="009937BB" w:rsidRDefault="00B2377C" w:rsidP="009937BB">
      <w:pPr>
        <w:pStyle w:val="Heading1"/>
        <w:numPr>
          <w:ilvl w:val="0"/>
          <w:numId w:val="33"/>
        </w:numPr>
        <w:ind w:left="0"/>
        <w:rPr>
          <w:color w:val="FFFFFF" w:themeColor="background1"/>
        </w:rPr>
      </w:pPr>
      <w:bookmarkStart w:id="26" w:name="_Toc360782083"/>
      <w:bookmarkStart w:id="27" w:name="_Toc396905521"/>
      <w:r w:rsidRPr="009937BB">
        <w:lastRenderedPageBreak/>
        <w:t>BAB</w:t>
      </w:r>
      <w:r>
        <w:t xml:space="preserve"> I</w:t>
      </w:r>
      <w:r>
        <w:br/>
      </w:r>
      <w:r w:rsidR="00A01AA3" w:rsidRPr="00677B90">
        <w:t>PENDAHULUAN</w:t>
      </w:r>
      <w:bookmarkEnd w:id="26"/>
      <w:bookmarkEnd w:id="27"/>
    </w:p>
    <w:p w14:paraId="3A902512" w14:textId="77777777" w:rsidR="00084923" w:rsidRDefault="00084923" w:rsidP="00140460">
      <w:pPr>
        <w:pStyle w:val="TextIsi"/>
        <w:spacing w:before="0"/>
        <w:ind w:firstLine="720"/>
        <w:rPr>
          <w:lang w:val="en-US"/>
        </w:rPr>
      </w:pPr>
      <w:r w:rsidRPr="00415E70">
        <w:rPr>
          <w:lang w:val="en-US"/>
        </w:rPr>
        <w:t xml:space="preserve">Pada bab ini akan </w:t>
      </w:r>
      <w:r w:rsidR="00EB3A5C">
        <w:rPr>
          <w:lang w:val="en-US"/>
        </w:rPr>
        <w:t>dijabarkan</w:t>
      </w:r>
      <w:r w:rsidRPr="00415E70">
        <w:rPr>
          <w:lang w:val="en-US"/>
        </w:rPr>
        <w:t xml:space="preserve"> mengenai garis b</w:t>
      </w:r>
      <w:r w:rsidR="003C4766">
        <w:rPr>
          <w:lang w:val="en-US"/>
        </w:rPr>
        <w:t xml:space="preserve">esar </w:t>
      </w:r>
      <w:r w:rsidR="00E3798E">
        <w:t>Tugas Akhir</w:t>
      </w:r>
      <w:r>
        <w:rPr>
          <w:lang w:val="en-US"/>
        </w:rPr>
        <w:t xml:space="preserve"> yang meliputi l</w:t>
      </w:r>
      <w:r w:rsidRPr="00415E70">
        <w:rPr>
          <w:lang w:val="en-US"/>
        </w:rPr>
        <w:t xml:space="preserve">atar </w:t>
      </w:r>
      <w:r>
        <w:rPr>
          <w:lang w:val="en-US"/>
        </w:rPr>
        <w:t>b</w:t>
      </w:r>
      <w:r w:rsidRPr="00415E70">
        <w:rPr>
          <w:lang w:val="en-US"/>
        </w:rPr>
        <w:t xml:space="preserve">elakang, </w:t>
      </w:r>
      <w:r w:rsidR="00796418">
        <w:rPr>
          <w:lang w:val="en-US"/>
        </w:rPr>
        <w:t xml:space="preserve">rumusan, </w:t>
      </w:r>
      <w:r>
        <w:rPr>
          <w:lang w:val="en-US"/>
        </w:rPr>
        <w:t>b</w:t>
      </w:r>
      <w:r w:rsidRPr="00415E70">
        <w:rPr>
          <w:lang w:val="en-US"/>
        </w:rPr>
        <w:t>ata</w:t>
      </w:r>
      <w:r>
        <w:rPr>
          <w:lang w:val="en-US"/>
        </w:rPr>
        <w:t>san perm</w:t>
      </w:r>
      <w:r w:rsidR="007A3076">
        <w:rPr>
          <w:lang w:val="en-US"/>
        </w:rPr>
        <w:t>asalahan</w:t>
      </w:r>
      <w:r w:rsidR="00796418">
        <w:rPr>
          <w:lang w:val="en-US"/>
        </w:rPr>
        <w:t>,</w:t>
      </w:r>
      <w:r w:rsidR="00796418" w:rsidRPr="00796418">
        <w:rPr>
          <w:lang w:val="en-US"/>
        </w:rPr>
        <w:t xml:space="preserve"> </w:t>
      </w:r>
      <w:r w:rsidR="00796418">
        <w:rPr>
          <w:lang w:val="en-US"/>
        </w:rPr>
        <w:t>t</w:t>
      </w:r>
      <w:r w:rsidR="00796418" w:rsidRPr="00415E70">
        <w:rPr>
          <w:lang w:val="en-US"/>
        </w:rPr>
        <w:t>ujuan</w:t>
      </w:r>
      <w:r w:rsidR="007A3076">
        <w:rPr>
          <w:lang w:val="en-US"/>
        </w:rPr>
        <w:t xml:space="preserve">, metodologi pembuatan </w:t>
      </w:r>
      <w:r w:rsidR="00E3798E">
        <w:t>Tugas Akhir</w:t>
      </w:r>
      <w:r>
        <w:rPr>
          <w:lang w:val="en-US"/>
        </w:rPr>
        <w:t>, dan sistematika p</w:t>
      </w:r>
      <w:r w:rsidRPr="00415E70">
        <w:rPr>
          <w:lang w:val="en-US"/>
        </w:rPr>
        <w:t>enulisan.</w:t>
      </w:r>
    </w:p>
    <w:p w14:paraId="46EAEF37" w14:textId="77777777" w:rsidR="00FA7B8D" w:rsidRDefault="00FA7B8D" w:rsidP="00140460">
      <w:pPr>
        <w:pStyle w:val="TextIsi"/>
        <w:spacing w:before="0"/>
        <w:ind w:firstLine="720"/>
      </w:pPr>
    </w:p>
    <w:p w14:paraId="3DE7FC5A" w14:textId="77777777" w:rsidR="00A01AA3" w:rsidRPr="001D0CD0" w:rsidRDefault="00507507" w:rsidP="00812E94">
      <w:pPr>
        <w:pStyle w:val="Heading2"/>
      </w:pPr>
      <w:bookmarkStart w:id="28" w:name="_Toc360782084"/>
      <w:bookmarkStart w:id="29" w:name="_Toc396905522"/>
      <w:r w:rsidRPr="00812E94">
        <w:t>Latar</w:t>
      </w:r>
      <w:r w:rsidRPr="001D0CD0">
        <w:t xml:space="preserve"> Belakang</w:t>
      </w:r>
      <w:bookmarkEnd w:id="28"/>
      <w:bookmarkEnd w:id="29"/>
    </w:p>
    <w:p w14:paraId="07C8EDB4" w14:textId="77777777" w:rsidR="00EA4A4D" w:rsidRPr="00461241" w:rsidRDefault="00EA4A4D" w:rsidP="00EA4A4D">
      <w:pPr>
        <w:pStyle w:val="ListParagraph"/>
        <w:ind w:left="0" w:firstLine="709"/>
        <w:rPr>
          <w:color w:val="000000"/>
          <w:szCs w:val="24"/>
          <w:lang w:val="id-ID" w:eastAsia="id-ID"/>
        </w:rPr>
      </w:pPr>
      <w:r w:rsidRPr="00461241">
        <w:rPr>
          <w:color w:val="000000"/>
          <w:szCs w:val="24"/>
          <w:lang w:val="id-ID" w:eastAsia="id-ID"/>
        </w:rPr>
        <w:t xml:space="preserve">Seiring dengan perkembangan teknologi dan tren, citra digital menjadi suatu barang yang lumrah dalam masyarakat. Citra digital biasa digunakan masyarakat dalam berbagai bidang seperti pemerintahan, pendidikan, kesehatan, perdagangan, dan hiburan. Kemajuan teknologi telepon genggam berkamera juga membuat masyarakat dapat dengan mudah membuat/menciptakan citra digital. Hal ini menyebabkan meningkatnya citra digital yang dihasilkan setiap harinya. Citra digital yang dihasilkan kemudian disimpan dalam suatu tempat penyimpanan seperti </w:t>
      </w:r>
      <w:r w:rsidRPr="00461241">
        <w:rPr>
          <w:i/>
          <w:iCs/>
          <w:color w:val="000000"/>
          <w:szCs w:val="24"/>
          <w:lang w:val="id-ID" w:eastAsia="id-ID"/>
        </w:rPr>
        <w:t>database</w:t>
      </w:r>
      <w:r w:rsidRPr="00461241">
        <w:rPr>
          <w:color w:val="000000"/>
          <w:szCs w:val="24"/>
          <w:lang w:val="id-ID" w:eastAsia="id-ID"/>
        </w:rPr>
        <w:t xml:space="preserve">. Banyaknya citra digital yang disimpan dalam </w:t>
      </w:r>
      <w:r w:rsidRPr="00461241">
        <w:rPr>
          <w:i/>
          <w:iCs/>
          <w:color w:val="000000"/>
          <w:szCs w:val="24"/>
          <w:lang w:val="id-ID" w:eastAsia="id-ID"/>
        </w:rPr>
        <w:t>database</w:t>
      </w:r>
      <w:r w:rsidRPr="00461241">
        <w:rPr>
          <w:color w:val="000000"/>
          <w:szCs w:val="24"/>
          <w:lang w:val="id-ID" w:eastAsia="id-ID"/>
        </w:rPr>
        <w:t xml:space="preserve"> menyebabkan sulitnya pengelolaan file-file citra terutama dalam menemukan konten citra yang diinginkan. Oleh karena itu dibutuhkan suatu cara yang cepat dan akurat dalam menemukan citra yang diinginkan.</w:t>
      </w:r>
    </w:p>
    <w:p w14:paraId="4253C02C" w14:textId="5E29112E" w:rsidR="00EA4A4D" w:rsidRPr="00461241" w:rsidRDefault="00EA4A4D" w:rsidP="00EA4A4D">
      <w:pPr>
        <w:pStyle w:val="ListParagraph"/>
        <w:ind w:left="0" w:firstLine="709"/>
        <w:rPr>
          <w:color w:val="000000"/>
          <w:szCs w:val="24"/>
          <w:lang w:val="id-ID" w:eastAsia="id-ID"/>
        </w:rPr>
      </w:pPr>
      <w:r w:rsidRPr="00461241">
        <w:rPr>
          <w:color w:val="000000"/>
          <w:szCs w:val="24"/>
          <w:lang w:val="id-ID" w:eastAsia="id-ID"/>
        </w:rPr>
        <w:t xml:space="preserve">Dalam menemukan citra dapat menggunakan nama file dari citra yang dicari sebagai </w:t>
      </w:r>
      <w:r w:rsidRPr="00461241">
        <w:rPr>
          <w:i/>
          <w:iCs/>
          <w:color w:val="000000"/>
          <w:szCs w:val="24"/>
          <w:lang w:val="id-ID" w:eastAsia="id-ID"/>
        </w:rPr>
        <w:t>keyword</w:t>
      </w:r>
      <w:r w:rsidRPr="00461241">
        <w:rPr>
          <w:color w:val="000000"/>
          <w:szCs w:val="24"/>
          <w:lang w:val="id-ID" w:eastAsia="id-ID"/>
        </w:rPr>
        <w:t xml:space="preserve">. Namun cara tersebut seringkali kurang efektif ketika nama file yang digunakan tidak tepat. Semakin lama teknologi pencarian citra semakin berkembang. Selain menggunakan nama file sebagai input, saat ini teknologi pencarian citra telah menggunakan teknologi </w:t>
      </w:r>
      <w:r w:rsidRPr="00461241">
        <w:rPr>
          <w:i/>
          <w:iCs/>
          <w:color w:val="000000"/>
          <w:szCs w:val="24"/>
          <w:lang w:val="id-ID" w:eastAsia="id-ID"/>
        </w:rPr>
        <w:t>Content Based Image Retrieval</w:t>
      </w:r>
      <w:r w:rsidRPr="00461241">
        <w:rPr>
          <w:color w:val="000000"/>
          <w:szCs w:val="24"/>
          <w:lang w:val="id-ID" w:eastAsia="id-ID"/>
        </w:rPr>
        <w:t xml:space="preserve"> (CBIR). CBIR merupakan sebuah metode pencarian citra dengan melakukan perbandingan antara citra </w:t>
      </w:r>
      <w:r w:rsidRPr="00461241">
        <w:rPr>
          <w:i/>
          <w:iCs/>
          <w:color w:val="000000"/>
          <w:szCs w:val="24"/>
          <w:lang w:val="id-ID" w:eastAsia="id-ID"/>
        </w:rPr>
        <w:t>query</w:t>
      </w:r>
      <w:r w:rsidRPr="00461241">
        <w:rPr>
          <w:color w:val="000000"/>
          <w:szCs w:val="24"/>
          <w:lang w:val="id-ID" w:eastAsia="id-ID"/>
        </w:rPr>
        <w:t xml:space="preserve"> dengan citra yang ada di </w:t>
      </w:r>
      <w:r w:rsidRPr="00461241">
        <w:rPr>
          <w:i/>
          <w:iCs/>
          <w:color w:val="000000"/>
          <w:szCs w:val="24"/>
          <w:lang w:val="id-ID" w:eastAsia="id-ID"/>
        </w:rPr>
        <w:t xml:space="preserve">database </w:t>
      </w:r>
      <w:r w:rsidRPr="00461241">
        <w:rPr>
          <w:color w:val="000000"/>
          <w:szCs w:val="24"/>
          <w:lang w:val="id-ID" w:eastAsia="id-ID"/>
        </w:rPr>
        <w:t>berdasarkan informasi yang ada pada citra tersebut (</w:t>
      </w:r>
      <w:r w:rsidRPr="00461241">
        <w:rPr>
          <w:i/>
          <w:iCs/>
          <w:color w:val="000000"/>
          <w:szCs w:val="24"/>
          <w:lang w:val="id-ID" w:eastAsia="id-ID"/>
        </w:rPr>
        <w:t>Query by Example</w:t>
      </w:r>
      <w:r w:rsidRPr="00461241">
        <w:rPr>
          <w:color w:val="000000"/>
          <w:szCs w:val="24"/>
          <w:lang w:val="id-ID" w:eastAsia="id-ID"/>
        </w:rPr>
        <w:t>)</w:t>
      </w:r>
      <w:r w:rsidRPr="00461241">
        <w:rPr>
          <w:color w:val="000000"/>
          <w:szCs w:val="24"/>
          <w:lang w:val="id-ID" w:eastAsia="id-ID"/>
        </w:rPr>
        <w:fldChar w:fldCharType="begin"/>
      </w:r>
      <w:r w:rsidRPr="00461241">
        <w:rPr>
          <w:color w:val="000000"/>
          <w:szCs w:val="24"/>
          <w:lang w:val="id-ID" w:eastAsia="id-ID"/>
        </w:rPr>
        <w:instrText xml:space="preserve"> ADDIN ZOTERO_ITEM CSL_CITATION {"citationID":"1mn6jpanuk","properties":{"formattedCitation":"[1]","plainCitation":"[1]"},"citationItems":[{"id":5,"uris":["http://zotero.org/users/3608590/items/2NRWBPJH"],"uri":["http://zotero.org/users/3608590/items/2NRWBPJH"],"itemData":{"id":5,"type":"post-weblog","title":"Content Based Image Retrieval (CBIR)","container-title":"MARKIJAR.Com","abstract":"Suatu gambar memiliki ciri yang berbeda satu dan yang lainnya bergantung pada kharakteristik yang menonjol pada gambar tersebut.. Sebagai...","URL":"http://www.markijar.com/2015/05/content-based-image-retrieval-cbir.html","author":[{"family":"I","given":"Admin"}],"accessed":{"date-parts":[["2016",12,13]]}}}],"schema":"https://github.com/citation-style-language/schema/raw/master/csl-citation.json"} </w:instrText>
      </w:r>
      <w:r w:rsidRPr="00461241">
        <w:rPr>
          <w:color w:val="000000"/>
          <w:szCs w:val="24"/>
          <w:lang w:val="id-ID" w:eastAsia="id-ID"/>
        </w:rPr>
        <w:fldChar w:fldCharType="separate"/>
      </w:r>
      <w:r w:rsidRPr="00461241">
        <w:t>[1]</w:t>
      </w:r>
      <w:r w:rsidRPr="00461241">
        <w:rPr>
          <w:color w:val="000000"/>
          <w:szCs w:val="24"/>
          <w:lang w:val="id-ID" w:eastAsia="id-ID"/>
        </w:rPr>
        <w:fldChar w:fldCharType="end"/>
      </w:r>
      <w:r w:rsidRPr="00461241">
        <w:rPr>
          <w:color w:val="000000"/>
          <w:szCs w:val="24"/>
          <w:lang w:val="id-ID" w:eastAsia="id-ID"/>
        </w:rPr>
        <w:t xml:space="preserve">. Untuk dapat menemukan citra yang sesuai, citra </w:t>
      </w:r>
      <w:r w:rsidRPr="00461241">
        <w:rPr>
          <w:i/>
          <w:iCs/>
          <w:color w:val="000000"/>
          <w:szCs w:val="24"/>
          <w:lang w:val="id-ID" w:eastAsia="id-ID"/>
        </w:rPr>
        <w:t>query</w:t>
      </w:r>
      <w:r w:rsidRPr="00461241">
        <w:rPr>
          <w:color w:val="000000"/>
          <w:szCs w:val="24"/>
          <w:lang w:val="id-ID" w:eastAsia="id-ID"/>
        </w:rPr>
        <w:t xml:space="preserve"> diekstraksi dengan menggunakan metode tertentu. Hasil ekstraksi citra </w:t>
      </w:r>
      <w:r w:rsidRPr="00461241">
        <w:rPr>
          <w:i/>
          <w:iCs/>
          <w:color w:val="000000"/>
          <w:szCs w:val="24"/>
          <w:lang w:val="id-ID" w:eastAsia="id-ID"/>
        </w:rPr>
        <w:t>query</w:t>
      </w:r>
      <w:r w:rsidRPr="00461241">
        <w:rPr>
          <w:color w:val="000000"/>
          <w:szCs w:val="24"/>
          <w:lang w:val="id-ID" w:eastAsia="id-ID"/>
        </w:rPr>
        <w:t xml:space="preserve"> </w:t>
      </w:r>
      <w:r w:rsidRPr="00461241">
        <w:rPr>
          <w:color w:val="000000"/>
          <w:szCs w:val="24"/>
          <w:lang w:val="id-ID" w:eastAsia="id-ID"/>
        </w:rPr>
        <w:lastRenderedPageBreak/>
        <w:t>menghasilkan ciri dari citra tersebut seperti warna</w:t>
      </w:r>
      <w:r w:rsidR="00E54248">
        <w:rPr>
          <w:color w:val="000000"/>
          <w:szCs w:val="24"/>
          <w:lang w:val="id-ID" w:eastAsia="id-ID"/>
        </w:rPr>
        <w:t xml:space="preserve">, </w:t>
      </w:r>
      <w:r w:rsidR="00E54248" w:rsidRPr="00461241">
        <w:rPr>
          <w:color w:val="000000"/>
          <w:szCs w:val="24"/>
          <w:lang w:val="id-ID" w:eastAsia="id-ID"/>
        </w:rPr>
        <w:t>tekstur</w:t>
      </w:r>
      <w:r w:rsidRPr="00461241">
        <w:rPr>
          <w:color w:val="000000"/>
          <w:szCs w:val="24"/>
          <w:lang w:val="id-ID" w:eastAsia="id-ID"/>
        </w:rPr>
        <w:t xml:space="preserve"> ataupun</w:t>
      </w:r>
      <w:r w:rsidR="00E54248">
        <w:rPr>
          <w:color w:val="000000"/>
          <w:szCs w:val="24"/>
          <w:lang w:val="id-ID" w:eastAsia="id-ID"/>
        </w:rPr>
        <w:t xml:space="preserve"> bentuk</w:t>
      </w:r>
      <w:r w:rsidRPr="00461241">
        <w:rPr>
          <w:color w:val="000000"/>
          <w:szCs w:val="24"/>
          <w:lang w:val="id-ID" w:eastAsia="id-ID"/>
        </w:rPr>
        <w:t xml:space="preserve">. Hasil ekstraksi ini dibandingkan dengan citra yang ada di </w:t>
      </w:r>
      <w:r w:rsidRPr="00461241">
        <w:rPr>
          <w:i/>
          <w:color w:val="000000"/>
          <w:szCs w:val="24"/>
          <w:lang w:val="id-ID" w:eastAsia="id-ID"/>
        </w:rPr>
        <w:t>database</w:t>
      </w:r>
      <w:r w:rsidR="00E54248">
        <w:rPr>
          <w:color w:val="000000"/>
          <w:szCs w:val="24"/>
          <w:lang w:val="id-ID" w:eastAsia="id-ID"/>
        </w:rPr>
        <w:t xml:space="preserve">. </w:t>
      </w:r>
      <w:r w:rsidRPr="00461241">
        <w:rPr>
          <w:color w:val="000000"/>
          <w:szCs w:val="24"/>
          <w:lang w:val="id-ID" w:eastAsia="id-ID"/>
        </w:rPr>
        <w:t xml:space="preserve">Pada penelitian sebelumnya telah digunakan ekstraksi fitur tekstur dengan metode Local Binary pattern (LBP) </w:t>
      </w:r>
      <w:r w:rsidRPr="00461241">
        <w:rPr>
          <w:color w:val="000000"/>
          <w:szCs w:val="24"/>
          <w:lang w:val="id-ID" w:eastAsia="id-ID"/>
        </w:rPr>
        <w:fldChar w:fldCharType="begin"/>
      </w:r>
      <w:r w:rsidRPr="00461241">
        <w:rPr>
          <w:color w:val="000000"/>
          <w:szCs w:val="24"/>
          <w:lang w:val="id-ID" w:eastAsia="id-ID"/>
        </w:rPr>
        <w:instrText xml:space="preserve"> ADDIN ZOTERO_ITEM CSL_CITATION {"citationID":"1oopdbb8qj","properties":{"formattedCitation":"[2]","plainCitation":"[2]"},"citationItems":[{"id":29,"uris":["http://zotero.org/users/3608590/items/GV243RA9"],"uri":["http://zotero.org/users/3608590/items/GV243RA9"],"itemData":{"id":29,"type":"article-journal","title":"A comparative study of texture measures with classification based on featured distributions","container-title":"Pattern Recognition","page":"51-59","volume":"29","issue":"1","source":"ScienceDirect","abstract":"This paper evaluates the performance both of some texture measures which have been successfully used in various applications and of some new promising approaches proposed recently. For classification a method based on Kullback discrimination of sample and prototype distributions is used. The classification results for single features with one-dimensional feature value distributions and for pairs of complementary features with two-dimensional distributions are presented","DOI":"10.1016/0031-3203(95)00067-4","ISSN":"0031-3203","journalAbbreviation":"Pattern Recognition","author":[{"family":"Ojala","given":"Timo"},{"family":"Pietikäinen","given":"Matti"},{"family":"Harwood","given":"David"}],"issued":{"date-parts":[["1996",1]]}}}],"schema":"https://github.com/citation-style-language/schema/raw/master/csl-citation.json"} </w:instrText>
      </w:r>
      <w:r w:rsidRPr="00461241">
        <w:rPr>
          <w:color w:val="000000"/>
          <w:szCs w:val="24"/>
          <w:lang w:val="id-ID" w:eastAsia="id-ID"/>
        </w:rPr>
        <w:fldChar w:fldCharType="separate"/>
      </w:r>
      <w:r w:rsidRPr="00461241">
        <w:t>[2]</w:t>
      </w:r>
      <w:r w:rsidRPr="00461241">
        <w:rPr>
          <w:color w:val="000000"/>
          <w:szCs w:val="24"/>
          <w:lang w:val="id-ID" w:eastAsia="id-ID"/>
        </w:rPr>
        <w:fldChar w:fldCharType="end"/>
      </w:r>
      <w:r w:rsidRPr="00461241">
        <w:rPr>
          <w:color w:val="000000"/>
          <w:szCs w:val="24"/>
          <w:lang w:val="id-ID" w:eastAsia="id-ID"/>
        </w:rPr>
        <w:t xml:space="preserve">. Sebuah pendekatan lainnya dengan </w:t>
      </w:r>
      <w:r w:rsidRPr="00461241">
        <w:rPr>
          <w:color w:val="000000"/>
          <w:szCs w:val="24"/>
          <w:lang w:eastAsia="id-ID"/>
        </w:rPr>
        <w:t>m</w:t>
      </w:r>
      <w:r w:rsidRPr="00461241">
        <w:rPr>
          <w:color w:val="000000"/>
          <w:szCs w:val="24"/>
          <w:lang w:val="id-ID" w:eastAsia="id-ID"/>
        </w:rPr>
        <w:t xml:space="preserve">enggabungkan fitur warna, tekstur dan bentuk telah dibahas dalam </w:t>
      </w:r>
      <w:r w:rsidRPr="00461241">
        <w:rPr>
          <w:color w:val="000000"/>
          <w:szCs w:val="24"/>
          <w:lang w:val="id-ID" w:eastAsia="id-ID"/>
        </w:rPr>
        <w:fldChar w:fldCharType="begin"/>
      </w:r>
      <w:r w:rsidRPr="00461241">
        <w:rPr>
          <w:color w:val="000000"/>
          <w:szCs w:val="24"/>
          <w:lang w:val="id-ID" w:eastAsia="id-ID"/>
        </w:rPr>
        <w:instrText xml:space="preserve"> ADDIN ZOTERO_ITEM CSL_CITATION {"citationID":"5on9dj98u","properties":{"formattedCitation":"[3]","plainCitation":"[3]"},"citationItems":[{"id":20,"uris":["http://zotero.org/users/3608590/items/CN25KEU3"],"uri":["http://zotero.org/users/3608590/items/CN25KEU3"],"itemData":{"id":20,"type":"article-journal","title":"Content-based image retrieval using color difference histogram","container-title":"Pattern Recognition","page":"188-198","volume":"46","issue":"1","source":"ScienceDirect","abstract":"This paper presents a novel image feature representation method, namely color difference histograms (CDH), for image retrieval. This method is entirely different from the existing histograms; most of the existing histogram techniques merely count the number or frequency of pixels. However, the unique characteristic of CDHs is that they count the perceptually uniform color difference between two points under different backgrounds with regard to colors and edge orientations in L*a*b* color space. This method pays more attention to color, edge orientation and perceptually uniform color differences, and encodes color, orientation and perceptually uniform color difference via feature representation in a similar manner to the human visual system. The method can be considered as a novel visual attribute descriptor combining edge orientation, color and perceptually uniform color difference, as well as taking the spatial layout into account without any image segmentation, learning processes or clustering implementation. Experimental results demonstrate that it is much more efficient than the existing image feature descriptors that were originally developed for content-based image retrieval, such as MPEG-7 edge histogram descriptors, color autocorrelograms and multi-texton histograms. It has a strong discriminative power using the color, texture and shape features while accounting for spatial layout.","DOI":"10.1016/j.patcog.2012.06.001","ISSN":"0031-3203","journalAbbreviation":"Pattern Recognition","author":[{"family":"Liu","given":"Guang-Hai"},{"family":"Yang","given":"Jing-Yu"}],"issued":{"date-parts":[["2013",1]]}}}],"schema":"https://github.com/citation-style-language/schema/raw/master/csl-citation.json"} </w:instrText>
      </w:r>
      <w:r w:rsidRPr="00461241">
        <w:rPr>
          <w:color w:val="000000"/>
          <w:szCs w:val="24"/>
          <w:lang w:val="id-ID" w:eastAsia="id-ID"/>
        </w:rPr>
        <w:fldChar w:fldCharType="separate"/>
      </w:r>
      <w:r w:rsidRPr="00461241">
        <w:t>[3]</w:t>
      </w:r>
      <w:r w:rsidRPr="00461241">
        <w:rPr>
          <w:color w:val="000000"/>
          <w:szCs w:val="24"/>
          <w:lang w:val="id-ID" w:eastAsia="id-ID"/>
        </w:rPr>
        <w:fldChar w:fldCharType="end"/>
      </w:r>
      <w:r w:rsidRPr="00461241">
        <w:rPr>
          <w:color w:val="000000"/>
          <w:szCs w:val="24"/>
          <w:lang w:val="id-ID" w:eastAsia="id-ID"/>
        </w:rPr>
        <w:t xml:space="preserve"> yang didasarkan pada perbedaan warna histogram (CDH) di ruang warna L*a*b*. Pendekatan CDH  diamati memiliki kekuatan diskriminatif yang kuat. Hasil percobaan tersebut menunjukkan kinerja penemuan citra yang lebih baik dibandingkan dengan pendekatan serupa lainnya yang menggabungkan berbagai fitur. Namun semakin banyak fitur yang digunakan semakin lama waktu proses yang diperlukan </w:t>
      </w:r>
      <w:r w:rsidRPr="00461241">
        <w:rPr>
          <w:color w:val="000000"/>
          <w:szCs w:val="24"/>
          <w:lang w:val="id-ID" w:eastAsia="id-ID"/>
        </w:rPr>
        <w:fldChar w:fldCharType="begin"/>
      </w:r>
      <w:r w:rsidRPr="00461241">
        <w:rPr>
          <w:color w:val="000000"/>
          <w:szCs w:val="24"/>
          <w:lang w:val="id-ID" w:eastAsia="id-ID"/>
        </w:rPr>
        <w:instrText xml:space="preserve"> ADDIN ZOTERO_ITEM CSL_CITATION {"citationID":"2389347ng2","properties":{"formattedCitation":"[4]","plainCitation":"[4]"},"citationItems":[{"id":4,"uris":["http://zotero.org/users/3608590/items/2MVNSZXX"],"uri":["http://zotero.org/users/3608590/items/2MVNSZXX"],"itemData":{"id":4,"type":"article-journal","title":"A fast and efficient image retrieval system based on color and texture features","container-title":"Journal of Visual Communication and Image Representation","page":"225-238","volume":"41","source":"ScienceDirect","abstract":"We propose a fast and efficient image retrieval system based on color and texture features. The color features are represented by color histograms and texture features are represented by block difference of inverse probabilities (BDIP) and block variation of local correlation coefficients (BVLC). It is observed that color features in combination with the texture features derived on the brightness component provides approximately similar results when color features are combined with the texture features using all three components of color, but with much less processing time. An analysis of various distance measures reveals that the square-chord distance measure outperforms the other prominent distance measures for the proposed method. Detailed experimental analysis is carried out using precision and recall on four datasets: Corel-5K, Corel-10K, UKbench and Holidays. The time analysis is also performed to compare processing speeds of the proposed method with the existing similar best methods.","DOI":"10.1016/j.jvcir.2016.10.002","ISSN":"1047-3203","journalAbbreviation":"Journal of Visual Communication and Image Representation","author":[{"family":"Singh","given":"Chandan"},{"family":"Preet Kaur","given":"Kanwal"}],"issued":{"date-parts":[["2016",11]]}}}],"schema":"https://github.com/citation-style-language/schema/raw/master/csl-citation.json"} </w:instrText>
      </w:r>
      <w:r w:rsidRPr="00461241">
        <w:rPr>
          <w:color w:val="000000"/>
          <w:szCs w:val="24"/>
          <w:lang w:val="id-ID" w:eastAsia="id-ID"/>
        </w:rPr>
        <w:fldChar w:fldCharType="separate"/>
      </w:r>
      <w:r w:rsidRPr="00461241">
        <w:t>[4]</w:t>
      </w:r>
      <w:r w:rsidRPr="00461241">
        <w:rPr>
          <w:color w:val="000000"/>
          <w:szCs w:val="24"/>
          <w:lang w:val="id-ID" w:eastAsia="id-ID"/>
        </w:rPr>
        <w:fldChar w:fldCharType="end"/>
      </w:r>
      <w:r w:rsidRPr="00461241">
        <w:rPr>
          <w:color w:val="000000"/>
          <w:szCs w:val="24"/>
          <w:lang w:val="id-ID" w:eastAsia="id-ID"/>
        </w:rPr>
        <w:t xml:space="preserve">. </w:t>
      </w:r>
    </w:p>
    <w:p w14:paraId="5B8DD7A8" w14:textId="78BE53A0" w:rsidR="006422C5" w:rsidRPr="00461241" w:rsidRDefault="00EA4A4D" w:rsidP="00EA4A4D">
      <w:pPr>
        <w:pStyle w:val="ListParagraph"/>
        <w:ind w:left="0" w:firstLine="709"/>
        <w:rPr>
          <w:color w:val="000000"/>
          <w:szCs w:val="24"/>
          <w:lang w:val="id-ID" w:eastAsia="id-ID"/>
        </w:rPr>
      </w:pPr>
      <w:r w:rsidRPr="00461241">
        <w:rPr>
          <w:color w:val="000000"/>
          <w:szCs w:val="24"/>
          <w:lang w:val="id-ID" w:eastAsia="id-ID"/>
        </w:rPr>
        <w:t>Dalam tugas akhir ini, telah dibuat</w:t>
      </w:r>
      <w:r w:rsidRPr="00461241">
        <w:rPr>
          <w:color w:val="000000"/>
          <w:szCs w:val="24"/>
          <w:lang w:eastAsia="id-ID"/>
        </w:rPr>
        <w:t xml:space="preserve"> sebuah </w:t>
      </w:r>
      <w:r w:rsidR="00632CB6">
        <w:rPr>
          <w:color w:val="000000"/>
          <w:szCs w:val="24"/>
          <w:lang w:eastAsia="id-ID"/>
        </w:rPr>
        <w:t xml:space="preserve">aplikasi </w:t>
      </w:r>
      <w:r w:rsidRPr="00461241">
        <w:rPr>
          <w:color w:val="000000"/>
          <w:szCs w:val="24"/>
          <w:lang w:eastAsia="id-ID"/>
        </w:rPr>
        <w:t xml:space="preserve">temu kembali citra </w:t>
      </w:r>
      <w:r w:rsidRPr="00461241">
        <w:rPr>
          <w:color w:val="000000"/>
          <w:szCs w:val="24"/>
          <w:lang w:val="id-ID" w:eastAsia="id-ID"/>
        </w:rPr>
        <w:t xml:space="preserve">menggunakan </w:t>
      </w:r>
      <w:r w:rsidRPr="00461241">
        <w:rPr>
          <w:color w:val="000000"/>
          <w:szCs w:val="24"/>
        </w:rPr>
        <w:t>fitur warna berbasis histogram dan fitur tekstur berbasis blok</w:t>
      </w:r>
      <w:r w:rsidRPr="00461241">
        <w:rPr>
          <w:color w:val="000000"/>
          <w:szCs w:val="24"/>
          <w:lang w:val="id-ID" w:eastAsia="id-ID"/>
        </w:rPr>
        <w:t xml:space="preserve">. Untuk mengekstraksi warna citra, digunakan metode histogram warna sedangkan untuk ekstraksi tekstur menggunakan </w:t>
      </w:r>
      <w:r w:rsidR="003E721E" w:rsidRPr="00461241">
        <w:rPr>
          <w:color w:val="000000"/>
          <w:szCs w:val="24"/>
          <w:lang w:val="id-ID" w:eastAsia="id-ID"/>
        </w:rPr>
        <w:t xml:space="preserve"> dua </w:t>
      </w:r>
      <w:r w:rsidRPr="00461241">
        <w:rPr>
          <w:color w:val="000000"/>
          <w:szCs w:val="24"/>
          <w:lang w:val="id-ID" w:eastAsia="id-ID"/>
        </w:rPr>
        <w:t xml:space="preserve">metode </w:t>
      </w:r>
      <w:r w:rsidR="003E721E" w:rsidRPr="00461241">
        <w:rPr>
          <w:color w:val="000000"/>
          <w:szCs w:val="24"/>
          <w:lang w:val="id-ID" w:eastAsia="id-ID"/>
        </w:rPr>
        <w:t xml:space="preserve">yaitu </w:t>
      </w:r>
      <w:r w:rsidRPr="00461241">
        <w:rPr>
          <w:i/>
          <w:color w:val="000000"/>
          <w:szCs w:val="24"/>
          <w:lang w:val="id-ID" w:eastAsia="id-ID"/>
        </w:rPr>
        <w:t>Block Difference of Inverse Probabilities</w:t>
      </w:r>
      <w:r w:rsidRPr="00461241">
        <w:rPr>
          <w:color w:val="000000"/>
          <w:szCs w:val="24"/>
          <w:lang w:val="id-ID" w:eastAsia="id-ID"/>
        </w:rPr>
        <w:t xml:space="preserve"> (BDIP) </w:t>
      </w:r>
      <w:r w:rsidRPr="00461241">
        <w:rPr>
          <w:i/>
          <w:color w:val="000000"/>
          <w:szCs w:val="24"/>
          <w:lang w:val="id-ID" w:eastAsia="id-ID"/>
        </w:rPr>
        <w:t>dan Block Variation of Local correlation Coefficients</w:t>
      </w:r>
      <w:r w:rsidRPr="00461241">
        <w:rPr>
          <w:color w:val="000000"/>
          <w:szCs w:val="24"/>
          <w:lang w:val="id-ID" w:eastAsia="id-ID"/>
        </w:rPr>
        <w:t xml:space="preserve"> (BVLC).</w:t>
      </w:r>
      <w:r w:rsidR="003E721E" w:rsidRPr="00461241">
        <w:rPr>
          <w:color w:val="000000"/>
          <w:szCs w:val="24"/>
          <w:lang w:val="id-ID" w:eastAsia="id-ID"/>
        </w:rPr>
        <w:t xml:space="preserve"> </w:t>
      </w:r>
    </w:p>
    <w:p w14:paraId="22003127" w14:textId="37B647F9" w:rsidR="00FC1A23" w:rsidRPr="00D948F8" w:rsidRDefault="006422C5" w:rsidP="00FC1A23">
      <w:pPr>
        <w:pStyle w:val="ListParagraph"/>
        <w:ind w:left="0" w:firstLine="709"/>
      </w:pPr>
      <w:r w:rsidRPr="00461241">
        <w:rPr>
          <w:color w:val="000000"/>
          <w:szCs w:val="24"/>
          <w:lang w:val="id-ID" w:eastAsia="id-ID"/>
        </w:rPr>
        <w:t>H</w:t>
      </w:r>
      <w:r w:rsidR="00507BE2" w:rsidRPr="00461241">
        <w:rPr>
          <w:color w:val="000000"/>
          <w:szCs w:val="24"/>
          <w:lang w:val="id-ID" w:eastAsia="id-ID"/>
        </w:rPr>
        <w:t>istogram warna</w:t>
      </w:r>
      <w:r w:rsidRPr="00461241">
        <w:rPr>
          <w:color w:val="000000"/>
          <w:szCs w:val="24"/>
          <w:lang w:val="id-ID" w:eastAsia="id-ID"/>
        </w:rPr>
        <w:t xml:space="preserve"> didapat dengan</w:t>
      </w:r>
      <w:r w:rsidR="00507BE2" w:rsidRPr="00461241">
        <w:rPr>
          <w:color w:val="000000"/>
          <w:szCs w:val="24"/>
          <w:lang w:val="id-ID" w:eastAsia="id-ID"/>
        </w:rPr>
        <w:t xml:space="preserve"> </w:t>
      </w:r>
      <w:r w:rsidRPr="00461241">
        <w:rPr>
          <w:color w:val="000000"/>
          <w:szCs w:val="24"/>
          <w:lang w:val="id-ID" w:eastAsia="id-ID"/>
        </w:rPr>
        <w:t>melakukan</w:t>
      </w:r>
      <w:r w:rsidR="00507BE2" w:rsidRPr="00461241">
        <w:rPr>
          <w:color w:val="000000"/>
          <w:szCs w:val="24"/>
          <w:lang w:val="id-ID" w:eastAsia="id-ID"/>
        </w:rPr>
        <w:t xml:space="preserve"> kuantisasi warna </w:t>
      </w:r>
      <w:r w:rsidRPr="00461241">
        <w:rPr>
          <w:color w:val="000000"/>
          <w:szCs w:val="24"/>
          <w:lang w:val="id-ID" w:eastAsia="id-ID"/>
        </w:rPr>
        <w:t xml:space="preserve">pada masing-masing ruang warna </w:t>
      </w:r>
      <w:r w:rsidR="00507BE2" w:rsidRPr="00461241">
        <w:rPr>
          <w:color w:val="000000"/>
          <w:szCs w:val="24"/>
          <w:lang w:val="id-ID" w:eastAsia="id-ID"/>
        </w:rPr>
        <w:t>RGB.</w:t>
      </w:r>
      <w:r w:rsidRPr="00461241">
        <w:rPr>
          <w:color w:val="000000"/>
          <w:szCs w:val="24"/>
          <w:lang w:val="id-ID" w:eastAsia="id-ID"/>
        </w:rPr>
        <w:t xml:space="preserve"> Masing-masing ruang warna akan dibagi 64 bins</w:t>
      </w:r>
      <w:r w:rsidR="00B9413C" w:rsidRPr="00461241">
        <w:rPr>
          <w:color w:val="000000"/>
          <w:szCs w:val="24"/>
          <w:lang w:val="id-ID" w:eastAsia="id-ID"/>
        </w:rPr>
        <w:t xml:space="preserve"> </w:t>
      </w:r>
      <w:r w:rsidR="00B22190" w:rsidRPr="00461241">
        <w:rPr>
          <w:color w:val="000000"/>
          <w:szCs w:val="24"/>
          <w:lang w:val="id-ID" w:eastAsia="id-ID"/>
        </w:rPr>
        <w:t>untuk</w:t>
      </w:r>
      <w:r w:rsidR="00B9413C" w:rsidRPr="00461241">
        <w:rPr>
          <w:color w:val="000000"/>
          <w:szCs w:val="24"/>
          <w:lang w:val="id-ID" w:eastAsia="id-ID"/>
        </w:rPr>
        <w:t xml:space="preserve"> </w:t>
      </w:r>
      <w:r w:rsidR="00B22190" w:rsidRPr="00461241">
        <w:rPr>
          <w:color w:val="000000"/>
          <w:szCs w:val="24"/>
          <w:lang w:val="id-ID" w:eastAsia="id-ID"/>
        </w:rPr>
        <w:t>menggolongkan setiap komponen ke dalam 4 macam</w:t>
      </w:r>
      <w:r w:rsidRPr="00461241">
        <w:rPr>
          <w:color w:val="000000"/>
          <w:szCs w:val="24"/>
          <w:lang w:val="id-ID" w:eastAsia="id-ID"/>
        </w:rPr>
        <w:t>.</w:t>
      </w:r>
      <w:r w:rsidR="00B22190" w:rsidRPr="00461241">
        <w:rPr>
          <w:color w:val="000000"/>
          <w:szCs w:val="24"/>
          <w:lang w:val="id-ID" w:eastAsia="id-ID"/>
        </w:rPr>
        <w:t xml:space="preserve"> Histogram warna yang dihasilkan berupa array 3 dimensi </w:t>
      </w:r>
      <w:r w:rsidR="00B22190" w:rsidRPr="00461241">
        <w:rPr>
          <w:color w:val="000000"/>
          <w:szCs w:val="24"/>
          <w:lang w:val="id-ID" w:eastAsia="id-ID"/>
        </w:rPr>
        <w:t>berukuran 4x4x4</w:t>
      </w:r>
      <w:r w:rsidR="00B22190" w:rsidRPr="00461241">
        <w:rPr>
          <w:color w:val="000000"/>
          <w:szCs w:val="24"/>
          <w:lang w:val="id-ID" w:eastAsia="id-ID"/>
        </w:rPr>
        <w:t xml:space="preserve"> dari masing-masing ruang warna RGB.</w:t>
      </w:r>
      <w:r w:rsidR="00507BE2" w:rsidRPr="00461241">
        <w:rPr>
          <w:color w:val="000000"/>
          <w:szCs w:val="24"/>
          <w:lang w:val="id-ID" w:eastAsia="id-ID"/>
        </w:rPr>
        <w:t xml:space="preserve"> </w:t>
      </w:r>
      <w:r w:rsidR="003E721E" w:rsidRPr="00461241">
        <w:rPr>
          <w:color w:val="000000"/>
          <w:szCs w:val="24"/>
          <w:lang w:val="id-ID" w:eastAsia="id-ID"/>
        </w:rPr>
        <w:t xml:space="preserve">Metode BDIP atau perbedaan blok dari probabilitas invers, bertujuan untuk mengukur variasi kecerahan lokal pada gambar. Metode BVLC atau variasi blok dari koefisien korelasi lokal, metode ini bertujuan </w:t>
      </w:r>
      <w:r w:rsidR="00507BE2" w:rsidRPr="00461241">
        <w:rPr>
          <w:color w:val="000000"/>
          <w:szCs w:val="24"/>
          <w:lang w:val="id-ID" w:eastAsia="id-ID"/>
        </w:rPr>
        <w:t>untuk mengukur variasi kehalusan tekstur lokal pada gambar</w:t>
      </w:r>
      <w:r w:rsidR="00461241">
        <w:rPr>
          <w:color w:val="000000"/>
          <w:szCs w:val="24"/>
          <w:lang w:val="id-ID" w:eastAsia="id-ID"/>
        </w:rPr>
        <w:t xml:space="preserve"> dengan</w:t>
      </w:r>
      <w:r w:rsidR="003E721E" w:rsidRPr="00461241">
        <w:rPr>
          <w:color w:val="000000"/>
          <w:szCs w:val="24"/>
          <w:lang w:val="id-ID" w:eastAsia="id-ID"/>
        </w:rPr>
        <w:t>.</w:t>
      </w:r>
      <w:r w:rsidR="00507BE2" w:rsidRPr="00461241">
        <w:rPr>
          <w:color w:val="000000"/>
          <w:szCs w:val="24"/>
          <w:lang w:val="id-ID" w:eastAsia="id-ID"/>
        </w:rPr>
        <w:t xml:space="preserve"> Kedua metode ini memproses gambar dengan membagi gambar ke dalam blok-blok berukuran 2x2 pixel.</w:t>
      </w:r>
      <w:r w:rsidR="00EA4A4D" w:rsidRPr="00461241">
        <w:rPr>
          <w:color w:val="000000"/>
          <w:szCs w:val="24"/>
          <w:lang w:val="id-ID" w:eastAsia="id-ID"/>
        </w:rPr>
        <w:t xml:space="preserve"> Metode </w:t>
      </w:r>
      <w:r w:rsidR="00EA4A4D" w:rsidRPr="00461241">
        <w:rPr>
          <w:i/>
          <w:color w:val="000000"/>
          <w:szCs w:val="24"/>
          <w:lang w:val="id-ID" w:eastAsia="id-ID"/>
        </w:rPr>
        <w:t>Square-Chord Distance</w:t>
      </w:r>
      <w:r w:rsidR="00EA4A4D" w:rsidRPr="00461241">
        <w:rPr>
          <w:color w:val="000000"/>
          <w:szCs w:val="24"/>
          <w:lang w:val="id-ID" w:eastAsia="id-ID"/>
        </w:rPr>
        <w:t xml:space="preserve"> digunakan untuk mengukur jarak citra </w:t>
      </w:r>
      <w:r w:rsidR="00EA4A4D" w:rsidRPr="00461241">
        <w:rPr>
          <w:i/>
          <w:color w:val="000000"/>
          <w:szCs w:val="24"/>
          <w:lang w:val="id-ID" w:eastAsia="id-ID"/>
        </w:rPr>
        <w:t>query</w:t>
      </w:r>
      <w:r w:rsidR="00EA4A4D" w:rsidRPr="00461241">
        <w:rPr>
          <w:color w:val="000000"/>
          <w:szCs w:val="24"/>
          <w:lang w:val="id-ID" w:eastAsia="id-ID"/>
        </w:rPr>
        <w:t xml:space="preserve"> dengan citra dalam </w:t>
      </w:r>
      <w:r w:rsidR="00EA4A4D" w:rsidRPr="00461241">
        <w:rPr>
          <w:i/>
          <w:color w:val="000000"/>
          <w:szCs w:val="24"/>
          <w:lang w:val="id-ID" w:eastAsia="id-ID"/>
        </w:rPr>
        <w:t>database</w:t>
      </w:r>
      <w:r w:rsidR="00EA4A4D" w:rsidRPr="00461241">
        <w:rPr>
          <w:color w:val="000000"/>
          <w:szCs w:val="24"/>
          <w:lang w:val="id-ID" w:eastAsia="id-ID"/>
        </w:rPr>
        <w:t xml:space="preserve">. Kombinasi dari metode-metode ini menghasilkan citra temuan </w:t>
      </w:r>
      <w:r w:rsidR="00EA4A4D" w:rsidRPr="00461241">
        <w:rPr>
          <w:color w:val="000000"/>
          <w:szCs w:val="24"/>
          <w:lang w:val="id-ID" w:eastAsia="id-ID"/>
        </w:rPr>
        <w:lastRenderedPageBreak/>
        <w:t xml:space="preserve">yang lebih akurat daripada fitur tekstur LBP dan waktu komputasi yang lebih cepat daripada CDH. </w:t>
      </w:r>
    </w:p>
    <w:p w14:paraId="3A9832FF" w14:textId="77777777" w:rsidR="008153F7" w:rsidRDefault="008153F7" w:rsidP="00A86D09">
      <w:pPr>
        <w:rPr>
          <w:lang w:eastAsia="en-US"/>
        </w:rPr>
      </w:pPr>
    </w:p>
    <w:p w14:paraId="7BE93B26" w14:textId="77777777" w:rsidR="00A01AA3" w:rsidRPr="001D0CD0" w:rsidRDefault="00A01AA3" w:rsidP="00812E94">
      <w:pPr>
        <w:pStyle w:val="Heading2"/>
      </w:pPr>
      <w:bookmarkStart w:id="30" w:name="_Toc360782086"/>
      <w:bookmarkStart w:id="31" w:name="_Toc396905523"/>
      <w:r w:rsidRPr="001D0CD0">
        <w:t xml:space="preserve">Rumusan </w:t>
      </w:r>
      <w:r w:rsidRPr="00812E94">
        <w:t>Permasalahan</w:t>
      </w:r>
      <w:bookmarkEnd w:id="30"/>
      <w:bookmarkEnd w:id="31"/>
    </w:p>
    <w:p w14:paraId="3D8F0AD4" w14:textId="77777777" w:rsidR="00D948F8" w:rsidRPr="00D948F8" w:rsidRDefault="00D948F8" w:rsidP="00D948F8">
      <w:pPr>
        <w:tabs>
          <w:tab w:val="left" w:pos="0"/>
        </w:tabs>
        <w:ind w:firstLine="360"/>
        <w:rPr>
          <w:noProof/>
          <w:color w:val="000000"/>
        </w:rPr>
      </w:pPr>
      <w:r>
        <w:rPr>
          <w:noProof/>
          <w:color w:val="000000"/>
        </w:rPr>
        <w:tab/>
      </w:r>
      <w:r w:rsidRPr="00D948F8">
        <w:rPr>
          <w:noProof/>
          <w:color w:val="000000"/>
          <w:lang w:val="id-ID"/>
        </w:rPr>
        <w:t>Rumusan masalah yang diangkat dalam Tugas Akhir ini dapat dipaparkan sebagai berikut:</w:t>
      </w:r>
    </w:p>
    <w:p w14:paraId="1455E4FA" w14:textId="77777777" w:rsidR="00BF281A" w:rsidRPr="00BF281A" w:rsidRDefault="00BF281A" w:rsidP="00BF281A">
      <w:pPr>
        <w:pStyle w:val="NormalWeb"/>
        <w:spacing w:before="0" w:beforeAutospacing="0" w:after="0" w:afterAutospacing="0"/>
        <w:ind w:left="709" w:hanging="283"/>
        <w:jc w:val="both"/>
        <w:rPr>
          <w:color w:val="000000"/>
          <w:sz w:val="22"/>
          <w:szCs w:val="22"/>
          <w:lang w:val="id-ID"/>
        </w:rPr>
      </w:pPr>
      <w:r w:rsidRPr="00BF281A">
        <w:rPr>
          <w:color w:val="000000"/>
          <w:sz w:val="22"/>
          <w:szCs w:val="22"/>
        </w:rPr>
        <w:t>1. Bagaimana mengekstraksi warna citra menggunakan histogram warna?</w:t>
      </w:r>
    </w:p>
    <w:p w14:paraId="3E3E12E7" w14:textId="77777777" w:rsidR="00BF281A" w:rsidRPr="00BF281A" w:rsidRDefault="00BF281A" w:rsidP="00BF281A">
      <w:pPr>
        <w:pStyle w:val="NormalWeb"/>
        <w:spacing w:before="0" w:beforeAutospacing="0" w:after="0" w:afterAutospacing="0"/>
        <w:ind w:left="709" w:hanging="283"/>
        <w:jc w:val="both"/>
        <w:rPr>
          <w:color w:val="000000"/>
          <w:sz w:val="22"/>
          <w:szCs w:val="22"/>
        </w:rPr>
      </w:pPr>
      <w:r w:rsidRPr="00BF281A">
        <w:rPr>
          <w:color w:val="000000"/>
          <w:sz w:val="22"/>
          <w:szCs w:val="22"/>
        </w:rPr>
        <w:t>2. Bagaimana mengekstraksi tekstur citra menggunakan metode BDIP dan BVLC?</w:t>
      </w:r>
    </w:p>
    <w:p w14:paraId="6E67F7B7" w14:textId="77777777" w:rsidR="00BF281A" w:rsidRPr="00BF281A" w:rsidRDefault="00BF281A" w:rsidP="00BF281A">
      <w:pPr>
        <w:pStyle w:val="NormalWeb"/>
        <w:spacing w:before="0" w:beforeAutospacing="0" w:after="0" w:afterAutospacing="0"/>
        <w:ind w:left="709" w:hanging="283"/>
        <w:jc w:val="both"/>
        <w:rPr>
          <w:color w:val="000000"/>
          <w:sz w:val="22"/>
          <w:szCs w:val="22"/>
        </w:rPr>
      </w:pPr>
      <w:r w:rsidRPr="00BF281A">
        <w:rPr>
          <w:color w:val="000000"/>
          <w:sz w:val="22"/>
          <w:szCs w:val="22"/>
        </w:rPr>
        <w:t xml:space="preserve">3. Bagaimana menemukan citra yang sesuai dengan input citra dengan </w:t>
      </w:r>
      <w:r w:rsidRPr="00BF281A">
        <w:rPr>
          <w:i/>
          <w:color w:val="000000"/>
          <w:sz w:val="22"/>
          <w:szCs w:val="22"/>
        </w:rPr>
        <w:t>square-chord distance</w:t>
      </w:r>
      <w:r w:rsidRPr="00BF281A">
        <w:rPr>
          <w:color w:val="000000"/>
          <w:sz w:val="22"/>
          <w:szCs w:val="22"/>
        </w:rPr>
        <w:t>?</w:t>
      </w:r>
    </w:p>
    <w:p w14:paraId="191E9FB1" w14:textId="2FACBAD9" w:rsidR="00F17A6E" w:rsidRPr="00BF281A" w:rsidRDefault="00BF281A" w:rsidP="00BF281A">
      <w:pPr>
        <w:pStyle w:val="NormalWeb"/>
        <w:spacing w:before="0" w:beforeAutospacing="0" w:after="0" w:afterAutospacing="0"/>
        <w:ind w:left="709" w:hanging="283"/>
        <w:jc w:val="both"/>
        <w:rPr>
          <w:sz w:val="22"/>
          <w:szCs w:val="22"/>
        </w:rPr>
      </w:pPr>
      <w:r w:rsidRPr="00BF281A">
        <w:rPr>
          <w:color w:val="000000"/>
          <w:sz w:val="22"/>
          <w:szCs w:val="22"/>
        </w:rPr>
        <w:t>4. Bagaimana mengevaluasi input citra terhadap citra yang ditemukan?</w:t>
      </w:r>
    </w:p>
    <w:p w14:paraId="46E106D1" w14:textId="77777777" w:rsidR="006F03CA" w:rsidRPr="002534D9" w:rsidRDefault="006F03CA" w:rsidP="002534D9">
      <w:pPr>
        <w:rPr>
          <w:lang w:val="id-ID"/>
        </w:rPr>
      </w:pPr>
    </w:p>
    <w:p w14:paraId="41CF5EA3" w14:textId="77777777" w:rsidR="00A01AA3" w:rsidRPr="00637400" w:rsidRDefault="00A01AA3" w:rsidP="00812E94">
      <w:pPr>
        <w:pStyle w:val="Heading2"/>
      </w:pPr>
      <w:bookmarkStart w:id="32" w:name="_Toc360782087"/>
      <w:bookmarkStart w:id="33" w:name="_Toc396905524"/>
      <w:r w:rsidRPr="00637400">
        <w:t>Batasan Permasalahan</w:t>
      </w:r>
      <w:bookmarkEnd w:id="32"/>
      <w:bookmarkEnd w:id="33"/>
    </w:p>
    <w:p w14:paraId="4B6E5D78" w14:textId="77777777" w:rsidR="008D5A2A" w:rsidRPr="008D5A2A" w:rsidRDefault="008D5A2A" w:rsidP="008D5A2A">
      <w:pPr>
        <w:ind w:firstLine="720"/>
      </w:pPr>
      <w:r w:rsidRPr="008D5A2A">
        <w:t>Permasalahan yang dibahas dalam tugas akhir ini memiliki beberapa batasan, di antaranya sebagai berikut:</w:t>
      </w:r>
    </w:p>
    <w:p w14:paraId="4B79266A" w14:textId="77777777" w:rsidR="00BF281A" w:rsidRPr="00BF281A" w:rsidRDefault="00BF281A" w:rsidP="00BF281A">
      <w:pPr>
        <w:numPr>
          <w:ilvl w:val="0"/>
          <w:numId w:val="13"/>
        </w:numPr>
        <w:textAlignment w:val="baseline"/>
        <w:rPr>
          <w:color w:val="000000"/>
          <w:szCs w:val="24"/>
          <w:lang w:val="id-ID" w:eastAsia="id-ID"/>
        </w:rPr>
      </w:pPr>
      <w:r w:rsidRPr="00BF281A">
        <w:rPr>
          <w:color w:val="000000"/>
          <w:szCs w:val="24"/>
          <w:lang w:val="id-ID" w:eastAsia="id-ID"/>
        </w:rPr>
        <w:t xml:space="preserve">Citra yang diuji menggunakan </w:t>
      </w:r>
      <w:r w:rsidRPr="00BF281A">
        <w:rPr>
          <w:color w:val="000000"/>
          <w:szCs w:val="24"/>
          <w:lang w:eastAsia="id-ID"/>
        </w:rPr>
        <w:t xml:space="preserve">citra RGB yang diambil dari </w:t>
      </w:r>
      <w:r w:rsidRPr="00BF281A">
        <w:rPr>
          <w:color w:val="000000"/>
          <w:szCs w:val="24"/>
          <w:lang w:val="id-ID" w:eastAsia="id-ID"/>
        </w:rPr>
        <w:t>data set Corel-5K, Corel-10K</w:t>
      </w:r>
    </w:p>
    <w:p w14:paraId="251AD681" w14:textId="18FA8690" w:rsidR="00E65E2B" w:rsidRPr="00BF281A" w:rsidRDefault="00BF281A" w:rsidP="00BF281A">
      <w:pPr>
        <w:numPr>
          <w:ilvl w:val="0"/>
          <w:numId w:val="13"/>
        </w:numPr>
        <w:spacing w:before="100" w:beforeAutospacing="1" w:after="100" w:afterAutospacing="1"/>
        <w:textAlignment w:val="baseline"/>
        <w:rPr>
          <w:szCs w:val="24"/>
          <w:lang w:val="id-ID" w:eastAsia="id-ID"/>
        </w:rPr>
      </w:pPr>
      <w:r w:rsidRPr="00BF281A">
        <w:rPr>
          <w:szCs w:val="24"/>
          <w:lang w:eastAsia="id-ID"/>
        </w:rPr>
        <w:t>Sistem yang dibuat akan menggunakan kakas bantu MatLab</w:t>
      </w:r>
    </w:p>
    <w:p w14:paraId="11A3CE5C" w14:textId="77777777" w:rsidR="00A86D09" w:rsidRPr="001D0CD0" w:rsidRDefault="00A86D09" w:rsidP="00812E94">
      <w:pPr>
        <w:pStyle w:val="Heading2"/>
      </w:pPr>
      <w:bookmarkStart w:id="34" w:name="_Toc360782085"/>
      <w:bookmarkStart w:id="35" w:name="_Toc396905525"/>
      <w:r w:rsidRPr="001D0CD0">
        <w:t>Tujuan</w:t>
      </w:r>
      <w:bookmarkEnd w:id="34"/>
      <w:r w:rsidR="00704D30">
        <w:t xml:space="preserve"> </w:t>
      </w:r>
      <w:r w:rsidR="00704D30" w:rsidRPr="00812E94">
        <w:t>Tugas</w:t>
      </w:r>
      <w:r w:rsidR="00704D30">
        <w:t xml:space="preserve"> Akhir</w:t>
      </w:r>
      <w:bookmarkEnd w:id="35"/>
    </w:p>
    <w:p w14:paraId="33E7C0C8" w14:textId="77777777" w:rsidR="007C63D5" w:rsidRPr="007C63D5" w:rsidRDefault="007C63D5" w:rsidP="007C63D5">
      <w:pPr>
        <w:pStyle w:val="NormalWeb"/>
        <w:spacing w:before="0" w:beforeAutospacing="0" w:after="0" w:afterAutospacing="0"/>
        <w:ind w:left="720"/>
        <w:jc w:val="both"/>
        <w:rPr>
          <w:sz w:val="22"/>
        </w:rPr>
      </w:pPr>
      <w:r w:rsidRPr="007C63D5">
        <w:rPr>
          <w:color w:val="000000"/>
          <w:sz w:val="22"/>
        </w:rPr>
        <w:t xml:space="preserve">Tujuan dari pembuatan tugas akhir </w:t>
      </w:r>
      <w:r w:rsidRPr="007C63D5">
        <w:rPr>
          <w:color w:val="000000"/>
          <w:sz w:val="22"/>
          <w:lang w:val="id-ID"/>
        </w:rPr>
        <w:t>adalah</w:t>
      </w:r>
      <w:r w:rsidRPr="007C63D5">
        <w:rPr>
          <w:color w:val="000000"/>
          <w:sz w:val="22"/>
        </w:rPr>
        <w:t xml:space="preserve"> </w:t>
      </w:r>
      <w:r w:rsidRPr="007C63D5">
        <w:rPr>
          <w:color w:val="000000"/>
          <w:sz w:val="22"/>
          <w:lang w:val="id-ID"/>
        </w:rPr>
        <w:t>m</w:t>
      </w:r>
      <w:r w:rsidRPr="007C63D5">
        <w:rPr>
          <w:color w:val="000000"/>
          <w:sz w:val="22"/>
        </w:rPr>
        <w:t xml:space="preserve">embuat sistem temu kembali </w:t>
      </w:r>
      <w:r w:rsidRPr="007C63D5">
        <w:rPr>
          <w:color w:val="000000"/>
          <w:sz w:val="22"/>
          <w:lang w:val="id-ID"/>
        </w:rPr>
        <w:t>citra</w:t>
      </w:r>
      <w:r w:rsidRPr="007C63D5">
        <w:rPr>
          <w:color w:val="000000"/>
          <w:sz w:val="22"/>
        </w:rPr>
        <w:t xml:space="preserve"> </w:t>
      </w:r>
      <w:r w:rsidRPr="007C63D5">
        <w:rPr>
          <w:color w:val="000000"/>
          <w:sz w:val="22"/>
          <w:lang w:val="id-ID"/>
        </w:rPr>
        <w:t xml:space="preserve">yang cepat dan akurat </w:t>
      </w:r>
      <w:r w:rsidRPr="007C63D5">
        <w:rPr>
          <w:color w:val="000000"/>
          <w:sz w:val="22"/>
        </w:rPr>
        <w:t>dengan metode histogram warna sebagai ekstraksi warna dan BDIP dan BVLC sebagai ekstraksi tekstur.</w:t>
      </w:r>
    </w:p>
    <w:p w14:paraId="4F704135" w14:textId="77777777" w:rsidR="005D65D6" w:rsidRPr="00566C12" w:rsidRDefault="005D65D6" w:rsidP="005D65D6">
      <w:pPr>
        <w:pStyle w:val="ListParagraph"/>
      </w:pPr>
    </w:p>
    <w:p w14:paraId="20826E8A" w14:textId="77777777" w:rsidR="00A01AA3" w:rsidRPr="005932C5" w:rsidRDefault="00A01AA3" w:rsidP="00812E94">
      <w:pPr>
        <w:pStyle w:val="Heading2"/>
      </w:pPr>
      <w:bookmarkStart w:id="36" w:name="_Toc360782088"/>
      <w:bookmarkStart w:id="37" w:name="_Toc396905526"/>
      <w:r w:rsidRPr="005932C5">
        <w:t>Metodologi</w:t>
      </w:r>
      <w:bookmarkEnd w:id="36"/>
      <w:bookmarkEnd w:id="37"/>
    </w:p>
    <w:p w14:paraId="46D76745" w14:textId="77777777" w:rsidR="001B71AF" w:rsidRPr="005932C5" w:rsidRDefault="006C5831" w:rsidP="00E03C18">
      <w:pPr>
        <w:pStyle w:val="TextIsi"/>
        <w:spacing w:before="0"/>
        <w:ind w:firstLine="720"/>
        <w:rPr>
          <w:lang w:val="en-US"/>
        </w:rPr>
      </w:pPr>
      <w:r w:rsidRPr="005932C5">
        <w:rPr>
          <w:lang w:val="en-US"/>
        </w:rPr>
        <w:t xml:space="preserve">Langkah-langkah </w:t>
      </w:r>
      <w:r w:rsidR="00DB7FC4" w:rsidRPr="005932C5">
        <w:rPr>
          <w:lang w:val="en-US"/>
        </w:rPr>
        <w:t xml:space="preserve">yang ditempuh dalam pengerjaan </w:t>
      </w:r>
      <w:r w:rsidR="00E3798E" w:rsidRPr="005932C5">
        <w:rPr>
          <w:lang w:val="en-US"/>
        </w:rPr>
        <w:t>Tugas Akhir</w:t>
      </w:r>
      <w:r w:rsidR="00996089" w:rsidRPr="005932C5">
        <w:rPr>
          <w:lang w:val="en-US"/>
        </w:rPr>
        <w:t xml:space="preserve"> ini </w:t>
      </w:r>
      <w:r w:rsidR="00E57900" w:rsidRPr="005932C5">
        <w:rPr>
          <w:lang w:val="en-US"/>
        </w:rPr>
        <w:t>yaitu:</w:t>
      </w:r>
    </w:p>
    <w:p w14:paraId="1EE6D4D6" w14:textId="32CB96C5" w:rsidR="001B7AD5" w:rsidRPr="00632CB6" w:rsidRDefault="000C05AD" w:rsidP="00632CB6">
      <w:pPr>
        <w:widowControl w:val="0"/>
        <w:numPr>
          <w:ilvl w:val="0"/>
          <w:numId w:val="2"/>
        </w:numPr>
        <w:tabs>
          <w:tab w:val="clear" w:pos="340"/>
          <w:tab w:val="num" w:pos="709"/>
        </w:tabs>
        <w:ind w:left="709"/>
        <w:rPr>
          <w:rStyle w:val="StyleBold"/>
          <w:b w:val="0"/>
          <w:bCs w:val="0"/>
        </w:rPr>
      </w:pPr>
      <w:r w:rsidRPr="005932C5">
        <w:rPr>
          <w:rStyle w:val="StyleBold"/>
          <w:lang w:val="id-ID"/>
        </w:rPr>
        <w:t>S</w:t>
      </w:r>
      <w:r w:rsidR="0070575D" w:rsidRPr="005932C5">
        <w:rPr>
          <w:rStyle w:val="StyleBold"/>
        </w:rPr>
        <w:t>tudi L</w:t>
      </w:r>
      <w:r w:rsidR="006C5831" w:rsidRPr="005932C5">
        <w:rPr>
          <w:rStyle w:val="StyleBold"/>
        </w:rPr>
        <w:t>iteratur</w:t>
      </w:r>
    </w:p>
    <w:p w14:paraId="23D7F260" w14:textId="77777777" w:rsidR="00632CB6" w:rsidRPr="005932C5" w:rsidRDefault="00632CB6" w:rsidP="00632CB6">
      <w:pPr>
        <w:widowControl w:val="0"/>
        <w:ind w:left="709"/>
        <w:rPr>
          <w:lang w:val="id-ID"/>
        </w:rPr>
      </w:pPr>
      <w:r w:rsidRPr="005932C5">
        <w:rPr>
          <w:lang w:val="id-ID"/>
        </w:rPr>
        <w:t xml:space="preserve">Pada tahap ini dilakukan pencarian informasi dan studi literatur yang diperlukan untuk pengumpulan data dan </w:t>
      </w:r>
      <w:r w:rsidRPr="005932C5">
        <w:rPr>
          <w:lang w:val="id-ID"/>
        </w:rPr>
        <w:lastRenderedPageBreak/>
        <w:t xml:space="preserve">desain sistem yang akan dibuat. Informasi didapatkan dari buku, internet, dan materi-materi lain yang berhubungan dengan: </w:t>
      </w:r>
    </w:p>
    <w:p w14:paraId="2E7A2478" w14:textId="77777777" w:rsidR="00632CB6" w:rsidRPr="005932C5" w:rsidRDefault="00632CB6" w:rsidP="00632CB6">
      <w:pPr>
        <w:pStyle w:val="ListParagraph"/>
        <w:widowControl w:val="0"/>
        <w:numPr>
          <w:ilvl w:val="4"/>
          <w:numId w:val="9"/>
        </w:numPr>
        <w:ind w:left="1134"/>
      </w:pPr>
      <w:r>
        <w:rPr>
          <w:lang w:val="id-ID"/>
        </w:rPr>
        <w:t>H</w:t>
      </w:r>
      <w:r w:rsidRPr="005932C5">
        <w:rPr>
          <w:lang w:val="id-ID"/>
        </w:rPr>
        <w:t>istogram warna</w:t>
      </w:r>
    </w:p>
    <w:p w14:paraId="1ED5D009" w14:textId="77777777" w:rsidR="00632CB6" w:rsidRPr="005932C5" w:rsidRDefault="00632CB6" w:rsidP="00632CB6">
      <w:pPr>
        <w:pStyle w:val="ListParagraph"/>
        <w:widowControl w:val="0"/>
        <w:numPr>
          <w:ilvl w:val="4"/>
          <w:numId w:val="9"/>
        </w:numPr>
        <w:ind w:left="1134"/>
      </w:pPr>
      <w:r w:rsidRPr="005932C5">
        <w:rPr>
          <w:i/>
          <w:color w:val="000000"/>
          <w:szCs w:val="24"/>
          <w:lang w:val="id-ID" w:eastAsia="id-ID"/>
        </w:rPr>
        <w:t>Block Difference of Inverse Probabilities</w:t>
      </w:r>
      <w:r w:rsidRPr="005932C5">
        <w:rPr>
          <w:color w:val="000000"/>
          <w:szCs w:val="24"/>
          <w:lang w:val="id-ID" w:eastAsia="id-ID"/>
        </w:rPr>
        <w:t xml:space="preserve"> (BDIP) </w:t>
      </w:r>
    </w:p>
    <w:p w14:paraId="0B9AA4D7" w14:textId="77777777" w:rsidR="00632CB6" w:rsidRPr="005932C5" w:rsidRDefault="00632CB6" w:rsidP="00632CB6">
      <w:pPr>
        <w:pStyle w:val="ListParagraph"/>
        <w:widowControl w:val="0"/>
        <w:numPr>
          <w:ilvl w:val="4"/>
          <w:numId w:val="9"/>
        </w:numPr>
        <w:ind w:left="1134"/>
      </w:pPr>
      <w:r w:rsidRPr="005932C5">
        <w:rPr>
          <w:i/>
          <w:color w:val="000000"/>
          <w:szCs w:val="24"/>
          <w:lang w:val="id-ID" w:eastAsia="id-ID"/>
        </w:rPr>
        <w:t>Block Variation of Local correlation Coefficients</w:t>
      </w:r>
      <w:r w:rsidRPr="005932C5">
        <w:rPr>
          <w:color w:val="000000"/>
          <w:szCs w:val="24"/>
          <w:lang w:val="id-ID" w:eastAsia="id-ID"/>
        </w:rPr>
        <w:t xml:space="preserve"> (BVLC)</w:t>
      </w:r>
    </w:p>
    <w:p w14:paraId="46B28F17" w14:textId="77777777" w:rsidR="00632CB6" w:rsidRPr="005932C5" w:rsidRDefault="00632CB6" w:rsidP="00632CB6">
      <w:pPr>
        <w:pStyle w:val="ListParagraph"/>
        <w:widowControl w:val="0"/>
        <w:numPr>
          <w:ilvl w:val="4"/>
          <w:numId w:val="9"/>
        </w:numPr>
        <w:ind w:left="1134"/>
      </w:pPr>
      <w:r w:rsidRPr="005932C5">
        <w:rPr>
          <w:i/>
          <w:color w:val="000000"/>
          <w:szCs w:val="24"/>
          <w:lang w:val="id-ID" w:eastAsia="id-ID"/>
        </w:rPr>
        <w:t>Square-chord distance</w:t>
      </w:r>
      <w:r w:rsidRPr="005932C5">
        <w:rPr>
          <w:color w:val="000000"/>
          <w:szCs w:val="24"/>
          <w:lang w:val="id-ID" w:eastAsia="id-ID"/>
        </w:rPr>
        <w:t xml:space="preserve"> </w:t>
      </w:r>
    </w:p>
    <w:p w14:paraId="4116D436" w14:textId="4B284E08" w:rsidR="00632CB6" w:rsidRDefault="00632CB6" w:rsidP="00632CB6">
      <w:pPr>
        <w:widowControl w:val="0"/>
        <w:ind w:left="1134"/>
        <w:rPr>
          <w:color w:val="000000"/>
          <w:szCs w:val="24"/>
          <w:lang w:val="id-ID" w:eastAsia="id-ID"/>
        </w:rPr>
      </w:pPr>
      <w:r w:rsidRPr="005932C5">
        <w:rPr>
          <w:color w:val="000000"/>
          <w:szCs w:val="24"/>
          <w:lang w:val="id-ID" w:eastAsia="id-ID"/>
        </w:rPr>
        <w:t>Precision and recall</w:t>
      </w:r>
      <w:r>
        <w:rPr>
          <w:color w:val="000000"/>
          <w:szCs w:val="24"/>
          <w:lang w:val="id-ID" w:eastAsia="id-ID"/>
        </w:rPr>
        <w:t>.</w:t>
      </w:r>
    </w:p>
    <w:p w14:paraId="6A8CF51C" w14:textId="77777777" w:rsidR="00632CB6" w:rsidRPr="00632CB6" w:rsidRDefault="00632CB6" w:rsidP="00632CB6">
      <w:pPr>
        <w:widowControl w:val="0"/>
        <w:ind w:left="1134"/>
        <w:rPr>
          <w:rStyle w:val="StyleBold"/>
          <w:b w:val="0"/>
          <w:bCs w:val="0"/>
        </w:rPr>
      </w:pPr>
    </w:p>
    <w:p w14:paraId="1C4950AA" w14:textId="77777777" w:rsidR="00632CB6" w:rsidRPr="00632CB6" w:rsidRDefault="00632CB6" w:rsidP="00632CB6">
      <w:pPr>
        <w:widowControl w:val="0"/>
        <w:numPr>
          <w:ilvl w:val="0"/>
          <w:numId w:val="2"/>
        </w:numPr>
        <w:tabs>
          <w:tab w:val="clear" w:pos="340"/>
          <w:tab w:val="num" w:pos="709"/>
        </w:tabs>
        <w:ind w:left="993"/>
        <w:rPr>
          <w:rStyle w:val="StyleBold"/>
          <w:b w:val="0"/>
          <w:bCs w:val="0"/>
        </w:rPr>
      </w:pPr>
      <w:r w:rsidRPr="0014761F">
        <w:rPr>
          <w:rStyle w:val="StyleBold"/>
          <w:lang w:val="id-ID"/>
        </w:rPr>
        <w:t>Implementasi dan Pembuatan Perangkat Lunak</w:t>
      </w:r>
    </w:p>
    <w:p w14:paraId="12640D17" w14:textId="77777777" w:rsidR="00632CB6" w:rsidRPr="0014761F" w:rsidRDefault="00632CB6" w:rsidP="00632CB6">
      <w:pPr>
        <w:ind w:left="993"/>
      </w:pPr>
      <w:r w:rsidRPr="0014761F">
        <w:t>Pada tahap ini dilakukan implementasi proses ekstraksi fitur citra dan perhitungan kemiripan citra. Perincian tahap ini adalah sebagai berikut:</w:t>
      </w:r>
    </w:p>
    <w:p w14:paraId="2356E8CC" w14:textId="77EBB341" w:rsidR="00632CB6" w:rsidRPr="0014761F" w:rsidRDefault="00632CB6" w:rsidP="00632CB6">
      <w:pPr>
        <w:widowControl w:val="0"/>
        <w:numPr>
          <w:ilvl w:val="0"/>
          <w:numId w:val="12"/>
        </w:numPr>
        <w:suppressAutoHyphens/>
        <w:ind w:left="1134"/>
      </w:pPr>
      <w:r w:rsidRPr="0014761F">
        <w:t>Pra-proses</w:t>
      </w:r>
      <w:r>
        <w:t xml:space="preserve"> gambar</w:t>
      </w:r>
    </w:p>
    <w:p w14:paraId="582DB1D9" w14:textId="77777777" w:rsidR="00632CB6" w:rsidRPr="0014761F" w:rsidRDefault="00632CB6" w:rsidP="00632CB6">
      <w:pPr>
        <w:widowControl w:val="0"/>
        <w:numPr>
          <w:ilvl w:val="0"/>
          <w:numId w:val="12"/>
        </w:numPr>
        <w:suppressAutoHyphens/>
        <w:ind w:left="1134"/>
      </w:pPr>
      <w:r w:rsidRPr="0014761F">
        <w:t>Ekstraksi fitur warna dengan Histogram warna</w:t>
      </w:r>
    </w:p>
    <w:p w14:paraId="6C0CC691" w14:textId="77777777" w:rsidR="00632CB6" w:rsidRPr="0014761F" w:rsidRDefault="00632CB6" w:rsidP="00632CB6">
      <w:pPr>
        <w:widowControl w:val="0"/>
        <w:numPr>
          <w:ilvl w:val="0"/>
          <w:numId w:val="12"/>
        </w:numPr>
        <w:suppressAutoHyphens/>
        <w:ind w:left="1134"/>
      </w:pPr>
      <w:r w:rsidRPr="0014761F">
        <w:t xml:space="preserve">Ekstraksi fitur tekstur dengan </w:t>
      </w:r>
      <w:r w:rsidRPr="0014761F">
        <w:rPr>
          <w:i/>
          <w:color w:val="000000"/>
          <w:szCs w:val="24"/>
          <w:lang w:val="id-ID" w:eastAsia="id-ID"/>
        </w:rPr>
        <w:t>Block Difference of Inverse Probabilities</w:t>
      </w:r>
      <w:r w:rsidRPr="0014761F">
        <w:rPr>
          <w:color w:val="000000"/>
          <w:szCs w:val="24"/>
          <w:lang w:val="id-ID" w:eastAsia="id-ID"/>
        </w:rPr>
        <w:t xml:space="preserve"> (BDIP) dan </w:t>
      </w:r>
      <w:r w:rsidRPr="0014761F">
        <w:rPr>
          <w:i/>
          <w:color w:val="000000"/>
          <w:szCs w:val="24"/>
          <w:lang w:val="id-ID" w:eastAsia="id-ID"/>
        </w:rPr>
        <w:t>Block Variation of Local correlation Coefficients</w:t>
      </w:r>
      <w:r w:rsidRPr="0014761F">
        <w:rPr>
          <w:color w:val="000000"/>
          <w:szCs w:val="24"/>
          <w:lang w:val="id-ID" w:eastAsia="id-ID"/>
        </w:rPr>
        <w:t xml:space="preserve"> (BVLC)</w:t>
      </w:r>
    </w:p>
    <w:p w14:paraId="412AA8BA" w14:textId="77777777" w:rsidR="00632CB6" w:rsidRPr="00632CB6" w:rsidRDefault="00632CB6" w:rsidP="00632CB6">
      <w:pPr>
        <w:widowControl w:val="0"/>
        <w:numPr>
          <w:ilvl w:val="0"/>
          <w:numId w:val="12"/>
        </w:numPr>
        <w:suppressAutoHyphens/>
        <w:ind w:left="1134"/>
      </w:pPr>
      <w:r w:rsidRPr="0014761F">
        <w:rPr>
          <w:color w:val="000000"/>
          <w:szCs w:val="24"/>
          <w:lang w:val="id-ID" w:eastAsia="id-ID"/>
        </w:rPr>
        <w:t xml:space="preserve">Menghitung kemiripan citra menggunakan </w:t>
      </w:r>
      <w:r w:rsidRPr="0014761F">
        <w:rPr>
          <w:i/>
          <w:color w:val="000000"/>
          <w:szCs w:val="24"/>
          <w:lang w:val="id-ID" w:eastAsia="id-ID"/>
        </w:rPr>
        <w:t>square-chord distance</w:t>
      </w:r>
    </w:p>
    <w:p w14:paraId="32B63034" w14:textId="077D3CAA" w:rsidR="00632CB6" w:rsidRPr="00632CB6" w:rsidRDefault="00632CB6" w:rsidP="00632CB6">
      <w:pPr>
        <w:widowControl w:val="0"/>
        <w:numPr>
          <w:ilvl w:val="0"/>
          <w:numId w:val="12"/>
        </w:numPr>
        <w:suppressAutoHyphens/>
        <w:ind w:left="1134"/>
      </w:pPr>
      <w:r w:rsidRPr="00632CB6">
        <w:rPr>
          <w:color w:val="000000"/>
          <w:szCs w:val="24"/>
          <w:lang w:val="id-ID" w:eastAsia="id-ID"/>
        </w:rPr>
        <w:t>Membuat tampilan sistem</w:t>
      </w:r>
      <w:r>
        <w:rPr>
          <w:color w:val="000000"/>
          <w:szCs w:val="24"/>
          <w:lang w:val="id-ID" w:eastAsia="id-ID"/>
        </w:rPr>
        <w:t>.</w:t>
      </w:r>
    </w:p>
    <w:p w14:paraId="2848AF63" w14:textId="77777777" w:rsidR="00632CB6" w:rsidRPr="00632CB6" w:rsidRDefault="00632CB6" w:rsidP="00632CB6">
      <w:pPr>
        <w:widowControl w:val="0"/>
        <w:suppressAutoHyphens/>
        <w:ind w:left="1134"/>
        <w:rPr>
          <w:rStyle w:val="StyleBold"/>
          <w:b w:val="0"/>
          <w:bCs w:val="0"/>
        </w:rPr>
      </w:pPr>
    </w:p>
    <w:p w14:paraId="29D4665D" w14:textId="77777777" w:rsidR="00632CB6" w:rsidRPr="00632CB6" w:rsidRDefault="00632CB6" w:rsidP="00632CB6">
      <w:pPr>
        <w:widowControl w:val="0"/>
        <w:numPr>
          <w:ilvl w:val="0"/>
          <w:numId w:val="2"/>
        </w:numPr>
        <w:tabs>
          <w:tab w:val="clear" w:pos="340"/>
          <w:tab w:val="num" w:pos="709"/>
        </w:tabs>
        <w:ind w:left="993"/>
        <w:rPr>
          <w:rStyle w:val="StyleBold"/>
          <w:b w:val="0"/>
          <w:bCs w:val="0"/>
        </w:rPr>
      </w:pPr>
      <w:r w:rsidRPr="0014761F">
        <w:rPr>
          <w:rStyle w:val="StyleBold"/>
        </w:rPr>
        <w:t>Pengujian dan Evaluasi</w:t>
      </w:r>
    </w:p>
    <w:p w14:paraId="14B3BE9F" w14:textId="4EA4A763" w:rsidR="00632CB6" w:rsidRDefault="00632CB6" w:rsidP="00632CB6">
      <w:pPr>
        <w:widowControl w:val="0"/>
        <w:ind w:left="993"/>
      </w:pPr>
      <w:r w:rsidRPr="0014761F">
        <w:t>Pada tahap ini dilakukan uji coba dengan menggunakan citra query untuk mencoba jalannya perangkat lunak telah sesuai dengan rancangan dan desain implementasi yang dibuat, juga untuk mencari kesalahan-kesalahan program yang mungkin terjadi untuk</w:t>
      </w:r>
      <w:r>
        <w:t xml:space="preserve"> </w:t>
      </w:r>
      <w:r w:rsidRPr="0014761F">
        <w:t>selanjunya dapat dilakukan penyempurnaan.</w:t>
      </w:r>
    </w:p>
    <w:p w14:paraId="1DB66D34" w14:textId="77777777" w:rsidR="00632CB6" w:rsidRPr="00632CB6" w:rsidRDefault="00632CB6" w:rsidP="00632CB6">
      <w:pPr>
        <w:widowControl w:val="0"/>
        <w:ind w:left="993"/>
        <w:rPr>
          <w:rStyle w:val="StyleBold"/>
          <w:b w:val="0"/>
          <w:bCs w:val="0"/>
        </w:rPr>
      </w:pPr>
    </w:p>
    <w:p w14:paraId="12C73858" w14:textId="77777777" w:rsidR="00632CB6" w:rsidRPr="0014761F" w:rsidRDefault="00632CB6" w:rsidP="00632CB6">
      <w:pPr>
        <w:pStyle w:val="ListParagraph"/>
        <w:numPr>
          <w:ilvl w:val="0"/>
          <w:numId w:val="2"/>
        </w:numPr>
        <w:tabs>
          <w:tab w:val="clear" w:pos="340"/>
          <w:tab w:val="num" w:pos="709"/>
        </w:tabs>
        <w:ind w:left="993"/>
        <w:rPr>
          <w:rStyle w:val="StyleBold"/>
          <w:b w:val="0"/>
          <w:bCs w:val="0"/>
        </w:rPr>
      </w:pPr>
      <w:r w:rsidRPr="0014761F">
        <w:rPr>
          <w:rStyle w:val="StyleBold"/>
        </w:rPr>
        <w:t>Penyusunan Buku Tugas Akhir</w:t>
      </w:r>
    </w:p>
    <w:p w14:paraId="3F9A4990" w14:textId="62840DAC" w:rsidR="0025360D" w:rsidRPr="0025360D" w:rsidRDefault="00DB57FD" w:rsidP="00632CB6">
      <w:pPr>
        <w:pStyle w:val="ListParagraph"/>
        <w:ind w:left="993"/>
        <w:rPr>
          <w:lang w:val="id-ID"/>
        </w:rPr>
      </w:pPr>
      <w:r w:rsidRPr="0014761F">
        <w:t xml:space="preserve">Pada tahap ini </w:t>
      </w:r>
      <w:r w:rsidRPr="0014761F">
        <w:rPr>
          <w:lang w:val="id-ID"/>
        </w:rPr>
        <w:t>di</w:t>
      </w:r>
      <w:r w:rsidR="006C5831" w:rsidRPr="0014761F">
        <w:t xml:space="preserve">lakukan </w:t>
      </w:r>
      <w:r w:rsidR="0014761F" w:rsidRPr="0014761F">
        <w:t xml:space="preserve">penyusunan laporan yang berisi dasar teori, dokumentasi dari perangkat lunak, </w:t>
      </w:r>
      <w:r w:rsidR="0014761F" w:rsidRPr="0014761F">
        <w:lastRenderedPageBreak/>
        <w:t>dan hasil-hasil yang diperoleh selama pengerjaan Tugas Akhir.</w:t>
      </w:r>
      <w:r w:rsidR="006C5831" w:rsidRPr="00232846">
        <w:t xml:space="preserve"> </w:t>
      </w:r>
    </w:p>
    <w:p w14:paraId="1D04F4E1" w14:textId="77777777" w:rsidR="00E94FD3" w:rsidRDefault="00E94FD3" w:rsidP="00140460">
      <w:pPr>
        <w:pStyle w:val="ListParagraph"/>
        <w:ind w:left="340"/>
      </w:pPr>
    </w:p>
    <w:p w14:paraId="62330DDD" w14:textId="77777777" w:rsidR="00A01AA3" w:rsidRPr="00DC33D5" w:rsidRDefault="00A01AA3" w:rsidP="00812E94">
      <w:pPr>
        <w:pStyle w:val="Heading2"/>
      </w:pPr>
      <w:bookmarkStart w:id="38" w:name="_Toc360782089"/>
      <w:bookmarkStart w:id="39" w:name="_Toc396905527"/>
      <w:r w:rsidRPr="00DC33D5">
        <w:t>Sistematika Penulisan</w:t>
      </w:r>
      <w:bookmarkEnd w:id="38"/>
      <w:bookmarkEnd w:id="39"/>
    </w:p>
    <w:p w14:paraId="5BA7C4FB" w14:textId="77777777" w:rsidR="006C5831" w:rsidRPr="00DC33D5" w:rsidRDefault="006C5831" w:rsidP="0016680C">
      <w:pPr>
        <w:ind w:firstLine="567"/>
        <w:rPr>
          <w:bCs/>
          <w:color w:val="000000"/>
        </w:rPr>
      </w:pPr>
      <w:r w:rsidRPr="00DC33D5">
        <w:t xml:space="preserve">Buku </w:t>
      </w:r>
      <w:r w:rsidR="00E3798E" w:rsidRPr="00DC33D5">
        <w:t>Tugas Akhir</w:t>
      </w:r>
      <w:r w:rsidRPr="00DC33D5">
        <w:t xml:space="preserve"> ini bertujuan untuk mendapatkan gambaran dari pengerjaan </w:t>
      </w:r>
      <w:r w:rsidR="00E3798E" w:rsidRPr="00DC33D5">
        <w:t>Tugas Akhir</w:t>
      </w:r>
      <w:r w:rsidR="00CB5794" w:rsidRPr="00DC33D5">
        <w:t xml:space="preserve"> ini. </w:t>
      </w:r>
      <w:r w:rsidR="00194B99" w:rsidRPr="00DC33D5">
        <w:t xml:space="preserve">Selain itu, </w:t>
      </w:r>
      <w:r w:rsidRPr="00DC33D5">
        <w:t>diharapkan dapat berguna untuk pembaca yang tertarik untuk melakukan pengembangan lebih lanjut.</w:t>
      </w:r>
      <w:r w:rsidR="00580550" w:rsidRPr="00DC33D5">
        <w:t xml:space="preserve"> </w:t>
      </w:r>
      <w:r w:rsidRPr="00DC33D5">
        <w:rPr>
          <w:bCs/>
          <w:color w:val="000000"/>
        </w:rPr>
        <w:t xml:space="preserve">Secara garis besar, buku </w:t>
      </w:r>
      <w:r w:rsidR="00E3798E" w:rsidRPr="00DC33D5">
        <w:rPr>
          <w:bCs/>
          <w:color w:val="000000"/>
        </w:rPr>
        <w:t>Tugas Akhir</w:t>
      </w:r>
      <w:r w:rsidRPr="00DC33D5">
        <w:rPr>
          <w:bCs/>
          <w:color w:val="000000"/>
        </w:rPr>
        <w:t xml:space="preserve"> ter</w:t>
      </w:r>
      <w:r w:rsidR="00DB57FD" w:rsidRPr="00DC33D5">
        <w:rPr>
          <w:bCs/>
          <w:color w:val="000000"/>
        </w:rPr>
        <w:t xml:space="preserve">diri atas beberapa bagian </w:t>
      </w:r>
      <w:r w:rsidR="00DB57FD" w:rsidRPr="00DC33D5">
        <w:rPr>
          <w:bCs/>
          <w:color w:val="000000"/>
          <w:lang w:val="id-ID"/>
        </w:rPr>
        <w:t>seperti berikut ini.</w:t>
      </w:r>
    </w:p>
    <w:p w14:paraId="4E3CA806" w14:textId="77777777" w:rsidR="006C5831" w:rsidRPr="00DC33D5" w:rsidRDefault="006C5831" w:rsidP="0037300A">
      <w:pPr>
        <w:pStyle w:val="ListParagraph"/>
        <w:numPr>
          <w:ilvl w:val="0"/>
          <w:numId w:val="3"/>
        </w:numPr>
        <w:tabs>
          <w:tab w:val="left" w:pos="360"/>
        </w:tabs>
        <w:ind w:left="1276" w:hanging="873"/>
        <w:rPr>
          <w:b/>
          <w:bCs/>
          <w:color w:val="000000"/>
        </w:rPr>
      </w:pPr>
      <w:r w:rsidRPr="00DC33D5">
        <w:rPr>
          <w:b/>
          <w:bCs/>
          <w:color w:val="000000"/>
        </w:rPr>
        <w:t>Pendahuluan</w:t>
      </w:r>
    </w:p>
    <w:p w14:paraId="0806DC07" w14:textId="77777777" w:rsidR="00B147E7" w:rsidRPr="00DC33D5" w:rsidRDefault="00D22292" w:rsidP="0037300A">
      <w:pPr>
        <w:ind w:left="1276"/>
      </w:pPr>
      <w:r w:rsidRPr="00DC33D5">
        <w:t xml:space="preserve">Bab ini berisi latar belakang masalah, tujuan dan manfaat pembuatan </w:t>
      </w:r>
      <w:r w:rsidR="00E3798E" w:rsidRPr="00DC33D5">
        <w:t>Tugas Akhir</w:t>
      </w:r>
      <w:r w:rsidRPr="00DC33D5">
        <w:t xml:space="preserve">, permasalahan, batasan masalah, metodologi yang digunakan, dan sistematika penyusunan </w:t>
      </w:r>
      <w:r w:rsidR="00E3798E" w:rsidRPr="00DC33D5">
        <w:t>Tugas Akhir</w:t>
      </w:r>
      <w:r w:rsidRPr="00DC33D5">
        <w:t>.</w:t>
      </w:r>
    </w:p>
    <w:p w14:paraId="0A33B6F6" w14:textId="1829D990" w:rsidR="006C5831" w:rsidRPr="00E724EA" w:rsidRDefault="00DC33D5" w:rsidP="0037300A">
      <w:pPr>
        <w:pStyle w:val="ListParagraph"/>
        <w:numPr>
          <w:ilvl w:val="0"/>
          <w:numId w:val="3"/>
        </w:numPr>
        <w:tabs>
          <w:tab w:val="left" w:pos="360"/>
        </w:tabs>
        <w:ind w:left="1276" w:hanging="873"/>
        <w:rPr>
          <w:b/>
          <w:bCs/>
          <w:color w:val="000000"/>
        </w:rPr>
      </w:pPr>
      <w:r w:rsidRPr="00E724EA">
        <w:rPr>
          <w:b/>
          <w:bCs/>
          <w:color w:val="000000"/>
          <w:lang w:val="id-ID"/>
        </w:rPr>
        <w:t>Tinjauan Pustaka</w:t>
      </w:r>
    </w:p>
    <w:p w14:paraId="7CFEBA9A" w14:textId="5410ADD8" w:rsidR="00B147E7" w:rsidRPr="00E724EA" w:rsidRDefault="00D22292" w:rsidP="0037300A">
      <w:pPr>
        <w:ind w:left="1276"/>
        <w:rPr>
          <w:b/>
          <w:bCs/>
          <w:color w:val="000000"/>
          <w:sz w:val="24"/>
          <w:szCs w:val="24"/>
        </w:rPr>
      </w:pPr>
      <w:r w:rsidRPr="00E724EA">
        <w:t xml:space="preserve">Bab ini </w:t>
      </w:r>
      <w:r w:rsidR="00DC33D5" w:rsidRPr="00E724EA">
        <w:t>berisi penjelasan secara detail mengenai dasar-dasar penunjang untuk mendukung pembuatan Tugas Akhir ini.</w:t>
      </w:r>
    </w:p>
    <w:p w14:paraId="5349B1D6" w14:textId="37970E21" w:rsidR="006C5831" w:rsidRPr="00E724EA" w:rsidRDefault="00DC33D5" w:rsidP="0037300A">
      <w:pPr>
        <w:pStyle w:val="ListParagraph"/>
        <w:numPr>
          <w:ilvl w:val="0"/>
          <w:numId w:val="3"/>
        </w:numPr>
        <w:tabs>
          <w:tab w:val="left" w:pos="360"/>
          <w:tab w:val="left" w:pos="900"/>
        </w:tabs>
        <w:ind w:left="1276" w:hanging="873"/>
        <w:rPr>
          <w:b/>
          <w:bCs/>
          <w:color w:val="000000"/>
        </w:rPr>
      </w:pPr>
      <w:r w:rsidRPr="00E724EA">
        <w:rPr>
          <w:b/>
          <w:bCs/>
          <w:color w:val="000000"/>
        </w:rPr>
        <w:t>Desain</w:t>
      </w:r>
      <w:r w:rsidR="00426B86" w:rsidRPr="00E724EA">
        <w:rPr>
          <w:b/>
          <w:bCs/>
          <w:color w:val="000000"/>
        </w:rPr>
        <w:t xml:space="preserve"> dan </w:t>
      </w:r>
      <w:r w:rsidR="000870F4" w:rsidRPr="00E724EA">
        <w:rPr>
          <w:b/>
          <w:bCs/>
          <w:color w:val="000000"/>
          <w:lang w:val="id-ID"/>
        </w:rPr>
        <w:t xml:space="preserve">Perancangan </w:t>
      </w:r>
    </w:p>
    <w:p w14:paraId="4D383D60" w14:textId="2A30864F" w:rsidR="00B147E7" w:rsidRPr="00E724EA" w:rsidRDefault="00D22292" w:rsidP="0037300A">
      <w:pPr>
        <w:ind w:left="1276"/>
        <w:rPr>
          <w:b/>
          <w:bCs/>
          <w:color w:val="000000"/>
          <w:sz w:val="24"/>
          <w:szCs w:val="24"/>
          <w:lang w:val="id-ID"/>
        </w:rPr>
      </w:pPr>
      <w:r w:rsidRPr="00E724EA">
        <w:t>Bab i</w:t>
      </w:r>
      <w:r w:rsidR="004A32FD" w:rsidRPr="00E724EA">
        <w:t xml:space="preserve">ni </w:t>
      </w:r>
      <w:r w:rsidR="00DC33D5" w:rsidRPr="00E724EA">
        <w:t>berisi penjelasan mengenai desain, perancangan dan data yang digunakan untuk memenuhi Tugas Akhir, serta urutan pelaksanaan percobaan.</w:t>
      </w:r>
    </w:p>
    <w:p w14:paraId="01977587" w14:textId="77777777" w:rsidR="000870F4" w:rsidRPr="00E724EA" w:rsidRDefault="000870F4" w:rsidP="0037300A">
      <w:pPr>
        <w:pStyle w:val="ListParagraph"/>
        <w:numPr>
          <w:ilvl w:val="0"/>
          <w:numId w:val="3"/>
        </w:numPr>
        <w:ind w:left="1276" w:hanging="873"/>
        <w:rPr>
          <w:b/>
          <w:bCs/>
          <w:color w:val="000000"/>
        </w:rPr>
      </w:pPr>
      <w:r w:rsidRPr="00E724EA">
        <w:rPr>
          <w:b/>
          <w:bCs/>
          <w:color w:val="000000"/>
          <w:lang w:val="id-ID"/>
        </w:rPr>
        <w:t xml:space="preserve">Implementasi </w:t>
      </w:r>
    </w:p>
    <w:p w14:paraId="2EB8D78E" w14:textId="0A125D5C" w:rsidR="00DC33D5" w:rsidRPr="00E724EA" w:rsidRDefault="00DC33D5" w:rsidP="00DC33D5">
      <w:pPr>
        <w:ind w:left="1276"/>
        <w:rPr>
          <w:b/>
          <w:bCs/>
          <w:color w:val="000000"/>
          <w:lang w:val="id-ID"/>
        </w:rPr>
      </w:pPr>
      <w:r w:rsidRPr="00E724EA">
        <w:t xml:space="preserve">Bab ini </w:t>
      </w:r>
      <w:r w:rsidRPr="00E724EA">
        <w:rPr>
          <w:lang w:val="id-ID"/>
        </w:rPr>
        <w:t>berisi implementasi temu kembali citra yang dibangun menggunakan MA</w:t>
      </w:r>
      <w:r w:rsidRPr="00E724EA">
        <w:rPr>
          <w:lang w:val="id-ID"/>
        </w:rPr>
        <w:t>TLAB sesuai dengan permasalahan dan batasan yang telah dijabarkan pada Bab 1.</w:t>
      </w:r>
    </w:p>
    <w:p w14:paraId="365DCB7D" w14:textId="77777777" w:rsidR="006C5831" w:rsidRPr="00E724EA" w:rsidRDefault="00330E4F" w:rsidP="0037300A">
      <w:pPr>
        <w:pStyle w:val="ListParagraph"/>
        <w:numPr>
          <w:ilvl w:val="0"/>
          <w:numId w:val="3"/>
        </w:numPr>
        <w:ind w:left="1276" w:hanging="873"/>
        <w:rPr>
          <w:b/>
          <w:bCs/>
          <w:color w:val="000000"/>
        </w:rPr>
      </w:pPr>
      <w:r w:rsidRPr="00E724EA">
        <w:rPr>
          <w:b/>
          <w:bCs/>
          <w:color w:val="000000"/>
        </w:rPr>
        <w:t>Pengujian</w:t>
      </w:r>
      <w:r w:rsidR="006C5831" w:rsidRPr="00E724EA">
        <w:rPr>
          <w:b/>
          <w:bCs/>
          <w:color w:val="000000"/>
        </w:rPr>
        <w:t xml:space="preserve"> dan Evaluasi</w:t>
      </w:r>
    </w:p>
    <w:p w14:paraId="61C83007" w14:textId="57E75B53" w:rsidR="00E724EA" w:rsidRPr="00E724EA" w:rsidRDefault="00D22292" w:rsidP="00E724EA">
      <w:pPr>
        <w:widowControl w:val="0"/>
        <w:ind w:left="1276"/>
      </w:pPr>
      <w:r w:rsidRPr="00E724EA">
        <w:t xml:space="preserve">Bab ini </w:t>
      </w:r>
      <w:r w:rsidR="00DC33D5" w:rsidRPr="00E724EA">
        <w:t>berisi penjelasan mengenai data hasil percobaan atau pengukuran, dan pembahasan mengenai hasil percobaan yang telah dilakukan.</w:t>
      </w:r>
    </w:p>
    <w:p w14:paraId="0985B926" w14:textId="26A59BBD" w:rsidR="006C5831" w:rsidRPr="00E724EA" w:rsidRDefault="00122780" w:rsidP="0037300A">
      <w:pPr>
        <w:pStyle w:val="ListParagraph"/>
        <w:numPr>
          <w:ilvl w:val="0"/>
          <w:numId w:val="3"/>
        </w:numPr>
        <w:ind w:left="1276" w:hanging="873"/>
        <w:rPr>
          <w:b/>
          <w:bCs/>
          <w:color w:val="000000"/>
        </w:rPr>
      </w:pPr>
      <w:r w:rsidRPr="00E724EA">
        <w:rPr>
          <w:b/>
          <w:bCs/>
          <w:color w:val="000000"/>
        </w:rPr>
        <w:t>Kesimpulan</w:t>
      </w:r>
      <w:r w:rsidR="00DC33D5" w:rsidRPr="00E724EA">
        <w:rPr>
          <w:b/>
          <w:bCs/>
          <w:color w:val="000000"/>
        </w:rPr>
        <w:t xml:space="preserve"> dan Saran</w:t>
      </w:r>
    </w:p>
    <w:p w14:paraId="448C9F4D" w14:textId="486D55A9" w:rsidR="00E724EA" w:rsidRPr="00E724EA" w:rsidRDefault="00E724EA" w:rsidP="00E724EA">
      <w:pPr>
        <w:pStyle w:val="ListParagraph"/>
        <w:ind w:left="1276"/>
      </w:pPr>
      <w:r w:rsidRPr="00E724EA">
        <w:t xml:space="preserve">Bab ini berisi hasil penelitian yang menjawab permasalahan atau yang berupa konsep, program, </w:t>
      </w:r>
      <w:r w:rsidRPr="00E724EA">
        <w:lastRenderedPageBreak/>
        <w:t>dan karya rancangan. Selain itu, pada bab ini diberikan saran-saran yang berisi hal-hal yang masih dapat dikerjakan dengan laebih baik dan dapat dikembangkan lebih lanjut, atau berisi masalah-masalah yang dialami pada proses pengerjaan Tugas Akhir.</w:t>
      </w:r>
    </w:p>
    <w:p w14:paraId="752A4159" w14:textId="5DAC107B" w:rsidR="00DC33D5" w:rsidRPr="00E724EA" w:rsidRDefault="00DC33D5" w:rsidP="0037300A">
      <w:pPr>
        <w:pStyle w:val="ListParagraph"/>
        <w:numPr>
          <w:ilvl w:val="0"/>
          <w:numId w:val="3"/>
        </w:numPr>
        <w:ind w:left="1276" w:hanging="873"/>
        <w:rPr>
          <w:b/>
          <w:bCs/>
          <w:color w:val="000000"/>
        </w:rPr>
      </w:pPr>
      <w:r w:rsidRPr="00E724EA">
        <w:rPr>
          <w:b/>
          <w:bCs/>
          <w:color w:val="000000"/>
        </w:rPr>
        <w:t>Daftar Pustaka</w:t>
      </w:r>
    </w:p>
    <w:p w14:paraId="1EE5950B" w14:textId="26B57D8A" w:rsidR="00DC33D5" w:rsidRPr="00E724EA" w:rsidRDefault="00DC33D5" w:rsidP="00632CB6">
      <w:pPr>
        <w:pStyle w:val="ListParagraph"/>
        <w:ind w:left="1276"/>
      </w:pPr>
      <w:r w:rsidRPr="00E724EA">
        <w:t>Merupakan daftar referensi yang digunakan untuk mengembangkan Tugas Akhir.</w:t>
      </w:r>
    </w:p>
    <w:p w14:paraId="01ADB289" w14:textId="076636C9" w:rsidR="0055076A" w:rsidRPr="007C63D5" w:rsidRDefault="007C63D5" w:rsidP="0055076A">
      <w:pPr>
        <w:jc w:val="left"/>
        <w:rPr>
          <w:highlight w:val="yellow"/>
          <w:lang w:val="id-ID"/>
        </w:rPr>
      </w:pPr>
      <w:r>
        <w:rPr>
          <w:highlight w:val="yellow"/>
          <w:lang w:val="id-ID"/>
        </w:rPr>
        <w:br w:type="page"/>
      </w:r>
    </w:p>
    <w:p w14:paraId="7FA6F580" w14:textId="77777777" w:rsidR="0055076A" w:rsidRPr="001459E4" w:rsidRDefault="0055076A" w:rsidP="0055076A">
      <w:pPr>
        <w:jc w:val="center"/>
        <w:sectPr w:rsidR="0055076A" w:rsidRPr="001459E4" w:rsidSect="00FD5D17">
          <w:headerReference w:type="even" r:id="rId16"/>
          <w:headerReference w:type="default" r:id="rId17"/>
          <w:footerReference w:type="even" r:id="rId18"/>
          <w:footerReference w:type="default" r:id="rId19"/>
          <w:headerReference w:type="first" r:id="rId20"/>
          <w:footerReference w:type="first" r:id="rId21"/>
          <w:pgSz w:w="8395" w:h="11909" w:code="11"/>
          <w:pgMar w:top="1418" w:right="1134" w:bottom="1418" w:left="1418" w:header="720" w:footer="720" w:gutter="0"/>
          <w:pgNumType w:start="1"/>
          <w:cols w:space="720"/>
          <w:titlePg/>
          <w:docGrid w:linePitch="360"/>
        </w:sectPr>
      </w:pPr>
      <w:r w:rsidRPr="000F5C1B">
        <w:rPr>
          <w:i/>
        </w:rPr>
        <w:lastRenderedPageBreak/>
        <w:t>[Halaman ini sengaja dikosongkan]</w:t>
      </w:r>
    </w:p>
    <w:p w14:paraId="4325377F" w14:textId="77777777" w:rsidR="00552CB7" w:rsidRPr="00B2377C" w:rsidRDefault="00B2377C" w:rsidP="00812E94">
      <w:pPr>
        <w:pStyle w:val="Heading1"/>
        <w:ind w:left="0"/>
        <w:rPr>
          <w:color w:val="FFFFFF" w:themeColor="background1"/>
        </w:rPr>
      </w:pPr>
      <w:bookmarkStart w:id="40" w:name="_Toc360782090"/>
      <w:bookmarkStart w:id="41" w:name="_Toc396905528"/>
      <w:r w:rsidRPr="00812E94">
        <w:lastRenderedPageBreak/>
        <w:t>BAB</w:t>
      </w:r>
      <w:r>
        <w:t xml:space="preserve"> II</w:t>
      </w:r>
      <w:r w:rsidR="00552CB7">
        <w:br/>
      </w:r>
      <w:r w:rsidR="000870F4">
        <w:rPr>
          <w:lang w:val="id-ID"/>
        </w:rPr>
        <w:t>DASAR TEORI</w:t>
      </w:r>
      <w:bookmarkEnd w:id="40"/>
      <w:bookmarkEnd w:id="41"/>
    </w:p>
    <w:p w14:paraId="05CEE79F" w14:textId="77777777" w:rsidR="004A234E" w:rsidRDefault="00352DAD" w:rsidP="00812E94">
      <w:pPr>
        <w:ind w:firstLine="720"/>
      </w:pPr>
      <w:r w:rsidRPr="005A0196">
        <w:t xml:space="preserve">Pada bab ini akan dibahas mengenai </w:t>
      </w:r>
      <w:r w:rsidR="000870F4">
        <w:rPr>
          <w:lang w:val="id-ID"/>
        </w:rPr>
        <w:t>teori-teori</w:t>
      </w:r>
      <w:r w:rsidRPr="005A0196">
        <w:t xml:space="preserve"> yang menjadi dasar dari pembuatan </w:t>
      </w:r>
      <w:r w:rsidR="00E3798E">
        <w:t>Tugas Akhir</w:t>
      </w:r>
      <w:r w:rsidR="00E12D64">
        <w:rPr>
          <w:lang w:val="id-ID"/>
        </w:rPr>
        <w:t>.</w:t>
      </w:r>
      <w:bookmarkStart w:id="42" w:name="_Toc389090062"/>
      <w:bookmarkStart w:id="43" w:name="_Toc389090498"/>
      <w:bookmarkStart w:id="44" w:name="_Toc389090620"/>
      <w:bookmarkStart w:id="45" w:name="_Toc394503601"/>
      <w:bookmarkStart w:id="46" w:name="_Toc396496744"/>
      <w:bookmarkEnd w:id="42"/>
      <w:bookmarkEnd w:id="43"/>
      <w:bookmarkEnd w:id="44"/>
      <w:bookmarkEnd w:id="45"/>
      <w:bookmarkEnd w:id="46"/>
    </w:p>
    <w:p w14:paraId="6D986220" w14:textId="77777777" w:rsidR="00447797" w:rsidRPr="00447797" w:rsidRDefault="00447797" w:rsidP="00447797"/>
    <w:p w14:paraId="09F95BA4" w14:textId="77777777" w:rsidR="00812E94" w:rsidRPr="00812E94" w:rsidRDefault="00812E94" w:rsidP="00812E94">
      <w:pPr>
        <w:ind w:firstLine="720"/>
        <w:rPr>
          <w:b/>
          <w:smallCaps/>
          <w:vanish/>
          <w:spacing w:val="5"/>
          <w:sz w:val="24"/>
          <w:szCs w:val="36"/>
        </w:rPr>
      </w:pPr>
    </w:p>
    <w:p w14:paraId="3E3D595A" w14:textId="77777777" w:rsidR="003C3A4B" w:rsidRPr="004A234E" w:rsidRDefault="00A2105F" w:rsidP="00812E94">
      <w:pPr>
        <w:pStyle w:val="Heading2"/>
      </w:pPr>
      <w:bookmarkStart w:id="47" w:name="_Toc396905529"/>
      <w:r w:rsidRPr="004A234E">
        <w:t xml:space="preserve">Aplikasi Terkait </w:t>
      </w:r>
      <w:r w:rsidRPr="009937BB">
        <w:t>yang</w:t>
      </w:r>
      <w:r w:rsidRPr="004A234E">
        <w:t xml:space="preserve"> Pernah Dikembangkan</w:t>
      </w:r>
      <w:bookmarkEnd w:id="47"/>
    </w:p>
    <w:p w14:paraId="5299A311" w14:textId="77777777" w:rsidR="001D631B" w:rsidRDefault="001D631B" w:rsidP="006D3670">
      <w:pPr>
        <w:ind w:firstLine="720"/>
      </w:pPr>
      <w:r>
        <w:t>Selama beberapa tahun terakhir, telah dikembangkan aplikasi perangkat bergerak untuk pengguna dengan kebutuhan khusus yaitu proyek Sc@ut</w:t>
      </w:r>
      <w:sdt>
        <w:sdtPr>
          <w:id w:val="-2094773739"/>
          <w:citation/>
        </w:sdtPr>
        <w:sdtContent>
          <w:r w:rsidR="003F7E93">
            <w:fldChar w:fldCharType="begin"/>
          </w:r>
          <w:r w:rsidR="003F7E93">
            <w:instrText xml:space="preserve"> CITATION MJR09 \l 1033 </w:instrText>
          </w:r>
          <w:r w:rsidR="003F7E93">
            <w:fldChar w:fldCharType="separate"/>
          </w:r>
          <w:r w:rsidR="003F7E93">
            <w:rPr>
              <w:noProof/>
            </w:rPr>
            <w:t xml:space="preserve"> [</w:t>
          </w:r>
          <w:hyperlink w:anchor="MJR09" w:history="1">
            <w:r w:rsidR="003F7E93">
              <w:rPr>
                <w:noProof/>
              </w:rPr>
              <w:t>5</w:t>
            </w:r>
          </w:hyperlink>
          <w:r w:rsidR="003F7E93">
            <w:rPr>
              <w:noProof/>
            </w:rPr>
            <w:t>]</w:t>
          </w:r>
          <w:r w:rsidR="003F7E93">
            <w:fldChar w:fldCharType="end"/>
          </w:r>
        </w:sdtContent>
      </w:sdt>
      <w:r>
        <w:t>. Proyek ini terdiri dari sebuah platform AAC (</w:t>
      </w:r>
      <w:r>
        <w:rPr>
          <w:i/>
        </w:rPr>
        <w:t>Augmentative and Alternative Communication</w:t>
      </w:r>
      <w:r>
        <w:t xml:space="preserve">) untuk orang yang bermasalah dalam komunikasi. Dalam konteks ini sistem AAC dapat menjadi alat yang sangat kuat untuk memungkinkan siswa dengan ketidakmampuan </w:t>
      </w:r>
      <w:r w:rsidR="00004365">
        <w:t>komunikasi secara berat dapat berpartisipasi dalam kegiatan pembelajaran bersama rekan-rekan normal mereka. Sehingga AAC banyak digunakan dalam lingkungan pendidikan dan sosial.</w:t>
      </w:r>
      <w:r w:rsidR="004608B9">
        <w:t xml:space="preserve"> Manfaat utama Sc@ut adalah menambah niat untuk berkomunikasi, mengerti bahasa, mengurangi perilaku mengganggu dan meningkatkan integrasi dengan lingkungan sosial</w:t>
      </w:r>
      <w:r w:rsidR="003F7E93">
        <w:t xml:space="preserve"> </w:t>
      </w:r>
      <w:sdt>
        <w:sdtPr>
          <w:id w:val="-599267270"/>
          <w:citation/>
        </w:sdtPr>
        <w:sdtContent>
          <w:r w:rsidR="003F7E93">
            <w:fldChar w:fldCharType="begin"/>
          </w:r>
          <w:r w:rsidR="003F7E93">
            <w:instrText xml:space="preserve"> CITATION AFe09 \l 1033 </w:instrText>
          </w:r>
          <w:r w:rsidR="003F7E93">
            <w:fldChar w:fldCharType="separate"/>
          </w:r>
          <w:r w:rsidR="003F7E93">
            <w:rPr>
              <w:noProof/>
            </w:rPr>
            <w:t>[</w:t>
          </w:r>
          <w:hyperlink w:anchor="AFe09" w:history="1">
            <w:r w:rsidR="003F7E93">
              <w:rPr>
                <w:noProof/>
              </w:rPr>
              <w:t>6</w:t>
            </w:r>
          </w:hyperlink>
          <w:r w:rsidR="003F7E93">
            <w:rPr>
              <w:noProof/>
            </w:rPr>
            <w:t>]</w:t>
          </w:r>
          <w:r w:rsidR="003F7E93">
            <w:fldChar w:fldCharType="end"/>
          </w:r>
        </w:sdtContent>
      </w:sdt>
      <w:r w:rsidR="004608B9">
        <w:t xml:space="preserve">. Penggunaan Sc@ut dengan perangkat bergerak menunjukkan pendekatan pertama dengan pembelajaran berbasis perangkat bergerak sejak komunikasi adalah salah satu pengembangan proses belajar anak di sekolah. Pendidik dapat merubah </w:t>
      </w:r>
      <w:r w:rsidR="00F047B7">
        <w:t>muatan</w:t>
      </w:r>
      <w:r w:rsidR="004608B9">
        <w:t xml:space="preserve"> interaksi, menyesuaikan dengan konteks pendidikan, dan aplikasi dapat digunakan untuk membantu proses belajar.</w:t>
      </w:r>
      <w:r w:rsidR="002A4AF5">
        <w:t xml:space="preserve"> </w:t>
      </w:r>
      <w:r w:rsidR="001723F5">
        <w:fldChar w:fldCharType="begin"/>
      </w:r>
      <w:r w:rsidR="001723F5">
        <w:instrText xml:space="preserve"> REF _Ref396497424 \h </w:instrText>
      </w:r>
      <w:r w:rsidR="001723F5">
        <w:fldChar w:fldCharType="separate"/>
      </w:r>
      <w:r w:rsidR="002836B7">
        <w:t xml:space="preserve">Gambar </w:t>
      </w:r>
      <w:r w:rsidR="002836B7">
        <w:rPr>
          <w:noProof/>
        </w:rPr>
        <w:t>2</w:t>
      </w:r>
      <w:r w:rsidR="002836B7">
        <w:t>.</w:t>
      </w:r>
      <w:r w:rsidR="002836B7">
        <w:rPr>
          <w:noProof/>
        </w:rPr>
        <w:t>1</w:t>
      </w:r>
      <w:r w:rsidR="001723F5">
        <w:fldChar w:fldCharType="end"/>
      </w:r>
      <w:r w:rsidR="001723F5">
        <w:t xml:space="preserve"> </w:t>
      </w:r>
      <w:r w:rsidR="002A4AF5">
        <w:t>adalah contoh perangkat elektronik PocketPC dan NintendoDS sebagai implementasi AAC secara sederhana.</w:t>
      </w:r>
    </w:p>
    <w:p w14:paraId="6B11A70E" w14:textId="77777777" w:rsidR="002A4AF5" w:rsidRDefault="002A4AF5" w:rsidP="006D3670">
      <w:pPr>
        <w:ind w:firstLine="720"/>
      </w:pPr>
    </w:p>
    <w:p w14:paraId="1F42A2CC" w14:textId="77777777" w:rsidR="009937BB" w:rsidRDefault="004608B9" w:rsidP="009937BB">
      <w:pPr>
        <w:keepNext/>
        <w:jc w:val="center"/>
      </w:pPr>
      <w:r>
        <w:rPr>
          <w:noProof/>
          <w:color w:val="000000"/>
          <w:sz w:val="20"/>
          <w:szCs w:val="20"/>
          <w:lang w:eastAsia="en-US"/>
        </w:rPr>
        <w:drawing>
          <wp:inline distT="0" distB="0" distL="0" distR="0" wp14:anchorId="28D31E15" wp14:editId="4635D835">
            <wp:extent cx="2553005" cy="937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64690" cy="942131"/>
                    </a:xfrm>
                    <a:prstGeom prst="rect">
                      <a:avLst/>
                    </a:prstGeom>
                    <a:noFill/>
                    <a:ln>
                      <a:noFill/>
                    </a:ln>
                  </pic:spPr>
                </pic:pic>
              </a:graphicData>
            </a:graphic>
          </wp:inline>
        </w:drawing>
      </w:r>
    </w:p>
    <w:p w14:paraId="5A6C365D" w14:textId="77777777" w:rsidR="004608B9" w:rsidRDefault="009937BB" w:rsidP="009937BB">
      <w:pPr>
        <w:pStyle w:val="Caption"/>
      </w:pPr>
      <w:bookmarkStart w:id="48" w:name="_Ref396497424"/>
      <w:bookmarkStart w:id="49" w:name="_Toc396905594"/>
      <w:r>
        <w:t xml:space="preserve">Gambar </w:t>
      </w:r>
      <w:r w:rsidR="005514D2">
        <w:fldChar w:fldCharType="begin"/>
      </w:r>
      <w:r w:rsidR="005514D2">
        <w:instrText xml:space="preserve"> STYLEREF 1 \s </w:instrText>
      </w:r>
      <w:r w:rsidR="005514D2">
        <w:fldChar w:fldCharType="separate"/>
      </w:r>
      <w:r w:rsidR="002836B7">
        <w:rPr>
          <w:noProof/>
        </w:rPr>
        <w:t>2</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w:t>
      </w:r>
      <w:r w:rsidR="005514D2">
        <w:fldChar w:fldCharType="end"/>
      </w:r>
      <w:bookmarkEnd w:id="48"/>
      <w:r>
        <w:t xml:space="preserve"> Sc@ut untuk PocketPC dan NintendoDs</w:t>
      </w:r>
      <w:bookmarkEnd w:id="49"/>
    </w:p>
    <w:p w14:paraId="046E67DA" w14:textId="77777777" w:rsidR="004608B9" w:rsidRPr="004608B9" w:rsidRDefault="004608B9" w:rsidP="006D3670">
      <w:pPr>
        <w:ind w:firstLine="720"/>
      </w:pPr>
      <w:r>
        <w:lastRenderedPageBreak/>
        <w:t xml:space="preserve">Beberapa interaksi yang telah dikembangkan antara </w:t>
      </w:r>
      <w:r w:rsidRPr="004608B9">
        <w:t>lingkungan dengan alat belajar dan mengajar</w:t>
      </w:r>
      <w:r w:rsidR="00841EAD">
        <w:t xml:space="preserve"> </w:t>
      </w:r>
      <w:sdt>
        <w:sdtPr>
          <w:id w:val="-1750497045"/>
          <w:citation/>
        </w:sdtPr>
        <w:sdtContent>
          <w:r w:rsidR="003F7E93">
            <w:fldChar w:fldCharType="begin"/>
          </w:r>
          <w:r w:rsidR="003F7E93">
            <w:instrText xml:space="preserve"> CITATION Fer12 \l 1033 </w:instrText>
          </w:r>
          <w:r w:rsidR="003F7E93">
            <w:fldChar w:fldCharType="separate"/>
          </w:r>
          <w:r w:rsidR="003F7E93">
            <w:rPr>
              <w:noProof/>
            </w:rPr>
            <w:t>[</w:t>
          </w:r>
          <w:hyperlink w:anchor="Fer12" w:history="1">
            <w:r w:rsidR="003F7E93">
              <w:rPr>
                <w:noProof/>
              </w:rPr>
              <w:t>3</w:t>
            </w:r>
          </w:hyperlink>
          <w:r w:rsidR="003F7E93">
            <w:rPr>
              <w:noProof/>
            </w:rPr>
            <w:t>]</w:t>
          </w:r>
          <w:r w:rsidR="003F7E93">
            <w:fldChar w:fldCharType="end"/>
          </w:r>
        </w:sdtContent>
      </w:sdt>
      <w:r w:rsidRPr="004608B9">
        <w:t xml:space="preserve"> seperti berikut:</w:t>
      </w:r>
    </w:p>
    <w:p w14:paraId="1A92D669" w14:textId="77777777" w:rsidR="00D0671A" w:rsidRDefault="004608B9" w:rsidP="00D0671A">
      <w:pPr>
        <w:pStyle w:val="Heading4"/>
        <w:ind w:left="360" w:hanging="360"/>
        <w:rPr>
          <w:b w:val="0"/>
          <w:sz w:val="22"/>
          <w:szCs w:val="22"/>
          <w:lang w:val="en-US"/>
        </w:rPr>
      </w:pPr>
      <w:r>
        <w:rPr>
          <w:b w:val="0"/>
          <w:sz w:val="22"/>
          <w:szCs w:val="22"/>
        </w:rPr>
        <w:t>Vtech</w:t>
      </w:r>
    </w:p>
    <w:p w14:paraId="0E38472D" w14:textId="77777777" w:rsidR="004608B9" w:rsidRPr="004608B9" w:rsidRDefault="00D0671A" w:rsidP="00D0671A">
      <w:pPr>
        <w:pStyle w:val="Heading4"/>
        <w:numPr>
          <w:ilvl w:val="0"/>
          <w:numId w:val="0"/>
        </w:numPr>
        <w:ind w:left="360"/>
        <w:rPr>
          <w:b w:val="0"/>
          <w:sz w:val="22"/>
          <w:szCs w:val="22"/>
          <w:lang w:val="en-US"/>
        </w:rPr>
      </w:pPr>
      <w:r>
        <w:rPr>
          <w:b w:val="0"/>
          <w:sz w:val="22"/>
          <w:szCs w:val="22"/>
          <w:lang w:val="en-US"/>
        </w:rPr>
        <w:t>M</w:t>
      </w:r>
      <w:r w:rsidR="004608B9" w:rsidRPr="004608B9">
        <w:rPr>
          <w:b w:val="0"/>
          <w:sz w:val="22"/>
          <w:szCs w:val="22"/>
        </w:rPr>
        <w:t xml:space="preserve">enggabungkan hiburan elektronik dan </w:t>
      </w:r>
      <w:r w:rsidR="00F047B7">
        <w:rPr>
          <w:b w:val="0"/>
          <w:sz w:val="22"/>
          <w:szCs w:val="22"/>
          <w:lang w:val="en-US"/>
        </w:rPr>
        <w:t>muatan</w:t>
      </w:r>
      <w:r w:rsidR="004608B9" w:rsidRPr="004608B9">
        <w:rPr>
          <w:b w:val="0"/>
          <w:sz w:val="22"/>
          <w:szCs w:val="22"/>
        </w:rPr>
        <w:t xml:space="preserve"> menarik yang membantu anak belajar, namun produk bukan ditargetkan untuk anak dengan kebutuhan pendidikan khusus</w:t>
      </w:r>
      <w:r>
        <w:rPr>
          <w:b w:val="0"/>
          <w:sz w:val="22"/>
          <w:szCs w:val="22"/>
          <w:lang w:val="en-US"/>
        </w:rPr>
        <w:t>.</w:t>
      </w:r>
    </w:p>
    <w:p w14:paraId="200F3256" w14:textId="77777777" w:rsidR="00D0671A" w:rsidRDefault="004608B9" w:rsidP="00D0671A">
      <w:pPr>
        <w:pStyle w:val="Heading4"/>
        <w:ind w:left="360" w:hanging="360"/>
        <w:rPr>
          <w:b w:val="0"/>
          <w:sz w:val="22"/>
          <w:szCs w:val="22"/>
          <w:lang w:val="en-US"/>
        </w:rPr>
      </w:pPr>
      <w:r>
        <w:rPr>
          <w:b w:val="0"/>
          <w:sz w:val="22"/>
          <w:szCs w:val="22"/>
        </w:rPr>
        <w:t>Click</w:t>
      </w:r>
    </w:p>
    <w:p w14:paraId="020ACE6F" w14:textId="77777777" w:rsidR="004608B9" w:rsidRPr="004608B9" w:rsidRDefault="00D0671A" w:rsidP="00D0671A">
      <w:pPr>
        <w:pStyle w:val="Heading4"/>
        <w:numPr>
          <w:ilvl w:val="0"/>
          <w:numId w:val="0"/>
        </w:numPr>
        <w:ind w:left="360"/>
        <w:rPr>
          <w:b w:val="0"/>
          <w:sz w:val="22"/>
          <w:szCs w:val="22"/>
          <w:lang w:val="en-US"/>
        </w:rPr>
      </w:pPr>
      <w:r>
        <w:rPr>
          <w:b w:val="0"/>
          <w:sz w:val="22"/>
          <w:szCs w:val="22"/>
          <w:lang w:val="en-US"/>
        </w:rPr>
        <w:t>M</w:t>
      </w:r>
      <w:r w:rsidR="004608B9" w:rsidRPr="004608B9">
        <w:rPr>
          <w:b w:val="0"/>
          <w:sz w:val="22"/>
          <w:szCs w:val="22"/>
        </w:rPr>
        <w:t>emperkenalkan aktivitas kreasi setiap individu, tapi hanya berjalan pada komputer desktop</w:t>
      </w:r>
      <w:r>
        <w:rPr>
          <w:b w:val="0"/>
          <w:sz w:val="22"/>
          <w:szCs w:val="22"/>
          <w:lang w:val="en-US"/>
        </w:rPr>
        <w:t>.</w:t>
      </w:r>
    </w:p>
    <w:p w14:paraId="739E2CD9" w14:textId="77777777" w:rsidR="00D0671A" w:rsidRPr="00D0671A" w:rsidRDefault="004608B9" w:rsidP="00D0671A">
      <w:pPr>
        <w:pStyle w:val="Heading4"/>
        <w:ind w:left="360" w:hanging="360"/>
        <w:rPr>
          <w:b w:val="0"/>
          <w:sz w:val="22"/>
          <w:szCs w:val="22"/>
        </w:rPr>
      </w:pPr>
      <w:r>
        <w:rPr>
          <w:b w:val="0"/>
          <w:sz w:val="22"/>
          <w:szCs w:val="22"/>
        </w:rPr>
        <w:t>Hot Potatoes</w:t>
      </w:r>
    </w:p>
    <w:p w14:paraId="162B6757" w14:textId="77777777" w:rsidR="004608B9" w:rsidRPr="004608B9" w:rsidRDefault="00D0671A" w:rsidP="00D0671A">
      <w:pPr>
        <w:pStyle w:val="Heading4"/>
        <w:numPr>
          <w:ilvl w:val="0"/>
          <w:numId w:val="0"/>
        </w:numPr>
        <w:ind w:left="360"/>
        <w:rPr>
          <w:b w:val="0"/>
          <w:sz w:val="22"/>
          <w:szCs w:val="22"/>
        </w:rPr>
      </w:pPr>
      <w:r>
        <w:rPr>
          <w:b w:val="0"/>
          <w:sz w:val="22"/>
          <w:szCs w:val="22"/>
          <w:lang w:val="en-US"/>
        </w:rPr>
        <w:t xml:space="preserve">Aplikasi ini </w:t>
      </w:r>
      <w:r w:rsidR="004608B9" w:rsidRPr="004608B9">
        <w:rPr>
          <w:b w:val="0"/>
          <w:sz w:val="22"/>
          <w:szCs w:val="22"/>
        </w:rPr>
        <w:t>cocok untuk membuat interaksi dengan banyak pilihan, jawaban singkat, kalimat campur, teka-teki silang, pencocokan, dan penyortiran</w:t>
      </w:r>
      <w:r w:rsidR="004608B9" w:rsidRPr="004608B9">
        <w:rPr>
          <w:b w:val="0"/>
          <w:sz w:val="22"/>
          <w:szCs w:val="22"/>
          <w:lang w:val="en-US"/>
        </w:rPr>
        <w:t>.</w:t>
      </w:r>
    </w:p>
    <w:p w14:paraId="1A282B61" w14:textId="77777777" w:rsidR="00A6791E" w:rsidRDefault="00A6791E" w:rsidP="00A6791E">
      <w:r>
        <w:t>Aplikasi diatas memiliki masalah dimana tidak dikhususkan untuk siswa dengan kebutuhan khusus, contoh aplikasi lain yang mencoba membahas isu tersebut:</w:t>
      </w:r>
    </w:p>
    <w:p w14:paraId="1214F99D" w14:textId="77777777" w:rsidR="00D0671A" w:rsidRDefault="00A6791E" w:rsidP="00D0671A">
      <w:pPr>
        <w:pStyle w:val="Heading4"/>
        <w:numPr>
          <w:ilvl w:val="3"/>
          <w:numId w:val="38"/>
        </w:numPr>
        <w:ind w:left="360" w:hanging="360"/>
        <w:rPr>
          <w:b w:val="0"/>
          <w:sz w:val="22"/>
          <w:szCs w:val="22"/>
          <w:lang w:val="en-US"/>
        </w:rPr>
      </w:pPr>
      <w:r>
        <w:rPr>
          <w:b w:val="0"/>
          <w:sz w:val="22"/>
          <w:szCs w:val="22"/>
        </w:rPr>
        <w:t>In</w:t>
      </w:r>
    </w:p>
    <w:p w14:paraId="49B8B98D" w14:textId="77777777" w:rsidR="00A6791E" w:rsidRPr="007577A6" w:rsidRDefault="00D0671A" w:rsidP="00D0671A">
      <w:pPr>
        <w:pStyle w:val="Heading4"/>
        <w:numPr>
          <w:ilvl w:val="0"/>
          <w:numId w:val="0"/>
        </w:numPr>
        <w:ind w:left="360"/>
        <w:rPr>
          <w:b w:val="0"/>
          <w:sz w:val="22"/>
          <w:szCs w:val="22"/>
          <w:lang w:val="en-US"/>
        </w:rPr>
      </w:pPr>
      <w:r w:rsidRPr="007577A6">
        <w:rPr>
          <w:b w:val="0"/>
          <w:sz w:val="22"/>
          <w:szCs w:val="22"/>
          <w:lang w:val="en-US"/>
        </w:rPr>
        <w:t>A</w:t>
      </w:r>
      <w:r w:rsidR="00A6791E" w:rsidRPr="007577A6">
        <w:rPr>
          <w:b w:val="0"/>
          <w:sz w:val="22"/>
          <w:szCs w:val="22"/>
        </w:rPr>
        <w:t xml:space="preserve">plikasi perangkat bergerak yang dirancang untuk orang dengan kebutuhan khusus dari ringan hingga parah. Fokus </w:t>
      </w:r>
      <w:r w:rsidR="00A6791E" w:rsidRPr="007577A6">
        <w:rPr>
          <w:b w:val="0"/>
          <w:sz w:val="22"/>
          <w:szCs w:val="22"/>
          <w:lang w:val="en-US"/>
        </w:rPr>
        <w:t>aplikasi ini</w:t>
      </w:r>
      <w:r w:rsidR="00A6791E" w:rsidRPr="007577A6">
        <w:rPr>
          <w:b w:val="0"/>
          <w:sz w:val="22"/>
          <w:szCs w:val="22"/>
        </w:rPr>
        <w:t xml:space="preserve"> memelihara proses belajar secara langsung, kecepatan belajar yang fleksibel, dan struktur yang tetap. Profil pengguna sudah disediakan oleh aplikasi namun tidak dapat dikonfigurasi. Pendidik tidak dapat turut campur dalam pembuatan dan tidak dapat merubahnya</w:t>
      </w:r>
      <w:r w:rsidRPr="007577A6">
        <w:rPr>
          <w:b w:val="0"/>
          <w:sz w:val="22"/>
          <w:szCs w:val="22"/>
          <w:lang w:val="en-US"/>
        </w:rPr>
        <w:t>.</w:t>
      </w:r>
    </w:p>
    <w:p w14:paraId="4EB334EE" w14:textId="77777777" w:rsidR="00D0671A" w:rsidRPr="007577A6" w:rsidRDefault="00A6791E" w:rsidP="00D0671A">
      <w:pPr>
        <w:pStyle w:val="Heading4"/>
        <w:ind w:left="360" w:hanging="360"/>
        <w:rPr>
          <w:b w:val="0"/>
          <w:sz w:val="22"/>
          <w:szCs w:val="22"/>
          <w:lang w:val="en-US"/>
        </w:rPr>
      </w:pPr>
      <w:r w:rsidRPr="007577A6">
        <w:rPr>
          <w:b w:val="0"/>
          <w:sz w:val="22"/>
          <w:szCs w:val="22"/>
        </w:rPr>
        <w:t>IwriteWords</w:t>
      </w:r>
    </w:p>
    <w:p w14:paraId="4C027F14" w14:textId="77777777" w:rsidR="00A6791E" w:rsidRPr="007577A6" w:rsidRDefault="00D0671A" w:rsidP="00D0671A">
      <w:pPr>
        <w:pStyle w:val="Heading4"/>
        <w:numPr>
          <w:ilvl w:val="0"/>
          <w:numId w:val="0"/>
        </w:numPr>
        <w:ind w:left="360"/>
        <w:rPr>
          <w:b w:val="0"/>
          <w:sz w:val="22"/>
          <w:szCs w:val="22"/>
          <w:lang w:val="en-US"/>
        </w:rPr>
      </w:pPr>
      <w:r w:rsidRPr="007577A6">
        <w:rPr>
          <w:b w:val="0"/>
          <w:sz w:val="22"/>
          <w:szCs w:val="22"/>
          <w:lang w:val="en-US"/>
        </w:rPr>
        <w:t>A</w:t>
      </w:r>
      <w:r w:rsidR="00A6791E" w:rsidRPr="007577A6">
        <w:rPr>
          <w:b w:val="0"/>
          <w:sz w:val="22"/>
          <w:szCs w:val="22"/>
        </w:rPr>
        <w:t xml:space="preserve">plikasi berbasis </w:t>
      </w:r>
      <w:r w:rsidR="00A6791E" w:rsidRPr="007577A6">
        <w:rPr>
          <w:b w:val="0"/>
          <w:sz w:val="22"/>
          <w:szCs w:val="22"/>
          <w:lang w:val="en-US"/>
        </w:rPr>
        <w:t>sistem operasi</w:t>
      </w:r>
      <w:r w:rsidR="00A6791E" w:rsidRPr="007577A6">
        <w:rPr>
          <w:b w:val="0"/>
          <w:sz w:val="22"/>
          <w:szCs w:val="22"/>
        </w:rPr>
        <w:t xml:space="preserve"> i</w:t>
      </w:r>
      <w:r w:rsidR="001723F5">
        <w:rPr>
          <w:b w:val="0"/>
          <w:sz w:val="22"/>
          <w:szCs w:val="22"/>
          <w:lang w:val="en-US"/>
        </w:rPr>
        <w:t xml:space="preserve">OS </w:t>
      </w:r>
      <w:r w:rsidR="00A6791E" w:rsidRPr="007577A6">
        <w:rPr>
          <w:b w:val="0"/>
          <w:sz w:val="22"/>
          <w:szCs w:val="22"/>
        </w:rPr>
        <w:t xml:space="preserve">yang mengajarkan anak menulis </w:t>
      </w:r>
      <w:r w:rsidR="00A6791E" w:rsidRPr="007577A6">
        <w:rPr>
          <w:b w:val="0"/>
          <w:sz w:val="22"/>
          <w:szCs w:val="22"/>
          <w:lang w:val="en-US"/>
        </w:rPr>
        <w:t>dengan</w:t>
      </w:r>
      <w:r w:rsidR="00A6791E" w:rsidRPr="007577A6">
        <w:rPr>
          <w:b w:val="0"/>
          <w:sz w:val="22"/>
          <w:szCs w:val="22"/>
        </w:rPr>
        <w:t xml:space="preserve"> bermain sebuah game yang menarik</w:t>
      </w:r>
      <w:r w:rsidRPr="007577A6">
        <w:rPr>
          <w:b w:val="0"/>
          <w:sz w:val="22"/>
          <w:szCs w:val="22"/>
          <w:lang w:val="en-US"/>
        </w:rPr>
        <w:t>.</w:t>
      </w:r>
    </w:p>
    <w:p w14:paraId="16D1FC55" w14:textId="77777777" w:rsidR="00D0671A" w:rsidRPr="007577A6" w:rsidRDefault="00A6791E" w:rsidP="00D0671A">
      <w:pPr>
        <w:pStyle w:val="Heading4"/>
        <w:ind w:left="360" w:hanging="360"/>
        <w:rPr>
          <w:b w:val="0"/>
          <w:sz w:val="22"/>
          <w:szCs w:val="22"/>
        </w:rPr>
      </w:pPr>
      <w:r w:rsidRPr="007577A6">
        <w:rPr>
          <w:b w:val="0"/>
          <w:sz w:val="22"/>
          <w:szCs w:val="22"/>
        </w:rPr>
        <w:t>Proloquo2Go</w:t>
      </w:r>
    </w:p>
    <w:p w14:paraId="10CA0918" w14:textId="77777777" w:rsidR="00A6791E" w:rsidRPr="007577A6" w:rsidRDefault="00D0671A" w:rsidP="00D0671A">
      <w:pPr>
        <w:pStyle w:val="Heading4"/>
        <w:numPr>
          <w:ilvl w:val="0"/>
          <w:numId w:val="0"/>
        </w:numPr>
        <w:ind w:left="360"/>
        <w:rPr>
          <w:b w:val="0"/>
          <w:sz w:val="22"/>
          <w:szCs w:val="22"/>
        </w:rPr>
      </w:pPr>
      <w:r w:rsidRPr="007577A6">
        <w:rPr>
          <w:b w:val="0"/>
          <w:sz w:val="22"/>
          <w:szCs w:val="22"/>
          <w:lang w:val="en-US"/>
        </w:rPr>
        <w:t>P</w:t>
      </w:r>
      <w:r w:rsidR="00A6791E" w:rsidRPr="007577A6">
        <w:rPr>
          <w:b w:val="0"/>
          <w:sz w:val="22"/>
          <w:szCs w:val="22"/>
        </w:rPr>
        <w:t>roduk yang memberikan solusi komunikasi untuk orang yang memiliki kesulitan berbicara</w:t>
      </w:r>
      <w:r w:rsidR="00A6791E" w:rsidRPr="007577A6">
        <w:rPr>
          <w:b w:val="0"/>
          <w:sz w:val="22"/>
          <w:szCs w:val="22"/>
          <w:lang w:val="en-US"/>
        </w:rPr>
        <w:t>.</w:t>
      </w:r>
    </w:p>
    <w:p w14:paraId="31CBAABF" w14:textId="77777777" w:rsidR="009F1A84" w:rsidRDefault="00A6791E" w:rsidP="000F2CC3">
      <w:r w:rsidRPr="007577A6">
        <w:t>Aplikasi diatas telah</w:t>
      </w:r>
      <w:r w:rsidR="000F2CC3" w:rsidRPr="007577A6">
        <w:t xml:space="preserve"> didesain untuk pe</w:t>
      </w:r>
      <w:r w:rsidR="000F2CC3">
        <w:t>nggunaan individu namun tidak dapat dikonfigurasi sesuai keinginan pengguna.</w:t>
      </w:r>
      <w:r w:rsidR="00DF0BBC">
        <w:t xml:space="preserve"> </w:t>
      </w:r>
    </w:p>
    <w:p w14:paraId="6D6230BC" w14:textId="77777777" w:rsidR="009937BB" w:rsidRDefault="009937BB" w:rsidP="000F2CC3"/>
    <w:p w14:paraId="6AF483D8" w14:textId="77777777" w:rsidR="001723F5" w:rsidRPr="00DF0BBC" w:rsidRDefault="001723F5" w:rsidP="000F2CC3"/>
    <w:p w14:paraId="4172F6DF" w14:textId="77777777" w:rsidR="00FD4346" w:rsidRPr="00354B09" w:rsidRDefault="00354B09" w:rsidP="00812E94">
      <w:pPr>
        <w:pStyle w:val="Heading2"/>
      </w:pPr>
      <w:bookmarkStart w:id="50" w:name="_Toc396905530"/>
      <w:r w:rsidRPr="00812E94">
        <w:lastRenderedPageBreak/>
        <w:t>Autis</w:t>
      </w:r>
      <w:bookmarkEnd w:id="50"/>
    </w:p>
    <w:p w14:paraId="72759729" w14:textId="77777777" w:rsidR="00EC6452" w:rsidRDefault="00EC6452" w:rsidP="00235CB8">
      <w:pPr>
        <w:pStyle w:val="ListParagraph"/>
        <w:ind w:left="0" w:firstLine="720"/>
        <w:rPr>
          <w:bCs/>
        </w:rPr>
      </w:pPr>
      <w:r>
        <w:rPr>
          <w:bCs/>
        </w:rPr>
        <w:t xml:space="preserve">Autis dalam bahasa Yunani dikenal dengan “auto” yang berarti sendiri, ditunjukkan kepada seseorang yang memiliki dunia sendiri. Autis merupakan salah satu dari </w:t>
      </w:r>
      <w:r w:rsidR="00EA3C39">
        <w:rPr>
          <w:bCs/>
        </w:rPr>
        <w:t xml:space="preserve">gangguan pada anak yang ditandai dengan munculnya gangguan dan keterlambatan dalam bidang kognitif, komunikasi, interaksi sosial dan perilakunya </w:t>
      </w:r>
      <w:sdt>
        <w:sdtPr>
          <w:rPr>
            <w:bCs/>
          </w:rPr>
          <w:id w:val="-1237770532"/>
          <w:citation/>
        </w:sdtPr>
        <w:sdtContent>
          <w:r w:rsidR="00EA3C39">
            <w:rPr>
              <w:bCs/>
            </w:rPr>
            <w:fldChar w:fldCharType="begin"/>
          </w:r>
          <w:r w:rsidR="006F3334">
            <w:rPr>
              <w:bCs/>
            </w:rPr>
            <w:instrText xml:space="preserve">CITATION GAV08 \l 1033 </w:instrText>
          </w:r>
          <w:r w:rsidR="00EA3C39">
            <w:rPr>
              <w:bCs/>
            </w:rPr>
            <w:fldChar w:fldCharType="separate"/>
          </w:r>
          <w:r w:rsidR="00410E1C">
            <w:rPr>
              <w:noProof/>
            </w:rPr>
            <w:t>[</w:t>
          </w:r>
          <w:hyperlink w:anchor="GAV08" w:history="1">
            <w:r w:rsidR="00410E1C">
              <w:rPr>
                <w:noProof/>
              </w:rPr>
              <w:t>7</w:t>
            </w:r>
          </w:hyperlink>
          <w:r w:rsidR="00410E1C">
            <w:rPr>
              <w:noProof/>
            </w:rPr>
            <w:t>]</w:t>
          </w:r>
          <w:r w:rsidR="00EA3C39">
            <w:rPr>
              <w:bCs/>
            </w:rPr>
            <w:fldChar w:fldCharType="end"/>
          </w:r>
        </w:sdtContent>
      </w:sdt>
      <w:r w:rsidR="00EA3C39">
        <w:rPr>
          <w:bCs/>
        </w:rPr>
        <w:t>. Autis merupakan suatu keadaan yang ada pada seseorang sejak lahir maupun pada masa balita, yang membuat dirinya tidak dapat membentuk hubungan sosial atau komunikasi yang normal</w:t>
      </w:r>
      <w:r w:rsidR="00B07260">
        <w:rPr>
          <w:bCs/>
        </w:rPr>
        <w:t xml:space="preserve"> </w:t>
      </w:r>
      <w:sdt>
        <w:sdtPr>
          <w:rPr>
            <w:bCs/>
          </w:rPr>
          <w:id w:val="932313595"/>
          <w:citation/>
        </w:sdtPr>
        <w:sdtContent>
          <w:r w:rsidR="00B07260">
            <w:rPr>
              <w:bCs/>
            </w:rPr>
            <w:fldChar w:fldCharType="begin"/>
          </w:r>
          <w:r w:rsidR="00B07260">
            <w:rPr>
              <w:bCs/>
            </w:rPr>
            <w:instrText xml:space="preserve"> CITATION Sri03 \l 1033 </w:instrText>
          </w:r>
          <w:r w:rsidR="00B07260">
            <w:rPr>
              <w:bCs/>
            </w:rPr>
            <w:fldChar w:fldCharType="separate"/>
          </w:r>
          <w:r w:rsidR="00410E1C">
            <w:rPr>
              <w:noProof/>
            </w:rPr>
            <w:t>[</w:t>
          </w:r>
          <w:hyperlink w:anchor="Sri03" w:history="1">
            <w:r w:rsidR="00410E1C">
              <w:rPr>
                <w:noProof/>
              </w:rPr>
              <w:t>8</w:t>
            </w:r>
          </w:hyperlink>
          <w:r w:rsidR="00410E1C">
            <w:rPr>
              <w:noProof/>
            </w:rPr>
            <w:t>]</w:t>
          </w:r>
          <w:r w:rsidR="00B07260">
            <w:rPr>
              <w:bCs/>
            </w:rPr>
            <w:fldChar w:fldCharType="end"/>
          </w:r>
        </w:sdtContent>
      </w:sdt>
      <w:r w:rsidR="00EA3C39">
        <w:rPr>
          <w:bCs/>
        </w:rPr>
        <w:t>.</w:t>
      </w:r>
    </w:p>
    <w:p w14:paraId="2434EB0B" w14:textId="77777777" w:rsidR="009C0AB3" w:rsidRPr="009C0AB3" w:rsidRDefault="00EA3C39" w:rsidP="009C0AB3">
      <w:pPr>
        <w:pStyle w:val="ListParagraph"/>
        <w:ind w:left="0" w:firstLine="720"/>
        <w:rPr>
          <w:bCs/>
        </w:rPr>
      </w:pPr>
      <w:r>
        <w:rPr>
          <w:bCs/>
        </w:rPr>
        <w:t>Autis adalah gangguan perkembangan kompleks pada fungsi otak yang disertai dengan defisit intelektual dan perilaku dalam rentang dan keparahan yang luas. Autis dimanifestasikan selama bayi dan awal masa anak-anak terutama sejak usia 18 sampai 30 bulan</w:t>
      </w:r>
      <w:r w:rsidR="00B07260">
        <w:rPr>
          <w:bCs/>
        </w:rPr>
        <w:t xml:space="preserve"> </w:t>
      </w:r>
      <w:sdt>
        <w:sdtPr>
          <w:rPr>
            <w:bCs/>
          </w:rPr>
          <w:id w:val="2046952612"/>
          <w:citation/>
        </w:sdtPr>
        <w:sdtContent>
          <w:r w:rsidR="00B07260">
            <w:rPr>
              <w:bCs/>
            </w:rPr>
            <w:fldChar w:fldCharType="begin"/>
          </w:r>
          <w:r w:rsidR="00B07260">
            <w:rPr>
              <w:bCs/>
            </w:rPr>
            <w:instrText xml:space="preserve"> CITATION Don081 \l 1033 </w:instrText>
          </w:r>
          <w:r w:rsidR="00B07260">
            <w:rPr>
              <w:bCs/>
            </w:rPr>
            <w:fldChar w:fldCharType="separate"/>
          </w:r>
          <w:r w:rsidR="00E5417F">
            <w:rPr>
              <w:noProof/>
            </w:rPr>
            <w:t>[</w:t>
          </w:r>
          <w:hyperlink w:anchor="Don081" w:history="1">
            <w:r w:rsidR="00E5417F">
              <w:rPr>
                <w:noProof/>
              </w:rPr>
              <w:t>2</w:t>
            </w:r>
          </w:hyperlink>
          <w:r w:rsidR="00E5417F">
            <w:rPr>
              <w:noProof/>
            </w:rPr>
            <w:t>]</w:t>
          </w:r>
          <w:r w:rsidR="00B07260">
            <w:rPr>
              <w:bCs/>
            </w:rPr>
            <w:fldChar w:fldCharType="end"/>
          </w:r>
        </w:sdtContent>
      </w:sdt>
      <w:r>
        <w:rPr>
          <w:bCs/>
        </w:rPr>
        <w:t>. Gangguan perkembangan neurobiologis pada anak autis dapat mempengaruhi anak dalam belajar, berkomunikasi, dan menjalin hubungan dengan orang lain. Anak autis biasanya kurang dapat merasakan kontak sosial, lebih cenderung menyendiri dan menghindari kontak dengan orang lain. Orang dianggap sebagai objek atau benda bukan sebagai subjek yang dapat berkomunikasi dan berinteraksi sehingga memiliki kecenderungan hidup dalam dunianya sendiri dan hubungannya dengan orang lain terganggu</w:t>
      </w:r>
      <w:r w:rsidR="00B07260">
        <w:rPr>
          <w:bCs/>
        </w:rPr>
        <w:t xml:space="preserve"> </w:t>
      </w:r>
      <w:sdt>
        <w:sdtPr>
          <w:rPr>
            <w:bCs/>
          </w:rPr>
          <w:id w:val="1505088578"/>
          <w:citation/>
        </w:sdtPr>
        <w:sdtContent>
          <w:r w:rsidR="00B07260">
            <w:rPr>
              <w:bCs/>
            </w:rPr>
            <w:fldChar w:fldCharType="begin"/>
          </w:r>
          <w:r w:rsidR="00B07260">
            <w:rPr>
              <w:bCs/>
            </w:rPr>
            <w:instrText xml:space="preserve"> CITATION Ast09 \l 1033 </w:instrText>
          </w:r>
          <w:r w:rsidR="00B07260">
            <w:rPr>
              <w:bCs/>
            </w:rPr>
            <w:fldChar w:fldCharType="separate"/>
          </w:r>
          <w:r w:rsidR="003F7E93">
            <w:rPr>
              <w:noProof/>
            </w:rPr>
            <w:t>[</w:t>
          </w:r>
          <w:hyperlink w:anchor="Ast09" w:history="1">
            <w:r w:rsidR="003F7E93">
              <w:rPr>
                <w:noProof/>
              </w:rPr>
              <w:t>9</w:t>
            </w:r>
          </w:hyperlink>
          <w:r w:rsidR="003F7E93">
            <w:rPr>
              <w:noProof/>
            </w:rPr>
            <w:t>]</w:t>
          </w:r>
          <w:r w:rsidR="00B07260">
            <w:rPr>
              <w:bCs/>
            </w:rPr>
            <w:fldChar w:fldCharType="end"/>
          </w:r>
        </w:sdtContent>
      </w:sdt>
      <w:r>
        <w:rPr>
          <w:bCs/>
        </w:rPr>
        <w:t>.</w:t>
      </w:r>
    </w:p>
    <w:p w14:paraId="1D29D53F" w14:textId="77777777" w:rsidR="00EA3C39" w:rsidRPr="007D10D9" w:rsidRDefault="009C0AB3" w:rsidP="00812E94">
      <w:pPr>
        <w:pStyle w:val="Heading3"/>
      </w:pPr>
      <w:bookmarkStart w:id="51" w:name="_Toc396905531"/>
      <w:r>
        <w:rPr>
          <w:lang w:val="en-US"/>
        </w:rPr>
        <w:t>Jenis-jenis Autis</w:t>
      </w:r>
      <w:bookmarkEnd w:id="51"/>
    </w:p>
    <w:p w14:paraId="68E699F7" w14:textId="77777777" w:rsidR="00EA3C39" w:rsidRDefault="00CF6DB9" w:rsidP="00EA3C39">
      <w:pPr>
        <w:pStyle w:val="ListParagraph"/>
        <w:ind w:left="0" w:firstLine="720"/>
        <w:rPr>
          <w:bCs/>
        </w:rPr>
      </w:pPr>
      <w:r>
        <w:rPr>
          <w:bCs/>
        </w:rPr>
        <w:t>Berdasarkan diagnosi</w:t>
      </w:r>
      <w:r w:rsidR="009C0AB3">
        <w:rPr>
          <w:bCs/>
        </w:rPr>
        <w:t xml:space="preserve">s gangguan jiwa, autis dikelompokkan kedalam gangguan perkembangan pervasif. Gangguan perkembangan pervasif terdiri dari autis masa kanak-kanak, gangguan aktivitas berlebih yang berhubungan dengan retardasi mental dan gerakan stereotipik, sindrom </w:t>
      </w:r>
      <w:r w:rsidR="009C0AB3">
        <w:rPr>
          <w:bCs/>
          <w:i/>
        </w:rPr>
        <w:t>asperger</w:t>
      </w:r>
      <w:r w:rsidR="009C0AB3">
        <w:rPr>
          <w:bCs/>
        </w:rPr>
        <w:t>, gangguan perkembangan pervasif lainnya,</w:t>
      </w:r>
      <w:r w:rsidR="004662CD">
        <w:rPr>
          <w:bCs/>
        </w:rPr>
        <w:t xml:space="preserve"> dan</w:t>
      </w:r>
      <w:r w:rsidR="009C0AB3">
        <w:rPr>
          <w:bCs/>
        </w:rPr>
        <w:t xml:space="preserve"> gangguan perkembangan pervasif yang tak tergolongkan. Autis dikelompokkan menjadi dua bagian</w:t>
      </w:r>
      <w:r w:rsidR="00E621D9">
        <w:rPr>
          <w:bCs/>
        </w:rPr>
        <w:t xml:space="preserve"> </w:t>
      </w:r>
      <w:sdt>
        <w:sdtPr>
          <w:rPr>
            <w:bCs/>
          </w:rPr>
          <w:id w:val="1571313532"/>
          <w:citation/>
        </w:sdtPr>
        <w:sdtContent>
          <w:r w:rsidR="00E621D9">
            <w:rPr>
              <w:bCs/>
            </w:rPr>
            <w:fldChar w:fldCharType="begin"/>
          </w:r>
          <w:r w:rsidR="00E621D9">
            <w:rPr>
              <w:bCs/>
            </w:rPr>
            <w:instrText xml:space="preserve"> CITATION Rus03 \l 1033 </w:instrText>
          </w:r>
          <w:r w:rsidR="00E621D9">
            <w:rPr>
              <w:bCs/>
            </w:rPr>
            <w:fldChar w:fldCharType="separate"/>
          </w:r>
          <w:r w:rsidR="00955394">
            <w:rPr>
              <w:noProof/>
            </w:rPr>
            <w:t>[</w:t>
          </w:r>
          <w:hyperlink w:anchor="Rus03" w:history="1">
            <w:r w:rsidR="00955394">
              <w:rPr>
                <w:noProof/>
              </w:rPr>
              <w:t>10</w:t>
            </w:r>
          </w:hyperlink>
          <w:r w:rsidR="00955394">
            <w:rPr>
              <w:noProof/>
            </w:rPr>
            <w:t>]</w:t>
          </w:r>
          <w:r w:rsidR="00E621D9">
            <w:rPr>
              <w:bCs/>
            </w:rPr>
            <w:fldChar w:fldCharType="end"/>
          </w:r>
        </w:sdtContent>
      </w:sdt>
      <w:r w:rsidR="009C0AB3">
        <w:rPr>
          <w:bCs/>
        </w:rPr>
        <w:t>, yaitu:</w:t>
      </w:r>
    </w:p>
    <w:p w14:paraId="71AD8EE4" w14:textId="77777777" w:rsidR="007C7A3B" w:rsidRDefault="007C7A3B" w:rsidP="00EA3C39">
      <w:pPr>
        <w:pStyle w:val="ListParagraph"/>
        <w:ind w:left="0" w:firstLine="720"/>
        <w:rPr>
          <w:bCs/>
        </w:rPr>
      </w:pPr>
    </w:p>
    <w:p w14:paraId="2A4FABD4" w14:textId="77777777" w:rsidR="007C7A3B" w:rsidRDefault="007C7A3B" w:rsidP="00EA3C39">
      <w:pPr>
        <w:pStyle w:val="ListParagraph"/>
        <w:ind w:left="0" w:firstLine="720"/>
        <w:rPr>
          <w:bCs/>
        </w:rPr>
      </w:pPr>
    </w:p>
    <w:p w14:paraId="4D7FA62D" w14:textId="77777777" w:rsidR="009C0AB3" w:rsidRDefault="009C0AB3" w:rsidP="009C0AB3">
      <w:pPr>
        <w:pStyle w:val="Heading4"/>
        <w:numPr>
          <w:ilvl w:val="3"/>
          <w:numId w:val="38"/>
        </w:numPr>
        <w:ind w:left="360" w:hanging="360"/>
        <w:rPr>
          <w:b w:val="0"/>
          <w:sz w:val="22"/>
          <w:szCs w:val="22"/>
          <w:lang w:val="en-US"/>
        </w:rPr>
      </w:pPr>
      <w:r>
        <w:rPr>
          <w:b w:val="0"/>
          <w:sz w:val="22"/>
          <w:szCs w:val="22"/>
          <w:lang w:val="en-US"/>
        </w:rPr>
        <w:lastRenderedPageBreak/>
        <w:t>Autis masa kanak</w:t>
      </w:r>
    </w:p>
    <w:p w14:paraId="3516F519" w14:textId="77777777" w:rsidR="009C0AB3" w:rsidRPr="00A6791E" w:rsidRDefault="00391FEF" w:rsidP="009C0AB3">
      <w:pPr>
        <w:pStyle w:val="Heading4"/>
        <w:numPr>
          <w:ilvl w:val="0"/>
          <w:numId w:val="0"/>
        </w:numPr>
        <w:ind w:left="360"/>
        <w:rPr>
          <w:b w:val="0"/>
          <w:sz w:val="22"/>
          <w:szCs w:val="22"/>
          <w:lang w:val="en-US"/>
        </w:rPr>
      </w:pPr>
      <w:r>
        <w:rPr>
          <w:b w:val="0"/>
          <w:sz w:val="22"/>
          <w:szCs w:val="22"/>
          <w:lang w:val="en-US"/>
        </w:rPr>
        <w:t>Autis masa kanak ditandai oleh adanya kelainan atau abnormalitas perkembangan yang muncul sebelum usia tiga tahun dan disertai ciri-ciri kelainan fungsi dalam tiga bidang yaitu interaksi sosial, komunikasi, dan perilaku yang terbatas dan berulang</w:t>
      </w:r>
      <w:r w:rsidR="009C0AB3">
        <w:rPr>
          <w:b w:val="0"/>
          <w:sz w:val="22"/>
          <w:szCs w:val="22"/>
          <w:lang w:val="en-US"/>
        </w:rPr>
        <w:t>.</w:t>
      </w:r>
      <w:r>
        <w:rPr>
          <w:b w:val="0"/>
          <w:sz w:val="22"/>
          <w:szCs w:val="22"/>
          <w:lang w:val="en-US"/>
        </w:rPr>
        <w:t xml:space="preserve"> Autis masa kanak selalu mengalami abnormalitas kualitatif interaksi sosial yang timbal balik, sedangkan pada gangguan komunikasi berbentuk kurangnya penggunaan keterampilan bahasa yang dimiliki dalam hubungan sosial, </w:t>
      </w:r>
      <w:r w:rsidR="006E4B42">
        <w:rPr>
          <w:b w:val="0"/>
          <w:sz w:val="22"/>
          <w:szCs w:val="22"/>
          <w:lang w:val="en-US"/>
        </w:rPr>
        <w:t xml:space="preserve">permainan imajinatif dan imitasi sosial, keserasian yang buruk </w:t>
      </w:r>
      <w:r w:rsidR="003F3C01">
        <w:rPr>
          <w:b w:val="0"/>
          <w:sz w:val="22"/>
          <w:szCs w:val="22"/>
          <w:lang w:val="en-US"/>
        </w:rPr>
        <w:t xml:space="preserve">sehingga </w:t>
      </w:r>
      <w:r w:rsidR="006E4B42">
        <w:rPr>
          <w:b w:val="0"/>
          <w:sz w:val="22"/>
          <w:szCs w:val="22"/>
          <w:lang w:val="en-US"/>
        </w:rPr>
        <w:t>kurangnya interaksi timbal balik dalam percakapan, buruknya keluwesan dalam bahasa ekspresif dan kreativitas, fantasi dalam proses pikir yang relatif kurang, kurangnya respon emosional terhadap ungkapan verbal dan non-verbal orang lain, abnormalitas dalam menggunakan variasi irama atau penekanan sebagai modulasi komunikatif dan kurangnya isyarat tubuh untuk menekankan atau memberi arti tambahan dalam komunikasi lisan.</w:t>
      </w:r>
    </w:p>
    <w:p w14:paraId="4CC5975F" w14:textId="77777777" w:rsidR="009C0AB3" w:rsidRDefault="006E4B42" w:rsidP="009C0AB3">
      <w:pPr>
        <w:pStyle w:val="Heading4"/>
        <w:ind w:left="360" w:hanging="360"/>
        <w:rPr>
          <w:b w:val="0"/>
          <w:sz w:val="22"/>
          <w:szCs w:val="22"/>
          <w:lang w:val="en-US"/>
        </w:rPr>
      </w:pPr>
      <w:r>
        <w:rPr>
          <w:b w:val="0"/>
          <w:sz w:val="22"/>
          <w:szCs w:val="22"/>
          <w:lang w:val="en-US"/>
        </w:rPr>
        <w:t>Autis tak khas</w:t>
      </w:r>
    </w:p>
    <w:p w14:paraId="534D08CD" w14:textId="77777777" w:rsidR="009C0AB3" w:rsidRDefault="006E4B42" w:rsidP="009C0AB3">
      <w:pPr>
        <w:pStyle w:val="Heading4"/>
        <w:numPr>
          <w:ilvl w:val="0"/>
          <w:numId w:val="0"/>
        </w:numPr>
        <w:ind w:left="360"/>
        <w:rPr>
          <w:b w:val="0"/>
          <w:sz w:val="22"/>
          <w:szCs w:val="22"/>
          <w:lang w:val="en-US"/>
        </w:rPr>
      </w:pPr>
      <w:r>
        <w:rPr>
          <w:b w:val="0"/>
          <w:sz w:val="22"/>
          <w:szCs w:val="22"/>
          <w:lang w:val="en-US"/>
        </w:rPr>
        <w:t>Autis tak khas ditandai dengan adanya gangguan perkembangan pervasif yang berbeda dari autis dalam hal usia maupun tidak terpenuhi ketiga kriteria diagnosis</w:t>
      </w:r>
      <w:r w:rsidR="009C0AB3">
        <w:rPr>
          <w:b w:val="0"/>
          <w:sz w:val="22"/>
          <w:szCs w:val="22"/>
          <w:lang w:val="en-US"/>
        </w:rPr>
        <w:t>.</w:t>
      </w:r>
      <w:r>
        <w:rPr>
          <w:b w:val="0"/>
          <w:sz w:val="22"/>
          <w:szCs w:val="22"/>
          <w:lang w:val="en-US"/>
        </w:rPr>
        <w:t xml:space="preserve"> Pada autis tak khas kelainan atau abnormalitas perkembangan menjadi jelas untuk pertama kalinya pada usia setelah tiga tahun, tidak cukup menunjukkan kelainan dalam satu atau dua dari tiga bidang psikopatologi yang dibutuhkan untuk diagnosis autis (interaksi sosial timbal balik, komunikasi, perilaku terbatas, stereotipik, dan berulang) meskipun terdapat kelainan yang khas dalam bidang lain. Autis tak khas sering muncul pada individu dengan retardasi mental yang berat dengan sangat rendah kemampuan, sehingga dia tidak mampu menampakkan gejala yang cukup untuk menegakkan diagnosis autis, hal </w:t>
      </w:r>
      <w:r>
        <w:rPr>
          <w:b w:val="0"/>
          <w:sz w:val="22"/>
          <w:szCs w:val="22"/>
          <w:lang w:val="en-US"/>
        </w:rPr>
        <w:lastRenderedPageBreak/>
        <w:t>ini juga tampak pada individu dengan gangguan perkembangan yang khas dari bahasa reseptif yang berat.</w:t>
      </w:r>
    </w:p>
    <w:p w14:paraId="4D5792E3" w14:textId="77777777" w:rsidR="006E4B42" w:rsidRPr="007D10D9" w:rsidRDefault="00F57B37" w:rsidP="006E4B42">
      <w:pPr>
        <w:pStyle w:val="Heading3"/>
      </w:pPr>
      <w:bookmarkStart w:id="52" w:name="_Toc396905532"/>
      <w:r>
        <w:rPr>
          <w:lang w:val="en-US"/>
        </w:rPr>
        <w:t>Gejala</w:t>
      </w:r>
      <w:r w:rsidR="006E4B42">
        <w:rPr>
          <w:lang w:val="en-US"/>
        </w:rPr>
        <w:t xml:space="preserve"> Autis</w:t>
      </w:r>
      <w:bookmarkEnd w:id="52"/>
    </w:p>
    <w:p w14:paraId="33AAF651" w14:textId="77777777" w:rsidR="006E4B42" w:rsidRPr="006E4B42" w:rsidRDefault="00F57B37" w:rsidP="00DE7C2B">
      <w:pPr>
        <w:ind w:firstLine="720"/>
      </w:pPr>
      <w:r>
        <w:rPr>
          <w:bCs/>
        </w:rPr>
        <w:t>Autis ditandai dengan gangguan dalam interaksi sosial, perilaku, bahasa, dan komunikasi. Gangguan tersebut muncul pada tiga tahun pertama dan akan terus berkembang hingga rentang waktu yang bervariasi</w:t>
      </w:r>
      <w:r w:rsidR="00841EAD">
        <w:rPr>
          <w:bCs/>
        </w:rPr>
        <w:t xml:space="preserve"> </w:t>
      </w:r>
      <w:sdt>
        <w:sdtPr>
          <w:rPr>
            <w:bCs/>
          </w:rPr>
          <w:id w:val="-1944453605"/>
          <w:citation/>
        </w:sdtPr>
        <w:sdtContent>
          <w:r w:rsidR="00841EAD">
            <w:rPr>
              <w:bCs/>
            </w:rPr>
            <w:fldChar w:fldCharType="begin"/>
          </w:r>
          <w:r w:rsidR="00841EAD">
            <w:rPr>
              <w:bCs/>
            </w:rPr>
            <w:instrText xml:space="preserve"> CITATION RJo01 \l 1033 </w:instrText>
          </w:r>
          <w:r w:rsidR="00841EAD">
            <w:rPr>
              <w:bCs/>
            </w:rPr>
            <w:fldChar w:fldCharType="separate"/>
          </w:r>
          <w:r w:rsidR="003F7E93">
            <w:rPr>
              <w:noProof/>
            </w:rPr>
            <w:t>[</w:t>
          </w:r>
          <w:hyperlink w:anchor="RJo01" w:history="1">
            <w:r w:rsidR="003F7E93">
              <w:rPr>
                <w:noProof/>
              </w:rPr>
              <w:t>11</w:t>
            </w:r>
          </w:hyperlink>
          <w:r w:rsidR="003F7E93">
            <w:rPr>
              <w:noProof/>
            </w:rPr>
            <w:t>]</w:t>
          </w:r>
          <w:r w:rsidR="00841EAD">
            <w:rPr>
              <w:bCs/>
            </w:rPr>
            <w:fldChar w:fldCharType="end"/>
          </w:r>
        </w:sdtContent>
      </w:sdt>
      <w:r w:rsidR="00841EAD">
        <w:rPr>
          <w:bCs/>
        </w:rPr>
        <w:t xml:space="preserve"> </w:t>
      </w:r>
      <w:sdt>
        <w:sdtPr>
          <w:rPr>
            <w:bCs/>
          </w:rPr>
          <w:id w:val="-399838670"/>
          <w:citation/>
        </w:sdtPr>
        <w:sdtContent>
          <w:r w:rsidR="00841EAD">
            <w:rPr>
              <w:bCs/>
            </w:rPr>
            <w:fldChar w:fldCharType="begin"/>
          </w:r>
          <w:r w:rsidR="00841EAD">
            <w:rPr>
              <w:bCs/>
            </w:rPr>
            <w:instrText xml:space="preserve"> CITATION Kat04 \l 1033 </w:instrText>
          </w:r>
          <w:r w:rsidR="00841EAD">
            <w:rPr>
              <w:bCs/>
            </w:rPr>
            <w:fldChar w:fldCharType="separate"/>
          </w:r>
          <w:r w:rsidR="00083EAB">
            <w:rPr>
              <w:noProof/>
            </w:rPr>
            <w:t>[</w:t>
          </w:r>
          <w:hyperlink w:anchor="Kat04" w:history="1">
            <w:r w:rsidR="00083EAB">
              <w:rPr>
                <w:noProof/>
              </w:rPr>
              <w:t>12</w:t>
            </w:r>
          </w:hyperlink>
          <w:r w:rsidR="00083EAB">
            <w:rPr>
              <w:noProof/>
            </w:rPr>
            <w:t>]</w:t>
          </w:r>
          <w:r w:rsidR="00841EAD">
            <w:rPr>
              <w:bCs/>
            </w:rPr>
            <w:fldChar w:fldCharType="end"/>
          </w:r>
        </w:sdtContent>
      </w:sdt>
      <w:r>
        <w:rPr>
          <w:bCs/>
        </w:rPr>
        <w:t>. Kriteria DSM-IV (</w:t>
      </w:r>
      <w:r>
        <w:rPr>
          <w:bCs/>
          <w:i/>
        </w:rPr>
        <w:t>Diagnostic and Statistical Manual of Mental Disorders</w:t>
      </w:r>
      <w:r>
        <w:rPr>
          <w:bCs/>
        </w:rPr>
        <w:t>) untuk autis</w:t>
      </w:r>
      <w:r w:rsidR="00E621D9">
        <w:rPr>
          <w:bCs/>
        </w:rPr>
        <w:t xml:space="preserve"> </w:t>
      </w:r>
      <w:sdt>
        <w:sdtPr>
          <w:rPr>
            <w:bCs/>
          </w:rPr>
          <w:id w:val="-1833836375"/>
          <w:citation/>
        </w:sdtPr>
        <w:sdtContent>
          <w:r w:rsidR="00E621D9">
            <w:rPr>
              <w:bCs/>
            </w:rPr>
            <w:fldChar w:fldCharType="begin"/>
          </w:r>
          <w:r w:rsidR="00E621D9">
            <w:rPr>
              <w:bCs/>
            </w:rPr>
            <w:instrText xml:space="preserve"> CITATION YHa03 \l 1033 </w:instrText>
          </w:r>
          <w:r w:rsidR="00E621D9">
            <w:rPr>
              <w:bCs/>
            </w:rPr>
            <w:fldChar w:fldCharType="separate"/>
          </w:r>
          <w:r w:rsidR="003F7E93">
            <w:rPr>
              <w:noProof/>
            </w:rPr>
            <w:t>[</w:t>
          </w:r>
          <w:hyperlink w:anchor="YHa03" w:history="1">
            <w:r w:rsidR="003F7E93">
              <w:rPr>
                <w:noProof/>
              </w:rPr>
              <w:t>13</w:t>
            </w:r>
          </w:hyperlink>
          <w:r w:rsidR="003F7E93">
            <w:rPr>
              <w:noProof/>
            </w:rPr>
            <w:t>]</w:t>
          </w:r>
          <w:r w:rsidR="00E621D9">
            <w:rPr>
              <w:bCs/>
            </w:rPr>
            <w:fldChar w:fldCharType="end"/>
          </w:r>
        </w:sdtContent>
      </w:sdt>
      <w:r>
        <w:rPr>
          <w:bCs/>
        </w:rPr>
        <w:t>, yaitu:</w:t>
      </w:r>
    </w:p>
    <w:p w14:paraId="40B851D3" w14:textId="77777777" w:rsidR="00B431CA" w:rsidRDefault="00F57B37" w:rsidP="00F57B37">
      <w:pPr>
        <w:pStyle w:val="Heading4"/>
        <w:numPr>
          <w:ilvl w:val="3"/>
          <w:numId w:val="38"/>
        </w:numPr>
        <w:ind w:left="360" w:hanging="360"/>
        <w:rPr>
          <w:b w:val="0"/>
          <w:sz w:val="22"/>
          <w:szCs w:val="22"/>
          <w:lang w:val="en-US"/>
        </w:rPr>
      </w:pPr>
      <w:r>
        <w:rPr>
          <w:b w:val="0"/>
          <w:sz w:val="22"/>
          <w:szCs w:val="22"/>
          <w:lang w:val="en-US"/>
        </w:rPr>
        <w:t>Gangguan kualitatif dalam interaksi sosial yang timbal balik</w:t>
      </w:r>
    </w:p>
    <w:p w14:paraId="7A27E1AB" w14:textId="77777777" w:rsidR="00F57B37" w:rsidRPr="00F57B37" w:rsidRDefault="00B431CA" w:rsidP="00B431CA">
      <w:pPr>
        <w:pStyle w:val="Heading4"/>
        <w:numPr>
          <w:ilvl w:val="0"/>
          <w:numId w:val="0"/>
        </w:numPr>
        <w:ind w:left="360"/>
        <w:rPr>
          <w:b w:val="0"/>
          <w:sz w:val="22"/>
          <w:szCs w:val="22"/>
          <w:lang w:val="en-US"/>
        </w:rPr>
      </w:pPr>
      <w:r>
        <w:rPr>
          <w:b w:val="0"/>
          <w:sz w:val="22"/>
          <w:szCs w:val="22"/>
          <w:lang w:val="en-US"/>
        </w:rPr>
        <w:t>Gejalanya seperti berikut</w:t>
      </w:r>
      <w:r w:rsidR="00FD3B4F">
        <w:rPr>
          <w:b w:val="0"/>
          <w:sz w:val="22"/>
          <w:szCs w:val="22"/>
          <w:lang w:val="en-US"/>
        </w:rPr>
        <w:t xml:space="preserve">: tidak mampu menjalin interaksi sosial yang cukup memadai, kontak mata sangat kurang, ekspresi muka kurang hidup, gerak gerik kurang tertuju, tidak dapat bermain dengan teman sebaya, tidak ada empati, kurang mampu mengadakan hubungan sosial dan </w:t>
      </w:r>
      <w:r>
        <w:rPr>
          <w:b w:val="0"/>
          <w:sz w:val="22"/>
          <w:szCs w:val="22"/>
          <w:lang w:val="en-US"/>
        </w:rPr>
        <w:t>kurang memahami emosi</w:t>
      </w:r>
      <w:r w:rsidR="00F57B37">
        <w:rPr>
          <w:b w:val="0"/>
          <w:sz w:val="22"/>
          <w:szCs w:val="22"/>
          <w:lang w:val="en-US"/>
        </w:rPr>
        <w:t>;</w:t>
      </w:r>
    </w:p>
    <w:p w14:paraId="67094B0A" w14:textId="77777777" w:rsidR="00B431CA" w:rsidRDefault="00F57B37" w:rsidP="00F57B37">
      <w:pPr>
        <w:pStyle w:val="Heading4"/>
        <w:ind w:left="360" w:hanging="360"/>
        <w:rPr>
          <w:b w:val="0"/>
          <w:sz w:val="22"/>
          <w:szCs w:val="22"/>
          <w:lang w:val="en-US"/>
        </w:rPr>
      </w:pPr>
      <w:r>
        <w:rPr>
          <w:b w:val="0"/>
          <w:sz w:val="22"/>
          <w:szCs w:val="22"/>
          <w:lang w:val="en-US"/>
        </w:rPr>
        <w:t>Gangguan kuantitatif dalam bidang komunikas</w:t>
      </w:r>
      <w:r w:rsidR="00B431CA">
        <w:rPr>
          <w:b w:val="0"/>
          <w:sz w:val="22"/>
          <w:szCs w:val="22"/>
          <w:lang w:val="en-US"/>
        </w:rPr>
        <w:t>i</w:t>
      </w:r>
    </w:p>
    <w:p w14:paraId="6A90AA74" w14:textId="77777777" w:rsidR="00F57B37" w:rsidRPr="00F57B37" w:rsidRDefault="00B431CA" w:rsidP="00B431CA">
      <w:pPr>
        <w:pStyle w:val="Heading4"/>
        <w:numPr>
          <w:ilvl w:val="0"/>
          <w:numId w:val="0"/>
        </w:numPr>
        <w:ind w:left="360"/>
        <w:rPr>
          <w:b w:val="0"/>
          <w:sz w:val="22"/>
          <w:szCs w:val="22"/>
          <w:lang w:val="en-US"/>
        </w:rPr>
      </w:pPr>
      <w:r>
        <w:rPr>
          <w:b w:val="0"/>
          <w:sz w:val="22"/>
          <w:szCs w:val="22"/>
          <w:lang w:val="en-US"/>
        </w:rPr>
        <w:t>Gejalanya seperti berikut</w:t>
      </w:r>
      <w:r w:rsidR="00FD3B4F">
        <w:rPr>
          <w:b w:val="0"/>
          <w:sz w:val="22"/>
          <w:szCs w:val="22"/>
          <w:lang w:val="en-US"/>
        </w:rPr>
        <w:t>: perkembangan bicara terlambat atau sama sekali tidak berkembang, anak tidak berusaha untuk berkomunikasi secara non verbal, bila anak bicara maka bicaranya tidak dipakai untuk komunikasi, sering menggunakan bahasa yang aneh dan diulang-ulang, cara bermain kurang variatif, kurang imajinatif, dan kurang dapat meniru</w:t>
      </w:r>
      <w:r w:rsidR="00F57B37">
        <w:rPr>
          <w:b w:val="0"/>
          <w:sz w:val="22"/>
          <w:szCs w:val="22"/>
          <w:lang w:val="en-US"/>
        </w:rPr>
        <w:t>;</w:t>
      </w:r>
    </w:p>
    <w:p w14:paraId="4AE80C97" w14:textId="77777777" w:rsidR="00B431CA" w:rsidRPr="00B431CA" w:rsidRDefault="00F57B37" w:rsidP="00F57B37">
      <w:pPr>
        <w:pStyle w:val="Heading4"/>
        <w:ind w:left="360" w:hanging="360"/>
        <w:rPr>
          <w:b w:val="0"/>
          <w:sz w:val="22"/>
          <w:szCs w:val="22"/>
        </w:rPr>
      </w:pPr>
      <w:r>
        <w:rPr>
          <w:b w:val="0"/>
          <w:sz w:val="22"/>
          <w:szCs w:val="22"/>
          <w:lang w:val="en-US"/>
        </w:rPr>
        <w:t>Adanya suat</w:t>
      </w:r>
      <w:r w:rsidR="00DE7C2B">
        <w:rPr>
          <w:b w:val="0"/>
          <w:sz w:val="22"/>
          <w:szCs w:val="22"/>
          <w:lang w:val="en-US"/>
        </w:rPr>
        <w:t>u</w:t>
      </w:r>
      <w:r w:rsidR="003B39AC">
        <w:rPr>
          <w:b w:val="0"/>
          <w:sz w:val="22"/>
          <w:szCs w:val="22"/>
          <w:lang w:val="en-US"/>
        </w:rPr>
        <w:t>s</w:t>
      </w:r>
      <w:r>
        <w:rPr>
          <w:b w:val="0"/>
          <w:sz w:val="22"/>
          <w:szCs w:val="22"/>
          <w:lang w:val="en-US"/>
        </w:rPr>
        <w:t xml:space="preserve"> pola yang dipertahankan dan diulang-ulang dalam perilaku, minat, dan kegiatan</w:t>
      </w:r>
    </w:p>
    <w:p w14:paraId="4337DEA3" w14:textId="77777777" w:rsidR="00F57B37" w:rsidRPr="00F57B37" w:rsidRDefault="00B431CA" w:rsidP="00B431CA">
      <w:pPr>
        <w:pStyle w:val="Heading4"/>
        <w:numPr>
          <w:ilvl w:val="0"/>
          <w:numId w:val="0"/>
        </w:numPr>
        <w:ind w:left="360"/>
        <w:rPr>
          <w:b w:val="0"/>
          <w:sz w:val="22"/>
          <w:szCs w:val="22"/>
        </w:rPr>
      </w:pPr>
      <w:r>
        <w:rPr>
          <w:b w:val="0"/>
          <w:sz w:val="22"/>
          <w:szCs w:val="22"/>
          <w:lang w:val="en-US"/>
        </w:rPr>
        <w:t>Gejalanya seperti berikut</w:t>
      </w:r>
      <w:r w:rsidR="00FD3B4F">
        <w:rPr>
          <w:b w:val="0"/>
          <w:sz w:val="22"/>
          <w:szCs w:val="22"/>
          <w:lang w:val="en-US"/>
        </w:rPr>
        <w:t>: mempertahankan satu minat atau lebih dengan cara yang khas dan tidak berlebihan, terpaku pada satu kegiatan yang ritualistik atau rutinitas yang tidak ada gunanya</w:t>
      </w:r>
      <w:r w:rsidR="004A01F1">
        <w:rPr>
          <w:b w:val="0"/>
          <w:sz w:val="22"/>
          <w:szCs w:val="22"/>
          <w:lang w:val="en-US"/>
        </w:rPr>
        <w:t xml:space="preserve">, ada gerakan-gerakan aneh yang khas dan diulang-ulang, </w:t>
      </w:r>
      <w:r w:rsidR="004A01F1" w:rsidRPr="00CB09AA">
        <w:rPr>
          <w:b w:val="0"/>
          <w:sz w:val="22"/>
          <w:szCs w:val="22"/>
          <w:lang w:val="en-US"/>
        </w:rPr>
        <w:t>dan</w:t>
      </w:r>
      <w:sdt>
        <w:sdtPr>
          <w:rPr>
            <w:b w:val="0"/>
            <w:sz w:val="22"/>
            <w:szCs w:val="22"/>
            <w:lang w:val="en-US"/>
          </w:rPr>
          <w:id w:val="203760417"/>
          <w:citation/>
        </w:sdtPr>
        <w:sdtContent>
          <w:r w:rsidR="00150527" w:rsidRPr="00CB09AA">
            <w:rPr>
              <w:b w:val="0"/>
              <w:sz w:val="22"/>
              <w:szCs w:val="22"/>
              <w:lang w:val="en-US"/>
            </w:rPr>
            <w:fldChar w:fldCharType="begin"/>
          </w:r>
          <w:r w:rsidR="006F3334" w:rsidRPr="00CB09AA">
            <w:rPr>
              <w:b w:val="0"/>
              <w:sz w:val="22"/>
              <w:szCs w:val="22"/>
              <w:lang w:val="en-US"/>
            </w:rPr>
            <w:instrText xml:space="preserve">CITATION AFe09 \l 1033 </w:instrText>
          </w:r>
          <w:r w:rsidR="00150527" w:rsidRPr="00CB09AA">
            <w:rPr>
              <w:b w:val="0"/>
              <w:sz w:val="22"/>
              <w:szCs w:val="22"/>
              <w:lang w:val="en-US"/>
            </w:rPr>
            <w:fldChar w:fldCharType="separate"/>
          </w:r>
          <w:r w:rsidR="003F7E93" w:rsidRPr="00CB09AA">
            <w:rPr>
              <w:b w:val="0"/>
              <w:noProof/>
              <w:sz w:val="22"/>
              <w:szCs w:val="22"/>
              <w:lang w:val="en-US"/>
            </w:rPr>
            <w:t xml:space="preserve"> [</w:t>
          </w:r>
          <w:hyperlink w:anchor="AFe09" w:history="1">
            <w:r w:rsidR="003F7E93" w:rsidRPr="00CB09AA">
              <w:rPr>
                <w:b w:val="0"/>
                <w:noProof/>
                <w:sz w:val="22"/>
                <w:szCs w:val="22"/>
                <w:lang w:val="en-US"/>
              </w:rPr>
              <w:t>6</w:t>
            </w:r>
          </w:hyperlink>
          <w:r w:rsidR="003F7E93" w:rsidRPr="00CB09AA">
            <w:rPr>
              <w:b w:val="0"/>
              <w:noProof/>
              <w:sz w:val="22"/>
              <w:szCs w:val="22"/>
              <w:lang w:val="en-US"/>
            </w:rPr>
            <w:t>]</w:t>
          </w:r>
          <w:r w:rsidR="00150527" w:rsidRPr="00CB09AA">
            <w:rPr>
              <w:b w:val="0"/>
              <w:sz w:val="22"/>
              <w:szCs w:val="22"/>
              <w:lang w:val="en-US"/>
            </w:rPr>
            <w:fldChar w:fldCharType="end"/>
          </w:r>
        </w:sdtContent>
      </w:sdt>
      <w:r w:rsidR="004A01F1" w:rsidRPr="00CB09AA">
        <w:rPr>
          <w:b w:val="0"/>
          <w:sz w:val="22"/>
          <w:szCs w:val="22"/>
          <w:lang w:val="en-US"/>
        </w:rPr>
        <w:t xml:space="preserve"> seringkali</w:t>
      </w:r>
      <w:r w:rsidR="004A01F1">
        <w:rPr>
          <w:b w:val="0"/>
          <w:sz w:val="22"/>
          <w:szCs w:val="22"/>
          <w:lang w:val="en-US"/>
        </w:rPr>
        <w:t xml:space="preserve"> sangat terpukau pada bagian-bagian benda</w:t>
      </w:r>
      <w:r w:rsidR="00F57B37">
        <w:rPr>
          <w:b w:val="0"/>
          <w:sz w:val="22"/>
          <w:szCs w:val="22"/>
          <w:lang w:val="en-US"/>
        </w:rPr>
        <w:t>;</w:t>
      </w:r>
      <w:r w:rsidR="00FD3B4F">
        <w:rPr>
          <w:b w:val="0"/>
          <w:sz w:val="22"/>
          <w:szCs w:val="22"/>
          <w:lang w:val="en-US"/>
        </w:rPr>
        <w:t xml:space="preserve"> dan</w:t>
      </w:r>
    </w:p>
    <w:p w14:paraId="5164EEA0" w14:textId="77777777" w:rsidR="00F57B37" w:rsidRPr="00F57B37" w:rsidRDefault="00F57B37" w:rsidP="00F57B37">
      <w:pPr>
        <w:pStyle w:val="Heading4"/>
        <w:ind w:left="360" w:hanging="360"/>
        <w:rPr>
          <w:b w:val="0"/>
          <w:sz w:val="22"/>
          <w:szCs w:val="22"/>
        </w:rPr>
      </w:pPr>
      <w:r>
        <w:rPr>
          <w:b w:val="0"/>
          <w:sz w:val="22"/>
          <w:szCs w:val="22"/>
          <w:lang w:val="en-US"/>
        </w:rPr>
        <w:lastRenderedPageBreak/>
        <w:t>Sebelum umur 3 tahun tampak adanya keterlambatan atau gangguan dalam bidang interaksi sosial, bicara berbahasa, dan cara bermain yang monoton, dan kurang variatif.</w:t>
      </w:r>
    </w:p>
    <w:p w14:paraId="2823610B" w14:textId="77777777" w:rsidR="00F57B37" w:rsidRPr="007D10D9" w:rsidRDefault="00DE7C2B" w:rsidP="00F57B37">
      <w:pPr>
        <w:pStyle w:val="Heading3"/>
      </w:pPr>
      <w:bookmarkStart w:id="53" w:name="_Toc396905533"/>
      <w:r>
        <w:rPr>
          <w:lang w:val="en-US"/>
        </w:rPr>
        <w:t>Faktor Penyebab</w:t>
      </w:r>
      <w:r w:rsidR="00F57B37">
        <w:rPr>
          <w:lang w:val="en-US"/>
        </w:rPr>
        <w:t xml:space="preserve"> Autis</w:t>
      </w:r>
      <w:bookmarkEnd w:id="53"/>
    </w:p>
    <w:p w14:paraId="704EB291" w14:textId="77777777" w:rsidR="00F57B37" w:rsidRDefault="00DE7C2B" w:rsidP="00DE7C2B">
      <w:pPr>
        <w:ind w:firstLine="720"/>
        <w:rPr>
          <w:bCs/>
        </w:rPr>
      </w:pPr>
      <w:r>
        <w:rPr>
          <w:bCs/>
        </w:rPr>
        <w:t>Penyebab autis adalah gangguan perkembangan pada anak yang disebabkan oleh gangguan pada fungsi susunan otak</w:t>
      </w:r>
      <w:sdt>
        <w:sdtPr>
          <w:rPr>
            <w:bCs/>
          </w:rPr>
          <w:id w:val="-1226292411"/>
          <w:citation/>
        </w:sdtPr>
        <w:sdtContent>
          <w:r w:rsidR="003F7E93">
            <w:rPr>
              <w:bCs/>
            </w:rPr>
            <w:fldChar w:fldCharType="begin"/>
          </w:r>
          <w:r w:rsidR="003F7E93">
            <w:rPr>
              <w:bCs/>
            </w:rPr>
            <w:instrText xml:space="preserve"> CITATION Rus03 \l 1033 </w:instrText>
          </w:r>
          <w:r w:rsidR="003F7E93">
            <w:rPr>
              <w:bCs/>
            </w:rPr>
            <w:fldChar w:fldCharType="separate"/>
          </w:r>
          <w:r w:rsidR="003F7E93">
            <w:rPr>
              <w:bCs/>
              <w:noProof/>
            </w:rPr>
            <w:t xml:space="preserve"> </w:t>
          </w:r>
          <w:r w:rsidR="003F7E93">
            <w:rPr>
              <w:noProof/>
            </w:rPr>
            <w:t>[</w:t>
          </w:r>
          <w:hyperlink w:anchor="Rus03" w:history="1">
            <w:r w:rsidR="003F7E93">
              <w:rPr>
                <w:noProof/>
              </w:rPr>
              <w:t>10</w:t>
            </w:r>
          </w:hyperlink>
          <w:r w:rsidR="003F7E93">
            <w:rPr>
              <w:noProof/>
            </w:rPr>
            <w:t>]</w:t>
          </w:r>
          <w:r w:rsidR="003F7E93">
            <w:rPr>
              <w:bCs/>
            </w:rPr>
            <w:fldChar w:fldCharType="end"/>
          </w:r>
        </w:sdtContent>
      </w:sdt>
      <w:r>
        <w:rPr>
          <w:bCs/>
        </w:rPr>
        <w:t>. Autis juga dapat disebabkan oleh beberapa faktor</w:t>
      </w:r>
      <w:r w:rsidR="00E621D9">
        <w:rPr>
          <w:bCs/>
        </w:rPr>
        <w:t xml:space="preserve"> </w:t>
      </w:r>
      <w:sdt>
        <w:sdtPr>
          <w:rPr>
            <w:bCs/>
          </w:rPr>
          <w:id w:val="-1417319103"/>
          <w:citation/>
        </w:sdtPr>
        <w:sdtContent>
          <w:r w:rsidR="00E621D9">
            <w:rPr>
              <w:bCs/>
            </w:rPr>
            <w:fldChar w:fldCharType="begin"/>
          </w:r>
          <w:r w:rsidR="00E621D9">
            <w:rPr>
              <w:bCs/>
            </w:rPr>
            <w:instrText xml:space="preserve"> CITATION YHa03 \l 1033 </w:instrText>
          </w:r>
          <w:r w:rsidR="00E621D9">
            <w:rPr>
              <w:bCs/>
            </w:rPr>
            <w:fldChar w:fldCharType="separate"/>
          </w:r>
          <w:r w:rsidR="003F7E93">
            <w:rPr>
              <w:noProof/>
            </w:rPr>
            <w:t>[</w:t>
          </w:r>
          <w:hyperlink w:anchor="YHa03" w:history="1">
            <w:r w:rsidR="003F7E93">
              <w:rPr>
                <w:noProof/>
              </w:rPr>
              <w:t>13</w:t>
            </w:r>
          </w:hyperlink>
          <w:r w:rsidR="003F7E93">
            <w:rPr>
              <w:noProof/>
            </w:rPr>
            <w:t>]</w:t>
          </w:r>
          <w:r w:rsidR="00E621D9">
            <w:rPr>
              <w:bCs/>
            </w:rPr>
            <w:fldChar w:fldCharType="end"/>
          </w:r>
        </w:sdtContent>
      </w:sdt>
      <w:r w:rsidR="00E621D9">
        <w:rPr>
          <w:bCs/>
        </w:rPr>
        <w:t xml:space="preserve"> </w:t>
      </w:r>
      <w:sdt>
        <w:sdtPr>
          <w:rPr>
            <w:bCs/>
          </w:rPr>
          <w:id w:val="-1226216155"/>
          <w:citation/>
        </w:sdtPr>
        <w:sdtContent>
          <w:r w:rsidR="00E621D9">
            <w:rPr>
              <w:bCs/>
            </w:rPr>
            <w:fldChar w:fldCharType="begin"/>
          </w:r>
          <w:r w:rsidR="00E621D9">
            <w:rPr>
              <w:bCs/>
            </w:rPr>
            <w:instrText xml:space="preserve"> CITATION DSP08 \l 1033 </w:instrText>
          </w:r>
          <w:r w:rsidR="00E621D9">
            <w:rPr>
              <w:bCs/>
            </w:rPr>
            <w:fldChar w:fldCharType="separate"/>
          </w:r>
          <w:r w:rsidR="003F7E93">
            <w:rPr>
              <w:noProof/>
            </w:rPr>
            <w:t>[</w:t>
          </w:r>
          <w:hyperlink w:anchor="DSP08" w:history="1">
            <w:r w:rsidR="003F7E93">
              <w:rPr>
                <w:noProof/>
              </w:rPr>
              <w:t>14</w:t>
            </w:r>
          </w:hyperlink>
          <w:r w:rsidR="003F7E93">
            <w:rPr>
              <w:noProof/>
            </w:rPr>
            <w:t>]</w:t>
          </w:r>
          <w:r w:rsidR="00E621D9">
            <w:rPr>
              <w:bCs/>
            </w:rPr>
            <w:fldChar w:fldCharType="end"/>
          </w:r>
        </w:sdtContent>
      </w:sdt>
      <w:r>
        <w:rPr>
          <w:bCs/>
        </w:rPr>
        <w:t>, yaitu:</w:t>
      </w:r>
    </w:p>
    <w:p w14:paraId="16256122" w14:textId="77777777" w:rsidR="00DE7C2B" w:rsidRDefault="00DE7C2B" w:rsidP="00DE7C2B">
      <w:pPr>
        <w:pStyle w:val="Heading4"/>
        <w:numPr>
          <w:ilvl w:val="3"/>
          <w:numId w:val="38"/>
        </w:numPr>
        <w:ind w:left="360" w:hanging="360"/>
        <w:rPr>
          <w:b w:val="0"/>
          <w:sz w:val="22"/>
          <w:szCs w:val="22"/>
          <w:lang w:val="en-US"/>
        </w:rPr>
      </w:pPr>
      <w:r>
        <w:rPr>
          <w:b w:val="0"/>
          <w:sz w:val="22"/>
          <w:szCs w:val="22"/>
          <w:lang w:val="en-US"/>
        </w:rPr>
        <w:t>Gangguan susunan saraf pusat</w:t>
      </w:r>
    </w:p>
    <w:p w14:paraId="330C23F4" w14:textId="77777777" w:rsidR="00DE7C2B" w:rsidRPr="00DE7C2B" w:rsidRDefault="00DE7C2B" w:rsidP="00DE7C2B">
      <w:pPr>
        <w:ind w:left="360"/>
      </w:pPr>
      <w:r>
        <w:t>Otak anak autis ditemukan adanya kelainan pada susunan saraf pusat di beberapa tempat. Anak autis banyak mengalami pengecilan otak kecil, terutama pada lobus VI-VII, seharusnya lobus VI-VII banyak terdapat sel purkinje, namun pada anaka autis jumlah sel purkinje sangat kurang akibatnya produksi serotonin kurang yang menyebabkan kacaunya proses penyaluran informasi antar otak. Kelainan struktur pada pusat emosi di dalam otak sehingga emosi anak autis sering terganggu.</w:t>
      </w:r>
    </w:p>
    <w:p w14:paraId="73CC0FDE" w14:textId="77777777" w:rsidR="00DE7C2B" w:rsidRDefault="00DE7C2B" w:rsidP="00DE7C2B">
      <w:pPr>
        <w:pStyle w:val="Heading4"/>
        <w:ind w:left="360" w:hanging="360"/>
        <w:rPr>
          <w:b w:val="0"/>
          <w:sz w:val="22"/>
          <w:szCs w:val="22"/>
          <w:lang w:val="en-US"/>
        </w:rPr>
      </w:pPr>
      <w:r>
        <w:rPr>
          <w:b w:val="0"/>
          <w:sz w:val="22"/>
          <w:szCs w:val="22"/>
          <w:lang w:val="en-US"/>
        </w:rPr>
        <w:t>Faktor genetika</w:t>
      </w:r>
    </w:p>
    <w:p w14:paraId="7689BBBE" w14:textId="77777777" w:rsidR="00BF0E9A" w:rsidRPr="00BF0E9A" w:rsidRDefault="00BF0E9A" w:rsidP="00BF0E9A">
      <w:pPr>
        <w:ind w:left="360"/>
      </w:pPr>
      <w:r>
        <w:t>Gejala autis pada anak disebabkan oleh faktor turunan. Ditemukan 20 gen yang terkait dengan autis, namun gejala autis baru muncul jika terjadi kombinasi banyak gen. Bisa saja autis tidak muncul, meski anak membawa gen autis. Hasil penelitian terhadap keluarga dan anak kembar menujukkan adanya faktor genetika yang berperan dalam perkembangan autis. Pada anak kembar satu telur ditemukan sekitar 36-89%, sedang pada anak kembar dua telur 0%. Pada penelitian terhadap keluarga ditemukan 2.5-3% autis pada saudara kandung, berarti 50-100 kali lebih tinggi dibandingkan pada populasi normal.</w:t>
      </w:r>
    </w:p>
    <w:p w14:paraId="1CF47138" w14:textId="77777777" w:rsidR="00DE7C2B" w:rsidRDefault="00DE7C2B" w:rsidP="00DE7C2B">
      <w:pPr>
        <w:pStyle w:val="Heading4"/>
        <w:ind w:left="360" w:hanging="360"/>
        <w:rPr>
          <w:b w:val="0"/>
          <w:sz w:val="22"/>
          <w:szCs w:val="22"/>
          <w:lang w:val="en-US"/>
        </w:rPr>
      </w:pPr>
      <w:r>
        <w:rPr>
          <w:b w:val="0"/>
          <w:sz w:val="22"/>
          <w:szCs w:val="22"/>
          <w:lang w:val="en-US"/>
        </w:rPr>
        <w:t>Keracunan logam berat</w:t>
      </w:r>
    </w:p>
    <w:p w14:paraId="68A83B4C" w14:textId="77777777" w:rsidR="00BF0E9A" w:rsidRPr="00BF0E9A" w:rsidRDefault="00BF0E9A" w:rsidP="00BF0E9A">
      <w:pPr>
        <w:ind w:left="360"/>
      </w:pPr>
      <w:r>
        <w:t>Berdasarkan tes laboratorium yang dilakukan pada rambut dan darah, ditemukan kandungan logam berat dan beracun pada banya</w:t>
      </w:r>
      <w:r w:rsidR="002A47B5">
        <w:t>k</w:t>
      </w:r>
      <w:r>
        <w:t xml:space="preserve"> anak autis. Kandungan logam berat penyebab </w:t>
      </w:r>
      <w:r w:rsidR="002A47B5">
        <w:lastRenderedPageBreak/>
        <w:t>terjadinya</w:t>
      </w:r>
      <w:r>
        <w:t xml:space="preserve"> sekresi logam berat dari tubuh </w:t>
      </w:r>
      <w:r w:rsidR="002A47B5">
        <w:t>yang mengganggu</w:t>
      </w:r>
      <w:r>
        <w:t xml:space="preserve"> secara genetis. Beberapa logam berat seperti arsetik (As), antimon (Sb), cadmium (Cd), air raksa (Hg), dan timbal (Pb), adalah racun yang sangat kuat.</w:t>
      </w:r>
    </w:p>
    <w:p w14:paraId="18F7B72A" w14:textId="77777777" w:rsidR="00DE7C2B" w:rsidRDefault="00DE7C2B" w:rsidP="00DE7C2B">
      <w:pPr>
        <w:pStyle w:val="Heading4"/>
        <w:ind w:left="360" w:hanging="360"/>
        <w:rPr>
          <w:b w:val="0"/>
          <w:sz w:val="22"/>
          <w:szCs w:val="22"/>
          <w:lang w:val="en-US"/>
        </w:rPr>
      </w:pPr>
      <w:r>
        <w:rPr>
          <w:b w:val="0"/>
          <w:sz w:val="22"/>
          <w:szCs w:val="22"/>
          <w:lang w:val="en-US"/>
        </w:rPr>
        <w:t>Alergi</w:t>
      </w:r>
    </w:p>
    <w:p w14:paraId="723A96F4" w14:textId="77777777" w:rsidR="00BF0E9A" w:rsidRPr="00BF0E9A" w:rsidRDefault="00BF0E9A" w:rsidP="00BF0E9A">
      <w:pPr>
        <w:ind w:left="360"/>
      </w:pPr>
      <w:r>
        <w:t>Beberapa penelitian menunjukkan keluhan autis dipengaruhi dan diperberat oleh banyak hal, salah satunya karena manifestasi alergi. Dari penelitian yang pernah dilakukan, dilaporkan bahwa autis berkaitan erat dengan alergi. Penelitian lain menyebutkan setelah dilakukan eliminasi makanan</w:t>
      </w:r>
      <w:r w:rsidR="002A47B5">
        <w:t>,</w:t>
      </w:r>
      <w:r>
        <w:t xml:space="preserve"> beberapa gejala autis tampak membaik</w:t>
      </w:r>
      <w:r w:rsidR="00BA55AE">
        <w:t>. Hal ini dapat juga dibuktikan dalam beberapa penelitian yang menunjukkan adanya perbaikan gejala pada anak autis yang menderita alergi, setelah dilakukan penanganan eliminasi diet alergi. Beberapa laporan lain meng</w:t>
      </w:r>
      <w:r w:rsidR="002A47B5">
        <w:t>atakan bahwa gejala autis semaki</w:t>
      </w:r>
      <w:r w:rsidR="00BA55AE">
        <w:t>n memburuk bila manifestasi alergi muncul.</w:t>
      </w:r>
    </w:p>
    <w:p w14:paraId="4CBE0088" w14:textId="77777777" w:rsidR="00DE7C2B" w:rsidRDefault="00DE7C2B" w:rsidP="00DE7C2B">
      <w:pPr>
        <w:pStyle w:val="Heading4"/>
        <w:ind w:left="360" w:hanging="360"/>
        <w:rPr>
          <w:b w:val="0"/>
          <w:sz w:val="22"/>
          <w:szCs w:val="22"/>
          <w:lang w:val="en-US"/>
        </w:rPr>
      </w:pPr>
      <w:r>
        <w:rPr>
          <w:b w:val="0"/>
          <w:sz w:val="22"/>
          <w:szCs w:val="22"/>
          <w:lang w:val="en-US"/>
        </w:rPr>
        <w:t>Kehamilan trimester pertama</w:t>
      </w:r>
    </w:p>
    <w:p w14:paraId="30273ED8" w14:textId="77777777" w:rsidR="00FD3B4F" w:rsidRPr="00FD3B4F" w:rsidRDefault="00FD3B4F" w:rsidP="00FD3B4F">
      <w:pPr>
        <w:ind w:left="360"/>
      </w:pPr>
      <w:r>
        <w:t>Kehamilan pada 0-4 bulan, faktor pemicu ini bisa terdiri dari infeksi, logam berat, obat-obatan, jamu peluntur, muntah-muntah hebat, dan perdarahan berat.</w:t>
      </w:r>
    </w:p>
    <w:p w14:paraId="6CA2AB59" w14:textId="77777777" w:rsidR="00DE7C2B" w:rsidRDefault="00DE7C2B" w:rsidP="00DE7C2B">
      <w:pPr>
        <w:pStyle w:val="Heading4"/>
        <w:ind w:left="360" w:hanging="360"/>
        <w:rPr>
          <w:b w:val="0"/>
          <w:sz w:val="22"/>
          <w:szCs w:val="22"/>
          <w:lang w:val="en-US"/>
        </w:rPr>
      </w:pPr>
      <w:r>
        <w:rPr>
          <w:b w:val="0"/>
          <w:sz w:val="22"/>
          <w:szCs w:val="22"/>
          <w:lang w:val="en-US"/>
        </w:rPr>
        <w:t>Proses kelahiran</w:t>
      </w:r>
    </w:p>
    <w:p w14:paraId="37946F17" w14:textId="77777777" w:rsidR="00FD3B4F" w:rsidRPr="00FD3B4F" w:rsidRDefault="00FD3B4F" w:rsidP="00FD3B4F">
      <w:pPr>
        <w:ind w:left="360"/>
      </w:pPr>
      <w:r>
        <w:t>Proses kelahiran yang lama yaitu terjadi gangguan nutrisi, oksigenasi pada janin dan pemakaian forsep.</w:t>
      </w:r>
    </w:p>
    <w:p w14:paraId="5476A5A3" w14:textId="77777777" w:rsidR="00DE7C2B" w:rsidRDefault="00DE7C2B" w:rsidP="00DE7C2B">
      <w:pPr>
        <w:pStyle w:val="Heading4"/>
        <w:ind w:left="360" w:hanging="360"/>
        <w:rPr>
          <w:b w:val="0"/>
          <w:sz w:val="22"/>
          <w:szCs w:val="22"/>
          <w:lang w:val="en-US"/>
        </w:rPr>
      </w:pPr>
      <w:r>
        <w:rPr>
          <w:b w:val="0"/>
          <w:sz w:val="22"/>
          <w:szCs w:val="22"/>
          <w:lang w:val="en-US"/>
        </w:rPr>
        <w:t>Sesudah lahir</w:t>
      </w:r>
    </w:p>
    <w:p w14:paraId="66BD47B6" w14:textId="77777777" w:rsidR="00FD3B4F" w:rsidRDefault="00FD3B4F" w:rsidP="00FD3B4F">
      <w:pPr>
        <w:ind w:left="360"/>
      </w:pPr>
      <w:r>
        <w:t>Infeksi ringan sampai berat pada bayi, keracunan logam berat, zat pewarna, dan zat pengawet</w:t>
      </w:r>
    </w:p>
    <w:p w14:paraId="067507BC" w14:textId="77777777" w:rsidR="00083EAB" w:rsidRPr="00FD3B4F" w:rsidRDefault="00083EAB" w:rsidP="00FD3B4F">
      <w:pPr>
        <w:ind w:left="360"/>
      </w:pPr>
    </w:p>
    <w:p w14:paraId="52B65904" w14:textId="77777777" w:rsidR="00E621D9" w:rsidRPr="007D10D9" w:rsidRDefault="00E621D9" w:rsidP="00083EAB">
      <w:pPr>
        <w:pStyle w:val="Heading2"/>
        <w:rPr>
          <w:lang w:val="en-GB"/>
        </w:rPr>
      </w:pPr>
      <w:bookmarkStart w:id="54" w:name="_Toc396905534"/>
      <w:r w:rsidRPr="00083EAB">
        <w:t>Augmentative</w:t>
      </w:r>
      <w:r>
        <w:rPr>
          <w:lang w:val="en-GB"/>
        </w:rPr>
        <w:t xml:space="preserve"> and Alternative Communication (AAC)</w:t>
      </w:r>
      <w:bookmarkEnd w:id="54"/>
    </w:p>
    <w:p w14:paraId="3881BE41" w14:textId="77777777" w:rsidR="00F57B37" w:rsidRDefault="00AF53D8" w:rsidP="00AF53D8">
      <w:pPr>
        <w:ind w:firstLine="720"/>
      </w:pPr>
      <w:r w:rsidRPr="00213A2D">
        <w:rPr>
          <w:i/>
        </w:rPr>
        <w:t>Augmentative and Alternative Communication</w:t>
      </w:r>
      <w:r>
        <w:t xml:space="preserve"> (AAC) merupakan alat yang digunakam dalam melakukan komunikasi pada anak dengan berkebutuhan khusus seperti</w:t>
      </w:r>
      <w:r w:rsidR="00B7426E">
        <w:t xml:space="preserve"> anak autis </w:t>
      </w:r>
      <w:r>
        <w:t>berupa gambar atau kata-kata dengan memperhatikan komponen yang meliputi: teknik komunikasi, sistem simbol, dan kemampuan berkomunikasi</w:t>
      </w:r>
      <w:r w:rsidR="00AF25DA">
        <w:t xml:space="preserve"> </w:t>
      </w:r>
      <w:sdt>
        <w:sdtPr>
          <w:id w:val="989140480"/>
          <w:citation/>
        </w:sdtPr>
        <w:sdtContent>
          <w:r w:rsidR="00AF25DA">
            <w:fldChar w:fldCharType="begin"/>
          </w:r>
          <w:r w:rsidR="00AF25DA">
            <w:instrText xml:space="preserve"> CITATION Yul12 \l 1033 </w:instrText>
          </w:r>
          <w:r w:rsidR="00AF25DA">
            <w:fldChar w:fldCharType="separate"/>
          </w:r>
          <w:r w:rsidR="00083EAB">
            <w:rPr>
              <w:noProof/>
            </w:rPr>
            <w:t>[</w:t>
          </w:r>
          <w:hyperlink w:anchor="Yul12" w:history="1">
            <w:r w:rsidR="00083EAB">
              <w:rPr>
                <w:noProof/>
              </w:rPr>
              <w:t>15</w:t>
            </w:r>
          </w:hyperlink>
          <w:r w:rsidR="00083EAB">
            <w:rPr>
              <w:noProof/>
            </w:rPr>
            <w:t>]</w:t>
          </w:r>
          <w:r w:rsidR="00AF25DA">
            <w:fldChar w:fldCharType="end"/>
          </w:r>
        </w:sdtContent>
      </w:sdt>
      <w:r>
        <w:t>.</w:t>
      </w:r>
      <w:r w:rsidR="00213A2D">
        <w:t xml:space="preserve"> </w:t>
      </w:r>
      <w:r>
        <w:t xml:space="preserve">Kurang lebih sekitar 50% dari anak autis </w:t>
      </w:r>
      <w:r w:rsidR="00213A2D">
        <w:lastRenderedPageBreak/>
        <w:t>kesulitan dalam berbicara</w:t>
      </w:r>
      <w:r>
        <w:t>, mereka cenderung sangat visual</w:t>
      </w:r>
      <w:r w:rsidR="0053398A">
        <w:t>. Di beberapa negara berkembang</w:t>
      </w:r>
      <w:r w:rsidR="00213A2D">
        <w:t>,</w:t>
      </w:r>
      <w:r w:rsidR="0053398A">
        <w:t xml:space="preserve"> sekolah</w:t>
      </w:r>
      <w:r w:rsidR="00213A2D">
        <w:t xml:space="preserve"> anak berkebutuhan khusus telah</w:t>
      </w:r>
      <w:r w:rsidR="0053398A">
        <w:t xml:space="preserve"> menggunakan program AAC</w:t>
      </w:r>
      <w:r w:rsidR="00213A2D">
        <w:t xml:space="preserve"> dengan</w:t>
      </w:r>
      <w:r w:rsidR="0053398A">
        <w:t xml:space="preserve"> menggunakan komunikasi visual atau keluaran suara atau yang disebut </w:t>
      </w:r>
      <w:r w:rsidR="0053398A">
        <w:rPr>
          <w:i/>
        </w:rPr>
        <w:t xml:space="preserve">voice-output communication aid </w:t>
      </w:r>
      <w:r w:rsidR="0053398A">
        <w:t>(VOCAs).</w:t>
      </w:r>
    </w:p>
    <w:p w14:paraId="646C883F" w14:textId="77777777" w:rsidR="0029298F" w:rsidRPr="0029298F" w:rsidRDefault="0053398A" w:rsidP="0016794E">
      <w:pPr>
        <w:ind w:firstLine="720"/>
      </w:pPr>
      <w:r>
        <w:t xml:space="preserve">Perangkat elektronik AAC merupakan alat yang menarik bagi anak-anak dan memberikan motivasi untuk berpatisipasi dan fokus pada berbagai keterampilan dan kegiatan selama di kelas. Perangkat elektronik AAC yang sederhana dapat mudah didapatkan dan mudah dioperasikan dengan cukup menekan tombol untuk merekam pesan. Berikut ini adalah </w:t>
      </w:r>
      <w:r w:rsidR="002C6EB6">
        <w:fldChar w:fldCharType="begin"/>
      </w:r>
      <w:r w:rsidR="002C6EB6">
        <w:instrText xml:space="preserve"> REF _Ref396497425 \h </w:instrText>
      </w:r>
      <w:r w:rsidR="002C6EB6">
        <w:fldChar w:fldCharType="separate"/>
      </w:r>
      <w:r w:rsidR="002836B7">
        <w:t xml:space="preserve">Gambar </w:t>
      </w:r>
      <w:r w:rsidR="002836B7">
        <w:rPr>
          <w:noProof/>
        </w:rPr>
        <w:t>2</w:t>
      </w:r>
      <w:r w:rsidR="002836B7">
        <w:t>.</w:t>
      </w:r>
      <w:r w:rsidR="002836B7">
        <w:rPr>
          <w:noProof/>
        </w:rPr>
        <w:t>2</w:t>
      </w:r>
      <w:r w:rsidR="002C6EB6">
        <w:fldChar w:fldCharType="end"/>
      </w:r>
      <w:r w:rsidR="002C6EB6">
        <w:t xml:space="preserve"> </w:t>
      </w:r>
      <w:r w:rsidR="002A4AF5">
        <w:t>perangkat AAC sederhana.</w:t>
      </w:r>
    </w:p>
    <w:p w14:paraId="32B3C16A" w14:textId="77777777" w:rsidR="0053398A" w:rsidRDefault="0029298F" w:rsidP="00AF53D8">
      <w:pPr>
        <w:ind w:firstLine="720"/>
      </w:pPr>
      <w:r>
        <w:t>Sistem AAC dalam bentuk perangkat lunak juga dirancang untuk dapat membantu anak-anak yang telah mencoba program pengembangan bahasa tapi masih sulit untuk berbicara denga</w:t>
      </w:r>
      <w:r w:rsidR="00213A2D">
        <w:t>n</w:t>
      </w:r>
      <w:r>
        <w:t xml:space="preserve"> cara yang dimengerti. AAC dapat menjadi cara yang efektif bagi anak untuk belajar kata-kata awal karena mereka menaruh kata yang diucapkan bersama-sama dengan gambar atau isyarat yang mewakili kata itu, misalnya dengan mengatakan ‘apel’ dan menahan gambar apel. Menggunakan visual yang dapat mendorong anak u</w:t>
      </w:r>
      <w:r w:rsidR="00213A2D">
        <w:t>ntuk melakukan kontak mata deng</w:t>
      </w:r>
      <w:r>
        <w:t>a</w:t>
      </w:r>
      <w:r w:rsidR="00213A2D">
        <w:t>n</w:t>
      </w:r>
      <w:r>
        <w:t xml:space="preserve"> mendapatkan perhatian mereka. Kontak mata adalah bagian penting dari komunikasi dan perlu diajarkan kepada anak-anak dengan autis. Sistem AAC menggunakan perangkat lunak dapat mengurangi stres bagi orang tua dan anak karena orang tua dapat memahami perilaku anak.</w:t>
      </w:r>
      <w:r w:rsidR="00F11674">
        <w:t xml:space="preserve"> Perangkat lunak ini terdapat pada komputer, iPad, iPhone, dan iPod Touch sesuai </w:t>
      </w:r>
      <w:r w:rsidR="002C6EB6">
        <w:fldChar w:fldCharType="begin"/>
      </w:r>
      <w:r w:rsidR="002C6EB6">
        <w:instrText xml:space="preserve"> REF _Ref396497426 \h </w:instrText>
      </w:r>
      <w:r w:rsidR="002C6EB6">
        <w:fldChar w:fldCharType="separate"/>
      </w:r>
      <w:r w:rsidR="002836B7">
        <w:t xml:space="preserve">Gambar </w:t>
      </w:r>
      <w:r w:rsidR="002836B7">
        <w:rPr>
          <w:noProof/>
        </w:rPr>
        <w:t>2</w:t>
      </w:r>
      <w:r w:rsidR="002836B7">
        <w:t>.</w:t>
      </w:r>
      <w:r w:rsidR="002836B7">
        <w:rPr>
          <w:noProof/>
        </w:rPr>
        <w:t>3</w:t>
      </w:r>
      <w:r w:rsidR="002C6EB6">
        <w:fldChar w:fldCharType="end"/>
      </w:r>
      <w:r w:rsidR="002C6EB6">
        <w:t xml:space="preserve"> </w:t>
      </w:r>
      <w:r w:rsidR="00F11674">
        <w:t>dengan menawarkan bentuk intuitif komunikasi visual menggunakan gambar yang baik, mudah diakses, mudah dibawa, dan sangat membantu untuk anak berkebutuhan khusus karena mereka dapat berkomunikasi dengan orang tua, teman, dan lingkungan sekitarnya</w:t>
      </w:r>
      <w:r w:rsidR="00213A2D">
        <w:t xml:space="preserve"> menjadi</w:t>
      </w:r>
      <w:r w:rsidR="00F11674">
        <w:t xml:space="preserve"> lebih mudah dan cepat.</w:t>
      </w:r>
    </w:p>
    <w:p w14:paraId="350FC1E5" w14:textId="77777777" w:rsidR="00CB09AA" w:rsidRDefault="0016794E" w:rsidP="00CB09AA">
      <w:pPr>
        <w:keepNext/>
        <w:jc w:val="center"/>
      </w:pPr>
      <w:r>
        <w:rPr>
          <w:noProof/>
          <w:lang w:eastAsia="en-US"/>
        </w:rPr>
        <w:lastRenderedPageBreak/>
        <w:drawing>
          <wp:inline distT="0" distB="0" distL="0" distR="0" wp14:anchorId="1AB43529" wp14:editId="0E681973">
            <wp:extent cx="2092147" cy="2208905"/>
            <wp:effectExtent l="0" t="0" r="3810" b="1270"/>
            <wp:docPr id="8" name="Picture 8" descr="D:\TA\autis care aset\a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TA\autis care aset\aac.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95724" cy="2212681"/>
                    </a:xfrm>
                    <a:prstGeom prst="rect">
                      <a:avLst/>
                    </a:prstGeom>
                    <a:noFill/>
                    <a:ln>
                      <a:noFill/>
                    </a:ln>
                  </pic:spPr>
                </pic:pic>
              </a:graphicData>
            </a:graphic>
          </wp:inline>
        </w:drawing>
      </w:r>
    </w:p>
    <w:p w14:paraId="388E457C" w14:textId="77777777" w:rsidR="0016794E" w:rsidRDefault="00CB09AA" w:rsidP="00CB09AA">
      <w:pPr>
        <w:pStyle w:val="Caption"/>
      </w:pPr>
      <w:bookmarkStart w:id="55" w:name="_Ref396497425"/>
      <w:bookmarkStart w:id="56" w:name="_Toc396905595"/>
      <w:r>
        <w:t xml:space="preserve">Gambar </w:t>
      </w:r>
      <w:r w:rsidR="005514D2">
        <w:fldChar w:fldCharType="begin"/>
      </w:r>
      <w:r w:rsidR="005514D2">
        <w:instrText xml:space="preserve"> STYLEREF 1 \s </w:instrText>
      </w:r>
      <w:r w:rsidR="005514D2">
        <w:fldChar w:fldCharType="separate"/>
      </w:r>
      <w:r w:rsidR="002836B7">
        <w:rPr>
          <w:noProof/>
        </w:rPr>
        <w:t>2</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w:t>
      </w:r>
      <w:r w:rsidR="005514D2">
        <w:fldChar w:fldCharType="end"/>
      </w:r>
      <w:bookmarkEnd w:id="55"/>
      <w:r w:rsidRPr="00CB09AA">
        <w:t xml:space="preserve"> </w:t>
      </w:r>
      <w:r>
        <w:t>Perangkat Elektronik Augmentative and Alternative Communication (AAC) Sederhana</w:t>
      </w:r>
      <w:bookmarkEnd w:id="56"/>
    </w:p>
    <w:p w14:paraId="450C70FA" w14:textId="77777777" w:rsidR="00617244" w:rsidRPr="00617244" w:rsidRDefault="00617244" w:rsidP="00617244"/>
    <w:p w14:paraId="0956F2E0" w14:textId="77777777" w:rsidR="00617244" w:rsidRDefault="00F11674" w:rsidP="00617244">
      <w:pPr>
        <w:keepNext/>
        <w:jc w:val="center"/>
      </w:pPr>
      <w:r>
        <w:rPr>
          <w:noProof/>
          <w:lang w:eastAsia="en-US"/>
        </w:rPr>
        <w:drawing>
          <wp:inline distT="0" distB="0" distL="0" distR="0" wp14:anchorId="4AA5030E" wp14:editId="3773055B">
            <wp:extent cx="2129176" cy="2797791"/>
            <wp:effectExtent l="0" t="0" r="4445" b="3175"/>
            <wp:docPr id="9" name="Picture 9" descr="D:\TA\autis care aset\aac 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TA\autis care aset\aac app.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31597" cy="2800972"/>
                    </a:xfrm>
                    <a:prstGeom prst="rect">
                      <a:avLst/>
                    </a:prstGeom>
                    <a:noFill/>
                    <a:ln>
                      <a:noFill/>
                    </a:ln>
                  </pic:spPr>
                </pic:pic>
              </a:graphicData>
            </a:graphic>
          </wp:inline>
        </w:drawing>
      </w:r>
    </w:p>
    <w:p w14:paraId="67B03CDC" w14:textId="77777777" w:rsidR="00F11674" w:rsidRDefault="00617244" w:rsidP="00617244">
      <w:pPr>
        <w:pStyle w:val="Caption"/>
      </w:pPr>
      <w:bookmarkStart w:id="57" w:name="_Ref396497426"/>
      <w:bookmarkStart w:id="58" w:name="_Toc396905596"/>
      <w:r>
        <w:t xml:space="preserve">Gambar </w:t>
      </w:r>
      <w:r w:rsidR="005514D2">
        <w:fldChar w:fldCharType="begin"/>
      </w:r>
      <w:r w:rsidR="005514D2">
        <w:instrText xml:space="preserve"> STYLEREF 1 \s </w:instrText>
      </w:r>
      <w:r w:rsidR="005514D2">
        <w:fldChar w:fldCharType="separate"/>
      </w:r>
      <w:r w:rsidR="002836B7">
        <w:rPr>
          <w:noProof/>
        </w:rPr>
        <w:t>2</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w:t>
      </w:r>
      <w:r w:rsidR="005514D2">
        <w:fldChar w:fldCharType="end"/>
      </w:r>
      <w:bookmarkEnd w:id="57"/>
      <w:r w:rsidRPr="00617244">
        <w:t xml:space="preserve"> </w:t>
      </w:r>
      <w:r>
        <w:t>Augmentative and Alternative Communication (AAC) Pada Perangkat Bergerak</w:t>
      </w:r>
      <w:bookmarkEnd w:id="58"/>
    </w:p>
    <w:p w14:paraId="6F1BBAAE" w14:textId="77777777" w:rsidR="00D77A77" w:rsidRDefault="00D341B2" w:rsidP="00CB09AA">
      <w:pPr>
        <w:pStyle w:val="Heading2"/>
        <w:rPr>
          <w:lang w:val="en-GB"/>
        </w:rPr>
      </w:pPr>
      <w:bookmarkStart w:id="59" w:name="_Toc396905535"/>
      <w:bookmarkStart w:id="60" w:name="_Toc360782096"/>
      <w:r w:rsidRPr="00CB09AA">
        <w:lastRenderedPageBreak/>
        <w:t>JavaScript</w:t>
      </w:r>
      <w:bookmarkEnd w:id="59"/>
    </w:p>
    <w:p w14:paraId="15D5A198" w14:textId="77777777" w:rsidR="006939EF" w:rsidRDefault="00D341B2" w:rsidP="006939EF">
      <w:pPr>
        <w:ind w:firstLine="720"/>
      </w:pPr>
      <w:r>
        <w:t>JavaScript</w:t>
      </w:r>
      <w:r w:rsidR="000B2A01">
        <w:t xml:space="preserve"> (JS) adalah bahasa pemrograman komputer dinamis yang biasa digunakan sebagai bagian peramban, yang mana implementasinya mengizinkan </w:t>
      </w:r>
      <w:r w:rsidR="000B2A01">
        <w:rPr>
          <w:i/>
        </w:rPr>
        <w:t>script</w:t>
      </w:r>
      <w:r w:rsidR="000B2A01">
        <w:t xml:space="preserve"> sisi klien untuk berinteraksi dengan pengguna, melakukan kontrol peramban, berkomunikasi secara </w:t>
      </w:r>
      <w:r w:rsidR="00213A2D" w:rsidRPr="00213A2D">
        <w:rPr>
          <w:i/>
        </w:rPr>
        <w:t>asynchronous</w:t>
      </w:r>
      <w:r w:rsidR="000B2A01">
        <w:t xml:space="preserve">, </w:t>
      </w:r>
      <w:r w:rsidR="000B2A01" w:rsidRPr="000B2A01">
        <w:t>dan</w:t>
      </w:r>
      <w:r w:rsidR="000B2A01">
        <w:t xml:space="preserve"> mengubah isi dokumen yang ditampilkan</w:t>
      </w:r>
      <w:r w:rsidR="00AF25DA">
        <w:t xml:space="preserve"> </w:t>
      </w:r>
      <w:sdt>
        <w:sdtPr>
          <w:id w:val="-1860728886"/>
          <w:citation/>
        </w:sdtPr>
        <w:sdtContent>
          <w:r w:rsidR="00AF25DA">
            <w:fldChar w:fldCharType="begin"/>
          </w:r>
          <w:r w:rsidR="00AF25DA">
            <w:instrText xml:space="preserve"> CITATION Wik2 \l 1033 </w:instrText>
          </w:r>
          <w:r w:rsidR="00AF25DA">
            <w:fldChar w:fldCharType="separate"/>
          </w:r>
          <w:r w:rsidR="00083EAB">
            <w:rPr>
              <w:noProof/>
            </w:rPr>
            <w:t>[</w:t>
          </w:r>
          <w:hyperlink w:anchor="Wik2" w:history="1">
            <w:r w:rsidR="00083EAB">
              <w:rPr>
                <w:noProof/>
              </w:rPr>
              <w:t>16</w:t>
            </w:r>
          </w:hyperlink>
          <w:r w:rsidR="00083EAB">
            <w:rPr>
              <w:noProof/>
            </w:rPr>
            <w:t>]</w:t>
          </w:r>
          <w:r w:rsidR="00AF25DA">
            <w:fldChar w:fldCharType="end"/>
          </w:r>
        </w:sdtContent>
      </w:sdt>
      <w:r w:rsidR="00AF25DA">
        <w:t xml:space="preserve">. </w:t>
      </w:r>
      <w:r>
        <w:t>JavaScript</w:t>
      </w:r>
      <w:r w:rsidR="000F4C70">
        <w:t xml:space="preserve"> juga digunakan dalam pemrograman jaringan sisi </w:t>
      </w:r>
      <w:r w:rsidR="000F4C70" w:rsidRPr="000F4C70">
        <w:rPr>
          <w:i/>
        </w:rPr>
        <w:t>server</w:t>
      </w:r>
      <w:r w:rsidR="000F4C70">
        <w:t xml:space="preserve"> (Node.js), pengembangan permainan, dan pembuatan aplikasi </w:t>
      </w:r>
      <w:r w:rsidR="000F4C70" w:rsidRPr="000F4C70">
        <w:rPr>
          <w:i/>
        </w:rPr>
        <w:t>desktop</w:t>
      </w:r>
      <w:r w:rsidR="000F4C70">
        <w:t xml:space="preserve"> dan perangkat bergerak.</w:t>
      </w:r>
    </w:p>
    <w:p w14:paraId="3FA50BC7" w14:textId="77777777" w:rsidR="008413EA" w:rsidRDefault="00D341B2" w:rsidP="006939EF">
      <w:pPr>
        <w:ind w:firstLine="720"/>
      </w:pPr>
      <w:r>
        <w:t>JavaScript</w:t>
      </w:r>
      <w:r w:rsidR="008413EA">
        <w:t xml:space="preserve"> dikembangkan oleh Brendan Eich ketika dia bekerja untuk perusahaan Netscape Communications</w:t>
      </w:r>
      <w:r w:rsidR="003F572A">
        <w:t>, yayasan Mozilla</w:t>
      </w:r>
      <w:r w:rsidR="008413EA">
        <w:t xml:space="preserve"> pada tahun 1995. </w:t>
      </w:r>
      <w:r w:rsidR="007819E0">
        <w:rPr>
          <w:i/>
        </w:rPr>
        <w:t xml:space="preserve">Syntax </w:t>
      </w:r>
      <w:r>
        <w:t>JavaScript</w:t>
      </w:r>
      <w:r w:rsidR="007819E0">
        <w:t xml:space="preserve"> dikembangkan mirip dengan bahasa pemrograman C, Java, Self dan Scheme. Pengembangan </w:t>
      </w:r>
      <w:r>
        <w:t>JavaScript</w:t>
      </w:r>
      <w:r w:rsidR="007819E0">
        <w:t xml:space="preserve"> telah digunakan untuk membuat ActionScript, CoffeScript, Dart, JScript.NET, Objective-J, QML, TypeScript, Node.js, dan LiveScript</w:t>
      </w:r>
      <w:r w:rsidR="00AF25DA">
        <w:t xml:space="preserve"> </w:t>
      </w:r>
      <w:sdt>
        <w:sdtPr>
          <w:id w:val="-411934805"/>
          <w:citation/>
        </w:sdtPr>
        <w:sdtContent>
          <w:r w:rsidR="00AF25DA">
            <w:fldChar w:fldCharType="begin"/>
          </w:r>
          <w:r w:rsidR="00AF25DA">
            <w:instrText xml:space="preserve"> CITATION Wik3 \l 1033 </w:instrText>
          </w:r>
          <w:r w:rsidR="00AF25DA">
            <w:fldChar w:fldCharType="separate"/>
          </w:r>
          <w:r w:rsidR="00083EAB">
            <w:rPr>
              <w:noProof/>
            </w:rPr>
            <w:t>[</w:t>
          </w:r>
          <w:hyperlink w:anchor="Wik3" w:history="1">
            <w:r w:rsidR="00083EAB">
              <w:rPr>
                <w:noProof/>
              </w:rPr>
              <w:t>17</w:t>
            </w:r>
          </w:hyperlink>
          <w:r w:rsidR="00083EAB">
            <w:rPr>
              <w:noProof/>
            </w:rPr>
            <w:t>]</w:t>
          </w:r>
          <w:r w:rsidR="00AF25DA">
            <w:fldChar w:fldCharType="end"/>
          </w:r>
        </w:sdtContent>
      </w:sdt>
      <w:r w:rsidR="007819E0">
        <w:t>.</w:t>
      </w:r>
    </w:p>
    <w:p w14:paraId="39C196AD" w14:textId="77777777" w:rsidR="00CB09AA" w:rsidRPr="007819E0" w:rsidRDefault="00CB09AA" w:rsidP="006939EF">
      <w:pPr>
        <w:ind w:firstLine="720"/>
      </w:pPr>
    </w:p>
    <w:p w14:paraId="52BE4C54" w14:textId="77777777" w:rsidR="00D77A77" w:rsidRDefault="00D341B2" w:rsidP="00CB09AA">
      <w:pPr>
        <w:pStyle w:val="Heading2"/>
        <w:rPr>
          <w:lang w:val="en-GB"/>
        </w:rPr>
      </w:pPr>
      <w:bookmarkStart w:id="61" w:name="_Toc396905536"/>
      <w:r w:rsidRPr="00CB09AA">
        <w:t>JQuery</w:t>
      </w:r>
      <w:bookmarkEnd w:id="61"/>
    </w:p>
    <w:p w14:paraId="6983186A" w14:textId="77777777" w:rsidR="006939EF" w:rsidRPr="00264E10" w:rsidRDefault="00D341B2" w:rsidP="006939EF">
      <w:pPr>
        <w:ind w:firstLine="720"/>
      </w:pPr>
      <w:r>
        <w:t xml:space="preserve">JQuery adalah sebuah </w:t>
      </w:r>
      <w:r>
        <w:rPr>
          <w:i/>
        </w:rPr>
        <w:t>library</w:t>
      </w:r>
      <w:r>
        <w:t xml:space="preserve"> JavaScript dengan performa cepat, ukuran kecil, dan memiliki banyak fitur dalam manipulasi dokumen HTML, penanganan kejadian, animasi, dan Ajax menjadi lebih mudah dengan menggunakan API</w:t>
      </w:r>
      <w:r w:rsidR="003A2C22">
        <w:t xml:space="preserve"> (</w:t>
      </w:r>
      <w:r w:rsidR="003A2C22">
        <w:rPr>
          <w:i/>
        </w:rPr>
        <w:t>application programming interface</w:t>
      </w:r>
      <w:r w:rsidR="003A2C22">
        <w:t>)</w:t>
      </w:r>
      <w:r>
        <w:t xml:space="preserve"> yang bekerja pada peramban</w:t>
      </w:r>
      <w:r w:rsidR="00AF25DA">
        <w:t xml:space="preserve"> </w:t>
      </w:r>
      <w:sdt>
        <w:sdtPr>
          <w:id w:val="-643898128"/>
          <w:citation/>
        </w:sdtPr>
        <w:sdtContent>
          <w:r w:rsidR="00AF25DA">
            <w:fldChar w:fldCharType="begin"/>
          </w:r>
          <w:r w:rsidR="00AF25DA">
            <w:instrText xml:space="preserve"> CITATION JQu \l 1033 </w:instrText>
          </w:r>
          <w:r w:rsidR="00AF25DA">
            <w:fldChar w:fldCharType="separate"/>
          </w:r>
          <w:r w:rsidR="009F4059">
            <w:rPr>
              <w:noProof/>
            </w:rPr>
            <w:t>[</w:t>
          </w:r>
          <w:hyperlink w:anchor="JQu" w:history="1">
            <w:r w:rsidR="009F4059">
              <w:rPr>
                <w:noProof/>
              </w:rPr>
              <w:t>18</w:t>
            </w:r>
          </w:hyperlink>
          <w:r w:rsidR="009F4059">
            <w:rPr>
              <w:noProof/>
            </w:rPr>
            <w:t>]</w:t>
          </w:r>
          <w:r w:rsidR="00AF25DA">
            <w:fldChar w:fldCharType="end"/>
          </w:r>
        </w:sdtContent>
      </w:sdt>
      <w:r>
        <w:t xml:space="preserve">. </w:t>
      </w:r>
      <w:r w:rsidR="002530D4">
        <w:t>JQuery memiliki b</w:t>
      </w:r>
      <w:r>
        <w:t>anyak kombinasi dari fleksibilitas penggunaan.</w:t>
      </w:r>
      <w:r w:rsidR="00264E10">
        <w:t xml:space="preserve"> JQuery juga menawarkan kemampuan bagi tim pengembang untuk membuat </w:t>
      </w:r>
      <w:r w:rsidR="00264E10">
        <w:rPr>
          <w:i/>
        </w:rPr>
        <w:t>plug-in</w:t>
      </w:r>
      <w:r w:rsidR="00264E10">
        <w:t xml:space="preserve">, effect yang lebih maju, dan </w:t>
      </w:r>
      <w:r w:rsidR="00264E10">
        <w:rPr>
          <w:i/>
        </w:rPr>
        <w:t>widget</w:t>
      </w:r>
      <w:r w:rsidR="00264E10">
        <w:t xml:space="preserve"> yang mudah diatur. Pengembangan modular dari </w:t>
      </w:r>
      <w:r w:rsidR="00264E10">
        <w:rPr>
          <w:i/>
        </w:rPr>
        <w:t>library</w:t>
      </w:r>
      <w:r w:rsidR="00264E10">
        <w:t xml:space="preserve"> JQuery mengizinkan untuk membuat situs </w:t>
      </w:r>
      <w:r w:rsidR="00264E10" w:rsidRPr="00264E10">
        <w:rPr>
          <w:i/>
        </w:rPr>
        <w:t>web</w:t>
      </w:r>
      <w:r w:rsidR="00264E10">
        <w:t xml:space="preserve"> dinamis dan aplikasi </w:t>
      </w:r>
      <w:r w:rsidR="00264E10">
        <w:rPr>
          <w:i/>
        </w:rPr>
        <w:t>web</w:t>
      </w:r>
      <w:r w:rsidR="00264E10">
        <w:t xml:space="preserve"> lebih kuat. JQuery membuat </w:t>
      </w:r>
      <w:r w:rsidR="00BE23EA">
        <w:t>pengembang</w:t>
      </w:r>
      <w:r w:rsidR="00264E10">
        <w:t xml:space="preserve"> yang memakai JavaScript menjadi lebih sering menggunakan JQuery, hal ini menyebabkan JQuery menjadi</w:t>
      </w:r>
      <w:r w:rsidR="00BE23EA">
        <w:t xml:space="preserve"> lebih</w:t>
      </w:r>
      <w:r w:rsidR="00264E10">
        <w:t xml:space="preserve"> populer dan digunakan oleh banyak orang.</w:t>
      </w:r>
    </w:p>
    <w:p w14:paraId="654C9BE8" w14:textId="77777777" w:rsidR="00264E10" w:rsidRDefault="00264E10" w:rsidP="006939EF">
      <w:pPr>
        <w:ind w:firstLine="720"/>
      </w:pPr>
      <w:r>
        <w:t xml:space="preserve">JQuery adalah perangkat lunak </w:t>
      </w:r>
      <w:r>
        <w:rPr>
          <w:i/>
        </w:rPr>
        <w:t>open source</w:t>
      </w:r>
      <w:r>
        <w:t xml:space="preserve"> yang memiliki lisensi dari MIT. JQuery muncul Januari 2006 di </w:t>
      </w:r>
      <w:r>
        <w:lastRenderedPageBreak/>
        <w:t>BarCamp kota New York, dan sekarang masih dikembangkan oleh sebuah tim pengembang yang dipimpin oleh Dave Methvin</w:t>
      </w:r>
      <w:r w:rsidR="00AF25DA">
        <w:t xml:space="preserve"> </w:t>
      </w:r>
      <w:sdt>
        <w:sdtPr>
          <w:id w:val="-887867299"/>
          <w:citation/>
        </w:sdtPr>
        <w:sdtContent>
          <w:r w:rsidR="00AF25DA">
            <w:fldChar w:fldCharType="begin"/>
          </w:r>
          <w:r w:rsidR="00AF25DA">
            <w:instrText xml:space="preserve"> CITATION Wik1 \l 1033 </w:instrText>
          </w:r>
          <w:r w:rsidR="00AF25DA">
            <w:fldChar w:fldCharType="separate"/>
          </w:r>
          <w:r w:rsidR="009F4059">
            <w:rPr>
              <w:noProof/>
            </w:rPr>
            <w:t>[</w:t>
          </w:r>
          <w:hyperlink w:anchor="Wik1" w:history="1">
            <w:r w:rsidR="009F4059">
              <w:rPr>
                <w:noProof/>
              </w:rPr>
              <w:t>19</w:t>
            </w:r>
          </w:hyperlink>
          <w:r w:rsidR="009F4059">
            <w:rPr>
              <w:noProof/>
            </w:rPr>
            <w:t>]</w:t>
          </w:r>
          <w:r w:rsidR="00AF25DA">
            <w:fldChar w:fldCharType="end"/>
          </w:r>
        </w:sdtContent>
      </w:sdt>
      <w:r>
        <w:t>.</w:t>
      </w:r>
    </w:p>
    <w:p w14:paraId="470607B8" w14:textId="77777777" w:rsidR="00CB09AA" w:rsidRPr="00264E10" w:rsidRDefault="00CB09AA" w:rsidP="006939EF">
      <w:pPr>
        <w:ind w:firstLine="720"/>
      </w:pPr>
    </w:p>
    <w:p w14:paraId="4D630206" w14:textId="77777777" w:rsidR="00D77A77" w:rsidRDefault="00D341B2" w:rsidP="00CB09AA">
      <w:pPr>
        <w:pStyle w:val="Heading2"/>
        <w:rPr>
          <w:lang w:val="en-GB"/>
        </w:rPr>
      </w:pPr>
      <w:bookmarkStart w:id="62" w:name="_Toc396905537"/>
      <w:r>
        <w:rPr>
          <w:lang w:val="en-GB"/>
        </w:rPr>
        <w:t>JavaScript</w:t>
      </w:r>
      <w:r w:rsidR="00D77A77">
        <w:rPr>
          <w:lang w:val="en-GB"/>
        </w:rPr>
        <w:t xml:space="preserve"> Object Notation</w:t>
      </w:r>
      <w:bookmarkEnd w:id="62"/>
    </w:p>
    <w:p w14:paraId="6A517466" w14:textId="77777777" w:rsidR="00BE23EA" w:rsidRPr="00A97F9B" w:rsidRDefault="00BE23EA" w:rsidP="002530D4">
      <w:pPr>
        <w:pStyle w:val="ListParagraph"/>
        <w:ind w:left="0" w:right="-23" w:firstLine="720"/>
      </w:pPr>
      <w:r w:rsidRPr="00A97F9B">
        <w:t>JSON (JavaScript Object Notation) adalah format pertukaran data yang ringan. JSON mudah untuk dibaca dan ditulis oleh manusia dan memudahkan mesin untuk mengurai dan menciptakan. Format ini berdasar dari himpunan bagian bahasa pemrograman JavaScript standar ECMA-262 edisi ke-3, Desember 1999</w:t>
      </w:r>
      <w:r w:rsidR="00AF25DA">
        <w:t xml:space="preserve"> </w:t>
      </w:r>
      <w:sdt>
        <w:sdtPr>
          <w:id w:val="1318616038"/>
          <w:citation/>
        </w:sdtPr>
        <w:sdtContent>
          <w:r w:rsidR="00AF25DA">
            <w:fldChar w:fldCharType="begin"/>
          </w:r>
          <w:r w:rsidR="00AF25DA">
            <w:instrText xml:space="preserve"> CITATION JSO \l 1033 </w:instrText>
          </w:r>
          <w:r w:rsidR="00AF25DA">
            <w:fldChar w:fldCharType="separate"/>
          </w:r>
          <w:r w:rsidR="009F4059">
            <w:rPr>
              <w:noProof/>
            </w:rPr>
            <w:t>[</w:t>
          </w:r>
          <w:hyperlink w:anchor="JSO" w:history="1">
            <w:r w:rsidR="009F4059">
              <w:rPr>
                <w:noProof/>
              </w:rPr>
              <w:t>20</w:t>
            </w:r>
          </w:hyperlink>
          <w:r w:rsidR="009F4059">
            <w:rPr>
              <w:noProof/>
            </w:rPr>
            <w:t>]</w:t>
          </w:r>
          <w:r w:rsidR="00AF25DA">
            <w:fldChar w:fldCharType="end"/>
          </w:r>
        </w:sdtContent>
      </w:sdt>
      <w:r w:rsidRPr="00A97F9B">
        <w:t xml:space="preserve">. </w:t>
      </w:r>
    </w:p>
    <w:p w14:paraId="51EB4D30" w14:textId="77777777" w:rsidR="006939EF" w:rsidRDefault="00BE23EA" w:rsidP="00BE23EA">
      <w:pPr>
        <w:ind w:firstLine="720"/>
      </w:pPr>
      <w:r w:rsidRPr="00A97F9B">
        <w:t>JSON merupakan format teks yang benar – benar berbeda atau independen namun tetap menggunakan konvensi yang mudah dikenali bagi programmer yang sudah terbiasa dengan bahasa C, C++, C#, Java, JavaScript, Perl, Python dan bahasa lainnya. Sifat JSON yang seperti ini menjadikannya format pertukaran data yang ideal</w:t>
      </w:r>
      <w:r w:rsidR="006939EF">
        <w:t>.</w:t>
      </w:r>
    </w:p>
    <w:p w14:paraId="4AFD0600" w14:textId="77777777" w:rsidR="00CB09AA" w:rsidRPr="006939EF" w:rsidRDefault="00CB09AA" w:rsidP="00BE23EA">
      <w:pPr>
        <w:ind w:firstLine="720"/>
      </w:pPr>
    </w:p>
    <w:p w14:paraId="67DC067D" w14:textId="77777777" w:rsidR="00D77A77" w:rsidRDefault="00BE23EA" w:rsidP="00CB09AA">
      <w:pPr>
        <w:pStyle w:val="Heading2"/>
        <w:rPr>
          <w:lang w:val="en-GB"/>
        </w:rPr>
      </w:pPr>
      <w:bookmarkStart w:id="63" w:name="_Toc396905538"/>
      <w:r>
        <w:rPr>
          <w:lang w:val="en-GB"/>
        </w:rPr>
        <w:t>Cascading Style Sheets</w:t>
      </w:r>
      <w:bookmarkEnd w:id="63"/>
    </w:p>
    <w:p w14:paraId="7EF1D71A" w14:textId="77777777" w:rsidR="006939EF" w:rsidRDefault="00BE23EA" w:rsidP="006939EF">
      <w:pPr>
        <w:ind w:firstLine="720"/>
      </w:pPr>
      <w:r>
        <w:t>Cascading Style Sheets (CSS)</w:t>
      </w:r>
      <w:r w:rsidR="00FE5CDE">
        <w:t xml:space="preserve"> adalah bahasa </w:t>
      </w:r>
      <w:r w:rsidR="00FE5CDE">
        <w:rPr>
          <w:i/>
        </w:rPr>
        <w:t>style sheet</w:t>
      </w:r>
      <w:r w:rsidR="00FE5CDE">
        <w:t xml:space="preserve"> digunakan untuk mendeskripsikan penampilan dan format dari dokumen sebuah bahasa </w:t>
      </w:r>
      <w:r w:rsidR="00FE5CDE">
        <w:rPr>
          <w:i/>
        </w:rPr>
        <w:t>markup</w:t>
      </w:r>
      <w:r w:rsidR="006939EF">
        <w:t>.</w:t>
      </w:r>
      <w:r w:rsidR="00FE5CDE">
        <w:t xml:space="preserve"> CSS kebanyakan digunakan untuk membuat gaya pada halaman </w:t>
      </w:r>
      <w:r w:rsidR="00FE5CDE">
        <w:rPr>
          <w:i/>
        </w:rPr>
        <w:t>web</w:t>
      </w:r>
      <w:r w:rsidR="00FE5CDE">
        <w:t xml:space="preserve"> dan tampilan yang di</w:t>
      </w:r>
      <w:r w:rsidR="007822BD">
        <w:t>t</w:t>
      </w:r>
      <w:r w:rsidR="00FE5CDE">
        <w:t>ulis dalam HTML dan XHTML</w:t>
      </w:r>
      <w:r w:rsidR="00AF25DA">
        <w:t xml:space="preserve"> </w:t>
      </w:r>
      <w:sdt>
        <w:sdtPr>
          <w:id w:val="-995180541"/>
          <w:citation/>
        </w:sdtPr>
        <w:sdtContent>
          <w:r w:rsidR="00AF25DA">
            <w:fldChar w:fldCharType="begin"/>
          </w:r>
          <w:r w:rsidR="00AF25DA">
            <w:instrText xml:space="preserve"> CITATION W3s \l 1033 </w:instrText>
          </w:r>
          <w:r w:rsidR="00AF25DA">
            <w:fldChar w:fldCharType="separate"/>
          </w:r>
          <w:r w:rsidR="009F4059">
            <w:rPr>
              <w:noProof/>
            </w:rPr>
            <w:t>[</w:t>
          </w:r>
          <w:hyperlink w:anchor="W3s" w:history="1">
            <w:r w:rsidR="009F4059">
              <w:rPr>
                <w:noProof/>
              </w:rPr>
              <w:t>21</w:t>
            </w:r>
          </w:hyperlink>
          <w:r w:rsidR="009F4059">
            <w:rPr>
              <w:noProof/>
            </w:rPr>
            <w:t>]</w:t>
          </w:r>
          <w:r w:rsidR="00AF25DA">
            <w:fldChar w:fldCharType="end"/>
          </w:r>
        </w:sdtContent>
      </w:sdt>
      <w:r w:rsidR="00FE5CDE">
        <w:t>.</w:t>
      </w:r>
    </w:p>
    <w:p w14:paraId="1ED5FDA7" w14:textId="77777777" w:rsidR="006824D3" w:rsidRDefault="006824D3" w:rsidP="006939EF">
      <w:pPr>
        <w:ind w:firstLine="720"/>
      </w:pPr>
      <w:r>
        <w:t>CSS didesain secara utam</w:t>
      </w:r>
      <w:r w:rsidR="007822BD">
        <w:t>a</w:t>
      </w:r>
      <w:r>
        <w:t xml:space="preserve"> untuk memungkinkan pemisahan isi dokumen dari penyajian dokumen, termasuk elemen-elemen seperti tata ruang, warna, dan tulisan. Pemisahan ini dapat meningkatkan aksesibilitas isi, menawarkan lebih fleksibel dan kontrol dala</w:t>
      </w:r>
      <w:r w:rsidR="007822BD">
        <w:t>m spesifikasi karakter penyajian</w:t>
      </w:r>
      <w:r>
        <w:t xml:space="preserve">, memungkinkan banyak halaman untuk membagi format, dan mengurangi tingkat kompleks dan pengulangan struktur isi halaman </w:t>
      </w:r>
      <w:r>
        <w:rPr>
          <w:i/>
        </w:rPr>
        <w:t>web</w:t>
      </w:r>
      <w:r>
        <w:t>.</w:t>
      </w:r>
    </w:p>
    <w:p w14:paraId="1270B73A" w14:textId="77777777" w:rsidR="006824D3" w:rsidRDefault="006824D3" w:rsidP="006939EF">
      <w:pPr>
        <w:ind w:firstLine="720"/>
      </w:pPr>
      <w:r>
        <w:t xml:space="preserve">Spesifikasi CSS dirawat oleh </w:t>
      </w:r>
      <w:r w:rsidRPr="007822BD">
        <w:rPr>
          <w:i/>
        </w:rPr>
        <w:t xml:space="preserve">World Wide </w:t>
      </w:r>
      <w:r w:rsidR="002C611F" w:rsidRPr="007822BD">
        <w:rPr>
          <w:i/>
        </w:rPr>
        <w:t xml:space="preserve">Web </w:t>
      </w:r>
      <w:r w:rsidRPr="007822BD">
        <w:rPr>
          <w:i/>
        </w:rPr>
        <w:t>Consortium</w:t>
      </w:r>
      <w:r>
        <w:t xml:space="preserve"> (W3C). Jenis media internet (MIME type) </w:t>
      </w:r>
      <w:r>
        <w:rPr>
          <w:i/>
        </w:rPr>
        <w:t>text/css</w:t>
      </w:r>
      <w:r>
        <w:t xml:space="preserve"> terdaftar untuk menggunakan CSS dengan RFC 2318 pada Maret </w:t>
      </w:r>
      <w:r>
        <w:lastRenderedPageBreak/>
        <w:t>1998 dan mereka juga mengoperasikan sebuah layanan validasi CSS secara bebas</w:t>
      </w:r>
      <w:r w:rsidR="00AF25DA">
        <w:t xml:space="preserve"> </w:t>
      </w:r>
      <w:sdt>
        <w:sdtPr>
          <w:id w:val="-2064630961"/>
          <w:citation/>
        </w:sdtPr>
        <w:sdtContent>
          <w:r w:rsidR="00AF25DA">
            <w:fldChar w:fldCharType="begin"/>
          </w:r>
          <w:r w:rsidR="00AF25DA">
            <w:instrText xml:space="preserve"> CITATION Wik \l 1033 </w:instrText>
          </w:r>
          <w:r w:rsidR="00AF25DA">
            <w:fldChar w:fldCharType="separate"/>
          </w:r>
          <w:r w:rsidR="009F4059">
            <w:rPr>
              <w:noProof/>
            </w:rPr>
            <w:t>[</w:t>
          </w:r>
          <w:hyperlink w:anchor="Wik" w:history="1">
            <w:r w:rsidR="009F4059">
              <w:rPr>
                <w:noProof/>
              </w:rPr>
              <w:t>22</w:t>
            </w:r>
          </w:hyperlink>
          <w:r w:rsidR="009F4059">
            <w:rPr>
              <w:noProof/>
            </w:rPr>
            <w:t>]</w:t>
          </w:r>
          <w:r w:rsidR="00AF25DA">
            <w:fldChar w:fldCharType="end"/>
          </w:r>
        </w:sdtContent>
      </w:sdt>
      <w:r>
        <w:t>.</w:t>
      </w:r>
    </w:p>
    <w:p w14:paraId="0931F175" w14:textId="77777777" w:rsidR="00CB09AA" w:rsidRPr="006824D3" w:rsidRDefault="00CB09AA" w:rsidP="006939EF">
      <w:pPr>
        <w:ind w:firstLine="720"/>
      </w:pPr>
    </w:p>
    <w:p w14:paraId="5C08D09F" w14:textId="77777777" w:rsidR="00B7426E" w:rsidRDefault="00B7426E" w:rsidP="00CB09AA">
      <w:pPr>
        <w:pStyle w:val="Heading2"/>
        <w:rPr>
          <w:lang w:val="en-GB"/>
        </w:rPr>
      </w:pPr>
      <w:bookmarkStart w:id="64" w:name="_Toc396905539"/>
      <w:r w:rsidRPr="00CB09AA">
        <w:t>HTML5</w:t>
      </w:r>
      <w:bookmarkEnd w:id="64"/>
    </w:p>
    <w:p w14:paraId="593849AA" w14:textId="77777777" w:rsidR="00B7426E" w:rsidRDefault="00336268" w:rsidP="002C611F">
      <w:pPr>
        <w:ind w:firstLine="720"/>
      </w:pPr>
      <w:r>
        <w:t xml:space="preserve">HTML5 adalah teknologi utama bahasa </w:t>
      </w:r>
      <w:r>
        <w:rPr>
          <w:i/>
        </w:rPr>
        <w:t>markup</w:t>
      </w:r>
      <w:r>
        <w:t xml:space="preserve"> dari internet yang digunakan untuk penataan dan penyajian isi dari </w:t>
      </w:r>
      <w:r w:rsidRPr="007822BD">
        <w:rPr>
          <w:i/>
        </w:rPr>
        <w:t>World Wide Web</w:t>
      </w:r>
      <w:r w:rsidR="00AF25DA">
        <w:t xml:space="preserve"> </w:t>
      </w:r>
      <w:sdt>
        <w:sdtPr>
          <w:id w:val="1393311409"/>
          <w:citation/>
        </w:sdtPr>
        <w:sdtContent>
          <w:r w:rsidR="00AF25DA">
            <w:fldChar w:fldCharType="begin"/>
          </w:r>
          <w:r w:rsidR="00AF25DA">
            <w:instrText xml:space="preserve"> CITATION w3s1 \l 1033 </w:instrText>
          </w:r>
          <w:r w:rsidR="00AF25DA">
            <w:fldChar w:fldCharType="separate"/>
          </w:r>
          <w:r w:rsidR="009F4059">
            <w:rPr>
              <w:noProof/>
            </w:rPr>
            <w:t>[</w:t>
          </w:r>
          <w:hyperlink w:anchor="w3s1" w:history="1">
            <w:r w:rsidR="009F4059">
              <w:rPr>
                <w:noProof/>
              </w:rPr>
              <w:t>23</w:t>
            </w:r>
          </w:hyperlink>
          <w:r w:rsidR="009F4059">
            <w:rPr>
              <w:noProof/>
            </w:rPr>
            <w:t>]</w:t>
          </w:r>
          <w:r w:rsidR="00AF25DA">
            <w:fldChar w:fldCharType="end"/>
          </w:r>
        </w:sdtContent>
      </w:sdt>
      <w:r w:rsidR="00B7426E">
        <w:t>.</w:t>
      </w:r>
      <w:r>
        <w:t xml:space="preserve"> Teknologi ini adalah revisi kelima dari standar HTML dan pada Desember 2012 menjadi kandidat rekomendasi dari </w:t>
      </w:r>
      <w:r w:rsidRPr="007822BD">
        <w:rPr>
          <w:i/>
        </w:rPr>
        <w:t>World Wide Web Consortium</w:t>
      </w:r>
      <w:r>
        <w:t xml:space="preserve"> (W3C). </w:t>
      </w:r>
      <w:r w:rsidR="001C0C46">
        <w:t xml:space="preserve">Target utama </w:t>
      </w:r>
      <w:r w:rsidR="007822BD">
        <w:t>HTML5 adalah</w:t>
      </w:r>
      <w:r w:rsidR="001C0C46">
        <w:t xml:space="preserve"> meningkatkan dukungan multimedia paling terbaru selagi menjaganya</w:t>
      </w:r>
      <w:r w:rsidR="007822BD">
        <w:t xml:space="preserve"> untuk</w:t>
      </w:r>
      <w:r w:rsidR="001C0C46">
        <w:t xml:space="preserve"> mudah dimengerti manusia dan secara konsisten dimengerti oleh komputer dan perangkat.</w:t>
      </w:r>
    </w:p>
    <w:p w14:paraId="5F6ED9CB" w14:textId="77777777" w:rsidR="001C0C46" w:rsidRDefault="001C0C46" w:rsidP="002C611F">
      <w:pPr>
        <w:ind w:firstLine="720"/>
      </w:pPr>
      <w:r>
        <w:t xml:space="preserve">HTML5 menambah banyak fitur </w:t>
      </w:r>
      <w:r>
        <w:rPr>
          <w:i/>
        </w:rPr>
        <w:t>syntactic</w:t>
      </w:r>
      <w:r>
        <w:t xml:space="preserve">, hal ini termasuk elemen &lt;video&gt;, &lt;audio&gt;, dan &lt;canvas&gt;, </w:t>
      </w:r>
      <w:r w:rsidR="000F032D">
        <w:t xml:space="preserve"> integrasi isi </w:t>
      </w:r>
      <w:r w:rsidR="000F032D">
        <w:rPr>
          <w:i/>
        </w:rPr>
        <w:t>scalable vector graphic</w:t>
      </w:r>
      <w:r w:rsidR="000F032D">
        <w:t xml:space="preserve"> (SVG), dan MathML untuk formula matematika. Beberapa elemen dan atribut telah dihapus dan diubah</w:t>
      </w:r>
      <w:r w:rsidR="00A71E73">
        <w:t>,</w:t>
      </w:r>
      <w:r w:rsidR="000F032D">
        <w:t xml:space="preserve"> hal ini dilakukan untuk mendefinisikan ulang atau standardisasi. HTML5 juga mendefinikan beberapa detail kebutuhan proses untuk dokumen yang tidak valid, sehingga kesalahan </w:t>
      </w:r>
      <w:r w:rsidR="000F032D">
        <w:rPr>
          <w:i/>
        </w:rPr>
        <w:t>syntax</w:t>
      </w:r>
      <w:r w:rsidR="000F032D">
        <w:t xml:space="preserve"> akan diperlakukan secara seragam oleh peramban dan agen pengguna lain</w:t>
      </w:r>
      <w:r w:rsidR="00AF25DA">
        <w:t xml:space="preserve"> </w:t>
      </w:r>
      <w:sdt>
        <w:sdtPr>
          <w:id w:val="-1406536783"/>
          <w:citation/>
        </w:sdtPr>
        <w:sdtContent>
          <w:r w:rsidR="00AF25DA">
            <w:fldChar w:fldCharType="begin"/>
          </w:r>
          <w:r w:rsidR="00AF25DA">
            <w:instrText xml:space="preserve"> CITATION wik1 \l 1033 </w:instrText>
          </w:r>
          <w:r w:rsidR="00AF25DA">
            <w:fldChar w:fldCharType="separate"/>
          </w:r>
          <w:r w:rsidR="009F4059">
            <w:rPr>
              <w:noProof/>
            </w:rPr>
            <w:t>[</w:t>
          </w:r>
          <w:hyperlink w:anchor="wik1" w:history="1">
            <w:r w:rsidR="009F4059">
              <w:rPr>
                <w:noProof/>
              </w:rPr>
              <w:t>24</w:t>
            </w:r>
          </w:hyperlink>
          <w:r w:rsidR="009F4059">
            <w:rPr>
              <w:noProof/>
            </w:rPr>
            <w:t>]</w:t>
          </w:r>
          <w:r w:rsidR="00AF25DA">
            <w:fldChar w:fldCharType="end"/>
          </w:r>
        </w:sdtContent>
      </w:sdt>
      <w:r w:rsidR="000F032D">
        <w:t>.</w:t>
      </w:r>
    </w:p>
    <w:p w14:paraId="3AA6352F" w14:textId="77777777" w:rsidR="00CB09AA" w:rsidRPr="000F032D" w:rsidRDefault="00CB09AA" w:rsidP="002C611F">
      <w:pPr>
        <w:ind w:firstLine="720"/>
        <w:rPr>
          <w:lang w:val="en-GB" w:eastAsia="en-US"/>
        </w:rPr>
      </w:pPr>
    </w:p>
    <w:p w14:paraId="15533042" w14:textId="77777777" w:rsidR="00D77A77" w:rsidRDefault="00DF3DFA" w:rsidP="00CB09AA">
      <w:pPr>
        <w:pStyle w:val="Heading2"/>
        <w:rPr>
          <w:lang w:val="en-GB"/>
        </w:rPr>
      </w:pPr>
      <w:bookmarkStart w:id="65" w:name="_Toc396905540"/>
      <w:r w:rsidRPr="00CB09AA">
        <w:t>WebStorage</w:t>
      </w:r>
      <w:bookmarkEnd w:id="65"/>
    </w:p>
    <w:p w14:paraId="336F01D5" w14:textId="77777777" w:rsidR="006939EF" w:rsidRDefault="00DF3DFA" w:rsidP="006939EF">
      <w:pPr>
        <w:ind w:firstLine="720"/>
      </w:pPr>
      <w:r w:rsidRPr="00A71E73">
        <w:rPr>
          <w:i/>
        </w:rPr>
        <w:t>WebStorage</w:t>
      </w:r>
      <w:r w:rsidR="00510D6C">
        <w:t xml:space="preserve"> adalah metode dan protokol perangkat lunak untuk aplikasi </w:t>
      </w:r>
      <w:r w:rsidR="00510D6C">
        <w:rPr>
          <w:i/>
        </w:rPr>
        <w:t>web</w:t>
      </w:r>
      <w:r w:rsidR="00510D6C">
        <w:t xml:space="preserve"> yang digunakan untuk  menyimpan data dalam peramban </w:t>
      </w:r>
      <w:r w:rsidR="00510D6C">
        <w:rPr>
          <w:i/>
        </w:rPr>
        <w:t>web</w:t>
      </w:r>
      <w:r w:rsidR="00AF25DA">
        <w:rPr>
          <w:i/>
        </w:rPr>
        <w:t xml:space="preserve"> </w:t>
      </w:r>
      <w:sdt>
        <w:sdtPr>
          <w:rPr>
            <w:i/>
          </w:rPr>
          <w:id w:val="-2102170441"/>
          <w:citation/>
        </w:sdtPr>
        <w:sdtContent>
          <w:r w:rsidR="00AF25DA">
            <w:rPr>
              <w:i/>
            </w:rPr>
            <w:fldChar w:fldCharType="begin"/>
          </w:r>
          <w:r w:rsidR="00AF25DA">
            <w:instrText xml:space="preserve"> CITATION w3s \l 1033 </w:instrText>
          </w:r>
          <w:r w:rsidR="00AF25DA">
            <w:rPr>
              <w:i/>
            </w:rPr>
            <w:fldChar w:fldCharType="separate"/>
          </w:r>
          <w:r w:rsidR="009F4059">
            <w:rPr>
              <w:noProof/>
            </w:rPr>
            <w:t>[</w:t>
          </w:r>
          <w:hyperlink w:anchor="w3s" w:history="1">
            <w:r w:rsidR="009F4059">
              <w:rPr>
                <w:noProof/>
              </w:rPr>
              <w:t>25</w:t>
            </w:r>
          </w:hyperlink>
          <w:r w:rsidR="009F4059">
            <w:rPr>
              <w:noProof/>
            </w:rPr>
            <w:t>]</w:t>
          </w:r>
          <w:r w:rsidR="00AF25DA">
            <w:rPr>
              <w:i/>
            </w:rPr>
            <w:fldChar w:fldCharType="end"/>
          </w:r>
        </w:sdtContent>
      </w:sdt>
      <w:r w:rsidR="006939EF">
        <w:t>.</w:t>
      </w:r>
      <w:r w:rsidR="00510D6C">
        <w:t xml:space="preserve"> </w:t>
      </w:r>
      <w:r w:rsidRPr="00A71E73">
        <w:rPr>
          <w:i/>
        </w:rPr>
        <w:t>WebStorage</w:t>
      </w:r>
      <w:r w:rsidR="00510D6C">
        <w:t xml:space="preserve"> mendukung penyimpanan data </w:t>
      </w:r>
      <w:r w:rsidR="00510D6C">
        <w:rPr>
          <w:i/>
        </w:rPr>
        <w:t>persistent</w:t>
      </w:r>
      <w:r w:rsidR="00510D6C">
        <w:t xml:space="preserve">, mirip seperti </w:t>
      </w:r>
      <w:r w:rsidR="00510D6C">
        <w:rPr>
          <w:i/>
        </w:rPr>
        <w:t>cookies</w:t>
      </w:r>
      <w:r w:rsidR="00510D6C">
        <w:t xml:space="preserve"> tapi dengan peningkatan kapasitas yang besar. Ada dua jenis </w:t>
      </w:r>
      <w:r w:rsidRPr="00A71E73">
        <w:rPr>
          <w:i/>
        </w:rPr>
        <w:t>WebStorage</w:t>
      </w:r>
      <w:r w:rsidR="00510D6C">
        <w:t xml:space="preserve"> yaitu: penyimpanan lokal dan penyimpanan khusus, dimana mirip seperti </w:t>
      </w:r>
      <w:r w:rsidR="00510D6C">
        <w:rPr>
          <w:i/>
        </w:rPr>
        <w:t>persistent cookies</w:t>
      </w:r>
      <w:r w:rsidR="00510D6C">
        <w:t xml:space="preserve"> dan </w:t>
      </w:r>
      <w:r w:rsidR="00510D6C">
        <w:rPr>
          <w:i/>
        </w:rPr>
        <w:t>cookies</w:t>
      </w:r>
      <w:r w:rsidR="00510D6C">
        <w:t xml:space="preserve"> khusus</w:t>
      </w:r>
      <w:r w:rsidR="00510D6C">
        <w:rPr>
          <w:i/>
        </w:rPr>
        <w:t xml:space="preserve"> </w:t>
      </w:r>
      <w:r w:rsidR="00510D6C">
        <w:t>berturut-turut.</w:t>
      </w:r>
    </w:p>
    <w:p w14:paraId="44A62883" w14:textId="77777777" w:rsidR="00510D6C" w:rsidRPr="00510D6C" w:rsidRDefault="00DF3DFA" w:rsidP="006939EF">
      <w:pPr>
        <w:ind w:firstLine="720"/>
      </w:pPr>
      <w:r w:rsidRPr="00A71E73">
        <w:rPr>
          <w:i/>
        </w:rPr>
        <w:t>WebStorage</w:t>
      </w:r>
      <w:r w:rsidR="00510D6C">
        <w:t xml:space="preserve"> telah distandardisasi oleh </w:t>
      </w:r>
      <w:r w:rsidR="00510D6C" w:rsidRPr="00A71E73">
        <w:rPr>
          <w:i/>
        </w:rPr>
        <w:t>World Wide Web Consortium</w:t>
      </w:r>
      <w:r w:rsidR="00510D6C">
        <w:t xml:space="preserve"> (W3C)</w:t>
      </w:r>
      <w:r w:rsidR="009A2242">
        <w:t xml:space="preserve"> yang mana bagian dari spesifikasi HTML5 namun sekarang menjadi spesifikasi </w:t>
      </w:r>
      <w:r w:rsidR="00F502AF">
        <w:t xml:space="preserve">yang terpisah. </w:t>
      </w:r>
      <w:r w:rsidRPr="00A71E73">
        <w:rPr>
          <w:i/>
        </w:rPr>
        <w:t>WebStorage</w:t>
      </w:r>
      <w:r w:rsidR="00F502AF">
        <w:t xml:space="preserve"> sudah didukung oleh Internet Explorer 8, Firefox, Safari 4, Google Chrome 4, dan Opera 10.50</w:t>
      </w:r>
      <w:r w:rsidR="00AF25DA">
        <w:t xml:space="preserve"> </w:t>
      </w:r>
      <w:sdt>
        <w:sdtPr>
          <w:id w:val="-625697532"/>
          <w:citation/>
        </w:sdtPr>
        <w:sdtContent>
          <w:r w:rsidR="00AF25DA">
            <w:fldChar w:fldCharType="begin"/>
          </w:r>
          <w:r w:rsidR="00AF25DA">
            <w:instrText xml:space="preserve"> CITATION wik \l 1033 </w:instrText>
          </w:r>
          <w:r w:rsidR="00AF25DA">
            <w:fldChar w:fldCharType="separate"/>
          </w:r>
          <w:r w:rsidR="009F4059">
            <w:rPr>
              <w:noProof/>
            </w:rPr>
            <w:t>[</w:t>
          </w:r>
          <w:hyperlink w:anchor="wik" w:history="1">
            <w:r w:rsidR="009F4059">
              <w:rPr>
                <w:noProof/>
              </w:rPr>
              <w:t>26</w:t>
            </w:r>
          </w:hyperlink>
          <w:r w:rsidR="009F4059">
            <w:rPr>
              <w:noProof/>
            </w:rPr>
            <w:t>]</w:t>
          </w:r>
          <w:r w:rsidR="00AF25DA">
            <w:fldChar w:fldCharType="end"/>
          </w:r>
        </w:sdtContent>
      </w:sdt>
      <w:r w:rsidR="00F502AF">
        <w:t xml:space="preserve">.  </w:t>
      </w:r>
    </w:p>
    <w:p w14:paraId="356D0527" w14:textId="77777777" w:rsidR="007852A1" w:rsidRDefault="00AB2624" w:rsidP="00CB09AA">
      <w:pPr>
        <w:pStyle w:val="Heading2"/>
        <w:rPr>
          <w:lang w:val="en-GB"/>
        </w:rPr>
      </w:pPr>
      <w:bookmarkStart w:id="66" w:name="_Toc396905541"/>
      <w:r>
        <w:rPr>
          <w:lang w:val="en-GB"/>
        </w:rPr>
        <w:lastRenderedPageBreak/>
        <w:t>Framework</w:t>
      </w:r>
      <w:r w:rsidR="002D1803">
        <w:rPr>
          <w:lang w:val="en-GB"/>
        </w:rPr>
        <w:t xml:space="preserve"> Permainan Phaser</w:t>
      </w:r>
      <w:bookmarkEnd w:id="66"/>
    </w:p>
    <w:p w14:paraId="326B81A9" w14:textId="77777777" w:rsidR="00DA2B57" w:rsidRDefault="00DA2B57" w:rsidP="00DA2B57">
      <w:pPr>
        <w:ind w:firstLine="720"/>
      </w:pPr>
      <w:r>
        <w:t>Phaser adalah salah satu</w:t>
      </w:r>
      <w:r w:rsidR="001A70A6">
        <w:t xml:space="preserve"> kerangka kerja</w:t>
      </w:r>
      <w:r w:rsidR="00AB2624">
        <w:t xml:space="preserve"> </w:t>
      </w:r>
      <w:r w:rsidR="00AB2624">
        <w:rPr>
          <w:i/>
        </w:rPr>
        <w:t>open source</w:t>
      </w:r>
      <w:r w:rsidR="00AB2624">
        <w:t xml:space="preserve"> permainan untuk  membuat permainan berbasis HTML5 </w:t>
      </w:r>
      <w:r w:rsidR="00BA7BC8">
        <w:t xml:space="preserve"> untuk penjelajah </w:t>
      </w:r>
      <w:r w:rsidR="00BA7BC8" w:rsidRPr="00A71E73">
        <w:rPr>
          <w:i/>
        </w:rPr>
        <w:t>web</w:t>
      </w:r>
      <w:r w:rsidR="00A71E73">
        <w:t xml:space="preserve"> pada</w:t>
      </w:r>
      <w:r w:rsidR="00BA7BC8">
        <w:t xml:space="preserve"> </w:t>
      </w:r>
      <w:r w:rsidR="00AB2624" w:rsidRPr="00AB2624">
        <w:rPr>
          <w:i/>
        </w:rPr>
        <w:t>desktop</w:t>
      </w:r>
      <w:r w:rsidR="00AB2624">
        <w:t xml:space="preserve"> dan perangkat bergerak</w:t>
      </w:r>
      <w:r w:rsidR="00AF25DA">
        <w:t xml:space="preserve"> </w:t>
      </w:r>
      <w:sdt>
        <w:sdtPr>
          <w:id w:val="1243987231"/>
          <w:citation/>
        </w:sdtPr>
        <w:sdtContent>
          <w:r w:rsidR="00AF25DA">
            <w:fldChar w:fldCharType="begin"/>
          </w:r>
          <w:r w:rsidR="00AF25DA">
            <w:instrText xml:space="preserve"> CITATION Pha \l 1033 </w:instrText>
          </w:r>
          <w:r w:rsidR="00AF25DA">
            <w:fldChar w:fldCharType="separate"/>
          </w:r>
          <w:r w:rsidR="009F4059">
            <w:rPr>
              <w:noProof/>
            </w:rPr>
            <w:t>[</w:t>
          </w:r>
          <w:hyperlink w:anchor="Pha" w:history="1">
            <w:r w:rsidR="009F4059">
              <w:rPr>
                <w:noProof/>
              </w:rPr>
              <w:t>27</w:t>
            </w:r>
          </w:hyperlink>
          <w:r w:rsidR="009F4059">
            <w:rPr>
              <w:noProof/>
            </w:rPr>
            <w:t>]</w:t>
          </w:r>
          <w:r w:rsidR="00AF25DA">
            <w:fldChar w:fldCharType="end"/>
          </w:r>
        </w:sdtContent>
      </w:sdt>
      <w:r w:rsidR="00BA7BC8">
        <w:t xml:space="preserve">. Phaser menggunakan </w:t>
      </w:r>
      <w:r w:rsidR="00BA7BC8">
        <w:rPr>
          <w:i/>
        </w:rPr>
        <w:t>library</w:t>
      </w:r>
      <w:r w:rsidR="00BA7BC8">
        <w:t xml:space="preserve"> Pixi.js secara internal untuk </w:t>
      </w:r>
      <w:r w:rsidR="00AF5835">
        <w:t>melukiskan</w:t>
      </w:r>
      <w:r w:rsidR="00BA7BC8">
        <w:t xml:space="preserve"> kanvas 2 dimensi dan WebGL dengan cepat.</w:t>
      </w:r>
    </w:p>
    <w:p w14:paraId="6159F7B9" w14:textId="77777777" w:rsidR="00943FEC" w:rsidRDefault="00943FEC" w:rsidP="00DA2B57">
      <w:pPr>
        <w:ind w:firstLine="720"/>
      </w:pPr>
      <w:r>
        <w:t xml:space="preserve">Permainan yang dibuat menggunakan Phaser membutuhkan peramban </w:t>
      </w:r>
      <w:r>
        <w:rPr>
          <w:i/>
        </w:rPr>
        <w:t>web</w:t>
      </w:r>
      <w:r>
        <w:t xml:space="preserve"> modern yang mendukung </w:t>
      </w:r>
      <w:r>
        <w:rPr>
          <w:i/>
        </w:rPr>
        <w:t>tag</w:t>
      </w:r>
      <w:r>
        <w:t xml:space="preserve"> kanvas. Ini termasuk Internet Explorer 9+, Firefox, Chrome, Safari, dan Opera. Hal ini juga bekerja dalam peramban </w:t>
      </w:r>
      <w:r>
        <w:rPr>
          <w:i/>
        </w:rPr>
        <w:t>web</w:t>
      </w:r>
      <w:r w:rsidR="00EA633D">
        <w:t xml:space="preserve"> </w:t>
      </w:r>
      <w:r w:rsidR="009B3EDD">
        <w:t xml:space="preserve">pada </w:t>
      </w:r>
      <w:r w:rsidR="00EA633D">
        <w:t>Android</w:t>
      </w:r>
      <w:r>
        <w:t xml:space="preserve"> </w:t>
      </w:r>
      <w:r w:rsidR="00EA633D">
        <w:t xml:space="preserve">dan iOS5. Tapi perlu diketahui </w:t>
      </w:r>
      <w:r w:rsidR="009B3EDD">
        <w:t>setiap peramban memiliki keterbatasan yang berbeda sehingga</w:t>
      </w:r>
      <w:r w:rsidR="00EA633D">
        <w:t xml:space="preserve"> tidak semua fitur dari Phaser</w:t>
      </w:r>
      <w:r w:rsidR="009B3EDD">
        <w:t xml:space="preserve"> dapat</w:t>
      </w:r>
      <w:r w:rsidR="00EA633D">
        <w:t xml:space="preserve"> bekerja pada semua peramban.</w:t>
      </w:r>
    </w:p>
    <w:p w14:paraId="53817169" w14:textId="77777777" w:rsidR="00EA633D" w:rsidRDefault="00EA633D" w:rsidP="00EA633D">
      <w:pPr>
        <w:ind w:firstLine="720"/>
      </w:pPr>
      <w:r>
        <w:t>Phaser memiliki fitur yang dapat digunakan untuk membuat permainan berbasis HTML5 seperti:</w:t>
      </w:r>
    </w:p>
    <w:p w14:paraId="27E8B6FE" w14:textId="77777777" w:rsidR="00EA633D" w:rsidRDefault="00EA633D" w:rsidP="00EA633D">
      <w:pPr>
        <w:pStyle w:val="Heading4"/>
        <w:numPr>
          <w:ilvl w:val="3"/>
          <w:numId w:val="38"/>
        </w:numPr>
        <w:ind w:left="360" w:hanging="360"/>
        <w:rPr>
          <w:b w:val="0"/>
          <w:sz w:val="22"/>
          <w:szCs w:val="22"/>
          <w:lang w:val="en-US"/>
        </w:rPr>
      </w:pPr>
      <w:r>
        <w:rPr>
          <w:b w:val="0"/>
          <w:sz w:val="22"/>
          <w:szCs w:val="22"/>
          <w:lang w:val="en-US"/>
        </w:rPr>
        <w:t xml:space="preserve">WebGL </w:t>
      </w:r>
      <w:r w:rsidR="002C6A8B">
        <w:rPr>
          <w:b w:val="0"/>
          <w:sz w:val="22"/>
          <w:szCs w:val="22"/>
          <w:lang w:val="en-US"/>
        </w:rPr>
        <w:t>dan</w:t>
      </w:r>
      <w:r>
        <w:rPr>
          <w:b w:val="0"/>
          <w:sz w:val="22"/>
          <w:szCs w:val="22"/>
          <w:lang w:val="en-US"/>
        </w:rPr>
        <w:t xml:space="preserve"> </w:t>
      </w:r>
      <w:r w:rsidR="002C6A8B">
        <w:rPr>
          <w:b w:val="0"/>
          <w:sz w:val="22"/>
          <w:szCs w:val="22"/>
          <w:lang w:val="en-US"/>
        </w:rPr>
        <w:t>k</w:t>
      </w:r>
      <w:r>
        <w:rPr>
          <w:b w:val="0"/>
          <w:sz w:val="22"/>
          <w:szCs w:val="22"/>
          <w:lang w:val="en-US"/>
        </w:rPr>
        <w:t>anvas</w:t>
      </w:r>
    </w:p>
    <w:p w14:paraId="25C0ECB1" w14:textId="77777777" w:rsidR="00EA633D" w:rsidRPr="002C6A8B" w:rsidRDefault="00EA633D" w:rsidP="00EA633D">
      <w:pPr>
        <w:ind w:left="360"/>
      </w:pPr>
      <w:r>
        <w:t xml:space="preserve">Phaser menggunakan kedua kanvas dan WebGL untuk melukis secara internal dan dapat otomatis menukarnya berdasarkan dukungan peramban. Hal ini untuk mempercepat pencahayaan lukisan </w:t>
      </w:r>
      <w:r w:rsidR="006B142E">
        <w:t xml:space="preserve">dalam </w:t>
      </w:r>
      <w:r w:rsidR="006B142E">
        <w:rPr>
          <w:i/>
        </w:rPr>
        <w:t>desktop</w:t>
      </w:r>
      <w:r w:rsidR="006B142E">
        <w:t xml:space="preserve"> dan perangkat bergerak. Ketika berjalan dalam WebGL, Phaser dapat mendukung nuansa yang mengizinkan untuk membuat efek yang luar </w:t>
      </w:r>
      <w:r w:rsidR="006B142E" w:rsidRPr="002C6A8B">
        <w:t>biasa.</w:t>
      </w:r>
    </w:p>
    <w:p w14:paraId="7545018A" w14:textId="77777777" w:rsidR="002C6A8B" w:rsidRDefault="002C6A8B" w:rsidP="002C6A8B">
      <w:pPr>
        <w:pStyle w:val="Heading4"/>
        <w:numPr>
          <w:ilvl w:val="3"/>
          <w:numId w:val="38"/>
        </w:numPr>
        <w:ind w:left="360" w:hanging="360"/>
        <w:rPr>
          <w:b w:val="0"/>
          <w:sz w:val="22"/>
          <w:szCs w:val="22"/>
          <w:lang w:val="en-US"/>
        </w:rPr>
      </w:pPr>
      <w:r>
        <w:rPr>
          <w:b w:val="0"/>
          <w:i/>
          <w:sz w:val="22"/>
          <w:szCs w:val="22"/>
          <w:lang w:val="en-US"/>
        </w:rPr>
        <w:t>Preloader</w:t>
      </w:r>
    </w:p>
    <w:p w14:paraId="7358F0A8" w14:textId="77777777" w:rsidR="00EA633D" w:rsidRPr="006B142E" w:rsidRDefault="006B142E" w:rsidP="00EA633D">
      <w:pPr>
        <w:ind w:left="360"/>
      </w:pPr>
      <w:r>
        <w:t>Terdapat aset untuk pemuatan halaman yang dibuat lebih mudah dalam satu baris kode</w:t>
      </w:r>
      <w:r w:rsidR="00EA633D">
        <w:t>.</w:t>
      </w:r>
      <w:r>
        <w:t xml:space="preserve"> Gambar, suara, </w:t>
      </w:r>
      <w:r>
        <w:rPr>
          <w:i/>
        </w:rPr>
        <w:t>sprite sheet</w:t>
      </w:r>
      <w:r>
        <w:t xml:space="preserve">, </w:t>
      </w:r>
      <w:r>
        <w:rPr>
          <w:i/>
        </w:rPr>
        <w:t>tilemap</w:t>
      </w:r>
      <w:r>
        <w:t>, JSON data, XML, dan JavaScript yang diurai dan ditangani secara otomatis.</w:t>
      </w:r>
    </w:p>
    <w:p w14:paraId="36156208" w14:textId="77777777" w:rsidR="00EA633D" w:rsidRDefault="006B142E" w:rsidP="00EA633D">
      <w:pPr>
        <w:pStyle w:val="Heading4"/>
        <w:numPr>
          <w:ilvl w:val="3"/>
          <w:numId w:val="38"/>
        </w:numPr>
        <w:ind w:left="360" w:hanging="360"/>
        <w:rPr>
          <w:b w:val="0"/>
          <w:sz w:val="22"/>
          <w:szCs w:val="22"/>
          <w:lang w:val="en-US"/>
        </w:rPr>
      </w:pPr>
      <w:r>
        <w:rPr>
          <w:b w:val="0"/>
          <w:sz w:val="22"/>
          <w:szCs w:val="22"/>
          <w:lang w:val="en-US"/>
        </w:rPr>
        <w:t>Fisika</w:t>
      </w:r>
    </w:p>
    <w:p w14:paraId="6D5E9044" w14:textId="77777777" w:rsidR="00EA633D" w:rsidRDefault="00155045" w:rsidP="006B142E">
      <w:pPr>
        <w:ind w:left="360"/>
      </w:pPr>
      <w:r>
        <w:t>Phaser memiliki fungsi untuk menerapkan hukum fisika seperti gravitas</w:t>
      </w:r>
      <w:r w:rsidR="009B3EDD">
        <w:t>i</w:t>
      </w:r>
      <w:r>
        <w:t>, gerak parabola, kecepatan, percepatan, momentum, dan lain-lain</w:t>
      </w:r>
      <w:r w:rsidR="00EA633D">
        <w:t>.</w:t>
      </w:r>
    </w:p>
    <w:p w14:paraId="5FD165DB" w14:textId="77777777" w:rsidR="002C6A8B" w:rsidRDefault="002C6A8B" w:rsidP="002C6A8B">
      <w:pPr>
        <w:pStyle w:val="Heading4"/>
        <w:numPr>
          <w:ilvl w:val="3"/>
          <w:numId w:val="38"/>
        </w:numPr>
        <w:ind w:left="360" w:hanging="360"/>
        <w:rPr>
          <w:b w:val="0"/>
          <w:sz w:val="22"/>
          <w:szCs w:val="22"/>
          <w:lang w:val="en-US"/>
        </w:rPr>
      </w:pPr>
      <w:r>
        <w:rPr>
          <w:b w:val="0"/>
          <w:i/>
          <w:sz w:val="22"/>
          <w:szCs w:val="22"/>
          <w:lang w:val="en-US"/>
        </w:rPr>
        <w:t>Sprite</w:t>
      </w:r>
    </w:p>
    <w:p w14:paraId="7F3D64C9" w14:textId="77777777" w:rsidR="006B142E" w:rsidRPr="005430E1" w:rsidRDefault="00155045" w:rsidP="006B142E">
      <w:pPr>
        <w:ind w:left="360"/>
      </w:pPr>
      <w:r>
        <w:rPr>
          <w:i/>
        </w:rPr>
        <w:t>Sprite</w:t>
      </w:r>
      <w:r>
        <w:t xml:space="preserve"> adalah fitur terpenting dalam game ka</w:t>
      </w:r>
      <w:r w:rsidR="005430E1">
        <w:t>rena objek perlu diatur posisi</w:t>
      </w:r>
      <w:r w:rsidR="009B3EDD">
        <w:t>nya</w:t>
      </w:r>
      <w:r w:rsidR="005430E1">
        <w:t xml:space="preserve">, memutarnya, mengubah skalanya, memberi </w:t>
      </w:r>
      <w:r w:rsidR="005430E1">
        <w:lastRenderedPageBreak/>
        <w:t>animasi, benturan, mewarnai dengan tekstur</w:t>
      </w:r>
      <w:r w:rsidR="009B3EDD">
        <w:t>,</w:t>
      </w:r>
      <w:r w:rsidR="005430E1">
        <w:t xml:space="preserve"> dan banyak lagi</w:t>
      </w:r>
      <w:r w:rsidR="006B142E">
        <w:t>.</w:t>
      </w:r>
      <w:r w:rsidR="005430E1">
        <w:t xml:space="preserve"> </w:t>
      </w:r>
      <w:r w:rsidR="005430E1">
        <w:rPr>
          <w:i/>
        </w:rPr>
        <w:t>Sprite</w:t>
      </w:r>
      <w:r w:rsidR="005430E1">
        <w:t xml:space="preserve"> memiliki dukungan penuh seperti</w:t>
      </w:r>
      <w:r w:rsidR="009B3EDD">
        <w:t xml:space="preserve"> kejadian</w:t>
      </w:r>
      <w:r w:rsidR="005430E1">
        <w:t>: klik, sentuh, seret, dan memotong.</w:t>
      </w:r>
    </w:p>
    <w:p w14:paraId="7150783D" w14:textId="77777777" w:rsidR="00EA633D" w:rsidRDefault="006B142E" w:rsidP="00EA633D">
      <w:pPr>
        <w:pStyle w:val="Heading4"/>
        <w:numPr>
          <w:ilvl w:val="3"/>
          <w:numId w:val="38"/>
        </w:numPr>
        <w:ind w:left="360" w:hanging="360"/>
        <w:rPr>
          <w:b w:val="0"/>
          <w:sz w:val="22"/>
          <w:szCs w:val="22"/>
          <w:lang w:val="en-US"/>
        </w:rPr>
      </w:pPr>
      <w:r>
        <w:rPr>
          <w:b w:val="0"/>
          <w:sz w:val="22"/>
          <w:szCs w:val="22"/>
          <w:lang w:val="en-US"/>
        </w:rPr>
        <w:t>Kelompok</w:t>
      </w:r>
    </w:p>
    <w:p w14:paraId="3721BADD" w14:textId="77777777" w:rsidR="00EA633D" w:rsidRPr="00DE7C2B" w:rsidRDefault="005430E1" w:rsidP="00EA633D">
      <w:pPr>
        <w:ind w:left="360"/>
      </w:pPr>
      <w:r>
        <w:t xml:space="preserve">Kelompok bundel dari </w:t>
      </w:r>
      <w:r>
        <w:rPr>
          <w:i/>
        </w:rPr>
        <w:t>Sprite</w:t>
      </w:r>
      <w:r w:rsidR="00023B02">
        <w:rPr>
          <w:i/>
        </w:rPr>
        <w:t xml:space="preserve"> </w:t>
      </w:r>
      <w:r w:rsidR="00023B02">
        <w:t>dapat dikelola secara bersama untuk diatur posisi, putaran, skala, animasi, benturan, warna dan kejadian lain</w:t>
      </w:r>
      <w:r w:rsidR="00EA633D">
        <w:t>.</w:t>
      </w:r>
    </w:p>
    <w:p w14:paraId="240A901F" w14:textId="77777777" w:rsidR="00EA633D" w:rsidRDefault="006B142E" w:rsidP="00EA633D">
      <w:pPr>
        <w:pStyle w:val="Heading4"/>
        <w:ind w:left="360" w:hanging="360"/>
        <w:rPr>
          <w:b w:val="0"/>
          <w:sz w:val="22"/>
          <w:szCs w:val="22"/>
          <w:lang w:val="en-US"/>
        </w:rPr>
      </w:pPr>
      <w:r>
        <w:rPr>
          <w:b w:val="0"/>
          <w:sz w:val="22"/>
          <w:szCs w:val="22"/>
          <w:lang w:val="en-US"/>
        </w:rPr>
        <w:t>Animasi</w:t>
      </w:r>
    </w:p>
    <w:p w14:paraId="4447B4F3" w14:textId="77777777" w:rsidR="00EA633D" w:rsidRPr="00EA633D" w:rsidRDefault="00023B02" w:rsidP="00EA633D">
      <w:pPr>
        <w:ind w:left="360"/>
      </w:pPr>
      <w:r>
        <w:t>Phaser memudahkan</w:t>
      </w:r>
      <w:r w:rsidR="009B3EDD">
        <w:t xml:space="preserve"> pengguna</w:t>
      </w:r>
      <w:r>
        <w:t xml:space="preserve"> membuat animasi untuk </w:t>
      </w:r>
      <w:r>
        <w:rPr>
          <w:i/>
        </w:rPr>
        <w:t>sprite</w:t>
      </w:r>
      <w:r w:rsidR="00EA633D">
        <w:t>.</w:t>
      </w:r>
    </w:p>
    <w:p w14:paraId="0DF5B741" w14:textId="77777777" w:rsidR="00EA633D" w:rsidRDefault="006B142E" w:rsidP="00EA633D">
      <w:pPr>
        <w:pStyle w:val="Heading4"/>
        <w:numPr>
          <w:ilvl w:val="3"/>
          <w:numId w:val="38"/>
        </w:numPr>
        <w:ind w:left="360" w:hanging="360"/>
        <w:rPr>
          <w:b w:val="0"/>
          <w:sz w:val="22"/>
          <w:szCs w:val="22"/>
          <w:lang w:val="en-US"/>
        </w:rPr>
      </w:pPr>
      <w:r>
        <w:rPr>
          <w:b w:val="0"/>
          <w:sz w:val="22"/>
          <w:szCs w:val="22"/>
          <w:lang w:val="en-US"/>
        </w:rPr>
        <w:t>Partikel</w:t>
      </w:r>
    </w:p>
    <w:p w14:paraId="2683FE73" w14:textId="77777777" w:rsidR="00EA633D" w:rsidRPr="00DE7C2B" w:rsidRDefault="00023B02" w:rsidP="00EA633D">
      <w:pPr>
        <w:ind w:left="360"/>
      </w:pPr>
      <w:r>
        <w:t>Sebuah sistem partikel dibangun untuk mengizinkan membuat efek partikel lebih mudah, seperti membuat efek hujan, api, ledakan, dan lain-lain</w:t>
      </w:r>
      <w:r w:rsidR="00EA633D">
        <w:t>.</w:t>
      </w:r>
    </w:p>
    <w:p w14:paraId="30C54058" w14:textId="77777777" w:rsidR="00EA633D" w:rsidRDefault="006B142E" w:rsidP="00EA633D">
      <w:pPr>
        <w:pStyle w:val="Heading4"/>
        <w:ind w:left="360" w:hanging="360"/>
        <w:rPr>
          <w:b w:val="0"/>
          <w:sz w:val="22"/>
          <w:szCs w:val="22"/>
          <w:lang w:val="en-US"/>
        </w:rPr>
      </w:pPr>
      <w:r>
        <w:rPr>
          <w:b w:val="0"/>
          <w:sz w:val="22"/>
          <w:szCs w:val="22"/>
          <w:lang w:val="en-US"/>
        </w:rPr>
        <w:t>Kamera</w:t>
      </w:r>
    </w:p>
    <w:p w14:paraId="1A423D26" w14:textId="77777777" w:rsidR="00EA633D" w:rsidRPr="00EA633D" w:rsidRDefault="00023B02" w:rsidP="00EA633D">
      <w:pPr>
        <w:ind w:left="360"/>
      </w:pPr>
      <w:r>
        <w:t>Phaser telah dibuat dalam dunia permainan yang mana objek dapat diletakkan dimanapun dan pengguna memiliki akses sebuah kamera luar biasa untuk melihat dalam dunia tersebut</w:t>
      </w:r>
      <w:r w:rsidR="00EA633D">
        <w:t>.</w:t>
      </w:r>
    </w:p>
    <w:p w14:paraId="7A3091B9" w14:textId="77777777" w:rsidR="00EA633D" w:rsidRDefault="006B142E" w:rsidP="00EA633D">
      <w:pPr>
        <w:pStyle w:val="Heading4"/>
        <w:numPr>
          <w:ilvl w:val="3"/>
          <w:numId w:val="38"/>
        </w:numPr>
        <w:ind w:left="360" w:hanging="360"/>
        <w:rPr>
          <w:b w:val="0"/>
          <w:sz w:val="22"/>
          <w:szCs w:val="22"/>
          <w:lang w:val="en-US"/>
        </w:rPr>
      </w:pPr>
      <w:r>
        <w:rPr>
          <w:b w:val="0"/>
          <w:sz w:val="22"/>
          <w:szCs w:val="22"/>
          <w:lang w:val="en-US"/>
        </w:rPr>
        <w:t>Masukan</w:t>
      </w:r>
    </w:p>
    <w:p w14:paraId="34536BE1" w14:textId="77777777" w:rsidR="00EA633D" w:rsidRPr="00DE7C2B" w:rsidRDefault="00A94D36" w:rsidP="00EA633D">
      <w:pPr>
        <w:ind w:left="360"/>
      </w:pPr>
      <w:r>
        <w:t xml:space="preserve">Berbicara mengenai masukan, hal ini tidak masalah jika masukan berasal dari sentuhan layar atau </w:t>
      </w:r>
      <w:r w:rsidRPr="00A94D36">
        <w:t>mouse</w:t>
      </w:r>
      <w:r>
        <w:t>, masukan dapat diubah ketika dalam pertengahan permainan</w:t>
      </w:r>
      <w:r w:rsidR="00EA633D">
        <w:t>.</w:t>
      </w:r>
      <w:r>
        <w:t xml:space="preserve"> Sentuhan berkali-kali, mouse, keyboard, dan banyak fungsi</w:t>
      </w:r>
      <w:r w:rsidR="009B3EDD">
        <w:t xml:space="preserve"> lain yang</w:t>
      </w:r>
      <w:r>
        <w:t xml:space="preserve"> berguna mengizinkan pengguna untuk mengkode gerakan sendiri.</w:t>
      </w:r>
    </w:p>
    <w:p w14:paraId="7F5E725F" w14:textId="77777777" w:rsidR="00EA633D" w:rsidRDefault="006B142E" w:rsidP="00EA633D">
      <w:pPr>
        <w:pStyle w:val="Heading4"/>
        <w:ind w:left="360" w:hanging="360"/>
        <w:rPr>
          <w:b w:val="0"/>
          <w:sz w:val="22"/>
          <w:szCs w:val="22"/>
          <w:lang w:val="en-US"/>
        </w:rPr>
      </w:pPr>
      <w:r>
        <w:rPr>
          <w:b w:val="0"/>
          <w:sz w:val="22"/>
          <w:szCs w:val="22"/>
          <w:lang w:val="en-US"/>
        </w:rPr>
        <w:t>Suara</w:t>
      </w:r>
    </w:p>
    <w:p w14:paraId="6556AC55" w14:textId="77777777" w:rsidR="00EA633D" w:rsidRPr="00A94D36" w:rsidRDefault="00A94D36" w:rsidP="00EA633D">
      <w:pPr>
        <w:ind w:left="360"/>
      </w:pPr>
      <w:r>
        <w:t>Phaser mendukung kedua</w:t>
      </w:r>
      <w:r w:rsidR="009B3EDD">
        <w:t xml:space="preserve"> suara</w:t>
      </w:r>
      <w:r>
        <w:t xml:space="preserve"> </w:t>
      </w:r>
      <w:r w:rsidRPr="009B3EDD">
        <w:rPr>
          <w:i/>
        </w:rPr>
        <w:t xml:space="preserve">Web </w:t>
      </w:r>
      <w:r>
        <w:t>dan HTML</w:t>
      </w:r>
      <w:r w:rsidR="00EA633D">
        <w:t>.</w:t>
      </w:r>
      <w:r>
        <w:t xml:space="preserve"> Hal ini akan secara otomatis ditangani perangkat bergerak  untuk membuat suara </w:t>
      </w:r>
      <w:r>
        <w:rPr>
          <w:i/>
        </w:rPr>
        <w:t>sprite</w:t>
      </w:r>
      <w:r>
        <w:t>, perulangan, aliran, dan volume.</w:t>
      </w:r>
    </w:p>
    <w:p w14:paraId="491E229A" w14:textId="77777777" w:rsidR="00EA633D" w:rsidRDefault="006B142E" w:rsidP="00EA633D">
      <w:pPr>
        <w:pStyle w:val="Heading4"/>
        <w:numPr>
          <w:ilvl w:val="3"/>
          <w:numId w:val="38"/>
        </w:numPr>
        <w:ind w:left="360" w:hanging="360"/>
        <w:rPr>
          <w:b w:val="0"/>
          <w:sz w:val="22"/>
          <w:szCs w:val="22"/>
          <w:lang w:val="en-US"/>
        </w:rPr>
      </w:pPr>
      <w:r>
        <w:rPr>
          <w:b w:val="0"/>
          <w:i/>
          <w:sz w:val="22"/>
          <w:szCs w:val="22"/>
          <w:lang w:val="en-US"/>
        </w:rPr>
        <w:t>Tilemaps</w:t>
      </w:r>
    </w:p>
    <w:p w14:paraId="2422531A" w14:textId="77777777" w:rsidR="00EA633D" w:rsidRPr="00035161" w:rsidRDefault="00A94D36" w:rsidP="00EA633D">
      <w:pPr>
        <w:ind w:left="360"/>
      </w:pPr>
      <w:r>
        <w:t xml:space="preserve">Phaser dapat memuat, melukis, membuat benturan dengan sebuah </w:t>
      </w:r>
      <w:r>
        <w:rPr>
          <w:i/>
        </w:rPr>
        <w:t>tilemaps</w:t>
      </w:r>
      <w:r>
        <w:t xml:space="preserve"> dengan beberapa baris kode. Phaser mendukung CSV dan data format </w:t>
      </w:r>
      <w:r w:rsidR="009B3EDD">
        <w:rPr>
          <w:i/>
        </w:rPr>
        <w:t>tile</w:t>
      </w:r>
      <w:r>
        <w:rPr>
          <w:i/>
        </w:rPr>
        <w:t>map</w:t>
      </w:r>
      <w:r>
        <w:t xml:space="preserve"> dengan berbagai </w:t>
      </w:r>
      <w:r w:rsidR="00E14518">
        <w:t>lapisan</w:t>
      </w:r>
      <w:r w:rsidR="00EA633D">
        <w:t>.</w:t>
      </w:r>
      <w:r>
        <w:t xml:space="preserve"> Ada banyak</w:t>
      </w:r>
      <w:r w:rsidR="00035161">
        <w:t xml:space="preserve"> fungsi</w:t>
      </w:r>
      <w:r>
        <w:t xml:space="preserve"> manipulasi </w:t>
      </w:r>
      <w:r>
        <w:rPr>
          <w:i/>
        </w:rPr>
        <w:t xml:space="preserve">tile </w:t>
      </w:r>
      <w:r>
        <w:t xml:space="preserve">yang </w:t>
      </w:r>
      <w:r w:rsidR="00035161">
        <w:t>hebat</w:t>
      </w:r>
      <w:r>
        <w:rPr>
          <w:i/>
        </w:rPr>
        <w:t xml:space="preserve"> </w:t>
      </w:r>
      <w:r w:rsidR="00035161">
        <w:t xml:space="preserve">seperti: </w:t>
      </w:r>
      <w:r w:rsidR="00035161">
        <w:lastRenderedPageBreak/>
        <w:t>menukar, mengganti, menghapus, menambah, dan memperbarui secara langsung.</w:t>
      </w:r>
    </w:p>
    <w:p w14:paraId="53DAC82A" w14:textId="77777777" w:rsidR="00EA633D" w:rsidRDefault="002C6A8B" w:rsidP="00EA633D">
      <w:pPr>
        <w:pStyle w:val="Heading4"/>
        <w:ind w:left="360" w:hanging="360"/>
        <w:rPr>
          <w:b w:val="0"/>
          <w:sz w:val="22"/>
          <w:szCs w:val="22"/>
          <w:lang w:val="en-US"/>
        </w:rPr>
      </w:pPr>
      <w:r>
        <w:rPr>
          <w:b w:val="0"/>
          <w:sz w:val="22"/>
          <w:szCs w:val="22"/>
          <w:lang w:val="en-US"/>
        </w:rPr>
        <w:t>Skala perangkat</w:t>
      </w:r>
    </w:p>
    <w:p w14:paraId="0B3DC42F" w14:textId="77777777" w:rsidR="00EA633D" w:rsidRPr="00EA633D" w:rsidRDefault="00035161" w:rsidP="00EA633D">
      <w:pPr>
        <w:ind w:left="360"/>
      </w:pPr>
      <w:r>
        <w:t>Phaser memiliki pengelola skala yang mengizinkan pengguna mengatur skala game dengan sesuai ukuran layar sehingga dapat mengontrol aspek rasio, minimum dan maksimum skala, dan dukungan layar penuh</w:t>
      </w:r>
      <w:r w:rsidR="00EA633D">
        <w:t>.</w:t>
      </w:r>
    </w:p>
    <w:p w14:paraId="5B9BF924" w14:textId="77777777" w:rsidR="00EA633D" w:rsidRDefault="002C6A8B" w:rsidP="00EA633D">
      <w:pPr>
        <w:pStyle w:val="Heading4"/>
        <w:numPr>
          <w:ilvl w:val="3"/>
          <w:numId w:val="38"/>
        </w:numPr>
        <w:ind w:left="360" w:hanging="360"/>
        <w:rPr>
          <w:b w:val="0"/>
          <w:sz w:val="22"/>
          <w:szCs w:val="22"/>
          <w:lang w:val="en-US"/>
        </w:rPr>
      </w:pPr>
      <w:r>
        <w:rPr>
          <w:b w:val="0"/>
          <w:sz w:val="22"/>
          <w:szCs w:val="22"/>
          <w:lang w:val="en-US"/>
        </w:rPr>
        <w:t xml:space="preserve">Sistem </w:t>
      </w:r>
      <w:r>
        <w:rPr>
          <w:b w:val="0"/>
          <w:i/>
          <w:sz w:val="22"/>
          <w:szCs w:val="22"/>
          <w:lang w:val="en-US"/>
        </w:rPr>
        <w:t>plugin</w:t>
      </w:r>
    </w:p>
    <w:p w14:paraId="09B1D184" w14:textId="77777777" w:rsidR="00EA633D" w:rsidRPr="00DE7C2B" w:rsidRDefault="00035161" w:rsidP="00EA633D">
      <w:pPr>
        <w:ind w:left="360"/>
      </w:pPr>
      <w:r>
        <w:t xml:space="preserve">Phaser telah dibangun sistem </w:t>
      </w:r>
      <w:r>
        <w:rPr>
          <w:i/>
        </w:rPr>
        <w:t>plugin</w:t>
      </w:r>
      <w:r>
        <w:t xml:space="preserve"> cerdas untuk menangani </w:t>
      </w:r>
      <w:r>
        <w:rPr>
          <w:i/>
        </w:rPr>
        <w:t>plugin</w:t>
      </w:r>
      <w:r w:rsidR="00EA633D">
        <w:t>.</w:t>
      </w:r>
    </w:p>
    <w:p w14:paraId="05BF7CF7" w14:textId="77777777" w:rsidR="00EA633D" w:rsidRDefault="002C6A8B" w:rsidP="00EA633D">
      <w:pPr>
        <w:pStyle w:val="Heading4"/>
        <w:ind w:left="360" w:hanging="360"/>
        <w:rPr>
          <w:b w:val="0"/>
          <w:sz w:val="22"/>
          <w:szCs w:val="22"/>
          <w:lang w:val="en-US"/>
        </w:rPr>
      </w:pPr>
      <w:r>
        <w:rPr>
          <w:b w:val="0"/>
          <w:sz w:val="22"/>
          <w:szCs w:val="22"/>
          <w:lang w:val="en-US"/>
        </w:rPr>
        <w:t>Peramban perangkat bergerak</w:t>
      </w:r>
    </w:p>
    <w:p w14:paraId="1E29B233" w14:textId="77777777" w:rsidR="00EA633D" w:rsidRPr="00EA633D" w:rsidRDefault="00035161" w:rsidP="00EA633D">
      <w:pPr>
        <w:ind w:left="360"/>
      </w:pPr>
      <w:r>
        <w:t>Phaser dibangun secara khusus untuk</w:t>
      </w:r>
      <w:r w:rsidRPr="00035161">
        <w:t xml:space="preserve"> </w:t>
      </w:r>
      <w:r>
        <w:t xml:space="preserve">peramban </w:t>
      </w:r>
      <w:r>
        <w:rPr>
          <w:i/>
        </w:rPr>
        <w:t>web</w:t>
      </w:r>
      <w:r>
        <w:t xml:space="preserve"> perangkat bergerak dan tentu berjalan juga dengan baik </w:t>
      </w:r>
      <w:r w:rsidR="00E14518">
        <w:t xml:space="preserve">pada </w:t>
      </w:r>
      <w:r>
        <w:rPr>
          <w:i/>
        </w:rPr>
        <w:t>desktop</w:t>
      </w:r>
      <w:r w:rsidR="00EA633D">
        <w:t>.</w:t>
      </w:r>
    </w:p>
    <w:p w14:paraId="40A61748" w14:textId="77777777" w:rsidR="00EA633D" w:rsidRDefault="002C6A8B" w:rsidP="00EA633D">
      <w:pPr>
        <w:pStyle w:val="Heading4"/>
        <w:numPr>
          <w:ilvl w:val="3"/>
          <w:numId w:val="38"/>
        </w:numPr>
        <w:ind w:left="360" w:hanging="360"/>
        <w:rPr>
          <w:b w:val="0"/>
          <w:sz w:val="22"/>
          <w:szCs w:val="22"/>
          <w:lang w:val="en-US"/>
        </w:rPr>
      </w:pPr>
      <w:r>
        <w:rPr>
          <w:b w:val="0"/>
          <w:sz w:val="22"/>
          <w:szCs w:val="22"/>
          <w:lang w:val="en-US"/>
        </w:rPr>
        <w:t>Dukungan pengembang</w:t>
      </w:r>
    </w:p>
    <w:p w14:paraId="3ED80D4F" w14:textId="77777777" w:rsidR="00EA633D" w:rsidRPr="00DE7C2B" w:rsidRDefault="00EE69DA" w:rsidP="00EA633D">
      <w:pPr>
        <w:ind w:left="360"/>
      </w:pPr>
      <w:r>
        <w:t xml:space="preserve">Tim pengembang </w:t>
      </w:r>
      <w:r w:rsidR="001A70A6">
        <w:t>kerangka kerja</w:t>
      </w:r>
      <w:r>
        <w:t xml:space="preserve"> Phaser bekerja setiap hari untuk meningkatkan dan mengembangkan </w:t>
      </w:r>
      <w:r w:rsidR="001A70A6">
        <w:t>kerangka kerja dan memperbaiki kesalahannya</w:t>
      </w:r>
      <w:r w:rsidR="00EA633D">
        <w:t>.</w:t>
      </w:r>
    </w:p>
    <w:p w14:paraId="0183559D" w14:textId="77777777" w:rsidR="00EA633D" w:rsidRDefault="002C6A8B" w:rsidP="00EA633D">
      <w:pPr>
        <w:pStyle w:val="Heading4"/>
        <w:ind w:left="360" w:hanging="360"/>
        <w:rPr>
          <w:b w:val="0"/>
          <w:sz w:val="22"/>
          <w:szCs w:val="22"/>
          <w:lang w:val="en-US"/>
        </w:rPr>
      </w:pPr>
      <w:r>
        <w:rPr>
          <w:b w:val="0"/>
          <w:sz w:val="22"/>
          <w:szCs w:val="22"/>
          <w:lang w:val="en-US"/>
        </w:rPr>
        <w:t>Teruji</w:t>
      </w:r>
    </w:p>
    <w:p w14:paraId="26780735" w14:textId="77777777" w:rsidR="00EA633D" w:rsidRDefault="00EE69DA" w:rsidP="00EA633D">
      <w:pPr>
        <w:ind w:left="360"/>
      </w:pPr>
      <w:r>
        <w:t>Phaser telah digunakan untuk membuat ratusan permainan, dimana menerima jutaan dari pemain tiap bulan</w:t>
      </w:r>
      <w:r w:rsidR="00EA633D">
        <w:t>.</w:t>
      </w:r>
      <w:r>
        <w:t xml:space="preserve"> Memang Phaser tidak 100% bebas kesalahan</w:t>
      </w:r>
      <w:r w:rsidR="00B140DD">
        <w:t xml:space="preserve">, tapi tim pengembang </w:t>
      </w:r>
      <w:r w:rsidR="001A70A6">
        <w:t xml:space="preserve">kerangka kerja </w:t>
      </w:r>
      <w:r w:rsidR="00B140DD">
        <w:t>berusaha menyelesaikan dengan cepat berdasarkan isu-isu yang diberikan oleh pelanggan.</w:t>
      </w:r>
    </w:p>
    <w:p w14:paraId="65B9454F" w14:textId="77777777" w:rsidR="0016794E" w:rsidRDefault="0016794E" w:rsidP="0016794E"/>
    <w:p w14:paraId="0FA4D0DD" w14:textId="77777777" w:rsidR="00617244" w:rsidRDefault="0016794E" w:rsidP="00617244">
      <w:pPr>
        <w:keepNext/>
        <w:jc w:val="center"/>
      </w:pPr>
      <w:r>
        <w:rPr>
          <w:noProof/>
          <w:lang w:eastAsia="en-US"/>
        </w:rPr>
        <w:drawing>
          <wp:inline distT="0" distB="0" distL="0" distR="0" wp14:anchorId="52A142A8" wp14:editId="0F8715A1">
            <wp:extent cx="3710305" cy="1298664"/>
            <wp:effectExtent l="0" t="0" r="4445" b="0"/>
            <wp:docPr id="11" name="Picture 11" descr="D:\TA\autis care aset\diagram_build_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TA\autis care aset\diagram_build_larg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0305" cy="1298664"/>
                    </a:xfrm>
                    <a:prstGeom prst="rect">
                      <a:avLst/>
                    </a:prstGeom>
                    <a:noFill/>
                    <a:ln>
                      <a:noFill/>
                    </a:ln>
                  </pic:spPr>
                </pic:pic>
              </a:graphicData>
            </a:graphic>
          </wp:inline>
        </w:drawing>
      </w:r>
    </w:p>
    <w:p w14:paraId="40ED7252" w14:textId="77777777" w:rsidR="0016794E" w:rsidRPr="006B142E" w:rsidRDefault="00617244" w:rsidP="00617244">
      <w:pPr>
        <w:pStyle w:val="Caption"/>
        <w:rPr>
          <w:lang w:val="en-GB" w:eastAsia="en-US"/>
        </w:rPr>
      </w:pPr>
      <w:bookmarkStart w:id="67" w:name="_Ref396497427"/>
      <w:bookmarkStart w:id="68" w:name="_Toc396905597"/>
      <w:r>
        <w:t xml:space="preserve">Gambar </w:t>
      </w:r>
      <w:r w:rsidR="005514D2">
        <w:fldChar w:fldCharType="begin"/>
      </w:r>
      <w:r w:rsidR="005514D2">
        <w:instrText xml:space="preserve"> STYLEREF 1 \s </w:instrText>
      </w:r>
      <w:r w:rsidR="005514D2">
        <w:fldChar w:fldCharType="separate"/>
      </w:r>
      <w:r w:rsidR="002836B7">
        <w:rPr>
          <w:noProof/>
        </w:rPr>
        <w:t>2</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w:t>
      </w:r>
      <w:r w:rsidR="005514D2">
        <w:fldChar w:fldCharType="end"/>
      </w:r>
      <w:bookmarkEnd w:id="67"/>
      <w:r w:rsidRPr="00617244">
        <w:t xml:space="preserve"> </w:t>
      </w:r>
      <w:r>
        <w:t>Arsitektur PhoneGap</w:t>
      </w:r>
      <w:bookmarkEnd w:id="68"/>
      <w:r w:rsidR="0016794E">
        <w:t xml:space="preserve"> </w:t>
      </w:r>
    </w:p>
    <w:p w14:paraId="70478AEE" w14:textId="77777777" w:rsidR="0016794E" w:rsidRPr="00B140DD" w:rsidRDefault="0016794E" w:rsidP="0016794E"/>
    <w:p w14:paraId="03A9AFD2" w14:textId="77777777" w:rsidR="006B142E" w:rsidRDefault="00DA3063" w:rsidP="00CB09AA">
      <w:pPr>
        <w:pStyle w:val="Heading2"/>
        <w:rPr>
          <w:lang w:val="en-GB"/>
        </w:rPr>
      </w:pPr>
      <w:bookmarkStart w:id="69" w:name="_Toc396905542"/>
      <w:r w:rsidRPr="00CB09AA">
        <w:lastRenderedPageBreak/>
        <w:t>PhoneGap</w:t>
      </w:r>
      <w:bookmarkEnd w:id="69"/>
    </w:p>
    <w:p w14:paraId="1FCAB95F" w14:textId="77777777" w:rsidR="006B142E" w:rsidRDefault="006B142E" w:rsidP="00DA3063">
      <w:pPr>
        <w:ind w:firstLine="720"/>
      </w:pPr>
      <w:r>
        <w:t>Ph</w:t>
      </w:r>
      <w:r w:rsidR="00B61908">
        <w:t>oneGap adalah</w:t>
      </w:r>
      <w:r w:rsidR="001A70A6">
        <w:t xml:space="preserve"> kerangka kerja</w:t>
      </w:r>
      <w:r w:rsidR="00B61908">
        <w:t xml:space="preserve"> </w:t>
      </w:r>
      <w:r w:rsidR="00B61908">
        <w:rPr>
          <w:i/>
        </w:rPr>
        <w:t xml:space="preserve">open source </w:t>
      </w:r>
      <w:r w:rsidR="00B61908">
        <w:t xml:space="preserve">untuk </w:t>
      </w:r>
      <w:r w:rsidR="00F53CC4">
        <w:t xml:space="preserve">membangun aplikasi lintas </w:t>
      </w:r>
      <w:r w:rsidR="00F53CC4">
        <w:rPr>
          <w:i/>
        </w:rPr>
        <w:t>platform</w:t>
      </w:r>
      <w:r w:rsidR="00F53CC4">
        <w:t xml:space="preserve"> perangkat bergerak secara cepat menggunakan HTML5, JavaScript, dan CSS</w:t>
      </w:r>
      <w:r w:rsidR="009F4059">
        <w:t xml:space="preserve"> </w:t>
      </w:r>
      <w:sdt>
        <w:sdtPr>
          <w:id w:val="-1060699912"/>
          <w:citation/>
        </w:sdtPr>
        <w:sdtContent>
          <w:r w:rsidR="009F4059">
            <w:fldChar w:fldCharType="begin"/>
          </w:r>
          <w:r w:rsidR="009F4059">
            <w:instrText xml:space="preserve"> CITATION Pho \l 1033 </w:instrText>
          </w:r>
          <w:r w:rsidR="009F4059">
            <w:fldChar w:fldCharType="separate"/>
          </w:r>
          <w:r w:rsidR="009F4059">
            <w:rPr>
              <w:noProof/>
            </w:rPr>
            <w:t>[</w:t>
          </w:r>
          <w:hyperlink w:anchor="Pho" w:history="1">
            <w:r w:rsidR="009F4059">
              <w:rPr>
                <w:noProof/>
              </w:rPr>
              <w:t>28</w:t>
            </w:r>
          </w:hyperlink>
          <w:r w:rsidR="009F4059">
            <w:rPr>
              <w:noProof/>
            </w:rPr>
            <w:t>]</w:t>
          </w:r>
          <w:r w:rsidR="009F4059">
            <w:fldChar w:fldCharType="end"/>
          </w:r>
        </w:sdtContent>
      </w:sdt>
      <w:r>
        <w:t>.</w:t>
      </w:r>
      <w:r w:rsidR="00F53CC4">
        <w:t xml:space="preserve"> Membangun aplikasi untuk setiap perangkat </w:t>
      </w:r>
      <w:r w:rsidR="00713CD3">
        <w:t>iOS</w:t>
      </w:r>
      <w:r w:rsidR="00F53CC4">
        <w:t xml:space="preserve">, Android, dan Windows membutuhkan </w:t>
      </w:r>
      <w:r w:rsidR="001A70A6">
        <w:t>kerangka kerja</w:t>
      </w:r>
      <w:r w:rsidR="00F53CC4">
        <w:t xml:space="preserve"> dan bahasa berbeda. PhoneGap menyelesaikan ini dengan menggunakan dasar standa</w:t>
      </w:r>
      <w:r w:rsidR="00E75EE4">
        <w:t>r</w:t>
      </w:r>
      <w:r w:rsidR="00F53CC4">
        <w:t xml:space="preserve"> teknologi aplikasi </w:t>
      </w:r>
      <w:r w:rsidR="00F53CC4">
        <w:rPr>
          <w:i/>
        </w:rPr>
        <w:t>web</w:t>
      </w:r>
      <w:r w:rsidR="00F53CC4">
        <w:t xml:space="preserve"> untuk menghubungkan aplikasi </w:t>
      </w:r>
      <w:r w:rsidR="00F53CC4">
        <w:rPr>
          <w:i/>
        </w:rPr>
        <w:t>web</w:t>
      </w:r>
      <w:r w:rsidR="00F53CC4">
        <w:t xml:space="preserve"> dan perangkat bergerak. Sejak aplikasi PhoneGap berhasil dibuat, masa depan untuk aplikasi </w:t>
      </w:r>
      <w:r w:rsidR="00F53CC4">
        <w:rPr>
          <w:i/>
        </w:rPr>
        <w:t>web</w:t>
      </w:r>
      <w:r w:rsidR="00F53CC4">
        <w:t xml:space="preserve"> agar dapat berjalan dalam perangkat bergerak menjadi dapat dibuktikan.</w:t>
      </w:r>
      <w:r w:rsidR="001A70A6">
        <w:t xml:space="preserve"> PhoneGap secara orisinal dibuat oleh Nitobi yang menjadi salah satu kontributor utama kerangka kerja PhoneGap. Pada Oktober 2011, Adobe bekerja sama</w:t>
      </w:r>
      <w:r w:rsidR="00E75EE4">
        <w:t xml:space="preserve"> dengan</w:t>
      </w:r>
      <w:r w:rsidR="001A70A6">
        <w:t xml:space="preserve"> Nitobi untuk mengizinkan sebuah tim untuk fokus hanya untuk proyek PhoneGap dan melanjutkannya bekerja mengembangkan lintas </w:t>
      </w:r>
      <w:r w:rsidR="001A70A6">
        <w:rPr>
          <w:i/>
        </w:rPr>
        <w:t>platform</w:t>
      </w:r>
      <w:r w:rsidR="001A70A6">
        <w:t xml:space="preserve"> perangkat bergerak secara efisien. Banyak kontributor lain yang membantu dalam pengembangan kerangka kerja, seperti IBM, RIM, Microsoft dan lainnya</w:t>
      </w:r>
      <w:r w:rsidR="00713CD3">
        <w:t xml:space="preserve"> s</w:t>
      </w:r>
      <w:r w:rsidR="001A70A6">
        <w:t>ehingga ada komunitas aktif yang</w:t>
      </w:r>
      <w:r w:rsidR="00713CD3">
        <w:t xml:space="preserve"> saling</w:t>
      </w:r>
      <w:r w:rsidR="001A70A6">
        <w:t xml:space="preserve"> </w:t>
      </w:r>
      <w:r w:rsidR="00713CD3">
        <w:t>berkolaborasi dan terbuka.</w:t>
      </w:r>
    </w:p>
    <w:p w14:paraId="3F364030" w14:textId="77777777" w:rsidR="00F53CC4" w:rsidRDefault="002C6EB6" w:rsidP="00DA3063">
      <w:pPr>
        <w:ind w:firstLine="720"/>
      </w:pPr>
      <w:r>
        <w:fldChar w:fldCharType="begin"/>
      </w:r>
      <w:r>
        <w:instrText xml:space="preserve"> REF _Ref396497427 \h </w:instrText>
      </w:r>
      <w:r>
        <w:fldChar w:fldCharType="separate"/>
      </w:r>
      <w:r w:rsidR="002836B7">
        <w:t xml:space="preserve">Gambar </w:t>
      </w:r>
      <w:r w:rsidR="002836B7">
        <w:rPr>
          <w:noProof/>
        </w:rPr>
        <w:t>2</w:t>
      </w:r>
      <w:r w:rsidR="002836B7">
        <w:t>.</w:t>
      </w:r>
      <w:r w:rsidR="002836B7">
        <w:rPr>
          <w:noProof/>
        </w:rPr>
        <w:t>4</w:t>
      </w:r>
      <w:r>
        <w:fldChar w:fldCharType="end"/>
      </w:r>
      <w:r>
        <w:t xml:space="preserve"> </w:t>
      </w:r>
      <w:r w:rsidR="00F53CC4">
        <w:t xml:space="preserve">menjelaskan proses PhoneGap membuat bundel yang berisi HTML5, CSS, dan JavaScript untuk siap dipakai perangkat bergerak berbasis Android, iOS, Windows Phone, dan lain-lain. </w:t>
      </w:r>
    </w:p>
    <w:p w14:paraId="1F4940A4" w14:textId="77777777" w:rsidR="00CB09AA" w:rsidRPr="00F53CC4" w:rsidRDefault="00CB09AA" w:rsidP="00DA3063">
      <w:pPr>
        <w:ind w:firstLine="720"/>
      </w:pPr>
    </w:p>
    <w:p w14:paraId="584186D4" w14:textId="77777777" w:rsidR="00361F7A" w:rsidRDefault="00361F7A" w:rsidP="00CB09AA">
      <w:pPr>
        <w:pStyle w:val="Heading2"/>
        <w:rPr>
          <w:lang w:val="en-GB"/>
        </w:rPr>
      </w:pPr>
      <w:bookmarkStart w:id="70" w:name="_Toc396905543"/>
      <w:r w:rsidRPr="00CB09AA">
        <w:t>Android</w:t>
      </w:r>
      <w:bookmarkEnd w:id="70"/>
    </w:p>
    <w:p w14:paraId="64DE5625" w14:textId="77777777" w:rsidR="00713CD3" w:rsidRPr="00A97F9B" w:rsidRDefault="00713CD3" w:rsidP="00713CD3">
      <w:pPr>
        <w:ind w:right="-23" w:firstLine="720"/>
      </w:pPr>
      <w:r w:rsidRPr="00A97F9B">
        <w:t xml:space="preserve">Android adalah </w:t>
      </w:r>
      <w:r w:rsidRPr="00A97F9B">
        <w:rPr>
          <w:i/>
        </w:rPr>
        <w:t>platform</w:t>
      </w:r>
      <w:r w:rsidRPr="00A97F9B">
        <w:t xml:space="preserve"> perangkat bergerak pertama yang sepenuhnya terbuka dan komprehensif</w:t>
      </w:r>
      <w:r w:rsidR="009F4059">
        <w:t xml:space="preserve"> </w:t>
      </w:r>
      <w:sdt>
        <w:sdtPr>
          <w:id w:val="-1093701101"/>
          <w:citation/>
        </w:sdtPr>
        <w:sdtContent>
          <w:r w:rsidR="009F4059">
            <w:fldChar w:fldCharType="begin"/>
          </w:r>
          <w:r w:rsidR="009F4059">
            <w:instrText xml:space="preserve"> CITATION Wik6 \l 1033 </w:instrText>
          </w:r>
          <w:r w:rsidR="009F4059">
            <w:fldChar w:fldCharType="separate"/>
          </w:r>
          <w:r w:rsidR="009F4059">
            <w:rPr>
              <w:noProof/>
            </w:rPr>
            <w:t>[</w:t>
          </w:r>
          <w:hyperlink w:anchor="Wik6" w:history="1">
            <w:r w:rsidR="009F4059">
              <w:rPr>
                <w:noProof/>
              </w:rPr>
              <w:t>29</w:t>
            </w:r>
          </w:hyperlink>
          <w:r w:rsidR="009F4059">
            <w:rPr>
              <w:noProof/>
            </w:rPr>
            <w:t>]</w:t>
          </w:r>
          <w:r w:rsidR="009F4059">
            <w:fldChar w:fldCharType="end"/>
          </w:r>
        </w:sdtContent>
      </w:sdt>
      <w:r w:rsidRPr="00A97F9B">
        <w:t xml:space="preserve">. Android mencakup sistem operasi, antarmuka pengguna, aplikasi-aplikasi dan seluruh perangkat lunak yang diperlukan untuk menjalankan perangkat bergerak tanpa hambatan kepemilikan. </w:t>
      </w:r>
    </w:p>
    <w:p w14:paraId="409BAF32" w14:textId="77777777" w:rsidR="00361F7A" w:rsidRDefault="00713CD3" w:rsidP="00713CD3">
      <w:pPr>
        <w:ind w:firstLine="720"/>
      </w:pPr>
      <w:r w:rsidRPr="00A97F9B">
        <w:t>Android mulai dikembangkan oleh Andy Rubin pada tahun 2007. Andy Rubin kemudia</w:t>
      </w:r>
      <w:r w:rsidR="00B84A1A">
        <w:t>n mendirikan perusahaan Android Inc. Android</w:t>
      </w:r>
      <w:r w:rsidRPr="00A97F9B">
        <w:t xml:space="preserve"> Inc kemudian dibeli oleh Google dan</w:t>
      </w:r>
      <w:r w:rsidR="00E75EE4">
        <w:t xml:space="preserve"> </w:t>
      </w:r>
      <w:r w:rsidRPr="00A97F9B">
        <w:lastRenderedPageBreak/>
        <w:t>hingga saat ini perkembangan Android sangat pesat. Hingga Oktober 2013, Android telah mencapai versi 4.4 atau KitKat</w:t>
      </w:r>
      <w:r w:rsidR="006B142E">
        <w:t>.</w:t>
      </w:r>
    </w:p>
    <w:p w14:paraId="2F9CDE44" w14:textId="77777777" w:rsidR="00CB09AA" w:rsidRPr="006B142E" w:rsidRDefault="00CB09AA" w:rsidP="00713CD3">
      <w:pPr>
        <w:ind w:firstLine="720"/>
      </w:pPr>
    </w:p>
    <w:p w14:paraId="3007AD06" w14:textId="77777777" w:rsidR="00361F7A" w:rsidRDefault="00361F7A" w:rsidP="00CB09AA">
      <w:pPr>
        <w:pStyle w:val="Heading2"/>
        <w:rPr>
          <w:lang w:val="en-GB"/>
        </w:rPr>
      </w:pPr>
      <w:bookmarkStart w:id="71" w:name="_Toc396905544"/>
      <w:r w:rsidRPr="00CB09AA">
        <w:t>IOS</w:t>
      </w:r>
      <w:bookmarkEnd w:id="71"/>
    </w:p>
    <w:p w14:paraId="31857C3F" w14:textId="77777777" w:rsidR="00361F7A" w:rsidRDefault="002C7C23" w:rsidP="002C7C23">
      <w:pPr>
        <w:ind w:firstLine="720"/>
      </w:pPr>
      <w:r>
        <w:t>IOS adalah sebuah sistem operasi perangkat bergerak yang dikembangkan oleh Apple</w:t>
      </w:r>
      <w:r w:rsidR="00B84A1A">
        <w:t xml:space="preserve"> Inc</w:t>
      </w:r>
      <w:r>
        <w:t xml:space="preserve"> dan didistribusikan secara eksklusif untuk perangkat keras Apple</w:t>
      </w:r>
      <w:r w:rsidR="00B84A1A" w:rsidRPr="00B84A1A">
        <w:t xml:space="preserve"> </w:t>
      </w:r>
      <w:r w:rsidR="00B84A1A">
        <w:t>sehingga perangkat selain milik Apple tidak bisa menggunakan sistem operasi iOS</w:t>
      </w:r>
      <w:r w:rsidR="009F4059">
        <w:t xml:space="preserve"> </w:t>
      </w:r>
      <w:sdt>
        <w:sdtPr>
          <w:id w:val="81568458"/>
          <w:citation/>
        </w:sdtPr>
        <w:sdtContent>
          <w:r w:rsidR="009F4059">
            <w:fldChar w:fldCharType="begin"/>
          </w:r>
          <w:r w:rsidR="009F4059">
            <w:instrText xml:space="preserve"> CITATION Wik4 \l 1033 </w:instrText>
          </w:r>
          <w:r w:rsidR="009F4059">
            <w:fldChar w:fldCharType="separate"/>
          </w:r>
          <w:r w:rsidR="009F4059">
            <w:rPr>
              <w:noProof/>
            </w:rPr>
            <w:t>[</w:t>
          </w:r>
          <w:hyperlink w:anchor="Wik4" w:history="1">
            <w:r w:rsidR="009F4059">
              <w:rPr>
                <w:noProof/>
              </w:rPr>
              <w:t>30</w:t>
            </w:r>
          </w:hyperlink>
          <w:r w:rsidR="009F4059">
            <w:rPr>
              <w:noProof/>
            </w:rPr>
            <w:t>]</w:t>
          </w:r>
          <w:r w:rsidR="009F4059">
            <w:fldChar w:fldCharType="end"/>
          </w:r>
        </w:sdtContent>
      </w:sdt>
      <w:r w:rsidR="006B142E">
        <w:t>.</w:t>
      </w:r>
      <w:r>
        <w:t xml:space="preserve"> Sistem operasi ini</w:t>
      </w:r>
      <w:r w:rsidR="00B84A1A">
        <w:t xml:space="preserve"> sudah</w:t>
      </w:r>
      <w:r>
        <w:t xml:space="preserve"> digunakan</w:t>
      </w:r>
      <w:r w:rsidR="00B84A1A">
        <w:t xml:space="preserve"> untuk</w:t>
      </w:r>
      <w:r>
        <w:t xml:space="preserve"> perangkat iPhone, iPad, iPod, dan Apple TV.</w:t>
      </w:r>
      <w:r w:rsidR="00B84A1A">
        <w:t xml:space="preserve"> </w:t>
      </w:r>
    </w:p>
    <w:p w14:paraId="68FC5826" w14:textId="77777777" w:rsidR="002C7C23" w:rsidRDefault="002C7C23" w:rsidP="002C7C23">
      <w:pPr>
        <w:ind w:firstLine="720"/>
      </w:pPr>
      <w:r>
        <w:t xml:space="preserve">Kebanyakan iOS dirilis setiap tahun, </w:t>
      </w:r>
      <w:r w:rsidR="00B84A1A">
        <w:t>yang dirilis terakhir</w:t>
      </w:r>
      <w:r>
        <w:t xml:space="preserve"> adalah iOS 7 pada 18 September 2013</w:t>
      </w:r>
      <w:r w:rsidR="00B84A1A">
        <w:t xml:space="preserve">. Dalam iOS terdapat 4 lapisan abstraksi yaitu: lapisan utama sistem operasi, lapisan utama layanan, lapisan media, dan lapisan </w:t>
      </w:r>
      <w:r w:rsidR="00B84A1A" w:rsidRPr="00E75EE4">
        <w:rPr>
          <w:i/>
        </w:rPr>
        <w:t>Cocoa Touch</w:t>
      </w:r>
      <w:r w:rsidR="00B84A1A">
        <w:t xml:space="preserve">. Versi sistem operasi sekarang (iOS 7.1.1) mempersembahkan 1-1.5 GB penyimpanan </w:t>
      </w:r>
      <w:r w:rsidR="00B84A1A">
        <w:rPr>
          <w:i/>
        </w:rPr>
        <w:t>flash</w:t>
      </w:r>
      <w:r w:rsidR="00B84A1A">
        <w:t xml:space="preserve"> perangkat untuk partisi sistem, 800 MB dari partisi tersebut digunakan iOS sendiri. Sistem operasi ini berjalan pada iPhone4 dan versi diatasnya, generasi kedua iPad dan diatasnya</w:t>
      </w:r>
      <w:r w:rsidR="00CE10B2">
        <w:t>, semua model iPad Mini, dan generasi kelima iPod Touch.</w:t>
      </w:r>
    </w:p>
    <w:p w14:paraId="33CE8CC9" w14:textId="77777777" w:rsidR="00CB09AA" w:rsidRPr="00B84A1A" w:rsidRDefault="00CB09AA" w:rsidP="002C7C23">
      <w:pPr>
        <w:ind w:firstLine="720"/>
        <w:rPr>
          <w:lang w:val="en-GB" w:eastAsia="en-US"/>
        </w:rPr>
      </w:pPr>
    </w:p>
    <w:p w14:paraId="15FBD2D7" w14:textId="77777777" w:rsidR="00361F7A" w:rsidRDefault="00361F7A" w:rsidP="00CB09AA">
      <w:pPr>
        <w:pStyle w:val="Heading2"/>
        <w:rPr>
          <w:lang w:val="en-GB"/>
        </w:rPr>
      </w:pPr>
      <w:bookmarkStart w:id="72" w:name="_Toc396905545"/>
      <w:r w:rsidRPr="00CB09AA">
        <w:t>Windows</w:t>
      </w:r>
      <w:r>
        <w:rPr>
          <w:lang w:val="en-GB"/>
        </w:rPr>
        <w:t xml:space="preserve"> Phone</w:t>
      </w:r>
      <w:bookmarkEnd w:id="72"/>
    </w:p>
    <w:p w14:paraId="78D43115" w14:textId="77777777" w:rsidR="001459E4" w:rsidRPr="00CE10B2" w:rsidRDefault="00CE10B2" w:rsidP="002C7C23">
      <w:pPr>
        <w:ind w:firstLine="720"/>
      </w:pPr>
      <w:r>
        <w:t>Windows Phone (WP) adalah sistem operasi perangkat cerdas yang dikembangkan Microsoft</w:t>
      </w:r>
      <w:r w:rsidR="009F4059">
        <w:t xml:space="preserve"> </w:t>
      </w:r>
      <w:sdt>
        <w:sdtPr>
          <w:id w:val="-332453702"/>
          <w:citation/>
        </w:sdtPr>
        <w:sdtContent>
          <w:r w:rsidR="009F4059">
            <w:fldChar w:fldCharType="begin"/>
          </w:r>
          <w:r w:rsidR="009F4059">
            <w:instrText xml:space="preserve"> CITATION Wik5 \l 1033 </w:instrText>
          </w:r>
          <w:r w:rsidR="009F4059">
            <w:fldChar w:fldCharType="separate"/>
          </w:r>
          <w:r w:rsidR="009F4059">
            <w:rPr>
              <w:noProof/>
            </w:rPr>
            <w:t>[</w:t>
          </w:r>
          <w:hyperlink w:anchor="Wik5" w:history="1">
            <w:r w:rsidR="009F4059">
              <w:rPr>
                <w:noProof/>
              </w:rPr>
              <w:t>31</w:t>
            </w:r>
          </w:hyperlink>
          <w:r w:rsidR="009F4059">
            <w:rPr>
              <w:noProof/>
            </w:rPr>
            <w:t>]</w:t>
          </w:r>
          <w:r w:rsidR="009F4059">
            <w:fldChar w:fldCharType="end"/>
          </w:r>
        </w:sdtContent>
      </w:sdt>
      <w:r w:rsidR="006B142E">
        <w:t>.</w:t>
      </w:r>
      <w:bookmarkEnd w:id="60"/>
      <w:r>
        <w:t xml:space="preserve"> Sistem operasi ini menjadikan perangkat bergerak Windows sukses di pasaran walaupun tidak cocok dengan </w:t>
      </w:r>
      <w:r>
        <w:rPr>
          <w:i/>
        </w:rPr>
        <w:t>platform</w:t>
      </w:r>
      <w:r>
        <w:t xml:space="preserve"> sebelumnya Windows Phone. Microsoft membuat tampilan pengguna baru, memberikan desain</w:t>
      </w:r>
      <w:r w:rsidR="000F6FD3">
        <w:t xml:space="preserve"> Modern yang mana lebih dikenal dengan sebutan Metro. Tidak seperti pendahulunya, target utama sistem operasi ini </w:t>
      </w:r>
      <w:r w:rsidR="0053161C">
        <w:t>lebih ke</w:t>
      </w:r>
      <w:r w:rsidR="000F6FD3">
        <w:t xml:space="preserve"> pengguna pasar dari pada pasar perusahaan. OS ini dirilis pada Oktober 2010 dengan Windows Phone 7. Versi yang telah rilis kemarin 14 April 2014 adalah Windows Phone 8.1 dengan tambahan berbagai fitur dan membenahi kesalahan sistem operasi sebelumnya.</w:t>
      </w:r>
    </w:p>
    <w:p w14:paraId="7F6BEE8F" w14:textId="77777777" w:rsidR="0016794E" w:rsidRDefault="0016794E" w:rsidP="0055076A">
      <w:pPr>
        <w:jc w:val="center"/>
        <w:rPr>
          <w:i/>
        </w:rPr>
      </w:pPr>
    </w:p>
    <w:p w14:paraId="6AABCE92" w14:textId="77777777" w:rsidR="0055076A" w:rsidRPr="00676A6F" w:rsidRDefault="0055076A" w:rsidP="0055076A">
      <w:pPr>
        <w:jc w:val="center"/>
        <w:sectPr w:rsidR="0055076A" w:rsidRPr="00676A6F" w:rsidSect="00FD5D17">
          <w:headerReference w:type="even" r:id="rId26"/>
          <w:headerReference w:type="default" r:id="rId27"/>
          <w:headerReference w:type="first" r:id="rId28"/>
          <w:pgSz w:w="8395" w:h="11909" w:code="11"/>
          <w:pgMar w:top="1418" w:right="1134" w:bottom="1418" w:left="1418" w:header="720" w:footer="720" w:gutter="0"/>
          <w:cols w:space="720"/>
          <w:titlePg/>
          <w:docGrid w:linePitch="360"/>
        </w:sectPr>
      </w:pPr>
      <w:r w:rsidRPr="000F5C1B">
        <w:rPr>
          <w:i/>
        </w:rPr>
        <w:lastRenderedPageBreak/>
        <w:t>[Halaman ini sengaja dikosongkan]</w:t>
      </w:r>
    </w:p>
    <w:p w14:paraId="5C20A329" w14:textId="77777777" w:rsidR="00D84239" w:rsidRPr="00B2377C" w:rsidRDefault="00B2377C" w:rsidP="009937BB">
      <w:pPr>
        <w:pStyle w:val="Heading1"/>
        <w:ind w:left="0"/>
        <w:rPr>
          <w:color w:val="FFFFFF" w:themeColor="background1"/>
          <w:lang w:val="id-ID"/>
        </w:rPr>
      </w:pPr>
      <w:bookmarkStart w:id="73" w:name="_Toc360782103"/>
      <w:bookmarkStart w:id="74" w:name="_Toc396905546"/>
      <w:r w:rsidRPr="009937BB">
        <w:lastRenderedPageBreak/>
        <w:t>BAB III</w:t>
      </w:r>
      <w:r w:rsidR="00552CB7" w:rsidRPr="009937BB">
        <w:br/>
      </w:r>
      <w:r w:rsidR="00D513AB" w:rsidRPr="00D25CEC">
        <w:rPr>
          <w:lang w:val="id-ID"/>
        </w:rPr>
        <w:t xml:space="preserve">ANALISIS </w:t>
      </w:r>
      <w:r w:rsidR="001636C7" w:rsidRPr="00D25CEC">
        <w:rPr>
          <w:lang w:val="id-ID"/>
        </w:rPr>
        <w:t xml:space="preserve">DAN </w:t>
      </w:r>
      <w:r w:rsidR="00D513AB" w:rsidRPr="00D25CEC">
        <w:rPr>
          <w:lang w:val="id-ID"/>
        </w:rPr>
        <w:t>PER</w:t>
      </w:r>
      <w:r w:rsidR="000D5C5F" w:rsidRPr="00D25CEC">
        <w:rPr>
          <w:lang w:val="id-ID"/>
        </w:rPr>
        <w:t>A</w:t>
      </w:r>
      <w:r w:rsidR="00D513AB" w:rsidRPr="00D25CEC">
        <w:rPr>
          <w:lang w:val="id-ID"/>
        </w:rPr>
        <w:t>NCANGAN SISTEM</w:t>
      </w:r>
      <w:bookmarkEnd w:id="73"/>
      <w:bookmarkEnd w:id="74"/>
    </w:p>
    <w:p w14:paraId="6B2039DA" w14:textId="77777777" w:rsidR="00B7426E" w:rsidRDefault="005A3F02" w:rsidP="00812E94">
      <w:pPr>
        <w:spacing w:before="240"/>
        <w:ind w:firstLine="720"/>
        <w:rPr>
          <w:lang w:val="en-GB"/>
        </w:rPr>
      </w:pPr>
      <w:r>
        <w:rPr>
          <w:lang w:val="en-GB"/>
        </w:rPr>
        <w:t>Bab ini membahas tahap analisis permasalahan dan perancangan Tugas Akhir. Analisis permasalahan membahas permasalahan yang diang</w:t>
      </w:r>
      <w:r w:rsidR="00187CFB">
        <w:rPr>
          <w:lang w:val="en-GB"/>
        </w:rPr>
        <w:t>k</w:t>
      </w:r>
      <w:r>
        <w:rPr>
          <w:lang w:val="en-GB"/>
        </w:rPr>
        <w:t>at</w:t>
      </w:r>
      <w:r w:rsidR="00AD6EAC">
        <w:rPr>
          <w:lang w:val="en-GB"/>
        </w:rPr>
        <w:t xml:space="preserve"> dalam pengerjaan Tugas Akhir</w:t>
      </w:r>
      <w:r>
        <w:rPr>
          <w:lang w:val="en-GB"/>
        </w:rPr>
        <w:t>.</w:t>
      </w:r>
      <w:r w:rsidR="00187CFB">
        <w:rPr>
          <w:lang w:val="en-GB"/>
        </w:rPr>
        <w:t xml:space="preserve"> </w:t>
      </w:r>
      <w:r w:rsidR="00AD6EAC">
        <w:rPr>
          <w:lang w:val="en-GB"/>
        </w:rPr>
        <w:t>Solusi yang ditawarkan oleh penulis juga dicantumkan</w:t>
      </w:r>
      <w:r w:rsidR="007C6AB0">
        <w:rPr>
          <w:lang w:val="en-GB"/>
        </w:rPr>
        <w:t xml:space="preserve"> pada tahap </w:t>
      </w:r>
      <w:r w:rsidR="00187CFB">
        <w:rPr>
          <w:lang w:val="en-GB"/>
        </w:rPr>
        <w:t xml:space="preserve">permasalahan </w:t>
      </w:r>
      <w:r w:rsidR="007C6AB0">
        <w:rPr>
          <w:lang w:val="en-GB"/>
        </w:rPr>
        <w:t>analisis ini</w:t>
      </w:r>
      <w:r w:rsidR="00AD6EAC">
        <w:rPr>
          <w:lang w:val="en-GB"/>
        </w:rPr>
        <w:t>.</w:t>
      </w:r>
      <w:r w:rsidR="00187CFB">
        <w:rPr>
          <w:lang w:val="en-GB"/>
        </w:rPr>
        <w:t xml:space="preserve"> Analisis kebutuhan mencantumkan kebutuhan-kebutuhan yang diperlukan perangkat lunak.</w:t>
      </w:r>
      <w:r w:rsidR="00AD6EAC">
        <w:rPr>
          <w:lang w:val="en-GB"/>
        </w:rPr>
        <w:t xml:space="preserve"> </w:t>
      </w:r>
      <w:r>
        <w:rPr>
          <w:lang w:val="en-GB"/>
        </w:rPr>
        <w:t>Selanjutnya dibahas mengenai perancangan sistem yang dibuat. Pendekatan yang dibuat dalam perancangan ini adalah pendekatan berorientasi objek. Perancangan direpresentasikan dengan diagram UML (</w:t>
      </w:r>
      <w:r>
        <w:rPr>
          <w:i/>
          <w:lang w:val="en-GB"/>
        </w:rPr>
        <w:t>Unified Modelling Language</w:t>
      </w:r>
      <w:r w:rsidR="00812E94">
        <w:rPr>
          <w:lang w:val="en-GB"/>
        </w:rPr>
        <w:t>).</w:t>
      </w:r>
      <w:bookmarkStart w:id="75" w:name="_Toc389090081"/>
      <w:bookmarkStart w:id="76" w:name="_Toc389090517"/>
      <w:bookmarkStart w:id="77" w:name="_Toc389090639"/>
      <w:bookmarkStart w:id="78" w:name="_Toc394503620"/>
      <w:bookmarkStart w:id="79" w:name="_Toc396496763"/>
      <w:bookmarkStart w:id="80" w:name="_Toc360782104"/>
      <w:bookmarkEnd w:id="75"/>
      <w:bookmarkEnd w:id="76"/>
      <w:bookmarkEnd w:id="77"/>
      <w:bookmarkEnd w:id="78"/>
      <w:bookmarkEnd w:id="79"/>
    </w:p>
    <w:p w14:paraId="4E5857DB" w14:textId="77777777" w:rsidR="00812E94" w:rsidRPr="00B7426E" w:rsidRDefault="00812E94" w:rsidP="00812E94">
      <w:pPr>
        <w:spacing w:before="240"/>
        <w:ind w:firstLine="720"/>
        <w:rPr>
          <w:b/>
          <w:smallCaps/>
          <w:vanish/>
          <w:spacing w:val="5"/>
          <w:sz w:val="24"/>
          <w:szCs w:val="36"/>
        </w:rPr>
      </w:pPr>
    </w:p>
    <w:p w14:paraId="2E2F498C" w14:textId="77777777" w:rsidR="00FE0042" w:rsidRPr="00C700B4" w:rsidRDefault="00FE0042" w:rsidP="00B7426E">
      <w:pPr>
        <w:pStyle w:val="Heading2"/>
        <w:spacing w:before="240"/>
        <w:ind w:left="562" w:hanging="562"/>
      </w:pPr>
      <w:bookmarkStart w:id="81" w:name="_Toc396905547"/>
      <w:r w:rsidRPr="00C700B4">
        <w:t>Analisis</w:t>
      </w:r>
      <w:bookmarkEnd w:id="80"/>
      <w:r w:rsidRPr="00C700B4">
        <w:t xml:space="preserve"> </w:t>
      </w:r>
      <w:r w:rsidR="00975BA9">
        <w:t>Sistem</w:t>
      </w:r>
      <w:bookmarkEnd w:id="81"/>
    </w:p>
    <w:p w14:paraId="6725434B" w14:textId="77777777" w:rsidR="00102EC9" w:rsidRDefault="00EB61E1" w:rsidP="00CC1024">
      <w:pPr>
        <w:ind w:firstLine="709"/>
        <w:rPr>
          <w:lang w:val="en-GB" w:eastAsia="en-US"/>
        </w:rPr>
      </w:pPr>
      <w:r>
        <w:rPr>
          <w:lang w:val="en-GB" w:eastAsia="en-US"/>
        </w:rPr>
        <w:t xml:space="preserve">Perangkat lunak yang dibangun adalah </w:t>
      </w:r>
      <w:r>
        <w:rPr>
          <w:i/>
          <w:lang w:val="en-GB" w:eastAsia="en-US"/>
        </w:rPr>
        <w:t xml:space="preserve">Autis Care </w:t>
      </w:r>
      <w:r>
        <w:rPr>
          <w:lang w:val="en-GB" w:eastAsia="en-US"/>
        </w:rPr>
        <w:t xml:space="preserve">yang merupakan aplikasi </w:t>
      </w:r>
      <w:r w:rsidR="00FC2C65">
        <w:rPr>
          <w:lang w:val="en-GB" w:eastAsia="en-US"/>
        </w:rPr>
        <w:t>perangkat bergerak</w:t>
      </w:r>
      <w:r>
        <w:rPr>
          <w:i/>
          <w:lang w:val="en-GB" w:eastAsia="en-US"/>
        </w:rPr>
        <w:t xml:space="preserve"> multiplatform </w:t>
      </w:r>
      <w:r w:rsidR="002C6EB6">
        <w:rPr>
          <w:lang w:val="en-GB" w:eastAsia="en-US"/>
        </w:rPr>
        <w:t>sebagai</w:t>
      </w:r>
      <w:r>
        <w:rPr>
          <w:lang w:val="en-GB" w:eastAsia="en-US"/>
        </w:rPr>
        <w:t xml:space="preserve"> media pembelajaran siswa autis di sekolah dasar. </w:t>
      </w:r>
      <w:r w:rsidR="00A73A78">
        <w:rPr>
          <w:lang w:val="en-GB" w:eastAsia="en-US"/>
        </w:rPr>
        <w:t>Dengan adanya aplikasi</w:t>
      </w:r>
      <w:r w:rsidR="00102EC9">
        <w:rPr>
          <w:lang w:val="en-GB" w:eastAsia="en-US"/>
        </w:rPr>
        <w:t xml:space="preserve"> ini diharapkan penggunaan teknologi </w:t>
      </w:r>
      <w:r w:rsidR="00FC2C65">
        <w:rPr>
          <w:lang w:val="en-GB" w:eastAsia="en-US"/>
        </w:rPr>
        <w:t>perangkat bergerak</w:t>
      </w:r>
      <w:r w:rsidR="00102EC9">
        <w:rPr>
          <w:lang w:val="en-GB" w:eastAsia="en-US"/>
        </w:rPr>
        <w:t xml:space="preserve"> dan multimedia mampu meningkatkan minat siswa dan membantu mereka belajar dengan cara yang menyenangkan. Selain itu proses belajar dapat dilakukan kapanpun dan dimanapun, sehingga </w:t>
      </w:r>
      <w:r w:rsidR="00023B02">
        <w:rPr>
          <w:lang w:val="en-GB" w:eastAsia="en-US"/>
        </w:rPr>
        <w:t>memudahkan</w:t>
      </w:r>
      <w:r w:rsidR="00102EC9">
        <w:rPr>
          <w:lang w:val="en-GB" w:eastAsia="en-US"/>
        </w:rPr>
        <w:t xml:space="preserve"> partisipasi antara pendidik dan siswa dalam menjalani proses belajar mengajar.</w:t>
      </w:r>
    </w:p>
    <w:p w14:paraId="1B93805F" w14:textId="77777777" w:rsidR="00F524AA" w:rsidRDefault="00FF1864" w:rsidP="00F524AA">
      <w:pPr>
        <w:ind w:firstLine="709"/>
        <w:rPr>
          <w:lang w:val="en-GB" w:eastAsia="en-US"/>
        </w:rPr>
      </w:pPr>
      <w:r>
        <w:rPr>
          <w:lang w:val="en-GB" w:eastAsia="en-US"/>
        </w:rPr>
        <w:t xml:space="preserve">Pendidik harus menetapkan sebuah rencana belajar yang terdiri dari berbagai rangkaian aktivitas belajar siswa. Aktivitas tersebut dirancang fleksibel untuk beradaptasi dengan karakteristik setiap pengguna, kepentingan dan kebutuhan belajar, integrasi data pribadi siswa, dan menghargai tingkat kerja siswa. Aktivitas yang telah didesain dapat diganti menjelang sesi belajar sehingga </w:t>
      </w:r>
      <w:r w:rsidR="00F047B7">
        <w:rPr>
          <w:lang w:val="en-GB" w:eastAsia="en-US"/>
        </w:rPr>
        <w:t>muatan</w:t>
      </w:r>
      <w:r>
        <w:rPr>
          <w:lang w:val="en-GB" w:eastAsia="en-US"/>
        </w:rPr>
        <w:t xml:space="preserve"> dapat disesuaikan dengan selera siswa.</w:t>
      </w:r>
      <w:r w:rsidR="00F524AA">
        <w:rPr>
          <w:lang w:val="en-GB" w:eastAsia="en-US"/>
        </w:rPr>
        <w:t xml:space="preserve"> </w:t>
      </w:r>
      <w:r w:rsidR="00AE6F7D">
        <w:rPr>
          <w:lang w:val="en-GB" w:eastAsia="en-US"/>
        </w:rPr>
        <w:t xml:space="preserve">Pada </w:t>
      </w:r>
      <w:r w:rsidR="002C6EB6">
        <w:rPr>
          <w:lang w:val="en-GB" w:eastAsia="en-US"/>
        </w:rPr>
        <w:fldChar w:fldCharType="begin"/>
      </w:r>
      <w:r w:rsidR="002C6EB6">
        <w:rPr>
          <w:lang w:val="en-GB" w:eastAsia="en-US"/>
        </w:rPr>
        <w:instrText xml:space="preserve"> REF _Ref396497428 \h </w:instrText>
      </w:r>
      <w:r w:rsidR="002C6EB6">
        <w:rPr>
          <w:lang w:val="en-GB" w:eastAsia="en-US"/>
        </w:rPr>
      </w:r>
      <w:r w:rsidR="002C6EB6">
        <w:rPr>
          <w:lang w:val="en-GB" w:eastAsia="en-US"/>
        </w:rPr>
        <w:fldChar w:fldCharType="separate"/>
      </w:r>
      <w:r w:rsidR="002836B7">
        <w:t xml:space="preserve">Gambar </w:t>
      </w:r>
      <w:r w:rsidR="002836B7">
        <w:rPr>
          <w:noProof/>
        </w:rPr>
        <w:t>3</w:t>
      </w:r>
      <w:r w:rsidR="002836B7">
        <w:t>.</w:t>
      </w:r>
      <w:r w:rsidR="002836B7">
        <w:rPr>
          <w:noProof/>
        </w:rPr>
        <w:t>1</w:t>
      </w:r>
      <w:r w:rsidR="002C6EB6">
        <w:rPr>
          <w:lang w:val="en-GB" w:eastAsia="en-US"/>
        </w:rPr>
        <w:fldChar w:fldCharType="end"/>
      </w:r>
      <w:r w:rsidR="002C6EB6">
        <w:rPr>
          <w:lang w:val="en-GB" w:eastAsia="en-US"/>
        </w:rPr>
        <w:t xml:space="preserve"> </w:t>
      </w:r>
      <w:r w:rsidR="00AE6F7D">
        <w:rPr>
          <w:lang w:val="en-GB" w:eastAsia="en-US"/>
        </w:rPr>
        <w:t>menjelaskan bahwa p</w:t>
      </w:r>
      <w:r w:rsidR="00F524AA">
        <w:rPr>
          <w:lang w:val="en-GB" w:eastAsia="en-US"/>
        </w:rPr>
        <w:t xml:space="preserve">endidik fokus dengan dua dimensi, yaitu: dimensi pengguna dan dimensi belajar. Pendidik dapat menentukan karakteristik dari pengguna dan aktivitas melalui: wawancara profesional dengan pengguna dan keluarga, </w:t>
      </w:r>
      <w:r w:rsidR="00F524AA">
        <w:rPr>
          <w:lang w:val="en-GB" w:eastAsia="en-US"/>
        </w:rPr>
        <w:lastRenderedPageBreak/>
        <w:t>model yang diperoleh dari pengamata</w:t>
      </w:r>
      <w:r w:rsidR="00286C21">
        <w:rPr>
          <w:lang w:val="en-GB" w:eastAsia="en-US"/>
        </w:rPr>
        <w:t>n interaksi pengguna, dan penget</w:t>
      </w:r>
      <w:r w:rsidR="00F524AA">
        <w:rPr>
          <w:lang w:val="en-GB" w:eastAsia="en-US"/>
        </w:rPr>
        <w:t xml:space="preserve">ahuan </w:t>
      </w:r>
      <w:r w:rsidR="00286C21">
        <w:rPr>
          <w:lang w:val="en-GB" w:eastAsia="en-US"/>
        </w:rPr>
        <w:t>pendidik</w:t>
      </w:r>
      <w:r w:rsidR="00F524AA">
        <w:rPr>
          <w:lang w:val="en-GB" w:eastAsia="en-US"/>
        </w:rPr>
        <w:t>.</w:t>
      </w:r>
    </w:p>
    <w:p w14:paraId="04B0741D" w14:textId="77777777" w:rsidR="0045217A" w:rsidRDefault="0045217A" w:rsidP="00F524AA">
      <w:pPr>
        <w:ind w:firstLine="709"/>
        <w:rPr>
          <w:lang w:val="en-GB" w:eastAsia="en-US"/>
        </w:rPr>
      </w:pPr>
      <w:r>
        <w:rPr>
          <w:lang w:val="en-GB" w:eastAsia="en-US"/>
        </w:rPr>
        <w:t>Dalam dimensi pengguna, pendidik bertanggung jawab terhadap identifikasi profil pengguna dengan pertimbangan karakteristik khusus. Jenis-jenis identifikasi yang disesuaikan dengan pengguna dicantumkan pada</w:t>
      </w:r>
      <w:r w:rsidR="002C6EB6">
        <w:rPr>
          <w:lang w:val="en-GB" w:eastAsia="en-US"/>
        </w:rPr>
        <w:t xml:space="preserve"> </w:t>
      </w:r>
      <w:r w:rsidR="002C6EB6">
        <w:rPr>
          <w:lang w:val="en-GB" w:eastAsia="en-US"/>
        </w:rPr>
        <w:fldChar w:fldCharType="begin"/>
      </w:r>
      <w:r w:rsidR="002C6EB6">
        <w:rPr>
          <w:lang w:val="en-GB" w:eastAsia="en-US"/>
        </w:rPr>
        <w:instrText xml:space="preserve"> REF _Ref396497429 \h </w:instrText>
      </w:r>
      <w:r w:rsidR="002C6EB6">
        <w:rPr>
          <w:lang w:val="en-GB" w:eastAsia="en-US"/>
        </w:rPr>
      </w:r>
      <w:r w:rsidR="002C6EB6">
        <w:rPr>
          <w:lang w:val="en-GB" w:eastAsia="en-US"/>
        </w:rPr>
        <w:fldChar w:fldCharType="separate"/>
      </w:r>
      <w:r w:rsidR="002836B7">
        <w:t xml:space="preserve">Tabel </w:t>
      </w:r>
      <w:r w:rsidR="002836B7">
        <w:rPr>
          <w:noProof/>
        </w:rPr>
        <w:t>3</w:t>
      </w:r>
      <w:r w:rsidR="002836B7">
        <w:t>.</w:t>
      </w:r>
      <w:r w:rsidR="002836B7">
        <w:rPr>
          <w:noProof/>
        </w:rPr>
        <w:t>1</w:t>
      </w:r>
      <w:r w:rsidR="002C6EB6">
        <w:rPr>
          <w:lang w:val="en-GB" w:eastAsia="en-US"/>
        </w:rPr>
        <w:fldChar w:fldCharType="end"/>
      </w:r>
      <w:r>
        <w:rPr>
          <w:lang w:val="en-GB" w:eastAsia="en-US"/>
        </w:rPr>
        <w:t>.</w:t>
      </w:r>
    </w:p>
    <w:p w14:paraId="00632779" w14:textId="77777777" w:rsidR="002A2B21" w:rsidRDefault="002A2B21" w:rsidP="00F524AA">
      <w:pPr>
        <w:ind w:firstLine="709"/>
        <w:rPr>
          <w:lang w:val="en-GB" w:eastAsia="en-US"/>
        </w:rPr>
      </w:pPr>
    </w:p>
    <w:p w14:paraId="76EE0380" w14:textId="77777777" w:rsidR="00812E94" w:rsidRDefault="00812E94" w:rsidP="00812E94">
      <w:pPr>
        <w:pStyle w:val="Caption"/>
        <w:keepNext/>
      </w:pPr>
      <w:bookmarkStart w:id="82" w:name="_Ref396497429"/>
      <w:bookmarkStart w:id="83" w:name="_Toc396498076"/>
      <w:r>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w:t>
      </w:r>
      <w:r w:rsidR="003C0604">
        <w:fldChar w:fldCharType="end"/>
      </w:r>
      <w:bookmarkEnd w:id="82"/>
      <w:r w:rsidRPr="00812E94">
        <w:t xml:space="preserve"> </w:t>
      </w:r>
      <w:r>
        <w:t>Identifikasi Profil Pengguna</w:t>
      </w:r>
      <w:bookmarkEnd w:id="83"/>
    </w:p>
    <w:tbl>
      <w:tblPr>
        <w:tblStyle w:val="TableGrid"/>
        <w:tblW w:w="0" w:type="auto"/>
        <w:tblLook w:val="04A0" w:firstRow="1" w:lastRow="0" w:firstColumn="1" w:lastColumn="0" w:noHBand="0" w:noVBand="1"/>
      </w:tblPr>
      <w:tblGrid>
        <w:gridCol w:w="378"/>
        <w:gridCol w:w="1440"/>
        <w:gridCol w:w="4241"/>
      </w:tblGrid>
      <w:tr w:rsidR="0045217A" w14:paraId="5B07A558" w14:textId="77777777" w:rsidTr="005F2C93">
        <w:trPr>
          <w:trHeight w:val="345"/>
        </w:trPr>
        <w:tc>
          <w:tcPr>
            <w:tcW w:w="378" w:type="dxa"/>
            <w:shd w:val="clear" w:color="auto" w:fill="A6A6A6" w:themeFill="background1" w:themeFillShade="A6"/>
            <w:vAlign w:val="center"/>
          </w:tcPr>
          <w:p w14:paraId="24094EB2" w14:textId="77777777" w:rsidR="0045217A" w:rsidRPr="004C0AB9" w:rsidRDefault="0045217A" w:rsidP="005F2C93">
            <w:pPr>
              <w:ind w:left="-90" w:right="-91"/>
              <w:jc w:val="center"/>
              <w:rPr>
                <w:b/>
                <w:sz w:val="18"/>
                <w:szCs w:val="18"/>
                <w:lang w:val="en-GB" w:eastAsia="en-US"/>
              </w:rPr>
            </w:pPr>
            <w:r w:rsidRPr="004C0AB9">
              <w:rPr>
                <w:b/>
                <w:sz w:val="18"/>
                <w:szCs w:val="18"/>
                <w:lang w:val="en-GB" w:eastAsia="en-US"/>
              </w:rPr>
              <w:t>No</w:t>
            </w:r>
          </w:p>
        </w:tc>
        <w:tc>
          <w:tcPr>
            <w:tcW w:w="1440" w:type="dxa"/>
            <w:shd w:val="clear" w:color="auto" w:fill="A6A6A6" w:themeFill="background1" w:themeFillShade="A6"/>
            <w:vAlign w:val="center"/>
          </w:tcPr>
          <w:p w14:paraId="141CDB02" w14:textId="77777777" w:rsidR="0045217A" w:rsidRPr="003569AC" w:rsidRDefault="00C92343" w:rsidP="005F2C93">
            <w:pPr>
              <w:jc w:val="center"/>
              <w:rPr>
                <w:b/>
                <w:sz w:val="18"/>
                <w:szCs w:val="18"/>
                <w:lang w:val="en-GB" w:eastAsia="en-US"/>
              </w:rPr>
            </w:pPr>
            <w:r>
              <w:rPr>
                <w:b/>
                <w:sz w:val="18"/>
                <w:szCs w:val="18"/>
                <w:lang w:val="en-GB" w:eastAsia="en-US"/>
              </w:rPr>
              <w:t>Keterbatasan Pengguna</w:t>
            </w:r>
          </w:p>
        </w:tc>
        <w:tc>
          <w:tcPr>
            <w:tcW w:w="4241" w:type="dxa"/>
            <w:shd w:val="clear" w:color="auto" w:fill="A6A6A6" w:themeFill="background1" w:themeFillShade="A6"/>
            <w:vAlign w:val="center"/>
          </w:tcPr>
          <w:p w14:paraId="320A951F" w14:textId="77777777" w:rsidR="0045217A" w:rsidRPr="004C0AB9" w:rsidRDefault="00C92343" w:rsidP="005F2C93">
            <w:pPr>
              <w:jc w:val="center"/>
              <w:rPr>
                <w:b/>
                <w:sz w:val="18"/>
                <w:szCs w:val="18"/>
                <w:lang w:val="en-GB" w:eastAsia="en-US"/>
              </w:rPr>
            </w:pPr>
            <w:r>
              <w:rPr>
                <w:b/>
                <w:sz w:val="18"/>
                <w:szCs w:val="18"/>
                <w:lang w:val="en-GB" w:eastAsia="en-US"/>
              </w:rPr>
              <w:t>Adaptasi</w:t>
            </w:r>
          </w:p>
        </w:tc>
      </w:tr>
      <w:tr w:rsidR="0045217A" w14:paraId="53335DC1" w14:textId="77777777" w:rsidTr="005F2C93">
        <w:tc>
          <w:tcPr>
            <w:tcW w:w="378" w:type="dxa"/>
            <w:vAlign w:val="center"/>
          </w:tcPr>
          <w:p w14:paraId="4F5F0E10" w14:textId="77777777" w:rsidR="0045217A" w:rsidRPr="004C0AB9" w:rsidRDefault="0045217A" w:rsidP="005F2C93">
            <w:pPr>
              <w:ind w:left="-90" w:right="-91"/>
              <w:jc w:val="center"/>
              <w:rPr>
                <w:sz w:val="18"/>
                <w:szCs w:val="18"/>
                <w:lang w:val="en-GB" w:eastAsia="en-US"/>
              </w:rPr>
            </w:pPr>
            <w:r>
              <w:rPr>
                <w:sz w:val="18"/>
                <w:szCs w:val="18"/>
                <w:lang w:val="en-GB" w:eastAsia="en-US"/>
              </w:rPr>
              <w:t>1</w:t>
            </w:r>
          </w:p>
        </w:tc>
        <w:tc>
          <w:tcPr>
            <w:tcW w:w="1440" w:type="dxa"/>
            <w:vAlign w:val="center"/>
          </w:tcPr>
          <w:p w14:paraId="0CAB67A3" w14:textId="77777777" w:rsidR="0045217A" w:rsidRPr="004C0AB9" w:rsidRDefault="00C92343" w:rsidP="005F2C93">
            <w:pPr>
              <w:jc w:val="center"/>
              <w:rPr>
                <w:sz w:val="18"/>
                <w:szCs w:val="18"/>
                <w:lang w:val="en-GB" w:eastAsia="en-US"/>
              </w:rPr>
            </w:pPr>
            <w:r>
              <w:rPr>
                <w:sz w:val="18"/>
                <w:szCs w:val="18"/>
                <w:lang w:val="en-GB" w:eastAsia="en-US"/>
              </w:rPr>
              <w:t>Visual</w:t>
            </w:r>
          </w:p>
        </w:tc>
        <w:tc>
          <w:tcPr>
            <w:tcW w:w="4241" w:type="dxa"/>
          </w:tcPr>
          <w:p w14:paraId="26B39A4E" w14:textId="77777777" w:rsidR="0045217A" w:rsidRPr="004C0AB9" w:rsidRDefault="00C92343" w:rsidP="004F09FB">
            <w:pPr>
              <w:rPr>
                <w:sz w:val="18"/>
                <w:szCs w:val="18"/>
                <w:lang w:val="en-GB" w:eastAsia="en-US"/>
              </w:rPr>
            </w:pPr>
            <w:r>
              <w:rPr>
                <w:sz w:val="18"/>
                <w:szCs w:val="18"/>
                <w:lang w:val="en-GB" w:eastAsia="en-US"/>
              </w:rPr>
              <w:t>Warna, ukuran, kontras, pembesaran, konversi dari informasi grafis ke teks,</w:t>
            </w:r>
            <w:r w:rsidR="008F1F09">
              <w:rPr>
                <w:sz w:val="18"/>
                <w:szCs w:val="18"/>
                <w:lang w:val="en-GB" w:eastAsia="en-US"/>
              </w:rPr>
              <w:t xml:space="preserve"> dan</w:t>
            </w:r>
            <w:r>
              <w:rPr>
                <w:sz w:val="18"/>
                <w:szCs w:val="18"/>
                <w:lang w:val="en-GB" w:eastAsia="en-US"/>
              </w:rPr>
              <w:t xml:space="preserve"> komponen antarmuka pengguna.</w:t>
            </w:r>
          </w:p>
        </w:tc>
      </w:tr>
      <w:tr w:rsidR="0045217A" w14:paraId="15601A7F" w14:textId="77777777" w:rsidTr="005F2C93">
        <w:tc>
          <w:tcPr>
            <w:tcW w:w="378" w:type="dxa"/>
            <w:vAlign w:val="center"/>
          </w:tcPr>
          <w:p w14:paraId="74A09086" w14:textId="77777777" w:rsidR="0045217A" w:rsidRPr="004C0AB9" w:rsidRDefault="0045217A" w:rsidP="005F2C93">
            <w:pPr>
              <w:ind w:left="-90" w:right="-91"/>
              <w:jc w:val="center"/>
              <w:rPr>
                <w:sz w:val="18"/>
                <w:szCs w:val="18"/>
                <w:lang w:val="en-GB" w:eastAsia="en-US"/>
              </w:rPr>
            </w:pPr>
            <w:r>
              <w:rPr>
                <w:sz w:val="18"/>
                <w:szCs w:val="18"/>
                <w:lang w:val="en-GB" w:eastAsia="en-US"/>
              </w:rPr>
              <w:t>2</w:t>
            </w:r>
          </w:p>
        </w:tc>
        <w:tc>
          <w:tcPr>
            <w:tcW w:w="1440" w:type="dxa"/>
            <w:vAlign w:val="center"/>
          </w:tcPr>
          <w:p w14:paraId="4ED55599" w14:textId="77777777" w:rsidR="0045217A" w:rsidRPr="00C92343" w:rsidRDefault="00C92343" w:rsidP="005F2C93">
            <w:pPr>
              <w:jc w:val="center"/>
              <w:rPr>
                <w:sz w:val="18"/>
                <w:szCs w:val="18"/>
                <w:lang w:val="en-GB" w:eastAsia="en-US"/>
              </w:rPr>
            </w:pPr>
            <w:r>
              <w:rPr>
                <w:sz w:val="18"/>
                <w:szCs w:val="18"/>
                <w:lang w:val="en-GB" w:eastAsia="en-US"/>
              </w:rPr>
              <w:t>Pendengaran</w:t>
            </w:r>
          </w:p>
        </w:tc>
        <w:tc>
          <w:tcPr>
            <w:tcW w:w="4241" w:type="dxa"/>
          </w:tcPr>
          <w:p w14:paraId="69419E3B" w14:textId="77777777" w:rsidR="0045217A" w:rsidRPr="004C0AB9" w:rsidRDefault="004F09FB" w:rsidP="005F2C93">
            <w:pPr>
              <w:rPr>
                <w:sz w:val="18"/>
                <w:szCs w:val="18"/>
                <w:lang w:val="en-GB" w:eastAsia="en-US"/>
              </w:rPr>
            </w:pPr>
            <w:r>
              <w:rPr>
                <w:sz w:val="18"/>
                <w:szCs w:val="18"/>
                <w:lang w:val="en-GB" w:eastAsia="en-US"/>
              </w:rPr>
              <w:t>A</w:t>
            </w:r>
            <w:r w:rsidR="00C92343">
              <w:rPr>
                <w:sz w:val="18"/>
                <w:szCs w:val="18"/>
                <w:lang w:val="en-GB" w:eastAsia="en-US"/>
              </w:rPr>
              <w:t>da</w:t>
            </w:r>
            <w:r w:rsidR="008F1F09">
              <w:rPr>
                <w:sz w:val="18"/>
                <w:szCs w:val="18"/>
                <w:lang w:val="en-GB" w:eastAsia="en-US"/>
              </w:rPr>
              <w:t>p</w:t>
            </w:r>
            <w:r w:rsidR="00C92343">
              <w:rPr>
                <w:sz w:val="18"/>
                <w:szCs w:val="18"/>
                <w:lang w:val="en-GB" w:eastAsia="en-US"/>
              </w:rPr>
              <w:t>tasi kosakata, penggunaan teks</w:t>
            </w:r>
            <w:r w:rsidR="008F1F09">
              <w:rPr>
                <w:sz w:val="18"/>
                <w:szCs w:val="18"/>
                <w:lang w:val="en-GB" w:eastAsia="en-US"/>
              </w:rPr>
              <w:t>,</w:t>
            </w:r>
            <w:r w:rsidR="00C92343">
              <w:rPr>
                <w:sz w:val="18"/>
                <w:szCs w:val="18"/>
                <w:lang w:val="en-GB" w:eastAsia="en-US"/>
              </w:rPr>
              <w:t xml:space="preserve"> dan isyarat.</w:t>
            </w:r>
            <w:r w:rsidR="0045217A">
              <w:rPr>
                <w:sz w:val="18"/>
                <w:szCs w:val="18"/>
                <w:lang w:val="en-GB" w:eastAsia="en-US"/>
              </w:rPr>
              <w:t xml:space="preserve"> </w:t>
            </w:r>
          </w:p>
        </w:tc>
      </w:tr>
      <w:tr w:rsidR="0045217A" w14:paraId="75E8A5B6" w14:textId="77777777" w:rsidTr="005F2C93">
        <w:tc>
          <w:tcPr>
            <w:tcW w:w="378" w:type="dxa"/>
            <w:vAlign w:val="center"/>
          </w:tcPr>
          <w:p w14:paraId="22E5448B" w14:textId="77777777" w:rsidR="0045217A" w:rsidRDefault="0045217A" w:rsidP="005F2C93">
            <w:pPr>
              <w:ind w:left="-90" w:right="-91"/>
              <w:jc w:val="center"/>
              <w:rPr>
                <w:sz w:val="18"/>
                <w:szCs w:val="18"/>
                <w:lang w:val="en-GB" w:eastAsia="en-US"/>
              </w:rPr>
            </w:pPr>
            <w:r>
              <w:rPr>
                <w:sz w:val="18"/>
                <w:szCs w:val="18"/>
                <w:lang w:val="en-GB" w:eastAsia="en-US"/>
              </w:rPr>
              <w:t>3</w:t>
            </w:r>
          </w:p>
        </w:tc>
        <w:tc>
          <w:tcPr>
            <w:tcW w:w="1440" w:type="dxa"/>
            <w:vAlign w:val="center"/>
          </w:tcPr>
          <w:p w14:paraId="50834A22" w14:textId="77777777" w:rsidR="0045217A" w:rsidRPr="00C92343" w:rsidRDefault="00C92343" w:rsidP="005F2C93">
            <w:pPr>
              <w:jc w:val="center"/>
              <w:rPr>
                <w:sz w:val="18"/>
                <w:szCs w:val="18"/>
                <w:lang w:val="en-GB" w:eastAsia="en-US"/>
              </w:rPr>
            </w:pPr>
            <w:r>
              <w:rPr>
                <w:sz w:val="18"/>
                <w:szCs w:val="18"/>
                <w:lang w:val="en-GB" w:eastAsia="en-US"/>
              </w:rPr>
              <w:t>Pergerakan</w:t>
            </w:r>
          </w:p>
        </w:tc>
        <w:tc>
          <w:tcPr>
            <w:tcW w:w="4241" w:type="dxa"/>
          </w:tcPr>
          <w:p w14:paraId="57BFD8AF" w14:textId="77777777" w:rsidR="0045217A" w:rsidRPr="004C0AB9" w:rsidRDefault="00C92343" w:rsidP="008F1F09">
            <w:pPr>
              <w:rPr>
                <w:sz w:val="18"/>
                <w:szCs w:val="18"/>
                <w:lang w:val="en-GB" w:eastAsia="en-US"/>
              </w:rPr>
            </w:pPr>
            <w:r>
              <w:rPr>
                <w:sz w:val="18"/>
                <w:szCs w:val="18"/>
                <w:lang w:val="en-GB" w:eastAsia="en-US"/>
              </w:rPr>
              <w:t>Adaptasi masukan dan keluaran perangkat</w:t>
            </w:r>
            <w:r w:rsidR="008F1F09">
              <w:rPr>
                <w:sz w:val="18"/>
                <w:szCs w:val="18"/>
                <w:lang w:val="en-GB" w:eastAsia="en-US"/>
              </w:rPr>
              <w:t xml:space="preserve"> dan</w:t>
            </w:r>
            <w:r>
              <w:rPr>
                <w:sz w:val="18"/>
                <w:szCs w:val="18"/>
                <w:lang w:val="en-GB" w:eastAsia="en-US"/>
              </w:rPr>
              <w:t xml:space="preserve"> kecepatan menggunakan aplikasi.</w:t>
            </w:r>
          </w:p>
        </w:tc>
      </w:tr>
      <w:tr w:rsidR="0045217A" w14:paraId="0A565A85" w14:textId="77777777" w:rsidTr="005F2C93">
        <w:tc>
          <w:tcPr>
            <w:tcW w:w="378" w:type="dxa"/>
            <w:vAlign w:val="center"/>
          </w:tcPr>
          <w:p w14:paraId="792A25C8" w14:textId="77777777" w:rsidR="0045217A" w:rsidRDefault="0045217A" w:rsidP="005F2C93">
            <w:pPr>
              <w:ind w:left="-90" w:right="-91"/>
              <w:jc w:val="center"/>
              <w:rPr>
                <w:sz w:val="18"/>
                <w:szCs w:val="18"/>
                <w:lang w:val="en-GB" w:eastAsia="en-US"/>
              </w:rPr>
            </w:pPr>
            <w:r>
              <w:rPr>
                <w:sz w:val="18"/>
                <w:szCs w:val="18"/>
                <w:lang w:val="en-GB" w:eastAsia="en-US"/>
              </w:rPr>
              <w:t>4</w:t>
            </w:r>
          </w:p>
        </w:tc>
        <w:tc>
          <w:tcPr>
            <w:tcW w:w="1440" w:type="dxa"/>
            <w:vAlign w:val="center"/>
          </w:tcPr>
          <w:p w14:paraId="60F874CC" w14:textId="77777777" w:rsidR="0045217A" w:rsidRPr="00C92343" w:rsidRDefault="00C92343" w:rsidP="005F2C93">
            <w:pPr>
              <w:jc w:val="center"/>
              <w:rPr>
                <w:sz w:val="18"/>
                <w:szCs w:val="18"/>
                <w:lang w:val="en-GB" w:eastAsia="en-US"/>
              </w:rPr>
            </w:pPr>
            <w:r>
              <w:rPr>
                <w:sz w:val="18"/>
                <w:szCs w:val="18"/>
                <w:lang w:val="en-GB" w:eastAsia="en-US"/>
              </w:rPr>
              <w:t>Kognitif</w:t>
            </w:r>
          </w:p>
        </w:tc>
        <w:tc>
          <w:tcPr>
            <w:tcW w:w="4241" w:type="dxa"/>
          </w:tcPr>
          <w:p w14:paraId="36A59BCA" w14:textId="77777777" w:rsidR="0045217A" w:rsidRPr="004C0AB9" w:rsidRDefault="00C92343" w:rsidP="005F2C93">
            <w:pPr>
              <w:rPr>
                <w:sz w:val="18"/>
                <w:szCs w:val="18"/>
                <w:lang w:val="en-GB" w:eastAsia="en-US"/>
              </w:rPr>
            </w:pPr>
            <w:r>
              <w:rPr>
                <w:sz w:val="18"/>
                <w:szCs w:val="18"/>
                <w:lang w:val="en-GB" w:eastAsia="en-US"/>
              </w:rPr>
              <w:t>Antarmuka yang seder</w:t>
            </w:r>
            <w:r w:rsidR="008F1F09">
              <w:rPr>
                <w:sz w:val="18"/>
                <w:szCs w:val="18"/>
                <w:lang w:val="en-GB" w:eastAsia="en-US"/>
              </w:rPr>
              <w:t>hana dan</w:t>
            </w:r>
            <w:r>
              <w:rPr>
                <w:sz w:val="18"/>
                <w:szCs w:val="18"/>
                <w:lang w:val="en-GB" w:eastAsia="en-US"/>
              </w:rPr>
              <w:t xml:space="preserve"> prioritas penggunaan dengan gambar.</w:t>
            </w:r>
          </w:p>
        </w:tc>
      </w:tr>
    </w:tbl>
    <w:p w14:paraId="2DDB5465" w14:textId="77777777" w:rsidR="0045217A" w:rsidRDefault="0045217A" w:rsidP="00F524AA">
      <w:pPr>
        <w:ind w:firstLine="709"/>
        <w:rPr>
          <w:lang w:val="en-GB" w:eastAsia="en-US"/>
        </w:rPr>
      </w:pPr>
    </w:p>
    <w:p w14:paraId="52416362" w14:textId="77777777" w:rsidR="00B55FDB" w:rsidRDefault="00AE6F7D" w:rsidP="00B55FDB">
      <w:pPr>
        <w:keepNext/>
        <w:jc w:val="center"/>
      </w:pPr>
      <w:r>
        <w:rPr>
          <w:noProof/>
          <w:lang w:eastAsia="en-US"/>
        </w:rPr>
        <w:drawing>
          <wp:inline distT="0" distB="0" distL="0" distR="0" wp14:anchorId="4C5578DC" wp14:editId="060A72AE">
            <wp:extent cx="3609444" cy="2518012"/>
            <wp:effectExtent l="0" t="0" r="0" b="0"/>
            <wp:docPr id="93" name="Picture 93" descr="C:\Users\demit\Desktop\dimensi belajar dan sis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mit\Desktop\dimensi belajar dan siswa.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13810" cy="2521058"/>
                    </a:xfrm>
                    <a:prstGeom prst="rect">
                      <a:avLst/>
                    </a:prstGeom>
                    <a:noFill/>
                    <a:ln>
                      <a:noFill/>
                    </a:ln>
                  </pic:spPr>
                </pic:pic>
              </a:graphicData>
            </a:graphic>
          </wp:inline>
        </w:drawing>
      </w:r>
    </w:p>
    <w:p w14:paraId="318E8563" w14:textId="77777777" w:rsidR="00AE6F7D" w:rsidRDefault="00B55FDB" w:rsidP="00AE6F7D">
      <w:pPr>
        <w:pStyle w:val="Caption"/>
        <w:rPr>
          <w:lang w:val="en-GB" w:eastAsia="en-US"/>
        </w:rPr>
      </w:pPr>
      <w:bookmarkStart w:id="84" w:name="_Ref396497428"/>
      <w:bookmarkStart w:id="85" w:name="_Toc396905598"/>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w:t>
      </w:r>
      <w:r w:rsidR="005514D2">
        <w:fldChar w:fldCharType="end"/>
      </w:r>
      <w:bookmarkEnd w:id="84"/>
      <w:r w:rsidRPr="00B55FDB">
        <w:t xml:space="preserve"> </w:t>
      </w:r>
      <w:r>
        <w:t>Dimensi Pembelajaran dan Siswa</w:t>
      </w:r>
      <w:bookmarkEnd w:id="85"/>
    </w:p>
    <w:p w14:paraId="439FF830" w14:textId="77777777" w:rsidR="005B5DCA" w:rsidRDefault="008F1F09" w:rsidP="00CC1024">
      <w:pPr>
        <w:ind w:firstLine="709"/>
        <w:rPr>
          <w:lang w:val="en-GB" w:eastAsia="en-US"/>
        </w:rPr>
      </w:pPr>
      <w:r>
        <w:rPr>
          <w:lang w:val="en-GB" w:eastAsia="en-US"/>
        </w:rPr>
        <w:lastRenderedPageBreak/>
        <w:t>Dalam dimensi belajar, pendid</w:t>
      </w:r>
      <w:r w:rsidR="005B5DCA">
        <w:rPr>
          <w:lang w:val="en-GB" w:eastAsia="en-US"/>
        </w:rPr>
        <w:t>ik harus mendesain proses belajar yang mencakup seperti: memori pendengaran, visual, ingatan jangka pendek, kinerja, koordinasi mata dan tangan, komunikasi, kosa kata, perhatian, persepsi, hubungan sebab akibat, penilaian, prioritas, pemeriksaan asumsi, membaca, menulis, lisan, sintaksis, dan perhitungan.</w:t>
      </w:r>
    </w:p>
    <w:p w14:paraId="6B011F61" w14:textId="77777777" w:rsidR="00B00DA0" w:rsidRDefault="00B00DA0" w:rsidP="00CC1024">
      <w:pPr>
        <w:ind w:firstLine="709"/>
        <w:rPr>
          <w:lang w:val="en-GB" w:eastAsia="en-US"/>
        </w:rPr>
      </w:pPr>
      <w:r>
        <w:rPr>
          <w:lang w:val="en-GB" w:eastAsia="en-US"/>
        </w:rPr>
        <w:t>Dalam proses belajar siswa dengan kebutuhan</w:t>
      </w:r>
      <w:r w:rsidR="008F1F09">
        <w:rPr>
          <w:lang w:val="en-GB" w:eastAsia="en-US"/>
        </w:rPr>
        <w:t>,</w:t>
      </w:r>
      <w:r>
        <w:rPr>
          <w:lang w:val="en-GB" w:eastAsia="en-US"/>
        </w:rPr>
        <w:t xml:space="preserve"> pendidikan khusus dapat diterapkan berbagai pendekatan atau metodologis seperti berikut:</w:t>
      </w:r>
    </w:p>
    <w:p w14:paraId="251DB331" w14:textId="77777777" w:rsidR="00B00DA0" w:rsidRPr="00663D1C" w:rsidRDefault="00B00DA0" w:rsidP="00D41F4C">
      <w:pPr>
        <w:pStyle w:val="ListParagraph"/>
        <w:numPr>
          <w:ilvl w:val="0"/>
          <w:numId w:val="34"/>
        </w:numPr>
        <w:rPr>
          <w:lang w:val="en-GB" w:eastAsia="en-US"/>
        </w:rPr>
      </w:pPr>
      <w:r w:rsidRPr="00663D1C">
        <w:rPr>
          <w:lang w:val="en-GB" w:eastAsia="en-US"/>
        </w:rPr>
        <w:t>Memperbolehkan per</w:t>
      </w:r>
      <w:r w:rsidR="00B12606" w:rsidRPr="00663D1C">
        <w:rPr>
          <w:lang w:val="en-GB" w:eastAsia="en-US"/>
        </w:rPr>
        <w:t xml:space="preserve">ubahan </w:t>
      </w:r>
      <w:r w:rsidR="00F047B7">
        <w:rPr>
          <w:lang w:val="en-GB" w:eastAsia="en-US"/>
        </w:rPr>
        <w:t>muatan</w:t>
      </w:r>
      <w:r w:rsidR="00B12606" w:rsidRPr="00663D1C">
        <w:rPr>
          <w:lang w:val="en-GB" w:eastAsia="en-US"/>
        </w:rPr>
        <w:t xml:space="preserve"> dengan cepat dan mudah, tanpa membutuhkan waktu lama dan operasi yang sulit;</w:t>
      </w:r>
    </w:p>
    <w:p w14:paraId="7F702874" w14:textId="77777777" w:rsidR="00B12606" w:rsidRPr="008F1F09" w:rsidRDefault="00B12606" w:rsidP="008F1F09">
      <w:pPr>
        <w:pStyle w:val="ListParagraph"/>
        <w:numPr>
          <w:ilvl w:val="0"/>
          <w:numId w:val="34"/>
        </w:numPr>
        <w:rPr>
          <w:lang w:val="en-GB" w:eastAsia="en-US"/>
        </w:rPr>
      </w:pPr>
      <w:r>
        <w:rPr>
          <w:lang w:val="en-GB" w:eastAsia="en-US"/>
        </w:rPr>
        <w:t>Keb</w:t>
      </w:r>
      <w:r w:rsidR="003705E0">
        <w:rPr>
          <w:lang w:val="en-GB" w:eastAsia="en-US"/>
        </w:rPr>
        <w:t>utuhan untuk menangkap perhatian</w:t>
      </w:r>
      <w:r>
        <w:rPr>
          <w:lang w:val="en-GB" w:eastAsia="en-US"/>
        </w:rPr>
        <w:t xml:space="preserve"> dari siswa;</w:t>
      </w:r>
    </w:p>
    <w:p w14:paraId="0CCCD930" w14:textId="77777777" w:rsidR="00B12606" w:rsidRDefault="00B12606" w:rsidP="00D41F4C">
      <w:pPr>
        <w:pStyle w:val="ListParagraph"/>
        <w:numPr>
          <w:ilvl w:val="0"/>
          <w:numId w:val="34"/>
        </w:numPr>
        <w:rPr>
          <w:lang w:val="en-GB" w:eastAsia="en-US"/>
        </w:rPr>
      </w:pPr>
      <w:r>
        <w:rPr>
          <w:lang w:val="en-GB" w:eastAsia="en-US"/>
        </w:rPr>
        <w:t>Kebebasan memilih dan merubah gambar atau piktogram yang digunakan ketika menciptakan aktivitas;</w:t>
      </w:r>
    </w:p>
    <w:p w14:paraId="29B4C168" w14:textId="77777777" w:rsidR="00B12606" w:rsidRDefault="00B12606" w:rsidP="00D41F4C">
      <w:pPr>
        <w:pStyle w:val="ListParagraph"/>
        <w:numPr>
          <w:ilvl w:val="0"/>
          <w:numId w:val="34"/>
        </w:numPr>
        <w:rPr>
          <w:lang w:val="en-GB" w:eastAsia="en-US"/>
        </w:rPr>
      </w:pPr>
      <w:r>
        <w:rPr>
          <w:lang w:val="en-GB" w:eastAsia="en-US"/>
        </w:rPr>
        <w:t>Pentingnya suara, terutama bahasa lisan, suara dapat direkam pada saat merancang aktivitas;</w:t>
      </w:r>
    </w:p>
    <w:p w14:paraId="166C8AC0" w14:textId="77777777" w:rsidR="00B12606" w:rsidRDefault="00B12606" w:rsidP="00D41F4C">
      <w:pPr>
        <w:pStyle w:val="ListParagraph"/>
        <w:numPr>
          <w:ilvl w:val="0"/>
          <w:numId w:val="34"/>
        </w:numPr>
        <w:rPr>
          <w:lang w:val="en-GB" w:eastAsia="en-US"/>
        </w:rPr>
      </w:pPr>
      <w:r>
        <w:rPr>
          <w:lang w:val="en-GB" w:eastAsia="en-US"/>
        </w:rPr>
        <w:t>Mengenalkan interaktif yang proaktif;</w:t>
      </w:r>
    </w:p>
    <w:p w14:paraId="5D13A4AA" w14:textId="77777777" w:rsidR="00B12606" w:rsidRDefault="00B12606" w:rsidP="00D41F4C">
      <w:pPr>
        <w:pStyle w:val="ListParagraph"/>
        <w:numPr>
          <w:ilvl w:val="0"/>
          <w:numId w:val="34"/>
        </w:numPr>
        <w:rPr>
          <w:lang w:val="en-GB" w:eastAsia="en-US"/>
        </w:rPr>
      </w:pPr>
      <w:r>
        <w:rPr>
          <w:lang w:val="en-GB" w:eastAsia="en-US"/>
        </w:rPr>
        <w:t>Bekerja pada gabungan ide, membangun hubungan antar konsep, penyortiran urutan dari langkah;</w:t>
      </w:r>
      <w:r w:rsidR="00277D17">
        <w:rPr>
          <w:lang w:val="en-GB" w:eastAsia="en-US"/>
        </w:rPr>
        <w:t xml:space="preserve"> dan</w:t>
      </w:r>
    </w:p>
    <w:p w14:paraId="55A10172" w14:textId="77777777" w:rsidR="00B12606" w:rsidRPr="00B12606" w:rsidRDefault="00B12606" w:rsidP="00D41F4C">
      <w:pPr>
        <w:pStyle w:val="ListParagraph"/>
        <w:numPr>
          <w:ilvl w:val="0"/>
          <w:numId w:val="34"/>
        </w:numPr>
        <w:rPr>
          <w:lang w:val="en-GB" w:eastAsia="en-US"/>
        </w:rPr>
      </w:pPr>
      <w:r>
        <w:rPr>
          <w:lang w:val="en-GB" w:eastAsia="en-US"/>
        </w:rPr>
        <w:t>Membuatnya mudah digunakan.</w:t>
      </w:r>
    </w:p>
    <w:p w14:paraId="1CC15DA4" w14:textId="77777777" w:rsidR="00975BA9" w:rsidRPr="00D8004E" w:rsidRDefault="00975BA9" w:rsidP="00D41F4C">
      <w:pPr>
        <w:pStyle w:val="Heading3"/>
        <w:numPr>
          <w:ilvl w:val="2"/>
          <w:numId w:val="35"/>
        </w:numPr>
        <w:rPr>
          <w:lang w:val="en-US"/>
        </w:rPr>
      </w:pPr>
      <w:bookmarkStart w:id="86" w:name="_Toc396905548"/>
      <w:r w:rsidRPr="00D8004E">
        <w:rPr>
          <w:lang w:val="en-US"/>
        </w:rPr>
        <w:t>Deskripsi Umum Perangkat Lunak</w:t>
      </w:r>
      <w:bookmarkEnd w:id="86"/>
    </w:p>
    <w:p w14:paraId="41320D48" w14:textId="77777777" w:rsidR="00F53071" w:rsidRDefault="00B70374" w:rsidP="00F53071">
      <w:pPr>
        <w:ind w:firstLine="709"/>
        <w:rPr>
          <w:lang w:val="en-GB" w:eastAsia="en-US"/>
        </w:rPr>
      </w:pPr>
      <w:r>
        <w:rPr>
          <w:lang w:eastAsia="en-US"/>
        </w:rPr>
        <w:t xml:space="preserve">Aplikasi yang dibangun merupakan aplikasi yang dapat berjalan pada </w:t>
      </w:r>
      <w:r w:rsidR="00DF77C1">
        <w:rPr>
          <w:lang w:eastAsia="en-US"/>
        </w:rPr>
        <w:t>piranti cerdas</w:t>
      </w:r>
      <w:r w:rsidR="00062EAE">
        <w:rPr>
          <w:lang w:eastAsia="en-US"/>
        </w:rPr>
        <w:t xml:space="preserve"> dengan platform Android, iOS, dan Windows Phone</w:t>
      </w:r>
      <w:r>
        <w:rPr>
          <w:lang w:eastAsia="en-US"/>
        </w:rPr>
        <w:t xml:space="preserve"> sebagai media pembelajaran siswa autis di sekolah dasar. </w:t>
      </w:r>
      <w:r w:rsidR="00A73A78">
        <w:rPr>
          <w:lang w:val="en-GB" w:eastAsia="en-US"/>
        </w:rPr>
        <w:t>Aplikasi ters</w:t>
      </w:r>
      <w:r w:rsidR="00062EAE">
        <w:rPr>
          <w:lang w:val="en-GB" w:eastAsia="en-US"/>
        </w:rPr>
        <w:t>ebut</w:t>
      </w:r>
      <w:r w:rsidR="00547857">
        <w:rPr>
          <w:lang w:val="en-GB" w:eastAsia="en-US"/>
        </w:rPr>
        <w:t xml:space="preserve"> digunakan oleh pendidik </w:t>
      </w:r>
      <w:r w:rsidR="00062EAE">
        <w:rPr>
          <w:lang w:val="en-GB" w:eastAsia="en-US"/>
        </w:rPr>
        <w:t>beserta</w:t>
      </w:r>
      <w:r w:rsidR="00547857">
        <w:rPr>
          <w:lang w:val="en-GB" w:eastAsia="en-US"/>
        </w:rPr>
        <w:t xml:space="preserve"> siswa</w:t>
      </w:r>
      <w:r w:rsidR="00062EAE">
        <w:rPr>
          <w:lang w:val="en-GB" w:eastAsia="en-US"/>
        </w:rPr>
        <w:t>nya</w:t>
      </w:r>
      <w:r w:rsidR="00547857">
        <w:rPr>
          <w:lang w:val="en-GB" w:eastAsia="en-US"/>
        </w:rPr>
        <w:t xml:space="preserve"> </w:t>
      </w:r>
      <w:r w:rsidR="00062EAE">
        <w:rPr>
          <w:lang w:val="en-GB" w:eastAsia="en-US"/>
        </w:rPr>
        <w:t>dan dapat</w:t>
      </w:r>
      <w:r w:rsidR="00A73A78">
        <w:rPr>
          <w:lang w:val="en-GB" w:eastAsia="en-US"/>
        </w:rPr>
        <w:t xml:space="preserve"> melakukan hal-hal sebagai berikut:</w:t>
      </w:r>
    </w:p>
    <w:p w14:paraId="38345F8B" w14:textId="77777777" w:rsidR="00A73A78" w:rsidRPr="00BC4377" w:rsidRDefault="00A73A78" w:rsidP="00F53071">
      <w:pPr>
        <w:pStyle w:val="ListParagraph"/>
        <w:numPr>
          <w:ilvl w:val="5"/>
          <w:numId w:val="14"/>
        </w:numPr>
        <w:rPr>
          <w:lang w:val="en-GB" w:eastAsia="en-US"/>
        </w:rPr>
      </w:pPr>
      <w:r>
        <w:rPr>
          <w:lang w:val="en-GB" w:eastAsia="en-US"/>
        </w:rPr>
        <w:t>Pendidik</w:t>
      </w:r>
      <w:r w:rsidRPr="00BC4377">
        <w:rPr>
          <w:lang w:val="en-GB" w:eastAsia="en-US"/>
        </w:rPr>
        <w:t xml:space="preserve"> dapat mengelola profil siswa seperti nama siswa, tipe masukan pertanyaan</w:t>
      </w:r>
      <w:r>
        <w:rPr>
          <w:lang w:val="en-GB" w:eastAsia="en-US"/>
        </w:rPr>
        <w:t>, jenis tulisan, dan foto;</w:t>
      </w:r>
    </w:p>
    <w:p w14:paraId="4C422FE9" w14:textId="77777777" w:rsidR="00BE7E5C" w:rsidRDefault="00A73A78" w:rsidP="00F53071">
      <w:pPr>
        <w:pStyle w:val="ListParagraph"/>
        <w:numPr>
          <w:ilvl w:val="5"/>
          <w:numId w:val="14"/>
        </w:numPr>
        <w:rPr>
          <w:lang w:val="en-GB" w:eastAsia="en-US"/>
        </w:rPr>
      </w:pPr>
      <w:r>
        <w:rPr>
          <w:lang w:val="en-GB" w:eastAsia="en-US"/>
        </w:rPr>
        <w:t>Pendidik dapat mengelola rancangan aktivitas pembelajaran siswa dengan mengatur rangkaian aktivitas y</w:t>
      </w:r>
      <w:r w:rsidR="00BE7E5C">
        <w:rPr>
          <w:lang w:val="en-GB" w:eastAsia="en-US"/>
        </w:rPr>
        <w:t>ang akan dikerjakan oleh siswa;</w:t>
      </w:r>
    </w:p>
    <w:p w14:paraId="2234E460" w14:textId="77777777" w:rsidR="00A73A78" w:rsidRPr="00BC4377" w:rsidRDefault="00BE7E5C" w:rsidP="00F53071">
      <w:pPr>
        <w:pStyle w:val="ListParagraph"/>
        <w:numPr>
          <w:ilvl w:val="5"/>
          <w:numId w:val="14"/>
        </w:numPr>
        <w:rPr>
          <w:lang w:val="en-GB" w:eastAsia="en-US"/>
        </w:rPr>
      </w:pPr>
      <w:r>
        <w:rPr>
          <w:lang w:val="en-GB" w:eastAsia="en-US"/>
        </w:rPr>
        <w:lastRenderedPageBreak/>
        <w:t xml:space="preserve">Siswa menjalankan aktivitas yang telah didesain sedemikian rupa oleh pendidik sehingga siswa dapat mengerjakan dengan baik dan senang; </w:t>
      </w:r>
      <w:r w:rsidR="00A73A78">
        <w:rPr>
          <w:lang w:val="en-GB" w:eastAsia="en-US"/>
        </w:rPr>
        <w:t>dan</w:t>
      </w:r>
    </w:p>
    <w:p w14:paraId="6229EB79" w14:textId="77777777" w:rsidR="00A73A78" w:rsidRPr="00102EC9" w:rsidRDefault="00A73A78" w:rsidP="00F53071">
      <w:pPr>
        <w:pStyle w:val="ListParagraph"/>
        <w:numPr>
          <w:ilvl w:val="5"/>
          <w:numId w:val="14"/>
        </w:numPr>
        <w:rPr>
          <w:lang w:val="en-GB" w:eastAsia="en-US"/>
        </w:rPr>
      </w:pPr>
      <w:r>
        <w:rPr>
          <w:lang w:val="en-GB" w:eastAsia="en-US"/>
        </w:rPr>
        <w:t>Pendidik dapat mengelola hasil evaluasi siswa berdasarkan hasil aktivitas yang telah dikerjakan siswa.</w:t>
      </w:r>
    </w:p>
    <w:p w14:paraId="7D3B6E6D" w14:textId="77777777" w:rsidR="00B70374" w:rsidRDefault="00B70374" w:rsidP="00975BA9">
      <w:pPr>
        <w:ind w:firstLine="720"/>
        <w:rPr>
          <w:lang w:eastAsia="en-US"/>
        </w:rPr>
      </w:pPr>
      <w:r>
        <w:rPr>
          <w:lang w:eastAsia="en-US"/>
        </w:rPr>
        <w:t>Aplikasi dibuat untuk melatih kemampuan bahasa, matematika, kesadaran lingkungan,</w:t>
      </w:r>
      <w:r w:rsidR="008F1F09">
        <w:rPr>
          <w:lang w:eastAsia="en-US"/>
        </w:rPr>
        <w:t xml:space="preserve"> kemandirian,</w:t>
      </w:r>
      <w:r>
        <w:rPr>
          <w:lang w:eastAsia="en-US"/>
        </w:rPr>
        <w:t xml:space="preserve"> dan sosial. Desain proses pembelajaran terdiri dari tiga yaitu: persiapan, penggunaan, dan</w:t>
      </w:r>
      <w:r w:rsidR="008F1F09">
        <w:rPr>
          <w:lang w:eastAsia="en-US"/>
        </w:rPr>
        <w:t xml:space="preserve"> evaluasi dengan menerapkan jeni</w:t>
      </w:r>
      <w:r>
        <w:rPr>
          <w:lang w:eastAsia="en-US"/>
        </w:rPr>
        <w:t xml:space="preserve">s aktivitas pendidikan seperti </w:t>
      </w:r>
      <w:r w:rsidR="003B5497">
        <w:rPr>
          <w:lang w:eastAsia="en-US"/>
        </w:rPr>
        <w:t xml:space="preserve">eksplorasi, </w:t>
      </w:r>
      <w:r>
        <w:rPr>
          <w:lang w:eastAsia="en-US"/>
        </w:rPr>
        <w:t xml:space="preserve">asosiasi, teka-teki, dan penyortiran. Antarmuka dan </w:t>
      </w:r>
      <w:r w:rsidR="008F1F09">
        <w:rPr>
          <w:lang w:eastAsia="en-US"/>
        </w:rPr>
        <w:t xml:space="preserve">muatan </w:t>
      </w:r>
      <w:r>
        <w:rPr>
          <w:lang w:eastAsia="en-US"/>
        </w:rPr>
        <w:t xml:space="preserve">isi </w:t>
      </w:r>
      <w:r w:rsidR="008F1F09">
        <w:rPr>
          <w:lang w:eastAsia="en-US"/>
        </w:rPr>
        <w:t>aktivitas</w:t>
      </w:r>
      <w:r>
        <w:rPr>
          <w:lang w:eastAsia="en-US"/>
        </w:rPr>
        <w:t xml:space="preserve"> dapat diatur oleh pendidik berdasarkan kebutuhan siswa.</w:t>
      </w:r>
    </w:p>
    <w:p w14:paraId="6C0833E5" w14:textId="77777777" w:rsidR="006B4B20" w:rsidRDefault="006B4B20" w:rsidP="00975BA9">
      <w:pPr>
        <w:ind w:firstLine="720"/>
        <w:rPr>
          <w:lang w:eastAsia="en-US"/>
        </w:rPr>
      </w:pPr>
      <w:r>
        <w:rPr>
          <w:i/>
          <w:lang w:eastAsia="en-US"/>
        </w:rPr>
        <w:t>Autis Care</w:t>
      </w:r>
      <w:r>
        <w:rPr>
          <w:lang w:eastAsia="en-US"/>
        </w:rPr>
        <w:t xml:space="preserve"> memperbolehkan pendidik untuk membuat dan mengelola sebuah kumpulan aktivitas dengan cara </w:t>
      </w:r>
      <w:r w:rsidRPr="005C7CDC">
        <w:rPr>
          <w:i/>
          <w:lang w:eastAsia="en-US"/>
        </w:rPr>
        <w:t>template</w:t>
      </w:r>
      <w:r>
        <w:rPr>
          <w:lang w:eastAsia="en-US"/>
        </w:rPr>
        <w:t>, mereka dapat memilih tipe latihan dan menentukan beberapa fitur seperti: komponen nomor atau konsep yang diajarkan, komposisi layar, posisi layar, tingkat kesulitan, dan beberapa aturan yang harus dipertimbangkan dalam penggunaan seperti perintah yang harus diikuti ketika memilih komponen.</w:t>
      </w:r>
    </w:p>
    <w:p w14:paraId="11BBD267" w14:textId="77777777" w:rsidR="00547857" w:rsidRDefault="006B4B20" w:rsidP="00547857">
      <w:pPr>
        <w:ind w:firstLine="720"/>
      </w:pPr>
      <w:r>
        <w:rPr>
          <w:lang w:eastAsia="en-US"/>
        </w:rPr>
        <w:t xml:space="preserve">Pendidik menyelesaikan sebuah </w:t>
      </w:r>
      <w:r w:rsidRPr="005C7CDC">
        <w:rPr>
          <w:i/>
          <w:lang w:eastAsia="en-US"/>
        </w:rPr>
        <w:t>template</w:t>
      </w:r>
      <w:r>
        <w:rPr>
          <w:lang w:eastAsia="en-US"/>
        </w:rPr>
        <w:t xml:space="preserve"> </w:t>
      </w:r>
      <w:r w:rsidR="005C7CDC">
        <w:rPr>
          <w:lang w:eastAsia="en-US"/>
        </w:rPr>
        <w:t xml:space="preserve">untuk menentukan spesifikasi adaptasi yang dibutuhkan oleh pengguna selama fase persiapan belajar. Sebagai hasil dari proses ini maka akan terbentuklah profil aktivitas siswa. Pendidik dapat memilih modus interaksi terbaik dari beberapa jenis yang tersedia dengan mempertimbangkan mobilitas pengguna, tingkat kognitif, dan kemampuan sensoris. Pendidik memutuskan </w:t>
      </w:r>
      <w:r w:rsidR="00F92DDD">
        <w:rPr>
          <w:lang w:eastAsia="en-US"/>
        </w:rPr>
        <w:t>penggunaan</w:t>
      </w:r>
      <w:r w:rsidR="005C7CDC">
        <w:rPr>
          <w:lang w:eastAsia="en-US"/>
        </w:rPr>
        <w:t xml:space="preserve"> template dengan karakteristik yang ideal untuk pengguna.</w:t>
      </w:r>
      <w:r w:rsidR="00547857" w:rsidRPr="00547857">
        <w:t xml:space="preserve"> </w:t>
      </w:r>
    </w:p>
    <w:p w14:paraId="6D8376C8" w14:textId="77777777" w:rsidR="00975BA9" w:rsidRDefault="00975BA9" w:rsidP="00975BA9">
      <w:pPr>
        <w:pStyle w:val="Heading3"/>
        <w:rPr>
          <w:lang w:val="en-US"/>
        </w:rPr>
      </w:pPr>
      <w:bookmarkStart w:id="87" w:name="_Toc396905549"/>
      <w:r>
        <w:rPr>
          <w:lang w:val="en-US"/>
        </w:rPr>
        <w:t>Spesifikasi Kebutuhan Fungsional</w:t>
      </w:r>
      <w:bookmarkEnd w:id="87"/>
    </w:p>
    <w:p w14:paraId="6770CDCA" w14:textId="77777777" w:rsidR="00975BA9" w:rsidRDefault="00957592" w:rsidP="00975BA9">
      <w:pPr>
        <w:ind w:firstLine="720"/>
        <w:rPr>
          <w:lang w:eastAsia="en-US"/>
        </w:rPr>
      </w:pPr>
      <w:r>
        <w:rPr>
          <w:lang w:eastAsia="en-US"/>
        </w:rPr>
        <w:t xml:space="preserve">Berdasarkan deskripsi umum sistem pada subbab 3.1.1, maka dapat disimpulkan bahwa kebutuhan fungsional dari </w:t>
      </w:r>
      <w:r w:rsidR="008777E6">
        <w:rPr>
          <w:i/>
          <w:lang w:eastAsia="en-US"/>
        </w:rPr>
        <w:t>Autis Care</w:t>
      </w:r>
      <w:r>
        <w:rPr>
          <w:i/>
          <w:lang w:eastAsia="en-US"/>
        </w:rPr>
        <w:t xml:space="preserve"> </w:t>
      </w:r>
      <w:r>
        <w:rPr>
          <w:lang w:eastAsia="en-US"/>
        </w:rPr>
        <w:t>ini adalah sebagai berikut:</w:t>
      </w:r>
    </w:p>
    <w:p w14:paraId="6D93B764" w14:textId="77777777" w:rsidR="00957592" w:rsidRDefault="003E39A0" w:rsidP="00957592">
      <w:pPr>
        <w:pStyle w:val="ListParagraph"/>
        <w:numPr>
          <w:ilvl w:val="5"/>
          <w:numId w:val="14"/>
        </w:numPr>
        <w:ind w:left="720"/>
        <w:rPr>
          <w:lang w:eastAsia="en-US"/>
        </w:rPr>
      </w:pPr>
      <w:r>
        <w:rPr>
          <w:lang w:eastAsia="en-US"/>
        </w:rPr>
        <w:t xml:space="preserve">Menangani pengelolaan data </w:t>
      </w:r>
      <w:r w:rsidR="008968C5">
        <w:rPr>
          <w:lang w:eastAsia="en-US"/>
        </w:rPr>
        <w:t>siswa</w:t>
      </w:r>
      <w:r w:rsidR="001A5C4D">
        <w:rPr>
          <w:lang w:eastAsia="en-US"/>
        </w:rPr>
        <w:t>;</w:t>
      </w:r>
    </w:p>
    <w:p w14:paraId="56EF5E94" w14:textId="77777777" w:rsidR="003E39A0" w:rsidRDefault="003E39A0" w:rsidP="00957592">
      <w:pPr>
        <w:pStyle w:val="ListParagraph"/>
        <w:numPr>
          <w:ilvl w:val="5"/>
          <w:numId w:val="14"/>
        </w:numPr>
        <w:ind w:left="720"/>
        <w:rPr>
          <w:lang w:eastAsia="en-US"/>
        </w:rPr>
      </w:pPr>
      <w:r>
        <w:rPr>
          <w:lang w:eastAsia="en-US"/>
        </w:rPr>
        <w:t>Menangani pembuatan dan perubahan desain aktivitas untuk siswa</w:t>
      </w:r>
      <w:r w:rsidR="001A5C4D">
        <w:rPr>
          <w:lang w:eastAsia="en-US"/>
        </w:rPr>
        <w:t>;</w:t>
      </w:r>
      <w:r>
        <w:rPr>
          <w:lang w:eastAsia="en-US"/>
        </w:rPr>
        <w:t xml:space="preserve"> </w:t>
      </w:r>
    </w:p>
    <w:p w14:paraId="380C394B" w14:textId="77777777" w:rsidR="001A5C4D" w:rsidRDefault="003E39A0" w:rsidP="00957592">
      <w:pPr>
        <w:pStyle w:val="ListParagraph"/>
        <w:numPr>
          <w:ilvl w:val="5"/>
          <w:numId w:val="14"/>
        </w:numPr>
        <w:ind w:left="720"/>
        <w:rPr>
          <w:lang w:eastAsia="en-US"/>
        </w:rPr>
      </w:pPr>
      <w:r>
        <w:rPr>
          <w:lang w:eastAsia="en-US"/>
        </w:rPr>
        <w:lastRenderedPageBreak/>
        <w:t>Menjalankan kumpulan ak</w:t>
      </w:r>
      <w:r w:rsidR="008968C5">
        <w:rPr>
          <w:lang w:eastAsia="en-US"/>
        </w:rPr>
        <w:t>tivitas yang telah didesain</w:t>
      </w:r>
      <w:r>
        <w:rPr>
          <w:lang w:eastAsia="en-US"/>
        </w:rPr>
        <w:t xml:space="preserve"> </w:t>
      </w:r>
      <w:r w:rsidR="008968C5">
        <w:rPr>
          <w:lang w:eastAsia="en-US"/>
        </w:rPr>
        <w:t>bagi siswa</w:t>
      </w:r>
      <w:r>
        <w:rPr>
          <w:lang w:eastAsia="en-US"/>
        </w:rPr>
        <w:t>;</w:t>
      </w:r>
      <w:r w:rsidR="00663D1C">
        <w:rPr>
          <w:lang w:eastAsia="en-US"/>
        </w:rPr>
        <w:t xml:space="preserve"> </w:t>
      </w:r>
      <w:r>
        <w:rPr>
          <w:lang w:eastAsia="en-US"/>
        </w:rPr>
        <w:t>dan</w:t>
      </w:r>
    </w:p>
    <w:p w14:paraId="47FED0CE" w14:textId="77777777" w:rsidR="001A5C4D" w:rsidRDefault="003E39A0" w:rsidP="003E39A0">
      <w:pPr>
        <w:pStyle w:val="ListParagraph"/>
        <w:numPr>
          <w:ilvl w:val="5"/>
          <w:numId w:val="14"/>
        </w:numPr>
        <w:ind w:left="720"/>
        <w:rPr>
          <w:lang w:eastAsia="en-US"/>
        </w:rPr>
      </w:pPr>
      <w:r>
        <w:rPr>
          <w:lang w:eastAsia="en-US"/>
        </w:rPr>
        <w:t>Memberikan dan menampilkan evaluasi siswa.</w:t>
      </w:r>
    </w:p>
    <w:p w14:paraId="159D5185" w14:textId="77777777" w:rsidR="00975BA9" w:rsidRDefault="00975BA9" w:rsidP="00975BA9">
      <w:pPr>
        <w:pStyle w:val="Heading3"/>
        <w:rPr>
          <w:lang w:val="en-US"/>
        </w:rPr>
      </w:pPr>
      <w:bookmarkStart w:id="88" w:name="_Toc396905550"/>
      <w:r>
        <w:rPr>
          <w:lang w:val="en-US"/>
        </w:rPr>
        <w:t>Spesifikasi Kebutuhan Non Fungsional</w:t>
      </w:r>
      <w:bookmarkEnd w:id="88"/>
    </w:p>
    <w:p w14:paraId="4F4D1742" w14:textId="77777777" w:rsidR="00F53071" w:rsidRDefault="001A5C4D" w:rsidP="00E2560B">
      <w:pPr>
        <w:ind w:firstLine="720"/>
        <w:rPr>
          <w:lang w:eastAsia="en-US"/>
        </w:rPr>
      </w:pPr>
      <w:r>
        <w:rPr>
          <w:lang w:eastAsia="en-US"/>
        </w:rPr>
        <w:t>Kebutuhan non-fungsional yang harus dipenuhi oleh sistem ini berhubungan dengan faktor</w:t>
      </w:r>
      <w:r w:rsidR="00F53071">
        <w:rPr>
          <w:lang w:eastAsia="en-US"/>
        </w:rPr>
        <w:t>-faktor sebagai berikut:</w:t>
      </w:r>
    </w:p>
    <w:p w14:paraId="5B8224CE" w14:textId="77777777" w:rsidR="00F92DDD" w:rsidRDefault="00E2560B" w:rsidP="00E2008E">
      <w:pPr>
        <w:pStyle w:val="ListParagraph"/>
        <w:numPr>
          <w:ilvl w:val="5"/>
          <w:numId w:val="14"/>
        </w:numPr>
        <w:rPr>
          <w:lang w:eastAsia="en-US"/>
        </w:rPr>
      </w:pPr>
      <w:r>
        <w:rPr>
          <w:lang w:eastAsia="en-US"/>
        </w:rPr>
        <w:t>Kebutuhan Performa</w:t>
      </w:r>
    </w:p>
    <w:p w14:paraId="2ACAC6E8" w14:textId="77777777" w:rsidR="00E2560B" w:rsidRDefault="00F92DDD" w:rsidP="00E2008E">
      <w:pPr>
        <w:pStyle w:val="ListParagraph"/>
        <w:ind w:left="360"/>
        <w:rPr>
          <w:lang w:eastAsia="en-US"/>
        </w:rPr>
      </w:pPr>
      <w:r>
        <w:rPr>
          <w:lang w:eastAsia="en-US"/>
        </w:rPr>
        <w:t>P</w:t>
      </w:r>
      <w:r w:rsidR="00E2560B">
        <w:rPr>
          <w:lang w:eastAsia="en-US"/>
        </w:rPr>
        <w:t xml:space="preserve">erangkat lunak ini akan berjalan dalam performa terbaiknya jika dijalankan dalam spesifikasi perangkat keras diatas spesifikasi minimal </w:t>
      </w:r>
      <w:r w:rsidR="00E2008E">
        <w:rPr>
          <w:lang w:eastAsia="en-US"/>
        </w:rPr>
        <w:t>yang diberikan</w:t>
      </w:r>
      <w:r w:rsidR="0086326F">
        <w:rPr>
          <w:lang w:eastAsia="en-US"/>
        </w:rPr>
        <w:t>.</w:t>
      </w:r>
    </w:p>
    <w:p w14:paraId="403D847A" w14:textId="77777777" w:rsidR="00F92DDD" w:rsidRDefault="00E2560B" w:rsidP="00E2008E">
      <w:pPr>
        <w:pStyle w:val="ListParagraph"/>
        <w:numPr>
          <w:ilvl w:val="5"/>
          <w:numId w:val="14"/>
        </w:numPr>
        <w:rPr>
          <w:lang w:eastAsia="en-US"/>
        </w:rPr>
      </w:pPr>
      <w:r>
        <w:rPr>
          <w:lang w:eastAsia="en-US"/>
        </w:rPr>
        <w:t>Kebutuhan Keselamatan</w:t>
      </w:r>
    </w:p>
    <w:p w14:paraId="13102021" w14:textId="77777777" w:rsidR="00E2008E" w:rsidRDefault="00F92DDD" w:rsidP="00E2008E">
      <w:pPr>
        <w:pStyle w:val="ListParagraph"/>
        <w:ind w:left="360"/>
        <w:rPr>
          <w:lang w:eastAsia="en-US"/>
        </w:rPr>
      </w:pPr>
      <w:r>
        <w:rPr>
          <w:lang w:eastAsia="en-US"/>
        </w:rPr>
        <w:t>P</w:t>
      </w:r>
      <w:r w:rsidR="00E2560B">
        <w:rPr>
          <w:lang w:eastAsia="en-US"/>
        </w:rPr>
        <w:t>erangkat lunak dibuat d</w:t>
      </w:r>
      <w:r w:rsidR="00AB2624">
        <w:rPr>
          <w:lang w:eastAsia="en-US"/>
        </w:rPr>
        <w:t>iatas layar HTML</w:t>
      </w:r>
      <w:r w:rsidR="00E2560B">
        <w:rPr>
          <w:lang w:eastAsia="en-US"/>
        </w:rPr>
        <w:t>5 dengan penyimpanan data lokal</w:t>
      </w:r>
      <w:r w:rsidR="00E2008E">
        <w:rPr>
          <w:lang w:eastAsia="en-US"/>
        </w:rPr>
        <w:t>.</w:t>
      </w:r>
    </w:p>
    <w:p w14:paraId="6CAD435D" w14:textId="77777777" w:rsidR="00F92DDD" w:rsidRDefault="00D07117" w:rsidP="00E2008E">
      <w:pPr>
        <w:pStyle w:val="ListParagraph"/>
        <w:numPr>
          <w:ilvl w:val="5"/>
          <w:numId w:val="14"/>
        </w:numPr>
        <w:rPr>
          <w:lang w:eastAsia="en-US"/>
        </w:rPr>
      </w:pPr>
      <w:r>
        <w:rPr>
          <w:lang w:eastAsia="en-US"/>
        </w:rPr>
        <w:t>Kebutuhan Keamanan</w:t>
      </w:r>
    </w:p>
    <w:p w14:paraId="4DFE3B86" w14:textId="77777777" w:rsidR="00D07117" w:rsidRDefault="00F92DDD" w:rsidP="00E2008E">
      <w:pPr>
        <w:pStyle w:val="ListParagraph"/>
        <w:ind w:left="360"/>
        <w:rPr>
          <w:lang w:eastAsia="en-US"/>
        </w:rPr>
      </w:pPr>
      <w:r>
        <w:t>Demi</w:t>
      </w:r>
      <w:r w:rsidR="00D07117">
        <w:t xml:space="preserve"> menjaga keamanan data, maka dibutuhkan akun pengguna yang berhak mengakses sistem secara langsung dengan </w:t>
      </w:r>
      <w:r w:rsidR="00D07117" w:rsidRPr="006C7C88">
        <w:rPr>
          <w:i/>
        </w:rPr>
        <w:t>username</w:t>
      </w:r>
      <w:r w:rsidR="00D07117">
        <w:t xml:space="preserve"> dan </w:t>
      </w:r>
      <w:r w:rsidR="00D07117" w:rsidRPr="006C7C88">
        <w:rPr>
          <w:i/>
        </w:rPr>
        <w:t>password</w:t>
      </w:r>
      <w:r w:rsidR="00D07117">
        <w:t xml:space="preserve"> sebagai kunci memasuki sistem</w:t>
      </w:r>
      <w:r w:rsidR="0086326F">
        <w:rPr>
          <w:lang w:eastAsia="en-US"/>
        </w:rPr>
        <w:t>.</w:t>
      </w:r>
    </w:p>
    <w:p w14:paraId="2D3E5D85" w14:textId="77777777" w:rsidR="00D07117" w:rsidRPr="00E2008E" w:rsidRDefault="00857B03" w:rsidP="00E2008E">
      <w:pPr>
        <w:pStyle w:val="ListParagraph"/>
        <w:numPr>
          <w:ilvl w:val="5"/>
          <w:numId w:val="14"/>
        </w:numPr>
        <w:rPr>
          <w:lang w:eastAsia="en-US"/>
        </w:rPr>
      </w:pPr>
      <w:r>
        <w:rPr>
          <w:lang w:eastAsia="en-US"/>
        </w:rPr>
        <w:t>Kualitas perangkat l</w:t>
      </w:r>
      <w:r w:rsidR="00D07117">
        <w:rPr>
          <w:lang w:eastAsia="en-US"/>
        </w:rPr>
        <w:t>unak akan dicantumkan pada</w:t>
      </w:r>
      <w:r>
        <w:rPr>
          <w:lang w:eastAsia="en-US"/>
        </w:rPr>
        <w:t xml:space="preserve"> </w:t>
      </w:r>
      <w:r>
        <w:rPr>
          <w:lang w:eastAsia="en-US"/>
        </w:rPr>
        <w:fldChar w:fldCharType="begin"/>
      </w:r>
      <w:r>
        <w:rPr>
          <w:lang w:eastAsia="en-US"/>
        </w:rPr>
        <w:instrText xml:space="preserve"> REF _Ref396497430 \h </w:instrText>
      </w:r>
      <w:r>
        <w:rPr>
          <w:lang w:eastAsia="en-US"/>
        </w:rPr>
      </w:r>
      <w:r>
        <w:rPr>
          <w:lang w:eastAsia="en-US"/>
        </w:rPr>
        <w:fldChar w:fldCharType="separate"/>
      </w:r>
      <w:r w:rsidR="002836B7">
        <w:t xml:space="preserve">Tabel </w:t>
      </w:r>
      <w:r w:rsidR="002836B7">
        <w:rPr>
          <w:noProof/>
        </w:rPr>
        <w:t>3</w:t>
      </w:r>
      <w:r w:rsidR="002836B7">
        <w:t>.</w:t>
      </w:r>
      <w:r w:rsidR="002836B7">
        <w:rPr>
          <w:noProof/>
        </w:rPr>
        <w:t>2</w:t>
      </w:r>
      <w:r>
        <w:rPr>
          <w:lang w:eastAsia="en-US"/>
        </w:rPr>
        <w:fldChar w:fldCharType="end"/>
      </w:r>
      <w:r w:rsidR="00D07117" w:rsidRPr="00D07117">
        <w:rPr>
          <w:lang w:val="en-GB" w:eastAsia="en-US"/>
        </w:rPr>
        <w:t>.</w:t>
      </w:r>
    </w:p>
    <w:p w14:paraId="4C9688FD" w14:textId="77777777" w:rsidR="00E2008E" w:rsidRDefault="00E2008E" w:rsidP="00E2008E">
      <w:pPr>
        <w:rPr>
          <w:lang w:eastAsia="en-US"/>
        </w:rPr>
      </w:pPr>
    </w:p>
    <w:p w14:paraId="46122B4D" w14:textId="77777777" w:rsidR="00857B03" w:rsidRDefault="00857B03" w:rsidP="00857B03">
      <w:pPr>
        <w:pStyle w:val="Caption"/>
        <w:keepNext/>
      </w:pPr>
      <w:bookmarkStart w:id="89" w:name="_Ref396497430"/>
      <w:bookmarkStart w:id="90" w:name="_Toc396498077"/>
      <w:r>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w:t>
      </w:r>
      <w:r w:rsidR="003C0604">
        <w:fldChar w:fldCharType="end"/>
      </w:r>
      <w:bookmarkEnd w:id="89"/>
      <w:r w:rsidRPr="00857B03">
        <w:t xml:space="preserve"> </w:t>
      </w:r>
      <w:r>
        <w:t>Kualitas Perangkat Lunak</w:t>
      </w:r>
      <w:bookmarkEnd w:id="90"/>
    </w:p>
    <w:tbl>
      <w:tblPr>
        <w:tblStyle w:val="TableGrid"/>
        <w:tblW w:w="0" w:type="auto"/>
        <w:tblInd w:w="108" w:type="dxa"/>
        <w:tblLook w:val="04A0" w:firstRow="1" w:lastRow="0" w:firstColumn="1" w:lastColumn="0" w:noHBand="0" w:noVBand="1"/>
      </w:tblPr>
      <w:tblGrid>
        <w:gridCol w:w="360"/>
        <w:gridCol w:w="1080"/>
        <w:gridCol w:w="4511"/>
      </w:tblGrid>
      <w:tr w:rsidR="00E2008E" w14:paraId="54FF3A3C" w14:textId="77777777" w:rsidTr="006B40A0">
        <w:trPr>
          <w:trHeight w:val="345"/>
        </w:trPr>
        <w:tc>
          <w:tcPr>
            <w:tcW w:w="360" w:type="dxa"/>
            <w:shd w:val="clear" w:color="auto" w:fill="A6A6A6" w:themeFill="background1" w:themeFillShade="A6"/>
            <w:vAlign w:val="center"/>
          </w:tcPr>
          <w:p w14:paraId="4213F733" w14:textId="77777777" w:rsidR="00E2008E" w:rsidRPr="004C0AB9" w:rsidRDefault="00E2008E" w:rsidP="006B40A0">
            <w:pPr>
              <w:ind w:left="-90" w:right="-91"/>
              <w:jc w:val="center"/>
              <w:rPr>
                <w:b/>
                <w:sz w:val="18"/>
                <w:szCs w:val="18"/>
                <w:lang w:val="en-GB" w:eastAsia="en-US"/>
              </w:rPr>
            </w:pPr>
            <w:r w:rsidRPr="004C0AB9">
              <w:rPr>
                <w:b/>
                <w:sz w:val="18"/>
                <w:szCs w:val="18"/>
                <w:lang w:val="en-GB" w:eastAsia="en-US"/>
              </w:rPr>
              <w:t>No</w:t>
            </w:r>
          </w:p>
        </w:tc>
        <w:tc>
          <w:tcPr>
            <w:tcW w:w="1080" w:type="dxa"/>
            <w:shd w:val="clear" w:color="auto" w:fill="A6A6A6" w:themeFill="background1" w:themeFillShade="A6"/>
            <w:vAlign w:val="center"/>
          </w:tcPr>
          <w:p w14:paraId="12FF2B48" w14:textId="77777777" w:rsidR="00E2008E" w:rsidRPr="003569AC" w:rsidRDefault="00E2008E" w:rsidP="006B40A0">
            <w:pPr>
              <w:jc w:val="center"/>
              <w:rPr>
                <w:b/>
                <w:sz w:val="18"/>
                <w:szCs w:val="18"/>
                <w:lang w:val="en-GB" w:eastAsia="en-US"/>
              </w:rPr>
            </w:pPr>
            <w:r>
              <w:rPr>
                <w:b/>
                <w:sz w:val="18"/>
                <w:szCs w:val="18"/>
                <w:lang w:val="en-GB" w:eastAsia="en-US"/>
              </w:rPr>
              <w:t>Parameter</w:t>
            </w:r>
          </w:p>
        </w:tc>
        <w:tc>
          <w:tcPr>
            <w:tcW w:w="4511" w:type="dxa"/>
            <w:shd w:val="clear" w:color="auto" w:fill="A6A6A6" w:themeFill="background1" w:themeFillShade="A6"/>
            <w:vAlign w:val="center"/>
          </w:tcPr>
          <w:p w14:paraId="622C3522" w14:textId="77777777" w:rsidR="00E2008E" w:rsidRPr="004C0AB9" w:rsidRDefault="00E2008E" w:rsidP="006B40A0">
            <w:pPr>
              <w:jc w:val="center"/>
              <w:rPr>
                <w:b/>
                <w:sz w:val="18"/>
                <w:szCs w:val="18"/>
                <w:lang w:val="en-GB" w:eastAsia="en-US"/>
              </w:rPr>
            </w:pPr>
            <w:r>
              <w:rPr>
                <w:b/>
                <w:sz w:val="18"/>
                <w:szCs w:val="18"/>
                <w:lang w:val="en-GB" w:eastAsia="en-US"/>
              </w:rPr>
              <w:t>Deskripsi</w:t>
            </w:r>
          </w:p>
        </w:tc>
      </w:tr>
      <w:tr w:rsidR="00E2008E" w14:paraId="37F4E563" w14:textId="77777777" w:rsidTr="006B40A0">
        <w:tc>
          <w:tcPr>
            <w:tcW w:w="360" w:type="dxa"/>
            <w:vAlign w:val="center"/>
          </w:tcPr>
          <w:p w14:paraId="5E69E451" w14:textId="77777777" w:rsidR="00E2008E" w:rsidRPr="004C0AB9" w:rsidRDefault="00E2008E" w:rsidP="006B40A0">
            <w:pPr>
              <w:ind w:left="-90" w:right="-91"/>
              <w:jc w:val="center"/>
              <w:rPr>
                <w:sz w:val="18"/>
                <w:szCs w:val="18"/>
                <w:lang w:val="en-GB" w:eastAsia="en-US"/>
              </w:rPr>
            </w:pPr>
            <w:r>
              <w:rPr>
                <w:sz w:val="18"/>
                <w:szCs w:val="18"/>
                <w:lang w:val="en-GB" w:eastAsia="en-US"/>
              </w:rPr>
              <w:t>1</w:t>
            </w:r>
          </w:p>
        </w:tc>
        <w:tc>
          <w:tcPr>
            <w:tcW w:w="1080" w:type="dxa"/>
            <w:vAlign w:val="center"/>
          </w:tcPr>
          <w:p w14:paraId="1F68CD12" w14:textId="77777777" w:rsidR="00E2008E" w:rsidRPr="004C0AB9" w:rsidRDefault="00E2008E" w:rsidP="006B40A0">
            <w:pPr>
              <w:jc w:val="center"/>
              <w:rPr>
                <w:sz w:val="18"/>
                <w:szCs w:val="18"/>
                <w:lang w:val="en-GB" w:eastAsia="en-US"/>
              </w:rPr>
            </w:pPr>
            <w:r>
              <w:rPr>
                <w:sz w:val="18"/>
                <w:szCs w:val="18"/>
                <w:lang w:val="en-GB" w:eastAsia="en-US"/>
              </w:rPr>
              <w:t>Ketersedian</w:t>
            </w:r>
          </w:p>
        </w:tc>
        <w:tc>
          <w:tcPr>
            <w:tcW w:w="4511" w:type="dxa"/>
          </w:tcPr>
          <w:p w14:paraId="128FF69F" w14:textId="77777777" w:rsidR="00E2008E" w:rsidRPr="00D07117" w:rsidRDefault="00E2008E" w:rsidP="006B40A0">
            <w:pPr>
              <w:pStyle w:val="ListParagraph"/>
              <w:ind w:left="0"/>
              <w:rPr>
                <w:sz w:val="18"/>
                <w:szCs w:val="18"/>
              </w:rPr>
            </w:pPr>
            <w:r w:rsidRPr="00D07117">
              <w:rPr>
                <w:sz w:val="18"/>
                <w:szCs w:val="18"/>
              </w:rPr>
              <w:t xml:space="preserve">Aplikasi ini harus dapat berjalan pada saat dioperasikan terhadap semua platform yang sesuai dengan versi platform yang disebutkan di atas. Aplikasi bersifat </w:t>
            </w:r>
            <w:r w:rsidRPr="00F92DDD">
              <w:rPr>
                <w:sz w:val="18"/>
                <w:szCs w:val="18"/>
              </w:rPr>
              <w:t>portabel</w:t>
            </w:r>
            <w:r w:rsidRPr="00FC2C65">
              <w:rPr>
                <w:sz w:val="18"/>
                <w:szCs w:val="18"/>
              </w:rPr>
              <w:t xml:space="preserve"> karena dapat berjalan dimanapun dan kapanpun dengan menggunakan </w:t>
            </w:r>
            <w:r w:rsidRPr="00FC2C65">
              <w:rPr>
                <w:sz w:val="18"/>
                <w:szCs w:val="18"/>
                <w:lang w:val="en-GB" w:eastAsia="en-US"/>
              </w:rPr>
              <w:t>perangkat bergerak</w:t>
            </w:r>
            <w:r w:rsidRPr="00FC2C65">
              <w:rPr>
                <w:sz w:val="18"/>
                <w:szCs w:val="18"/>
              </w:rPr>
              <w:t>.</w:t>
            </w:r>
          </w:p>
        </w:tc>
      </w:tr>
      <w:tr w:rsidR="00E2008E" w14:paraId="62E0AF3C" w14:textId="77777777" w:rsidTr="006B40A0">
        <w:tc>
          <w:tcPr>
            <w:tcW w:w="360" w:type="dxa"/>
            <w:vAlign w:val="center"/>
          </w:tcPr>
          <w:p w14:paraId="4910E693" w14:textId="77777777" w:rsidR="00E2008E" w:rsidRPr="004C0AB9" w:rsidRDefault="00E2008E" w:rsidP="006B40A0">
            <w:pPr>
              <w:ind w:left="-90" w:right="-91"/>
              <w:jc w:val="center"/>
              <w:rPr>
                <w:sz w:val="18"/>
                <w:szCs w:val="18"/>
                <w:lang w:val="en-GB" w:eastAsia="en-US"/>
              </w:rPr>
            </w:pPr>
            <w:r>
              <w:rPr>
                <w:sz w:val="18"/>
                <w:szCs w:val="18"/>
                <w:lang w:val="en-GB" w:eastAsia="en-US"/>
              </w:rPr>
              <w:t>2</w:t>
            </w:r>
          </w:p>
        </w:tc>
        <w:tc>
          <w:tcPr>
            <w:tcW w:w="1080" w:type="dxa"/>
            <w:vAlign w:val="center"/>
          </w:tcPr>
          <w:p w14:paraId="286A668D" w14:textId="77777777" w:rsidR="00E2008E" w:rsidRPr="00C92343" w:rsidRDefault="00E2008E" w:rsidP="006B40A0">
            <w:pPr>
              <w:jc w:val="center"/>
              <w:rPr>
                <w:sz w:val="18"/>
                <w:szCs w:val="18"/>
                <w:lang w:val="en-GB" w:eastAsia="en-US"/>
              </w:rPr>
            </w:pPr>
            <w:r>
              <w:rPr>
                <w:sz w:val="18"/>
                <w:szCs w:val="18"/>
                <w:lang w:val="en-GB" w:eastAsia="en-US"/>
              </w:rPr>
              <w:t>Tingkat kualitas</w:t>
            </w:r>
          </w:p>
        </w:tc>
        <w:tc>
          <w:tcPr>
            <w:tcW w:w="4511" w:type="dxa"/>
          </w:tcPr>
          <w:p w14:paraId="14ECFE33" w14:textId="77777777" w:rsidR="00E2008E" w:rsidRPr="00D07117" w:rsidRDefault="00E2008E" w:rsidP="006B40A0">
            <w:pPr>
              <w:pStyle w:val="ListParagraph"/>
              <w:ind w:left="0"/>
              <w:rPr>
                <w:sz w:val="18"/>
                <w:szCs w:val="18"/>
              </w:rPr>
            </w:pPr>
            <w:r w:rsidRPr="00D07117">
              <w:rPr>
                <w:sz w:val="18"/>
                <w:szCs w:val="18"/>
              </w:rPr>
              <w:t>Aplikasi dibangun dengan antarmuka pengguna yang mudah dimengerti, enak dilihat, konsisten, mudah dioperasikan</w:t>
            </w:r>
            <w:r>
              <w:rPr>
                <w:sz w:val="18"/>
                <w:szCs w:val="18"/>
              </w:rPr>
              <w:t>,</w:t>
            </w:r>
            <w:r w:rsidRPr="00D07117">
              <w:rPr>
                <w:sz w:val="18"/>
                <w:szCs w:val="18"/>
              </w:rPr>
              <w:t xml:space="preserve"> dan tidak membingungkan. </w:t>
            </w:r>
          </w:p>
        </w:tc>
      </w:tr>
      <w:tr w:rsidR="00E2008E" w14:paraId="06693363" w14:textId="77777777" w:rsidTr="006B40A0">
        <w:tc>
          <w:tcPr>
            <w:tcW w:w="360" w:type="dxa"/>
            <w:vAlign w:val="center"/>
          </w:tcPr>
          <w:p w14:paraId="60AF804A" w14:textId="77777777" w:rsidR="00E2008E" w:rsidRDefault="00E2008E" w:rsidP="006B40A0">
            <w:pPr>
              <w:ind w:left="-90" w:right="-91"/>
              <w:jc w:val="center"/>
              <w:rPr>
                <w:sz w:val="18"/>
                <w:szCs w:val="18"/>
                <w:lang w:val="en-GB" w:eastAsia="en-US"/>
              </w:rPr>
            </w:pPr>
            <w:r>
              <w:rPr>
                <w:sz w:val="18"/>
                <w:szCs w:val="18"/>
                <w:lang w:val="en-GB" w:eastAsia="en-US"/>
              </w:rPr>
              <w:t>3</w:t>
            </w:r>
          </w:p>
        </w:tc>
        <w:tc>
          <w:tcPr>
            <w:tcW w:w="1080" w:type="dxa"/>
            <w:vAlign w:val="center"/>
          </w:tcPr>
          <w:p w14:paraId="47D97B83" w14:textId="77777777" w:rsidR="00E2008E" w:rsidRPr="00C92343" w:rsidRDefault="00E2008E" w:rsidP="006B40A0">
            <w:pPr>
              <w:jc w:val="center"/>
              <w:rPr>
                <w:sz w:val="18"/>
                <w:szCs w:val="18"/>
                <w:lang w:val="en-GB" w:eastAsia="en-US"/>
              </w:rPr>
            </w:pPr>
            <w:r>
              <w:rPr>
                <w:sz w:val="18"/>
                <w:szCs w:val="18"/>
                <w:lang w:val="en-GB" w:eastAsia="en-US"/>
              </w:rPr>
              <w:t>Kesesuaian</w:t>
            </w:r>
          </w:p>
        </w:tc>
        <w:tc>
          <w:tcPr>
            <w:tcW w:w="4511" w:type="dxa"/>
          </w:tcPr>
          <w:p w14:paraId="7D642841" w14:textId="77777777" w:rsidR="00E2008E" w:rsidRPr="00D07117" w:rsidRDefault="00E2008E" w:rsidP="006B40A0">
            <w:pPr>
              <w:pStyle w:val="ListParagraph"/>
              <w:ind w:left="0"/>
              <w:rPr>
                <w:sz w:val="18"/>
                <w:szCs w:val="18"/>
              </w:rPr>
            </w:pPr>
            <w:r w:rsidRPr="00D07117">
              <w:rPr>
                <w:sz w:val="18"/>
                <w:szCs w:val="18"/>
              </w:rPr>
              <w:t xml:space="preserve">Aplikasi ini dapat melakukan </w:t>
            </w:r>
            <w:r>
              <w:rPr>
                <w:sz w:val="18"/>
                <w:szCs w:val="18"/>
              </w:rPr>
              <w:t>p</w:t>
            </w:r>
            <w:r w:rsidRPr="00D07117">
              <w:rPr>
                <w:sz w:val="18"/>
                <w:szCs w:val="18"/>
              </w:rPr>
              <w:t>enyimpan</w:t>
            </w:r>
            <w:r>
              <w:rPr>
                <w:sz w:val="18"/>
                <w:szCs w:val="18"/>
              </w:rPr>
              <w:t>an</w:t>
            </w:r>
            <w:r w:rsidRPr="00D07117">
              <w:rPr>
                <w:sz w:val="18"/>
                <w:szCs w:val="18"/>
              </w:rPr>
              <w:t xml:space="preserve"> data secara valid. Keamanan masing-masing pengguna dapat terjaga karena setiap pengguna memiliki hak dan tugas yang berbeda.</w:t>
            </w:r>
          </w:p>
        </w:tc>
      </w:tr>
      <w:tr w:rsidR="00E2008E" w14:paraId="16BAC0C2" w14:textId="77777777" w:rsidTr="006B40A0">
        <w:tc>
          <w:tcPr>
            <w:tcW w:w="360" w:type="dxa"/>
            <w:vAlign w:val="center"/>
          </w:tcPr>
          <w:p w14:paraId="0CE5147D" w14:textId="77777777" w:rsidR="00E2008E" w:rsidRDefault="00E2008E" w:rsidP="006B40A0">
            <w:pPr>
              <w:ind w:left="-90" w:right="-91"/>
              <w:jc w:val="center"/>
              <w:rPr>
                <w:sz w:val="18"/>
                <w:szCs w:val="18"/>
                <w:lang w:val="en-GB" w:eastAsia="en-US"/>
              </w:rPr>
            </w:pPr>
            <w:r>
              <w:rPr>
                <w:sz w:val="18"/>
                <w:szCs w:val="18"/>
                <w:lang w:val="en-GB" w:eastAsia="en-US"/>
              </w:rPr>
              <w:t>4</w:t>
            </w:r>
          </w:p>
        </w:tc>
        <w:tc>
          <w:tcPr>
            <w:tcW w:w="1080" w:type="dxa"/>
            <w:vAlign w:val="center"/>
          </w:tcPr>
          <w:p w14:paraId="4B4FC9BD" w14:textId="77777777" w:rsidR="00E2008E" w:rsidRPr="00C92343" w:rsidRDefault="00E2008E" w:rsidP="006B40A0">
            <w:pPr>
              <w:jc w:val="center"/>
              <w:rPr>
                <w:sz w:val="18"/>
                <w:szCs w:val="18"/>
                <w:lang w:val="en-GB" w:eastAsia="en-US"/>
              </w:rPr>
            </w:pPr>
            <w:r>
              <w:rPr>
                <w:sz w:val="18"/>
                <w:szCs w:val="18"/>
                <w:lang w:val="en-GB" w:eastAsia="en-US"/>
              </w:rPr>
              <w:t>Bahasa komunikasi</w:t>
            </w:r>
          </w:p>
        </w:tc>
        <w:tc>
          <w:tcPr>
            <w:tcW w:w="4511" w:type="dxa"/>
          </w:tcPr>
          <w:p w14:paraId="4EFB38B1" w14:textId="77777777" w:rsidR="00E2008E" w:rsidRPr="00D07117" w:rsidRDefault="00E2008E" w:rsidP="006B40A0">
            <w:pPr>
              <w:pStyle w:val="ListParagraph"/>
              <w:ind w:left="0"/>
              <w:rPr>
                <w:sz w:val="18"/>
                <w:szCs w:val="18"/>
              </w:rPr>
            </w:pPr>
            <w:r w:rsidRPr="00D07117">
              <w:rPr>
                <w:sz w:val="18"/>
                <w:szCs w:val="18"/>
              </w:rPr>
              <w:t>Bahasa yang digunakan pada setiap antarmuka dalam aplikasi adalah bahasa Indonesia, hal ini disebabkan penggunaan aplikasi hanya sampai di dalam negeri.</w:t>
            </w:r>
          </w:p>
        </w:tc>
      </w:tr>
    </w:tbl>
    <w:p w14:paraId="15819FE1" w14:textId="77777777" w:rsidR="00975BA9" w:rsidRDefault="00975BA9" w:rsidP="00975BA9">
      <w:pPr>
        <w:pStyle w:val="Heading3"/>
        <w:rPr>
          <w:lang w:val="en-US"/>
        </w:rPr>
      </w:pPr>
      <w:bookmarkStart w:id="91" w:name="_Toc396905551"/>
      <w:r>
        <w:rPr>
          <w:lang w:val="en-US"/>
        </w:rPr>
        <w:lastRenderedPageBreak/>
        <w:t>Identifikasi Pengguna</w:t>
      </w:r>
      <w:bookmarkEnd w:id="91"/>
    </w:p>
    <w:p w14:paraId="28DF4691" w14:textId="77777777" w:rsidR="000350D9" w:rsidRDefault="00957592" w:rsidP="00FC2C65">
      <w:pPr>
        <w:ind w:firstLine="720"/>
        <w:rPr>
          <w:lang w:eastAsia="en-US"/>
        </w:rPr>
      </w:pPr>
      <w:r>
        <w:rPr>
          <w:lang w:eastAsia="en-US"/>
        </w:rPr>
        <w:t>Pengguna mendefinisikan entitas-entitas yang terlibat dan berinteraksi langsung dengan sistem. Entitas ini bisa berupa manusia maupun sistem atau perangkat lunak yang lain. Penulis mendefinisikan aktor untuk sistem ini yaitu</w:t>
      </w:r>
      <w:r w:rsidR="00170484">
        <w:rPr>
          <w:lang w:eastAsia="en-US"/>
        </w:rPr>
        <w:t xml:space="preserve"> pendidik dan siswa</w:t>
      </w:r>
      <w:r>
        <w:rPr>
          <w:lang w:eastAsia="en-US"/>
        </w:rPr>
        <w:t>.</w:t>
      </w:r>
      <w:r w:rsidR="000350D9">
        <w:rPr>
          <w:lang w:eastAsia="en-US"/>
        </w:rPr>
        <w:t xml:space="preserve"> </w:t>
      </w:r>
      <w:r w:rsidR="00170484">
        <w:rPr>
          <w:lang w:eastAsia="en-US"/>
        </w:rPr>
        <w:t>Detail tugas dan hak akses pengguna ke aplikasi</w:t>
      </w:r>
      <w:r w:rsidR="00691AA0">
        <w:rPr>
          <w:lang w:eastAsia="en-US"/>
        </w:rPr>
        <w:t xml:space="preserve"> dicantumkan pada</w:t>
      </w:r>
      <w:r w:rsidR="007159E1">
        <w:rPr>
          <w:lang w:eastAsia="en-US"/>
        </w:rPr>
        <w:t xml:space="preserve"> </w:t>
      </w:r>
      <w:r w:rsidR="007159E1">
        <w:rPr>
          <w:lang w:eastAsia="en-US"/>
        </w:rPr>
        <w:fldChar w:fldCharType="begin"/>
      </w:r>
      <w:r w:rsidR="007159E1">
        <w:rPr>
          <w:lang w:eastAsia="en-US"/>
        </w:rPr>
        <w:instrText xml:space="preserve"> REF _Ref396497432 \h </w:instrText>
      </w:r>
      <w:r w:rsidR="007159E1">
        <w:rPr>
          <w:lang w:eastAsia="en-US"/>
        </w:rPr>
      </w:r>
      <w:r w:rsidR="007159E1">
        <w:rPr>
          <w:lang w:eastAsia="en-US"/>
        </w:rPr>
        <w:fldChar w:fldCharType="separate"/>
      </w:r>
      <w:r w:rsidR="002836B7">
        <w:t xml:space="preserve">Tabel </w:t>
      </w:r>
      <w:r w:rsidR="002836B7">
        <w:rPr>
          <w:noProof/>
        </w:rPr>
        <w:t>3</w:t>
      </w:r>
      <w:r w:rsidR="002836B7">
        <w:t>.</w:t>
      </w:r>
      <w:r w:rsidR="002836B7">
        <w:rPr>
          <w:noProof/>
        </w:rPr>
        <w:t>3</w:t>
      </w:r>
      <w:r w:rsidR="007159E1">
        <w:rPr>
          <w:lang w:eastAsia="en-US"/>
        </w:rPr>
        <w:fldChar w:fldCharType="end"/>
      </w:r>
      <w:r w:rsidR="00691AA0">
        <w:rPr>
          <w:lang w:eastAsia="en-US"/>
        </w:rPr>
        <w:t>.</w:t>
      </w:r>
    </w:p>
    <w:p w14:paraId="18A2FBA0" w14:textId="77777777" w:rsidR="007159E1" w:rsidRDefault="007159E1" w:rsidP="007159E1">
      <w:pPr>
        <w:rPr>
          <w:lang w:eastAsia="en-US"/>
        </w:rPr>
      </w:pPr>
    </w:p>
    <w:p w14:paraId="3F9BDF86" w14:textId="77777777" w:rsidR="00857B03" w:rsidRDefault="00857B03" w:rsidP="00857B03">
      <w:pPr>
        <w:pStyle w:val="Caption"/>
        <w:keepNext/>
      </w:pPr>
      <w:bookmarkStart w:id="92" w:name="_Ref396497432"/>
      <w:bookmarkStart w:id="93" w:name="_Toc396498078"/>
      <w:r>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w:t>
      </w:r>
      <w:r w:rsidR="003C0604">
        <w:fldChar w:fldCharType="end"/>
      </w:r>
      <w:bookmarkEnd w:id="92"/>
      <w:r w:rsidRPr="00857B03">
        <w:t xml:space="preserve"> </w:t>
      </w:r>
      <w:r>
        <w:t>Detail Tugas dan Hak Akses Pengguna</w:t>
      </w:r>
      <w:bookmarkEnd w:id="93"/>
    </w:p>
    <w:tbl>
      <w:tblPr>
        <w:tblStyle w:val="TableGrid"/>
        <w:tblW w:w="0" w:type="auto"/>
        <w:tblInd w:w="108" w:type="dxa"/>
        <w:tblLayout w:type="fixed"/>
        <w:tblLook w:val="04A0" w:firstRow="1" w:lastRow="0" w:firstColumn="1" w:lastColumn="0" w:noHBand="0" w:noVBand="1"/>
      </w:tblPr>
      <w:tblGrid>
        <w:gridCol w:w="1080"/>
        <w:gridCol w:w="1620"/>
        <w:gridCol w:w="1703"/>
        <w:gridCol w:w="1447"/>
      </w:tblGrid>
      <w:tr w:rsidR="00D77DCB" w14:paraId="1973F950" w14:textId="77777777" w:rsidTr="00E2008E">
        <w:trPr>
          <w:trHeight w:val="327"/>
        </w:trPr>
        <w:tc>
          <w:tcPr>
            <w:tcW w:w="1080" w:type="dxa"/>
            <w:shd w:val="clear" w:color="auto" w:fill="BFBFBF" w:themeFill="background1" w:themeFillShade="BF"/>
            <w:vAlign w:val="center"/>
          </w:tcPr>
          <w:p w14:paraId="59DAEC92" w14:textId="77777777" w:rsidR="00D77DCB" w:rsidRPr="00272980" w:rsidRDefault="00D77DCB" w:rsidP="0086326F">
            <w:pPr>
              <w:jc w:val="center"/>
              <w:rPr>
                <w:b/>
                <w:sz w:val="20"/>
                <w:szCs w:val="20"/>
              </w:rPr>
            </w:pPr>
            <w:r>
              <w:rPr>
                <w:b/>
                <w:sz w:val="20"/>
                <w:szCs w:val="20"/>
              </w:rPr>
              <w:t>Kategori Pengguna</w:t>
            </w:r>
          </w:p>
        </w:tc>
        <w:tc>
          <w:tcPr>
            <w:tcW w:w="1620" w:type="dxa"/>
            <w:shd w:val="clear" w:color="auto" w:fill="BFBFBF" w:themeFill="background1" w:themeFillShade="BF"/>
            <w:vAlign w:val="center"/>
          </w:tcPr>
          <w:p w14:paraId="3EB29586" w14:textId="77777777" w:rsidR="00D77DCB" w:rsidRPr="00272980" w:rsidRDefault="00D77DCB" w:rsidP="0086326F">
            <w:pPr>
              <w:jc w:val="center"/>
              <w:rPr>
                <w:b/>
                <w:sz w:val="20"/>
                <w:szCs w:val="20"/>
              </w:rPr>
            </w:pPr>
            <w:r>
              <w:rPr>
                <w:b/>
                <w:sz w:val="20"/>
                <w:szCs w:val="20"/>
              </w:rPr>
              <w:t>Tugas</w:t>
            </w:r>
          </w:p>
        </w:tc>
        <w:tc>
          <w:tcPr>
            <w:tcW w:w="1703" w:type="dxa"/>
            <w:shd w:val="clear" w:color="auto" w:fill="BFBFBF" w:themeFill="background1" w:themeFillShade="BF"/>
          </w:tcPr>
          <w:p w14:paraId="641F1284" w14:textId="77777777" w:rsidR="00E2008E" w:rsidRDefault="00E2008E" w:rsidP="0086326F">
            <w:pPr>
              <w:jc w:val="center"/>
              <w:rPr>
                <w:b/>
                <w:sz w:val="20"/>
                <w:szCs w:val="20"/>
              </w:rPr>
            </w:pPr>
          </w:p>
          <w:p w14:paraId="17162DD1" w14:textId="77777777" w:rsidR="00D77DCB" w:rsidRPr="00E2008E" w:rsidRDefault="00E2008E" w:rsidP="00E2008E">
            <w:pPr>
              <w:jc w:val="center"/>
              <w:rPr>
                <w:sz w:val="20"/>
                <w:szCs w:val="20"/>
              </w:rPr>
            </w:pPr>
            <w:r>
              <w:rPr>
                <w:b/>
                <w:sz w:val="20"/>
                <w:szCs w:val="20"/>
              </w:rPr>
              <w:t>Hak Akses</w:t>
            </w:r>
          </w:p>
        </w:tc>
        <w:tc>
          <w:tcPr>
            <w:tcW w:w="1447" w:type="dxa"/>
            <w:shd w:val="clear" w:color="auto" w:fill="BFBFBF" w:themeFill="background1" w:themeFillShade="BF"/>
          </w:tcPr>
          <w:p w14:paraId="48E878ED" w14:textId="77777777" w:rsidR="00D77DCB" w:rsidRDefault="00D77DCB" w:rsidP="0086326F">
            <w:pPr>
              <w:jc w:val="center"/>
              <w:rPr>
                <w:b/>
                <w:sz w:val="20"/>
                <w:szCs w:val="20"/>
              </w:rPr>
            </w:pPr>
            <w:r>
              <w:rPr>
                <w:b/>
                <w:sz w:val="20"/>
                <w:szCs w:val="20"/>
              </w:rPr>
              <w:t>Kemampuan yang Harus Dimiliki</w:t>
            </w:r>
          </w:p>
        </w:tc>
      </w:tr>
      <w:tr w:rsidR="00D77DCB" w14:paraId="696F86ED" w14:textId="77777777" w:rsidTr="00E2008E">
        <w:trPr>
          <w:trHeight w:val="530"/>
        </w:trPr>
        <w:tc>
          <w:tcPr>
            <w:tcW w:w="1080" w:type="dxa"/>
            <w:vAlign w:val="center"/>
          </w:tcPr>
          <w:p w14:paraId="1130240B" w14:textId="77777777" w:rsidR="00D77DCB" w:rsidRPr="00F40A9D" w:rsidRDefault="00D77DCB" w:rsidP="0086326F">
            <w:pPr>
              <w:jc w:val="left"/>
              <w:rPr>
                <w:sz w:val="18"/>
                <w:szCs w:val="20"/>
              </w:rPr>
            </w:pPr>
            <w:r>
              <w:rPr>
                <w:sz w:val="18"/>
                <w:szCs w:val="20"/>
              </w:rPr>
              <w:t>Pendidik</w:t>
            </w:r>
          </w:p>
        </w:tc>
        <w:tc>
          <w:tcPr>
            <w:tcW w:w="1620" w:type="dxa"/>
          </w:tcPr>
          <w:p w14:paraId="7EE37363" w14:textId="77777777" w:rsidR="00D77DCB" w:rsidRPr="00B5590E" w:rsidRDefault="00D77DCB" w:rsidP="0086326F">
            <w:pPr>
              <w:rPr>
                <w:sz w:val="18"/>
                <w:szCs w:val="18"/>
              </w:rPr>
            </w:pPr>
            <w:r w:rsidRPr="00B5590E">
              <w:rPr>
                <w:sz w:val="18"/>
                <w:szCs w:val="18"/>
              </w:rPr>
              <w:t>Mempersiapkan latihan yang akan dilaksanakan</w:t>
            </w:r>
            <w:r>
              <w:rPr>
                <w:sz w:val="18"/>
                <w:szCs w:val="18"/>
              </w:rPr>
              <w:t xml:space="preserve"> dengan </w:t>
            </w:r>
            <w:r w:rsidRPr="00B5590E">
              <w:rPr>
                <w:sz w:val="18"/>
                <w:szCs w:val="18"/>
              </w:rPr>
              <w:t>menyesuaikan</w:t>
            </w:r>
            <w:r>
              <w:rPr>
                <w:sz w:val="18"/>
                <w:szCs w:val="18"/>
              </w:rPr>
              <w:t>nya</w:t>
            </w:r>
            <w:r w:rsidRPr="00B5590E">
              <w:rPr>
                <w:sz w:val="18"/>
                <w:szCs w:val="18"/>
              </w:rPr>
              <w:t xml:space="preserve"> dengan mereka, membimbing serta mengawasi pembelajaran siswa.</w:t>
            </w:r>
          </w:p>
        </w:tc>
        <w:tc>
          <w:tcPr>
            <w:tcW w:w="1703" w:type="dxa"/>
          </w:tcPr>
          <w:p w14:paraId="76CEA269" w14:textId="77777777" w:rsidR="00D77DCB" w:rsidRPr="00B5590E" w:rsidRDefault="00D77DCB" w:rsidP="0086326F">
            <w:pPr>
              <w:rPr>
                <w:sz w:val="18"/>
                <w:szCs w:val="18"/>
              </w:rPr>
            </w:pPr>
            <w:r w:rsidRPr="00B5590E">
              <w:rPr>
                <w:sz w:val="18"/>
                <w:szCs w:val="18"/>
              </w:rPr>
              <w:t>Akses halaman profil siswa, akses halaman rancangan aktivitas pembelajaran, akses</w:t>
            </w:r>
            <w:r>
              <w:rPr>
                <w:sz w:val="18"/>
                <w:szCs w:val="18"/>
              </w:rPr>
              <w:t xml:space="preserve"> halaman evaluasi pembelajaran.</w:t>
            </w:r>
          </w:p>
        </w:tc>
        <w:tc>
          <w:tcPr>
            <w:tcW w:w="1447" w:type="dxa"/>
          </w:tcPr>
          <w:p w14:paraId="70398350" w14:textId="77777777" w:rsidR="00D77DCB" w:rsidRPr="00B5590E" w:rsidRDefault="00D77DCB" w:rsidP="0086326F">
            <w:pPr>
              <w:rPr>
                <w:sz w:val="18"/>
                <w:szCs w:val="18"/>
              </w:rPr>
            </w:pPr>
            <w:r w:rsidRPr="00B5590E">
              <w:rPr>
                <w:sz w:val="18"/>
                <w:szCs w:val="18"/>
              </w:rPr>
              <w:t>Memiliki kemampuan untuk mendorong pengembangan kemampuan siswa dan mampu menggunakan aplikasi.</w:t>
            </w:r>
          </w:p>
        </w:tc>
      </w:tr>
      <w:tr w:rsidR="00D77DCB" w14:paraId="244879FB" w14:textId="77777777" w:rsidTr="00E2008E">
        <w:trPr>
          <w:trHeight w:val="1164"/>
        </w:trPr>
        <w:tc>
          <w:tcPr>
            <w:tcW w:w="1080" w:type="dxa"/>
            <w:vAlign w:val="center"/>
          </w:tcPr>
          <w:p w14:paraId="76981D78" w14:textId="77777777" w:rsidR="00D77DCB" w:rsidRPr="00F40A9D" w:rsidRDefault="00D77DCB" w:rsidP="0086326F">
            <w:pPr>
              <w:jc w:val="left"/>
              <w:rPr>
                <w:sz w:val="18"/>
                <w:szCs w:val="20"/>
              </w:rPr>
            </w:pPr>
            <w:r>
              <w:rPr>
                <w:sz w:val="18"/>
                <w:szCs w:val="20"/>
              </w:rPr>
              <w:t>Siswa</w:t>
            </w:r>
          </w:p>
        </w:tc>
        <w:tc>
          <w:tcPr>
            <w:tcW w:w="1620" w:type="dxa"/>
          </w:tcPr>
          <w:p w14:paraId="44AF6999" w14:textId="77777777" w:rsidR="00D77DCB" w:rsidRPr="00B5590E" w:rsidRDefault="00D77DCB" w:rsidP="0086326F">
            <w:pPr>
              <w:rPr>
                <w:sz w:val="18"/>
                <w:szCs w:val="18"/>
              </w:rPr>
            </w:pPr>
            <w:r w:rsidRPr="00B5590E">
              <w:rPr>
                <w:sz w:val="18"/>
                <w:szCs w:val="18"/>
              </w:rPr>
              <w:t xml:space="preserve">Melakukan kegiatan belajar dari </w:t>
            </w:r>
            <w:r>
              <w:rPr>
                <w:sz w:val="18"/>
                <w:szCs w:val="18"/>
              </w:rPr>
              <w:t>aktivitas</w:t>
            </w:r>
            <w:r w:rsidRPr="00B5590E">
              <w:rPr>
                <w:sz w:val="18"/>
                <w:szCs w:val="18"/>
              </w:rPr>
              <w:t xml:space="preserve"> yang telah diatur oleh pendidik.</w:t>
            </w:r>
          </w:p>
        </w:tc>
        <w:tc>
          <w:tcPr>
            <w:tcW w:w="1703" w:type="dxa"/>
          </w:tcPr>
          <w:p w14:paraId="1872E6BB" w14:textId="77777777" w:rsidR="00D77DCB" w:rsidRPr="00B5590E" w:rsidRDefault="00D77DCB" w:rsidP="0086326F">
            <w:pPr>
              <w:rPr>
                <w:sz w:val="18"/>
                <w:szCs w:val="18"/>
              </w:rPr>
            </w:pPr>
            <w:r w:rsidRPr="00B5590E">
              <w:rPr>
                <w:sz w:val="18"/>
                <w:szCs w:val="18"/>
              </w:rPr>
              <w:t>Akses halaman profil siswa, akses halaman aktivitas pembelajaran.</w:t>
            </w:r>
          </w:p>
        </w:tc>
        <w:tc>
          <w:tcPr>
            <w:tcW w:w="1447" w:type="dxa"/>
          </w:tcPr>
          <w:p w14:paraId="0B0A46BD" w14:textId="77777777" w:rsidR="00D77DCB" w:rsidRPr="00B5590E" w:rsidRDefault="00D77DCB" w:rsidP="0086326F">
            <w:pPr>
              <w:rPr>
                <w:sz w:val="18"/>
                <w:szCs w:val="18"/>
              </w:rPr>
            </w:pPr>
            <w:r w:rsidRPr="00B5590E">
              <w:rPr>
                <w:sz w:val="18"/>
                <w:szCs w:val="18"/>
              </w:rPr>
              <w:t>Memiliki kemampuan untuk menggunakan aplikasi.</w:t>
            </w:r>
          </w:p>
        </w:tc>
      </w:tr>
    </w:tbl>
    <w:p w14:paraId="0B7C6A4E" w14:textId="77777777" w:rsidR="00975BA9" w:rsidRDefault="00975BA9" w:rsidP="009713C1">
      <w:pPr>
        <w:pStyle w:val="Heading2"/>
        <w:spacing w:before="240"/>
        <w:ind w:left="562" w:hanging="562"/>
      </w:pPr>
      <w:bookmarkStart w:id="94" w:name="_Toc396905552"/>
      <w:r w:rsidRPr="00857B03">
        <w:t>Perancangan</w:t>
      </w:r>
      <w:r>
        <w:t xml:space="preserve"> Sistem</w:t>
      </w:r>
      <w:bookmarkEnd w:id="94"/>
    </w:p>
    <w:p w14:paraId="3F06D6D4" w14:textId="77777777" w:rsidR="00975BA9" w:rsidRDefault="000F1F84" w:rsidP="00975BA9">
      <w:pPr>
        <w:ind w:firstLine="720"/>
        <w:rPr>
          <w:color w:val="000000" w:themeColor="text1"/>
        </w:rPr>
      </w:pPr>
      <w:r>
        <w:rPr>
          <w:lang w:eastAsia="en-US"/>
        </w:rPr>
        <w:t xml:space="preserve">Subbab ini menjelaskan tentang perancangan sistem yang dibagi menjadi beberapa subbab yaitu </w:t>
      </w:r>
      <w:r w:rsidRPr="002E1078">
        <w:rPr>
          <w:color w:val="000000" w:themeColor="text1"/>
        </w:rPr>
        <w:t xml:space="preserve">perancangan </w:t>
      </w:r>
      <w:r>
        <w:rPr>
          <w:color w:val="000000" w:themeColor="text1"/>
          <w:lang w:val="id-ID"/>
        </w:rPr>
        <w:t xml:space="preserve">diagram kasus penggunaan, perancangan </w:t>
      </w:r>
      <w:r w:rsidRPr="002E1078">
        <w:rPr>
          <w:color w:val="000000" w:themeColor="text1"/>
          <w:lang w:val="id-ID"/>
        </w:rPr>
        <w:t xml:space="preserve">skenario kasus penggunaan, </w:t>
      </w:r>
      <w:r>
        <w:rPr>
          <w:color w:val="000000" w:themeColor="text1"/>
          <w:lang w:val="id-ID"/>
        </w:rPr>
        <w:t xml:space="preserve"> perancangan </w:t>
      </w:r>
      <w:r w:rsidRPr="002E1078">
        <w:rPr>
          <w:color w:val="000000" w:themeColor="text1"/>
          <w:lang w:val="id-ID"/>
        </w:rPr>
        <w:t>arsitektur</w:t>
      </w:r>
      <w:r w:rsidRPr="002E1078">
        <w:rPr>
          <w:color w:val="000000" w:themeColor="text1"/>
        </w:rPr>
        <w:t xml:space="preserve">, </w:t>
      </w:r>
      <w:r>
        <w:rPr>
          <w:color w:val="000000" w:themeColor="text1"/>
          <w:lang w:val="id-ID"/>
        </w:rPr>
        <w:t xml:space="preserve">perancangan </w:t>
      </w:r>
      <w:r w:rsidRPr="002E1078">
        <w:rPr>
          <w:color w:val="000000" w:themeColor="text1"/>
        </w:rPr>
        <w:t>antarmuk</w:t>
      </w:r>
      <w:r w:rsidRPr="002E1078">
        <w:rPr>
          <w:color w:val="000000" w:themeColor="text1"/>
          <w:lang w:val="id-ID"/>
        </w:rPr>
        <w:t>a</w:t>
      </w:r>
      <w:r>
        <w:rPr>
          <w:color w:val="000000" w:themeColor="text1"/>
          <w:lang w:val="id-ID"/>
        </w:rPr>
        <w:t>, perancangan kelas diagram, perancangan diagram alir</w:t>
      </w:r>
      <w:r>
        <w:rPr>
          <w:color w:val="000000" w:themeColor="text1"/>
        </w:rPr>
        <w:t>, dan perancangan antarmuka.</w:t>
      </w:r>
    </w:p>
    <w:p w14:paraId="046C481A" w14:textId="77777777" w:rsidR="00E2008E" w:rsidRDefault="00E2008E" w:rsidP="00975BA9">
      <w:pPr>
        <w:ind w:firstLine="720"/>
        <w:rPr>
          <w:color w:val="000000" w:themeColor="text1"/>
        </w:rPr>
      </w:pPr>
    </w:p>
    <w:p w14:paraId="4916D30E" w14:textId="77777777" w:rsidR="00E2008E" w:rsidRPr="000F1F84" w:rsidRDefault="00E2008E" w:rsidP="00975BA9">
      <w:pPr>
        <w:ind w:firstLine="720"/>
        <w:rPr>
          <w:lang w:eastAsia="en-US"/>
        </w:rPr>
      </w:pPr>
    </w:p>
    <w:p w14:paraId="0BAB901D" w14:textId="77777777" w:rsidR="00857B03" w:rsidRDefault="00983609" w:rsidP="00857B03">
      <w:pPr>
        <w:keepNext/>
        <w:jc w:val="center"/>
      </w:pPr>
      <w:r>
        <w:rPr>
          <w:noProof/>
          <w:lang w:eastAsia="en-US"/>
        </w:rPr>
        <w:lastRenderedPageBreak/>
        <w:drawing>
          <wp:inline distT="0" distB="0" distL="0" distR="0" wp14:anchorId="59DE401F" wp14:editId="3E4EC6F8">
            <wp:extent cx="2695433" cy="1556513"/>
            <wp:effectExtent l="0" t="0" r="0" b="571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03967" cy="1561441"/>
                    </a:xfrm>
                    <a:prstGeom prst="rect">
                      <a:avLst/>
                    </a:prstGeom>
                  </pic:spPr>
                </pic:pic>
              </a:graphicData>
            </a:graphic>
          </wp:inline>
        </w:drawing>
      </w:r>
    </w:p>
    <w:p w14:paraId="4FC45BB6" w14:textId="77777777" w:rsidR="00983609" w:rsidRDefault="00857B03" w:rsidP="00857B03">
      <w:pPr>
        <w:pStyle w:val="Caption"/>
      </w:pPr>
      <w:bookmarkStart w:id="95" w:name="_Ref396497431"/>
      <w:bookmarkStart w:id="96" w:name="_Toc396905599"/>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w:t>
      </w:r>
      <w:r w:rsidR="005514D2">
        <w:fldChar w:fldCharType="end"/>
      </w:r>
      <w:bookmarkEnd w:id="95"/>
      <w:r w:rsidRPr="00857B03">
        <w:t xml:space="preserve"> </w:t>
      </w:r>
      <w:r>
        <w:t>Diagram Kasus Penggunaan Sistem</w:t>
      </w:r>
      <w:bookmarkEnd w:id="96"/>
    </w:p>
    <w:p w14:paraId="3AFF3148" w14:textId="77777777" w:rsidR="00975BA9" w:rsidRDefault="00975BA9" w:rsidP="00983609">
      <w:pPr>
        <w:pStyle w:val="Heading3"/>
        <w:spacing w:before="120"/>
        <w:ind w:left="734" w:hanging="734"/>
        <w:rPr>
          <w:lang w:val="en-US"/>
        </w:rPr>
      </w:pPr>
      <w:bookmarkStart w:id="97" w:name="_Toc396905553"/>
      <w:r>
        <w:rPr>
          <w:lang w:val="en-US"/>
        </w:rPr>
        <w:t>Perancangan Diagram Kasus Penggunaan</w:t>
      </w:r>
      <w:bookmarkEnd w:id="97"/>
    </w:p>
    <w:p w14:paraId="6B125AAA" w14:textId="77777777" w:rsidR="00AE6F7D" w:rsidRDefault="000F1F84" w:rsidP="003A08BC">
      <w:pPr>
        <w:ind w:firstLine="720"/>
        <w:rPr>
          <w:lang w:eastAsia="en-US"/>
        </w:rPr>
      </w:pPr>
      <w:r>
        <w:rPr>
          <w:lang w:eastAsia="en-US"/>
        </w:rPr>
        <w:t>Kasus penggunaan secara umum akan digambarkan oleh salah satu model UML, yaitu diagram kasus penggunaan. Diagram kasus penggunaan dicantumkan pada</w:t>
      </w:r>
      <w:r w:rsidR="00857B03">
        <w:rPr>
          <w:lang w:eastAsia="en-US"/>
        </w:rPr>
        <w:t xml:space="preserve"> </w:t>
      </w:r>
      <w:r w:rsidR="00857B03">
        <w:rPr>
          <w:lang w:eastAsia="en-US"/>
        </w:rPr>
        <w:fldChar w:fldCharType="begin"/>
      </w:r>
      <w:r w:rsidR="00857B03">
        <w:rPr>
          <w:lang w:eastAsia="en-US"/>
        </w:rPr>
        <w:instrText xml:space="preserve"> REF _Ref396497431 \h </w:instrText>
      </w:r>
      <w:r w:rsidR="00857B03">
        <w:rPr>
          <w:lang w:eastAsia="en-US"/>
        </w:rPr>
      </w:r>
      <w:r w:rsidR="00857B03">
        <w:rPr>
          <w:lang w:eastAsia="en-US"/>
        </w:rPr>
        <w:fldChar w:fldCharType="separate"/>
      </w:r>
      <w:r w:rsidR="002836B7">
        <w:t xml:space="preserve">Gambar </w:t>
      </w:r>
      <w:r w:rsidR="002836B7">
        <w:rPr>
          <w:noProof/>
        </w:rPr>
        <w:t>3</w:t>
      </w:r>
      <w:r w:rsidR="002836B7">
        <w:t>.</w:t>
      </w:r>
      <w:r w:rsidR="002836B7">
        <w:rPr>
          <w:noProof/>
        </w:rPr>
        <w:t>2</w:t>
      </w:r>
      <w:r w:rsidR="00857B03">
        <w:rPr>
          <w:lang w:eastAsia="en-US"/>
        </w:rPr>
        <w:fldChar w:fldCharType="end"/>
      </w:r>
      <w:r>
        <w:rPr>
          <w:lang w:eastAsia="en-US"/>
        </w:rPr>
        <w:t xml:space="preserve">. Diagram kasus penggunaan dibuat berdasarkan atas kebutuhan pengguna sistem tesebut. Terdapat dua aktor yang terlibat dalam sistem ini yaitu </w:t>
      </w:r>
      <w:r w:rsidR="00607B80">
        <w:rPr>
          <w:lang w:eastAsia="en-US"/>
        </w:rPr>
        <w:t>pendidik dan siswa</w:t>
      </w:r>
      <w:r>
        <w:rPr>
          <w:lang w:eastAsia="en-US"/>
        </w:rPr>
        <w:t xml:space="preserve">. Kasus penggunaan yang diidentifikasi berjumlah </w:t>
      </w:r>
      <w:r w:rsidR="00213BF4">
        <w:rPr>
          <w:lang w:eastAsia="en-US"/>
        </w:rPr>
        <w:t>empat</w:t>
      </w:r>
      <w:r>
        <w:rPr>
          <w:lang w:eastAsia="en-US"/>
        </w:rPr>
        <w:t xml:space="preserve"> kasus penggunaan. Dimana setiap kasus penggunaan berinteraksi</w:t>
      </w:r>
      <w:r w:rsidR="00213BF4">
        <w:rPr>
          <w:lang w:eastAsia="en-US"/>
        </w:rPr>
        <w:t xml:space="preserve"> dengan</w:t>
      </w:r>
      <w:r>
        <w:rPr>
          <w:lang w:eastAsia="en-US"/>
        </w:rPr>
        <w:t xml:space="preserve"> </w:t>
      </w:r>
      <w:r w:rsidR="008241BC">
        <w:rPr>
          <w:lang w:eastAsia="en-US"/>
        </w:rPr>
        <w:t>sistem yang sudah ada di perangkat lunak</w:t>
      </w:r>
      <w:r w:rsidR="003A08BC">
        <w:rPr>
          <w:lang w:eastAsia="en-US"/>
        </w:rPr>
        <w:t>.</w:t>
      </w:r>
    </w:p>
    <w:p w14:paraId="3A2D1ED9" w14:textId="77777777" w:rsidR="00975BA9" w:rsidRDefault="00975BA9" w:rsidP="00E2008E">
      <w:pPr>
        <w:pStyle w:val="Heading3"/>
        <w:spacing w:before="120"/>
        <w:ind w:left="734" w:hanging="734"/>
        <w:rPr>
          <w:lang w:val="en-US"/>
        </w:rPr>
      </w:pPr>
      <w:bookmarkStart w:id="98" w:name="_Toc396905554"/>
      <w:r>
        <w:rPr>
          <w:lang w:val="en-US"/>
        </w:rPr>
        <w:t>Perancangan Skenario Kasus Penggunaan</w:t>
      </w:r>
      <w:bookmarkEnd w:id="98"/>
    </w:p>
    <w:p w14:paraId="700544AB" w14:textId="77777777" w:rsidR="000F1F84" w:rsidRDefault="000F1F84" w:rsidP="000F1F84">
      <w:pPr>
        <w:ind w:firstLine="720"/>
      </w:pPr>
      <w:r>
        <w:rPr>
          <w:lang w:eastAsia="en-US"/>
        </w:rPr>
        <w:t>Kasus-kasus penggunaan dalam sistem ini akan dijelaskan secara rinci pada subbab ini. Rincian kasus penggunaan berisi spesifikasi kasus penggunaan, diagram aktivitas,</w:t>
      </w:r>
      <w:r w:rsidR="00E06187">
        <w:rPr>
          <w:lang w:eastAsia="en-US"/>
        </w:rPr>
        <w:t xml:space="preserve"> diagram </w:t>
      </w:r>
      <w:r w:rsidR="00E06187">
        <w:rPr>
          <w:i/>
          <w:lang w:eastAsia="en-US"/>
        </w:rPr>
        <w:t>robustness</w:t>
      </w:r>
      <w:r w:rsidR="00E06187">
        <w:rPr>
          <w:lang w:eastAsia="en-US"/>
        </w:rPr>
        <w:t>,</w:t>
      </w:r>
      <w:r>
        <w:rPr>
          <w:lang w:eastAsia="en-US"/>
        </w:rPr>
        <w:t xml:space="preserve"> dan diagram urutan untuk masing-masing kasus penggunaan. </w:t>
      </w:r>
      <w:r w:rsidR="00424F4E">
        <w:rPr>
          <w:lang w:eastAsia="en-US"/>
        </w:rPr>
        <w:t xml:space="preserve">Rangkuman </w:t>
      </w:r>
      <w:r>
        <w:rPr>
          <w:lang w:eastAsia="en-US"/>
        </w:rPr>
        <w:t>diagram kasus penggunaan sistem dicantumkan pada</w:t>
      </w:r>
      <w:r w:rsidR="007159E1">
        <w:rPr>
          <w:lang w:eastAsia="en-US"/>
        </w:rPr>
        <w:t xml:space="preserve"> </w:t>
      </w:r>
      <w:r w:rsidR="007159E1">
        <w:rPr>
          <w:lang w:eastAsia="en-US"/>
        </w:rPr>
        <w:fldChar w:fldCharType="begin"/>
      </w:r>
      <w:r w:rsidR="007159E1">
        <w:rPr>
          <w:lang w:eastAsia="en-US"/>
        </w:rPr>
        <w:instrText xml:space="preserve"> REF _Ref396497433 \h </w:instrText>
      </w:r>
      <w:r w:rsidR="007159E1">
        <w:rPr>
          <w:lang w:eastAsia="en-US"/>
        </w:rPr>
      </w:r>
      <w:r w:rsidR="007159E1">
        <w:rPr>
          <w:lang w:eastAsia="en-US"/>
        </w:rPr>
        <w:fldChar w:fldCharType="separate"/>
      </w:r>
      <w:r w:rsidR="002836B7">
        <w:t xml:space="preserve">Tabel </w:t>
      </w:r>
      <w:r w:rsidR="002836B7">
        <w:rPr>
          <w:noProof/>
        </w:rPr>
        <w:t>3</w:t>
      </w:r>
      <w:r w:rsidR="002836B7">
        <w:t>.</w:t>
      </w:r>
      <w:r w:rsidR="002836B7">
        <w:rPr>
          <w:noProof/>
        </w:rPr>
        <w:t>4</w:t>
      </w:r>
      <w:r w:rsidR="007159E1">
        <w:rPr>
          <w:lang w:eastAsia="en-US"/>
        </w:rPr>
        <w:fldChar w:fldCharType="end"/>
      </w:r>
      <w:r>
        <w:rPr>
          <w:lang w:eastAsia="en-US"/>
        </w:rPr>
        <w:t>.</w:t>
      </w:r>
      <w:bookmarkStart w:id="99" w:name="_Toc360782111"/>
      <w:r w:rsidRPr="000F1F84">
        <w:t xml:space="preserve"> </w:t>
      </w:r>
    </w:p>
    <w:p w14:paraId="15284C29" w14:textId="77777777" w:rsidR="007159E1" w:rsidRDefault="007159E1" w:rsidP="007159E1">
      <w:pPr>
        <w:pStyle w:val="Caption"/>
        <w:keepNext/>
        <w:spacing w:before="120"/>
      </w:pPr>
      <w:bookmarkStart w:id="100" w:name="_Ref396497433"/>
      <w:bookmarkStart w:id="101" w:name="_Toc396498079"/>
      <w:r>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w:t>
      </w:r>
      <w:r w:rsidR="003C0604">
        <w:fldChar w:fldCharType="end"/>
      </w:r>
      <w:bookmarkEnd w:id="100"/>
      <w:r w:rsidRPr="007159E1">
        <w:t xml:space="preserve"> </w:t>
      </w:r>
      <w:r>
        <w:t>Daftar Kode Diagram Kasus Penggunaan</w:t>
      </w:r>
      <w:bookmarkEnd w:id="101"/>
    </w:p>
    <w:tbl>
      <w:tblPr>
        <w:tblStyle w:val="TableGrid"/>
        <w:tblW w:w="0" w:type="auto"/>
        <w:tblInd w:w="108" w:type="dxa"/>
        <w:tblLook w:val="04A0" w:firstRow="1" w:lastRow="0" w:firstColumn="1" w:lastColumn="0" w:noHBand="0" w:noVBand="1"/>
      </w:tblPr>
      <w:tblGrid>
        <w:gridCol w:w="2430"/>
        <w:gridCol w:w="3420"/>
      </w:tblGrid>
      <w:tr w:rsidR="000F1F84" w14:paraId="1B4F66E7" w14:textId="77777777" w:rsidTr="0025550A">
        <w:trPr>
          <w:trHeight w:val="219"/>
        </w:trPr>
        <w:tc>
          <w:tcPr>
            <w:tcW w:w="2430" w:type="dxa"/>
            <w:shd w:val="clear" w:color="auto" w:fill="BFBFBF" w:themeFill="background1" w:themeFillShade="BF"/>
            <w:vAlign w:val="center"/>
          </w:tcPr>
          <w:p w14:paraId="45FE7412" w14:textId="77777777" w:rsidR="000F1F84" w:rsidRPr="00272980" w:rsidRDefault="000F1F84" w:rsidP="00CD63F0">
            <w:pPr>
              <w:jc w:val="center"/>
              <w:rPr>
                <w:b/>
                <w:sz w:val="20"/>
                <w:szCs w:val="20"/>
              </w:rPr>
            </w:pPr>
            <w:r w:rsidRPr="00272980">
              <w:rPr>
                <w:b/>
                <w:sz w:val="20"/>
                <w:szCs w:val="20"/>
              </w:rPr>
              <w:t xml:space="preserve">Kode Kasus </w:t>
            </w:r>
            <w:r w:rsidR="00CD63F0">
              <w:rPr>
                <w:b/>
                <w:sz w:val="20"/>
                <w:szCs w:val="20"/>
              </w:rPr>
              <w:t>P</w:t>
            </w:r>
            <w:r w:rsidRPr="00272980">
              <w:rPr>
                <w:b/>
                <w:sz w:val="20"/>
                <w:szCs w:val="20"/>
              </w:rPr>
              <w:t>enggunaan</w:t>
            </w:r>
          </w:p>
        </w:tc>
        <w:tc>
          <w:tcPr>
            <w:tcW w:w="3420" w:type="dxa"/>
            <w:shd w:val="clear" w:color="auto" w:fill="BFBFBF" w:themeFill="background1" w:themeFillShade="BF"/>
            <w:vAlign w:val="center"/>
          </w:tcPr>
          <w:p w14:paraId="4DB7B2B3" w14:textId="77777777" w:rsidR="000F1F84" w:rsidRPr="00272980" w:rsidRDefault="000F1F84" w:rsidP="00CD63F0">
            <w:pPr>
              <w:jc w:val="center"/>
              <w:rPr>
                <w:b/>
                <w:sz w:val="20"/>
                <w:szCs w:val="20"/>
              </w:rPr>
            </w:pPr>
            <w:r w:rsidRPr="00272980">
              <w:rPr>
                <w:b/>
                <w:sz w:val="20"/>
                <w:szCs w:val="20"/>
              </w:rPr>
              <w:t>Nama</w:t>
            </w:r>
          </w:p>
        </w:tc>
      </w:tr>
      <w:tr w:rsidR="000F1F84" w14:paraId="1D5C6955" w14:textId="77777777" w:rsidTr="0025550A">
        <w:trPr>
          <w:trHeight w:val="210"/>
        </w:trPr>
        <w:tc>
          <w:tcPr>
            <w:tcW w:w="2430" w:type="dxa"/>
            <w:vAlign w:val="center"/>
          </w:tcPr>
          <w:p w14:paraId="502B78A5" w14:textId="77777777" w:rsidR="000F1F84" w:rsidRPr="00272980" w:rsidRDefault="000F1F84" w:rsidP="00376DDC">
            <w:pPr>
              <w:jc w:val="center"/>
              <w:rPr>
                <w:sz w:val="20"/>
                <w:szCs w:val="20"/>
              </w:rPr>
            </w:pPr>
            <w:r>
              <w:rPr>
                <w:sz w:val="20"/>
                <w:szCs w:val="20"/>
              </w:rPr>
              <w:t>TA-UC0001</w:t>
            </w:r>
          </w:p>
        </w:tc>
        <w:tc>
          <w:tcPr>
            <w:tcW w:w="3420" w:type="dxa"/>
            <w:vAlign w:val="center"/>
          </w:tcPr>
          <w:p w14:paraId="2EC02BC8" w14:textId="77777777" w:rsidR="000F1F84" w:rsidRPr="00272980" w:rsidRDefault="00011E58" w:rsidP="00B94EC1">
            <w:pPr>
              <w:jc w:val="left"/>
              <w:rPr>
                <w:sz w:val="20"/>
                <w:szCs w:val="20"/>
              </w:rPr>
            </w:pPr>
            <w:r>
              <w:rPr>
                <w:sz w:val="20"/>
                <w:szCs w:val="20"/>
              </w:rPr>
              <w:t>Mengelola profil siswa</w:t>
            </w:r>
          </w:p>
        </w:tc>
      </w:tr>
      <w:tr w:rsidR="000F1F84" w14:paraId="39D584FB" w14:textId="77777777" w:rsidTr="0025550A">
        <w:trPr>
          <w:trHeight w:val="70"/>
        </w:trPr>
        <w:tc>
          <w:tcPr>
            <w:tcW w:w="2430" w:type="dxa"/>
            <w:vAlign w:val="center"/>
          </w:tcPr>
          <w:p w14:paraId="7D4194E7" w14:textId="77777777" w:rsidR="000F1F84" w:rsidRPr="00272980" w:rsidRDefault="000F1F84" w:rsidP="00376DDC">
            <w:pPr>
              <w:jc w:val="center"/>
              <w:rPr>
                <w:sz w:val="20"/>
                <w:szCs w:val="20"/>
              </w:rPr>
            </w:pPr>
            <w:r>
              <w:rPr>
                <w:sz w:val="20"/>
                <w:szCs w:val="20"/>
              </w:rPr>
              <w:t>TA-UC0002</w:t>
            </w:r>
          </w:p>
        </w:tc>
        <w:tc>
          <w:tcPr>
            <w:tcW w:w="3420" w:type="dxa"/>
            <w:vAlign w:val="center"/>
          </w:tcPr>
          <w:p w14:paraId="57FA5681" w14:textId="77777777" w:rsidR="000F1F84" w:rsidRPr="00272980" w:rsidRDefault="00011E58" w:rsidP="00D27A6E">
            <w:pPr>
              <w:jc w:val="left"/>
              <w:rPr>
                <w:sz w:val="20"/>
                <w:szCs w:val="20"/>
              </w:rPr>
            </w:pPr>
            <w:r>
              <w:rPr>
                <w:sz w:val="20"/>
                <w:szCs w:val="20"/>
              </w:rPr>
              <w:t>Mengelola rancangan aktivitas pembelajaran siswa</w:t>
            </w:r>
          </w:p>
        </w:tc>
      </w:tr>
      <w:tr w:rsidR="000F1F84" w14:paraId="69367CCF" w14:textId="77777777" w:rsidTr="0025550A">
        <w:trPr>
          <w:trHeight w:val="70"/>
        </w:trPr>
        <w:tc>
          <w:tcPr>
            <w:tcW w:w="2430" w:type="dxa"/>
            <w:vAlign w:val="center"/>
          </w:tcPr>
          <w:p w14:paraId="4F5B5D29" w14:textId="77777777" w:rsidR="000F1F84" w:rsidRPr="00272980" w:rsidRDefault="00BA4B42" w:rsidP="00376DDC">
            <w:pPr>
              <w:jc w:val="center"/>
              <w:rPr>
                <w:sz w:val="20"/>
                <w:szCs w:val="20"/>
              </w:rPr>
            </w:pPr>
            <w:r>
              <w:rPr>
                <w:sz w:val="20"/>
                <w:szCs w:val="20"/>
              </w:rPr>
              <w:t>TA-UC0003</w:t>
            </w:r>
          </w:p>
        </w:tc>
        <w:tc>
          <w:tcPr>
            <w:tcW w:w="3420" w:type="dxa"/>
            <w:vAlign w:val="center"/>
          </w:tcPr>
          <w:p w14:paraId="7F11CEC6" w14:textId="77777777" w:rsidR="000F1F84" w:rsidRPr="00272980" w:rsidRDefault="00011E58" w:rsidP="00D27A6E">
            <w:pPr>
              <w:jc w:val="left"/>
              <w:rPr>
                <w:sz w:val="20"/>
                <w:szCs w:val="20"/>
              </w:rPr>
            </w:pPr>
            <w:r>
              <w:rPr>
                <w:sz w:val="20"/>
                <w:szCs w:val="20"/>
              </w:rPr>
              <w:t>Mengerjakan aktivitas pembelajaran</w:t>
            </w:r>
          </w:p>
        </w:tc>
      </w:tr>
      <w:tr w:rsidR="000F1F84" w14:paraId="69C417DE" w14:textId="77777777" w:rsidTr="0025550A">
        <w:trPr>
          <w:trHeight w:val="70"/>
        </w:trPr>
        <w:tc>
          <w:tcPr>
            <w:tcW w:w="2430" w:type="dxa"/>
            <w:vAlign w:val="center"/>
          </w:tcPr>
          <w:p w14:paraId="6A5F0D34" w14:textId="77777777" w:rsidR="000F1F84" w:rsidRPr="00272980" w:rsidRDefault="00BA4B42" w:rsidP="00376DDC">
            <w:pPr>
              <w:jc w:val="center"/>
              <w:rPr>
                <w:sz w:val="20"/>
                <w:szCs w:val="20"/>
              </w:rPr>
            </w:pPr>
            <w:r>
              <w:rPr>
                <w:sz w:val="20"/>
                <w:szCs w:val="20"/>
              </w:rPr>
              <w:t>TA-UC0004</w:t>
            </w:r>
          </w:p>
        </w:tc>
        <w:tc>
          <w:tcPr>
            <w:tcW w:w="3420" w:type="dxa"/>
            <w:vAlign w:val="center"/>
          </w:tcPr>
          <w:p w14:paraId="5B8A7555" w14:textId="77777777" w:rsidR="000F1F84" w:rsidRPr="00272980" w:rsidRDefault="00011E58" w:rsidP="00D27A6E">
            <w:pPr>
              <w:jc w:val="left"/>
              <w:rPr>
                <w:sz w:val="20"/>
                <w:szCs w:val="20"/>
              </w:rPr>
            </w:pPr>
            <w:r>
              <w:rPr>
                <w:sz w:val="20"/>
                <w:szCs w:val="20"/>
              </w:rPr>
              <w:t>Mengelola evaluasi siswa</w:t>
            </w:r>
          </w:p>
        </w:tc>
      </w:tr>
      <w:bookmarkEnd w:id="99"/>
    </w:tbl>
    <w:p w14:paraId="22D47F42" w14:textId="77777777" w:rsidR="00A97F04" w:rsidRPr="00A97F04" w:rsidRDefault="00A97F04" w:rsidP="00A97F04">
      <w:pPr>
        <w:pStyle w:val="ListParagraph"/>
        <w:numPr>
          <w:ilvl w:val="1"/>
          <w:numId w:val="7"/>
        </w:numPr>
        <w:tabs>
          <w:tab w:val="left" w:pos="990"/>
        </w:tabs>
        <w:spacing w:before="240"/>
        <w:contextualSpacing w:val="0"/>
        <w:jc w:val="left"/>
        <w:outlineLvl w:val="3"/>
        <w:rPr>
          <w:b/>
          <w:bCs/>
          <w:vanish/>
          <w:spacing w:val="5"/>
          <w:sz w:val="24"/>
          <w:szCs w:val="24"/>
        </w:rPr>
      </w:pPr>
    </w:p>
    <w:p w14:paraId="4D22D820" w14:textId="77777777" w:rsidR="00A97F04" w:rsidRPr="00A97F04" w:rsidRDefault="00A97F04" w:rsidP="00A97F04">
      <w:pPr>
        <w:pStyle w:val="ListParagraph"/>
        <w:numPr>
          <w:ilvl w:val="1"/>
          <w:numId w:val="7"/>
        </w:numPr>
        <w:tabs>
          <w:tab w:val="left" w:pos="990"/>
        </w:tabs>
        <w:spacing w:before="240"/>
        <w:contextualSpacing w:val="0"/>
        <w:jc w:val="left"/>
        <w:outlineLvl w:val="3"/>
        <w:rPr>
          <w:b/>
          <w:bCs/>
          <w:vanish/>
          <w:spacing w:val="5"/>
          <w:sz w:val="24"/>
          <w:szCs w:val="24"/>
        </w:rPr>
      </w:pPr>
    </w:p>
    <w:p w14:paraId="4CCA1299" w14:textId="77777777" w:rsidR="00A97F04" w:rsidRPr="00A97F04" w:rsidRDefault="00A97F04" w:rsidP="00A97F04">
      <w:pPr>
        <w:pStyle w:val="ListParagraph"/>
        <w:numPr>
          <w:ilvl w:val="2"/>
          <w:numId w:val="7"/>
        </w:numPr>
        <w:tabs>
          <w:tab w:val="left" w:pos="990"/>
        </w:tabs>
        <w:spacing w:before="240"/>
        <w:contextualSpacing w:val="0"/>
        <w:jc w:val="left"/>
        <w:outlineLvl w:val="3"/>
        <w:rPr>
          <w:b/>
          <w:bCs/>
          <w:vanish/>
          <w:spacing w:val="5"/>
          <w:sz w:val="24"/>
          <w:szCs w:val="24"/>
        </w:rPr>
      </w:pPr>
    </w:p>
    <w:p w14:paraId="7F3862A7" w14:textId="77777777" w:rsidR="000F1F84" w:rsidRPr="00C84A6E" w:rsidRDefault="00395CE2" w:rsidP="00A97F04">
      <w:pPr>
        <w:pStyle w:val="Heading4"/>
        <w:numPr>
          <w:ilvl w:val="3"/>
          <w:numId w:val="7"/>
        </w:numPr>
        <w:tabs>
          <w:tab w:val="left" w:pos="990"/>
        </w:tabs>
        <w:spacing w:before="240"/>
        <w:ind w:left="720"/>
        <w:jc w:val="left"/>
      </w:pPr>
      <w:r>
        <w:rPr>
          <w:lang w:val="en-US"/>
        </w:rPr>
        <w:t>Mengelola Profil Siswa</w:t>
      </w:r>
    </w:p>
    <w:p w14:paraId="312D902A" w14:textId="77777777" w:rsidR="003A08BC" w:rsidRDefault="000F1F84" w:rsidP="003A08BC">
      <w:pPr>
        <w:spacing w:after="240"/>
        <w:ind w:firstLine="720"/>
        <w:rPr>
          <w:lang w:eastAsia="en-US"/>
        </w:rPr>
      </w:pPr>
      <w:r>
        <w:rPr>
          <w:lang w:eastAsia="en-US"/>
        </w:rPr>
        <w:t xml:space="preserve">Pada kasus penggunaan ini, </w:t>
      </w:r>
      <w:r w:rsidR="00806669">
        <w:rPr>
          <w:lang w:eastAsia="en-US"/>
        </w:rPr>
        <w:t>sistem akan menampilkan data siswa berupa profil, kemudian pendidik dapat mengubah dan memperbarui data siswa</w:t>
      </w:r>
      <w:r>
        <w:rPr>
          <w:lang w:eastAsia="en-US"/>
        </w:rPr>
        <w:t xml:space="preserve">. </w:t>
      </w:r>
      <w:r w:rsidR="00E9354A">
        <w:rPr>
          <w:lang w:eastAsia="en-US"/>
        </w:rPr>
        <w:t>Jika data selesai diubah maka sistem akan menyimpannya</w:t>
      </w:r>
      <w:r w:rsidR="00624FFC">
        <w:rPr>
          <w:lang w:eastAsia="en-US"/>
        </w:rPr>
        <w:t xml:space="preserve"> ke</w:t>
      </w:r>
      <w:r w:rsidR="00E9354A">
        <w:rPr>
          <w:lang w:eastAsia="en-US"/>
        </w:rPr>
        <w:t xml:space="preserve"> </w:t>
      </w:r>
      <w:r w:rsidR="00806669">
        <w:rPr>
          <w:lang w:eastAsia="en-US"/>
        </w:rPr>
        <w:t>dalam</w:t>
      </w:r>
      <w:r w:rsidR="00E9354A">
        <w:rPr>
          <w:lang w:eastAsia="en-US"/>
        </w:rPr>
        <w:t xml:space="preserve"> </w:t>
      </w:r>
      <w:r w:rsidR="00DF3DFA">
        <w:rPr>
          <w:i/>
          <w:lang w:eastAsia="en-US"/>
        </w:rPr>
        <w:t>WebStorage</w:t>
      </w:r>
      <w:r>
        <w:rPr>
          <w:lang w:eastAsia="en-US"/>
        </w:rPr>
        <w:t>. Spesifikasi kasus penggunaan ini dicantumkan pada</w:t>
      </w:r>
      <w:r w:rsidR="007159E1">
        <w:rPr>
          <w:lang w:eastAsia="en-US"/>
        </w:rPr>
        <w:t xml:space="preserve"> </w:t>
      </w:r>
      <w:r w:rsidR="007159E1">
        <w:rPr>
          <w:lang w:eastAsia="en-US"/>
        </w:rPr>
        <w:fldChar w:fldCharType="begin"/>
      </w:r>
      <w:r w:rsidR="007159E1">
        <w:rPr>
          <w:lang w:eastAsia="en-US"/>
        </w:rPr>
        <w:instrText xml:space="preserve"> REF _Ref396497434 \h </w:instrText>
      </w:r>
      <w:r w:rsidR="007159E1">
        <w:rPr>
          <w:lang w:eastAsia="en-US"/>
        </w:rPr>
      </w:r>
      <w:r w:rsidR="007159E1">
        <w:rPr>
          <w:lang w:eastAsia="en-US"/>
        </w:rPr>
        <w:fldChar w:fldCharType="separate"/>
      </w:r>
      <w:r w:rsidR="002836B7">
        <w:t xml:space="preserve">Tabel </w:t>
      </w:r>
      <w:r w:rsidR="002836B7">
        <w:rPr>
          <w:noProof/>
        </w:rPr>
        <w:t>3</w:t>
      </w:r>
      <w:r w:rsidR="002836B7">
        <w:t>.</w:t>
      </w:r>
      <w:r w:rsidR="002836B7">
        <w:rPr>
          <w:noProof/>
        </w:rPr>
        <w:t>5</w:t>
      </w:r>
      <w:r w:rsidR="007159E1">
        <w:rPr>
          <w:lang w:eastAsia="en-US"/>
        </w:rPr>
        <w:fldChar w:fldCharType="end"/>
      </w:r>
      <w:r>
        <w:rPr>
          <w:lang w:eastAsia="en-US"/>
        </w:rPr>
        <w:t>. Diagram aktivitas</w:t>
      </w:r>
      <w:r w:rsidR="004D38A7">
        <w:rPr>
          <w:lang w:eastAsia="en-US"/>
        </w:rPr>
        <w:t xml:space="preserve">, diagram </w:t>
      </w:r>
      <w:r w:rsidR="004D38A7" w:rsidRPr="004D38A7">
        <w:rPr>
          <w:i/>
          <w:lang w:eastAsia="en-US"/>
        </w:rPr>
        <w:t>robustness</w:t>
      </w:r>
      <w:r w:rsidR="004D38A7">
        <w:rPr>
          <w:lang w:eastAsia="en-US"/>
        </w:rPr>
        <w:t>,</w:t>
      </w:r>
      <w:r>
        <w:rPr>
          <w:lang w:eastAsia="en-US"/>
        </w:rPr>
        <w:t xml:space="preserve"> dan diagram urutan dari kasus penggunaan ini dicantumkan pada</w:t>
      </w:r>
      <w:r w:rsidR="007159E1">
        <w:rPr>
          <w:lang w:eastAsia="en-US"/>
        </w:rPr>
        <w:t xml:space="preserve"> </w:t>
      </w:r>
      <w:r w:rsidR="007159E1">
        <w:rPr>
          <w:lang w:eastAsia="en-US"/>
        </w:rPr>
        <w:fldChar w:fldCharType="begin"/>
      </w:r>
      <w:r w:rsidR="007159E1">
        <w:rPr>
          <w:lang w:eastAsia="en-US"/>
        </w:rPr>
        <w:instrText xml:space="preserve"> REF _Ref396497436 \h </w:instrText>
      </w:r>
      <w:r w:rsidR="007159E1">
        <w:rPr>
          <w:lang w:eastAsia="en-US"/>
        </w:rPr>
      </w:r>
      <w:r w:rsidR="007159E1">
        <w:rPr>
          <w:lang w:eastAsia="en-US"/>
        </w:rPr>
        <w:fldChar w:fldCharType="separate"/>
      </w:r>
      <w:r w:rsidR="002836B7">
        <w:t xml:space="preserve">Gambar </w:t>
      </w:r>
      <w:r w:rsidR="002836B7">
        <w:rPr>
          <w:noProof/>
        </w:rPr>
        <w:t>3</w:t>
      </w:r>
      <w:r w:rsidR="002836B7">
        <w:t>.</w:t>
      </w:r>
      <w:r w:rsidR="002836B7">
        <w:rPr>
          <w:noProof/>
        </w:rPr>
        <w:t>3</w:t>
      </w:r>
      <w:r w:rsidR="007159E1">
        <w:rPr>
          <w:lang w:eastAsia="en-US"/>
        </w:rPr>
        <w:fldChar w:fldCharType="end"/>
      </w:r>
      <w:r w:rsidR="007159E1">
        <w:rPr>
          <w:lang w:eastAsia="en-US"/>
        </w:rPr>
        <w:t xml:space="preserve">, </w:t>
      </w:r>
      <w:r w:rsidR="007159E1">
        <w:rPr>
          <w:lang w:eastAsia="en-US"/>
        </w:rPr>
        <w:fldChar w:fldCharType="begin"/>
      </w:r>
      <w:r w:rsidR="007159E1">
        <w:rPr>
          <w:lang w:eastAsia="en-US"/>
        </w:rPr>
        <w:instrText xml:space="preserve"> REF _Ref396497437 \h </w:instrText>
      </w:r>
      <w:r w:rsidR="007159E1">
        <w:rPr>
          <w:lang w:eastAsia="en-US"/>
        </w:rPr>
      </w:r>
      <w:r w:rsidR="007159E1">
        <w:rPr>
          <w:lang w:eastAsia="en-US"/>
        </w:rPr>
        <w:fldChar w:fldCharType="separate"/>
      </w:r>
      <w:r w:rsidR="002836B7">
        <w:t xml:space="preserve">Gambar </w:t>
      </w:r>
      <w:r w:rsidR="002836B7">
        <w:rPr>
          <w:noProof/>
        </w:rPr>
        <w:t>3</w:t>
      </w:r>
      <w:r w:rsidR="002836B7">
        <w:t>.</w:t>
      </w:r>
      <w:r w:rsidR="002836B7">
        <w:rPr>
          <w:noProof/>
        </w:rPr>
        <w:t>4</w:t>
      </w:r>
      <w:r w:rsidR="007159E1">
        <w:rPr>
          <w:lang w:eastAsia="en-US"/>
        </w:rPr>
        <w:fldChar w:fldCharType="end"/>
      </w:r>
      <w:r w:rsidR="007159E1">
        <w:rPr>
          <w:lang w:eastAsia="en-US"/>
        </w:rPr>
        <w:t xml:space="preserve">, dan </w:t>
      </w:r>
      <w:r w:rsidR="007159E1">
        <w:rPr>
          <w:lang w:eastAsia="en-US"/>
        </w:rPr>
        <w:fldChar w:fldCharType="begin"/>
      </w:r>
      <w:r w:rsidR="007159E1">
        <w:rPr>
          <w:lang w:eastAsia="en-US"/>
        </w:rPr>
        <w:instrText xml:space="preserve"> REF _Ref396497438 \h </w:instrText>
      </w:r>
      <w:r w:rsidR="007159E1">
        <w:rPr>
          <w:lang w:eastAsia="en-US"/>
        </w:rPr>
      </w:r>
      <w:r w:rsidR="007159E1">
        <w:rPr>
          <w:lang w:eastAsia="en-US"/>
        </w:rPr>
        <w:fldChar w:fldCharType="separate"/>
      </w:r>
      <w:r w:rsidR="002836B7">
        <w:t xml:space="preserve">Gambar </w:t>
      </w:r>
      <w:r w:rsidR="002836B7">
        <w:rPr>
          <w:noProof/>
        </w:rPr>
        <w:t>3</w:t>
      </w:r>
      <w:r w:rsidR="002836B7">
        <w:t>.</w:t>
      </w:r>
      <w:r w:rsidR="002836B7">
        <w:rPr>
          <w:noProof/>
        </w:rPr>
        <w:t>5</w:t>
      </w:r>
      <w:r w:rsidR="007159E1">
        <w:rPr>
          <w:lang w:eastAsia="en-US"/>
        </w:rPr>
        <w:fldChar w:fldCharType="end"/>
      </w:r>
      <w:r>
        <w:rPr>
          <w:lang w:eastAsia="en-US"/>
        </w:rPr>
        <w:t>.</w:t>
      </w:r>
    </w:p>
    <w:p w14:paraId="3C005986" w14:textId="77777777" w:rsidR="007159E1" w:rsidRDefault="007159E1" w:rsidP="007159E1">
      <w:pPr>
        <w:pStyle w:val="Caption"/>
        <w:keepNext/>
      </w:pPr>
      <w:bookmarkStart w:id="102" w:name="_Ref396497434"/>
      <w:bookmarkStart w:id="103" w:name="_Toc396498080"/>
      <w:r>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5</w:t>
      </w:r>
      <w:r w:rsidR="003C0604">
        <w:fldChar w:fldCharType="end"/>
      </w:r>
      <w:bookmarkEnd w:id="102"/>
      <w:r w:rsidRPr="007159E1">
        <w:t xml:space="preserve"> </w:t>
      </w:r>
      <w:r>
        <w:t>Spesifikasi Kasus Penggunaan Mengelola Profil Siswa</w:t>
      </w:r>
      <w:bookmarkEnd w:id="103"/>
    </w:p>
    <w:tbl>
      <w:tblPr>
        <w:tblStyle w:val="TableGrid"/>
        <w:tblW w:w="5850" w:type="dxa"/>
        <w:tblInd w:w="108" w:type="dxa"/>
        <w:tblLook w:val="04A0" w:firstRow="1" w:lastRow="0" w:firstColumn="1" w:lastColumn="0" w:noHBand="0" w:noVBand="1"/>
      </w:tblPr>
      <w:tblGrid>
        <w:gridCol w:w="1530"/>
        <w:gridCol w:w="4320"/>
      </w:tblGrid>
      <w:tr w:rsidR="000F1F84" w14:paraId="4F92C28B" w14:textId="77777777" w:rsidTr="0025550A">
        <w:trPr>
          <w:trHeight w:val="219"/>
        </w:trPr>
        <w:tc>
          <w:tcPr>
            <w:tcW w:w="1530" w:type="dxa"/>
            <w:shd w:val="clear" w:color="auto" w:fill="BFBFBF" w:themeFill="background1" w:themeFillShade="BF"/>
          </w:tcPr>
          <w:p w14:paraId="74774158" w14:textId="77777777" w:rsidR="000F1F84" w:rsidRPr="00B539E7" w:rsidRDefault="000F1F84" w:rsidP="00D27A6E">
            <w:pPr>
              <w:tabs>
                <w:tab w:val="left" w:pos="2246"/>
              </w:tabs>
              <w:rPr>
                <w:b/>
                <w:sz w:val="20"/>
                <w:szCs w:val="20"/>
              </w:rPr>
            </w:pPr>
            <w:r w:rsidRPr="00B539E7">
              <w:rPr>
                <w:b/>
                <w:sz w:val="20"/>
                <w:szCs w:val="20"/>
              </w:rPr>
              <w:t>Nama</w:t>
            </w:r>
          </w:p>
        </w:tc>
        <w:tc>
          <w:tcPr>
            <w:tcW w:w="4320" w:type="dxa"/>
            <w:shd w:val="clear" w:color="auto" w:fill="BFBFBF" w:themeFill="background1" w:themeFillShade="BF"/>
          </w:tcPr>
          <w:p w14:paraId="1E12BABE" w14:textId="77777777" w:rsidR="000F1F84" w:rsidRPr="00B539E7" w:rsidRDefault="00AE6F7D" w:rsidP="00D27A6E">
            <w:pPr>
              <w:rPr>
                <w:sz w:val="20"/>
                <w:szCs w:val="20"/>
              </w:rPr>
            </w:pPr>
            <w:r>
              <w:rPr>
                <w:sz w:val="20"/>
                <w:szCs w:val="20"/>
              </w:rPr>
              <w:t>Mengelola profil siswa</w:t>
            </w:r>
          </w:p>
        </w:tc>
      </w:tr>
      <w:tr w:rsidR="000F1F84" w14:paraId="3E77DF0D" w14:textId="77777777" w:rsidTr="0025550A">
        <w:trPr>
          <w:trHeight w:val="165"/>
        </w:trPr>
        <w:tc>
          <w:tcPr>
            <w:tcW w:w="1530" w:type="dxa"/>
            <w:shd w:val="clear" w:color="auto" w:fill="BFBFBF" w:themeFill="background1" w:themeFillShade="BF"/>
          </w:tcPr>
          <w:p w14:paraId="4C3E3F30" w14:textId="77777777" w:rsidR="000F1F84" w:rsidRPr="00B539E7" w:rsidRDefault="000F1F84" w:rsidP="00D27A6E">
            <w:pPr>
              <w:tabs>
                <w:tab w:val="left" w:pos="2246"/>
              </w:tabs>
              <w:rPr>
                <w:b/>
                <w:sz w:val="20"/>
                <w:szCs w:val="20"/>
              </w:rPr>
            </w:pPr>
            <w:r w:rsidRPr="00B539E7">
              <w:rPr>
                <w:b/>
                <w:sz w:val="20"/>
                <w:szCs w:val="20"/>
              </w:rPr>
              <w:t>Kode</w:t>
            </w:r>
          </w:p>
        </w:tc>
        <w:tc>
          <w:tcPr>
            <w:tcW w:w="4320" w:type="dxa"/>
          </w:tcPr>
          <w:p w14:paraId="0B0AF579" w14:textId="77777777" w:rsidR="000F1F84" w:rsidRPr="00272980" w:rsidRDefault="000F1F84" w:rsidP="00D27A6E">
            <w:pPr>
              <w:jc w:val="left"/>
              <w:rPr>
                <w:sz w:val="20"/>
                <w:szCs w:val="20"/>
              </w:rPr>
            </w:pPr>
            <w:r>
              <w:rPr>
                <w:sz w:val="20"/>
                <w:szCs w:val="20"/>
              </w:rPr>
              <w:t>TA-UC0001</w:t>
            </w:r>
          </w:p>
        </w:tc>
      </w:tr>
      <w:tr w:rsidR="000F1F84" w14:paraId="1AD02B17" w14:textId="77777777" w:rsidTr="0025550A">
        <w:trPr>
          <w:trHeight w:val="732"/>
        </w:trPr>
        <w:tc>
          <w:tcPr>
            <w:tcW w:w="1530" w:type="dxa"/>
            <w:shd w:val="clear" w:color="auto" w:fill="BFBFBF" w:themeFill="background1" w:themeFillShade="BF"/>
          </w:tcPr>
          <w:p w14:paraId="17B4C320" w14:textId="77777777" w:rsidR="000F1F84" w:rsidRPr="00B539E7" w:rsidRDefault="000F1F84" w:rsidP="00D27A6E">
            <w:pPr>
              <w:tabs>
                <w:tab w:val="left" w:pos="2246"/>
              </w:tabs>
              <w:rPr>
                <w:b/>
                <w:sz w:val="20"/>
                <w:szCs w:val="20"/>
              </w:rPr>
            </w:pPr>
            <w:r w:rsidRPr="00B539E7">
              <w:rPr>
                <w:b/>
                <w:sz w:val="20"/>
                <w:szCs w:val="20"/>
              </w:rPr>
              <w:t>Deskripsi</w:t>
            </w:r>
          </w:p>
        </w:tc>
        <w:tc>
          <w:tcPr>
            <w:tcW w:w="4320" w:type="dxa"/>
          </w:tcPr>
          <w:p w14:paraId="0CAE6E75" w14:textId="77777777" w:rsidR="000F1F84" w:rsidRPr="00C44A07" w:rsidRDefault="00C44A07" w:rsidP="00FE4BE7">
            <w:pPr>
              <w:rPr>
                <w:sz w:val="20"/>
                <w:szCs w:val="20"/>
              </w:rPr>
            </w:pPr>
            <w:r w:rsidRPr="00C44A07">
              <w:rPr>
                <w:sz w:val="20"/>
                <w:szCs w:val="20"/>
              </w:rPr>
              <w:t>Fitur ini digunakan oleh pendidik untuk mengelola profil siswa</w:t>
            </w:r>
            <w:r w:rsidR="007B6208">
              <w:rPr>
                <w:sz w:val="20"/>
                <w:szCs w:val="20"/>
              </w:rPr>
              <w:t xml:space="preserve"> dan</w:t>
            </w:r>
            <w:r w:rsidRPr="00C44A07">
              <w:rPr>
                <w:sz w:val="20"/>
                <w:szCs w:val="20"/>
              </w:rPr>
              <w:t xml:space="preserve"> tergolong dalam skala prioritas tinggi, </w:t>
            </w:r>
            <w:r w:rsidR="0025550A">
              <w:rPr>
                <w:sz w:val="20"/>
                <w:szCs w:val="20"/>
              </w:rPr>
              <w:t>karena</w:t>
            </w:r>
            <w:r w:rsidRPr="00C44A07">
              <w:rPr>
                <w:sz w:val="20"/>
                <w:szCs w:val="20"/>
              </w:rPr>
              <w:t xml:space="preserve"> profil siswa </w:t>
            </w:r>
            <w:r w:rsidR="006B40A0">
              <w:rPr>
                <w:sz w:val="20"/>
                <w:szCs w:val="20"/>
              </w:rPr>
              <w:t>adalah</w:t>
            </w:r>
            <w:r w:rsidRPr="00C44A07">
              <w:rPr>
                <w:sz w:val="20"/>
                <w:szCs w:val="20"/>
              </w:rPr>
              <w:t xml:space="preserve"> spesifikasi adaptasi yang dibutuhkan </w:t>
            </w:r>
            <w:r w:rsidR="0025550A">
              <w:rPr>
                <w:sz w:val="20"/>
                <w:szCs w:val="20"/>
              </w:rPr>
              <w:t>dalam aktivitas pembelajaran</w:t>
            </w:r>
            <w:r w:rsidR="00FD5D17">
              <w:rPr>
                <w:sz w:val="20"/>
                <w:szCs w:val="20"/>
              </w:rPr>
              <w:t xml:space="preserve">. </w:t>
            </w:r>
            <w:r w:rsidR="00FD5D17" w:rsidRPr="00FD5D17">
              <w:rPr>
                <w:sz w:val="20"/>
                <w:szCs w:val="20"/>
              </w:rPr>
              <w:t>Pendidik dapat memilih modus interaksi terbaik dari beberapa jenis yang tersedia dengan mempertimbangkan mobilitas pengguna, tingkat kognitif, dan kemampuan sensoris</w:t>
            </w:r>
          </w:p>
        </w:tc>
      </w:tr>
      <w:tr w:rsidR="000F1F84" w14:paraId="49BE7AD9" w14:textId="77777777" w:rsidTr="0025550A">
        <w:trPr>
          <w:trHeight w:val="147"/>
        </w:trPr>
        <w:tc>
          <w:tcPr>
            <w:tcW w:w="1530" w:type="dxa"/>
            <w:shd w:val="clear" w:color="auto" w:fill="BFBFBF" w:themeFill="background1" w:themeFillShade="BF"/>
          </w:tcPr>
          <w:p w14:paraId="3F11C7C1" w14:textId="77777777" w:rsidR="000F1F84" w:rsidRPr="00B539E7" w:rsidRDefault="000F1F84" w:rsidP="00D27A6E">
            <w:pPr>
              <w:tabs>
                <w:tab w:val="left" w:pos="2246"/>
              </w:tabs>
              <w:rPr>
                <w:b/>
                <w:sz w:val="20"/>
                <w:szCs w:val="20"/>
              </w:rPr>
            </w:pPr>
            <w:r w:rsidRPr="00B539E7">
              <w:rPr>
                <w:b/>
                <w:sz w:val="20"/>
                <w:szCs w:val="20"/>
              </w:rPr>
              <w:t>Tipe</w:t>
            </w:r>
          </w:p>
        </w:tc>
        <w:tc>
          <w:tcPr>
            <w:tcW w:w="4320" w:type="dxa"/>
          </w:tcPr>
          <w:p w14:paraId="28290C02" w14:textId="77777777" w:rsidR="000F1F84" w:rsidRPr="00B539E7" w:rsidRDefault="000F1F84" w:rsidP="00D27A6E">
            <w:pPr>
              <w:rPr>
                <w:sz w:val="20"/>
                <w:szCs w:val="20"/>
              </w:rPr>
            </w:pPr>
            <w:r>
              <w:rPr>
                <w:sz w:val="20"/>
                <w:szCs w:val="20"/>
              </w:rPr>
              <w:t>Fungsional</w:t>
            </w:r>
          </w:p>
        </w:tc>
      </w:tr>
      <w:tr w:rsidR="00CD63F0" w14:paraId="32B5CB8C" w14:textId="77777777" w:rsidTr="0025550A">
        <w:trPr>
          <w:trHeight w:val="273"/>
        </w:trPr>
        <w:tc>
          <w:tcPr>
            <w:tcW w:w="1530" w:type="dxa"/>
            <w:shd w:val="clear" w:color="auto" w:fill="BFBFBF" w:themeFill="background1" w:themeFillShade="BF"/>
          </w:tcPr>
          <w:p w14:paraId="2B7BB3AB" w14:textId="77777777" w:rsidR="00CD63F0" w:rsidRPr="00B539E7" w:rsidRDefault="00CD63F0" w:rsidP="00164918">
            <w:pPr>
              <w:tabs>
                <w:tab w:val="left" w:pos="2246"/>
              </w:tabs>
              <w:rPr>
                <w:b/>
                <w:sz w:val="20"/>
                <w:szCs w:val="20"/>
              </w:rPr>
            </w:pPr>
            <w:r w:rsidRPr="00B539E7">
              <w:rPr>
                <w:b/>
                <w:sz w:val="20"/>
                <w:szCs w:val="20"/>
              </w:rPr>
              <w:t>Pemicu</w:t>
            </w:r>
          </w:p>
        </w:tc>
        <w:tc>
          <w:tcPr>
            <w:tcW w:w="4320" w:type="dxa"/>
          </w:tcPr>
          <w:p w14:paraId="43A882FC" w14:textId="77777777" w:rsidR="00CD63F0" w:rsidRPr="00B539E7" w:rsidRDefault="00CD63F0" w:rsidP="00624FFC">
            <w:pPr>
              <w:rPr>
                <w:sz w:val="20"/>
                <w:szCs w:val="20"/>
              </w:rPr>
            </w:pPr>
            <w:r>
              <w:rPr>
                <w:sz w:val="20"/>
                <w:szCs w:val="20"/>
              </w:rPr>
              <w:t xml:space="preserve">Pengguna menekan tombol </w:t>
            </w:r>
            <w:r w:rsidR="00624FFC">
              <w:rPr>
                <w:sz w:val="20"/>
                <w:szCs w:val="20"/>
              </w:rPr>
              <w:t>ubah profil siswa</w:t>
            </w:r>
          </w:p>
        </w:tc>
      </w:tr>
      <w:tr w:rsidR="00CD63F0" w14:paraId="057F4881" w14:textId="77777777" w:rsidTr="0025550A">
        <w:trPr>
          <w:trHeight w:val="120"/>
        </w:trPr>
        <w:tc>
          <w:tcPr>
            <w:tcW w:w="1530" w:type="dxa"/>
            <w:shd w:val="clear" w:color="auto" w:fill="BFBFBF" w:themeFill="background1" w:themeFillShade="BF"/>
          </w:tcPr>
          <w:p w14:paraId="034E9713" w14:textId="77777777" w:rsidR="00CD63F0" w:rsidRPr="00B539E7" w:rsidRDefault="00CD63F0" w:rsidP="00164918">
            <w:pPr>
              <w:tabs>
                <w:tab w:val="left" w:pos="2246"/>
              </w:tabs>
              <w:rPr>
                <w:b/>
                <w:sz w:val="20"/>
                <w:szCs w:val="20"/>
              </w:rPr>
            </w:pPr>
            <w:r w:rsidRPr="00B539E7">
              <w:rPr>
                <w:b/>
                <w:sz w:val="20"/>
                <w:szCs w:val="20"/>
              </w:rPr>
              <w:t>Aktor</w:t>
            </w:r>
          </w:p>
        </w:tc>
        <w:tc>
          <w:tcPr>
            <w:tcW w:w="4320" w:type="dxa"/>
          </w:tcPr>
          <w:p w14:paraId="790665E0" w14:textId="77777777" w:rsidR="00CD63F0" w:rsidRPr="00624FFC" w:rsidRDefault="00624FFC" w:rsidP="00624FFC">
            <w:pPr>
              <w:rPr>
                <w:sz w:val="20"/>
                <w:szCs w:val="20"/>
              </w:rPr>
            </w:pPr>
            <w:r w:rsidRPr="00624FFC">
              <w:rPr>
                <w:sz w:val="20"/>
                <w:szCs w:val="20"/>
              </w:rPr>
              <w:t>Pendidik di sekolah anak berkebutuhan khusus</w:t>
            </w:r>
          </w:p>
        </w:tc>
      </w:tr>
      <w:tr w:rsidR="000E5C7A" w14:paraId="5EED4ED5" w14:textId="77777777" w:rsidTr="0025550A">
        <w:trPr>
          <w:trHeight w:val="120"/>
        </w:trPr>
        <w:tc>
          <w:tcPr>
            <w:tcW w:w="1530" w:type="dxa"/>
            <w:tcBorders>
              <w:bottom w:val="single" w:sz="4" w:space="0" w:color="000000"/>
            </w:tcBorders>
            <w:shd w:val="clear" w:color="auto" w:fill="BFBFBF" w:themeFill="background1" w:themeFillShade="BF"/>
          </w:tcPr>
          <w:p w14:paraId="7F0D264C" w14:textId="77777777" w:rsidR="000E5C7A" w:rsidRPr="00B539E7" w:rsidRDefault="000E5C7A" w:rsidP="00164918">
            <w:pPr>
              <w:tabs>
                <w:tab w:val="left" w:pos="2246"/>
              </w:tabs>
              <w:rPr>
                <w:b/>
                <w:sz w:val="20"/>
                <w:szCs w:val="20"/>
              </w:rPr>
            </w:pPr>
            <w:r w:rsidRPr="00B539E7">
              <w:rPr>
                <w:b/>
                <w:sz w:val="20"/>
                <w:szCs w:val="20"/>
              </w:rPr>
              <w:t>Kondisi Awal</w:t>
            </w:r>
          </w:p>
        </w:tc>
        <w:tc>
          <w:tcPr>
            <w:tcW w:w="4320" w:type="dxa"/>
            <w:tcBorders>
              <w:bottom w:val="single" w:sz="4" w:space="0" w:color="000000"/>
            </w:tcBorders>
          </w:tcPr>
          <w:p w14:paraId="36831C9C" w14:textId="77777777" w:rsidR="000E5C7A" w:rsidRPr="00F75C3B" w:rsidRDefault="00F75C3B" w:rsidP="00F75C3B">
            <w:pPr>
              <w:rPr>
                <w:sz w:val="20"/>
                <w:szCs w:val="20"/>
              </w:rPr>
            </w:pPr>
            <w:r>
              <w:rPr>
                <w:sz w:val="20"/>
                <w:szCs w:val="20"/>
              </w:rPr>
              <w:t>Sistem menampilkan data profil</w:t>
            </w:r>
            <w:r w:rsidR="00624FFC">
              <w:rPr>
                <w:sz w:val="20"/>
                <w:szCs w:val="20"/>
              </w:rPr>
              <w:t xml:space="preserve"> siswa</w:t>
            </w:r>
          </w:p>
        </w:tc>
      </w:tr>
      <w:tr w:rsidR="000F1F84" w14:paraId="38AC9416" w14:textId="77777777" w:rsidTr="0025550A">
        <w:tc>
          <w:tcPr>
            <w:tcW w:w="1530" w:type="dxa"/>
            <w:tcBorders>
              <w:bottom w:val="nil"/>
              <w:right w:val="nil"/>
            </w:tcBorders>
            <w:shd w:val="clear" w:color="auto" w:fill="BFBFBF" w:themeFill="background1" w:themeFillShade="BF"/>
          </w:tcPr>
          <w:p w14:paraId="50F62A21" w14:textId="77777777" w:rsidR="000F1F84" w:rsidRPr="00B539E7" w:rsidRDefault="000F1F84" w:rsidP="00D27A6E">
            <w:pPr>
              <w:tabs>
                <w:tab w:val="left" w:pos="2246"/>
              </w:tabs>
              <w:rPr>
                <w:b/>
                <w:sz w:val="20"/>
                <w:szCs w:val="20"/>
              </w:rPr>
            </w:pPr>
            <w:r>
              <w:rPr>
                <w:b/>
                <w:sz w:val="20"/>
                <w:szCs w:val="20"/>
              </w:rPr>
              <w:t>Aliran:</w:t>
            </w:r>
          </w:p>
        </w:tc>
        <w:tc>
          <w:tcPr>
            <w:tcW w:w="4320" w:type="dxa"/>
            <w:tcBorders>
              <w:left w:val="nil"/>
            </w:tcBorders>
            <w:shd w:val="clear" w:color="auto" w:fill="BFBFBF" w:themeFill="background1" w:themeFillShade="BF"/>
          </w:tcPr>
          <w:p w14:paraId="0EBB0B48" w14:textId="77777777" w:rsidR="000F1F84" w:rsidRPr="00B539E7" w:rsidRDefault="000F1F84" w:rsidP="00D27A6E">
            <w:pPr>
              <w:rPr>
                <w:sz w:val="20"/>
                <w:szCs w:val="20"/>
              </w:rPr>
            </w:pPr>
          </w:p>
        </w:tc>
      </w:tr>
      <w:tr w:rsidR="00376DDC" w14:paraId="2E77C47D" w14:textId="77777777" w:rsidTr="0025550A">
        <w:trPr>
          <w:trHeight w:val="1353"/>
        </w:trPr>
        <w:tc>
          <w:tcPr>
            <w:tcW w:w="1530" w:type="dxa"/>
            <w:tcBorders>
              <w:top w:val="nil"/>
              <w:bottom w:val="nil"/>
            </w:tcBorders>
            <w:shd w:val="clear" w:color="auto" w:fill="BFBFBF" w:themeFill="background1" w:themeFillShade="BF"/>
          </w:tcPr>
          <w:p w14:paraId="4FB9DC0B" w14:textId="77777777" w:rsidR="00376DDC" w:rsidRPr="00B43656" w:rsidRDefault="00376DDC" w:rsidP="00D41F4C">
            <w:pPr>
              <w:pStyle w:val="ListParagraph"/>
              <w:numPr>
                <w:ilvl w:val="0"/>
                <w:numId w:val="19"/>
              </w:numPr>
              <w:tabs>
                <w:tab w:val="left" w:pos="2246"/>
              </w:tabs>
              <w:ind w:left="148" w:hanging="90"/>
              <w:rPr>
                <w:b/>
                <w:sz w:val="20"/>
                <w:szCs w:val="20"/>
              </w:rPr>
            </w:pPr>
            <w:r w:rsidRPr="00B43656">
              <w:rPr>
                <w:b/>
                <w:sz w:val="20"/>
                <w:szCs w:val="20"/>
              </w:rPr>
              <w:t>Kejadian Normal</w:t>
            </w:r>
          </w:p>
        </w:tc>
        <w:tc>
          <w:tcPr>
            <w:tcW w:w="4320" w:type="dxa"/>
          </w:tcPr>
          <w:p w14:paraId="283B79D9" w14:textId="77777777" w:rsidR="00376DDC" w:rsidRPr="00B11CB6" w:rsidRDefault="00B11CB6" w:rsidP="00D27A6E">
            <w:pPr>
              <w:pStyle w:val="ListParagraph"/>
              <w:numPr>
                <w:ilvl w:val="5"/>
                <w:numId w:val="14"/>
              </w:numPr>
              <w:rPr>
                <w:sz w:val="20"/>
                <w:szCs w:val="20"/>
              </w:rPr>
            </w:pPr>
            <w:r>
              <w:rPr>
                <w:sz w:val="20"/>
                <w:szCs w:val="20"/>
              </w:rPr>
              <w:t>Pendidik</w:t>
            </w:r>
            <w:r w:rsidR="00C22387" w:rsidRPr="00B11CB6">
              <w:rPr>
                <w:sz w:val="20"/>
                <w:szCs w:val="20"/>
              </w:rPr>
              <w:t xml:space="preserve"> masuk ke halaman profil</w:t>
            </w:r>
            <w:r w:rsidRPr="00B11CB6">
              <w:rPr>
                <w:sz w:val="20"/>
                <w:szCs w:val="20"/>
              </w:rPr>
              <w:t xml:space="preserve"> siswa</w:t>
            </w:r>
          </w:p>
          <w:p w14:paraId="0CBE4A3C" w14:textId="77777777" w:rsidR="00376DDC" w:rsidRPr="00B11CB6" w:rsidRDefault="007A181A" w:rsidP="00CD63F0">
            <w:pPr>
              <w:pStyle w:val="ListParagraph"/>
              <w:numPr>
                <w:ilvl w:val="5"/>
                <w:numId w:val="14"/>
              </w:numPr>
              <w:rPr>
                <w:sz w:val="20"/>
                <w:szCs w:val="20"/>
              </w:rPr>
            </w:pPr>
            <w:r w:rsidRPr="00B11CB6">
              <w:rPr>
                <w:sz w:val="20"/>
                <w:szCs w:val="20"/>
              </w:rPr>
              <w:t xml:space="preserve">Pendidik </w:t>
            </w:r>
            <w:r w:rsidR="00B11CB6" w:rsidRPr="00B11CB6">
              <w:rPr>
                <w:sz w:val="20"/>
                <w:szCs w:val="20"/>
              </w:rPr>
              <w:t>mengatur profil siswa dengan menentukan modus interaksi terbaik yang akan digunakan oleh siswa</w:t>
            </w:r>
          </w:p>
          <w:p w14:paraId="7B328F73" w14:textId="77777777" w:rsidR="00376DDC" w:rsidRPr="007A181A" w:rsidRDefault="007A181A" w:rsidP="00D27A6E">
            <w:pPr>
              <w:pStyle w:val="ListParagraph"/>
              <w:numPr>
                <w:ilvl w:val="5"/>
                <w:numId w:val="14"/>
              </w:numPr>
              <w:rPr>
                <w:sz w:val="20"/>
                <w:szCs w:val="20"/>
              </w:rPr>
            </w:pPr>
            <w:r w:rsidRPr="00B11CB6">
              <w:rPr>
                <w:sz w:val="20"/>
                <w:szCs w:val="20"/>
              </w:rPr>
              <w:t>Pendidik menyimpan</w:t>
            </w:r>
            <w:r w:rsidRPr="007A181A">
              <w:rPr>
                <w:sz w:val="20"/>
                <w:szCs w:val="20"/>
              </w:rPr>
              <w:t xml:space="preserve"> profil siswa</w:t>
            </w:r>
            <w:r w:rsidR="00376DDC" w:rsidRPr="007A181A">
              <w:rPr>
                <w:sz w:val="20"/>
                <w:szCs w:val="20"/>
              </w:rPr>
              <w:t xml:space="preserve"> </w:t>
            </w:r>
          </w:p>
          <w:p w14:paraId="5DB61CB2" w14:textId="77777777" w:rsidR="00376DDC" w:rsidRPr="00B11CB6" w:rsidRDefault="007A181A" w:rsidP="00B11CB6">
            <w:pPr>
              <w:pStyle w:val="ListParagraph"/>
              <w:numPr>
                <w:ilvl w:val="5"/>
                <w:numId w:val="14"/>
              </w:numPr>
              <w:rPr>
                <w:sz w:val="20"/>
                <w:szCs w:val="20"/>
              </w:rPr>
            </w:pPr>
            <w:r w:rsidRPr="007A181A">
              <w:rPr>
                <w:sz w:val="20"/>
                <w:szCs w:val="20"/>
              </w:rPr>
              <w:t xml:space="preserve">Sistem menyimpan data ke </w:t>
            </w:r>
            <w:r w:rsidR="00DF3DFA">
              <w:rPr>
                <w:i/>
                <w:sz w:val="20"/>
                <w:szCs w:val="20"/>
              </w:rPr>
              <w:t>WebStorage</w:t>
            </w:r>
          </w:p>
        </w:tc>
      </w:tr>
      <w:tr w:rsidR="000F1F84" w14:paraId="1848D993" w14:textId="77777777" w:rsidTr="0025550A">
        <w:trPr>
          <w:trHeight w:val="165"/>
        </w:trPr>
        <w:tc>
          <w:tcPr>
            <w:tcW w:w="1530" w:type="dxa"/>
            <w:tcBorders>
              <w:top w:val="nil"/>
              <w:bottom w:val="single" w:sz="4" w:space="0" w:color="000000"/>
            </w:tcBorders>
            <w:shd w:val="clear" w:color="auto" w:fill="BFBFBF" w:themeFill="background1" w:themeFillShade="BF"/>
          </w:tcPr>
          <w:p w14:paraId="43B9B17F" w14:textId="77777777" w:rsidR="000F1F84" w:rsidRPr="00B43656" w:rsidRDefault="000F1F84" w:rsidP="00D41F4C">
            <w:pPr>
              <w:pStyle w:val="ListParagraph"/>
              <w:numPr>
                <w:ilvl w:val="0"/>
                <w:numId w:val="19"/>
              </w:numPr>
              <w:tabs>
                <w:tab w:val="left" w:pos="2246"/>
              </w:tabs>
              <w:ind w:left="148" w:right="-94" w:hanging="90"/>
              <w:rPr>
                <w:b/>
                <w:sz w:val="20"/>
                <w:szCs w:val="20"/>
              </w:rPr>
            </w:pPr>
            <w:r w:rsidRPr="00B43656">
              <w:rPr>
                <w:b/>
                <w:sz w:val="20"/>
                <w:szCs w:val="20"/>
              </w:rPr>
              <w:t>Kejadian Alternatif</w:t>
            </w:r>
          </w:p>
        </w:tc>
        <w:tc>
          <w:tcPr>
            <w:tcW w:w="4320" w:type="dxa"/>
            <w:tcBorders>
              <w:bottom w:val="single" w:sz="4" w:space="0" w:color="000000"/>
            </w:tcBorders>
          </w:tcPr>
          <w:p w14:paraId="45DB36EB" w14:textId="77777777" w:rsidR="00C44A07" w:rsidRDefault="00B11CB6" w:rsidP="00983609">
            <w:pPr>
              <w:rPr>
                <w:sz w:val="20"/>
                <w:szCs w:val="20"/>
              </w:rPr>
            </w:pPr>
            <w:r>
              <w:rPr>
                <w:sz w:val="20"/>
                <w:szCs w:val="20"/>
              </w:rPr>
              <w:t xml:space="preserve">A.I. </w:t>
            </w:r>
            <w:r w:rsidR="00C44A07">
              <w:rPr>
                <w:sz w:val="20"/>
                <w:szCs w:val="20"/>
              </w:rPr>
              <w:t>Membatalkan pengubahan profil pendidik</w:t>
            </w:r>
          </w:p>
          <w:p w14:paraId="05D6B0CA" w14:textId="77777777" w:rsidR="00C44A07" w:rsidRPr="00C44A07" w:rsidRDefault="00C44A07" w:rsidP="00C44A07">
            <w:pPr>
              <w:ind w:left="-32"/>
              <w:rPr>
                <w:sz w:val="20"/>
                <w:szCs w:val="20"/>
              </w:rPr>
            </w:pPr>
            <w:r>
              <w:rPr>
                <w:sz w:val="20"/>
                <w:szCs w:val="20"/>
              </w:rPr>
              <w:t>2. Pengguna menekan tombol kembali</w:t>
            </w:r>
            <w:r w:rsidR="00F75C3B">
              <w:rPr>
                <w:sz w:val="20"/>
                <w:szCs w:val="20"/>
              </w:rPr>
              <w:t xml:space="preserve"> dan batal merubah profil</w:t>
            </w:r>
          </w:p>
        </w:tc>
      </w:tr>
      <w:tr w:rsidR="000F1F84" w14:paraId="6209BE88" w14:textId="77777777" w:rsidTr="0025550A">
        <w:trPr>
          <w:trHeight w:val="147"/>
        </w:trPr>
        <w:tc>
          <w:tcPr>
            <w:tcW w:w="1530" w:type="dxa"/>
            <w:tcBorders>
              <w:top w:val="single" w:sz="4" w:space="0" w:color="000000"/>
            </w:tcBorders>
            <w:shd w:val="clear" w:color="auto" w:fill="BFBFBF" w:themeFill="background1" w:themeFillShade="BF"/>
          </w:tcPr>
          <w:p w14:paraId="3DCFABFA" w14:textId="77777777" w:rsidR="000F1F84" w:rsidRPr="00B539E7" w:rsidRDefault="000F1F84" w:rsidP="00D27A6E">
            <w:pPr>
              <w:tabs>
                <w:tab w:val="left" w:pos="2246"/>
              </w:tabs>
              <w:rPr>
                <w:b/>
                <w:sz w:val="20"/>
                <w:szCs w:val="20"/>
              </w:rPr>
            </w:pPr>
            <w:r w:rsidRPr="00B539E7">
              <w:rPr>
                <w:b/>
                <w:sz w:val="20"/>
                <w:szCs w:val="20"/>
              </w:rPr>
              <w:t>Kondisi A</w:t>
            </w:r>
            <w:r w:rsidRPr="007B18E0">
              <w:rPr>
                <w:b/>
                <w:sz w:val="20"/>
                <w:szCs w:val="20"/>
              </w:rPr>
              <w:t>k</w:t>
            </w:r>
            <w:r w:rsidRPr="00B539E7">
              <w:rPr>
                <w:b/>
                <w:sz w:val="20"/>
                <w:szCs w:val="20"/>
              </w:rPr>
              <w:t>hir</w:t>
            </w:r>
          </w:p>
        </w:tc>
        <w:tc>
          <w:tcPr>
            <w:tcW w:w="4320" w:type="dxa"/>
            <w:tcBorders>
              <w:top w:val="single" w:sz="4" w:space="0" w:color="000000"/>
            </w:tcBorders>
          </w:tcPr>
          <w:p w14:paraId="63056BE9" w14:textId="77777777" w:rsidR="000F1F84" w:rsidRPr="00B539E7" w:rsidRDefault="00F75C3B" w:rsidP="00983609">
            <w:pPr>
              <w:rPr>
                <w:sz w:val="20"/>
                <w:szCs w:val="20"/>
              </w:rPr>
            </w:pPr>
            <w:r>
              <w:rPr>
                <w:sz w:val="20"/>
                <w:szCs w:val="20"/>
              </w:rPr>
              <w:t>Sistem</w:t>
            </w:r>
            <w:r w:rsidR="00CD63F0">
              <w:rPr>
                <w:sz w:val="20"/>
                <w:szCs w:val="20"/>
              </w:rPr>
              <w:t xml:space="preserve"> </w:t>
            </w:r>
            <w:r>
              <w:rPr>
                <w:sz w:val="20"/>
                <w:szCs w:val="20"/>
              </w:rPr>
              <w:t>berhasil menyimpan profil</w:t>
            </w:r>
            <w:r w:rsidR="00624FFC">
              <w:rPr>
                <w:sz w:val="20"/>
                <w:szCs w:val="20"/>
              </w:rPr>
              <w:t xml:space="preserve"> siswa</w:t>
            </w:r>
          </w:p>
        </w:tc>
      </w:tr>
      <w:tr w:rsidR="000F1F84" w:rsidRPr="00B539E7" w14:paraId="7DE76638" w14:textId="77777777" w:rsidTr="0025550A">
        <w:trPr>
          <w:trHeight w:val="84"/>
        </w:trPr>
        <w:tc>
          <w:tcPr>
            <w:tcW w:w="1530" w:type="dxa"/>
            <w:shd w:val="clear" w:color="auto" w:fill="BFBFBF" w:themeFill="background1" w:themeFillShade="BF"/>
          </w:tcPr>
          <w:p w14:paraId="2ADF4F09" w14:textId="77777777" w:rsidR="000F1F84" w:rsidRPr="00B539E7" w:rsidRDefault="000F1F84" w:rsidP="00D27A6E">
            <w:pPr>
              <w:tabs>
                <w:tab w:val="left" w:pos="2246"/>
              </w:tabs>
              <w:rPr>
                <w:b/>
                <w:sz w:val="20"/>
                <w:szCs w:val="20"/>
              </w:rPr>
            </w:pPr>
            <w:r w:rsidRPr="00B539E7">
              <w:rPr>
                <w:b/>
                <w:sz w:val="20"/>
                <w:szCs w:val="20"/>
              </w:rPr>
              <w:t>Kebutuhan Khusus</w:t>
            </w:r>
          </w:p>
        </w:tc>
        <w:tc>
          <w:tcPr>
            <w:tcW w:w="4320" w:type="dxa"/>
          </w:tcPr>
          <w:p w14:paraId="53E7C7C3" w14:textId="77777777" w:rsidR="000F1F84" w:rsidRPr="00B539E7" w:rsidRDefault="000F1F84" w:rsidP="00D27A6E">
            <w:pPr>
              <w:rPr>
                <w:sz w:val="20"/>
                <w:szCs w:val="20"/>
              </w:rPr>
            </w:pPr>
            <w:r>
              <w:rPr>
                <w:sz w:val="20"/>
                <w:szCs w:val="20"/>
              </w:rPr>
              <w:t>Tidak ada</w:t>
            </w:r>
          </w:p>
        </w:tc>
      </w:tr>
    </w:tbl>
    <w:p w14:paraId="31495F24" w14:textId="77777777" w:rsidR="007159E1" w:rsidRDefault="002002FD" w:rsidP="007159E1">
      <w:pPr>
        <w:keepNext/>
        <w:jc w:val="center"/>
      </w:pPr>
      <w:r>
        <w:rPr>
          <w:noProof/>
          <w:lang w:eastAsia="en-US"/>
        </w:rPr>
        <w:lastRenderedPageBreak/>
        <w:drawing>
          <wp:inline distT="0" distB="0" distL="0" distR="0" wp14:anchorId="6F33EC89" wp14:editId="360638CF">
            <wp:extent cx="3003893" cy="3013545"/>
            <wp:effectExtent l="0" t="0" r="635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03893" cy="3013545"/>
                    </a:xfrm>
                    <a:prstGeom prst="rect">
                      <a:avLst/>
                    </a:prstGeom>
                  </pic:spPr>
                </pic:pic>
              </a:graphicData>
            </a:graphic>
          </wp:inline>
        </w:drawing>
      </w:r>
    </w:p>
    <w:p w14:paraId="66D3B806" w14:textId="77777777" w:rsidR="002847A9" w:rsidRDefault="007159E1" w:rsidP="007159E1">
      <w:pPr>
        <w:pStyle w:val="Caption"/>
      </w:pPr>
      <w:bookmarkStart w:id="104" w:name="_Ref396497436"/>
      <w:bookmarkStart w:id="105" w:name="_Toc396905600"/>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w:t>
      </w:r>
      <w:r w:rsidR="005514D2">
        <w:fldChar w:fldCharType="end"/>
      </w:r>
      <w:bookmarkEnd w:id="104"/>
      <w:r w:rsidRPr="007159E1">
        <w:t xml:space="preserve"> </w:t>
      </w:r>
      <w:r>
        <w:t>Diagram Aktivitas Mengelola Profil Siswa</w:t>
      </w:r>
      <w:bookmarkEnd w:id="105"/>
    </w:p>
    <w:p w14:paraId="6347B71D" w14:textId="77777777" w:rsidR="000F1F84" w:rsidRDefault="000F1F84" w:rsidP="002847A9">
      <w:pPr>
        <w:pStyle w:val="Caption"/>
      </w:pPr>
    </w:p>
    <w:p w14:paraId="5148B3D1" w14:textId="77777777" w:rsidR="007159E1" w:rsidRDefault="002002FD" w:rsidP="007159E1">
      <w:pPr>
        <w:keepNext/>
        <w:jc w:val="center"/>
      </w:pPr>
      <w:r>
        <w:rPr>
          <w:noProof/>
          <w:lang w:eastAsia="en-US"/>
        </w:rPr>
        <w:drawing>
          <wp:inline distT="0" distB="0" distL="0" distR="0" wp14:anchorId="27BE2C8D" wp14:editId="45BFDE69">
            <wp:extent cx="3282287" cy="1910606"/>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82287" cy="1910606"/>
                    </a:xfrm>
                    <a:prstGeom prst="rect">
                      <a:avLst/>
                    </a:prstGeom>
                  </pic:spPr>
                </pic:pic>
              </a:graphicData>
            </a:graphic>
          </wp:inline>
        </w:drawing>
      </w:r>
    </w:p>
    <w:p w14:paraId="6D27426C" w14:textId="77777777" w:rsidR="00373F26" w:rsidRDefault="007159E1" w:rsidP="007159E1">
      <w:pPr>
        <w:pStyle w:val="Caption"/>
      </w:pPr>
      <w:bookmarkStart w:id="106" w:name="_Ref396497437"/>
      <w:bookmarkStart w:id="107" w:name="_Toc396905601"/>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w:t>
      </w:r>
      <w:r w:rsidR="005514D2">
        <w:fldChar w:fldCharType="end"/>
      </w:r>
      <w:bookmarkEnd w:id="106"/>
      <w:r w:rsidRPr="007159E1">
        <w:t xml:space="preserve"> </w:t>
      </w:r>
      <w:r>
        <w:t xml:space="preserve">Diagram </w:t>
      </w:r>
      <w:r w:rsidRPr="004D38A7">
        <w:rPr>
          <w:i/>
        </w:rPr>
        <w:t>Robustness</w:t>
      </w:r>
      <w:r w:rsidRPr="00071088">
        <w:t xml:space="preserve"> </w:t>
      </w:r>
      <w:r>
        <w:t>Mengelola Profil Siswa</w:t>
      </w:r>
      <w:bookmarkEnd w:id="107"/>
    </w:p>
    <w:p w14:paraId="162C1FD9" w14:textId="77777777" w:rsidR="007159E1" w:rsidRDefault="002002FD" w:rsidP="007159E1">
      <w:pPr>
        <w:keepNext/>
        <w:jc w:val="center"/>
      </w:pPr>
      <w:r>
        <w:rPr>
          <w:noProof/>
          <w:lang w:eastAsia="en-US"/>
        </w:rPr>
        <w:lastRenderedPageBreak/>
        <w:drawing>
          <wp:inline distT="0" distB="0" distL="0" distR="0" wp14:anchorId="6CC43D08" wp14:editId="3F664269">
            <wp:extent cx="3710305" cy="2403107"/>
            <wp:effectExtent l="0" t="0" r="4445"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10305" cy="2403107"/>
                    </a:xfrm>
                    <a:prstGeom prst="rect">
                      <a:avLst/>
                    </a:prstGeom>
                  </pic:spPr>
                </pic:pic>
              </a:graphicData>
            </a:graphic>
          </wp:inline>
        </w:drawing>
      </w:r>
    </w:p>
    <w:p w14:paraId="35CE8FFD" w14:textId="77777777" w:rsidR="00373F26" w:rsidRDefault="007159E1" w:rsidP="007159E1">
      <w:pPr>
        <w:pStyle w:val="Caption"/>
      </w:pPr>
      <w:bookmarkStart w:id="108" w:name="_Ref396497438"/>
      <w:bookmarkStart w:id="109" w:name="_Toc396905602"/>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w:t>
      </w:r>
      <w:r w:rsidR="005514D2">
        <w:fldChar w:fldCharType="end"/>
      </w:r>
      <w:bookmarkEnd w:id="108"/>
      <w:r w:rsidRPr="007159E1">
        <w:t xml:space="preserve"> </w:t>
      </w:r>
      <w:r>
        <w:t>Diagram Urutan</w:t>
      </w:r>
      <w:r w:rsidRPr="00071088">
        <w:t xml:space="preserve"> </w:t>
      </w:r>
      <w:r>
        <w:t>Mengelola Profil Siswa</w:t>
      </w:r>
      <w:bookmarkEnd w:id="109"/>
    </w:p>
    <w:p w14:paraId="5076B3AD" w14:textId="77777777" w:rsidR="000F1F84" w:rsidRDefault="002002FD" w:rsidP="006203FE">
      <w:pPr>
        <w:pStyle w:val="Heading4"/>
        <w:numPr>
          <w:ilvl w:val="3"/>
          <w:numId w:val="7"/>
        </w:numPr>
        <w:tabs>
          <w:tab w:val="left" w:pos="990"/>
        </w:tabs>
        <w:spacing w:before="240"/>
        <w:ind w:left="720"/>
        <w:rPr>
          <w:lang w:val="en-US" w:eastAsia="en-US"/>
        </w:rPr>
      </w:pPr>
      <w:r w:rsidRPr="002002FD">
        <w:t xml:space="preserve">Mengelola </w:t>
      </w:r>
      <w:r w:rsidR="00C600AB">
        <w:rPr>
          <w:lang w:val="en-US"/>
        </w:rPr>
        <w:t>R</w:t>
      </w:r>
      <w:r w:rsidRPr="002002FD">
        <w:t xml:space="preserve">ancangan </w:t>
      </w:r>
      <w:r w:rsidR="00C600AB">
        <w:rPr>
          <w:lang w:val="en-US"/>
        </w:rPr>
        <w:t>A</w:t>
      </w:r>
      <w:r w:rsidRPr="002002FD">
        <w:t xml:space="preserve">ktivitas </w:t>
      </w:r>
      <w:r w:rsidR="00C600AB">
        <w:rPr>
          <w:lang w:val="en-US"/>
        </w:rPr>
        <w:t>P</w:t>
      </w:r>
      <w:r w:rsidRPr="002002FD">
        <w:t xml:space="preserve">embelajaran </w:t>
      </w:r>
      <w:r w:rsidR="00C600AB">
        <w:rPr>
          <w:lang w:val="en-US"/>
        </w:rPr>
        <w:t>S</w:t>
      </w:r>
      <w:r w:rsidRPr="002002FD">
        <w:t>iswa</w:t>
      </w:r>
    </w:p>
    <w:p w14:paraId="74D7DAB9" w14:textId="77777777" w:rsidR="000F1F84" w:rsidRDefault="00EA065F" w:rsidP="000F1F84">
      <w:pPr>
        <w:spacing w:after="240"/>
        <w:ind w:firstLine="720"/>
        <w:rPr>
          <w:lang w:eastAsia="en-US"/>
        </w:rPr>
      </w:pPr>
      <w:r>
        <w:rPr>
          <w:lang w:eastAsia="en-US"/>
        </w:rPr>
        <w:t>Sistem menampilkan daftar aktivitas pembelajaran berdasarkan level</w:t>
      </w:r>
      <w:r w:rsidR="00062EAE">
        <w:rPr>
          <w:lang w:eastAsia="en-US"/>
        </w:rPr>
        <w:t xml:space="preserve"> siswa</w:t>
      </w:r>
      <w:r w:rsidR="000F1F84">
        <w:rPr>
          <w:lang w:eastAsia="en-US"/>
        </w:rPr>
        <w:t xml:space="preserve">. </w:t>
      </w:r>
      <w:r>
        <w:rPr>
          <w:lang w:eastAsia="en-US"/>
        </w:rPr>
        <w:t>Pe</w:t>
      </w:r>
      <w:r w:rsidR="00062EAE">
        <w:rPr>
          <w:lang w:eastAsia="en-US"/>
        </w:rPr>
        <w:t>ndidik</w:t>
      </w:r>
      <w:r>
        <w:rPr>
          <w:lang w:eastAsia="en-US"/>
        </w:rPr>
        <w:t xml:space="preserve"> akan memilih aktivitas sesuai daftar yang ada, kemudian </w:t>
      </w:r>
      <w:r w:rsidR="00062EAE">
        <w:rPr>
          <w:lang w:eastAsia="en-US"/>
        </w:rPr>
        <w:t xml:space="preserve">menambahnya ke rangkaian aktivitas </w:t>
      </w:r>
      <w:r w:rsidR="00501675">
        <w:rPr>
          <w:lang w:eastAsia="en-US"/>
        </w:rPr>
        <w:t>siswa, l</w:t>
      </w:r>
      <w:r w:rsidR="00062EAE">
        <w:rPr>
          <w:lang w:eastAsia="en-US"/>
        </w:rPr>
        <w:t>alu sistem menyimpannya ke dalam basis data</w:t>
      </w:r>
      <w:r w:rsidR="000F1F84">
        <w:rPr>
          <w:lang w:eastAsia="en-US"/>
        </w:rPr>
        <w:t xml:space="preserve">. </w:t>
      </w:r>
      <w:r w:rsidR="00E858DB">
        <w:rPr>
          <w:lang w:eastAsia="en-US"/>
        </w:rPr>
        <w:t xml:space="preserve">Setelah menambahkan aktivitas, pendidik harus mengubah </w:t>
      </w:r>
      <w:r w:rsidR="00501675">
        <w:rPr>
          <w:lang w:eastAsia="en-US"/>
        </w:rPr>
        <w:t xml:space="preserve">setiap </w:t>
      </w:r>
      <w:r w:rsidR="00E858DB">
        <w:rPr>
          <w:i/>
          <w:lang w:eastAsia="en-US"/>
        </w:rPr>
        <w:t>template</w:t>
      </w:r>
      <w:r w:rsidR="00E858DB">
        <w:rPr>
          <w:lang w:eastAsia="en-US"/>
        </w:rPr>
        <w:t xml:space="preserve"> aktivitas siswa dan menyesuaikan dengan kemampuannya.</w:t>
      </w:r>
      <w:r w:rsidR="006A247C">
        <w:rPr>
          <w:lang w:eastAsia="en-US"/>
        </w:rPr>
        <w:t xml:space="preserve"> Kemudian menyimpan </w:t>
      </w:r>
      <w:r w:rsidR="006A247C">
        <w:rPr>
          <w:i/>
          <w:lang w:eastAsia="en-US"/>
        </w:rPr>
        <w:t>template</w:t>
      </w:r>
      <w:r w:rsidR="006A247C">
        <w:rPr>
          <w:lang w:eastAsia="en-US"/>
        </w:rPr>
        <w:t xml:space="preserve"> tersebut ke dalam basis data. </w:t>
      </w:r>
      <w:r w:rsidR="000F1F84" w:rsidRPr="00341118">
        <w:rPr>
          <w:lang w:eastAsia="en-US"/>
        </w:rPr>
        <w:t>Spesifikasi</w:t>
      </w:r>
      <w:r w:rsidR="000F1F84">
        <w:rPr>
          <w:lang w:eastAsia="en-US"/>
        </w:rPr>
        <w:t xml:space="preserve"> kasus penggunaan ini dicantumkan pada</w:t>
      </w:r>
      <w:r w:rsidR="00B72461">
        <w:rPr>
          <w:lang w:eastAsia="en-US"/>
        </w:rPr>
        <w:t xml:space="preserve"> </w:t>
      </w:r>
      <w:r w:rsidR="00B72461">
        <w:rPr>
          <w:lang w:eastAsia="en-US"/>
        </w:rPr>
        <w:fldChar w:fldCharType="begin"/>
      </w:r>
      <w:r w:rsidR="00B72461">
        <w:rPr>
          <w:lang w:eastAsia="en-US"/>
        </w:rPr>
        <w:instrText xml:space="preserve"> REF _Ref396497524 \h </w:instrText>
      </w:r>
      <w:r w:rsidR="00B72461">
        <w:rPr>
          <w:lang w:eastAsia="en-US"/>
        </w:rPr>
      </w:r>
      <w:r w:rsidR="00B72461">
        <w:rPr>
          <w:lang w:eastAsia="en-US"/>
        </w:rPr>
        <w:fldChar w:fldCharType="separate"/>
      </w:r>
      <w:r w:rsidR="002836B7">
        <w:t xml:space="preserve">Tabel </w:t>
      </w:r>
      <w:r w:rsidR="002836B7">
        <w:rPr>
          <w:noProof/>
        </w:rPr>
        <w:t>3</w:t>
      </w:r>
      <w:r w:rsidR="002836B7">
        <w:t>.</w:t>
      </w:r>
      <w:r w:rsidR="002836B7">
        <w:rPr>
          <w:noProof/>
        </w:rPr>
        <w:t>6</w:t>
      </w:r>
      <w:r w:rsidR="00B72461">
        <w:rPr>
          <w:lang w:eastAsia="en-US"/>
        </w:rPr>
        <w:fldChar w:fldCharType="end"/>
      </w:r>
      <w:r w:rsidR="000F1F84">
        <w:rPr>
          <w:lang w:eastAsia="en-US"/>
        </w:rPr>
        <w:t xml:space="preserve">. </w:t>
      </w:r>
      <w:r w:rsidR="004D38A7">
        <w:rPr>
          <w:lang w:eastAsia="en-US"/>
        </w:rPr>
        <w:t xml:space="preserve">Diagram aktivitas, diagram </w:t>
      </w:r>
      <w:r w:rsidR="004D38A7" w:rsidRPr="004D38A7">
        <w:rPr>
          <w:i/>
          <w:lang w:eastAsia="en-US"/>
        </w:rPr>
        <w:t>robustness</w:t>
      </w:r>
      <w:r w:rsidR="004D38A7">
        <w:rPr>
          <w:lang w:eastAsia="en-US"/>
        </w:rPr>
        <w:t>, dan diagram urutan</w:t>
      </w:r>
      <w:r w:rsidR="000F1F84">
        <w:rPr>
          <w:lang w:eastAsia="en-US"/>
        </w:rPr>
        <w:t xml:space="preserve"> dari kasus penggunaan ini dicantumkan pada</w:t>
      </w:r>
      <w:r w:rsidR="00B72461">
        <w:rPr>
          <w:lang w:eastAsia="en-US"/>
        </w:rPr>
        <w:t xml:space="preserve"> </w:t>
      </w:r>
      <w:r w:rsidR="00B72461">
        <w:rPr>
          <w:lang w:eastAsia="en-US"/>
        </w:rPr>
        <w:fldChar w:fldCharType="begin"/>
      </w:r>
      <w:r w:rsidR="00B72461">
        <w:rPr>
          <w:lang w:eastAsia="en-US"/>
        </w:rPr>
        <w:instrText xml:space="preserve"> REF _Ref396497561 \h </w:instrText>
      </w:r>
      <w:r w:rsidR="00B72461">
        <w:rPr>
          <w:lang w:eastAsia="en-US"/>
        </w:rPr>
      </w:r>
      <w:r w:rsidR="00B72461">
        <w:rPr>
          <w:lang w:eastAsia="en-US"/>
        </w:rPr>
        <w:fldChar w:fldCharType="separate"/>
      </w:r>
      <w:r w:rsidR="002836B7">
        <w:t xml:space="preserve">Gambar </w:t>
      </w:r>
      <w:r w:rsidR="002836B7">
        <w:rPr>
          <w:noProof/>
        </w:rPr>
        <w:t>3</w:t>
      </w:r>
      <w:r w:rsidR="002836B7">
        <w:t>.</w:t>
      </w:r>
      <w:r w:rsidR="002836B7">
        <w:rPr>
          <w:noProof/>
        </w:rPr>
        <w:t>6</w:t>
      </w:r>
      <w:r w:rsidR="00B72461">
        <w:rPr>
          <w:lang w:eastAsia="en-US"/>
        </w:rPr>
        <w:fldChar w:fldCharType="end"/>
      </w:r>
      <w:r w:rsidR="00B72461">
        <w:rPr>
          <w:lang w:eastAsia="en-US"/>
        </w:rPr>
        <w:t xml:space="preserve">, </w:t>
      </w:r>
      <w:r w:rsidR="00B72461">
        <w:rPr>
          <w:lang w:eastAsia="en-US"/>
        </w:rPr>
        <w:fldChar w:fldCharType="begin"/>
      </w:r>
      <w:r w:rsidR="00B72461">
        <w:rPr>
          <w:lang w:eastAsia="en-US"/>
        </w:rPr>
        <w:instrText xml:space="preserve"> REF _Ref396497564 \h </w:instrText>
      </w:r>
      <w:r w:rsidR="00B72461">
        <w:rPr>
          <w:lang w:eastAsia="en-US"/>
        </w:rPr>
      </w:r>
      <w:r w:rsidR="00B72461">
        <w:rPr>
          <w:lang w:eastAsia="en-US"/>
        </w:rPr>
        <w:fldChar w:fldCharType="separate"/>
      </w:r>
      <w:r w:rsidR="002836B7">
        <w:t xml:space="preserve">Gambar </w:t>
      </w:r>
      <w:r w:rsidR="002836B7">
        <w:rPr>
          <w:noProof/>
        </w:rPr>
        <w:t>3</w:t>
      </w:r>
      <w:r w:rsidR="002836B7">
        <w:t>.</w:t>
      </w:r>
      <w:r w:rsidR="002836B7">
        <w:rPr>
          <w:noProof/>
        </w:rPr>
        <w:t>7</w:t>
      </w:r>
      <w:r w:rsidR="00B72461">
        <w:rPr>
          <w:lang w:eastAsia="en-US"/>
        </w:rPr>
        <w:fldChar w:fldCharType="end"/>
      </w:r>
      <w:r w:rsidR="00B72461">
        <w:rPr>
          <w:lang w:eastAsia="en-US"/>
        </w:rPr>
        <w:t xml:space="preserve">, dan </w:t>
      </w:r>
      <w:r w:rsidR="00B72461">
        <w:rPr>
          <w:lang w:eastAsia="en-US"/>
        </w:rPr>
        <w:fldChar w:fldCharType="begin"/>
      </w:r>
      <w:r w:rsidR="00B72461">
        <w:rPr>
          <w:lang w:eastAsia="en-US"/>
        </w:rPr>
        <w:instrText xml:space="preserve"> REF _Ref396497565 \h </w:instrText>
      </w:r>
      <w:r w:rsidR="00B72461">
        <w:rPr>
          <w:lang w:eastAsia="en-US"/>
        </w:rPr>
      </w:r>
      <w:r w:rsidR="00B72461">
        <w:rPr>
          <w:lang w:eastAsia="en-US"/>
        </w:rPr>
        <w:fldChar w:fldCharType="separate"/>
      </w:r>
      <w:r w:rsidR="002836B7">
        <w:t xml:space="preserve">Gambar </w:t>
      </w:r>
      <w:r w:rsidR="002836B7">
        <w:rPr>
          <w:noProof/>
        </w:rPr>
        <w:t>3</w:t>
      </w:r>
      <w:r w:rsidR="002836B7">
        <w:t>.</w:t>
      </w:r>
      <w:r w:rsidR="002836B7">
        <w:rPr>
          <w:noProof/>
        </w:rPr>
        <w:t>8</w:t>
      </w:r>
      <w:r w:rsidR="00B72461">
        <w:rPr>
          <w:lang w:eastAsia="en-US"/>
        </w:rPr>
        <w:fldChar w:fldCharType="end"/>
      </w:r>
      <w:r w:rsidR="000F1F84">
        <w:rPr>
          <w:lang w:eastAsia="en-US"/>
        </w:rPr>
        <w:t>.</w:t>
      </w:r>
    </w:p>
    <w:p w14:paraId="17EED41C" w14:textId="77777777" w:rsidR="00E06187" w:rsidRDefault="00E06187" w:rsidP="000F1F84">
      <w:pPr>
        <w:spacing w:after="240"/>
        <w:ind w:firstLine="720"/>
        <w:rPr>
          <w:lang w:eastAsia="en-US"/>
        </w:rPr>
      </w:pPr>
    </w:p>
    <w:p w14:paraId="404BF509" w14:textId="77777777" w:rsidR="007159E1" w:rsidRDefault="007159E1" w:rsidP="007159E1">
      <w:pPr>
        <w:pStyle w:val="Caption"/>
        <w:keepNext/>
      </w:pPr>
      <w:bookmarkStart w:id="110" w:name="_Ref396497524"/>
      <w:bookmarkStart w:id="111" w:name="_Toc396498081"/>
      <w:r>
        <w:lastRenderedPageBreak/>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6</w:t>
      </w:r>
      <w:r w:rsidR="003C0604">
        <w:fldChar w:fldCharType="end"/>
      </w:r>
      <w:bookmarkEnd w:id="110"/>
      <w:r w:rsidRPr="007159E1">
        <w:t xml:space="preserve"> </w:t>
      </w:r>
      <w:r>
        <w:t>Spesifikasi Kasus Penggunaan Mengelola Rancangan Aktivitas Pembelajaran Siswa</w:t>
      </w:r>
      <w:bookmarkEnd w:id="111"/>
    </w:p>
    <w:tbl>
      <w:tblPr>
        <w:tblStyle w:val="TableGrid"/>
        <w:tblW w:w="5670" w:type="dxa"/>
        <w:tblInd w:w="198" w:type="dxa"/>
        <w:tblLook w:val="04A0" w:firstRow="1" w:lastRow="0" w:firstColumn="1" w:lastColumn="0" w:noHBand="0" w:noVBand="1"/>
      </w:tblPr>
      <w:tblGrid>
        <w:gridCol w:w="1350"/>
        <w:gridCol w:w="4320"/>
      </w:tblGrid>
      <w:tr w:rsidR="000F1F84" w14:paraId="37541AAA" w14:textId="77777777" w:rsidTr="006B40A0">
        <w:trPr>
          <w:trHeight w:val="282"/>
        </w:trPr>
        <w:tc>
          <w:tcPr>
            <w:tcW w:w="1350" w:type="dxa"/>
            <w:shd w:val="clear" w:color="auto" w:fill="BFBFBF" w:themeFill="background1" w:themeFillShade="BF"/>
          </w:tcPr>
          <w:p w14:paraId="3D044352" w14:textId="77777777" w:rsidR="000F1F84" w:rsidRPr="00B539E7" w:rsidRDefault="000F1F84" w:rsidP="00D27A6E">
            <w:pPr>
              <w:tabs>
                <w:tab w:val="left" w:pos="2246"/>
              </w:tabs>
              <w:rPr>
                <w:b/>
                <w:sz w:val="20"/>
                <w:szCs w:val="20"/>
              </w:rPr>
            </w:pPr>
            <w:r w:rsidRPr="00B539E7">
              <w:rPr>
                <w:b/>
                <w:sz w:val="20"/>
                <w:szCs w:val="20"/>
              </w:rPr>
              <w:t>Nama</w:t>
            </w:r>
          </w:p>
        </w:tc>
        <w:tc>
          <w:tcPr>
            <w:tcW w:w="4320" w:type="dxa"/>
            <w:shd w:val="clear" w:color="auto" w:fill="BFBFBF" w:themeFill="background1" w:themeFillShade="BF"/>
          </w:tcPr>
          <w:p w14:paraId="67976D97" w14:textId="77777777" w:rsidR="000F1F84" w:rsidRPr="00B539E7" w:rsidRDefault="00D77DCB" w:rsidP="00D27A6E">
            <w:pPr>
              <w:rPr>
                <w:sz w:val="20"/>
                <w:szCs w:val="20"/>
              </w:rPr>
            </w:pPr>
            <w:r>
              <w:rPr>
                <w:sz w:val="20"/>
                <w:szCs w:val="20"/>
              </w:rPr>
              <w:t>Mengelola rancangan aktivitas pembelajaran</w:t>
            </w:r>
          </w:p>
        </w:tc>
      </w:tr>
      <w:tr w:rsidR="000F1F84" w14:paraId="60A3D0EF" w14:textId="77777777" w:rsidTr="006B40A0">
        <w:trPr>
          <w:trHeight w:val="327"/>
        </w:trPr>
        <w:tc>
          <w:tcPr>
            <w:tcW w:w="1350" w:type="dxa"/>
            <w:shd w:val="clear" w:color="auto" w:fill="BFBFBF" w:themeFill="background1" w:themeFillShade="BF"/>
          </w:tcPr>
          <w:p w14:paraId="308FB94F" w14:textId="77777777" w:rsidR="000F1F84" w:rsidRPr="00B539E7" w:rsidRDefault="000F1F84" w:rsidP="00D27A6E">
            <w:pPr>
              <w:tabs>
                <w:tab w:val="left" w:pos="2246"/>
              </w:tabs>
              <w:rPr>
                <w:b/>
                <w:sz w:val="20"/>
                <w:szCs w:val="20"/>
              </w:rPr>
            </w:pPr>
            <w:r w:rsidRPr="00B539E7">
              <w:rPr>
                <w:b/>
                <w:sz w:val="20"/>
                <w:szCs w:val="20"/>
              </w:rPr>
              <w:t>Kode</w:t>
            </w:r>
          </w:p>
        </w:tc>
        <w:tc>
          <w:tcPr>
            <w:tcW w:w="4320" w:type="dxa"/>
          </w:tcPr>
          <w:p w14:paraId="14C4E577" w14:textId="77777777" w:rsidR="000F1F84" w:rsidRPr="00272980" w:rsidRDefault="000F1F84" w:rsidP="00D27A6E">
            <w:pPr>
              <w:jc w:val="left"/>
              <w:rPr>
                <w:sz w:val="20"/>
                <w:szCs w:val="20"/>
              </w:rPr>
            </w:pPr>
            <w:r>
              <w:rPr>
                <w:sz w:val="20"/>
                <w:szCs w:val="20"/>
              </w:rPr>
              <w:t>TA-UC0002</w:t>
            </w:r>
          </w:p>
        </w:tc>
      </w:tr>
      <w:tr w:rsidR="000F1F84" w14:paraId="2D0D62FF" w14:textId="77777777" w:rsidTr="006B40A0">
        <w:trPr>
          <w:trHeight w:val="984"/>
        </w:trPr>
        <w:tc>
          <w:tcPr>
            <w:tcW w:w="1350" w:type="dxa"/>
            <w:shd w:val="clear" w:color="auto" w:fill="BFBFBF" w:themeFill="background1" w:themeFillShade="BF"/>
          </w:tcPr>
          <w:p w14:paraId="07933E57" w14:textId="77777777" w:rsidR="000F1F84" w:rsidRPr="00B539E7" w:rsidRDefault="000F1F84" w:rsidP="00D27A6E">
            <w:pPr>
              <w:tabs>
                <w:tab w:val="left" w:pos="2246"/>
              </w:tabs>
              <w:rPr>
                <w:b/>
                <w:sz w:val="20"/>
                <w:szCs w:val="20"/>
              </w:rPr>
            </w:pPr>
            <w:r w:rsidRPr="00B539E7">
              <w:rPr>
                <w:b/>
                <w:sz w:val="20"/>
                <w:szCs w:val="20"/>
              </w:rPr>
              <w:t>Deskripsi</w:t>
            </w:r>
          </w:p>
        </w:tc>
        <w:tc>
          <w:tcPr>
            <w:tcW w:w="4320" w:type="dxa"/>
          </w:tcPr>
          <w:p w14:paraId="36CB3718" w14:textId="77777777" w:rsidR="000F1F84" w:rsidRPr="00062EAE" w:rsidRDefault="00062EAE" w:rsidP="007B6208">
            <w:pPr>
              <w:rPr>
                <w:sz w:val="20"/>
                <w:szCs w:val="20"/>
              </w:rPr>
            </w:pPr>
            <w:r w:rsidRPr="00062EAE">
              <w:rPr>
                <w:sz w:val="20"/>
                <w:szCs w:val="20"/>
              </w:rPr>
              <w:t>Fitur ini digunakan oleh pendidik untuk melakukan manajemen rancangan aktivitas pembelajaran siswa</w:t>
            </w:r>
            <w:r w:rsidR="007B6208">
              <w:rPr>
                <w:sz w:val="20"/>
                <w:szCs w:val="20"/>
              </w:rPr>
              <w:t xml:space="preserve"> dan</w:t>
            </w:r>
            <w:r w:rsidRPr="00062EAE">
              <w:rPr>
                <w:sz w:val="20"/>
                <w:szCs w:val="20"/>
              </w:rPr>
              <w:t xml:space="preserve"> tergolong dalam skala prioritas tinggi, karena dalam proses pembelajaran untuk siswa dengan kebutuhan khusus membutuhkan rancangan aktivitas pembelajaran yang sesuai dengan kebutuhan siswa seperti aktivitas apa saja yang harus dilakukan siswa untuk menambah kemampuan bahasa, matematika, kesadaran lingkungan, kemandirian, dan sosial</w:t>
            </w:r>
          </w:p>
        </w:tc>
      </w:tr>
      <w:tr w:rsidR="000F1F84" w14:paraId="64DCEACD" w14:textId="77777777" w:rsidTr="006B40A0">
        <w:trPr>
          <w:trHeight w:val="282"/>
        </w:trPr>
        <w:tc>
          <w:tcPr>
            <w:tcW w:w="1350" w:type="dxa"/>
            <w:shd w:val="clear" w:color="auto" w:fill="BFBFBF" w:themeFill="background1" w:themeFillShade="BF"/>
          </w:tcPr>
          <w:p w14:paraId="759B8ADA" w14:textId="77777777" w:rsidR="000F1F84" w:rsidRPr="00B539E7" w:rsidRDefault="000F1F84" w:rsidP="00D27A6E">
            <w:pPr>
              <w:tabs>
                <w:tab w:val="left" w:pos="2246"/>
              </w:tabs>
              <w:rPr>
                <w:b/>
                <w:sz w:val="20"/>
                <w:szCs w:val="20"/>
              </w:rPr>
            </w:pPr>
            <w:r w:rsidRPr="00B539E7">
              <w:rPr>
                <w:b/>
                <w:sz w:val="20"/>
                <w:szCs w:val="20"/>
              </w:rPr>
              <w:t>Tipe</w:t>
            </w:r>
          </w:p>
        </w:tc>
        <w:tc>
          <w:tcPr>
            <w:tcW w:w="4320" w:type="dxa"/>
          </w:tcPr>
          <w:p w14:paraId="6B2AD291" w14:textId="77777777" w:rsidR="000F1F84" w:rsidRPr="00B539E7" w:rsidRDefault="000F1F84" w:rsidP="00D27A6E">
            <w:pPr>
              <w:rPr>
                <w:sz w:val="20"/>
                <w:szCs w:val="20"/>
              </w:rPr>
            </w:pPr>
            <w:r>
              <w:rPr>
                <w:sz w:val="20"/>
                <w:szCs w:val="20"/>
              </w:rPr>
              <w:t>Fungsional</w:t>
            </w:r>
          </w:p>
        </w:tc>
      </w:tr>
      <w:tr w:rsidR="000F1F84" w14:paraId="7E4A7F52" w14:textId="77777777" w:rsidTr="006B40A0">
        <w:trPr>
          <w:trHeight w:val="273"/>
        </w:trPr>
        <w:tc>
          <w:tcPr>
            <w:tcW w:w="1350" w:type="dxa"/>
            <w:shd w:val="clear" w:color="auto" w:fill="BFBFBF" w:themeFill="background1" w:themeFillShade="BF"/>
          </w:tcPr>
          <w:p w14:paraId="0A28AA7E" w14:textId="77777777" w:rsidR="000F1F84" w:rsidRPr="00B539E7" w:rsidRDefault="000F1F84" w:rsidP="00D27A6E">
            <w:pPr>
              <w:tabs>
                <w:tab w:val="left" w:pos="2246"/>
              </w:tabs>
              <w:rPr>
                <w:b/>
                <w:sz w:val="20"/>
                <w:szCs w:val="20"/>
              </w:rPr>
            </w:pPr>
            <w:r w:rsidRPr="00B539E7">
              <w:rPr>
                <w:b/>
                <w:sz w:val="20"/>
                <w:szCs w:val="20"/>
              </w:rPr>
              <w:t>Pemicu</w:t>
            </w:r>
          </w:p>
        </w:tc>
        <w:tc>
          <w:tcPr>
            <w:tcW w:w="4320" w:type="dxa"/>
          </w:tcPr>
          <w:p w14:paraId="55216C74" w14:textId="77777777" w:rsidR="000F1F84" w:rsidRPr="00224EA9" w:rsidRDefault="000F1F84" w:rsidP="0057411B">
            <w:pPr>
              <w:rPr>
                <w:sz w:val="20"/>
                <w:szCs w:val="20"/>
              </w:rPr>
            </w:pPr>
            <w:r>
              <w:rPr>
                <w:sz w:val="20"/>
                <w:szCs w:val="20"/>
              </w:rPr>
              <w:t xml:space="preserve">Pengguna menekan tombol </w:t>
            </w:r>
            <w:r w:rsidR="0057411B">
              <w:rPr>
                <w:sz w:val="20"/>
                <w:szCs w:val="20"/>
              </w:rPr>
              <w:t>lihat aktivitas siswa</w:t>
            </w:r>
          </w:p>
        </w:tc>
      </w:tr>
      <w:tr w:rsidR="000F1F84" w14:paraId="66755F5F" w14:textId="77777777" w:rsidTr="006B40A0">
        <w:trPr>
          <w:trHeight w:val="309"/>
        </w:trPr>
        <w:tc>
          <w:tcPr>
            <w:tcW w:w="1350" w:type="dxa"/>
            <w:shd w:val="clear" w:color="auto" w:fill="BFBFBF" w:themeFill="background1" w:themeFillShade="BF"/>
          </w:tcPr>
          <w:p w14:paraId="0B035D2F" w14:textId="77777777" w:rsidR="000F1F84" w:rsidRPr="00B539E7" w:rsidRDefault="000F1F84" w:rsidP="00D27A6E">
            <w:pPr>
              <w:tabs>
                <w:tab w:val="left" w:pos="2246"/>
              </w:tabs>
              <w:rPr>
                <w:b/>
                <w:sz w:val="20"/>
                <w:szCs w:val="20"/>
              </w:rPr>
            </w:pPr>
            <w:r w:rsidRPr="00B539E7">
              <w:rPr>
                <w:b/>
                <w:sz w:val="20"/>
                <w:szCs w:val="20"/>
              </w:rPr>
              <w:t>Aktor</w:t>
            </w:r>
          </w:p>
        </w:tc>
        <w:tc>
          <w:tcPr>
            <w:tcW w:w="4320" w:type="dxa"/>
          </w:tcPr>
          <w:p w14:paraId="1B1A993C" w14:textId="77777777" w:rsidR="000F1F84" w:rsidRPr="00B539E7" w:rsidRDefault="000F1F84" w:rsidP="0057411B">
            <w:pPr>
              <w:rPr>
                <w:sz w:val="20"/>
                <w:szCs w:val="20"/>
              </w:rPr>
            </w:pPr>
            <w:r>
              <w:rPr>
                <w:sz w:val="20"/>
                <w:szCs w:val="20"/>
              </w:rPr>
              <w:t>Pen</w:t>
            </w:r>
            <w:r w:rsidR="0057411B">
              <w:rPr>
                <w:sz w:val="20"/>
                <w:szCs w:val="20"/>
              </w:rPr>
              <w:t>didik</w:t>
            </w:r>
          </w:p>
        </w:tc>
      </w:tr>
      <w:tr w:rsidR="000F1F84" w14:paraId="79ED3EE4" w14:textId="77777777" w:rsidTr="006B40A0">
        <w:trPr>
          <w:trHeight w:val="525"/>
        </w:trPr>
        <w:tc>
          <w:tcPr>
            <w:tcW w:w="1350" w:type="dxa"/>
            <w:tcBorders>
              <w:bottom w:val="single" w:sz="4" w:space="0" w:color="000000"/>
            </w:tcBorders>
            <w:shd w:val="clear" w:color="auto" w:fill="BFBFBF" w:themeFill="background1" w:themeFillShade="BF"/>
          </w:tcPr>
          <w:p w14:paraId="3FD8B1C7" w14:textId="77777777" w:rsidR="000F1F84" w:rsidRPr="00B539E7" w:rsidRDefault="000F1F84" w:rsidP="00D27A6E">
            <w:pPr>
              <w:tabs>
                <w:tab w:val="left" w:pos="2246"/>
              </w:tabs>
              <w:rPr>
                <w:b/>
                <w:sz w:val="20"/>
                <w:szCs w:val="20"/>
              </w:rPr>
            </w:pPr>
            <w:r w:rsidRPr="00B539E7">
              <w:rPr>
                <w:b/>
                <w:sz w:val="20"/>
                <w:szCs w:val="20"/>
              </w:rPr>
              <w:t>Kondisi Awal</w:t>
            </w:r>
          </w:p>
        </w:tc>
        <w:tc>
          <w:tcPr>
            <w:tcW w:w="4320" w:type="dxa"/>
          </w:tcPr>
          <w:p w14:paraId="7728F934" w14:textId="77777777" w:rsidR="000F1F84" w:rsidRPr="00F92D35" w:rsidRDefault="0055458B" w:rsidP="006B40A0">
            <w:pPr>
              <w:rPr>
                <w:sz w:val="20"/>
                <w:szCs w:val="20"/>
              </w:rPr>
            </w:pPr>
            <w:r>
              <w:rPr>
                <w:sz w:val="20"/>
                <w:szCs w:val="20"/>
              </w:rPr>
              <w:t>Sistem menampilkan daftar aktivitas siswa</w:t>
            </w:r>
          </w:p>
        </w:tc>
      </w:tr>
      <w:tr w:rsidR="000F1F84" w14:paraId="3F2E8296" w14:textId="77777777" w:rsidTr="006B40A0">
        <w:tc>
          <w:tcPr>
            <w:tcW w:w="1350" w:type="dxa"/>
            <w:tcBorders>
              <w:bottom w:val="nil"/>
              <w:right w:val="nil"/>
            </w:tcBorders>
            <w:shd w:val="clear" w:color="auto" w:fill="BFBFBF" w:themeFill="background1" w:themeFillShade="BF"/>
          </w:tcPr>
          <w:p w14:paraId="1D92AC8A" w14:textId="77777777" w:rsidR="000F1F84" w:rsidRPr="00B539E7" w:rsidRDefault="000F1F84" w:rsidP="00D27A6E">
            <w:pPr>
              <w:tabs>
                <w:tab w:val="left" w:pos="2246"/>
              </w:tabs>
              <w:rPr>
                <w:b/>
                <w:sz w:val="20"/>
                <w:szCs w:val="20"/>
              </w:rPr>
            </w:pPr>
            <w:r>
              <w:rPr>
                <w:b/>
                <w:sz w:val="20"/>
                <w:szCs w:val="20"/>
              </w:rPr>
              <w:t>Aliran:</w:t>
            </w:r>
          </w:p>
        </w:tc>
        <w:tc>
          <w:tcPr>
            <w:tcW w:w="4320" w:type="dxa"/>
            <w:tcBorders>
              <w:left w:val="nil"/>
            </w:tcBorders>
            <w:shd w:val="clear" w:color="auto" w:fill="BFBFBF" w:themeFill="background1" w:themeFillShade="BF"/>
          </w:tcPr>
          <w:p w14:paraId="1EF1D96A" w14:textId="77777777" w:rsidR="000F1F84" w:rsidRPr="00B539E7" w:rsidRDefault="000F1F84" w:rsidP="00D27A6E">
            <w:pPr>
              <w:rPr>
                <w:sz w:val="20"/>
                <w:szCs w:val="20"/>
              </w:rPr>
            </w:pPr>
          </w:p>
        </w:tc>
      </w:tr>
      <w:tr w:rsidR="000F1F84" w14:paraId="046B6F3B" w14:textId="77777777" w:rsidTr="006B40A0">
        <w:trPr>
          <w:trHeight w:val="2298"/>
        </w:trPr>
        <w:tc>
          <w:tcPr>
            <w:tcW w:w="1350" w:type="dxa"/>
            <w:tcBorders>
              <w:top w:val="nil"/>
              <w:bottom w:val="nil"/>
            </w:tcBorders>
            <w:shd w:val="clear" w:color="auto" w:fill="BFBFBF" w:themeFill="background1" w:themeFillShade="BF"/>
          </w:tcPr>
          <w:p w14:paraId="76548E7A" w14:textId="77777777" w:rsidR="000F1F84" w:rsidRPr="00B43656" w:rsidRDefault="000F1F84" w:rsidP="00D41F4C">
            <w:pPr>
              <w:pStyle w:val="ListParagraph"/>
              <w:numPr>
                <w:ilvl w:val="0"/>
                <w:numId w:val="19"/>
              </w:numPr>
              <w:tabs>
                <w:tab w:val="left" w:pos="2246"/>
              </w:tabs>
              <w:ind w:left="148" w:hanging="90"/>
              <w:rPr>
                <w:b/>
                <w:sz w:val="20"/>
                <w:szCs w:val="20"/>
              </w:rPr>
            </w:pPr>
            <w:r w:rsidRPr="00B43656">
              <w:rPr>
                <w:b/>
                <w:sz w:val="20"/>
                <w:szCs w:val="20"/>
              </w:rPr>
              <w:t>Kejadian Normal</w:t>
            </w:r>
          </w:p>
        </w:tc>
        <w:tc>
          <w:tcPr>
            <w:tcW w:w="4320" w:type="dxa"/>
          </w:tcPr>
          <w:p w14:paraId="24EAE44B" w14:textId="77777777" w:rsidR="000F1F84" w:rsidRPr="006203FE" w:rsidRDefault="0055458B" w:rsidP="006203FE">
            <w:pPr>
              <w:pStyle w:val="ListParagraph"/>
              <w:numPr>
                <w:ilvl w:val="5"/>
                <w:numId w:val="7"/>
              </w:numPr>
              <w:ind w:left="328" w:hanging="263"/>
              <w:rPr>
                <w:sz w:val="20"/>
                <w:szCs w:val="20"/>
              </w:rPr>
            </w:pPr>
            <w:r w:rsidRPr="006203FE">
              <w:rPr>
                <w:sz w:val="20"/>
                <w:szCs w:val="20"/>
              </w:rPr>
              <w:t xml:space="preserve">Pendidik harus mengidentifikasi kebutuhan </w:t>
            </w:r>
            <w:r w:rsidR="006B40A0">
              <w:rPr>
                <w:sz w:val="20"/>
                <w:szCs w:val="20"/>
              </w:rPr>
              <w:t>dan</w:t>
            </w:r>
            <w:r w:rsidRPr="006203FE">
              <w:rPr>
                <w:sz w:val="20"/>
                <w:szCs w:val="20"/>
              </w:rPr>
              <w:t xml:space="preserve"> kemampuan siswa</w:t>
            </w:r>
          </w:p>
          <w:p w14:paraId="6244E264" w14:textId="77777777" w:rsidR="000F1F84" w:rsidRDefault="0055458B" w:rsidP="006203FE">
            <w:pPr>
              <w:pStyle w:val="ListParagraph"/>
              <w:numPr>
                <w:ilvl w:val="5"/>
                <w:numId w:val="7"/>
              </w:numPr>
              <w:ind w:left="328" w:hanging="263"/>
              <w:rPr>
                <w:sz w:val="20"/>
                <w:szCs w:val="20"/>
              </w:rPr>
            </w:pPr>
            <w:r w:rsidRPr="00E858DB">
              <w:rPr>
                <w:sz w:val="20"/>
                <w:szCs w:val="20"/>
              </w:rPr>
              <w:t>Pendidik masuk ke halaman rancangan aktivitas pembelajaran siswa</w:t>
            </w:r>
          </w:p>
          <w:p w14:paraId="07AE0BAB" w14:textId="77777777" w:rsidR="00E858DB" w:rsidRPr="00E858DB" w:rsidRDefault="00E858DB" w:rsidP="006203FE">
            <w:pPr>
              <w:pStyle w:val="ListParagraph"/>
              <w:numPr>
                <w:ilvl w:val="5"/>
                <w:numId w:val="7"/>
              </w:numPr>
              <w:ind w:left="328" w:hanging="263"/>
              <w:rPr>
                <w:sz w:val="20"/>
                <w:szCs w:val="20"/>
              </w:rPr>
            </w:pPr>
            <w:r>
              <w:rPr>
                <w:sz w:val="20"/>
                <w:szCs w:val="20"/>
              </w:rPr>
              <w:t>Pendidik menambah daftar aktivitas siswa</w:t>
            </w:r>
          </w:p>
          <w:p w14:paraId="3B0263D5" w14:textId="77777777" w:rsidR="000F1F84" w:rsidRPr="00E858DB" w:rsidRDefault="0055458B" w:rsidP="006203FE">
            <w:pPr>
              <w:pStyle w:val="ListParagraph"/>
              <w:numPr>
                <w:ilvl w:val="5"/>
                <w:numId w:val="7"/>
              </w:numPr>
              <w:ind w:left="328" w:hanging="263"/>
              <w:rPr>
                <w:sz w:val="20"/>
                <w:szCs w:val="20"/>
              </w:rPr>
            </w:pPr>
            <w:r w:rsidRPr="00E858DB">
              <w:rPr>
                <w:sz w:val="20"/>
                <w:szCs w:val="20"/>
              </w:rPr>
              <w:t xml:space="preserve">Pendidik mengubah </w:t>
            </w:r>
            <w:r w:rsidRPr="00E858DB">
              <w:rPr>
                <w:i/>
                <w:sz w:val="20"/>
                <w:szCs w:val="20"/>
              </w:rPr>
              <w:t>template</w:t>
            </w:r>
            <w:r w:rsidRPr="00E858DB">
              <w:rPr>
                <w:sz w:val="20"/>
                <w:szCs w:val="20"/>
              </w:rPr>
              <w:t xml:space="preserve"> aktivitas siswa dengan mengatur tipe latihan dan menentukan fitur-fitur yang akan digunakan oleh siswa</w:t>
            </w:r>
          </w:p>
          <w:p w14:paraId="65BCAB82" w14:textId="77777777" w:rsidR="0055458B" w:rsidRPr="00E858DB" w:rsidRDefault="0055458B" w:rsidP="006203FE">
            <w:pPr>
              <w:pStyle w:val="ListParagraph"/>
              <w:numPr>
                <w:ilvl w:val="5"/>
                <w:numId w:val="7"/>
              </w:numPr>
              <w:ind w:left="328" w:hanging="263"/>
              <w:rPr>
                <w:sz w:val="20"/>
                <w:szCs w:val="20"/>
              </w:rPr>
            </w:pPr>
            <w:r w:rsidRPr="00E858DB">
              <w:rPr>
                <w:sz w:val="20"/>
                <w:szCs w:val="20"/>
              </w:rPr>
              <w:t xml:space="preserve">Pendidik menyimpan </w:t>
            </w:r>
            <w:r w:rsidRPr="00E858DB">
              <w:rPr>
                <w:i/>
                <w:sz w:val="20"/>
                <w:szCs w:val="20"/>
              </w:rPr>
              <w:t>template</w:t>
            </w:r>
            <w:r w:rsidRPr="00E858DB">
              <w:rPr>
                <w:sz w:val="20"/>
                <w:szCs w:val="20"/>
              </w:rPr>
              <w:t xml:space="preserve"> aktivitas siswa</w:t>
            </w:r>
          </w:p>
          <w:p w14:paraId="120C7EDC" w14:textId="77777777" w:rsidR="0055458B" w:rsidRPr="006B40A0" w:rsidRDefault="0055458B" w:rsidP="0055458B">
            <w:pPr>
              <w:pStyle w:val="ListParagraph"/>
              <w:numPr>
                <w:ilvl w:val="5"/>
                <w:numId w:val="7"/>
              </w:numPr>
              <w:ind w:left="328" w:hanging="263"/>
              <w:rPr>
                <w:sz w:val="20"/>
                <w:szCs w:val="20"/>
              </w:rPr>
            </w:pPr>
            <w:r w:rsidRPr="00E858DB">
              <w:rPr>
                <w:sz w:val="20"/>
                <w:szCs w:val="20"/>
              </w:rPr>
              <w:t xml:space="preserve">Sistem menyimpan data ke </w:t>
            </w:r>
            <w:r w:rsidR="00DF3DFA">
              <w:rPr>
                <w:i/>
                <w:sz w:val="20"/>
                <w:szCs w:val="20"/>
              </w:rPr>
              <w:t>WebStorage</w:t>
            </w:r>
          </w:p>
        </w:tc>
      </w:tr>
      <w:tr w:rsidR="000F1F84" w14:paraId="3C4B0CB6" w14:textId="77777777" w:rsidTr="006B40A0">
        <w:trPr>
          <w:trHeight w:val="327"/>
        </w:trPr>
        <w:tc>
          <w:tcPr>
            <w:tcW w:w="1350" w:type="dxa"/>
            <w:tcBorders>
              <w:top w:val="nil"/>
            </w:tcBorders>
            <w:shd w:val="clear" w:color="auto" w:fill="BFBFBF" w:themeFill="background1" w:themeFillShade="BF"/>
          </w:tcPr>
          <w:p w14:paraId="2896CB7B" w14:textId="77777777" w:rsidR="000F1F84" w:rsidRPr="00B43656" w:rsidRDefault="000F1F84" w:rsidP="00D41F4C">
            <w:pPr>
              <w:pStyle w:val="ListParagraph"/>
              <w:numPr>
                <w:ilvl w:val="0"/>
                <w:numId w:val="19"/>
              </w:numPr>
              <w:tabs>
                <w:tab w:val="left" w:pos="2246"/>
              </w:tabs>
              <w:ind w:left="148" w:right="-94" w:hanging="90"/>
              <w:rPr>
                <w:b/>
                <w:sz w:val="20"/>
                <w:szCs w:val="20"/>
              </w:rPr>
            </w:pPr>
            <w:r w:rsidRPr="00B43656">
              <w:rPr>
                <w:b/>
                <w:sz w:val="20"/>
                <w:szCs w:val="20"/>
              </w:rPr>
              <w:t>Kejadian Alternatif</w:t>
            </w:r>
          </w:p>
        </w:tc>
        <w:tc>
          <w:tcPr>
            <w:tcW w:w="4320" w:type="dxa"/>
          </w:tcPr>
          <w:p w14:paraId="3C08E522" w14:textId="77777777" w:rsidR="000F1F84" w:rsidRPr="00E858DB" w:rsidRDefault="000F1F84" w:rsidP="00D27A6E">
            <w:pPr>
              <w:rPr>
                <w:sz w:val="20"/>
                <w:szCs w:val="20"/>
              </w:rPr>
            </w:pPr>
            <w:r w:rsidRPr="00E858DB">
              <w:rPr>
                <w:sz w:val="20"/>
                <w:szCs w:val="20"/>
              </w:rPr>
              <w:t>Tidak ada</w:t>
            </w:r>
          </w:p>
        </w:tc>
      </w:tr>
      <w:tr w:rsidR="000F1F84" w14:paraId="271836BB" w14:textId="77777777" w:rsidTr="006B40A0">
        <w:trPr>
          <w:trHeight w:val="507"/>
        </w:trPr>
        <w:tc>
          <w:tcPr>
            <w:tcW w:w="1350" w:type="dxa"/>
            <w:shd w:val="clear" w:color="auto" w:fill="BFBFBF" w:themeFill="background1" w:themeFillShade="BF"/>
          </w:tcPr>
          <w:p w14:paraId="26338746" w14:textId="77777777" w:rsidR="000F1F84" w:rsidRPr="00B539E7" w:rsidRDefault="000F1F84" w:rsidP="00D27A6E">
            <w:pPr>
              <w:tabs>
                <w:tab w:val="left" w:pos="2246"/>
              </w:tabs>
              <w:rPr>
                <w:b/>
                <w:sz w:val="20"/>
                <w:szCs w:val="20"/>
              </w:rPr>
            </w:pPr>
            <w:r w:rsidRPr="00B539E7">
              <w:rPr>
                <w:b/>
                <w:sz w:val="20"/>
                <w:szCs w:val="20"/>
              </w:rPr>
              <w:t>Kondisi Akhir</w:t>
            </w:r>
          </w:p>
        </w:tc>
        <w:tc>
          <w:tcPr>
            <w:tcW w:w="4320" w:type="dxa"/>
          </w:tcPr>
          <w:p w14:paraId="21D94426" w14:textId="77777777" w:rsidR="000F1F84" w:rsidRPr="001F6B3B" w:rsidRDefault="00E858DB" w:rsidP="006B40A0">
            <w:pPr>
              <w:rPr>
                <w:sz w:val="20"/>
                <w:szCs w:val="20"/>
              </w:rPr>
            </w:pPr>
            <w:r>
              <w:rPr>
                <w:sz w:val="20"/>
                <w:szCs w:val="20"/>
              </w:rPr>
              <w:t>Sistem menampilkan daftar aktivitas siswa</w:t>
            </w:r>
          </w:p>
        </w:tc>
      </w:tr>
      <w:tr w:rsidR="000F1F84" w14:paraId="33E519B2" w14:textId="77777777" w:rsidTr="006B40A0">
        <w:trPr>
          <w:trHeight w:val="345"/>
        </w:trPr>
        <w:tc>
          <w:tcPr>
            <w:tcW w:w="1350" w:type="dxa"/>
            <w:shd w:val="clear" w:color="auto" w:fill="BFBFBF" w:themeFill="background1" w:themeFillShade="BF"/>
          </w:tcPr>
          <w:p w14:paraId="66F85E00" w14:textId="77777777" w:rsidR="000F1F84" w:rsidRPr="00B539E7" w:rsidRDefault="000F1F84" w:rsidP="00D27A6E">
            <w:pPr>
              <w:tabs>
                <w:tab w:val="left" w:pos="2246"/>
              </w:tabs>
              <w:rPr>
                <w:b/>
                <w:sz w:val="20"/>
                <w:szCs w:val="20"/>
              </w:rPr>
            </w:pPr>
            <w:r w:rsidRPr="00B539E7">
              <w:rPr>
                <w:b/>
                <w:sz w:val="20"/>
                <w:szCs w:val="20"/>
              </w:rPr>
              <w:t>Kebutuhan Khusus</w:t>
            </w:r>
          </w:p>
        </w:tc>
        <w:tc>
          <w:tcPr>
            <w:tcW w:w="4320" w:type="dxa"/>
          </w:tcPr>
          <w:p w14:paraId="613B1D6F" w14:textId="77777777" w:rsidR="000F1F84" w:rsidRPr="00B539E7" w:rsidRDefault="000F1F84" w:rsidP="00D27A6E">
            <w:pPr>
              <w:rPr>
                <w:sz w:val="20"/>
                <w:szCs w:val="20"/>
              </w:rPr>
            </w:pPr>
            <w:r>
              <w:rPr>
                <w:sz w:val="20"/>
                <w:szCs w:val="20"/>
              </w:rPr>
              <w:t>Tidak ada</w:t>
            </w:r>
          </w:p>
        </w:tc>
      </w:tr>
    </w:tbl>
    <w:p w14:paraId="77178A7E" w14:textId="77777777" w:rsidR="000F1F84" w:rsidRDefault="000F1F84" w:rsidP="000F1F84">
      <w:pPr>
        <w:jc w:val="center"/>
        <w:rPr>
          <w:lang w:eastAsia="en-US"/>
        </w:rPr>
      </w:pPr>
    </w:p>
    <w:p w14:paraId="5D28F2E4" w14:textId="77777777" w:rsidR="007159E1" w:rsidRDefault="008E7C90" w:rsidP="007159E1">
      <w:pPr>
        <w:keepNext/>
        <w:jc w:val="center"/>
      </w:pPr>
      <w:r>
        <w:rPr>
          <w:noProof/>
          <w:lang w:eastAsia="en-US"/>
        </w:rPr>
        <w:drawing>
          <wp:inline distT="0" distB="0" distL="0" distR="0" wp14:anchorId="510E7C34" wp14:editId="33BFAA5D">
            <wp:extent cx="3816735" cy="4864608"/>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831762" cy="4883760"/>
                    </a:xfrm>
                    <a:prstGeom prst="rect">
                      <a:avLst/>
                    </a:prstGeom>
                  </pic:spPr>
                </pic:pic>
              </a:graphicData>
            </a:graphic>
          </wp:inline>
        </w:drawing>
      </w:r>
    </w:p>
    <w:p w14:paraId="06FAFD0F" w14:textId="77777777" w:rsidR="00373F26" w:rsidRDefault="007159E1" w:rsidP="007159E1">
      <w:pPr>
        <w:pStyle w:val="Caption"/>
      </w:pPr>
      <w:bookmarkStart w:id="112" w:name="_Ref396497561"/>
      <w:bookmarkStart w:id="113" w:name="_Toc396905603"/>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w:t>
      </w:r>
      <w:r w:rsidR="005514D2">
        <w:fldChar w:fldCharType="end"/>
      </w:r>
      <w:bookmarkEnd w:id="112"/>
      <w:r w:rsidRPr="007159E1">
        <w:t xml:space="preserve"> </w:t>
      </w:r>
      <w:r>
        <w:t>Diagram Aktivitas Mengelola Rancangan Aktivitas Pembelajaran Siswa</w:t>
      </w:r>
      <w:bookmarkEnd w:id="113"/>
      <w:r w:rsidR="00373F26" w:rsidRPr="00373F26">
        <w:t xml:space="preserve"> </w:t>
      </w:r>
    </w:p>
    <w:p w14:paraId="65CACEF6" w14:textId="77777777" w:rsidR="007159E1" w:rsidRDefault="008E7C90" w:rsidP="007159E1">
      <w:pPr>
        <w:keepNext/>
        <w:jc w:val="center"/>
      </w:pPr>
      <w:r>
        <w:rPr>
          <w:noProof/>
          <w:lang w:eastAsia="en-US"/>
        </w:rPr>
        <w:lastRenderedPageBreak/>
        <w:drawing>
          <wp:inline distT="0" distB="0" distL="0" distR="0" wp14:anchorId="5AF77299" wp14:editId="61F435FD">
            <wp:extent cx="3710305" cy="2458190"/>
            <wp:effectExtent l="0" t="0" r="4445"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10305" cy="2458190"/>
                    </a:xfrm>
                    <a:prstGeom prst="rect">
                      <a:avLst/>
                    </a:prstGeom>
                  </pic:spPr>
                </pic:pic>
              </a:graphicData>
            </a:graphic>
          </wp:inline>
        </w:drawing>
      </w:r>
    </w:p>
    <w:p w14:paraId="30729B25" w14:textId="77777777" w:rsidR="00373F26" w:rsidRDefault="007159E1" w:rsidP="007159E1">
      <w:pPr>
        <w:pStyle w:val="Caption"/>
      </w:pPr>
      <w:bookmarkStart w:id="114" w:name="_Ref396497564"/>
      <w:bookmarkStart w:id="115" w:name="_Toc396905604"/>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7</w:t>
      </w:r>
      <w:r w:rsidR="005514D2">
        <w:fldChar w:fldCharType="end"/>
      </w:r>
      <w:bookmarkEnd w:id="114"/>
      <w:r w:rsidRPr="007159E1">
        <w:t xml:space="preserve"> </w:t>
      </w:r>
      <w:r>
        <w:t xml:space="preserve">Diagram </w:t>
      </w:r>
      <w:r w:rsidRPr="004D38A7">
        <w:rPr>
          <w:i/>
        </w:rPr>
        <w:t>Robustness</w:t>
      </w:r>
      <w:r>
        <w:t xml:space="preserve"> Mengelola Rancangan Aktivitas Pembelajaran Siswa</w:t>
      </w:r>
      <w:bookmarkEnd w:id="115"/>
    </w:p>
    <w:p w14:paraId="37B6A3DF" w14:textId="77777777" w:rsidR="00E06187" w:rsidRPr="00E06187" w:rsidRDefault="00E06187" w:rsidP="00E06187"/>
    <w:p w14:paraId="74B97C26" w14:textId="77777777" w:rsidR="007159E1" w:rsidRDefault="008E7C90" w:rsidP="007159E1">
      <w:pPr>
        <w:keepNext/>
        <w:jc w:val="center"/>
      </w:pPr>
      <w:r>
        <w:rPr>
          <w:noProof/>
          <w:lang w:eastAsia="en-US"/>
        </w:rPr>
        <w:drawing>
          <wp:inline distT="0" distB="0" distL="0" distR="0" wp14:anchorId="70C82604" wp14:editId="49675200">
            <wp:extent cx="3710305" cy="2274031"/>
            <wp:effectExtent l="0" t="0" r="4445"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10305" cy="2274031"/>
                    </a:xfrm>
                    <a:prstGeom prst="rect">
                      <a:avLst/>
                    </a:prstGeom>
                  </pic:spPr>
                </pic:pic>
              </a:graphicData>
            </a:graphic>
          </wp:inline>
        </w:drawing>
      </w:r>
    </w:p>
    <w:p w14:paraId="0ADCAB5A" w14:textId="77777777" w:rsidR="00373F26" w:rsidRDefault="007159E1" w:rsidP="007159E1">
      <w:pPr>
        <w:pStyle w:val="Caption"/>
      </w:pPr>
      <w:bookmarkStart w:id="116" w:name="_Ref396497565"/>
      <w:bookmarkStart w:id="117" w:name="_Toc396905605"/>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8</w:t>
      </w:r>
      <w:r w:rsidR="005514D2">
        <w:fldChar w:fldCharType="end"/>
      </w:r>
      <w:bookmarkEnd w:id="116"/>
      <w:r w:rsidRPr="007159E1">
        <w:t xml:space="preserve"> </w:t>
      </w:r>
      <w:r>
        <w:t>Diagram Urutan Mengelola Rancangan Aktivitas Pembelajaran Siswa</w:t>
      </w:r>
      <w:bookmarkEnd w:id="117"/>
      <w:r w:rsidR="00373F26" w:rsidRPr="00373F26">
        <w:t xml:space="preserve"> </w:t>
      </w:r>
    </w:p>
    <w:p w14:paraId="4EA664C0" w14:textId="77777777" w:rsidR="007159E1" w:rsidRDefault="007159E1" w:rsidP="007159E1">
      <w:pPr>
        <w:pStyle w:val="Caption"/>
        <w:keepNext/>
      </w:pPr>
      <w:bookmarkStart w:id="118" w:name="_Ref396497764"/>
      <w:bookmarkStart w:id="119" w:name="_Toc396498082"/>
      <w:r>
        <w:lastRenderedPageBreak/>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7</w:t>
      </w:r>
      <w:r w:rsidR="003C0604">
        <w:fldChar w:fldCharType="end"/>
      </w:r>
      <w:bookmarkEnd w:id="118"/>
      <w:r w:rsidR="00B72461" w:rsidRPr="00B72461">
        <w:t xml:space="preserve"> </w:t>
      </w:r>
      <w:r w:rsidR="00B72461">
        <w:t>Spesifikasi Kasus Penggunaan Mengerjakan Aktivitas Pembelajaran</w:t>
      </w:r>
      <w:bookmarkEnd w:id="119"/>
    </w:p>
    <w:tbl>
      <w:tblPr>
        <w:tblStyle w:val="TableGrid"/>
        <w:tblW w:w="5670" w:type="dxa"/>
        <w:tblInd w:w="198" w:type="dxa"/>
        <w:tblLayout w:type="fixed"/>
        <w:tblLook w:val="04A0" w:firstRow="1" w:lastRow="0" w:firstColumn="1" w:lastColumn="0" w:noHBand="0" w:noVBand="1"/>
      </w:tblPr>
      <w:tblGrid>
        <w:gridCol w:w="1260"/>
        <w:gridCol w:w="4410"/>
      </w:tblGrid>
      <w:tr w:rsidR="0055076A" w14:paraId="546561DB" w14:textId="77777777" w:rsidTr="0025550A">
        <w:tc>
          <w:tcPr>
            <w:tcW w:w="1260" w:type="dxa"/>
            <w:shd w:val="clear" w:color="auto" w:fill="BFBFBF" w:themeFill="background1" w:themeFillShade="BF"/>
          </w:tcPr>
          <w:p w14:paraId="6073F769" w14:textId="77777777" w:rsidR="0055076A" w:rsidRPr="00B539E7" w:rsidRDefault="0055076A" w:rsidP="0055076A">
            <w:pPr>
              <w:tabs>
                <w:tab w:val="left" w:pos="2246"/>
              </w:tabs>
              <w:rPr>
                <w:b/>
                <w:sz w:val="20"/>
                <w:szCs w:val="20"/>
              </w:rPr>
            </w:pPr>
            <w:r w:rsidRPr="00B539E7">
              <w:rPr>
                <w:b/>
                <w:sz w:val="20"/>
                <w:szCs w:val="20"/>
              </w:rPr>
              <w:t>Nama</w:t>
            </w:r>
          </w:p>
        </w:tc>
        <w:tc>
          <w:tcPr>
            <w:tcW w:w="4410" w:type="dxa"/>
            <w:shd w:val="clear" w:color="auto" w:fill="BFBFBF" w:themeFill="background1" w:themeFillShade="BF"/>
          </w:tcPr>
          <w:p w14:paraId="5BE752EE" w14:textId="77777777" w:rsidR="0055076A" w:rsidRPr="00C204D7" w:rsidRDefault="00D77DCB" w:rsidP="0055076A">
            <w:pPr>
              <w:rPr>
                <w:sz w:val="20"/>
                <w:szCs w:val="20"/>
              </w:rPr>
            </w:pPr>
            <w:r>
              <w:rPr>
                <w:sz w:val="20"/>
                <w:szCs w:val="20"/>
              </w:rPr>
              <w:t>Mengerjakan aktivitas pembelajaran</w:t>
            </w:r>
          </w:p>
        </w:tc>
      </w:tr>
      <w:tr w:rsidR="0055076A" w14:paraId="2398B007" w14:textId="77777777" w:rsidTr="0025550A">
        <w:tc>
          <w:tcPr>
            <w:tcW w:w="1260" w:type="dxa"/>
            <w:shd w:val="clear" w:color="auto" w:fill="BFBFBF" w:themeFill="background1" w:themeFillShade="BF"/>
          </w:tcPr>
          <w:p w14:paraId="5067EFE4" w14:textId="77777777" w:rsidR="0055076A" w:rsidRPr="00B539E7" w:rsidRDefault="0055076A" w:rsidP="0055076A">
            <w:pPr>
              <w:tabs>
                <w:tab w:val="left" w:pos="2246"/>
              </w:tabs>
              <w:rPr>
                <w:b/>
                <w:sz w:val="20"/>
                <w:szCs w:val="20"/>
              </w:rPr>
            </w:pPr>
            <w:r w:rsidRPr="00B539E7">
              <w:rPr>
                <w:b/>
                <w:sz w:val="20"/>
                <w:szCs w:val="20"/>
              </w:rPr>
              <w:t>Kode</w:t>
            </w:r>
          </w:p>
        </w:tc>
        <w:tc>
          <w:tcPr>
            <w:tcW w:w="4410" w:type="dxa"/>
          </w:tcPr>
          <w:p w14:paraId="3E6AD5CB" w14:textId="77777777" w:rsidR="0055076A" w:rsidRPr="00272980" w:rsidRDefault="0055076A" w:rsidP="0055076A">
            <w:pPr>
              <w:jc w:val="left"/>
              <w:rPr>
                <w:sz w:val="20"/>
                <w:szCs w:val="20"/>
              </w:rPr>
            </w:pPr>
            <w:r>
              <w:rPr>
                <w:sz w:val="20"/>
                <w:szCs w:val="20"/>
              </w:rPr>
              <w:t>TA-UC0003</w:t>
            </w:r>
          </w:p>
        </w:tc>
      </w:tr>
      <w:tr w:rsidR="0055076A" w14:paraId="3F7F2614" w14:textId="77777777" w:rsidTr="0025550A">
        <w:tc>
          <w:tcPr>
            <w:tcW w:w="1260" w:type="dxa"/>
            <w:shd w:val="clear" w:color="auto" w:fill="BFBFBF" w:themeFill="background1" w:themeFillShade="BF"/>
          </w:tcPr>
          <w:p w14:paraId="33A5C9DF" w14:textId="77777777" w:rsidR="0055076A" w:rsidRPr="00B539E7" w:rsidRDefault="0055076A" w:rsidP="0055076A">
            <w:pPr>
              <w:tabs>
                <w:tab w:val="left" w:pos="2246"/>
              </w:tabs>
              <w:rPr>
                <w:b/>
                <w:sz w:val="20"/>
                <w:szCs w:val="20"/>
              </w:rPr>
            </w:pPr>
            <w:r w:rsidRPr="00B539E7">
              <w:rPr>
                <w:b/>
                <w:sz w:val="20"/>
                <w:szCs w:val="20"/>
              </w:rPr>
              <w:t>Deskripsi</w:t>
            </w:r>
          </w:p>
        </w:tc>
        <w:tc>
          <w:tcPr>
            <w:tcW w:w="4410" w:type="dxa"/>
          </w:tcPr>
          <w:p w14:paraId="7A3E34DE" w14:textId="77777777" w:rsidR="0055076A" w:rsidRPr="00392CF7" w:rsidRDefault="0055076A" w:rsidP="0025550A">
            <w:pPr>
              <w:rPr>
                <w:sz w:val="20"/>
                <w:szCs w:val="20"/>
              </w:rPr>
            </w:pPr>
            <w:r w:rsidRPr="00392CF7">
              <w:rPr>
                <w:sz w:val="20"/>
                <w:szCs w:val="20"/>
              </w:rPr>
              <w:t xml:space="preserve">Fitur ini digunakan oleh siswa untuk melakukan aktivitas belajar yang </w:t>
            </w:r>
            <w:r w:rsidR="0025550A">
              <w:rPr>
                <w:sz w:val="20"/>
                <w:szCs w:val="20"/>
              </w:rPr>
              <w:t>telah</w:t>
            </w:r>
            <w:r w:rsidRPr="00392CF7">
              <w:rPr>
                <w:sz w:val="20"/>
                <w:szCs w:val="20"/>
              </w:rPr>
              <w:t xml:space="preserve"> dirancang </w:t>
            </w:r>
            <w:r w:rsidR="0025550A">
              <w:rPr>
                <w:sz w:val="20"/>
                <w:szCs w:val="20"/>
              </w:rPr>
              <w:t xml:space="preserve">oleh </w:t>
            </w:r>
            <w:r w:rsidRPr="00392CF7">
              <w:rPr>
                <w:sz w:val="20"/>
                <w:szCs w:val="20"/>
              </w:rPr>
              <w:t>pendidik</w:t>
            </w:r>
            <w:r>
              <w:rPr>
                <w:sz w:val="20"/>
                <w:szCs w:val="20"/>
              </w:rPr>
              <w:t xml:space="preserve"> dan</w:t>
            </w:r>
            <w:r w:rsidRPr="00392CF7">
              <w:rPr>
                <w:sz w:val="20"/>
                <w:szCs w:val="20"/>
              </w:rPr>
              <w:t xml:space="preserve"> tergolong dalam skala prioritas tinggi, karena fitur ini adalah proses utama dalam pembelajaran siswa dengan kebutuhan khusus. Dalam aktivitas pembelajaran terdapat empat jenis aktivitas yang berbeda seperti</w:t>
            </w:r>
            <w:r>
              <w:rPr>
                <w:sz w:val="20"/>
                <w:szCs w:val="20"/>
              </w:rPr>
              <w:t xml:space="preserve"> eksplorasi,</w:t>
            </w:r>
            <w:r w:rsidRPr="00392CF7">
              <w:rPr>
                <w:sz w:val="20"/>
                <w:szCs w:val="20"/>
              </w:rPr>
              <w:t xml:space="preserve"> asosiasi, teka-teki, dan penyortiran. Setiap aktivitas tersebut dapat melatih perkembangan kemampuan siswa dalam bahasa, matematika, kesadaran lingkungan, kemandirian, dan sosial</w:t>
            </w:r>
          </w:p>
        </w:tc>
      </w:tr>
      <w:tr w:rsidR="0055076A" w14:paraId="31C69423" w14:textId="77777777" w:rsidTr="0025550A">
        <w:tc>
          <w:tcPr>
            <w:tcW w:w="1260" w:type="dxa"/>
            <w:shd w:val="clear" w:color="auto" w:fill="BFBFBF" w:themeFill="background1" w:themeFillShade="BF"/>
          </w:tcPr>
          <w:p w14:paraId="0BE4A9CE" w14:textId="77777777" w:rsidR="0055076A" w:rsidRPr="00B539E7" w:rsidRDefault="0055076A" w:rsidP="0055076A">
            <w:pPr>
              <w:tabs>
                <w:tab w:val="left" w:pos="2246"/>
              </w:tabs>
              <w:rPr>
                <w:b/>
                <w:sz w:val="20"/>
                <w:szCs w:val="20"/>
              </w:rPr>
            </w:pPr>
            <w:r w:rsidRPr="00B539E7">
              <w:rPr>
                <w:b/>
                <w:sz w:val="20"/>
                <w:szCs w:val="20"/>
              </w:rPr>
              <w:t>Tipe</w:t>
            </w:r>
          </w:p>
        </w:tc>
        <w:tc>
          <w:tcPr>
            <w:tcW w:w="4410" w:type="dxa"/>
          </w:tcPr>
          <w:p w14:paraId="5E5303D3" w14:textId="77777777" w:rsidR="0055076A" w:rsidRPr="00B539E7" w:rsidRDefault="0055076A" w:rsidP="0055076A">
            <w:pPr>
              <w:rPr>
                <w:sz w:val="20"/>
                <w:szCs w:val="20"/>
              </w:rPr>
            </w:pPr>
            <w:r>
              <w:rPr>
                <w:sz w:val="20"/>
                <w:szCs w:val="20"/>
              </w:rPr>
              <w:t>Fungsional</w:t>
            </w:r>
          </w:p>
        </w:tc>
      </w:tr>
      <w:tr w:rsidR="0055076A" w14:paraId="687DE5A1" w14:textId="77777777" w:rsidTr="0025550A">
        <w:trPr>
          <w:trHeight w:val="228"/>
        </w:trPr>
        <w:tc>
          <w:tcPr>
            <w:tcW w:w="1260" w:type="dxa"/>
            <w:shd w:val="clear" w:color="auto" w:fill="BFBFBF" w:themeFill="background1" w:themeFillShade="BF"/>
          </w:tcPr>
          <w:p w14:paraId="2A2DDE6E" w14:textId="77777777" w:rsidR="0055076A" w:rsidRPr="00B539E7" w:rsidRDefault="0055076A" w:rsidP="0055076A">
            <w:pPr>
              <w:tabs>
                <w:tab w:val="left" w:pos="2246"/>
              </w:tabs>
              <w:rPr>
                <w:b/>
                <w:sz w:val="20"/>
                <w:szCs w:val="20"/>
              </w:rPr>
            </w:pPr>
            <w:r w:rsidRPr="00B539E7">
              <w:rPr>
                <w:b/>
                <w:sz w:val="20"/>
                <w:szCs w:val="20"/>
              </w:rPr>
              <w:t>Pemicu</w:t>
            </w:r>
          </w:p>
        </w:tc>
        <w:tc>
          <w:tcPr>
            <w:tcW w:w="4410" w:type="dxa"/>
          </w:tcPr>
          <w:p w14:paraId="3CBAE206" w14:textId="77777777" w:rsidR="0055076A" w:rsidRPr="00392CF7" w:rsidRDefault="0055076A" w:rsidP="0055076A">
            <w:pPr>
              <w:rPr>
                <w:sz w:val="20"/>
                <w:szCs w:val="20"/>
              </w:rPr>
            </w:pPr>
            <w:r>
              <w:rPr>
                <w:sz w:val="20"/>
                <w:szCs w:val="20"/>
              </w:rPr>
              <w:t>Pengguna menekan tombol mulai aktivitas pembelajaran</w:t>
            </w:r>
          </w:p>
        </w:tc>
      </w:tr>
      <w:tr w:rsidR="0055076A" w14:paraId="2049F521" w14:textId="77777777" w:rsidTr="0025550A">
        <w:trPr>
          <w:trHeight w:val="255"/>
        </w:trPr>
        <w:tc>
          <w:tcPr>
            <w:tcW w:w="1260" w:type="dxa"/>
            <w:shd w:val="clear" w:color="auto" w:fill="BFBFBF" w:themeFill="background1" w:themeFillShade="BF"/>
          </w:tcPr>
          <w:p w14:paraId="40DF4F71" w14:textId="77777777" w:rsidR="0055076A" w:rsidRPr="00B539E7" w:rsidRDefault="0055076A" w:rsidP="0055076A">
            <w:pPr>
              <w:tabs>
                <w:tab w:val="left" w:pos="2246"/>
              </w:tabs>
              <w:rPr>
                <w:b/>
                <w:sz w:val="20"/>
                <w:szCs w:val="20"/>
              </w:rPr>
            </w:pPr>
            <w:r w:rsidRPr="00B539E7">
              <w:rPr>
                <w:b/>
                <w:sz w:val="20"/>
                <w:szCs w:val="20"/>
              </w:rPr>
              <w:t>Aktor</w:t>
            </w:r>
          </w:p>
        </w:tc>
        <w:tc>
          <w:tcPr>
            <w:tcW w:w="4410" w:type="dxa"/>
          </w:tcPr>
          <w:p w14:paraId="51F788DA" w14:textId="77777777" w:rsidR="0055076A" w:rsidRPr="00B539E7" w:rsidRDefault="0055076A" w:rsidP="0055076A">
            <w:pPr>
              <w:rPr>
                <w:sz w:val="20"/>
                <w:szCs w:val="20"/>
              </w:rPr>
            </w:pPr>
            <w:r>
              <w:rPr>
                <w:sz w:val="20"/>
                <w:szCs w:val="20"/>
              </w:rPr>
              <w:t>Siswa</w:t>
            </w:r>
          </w:p>
        </w:tc>
      </w:tr>
      <w:tr w:rsidR="0055076A" w14:paraId="676ABAAC" w14:textId="77777777" w:rsidTr="0025550A">
        <w:trPr>
          <w:trHeight w:val="264"/>
        </w:trPr>
        <w:tc>
          <w:tcPr>
            <w:tcW w:w="1260" w:type="dxa"/>
            <w:tcBorders>
              <w:bottom w:val="single" w:sz="4" w:space="0" w:color="000000"/>
            </w:tcBorders>
            <w:shd w:val="clear" w:color="auto" w:fill="BFBFBF" w:themeFill="background1" w:themeFillShade="BF"/>
          </w:tcPr>
          <w:p w14:paraId="504DB5F9" w14:textId="77777777" w:rsidR="0055076A" w:rsidRPr="00B539E7" w:rsidRDefault="0055076A" w:rsidP="0055076A">
            <w:pPr>
              <w:tabs>
                <w:tab w:val="left" w:pos="2246"/>
              </w:tabs>
              <w:rPr>
                <w:b/>
                <w:sz w:val="20"/>
                <w:szCs w:val="20"/>
              </w:rPr>
            </w:pPr>
            <w:r w:rsidRPr="00B539E7">
              <w:rPr>
                <w:b/>
                <w:sz w:val="20"/>
                <w:szCs w:val="20"/>
              </w:rPr>
              <w:t>Kondisi Awal</w:t>
            </w:r>
          </w:p>
        </w:tc>
        <w:tc>
          <w:tcPr>
            <w:tcW w:w="4410" w:type="dxa"/>
          </w:tcPr>
          <w:p w14:paraId="504AFA22" w14:textId="77777777" w:rsidR="0055076A" w:rsidRPr="00F92D35" w:rsidRDefault="0055076A" w:rsidP="0055076A">
            <w:pPr>
              <w:rPr>
                <w:sz w:val="20"/>
                <w:szCs w:val="20"/>
              </w:rPr>
            </w:pPr>
            <w:r>
              <w:rPr>
                <w:sz w:val="20"/>
                <w:szCs w:val="20"/>
              </w:rPr>
              <w:t>Sistem</w:t>
            </w:r>
            <w:r>
              <w:rPr>
                <w:i/>
                <w:sz w:val="20"/>
                <w:szCs w:val="20"/>
              </w:rPr>
              <w:t xml:space="preserve"> </w:t>
            </w:r>
            <w:r>
              <w:rPr>
                <w:sz w:val="20"/>
                <w:szCs w:val="20"/>
              </w:rPr>
              <w:t xml:space="preserve">menampilkan aktivitas pertama siswa </w:t>
            </w:r>
          </w:p>
        </w:tc>
      </w:tr>
      <w:tr w:rsidR="0055076A" w14:paraId="22108ECF" w14:textId="77777777" w:rsidTr="0025550A">
        <w:trPr>
          <w:trHeight w:val="264"/>
        </w:trPr>
        <w:tc>
          <w:tcPr>
            <w:tcW w:w="1260" w:type="dxa"/>
            <w:tcBorders>
              <w:bottom w:val="nil"/>
              <w:right w:val="nil"/>
            </w:tcBorders>
            <w:shd w:val="clear" w:color="auto" w:fill="BFBFBF" w:themeFill="background1" w:themeFillShade="BF"/>
          </w:tcPr>
          <w:p w14:paraId="04884DE7" w14:textId="77777777" w:rsidR="0055076A" w:rsidRPr="00B539E7" w:rsidRDefault="0055076A" w:rsidP="0055076A">
            <w:pPr>
              <w:tabs>
                <w:tab w:val="left" w:pos="2246"/>
              </w:tabs>
              <w:rPr>
                <w:b/>
                <w:sz w:val="20"/>
                <w:szCs w:val="20"/>
              </w:rPr>
            </w:pPr>
            <w:r>
              <w:rPr>
                <w:b/>
                <w:sz w:val="20"/>
                <w:szCs w:val="20"/>
              </w:rPr>
              <w:t>Aliran:</w:t>
            </w:r>
          </w:p>
        </w:tc>
        <w:tc>
          <w:tcPr>
            <w:tcW w:w="4410" w:type="dxa"/>
            <w:tcBorders>
              <w:left w:val="nil"/>
              <w:bottom w:val="single" w:sz="4" w:space="0" w:color="000000"/>
            </w:tcBorders>
            <w:shd w:val="clear" w:color="auto" w:fill="BFBFBF" w:themeFill="background1" w:themeFillShade="BF"/>
          </w:tcPr>
          <w:p w14:paraId="7C213C3B" w14:textId="77777777" w:rsidR="0055076A" w:rsidRPr="00B539E7" w:rsidRDefault="0055076A" w:rsidP="0055076A">
            <w:pPr>
              <w:rPr>
                <w:sz w:val="20"/>
                <w:szCs w:val="20"/>
              </w:rPr>
            </w:pPr>
          </w:p>
        </w:tc>
      </w:tr>
      <w:tr w:rsidR="0055076A" w14:paraId="2C5BECB2" w14:textId="77777777" w:rsidTr="0025550A">
        <w:trPr>
          <w:trHeight w:val="1290"/>
        </w:trPr>
        <w:tc>
          <w:tcPr>
            <w:tcW w:w="1260" w:type="dxa"/>
            <w:tcBorders>
              <w:top w:val="nil"/>
              <w:bottom w:val="nil"/>
            </w:tcBorders>
            <w:shd w:val="clear" w:color="auto" w:fill="BFBFBF" w:themeFill="background1" w:themeFillShade="BF"/>
          </w:tcPr>
          <w:p w14:paraId="704359E9" w14:textId="77777777" w:rsidR="0055076A" w:rsidRPr="00B43656" w:rsidRDefault="0055076A" w:rsidP="0055076A">
            <w:pPr>
              <w:pStyle w:val="ListParagraph"/>
              <w:numPr>
                <w:ilvl w:val="0"/>
                <w:numId w:val="19"/>
              </w:numPr>
              <w:tabs>
                <w:tab w:val="left" w:pos="2246"/>
              </w:tabs>
              <w:ind w:left="148" w:hanging="90"/>
              <w:rPr>
                <w:b/>
                <w:sz w:val="20"/>
                <w:szCs w:val="20"/>
              </w:rPr>
            </w:pPr>
            <w:r w:rsidRPr="00B43656">
              <w:rPr>
                <w:b/>
                <w:sz w:val="20"/>
                <w:szCs w:val="20"/>
              </w:rPr>
              <w:t>Kejadian Normal</w:t>
            </w:r>
          </w:p>
        </w:tc>
        <w:tc>
          <w:tcPr>
            <w:tcW w:w="4410" w:type="dxa"/>
            <w:vMerge w:val="restart"/>
          </w:tcPr>
          <w:p w14:paraId="62DD411E" w14:textId="77777777" w:rsidR="0055076A" w:rsidRPr="00627009" w:rsidRDefault="0055076A" w:rsidP="00D77DCB">
            <w:pPr>
              <w:pStyle w:val="ListParagraph"/>
              <w:numPr>
                <w:ilvl w:val="5"/>
                <w:numId w:val="39"/>
              </w:numPr>
              <w:ind w:left="328" w:hanging="270"/>
              <w:rPr>
                <w:sz w:val="20"/>
                <w:szCs w:val="20"/>
              </w:rPr>
            </w:pPr>
            <w:r w:rsidRPr="00627009">
              <w:rPr>
                <w:sz w:val="20"/>
                <w:szCs w:val="20"/>
              </w:rPr>
              <w:t>Siswa masuk ke halaman proses pembelajaran</w:t>
            </w:r>
          </w:p>
          <w:p w14:paraId="5D18174E" w14:textId="77777777" w:rsidR="0055076A" w:rsidRPr="00627009" w:rsidRDefault="0055076A" w:rsidP="00D77DCB">
            <w:pPr>
              <w:pStyle w:val="ListParagraph"/>
              <w:numPr>
                <w:ilvl w:val="5"/>
                <w:numId w:val="39"/>
              </w:numPr>
              <w:ind w:left="328" w:hanging="263"/>
              <w:rPr>
                <w:sz w:val="20"/>
                <w:szCs w:val="20"/>
              </w:rPr>
            </w:pPr>
            <w:r w:rsidRPr="00627009">
              <w:rPr>
                <w:sz w:val="20"/>
                <w:szCs w:val="20"/>
              </w:rPr>
              <w:t>Siswa melihat persoalan yang akan mereka kerjakan</w:t>
            </w:r>
          </w:p>
          <w:p w14:paraId="0042EB66" w14:textId="77777777" w:rsidR="0055076A" w:rsidRPr="00627009" w:rsidRDefault="0055076A" w:rsidP="00D77DCB">
            <w:pPr>
              <w:pStyle w:val="ListParagraph"/>
              <w:numPr>
                <w:ilvl w:val="5"/>
                <w:numId w:val="39"/>
              </w:numPr>
              <w:ind w:left="328" w:hanging="263"/>
              <w:rPr>
                <w:sz w:val="20"/>
                <w:szCs w:val="20"/>
              </w:rPr>
            </w:pPr>
            <w:r w:rsidRPr="00627009">
              <w:rPr>
                <w:sz w:val="20"/>
                <w:szCs w:val="20"/>
              </w:rPr>
              <w:t>Siswa mengerjakan aktivitas yang diberikan oleh pendidik</w:t>
            </w:r>
          </w:p>
          <w:p w14:paraId="224D564A" w14:textId="77777777" w:rsidR="0055076A" w:rsidRPr="00627009" w:rsidRDefault="0055076A" w:rsidP="00D77DCB">
            <w:pPr>
              <w:pStyle w:val="ListParagraph"/>
              <w:numPr>
                <w:ilvl w:val="5"/>
                <w:numId w:val="39"/>
              </w:numPr>
              <w:ind w:left="328" w:hanging="263"/>
              <w:rPr>
                <w:sz w:val="20"/>
                <w:szCs w:val="20"/>
              </w:rPr>
            </w:pPr>
            <w:r w:rsidRPr="00627009">
              <w:rPr>
                <w:sz w:val="20"/>
                <w:szCs w:val="20"/>
              </w:rPr>
              <w:t>Sistem memberikan hasil evaluasi belajar siswa dari aktivitas yang telah dikerjakan</w:t>
            </w:r>
          </w:p>
          <w:p w14:paraId="0BF40B23" w14:textId="77777777" w:rsidR="0055076A" w:rsidRPr="0025550A" w:rsidRDefault="0055076A" w:rsidP="0055076A">
            <w:pPr>
              <w:pStyle w:val="ListParagraph"/>
              <w:numPr>
                <w:ilvl w:val="5"/>
                <w:numId w:val="39"/>
              </w:numPr>
              <w:ind w:left="328" w:hanging="263"/>
              <w:rPr>
                <w:sz w:val="20"/>
                <w:szCs w:val="20"/>
              </w:rPr>
            </w:pPr>
            <w:r w:rsidRPr="00627009">
              <w:rPr>
                <w:sz w:val="20"/>
                <w:szCs w:val="20"/>
              </w:rPr>
              <w:t xml:space="preserve">Sistem menyimpan hasil evaluasi belajar ke </w:t>
            </w:r>
            <w:r>
              <w:rPr>
                <w:i/>
                <w:sz w:val="20"/>
                <w:szCs w:val="20"/>
              </w:rPr>
              <w:t>WebStorage</w:t>
            </w:r>
          </w:p>
        </w:tc>
      </w:tr>
      <w:tr w:rsidR="0055076A" w14:paraId="59E76D64" w14:textId="77777777" w:rsidTr="0025550A">
        <w:trPr>
          <w:trHeight w:val="70"/>
        </w:trPr>
        <w:tc>
          <w:tcPr>
            <w:tcW w:w="1260" w:type="dxa"/>
            <w:tcBorders>
              <w:top w:val="nil"/>
              <w:bottom w:val="nil"/>
            </w:tcBorders>
            <w:shd w:val="clear" w:color="auto" w:fill="BFBFBF" w:themeFill="background1" w:themeFillShade="BF"/>
          </w:tcPr>
          <w:p w14:paraId="5D943E3B" w14:textId="77777777" w:rsidR="0055076A" w:rsidRPr="00B43656" w:rsidRDefault="0055076A" w:rsidP="0055076A">
            <w:pPr>
              <w:pStyle w:val="ListParagraph"/>
              <w:tabs>
                <w:tab w:val="left" w:pos="2246"/>
              </w:tabs>
              <w:ind w:left="148"/>
              <w:rPr>
                <w:b/>
                <w:sz w:val="20"/>
                <w:szCs w:val="20"/>
              </w:rPr>
            </w:pPr>
          </w:p>
        </w:tc>
        <w:tc>
          <w:tcPr>
            <w:tcW w:w="4410" w:type="dxa"/>
            <w:vMerge/>
          </w:tcPr>
          <w:p w14:paraId="1B2447E9" w14:textId="77777777" w:rsidR="0055076A" w:rsidRPr="007B6208" w:rsidRDefault="0055076A" w:rsidP="0055076A">
            <w:pPr>
              <w:rPr>
                <w:sz w:val="20"/>
                <w:szCs w:val="20"/>
              </w:rPr>
            </w:pPr>
          </w:p>
        </w:tc>
      </w:tr>
      <w:tr w:rsidR="0055076A" w14:paraId="365D5CC4" w14:textId="77777777" w:rsidTr="0025550A">
        <w:trPr>
          <w:trHeight w:val="60"/>
        </w:trPr>
        <w:tc>
          <w:tcPr>
            <w:tcW w:w="1260" w:type="dxa"/>
            <w:tcBorders>
              <w:top w:val="nil"/>
            </w:tcBorders>
            <w:shd w:val="clear" w:color="auto" w:fill="BFBFBF" w:themeFill="background1" w:themeFillShade="BF"/>
          </w:tcPr>
          <w:p w14:paraId="1E5C7490" w14:textId="77777777" w:rsidR="0055076A" w:rsidRPr="00B43656" w:rsidRDefault="0055076A" w:rsidP="0055076A">
            <w:pPr>
              <w:pStyle w:val="ListParagraph"/>
              <w:numPr>
                <w:ilvl w:val="0"/>
                <w:numId w:val="19"/>
              </w:numPr>
              <w:tabs>
                <w:tab w:val="left" w:pos="2246"/>
              </w:tabs>
              <w:ind w:left="148" w:right="-94" w:hanging="90"/>
              <w:rPr>
                <w:b/>
                <w:sz w:val="20"/>
                <w:szCs w:val="20"/>
              </w:rPr>
            </w:pPr>
            <w:r w:rsidRPr="00B43656">
              <w:rPr>
                <w:b/>
                <w:sz w:val="20"/>
                <w:szCs w:val="20"/>
              </w:rPr>
              <w:t>Kejadian Alternatif</w:t>
            </w:r>
          </w:p>
        </w:tc>
        <w:tc>
          <w:tcPr>
            <w:tcW w:w="4410" w:type="dxa"/>
          </w:tcPr>
          <w:p w14:paraId="5BF08CFB" w14:textId="77777777" w:rsidR="0055076A" w:rsidRPr="00DA1B3D" w:rsidRDefault="0055076A" w:rsidP="0055076A">
            <w:pPr>
              <w:rPr>
                <w:sz w:val="20"/>
                <w:szCs w:val="20"/>
              </w:rPr>
            </w:pPr>
            <w:r>
              <w:rPr>
                <w:sz w:val="20"/>
                <w:szCs w:val="20"/>
              </w:rPr>
              <w:t>Tidak ada</w:t>
            </w:r>
          </w:p>
        </w:tc>
      </w:tr>
      <w:tr w:rsidR="0055076A" w14:paraId="318F4514" w14:textId="77777777" w:rsidTr="0025550A">
        <w:trPr>
          <w:trHeight w:val="462"/>
        </w:trPr>
        <w:tc>
          <w:tcPr>
            <w:tcW w:w="1260" w:type="dxa"/>
            <w:shd w:val="clear" w:color="auto" w:fill="BFBFBF" w:themeFill="background1" w:themeFillShade="BF"/>
          </w:tcPr>
          <w:p w14:paraId="36BC8E0A" w14:textId="77777777" w:rsidR="0055076A" w:rsidRPr="00B539E7" w:rsidRDefault="0055076A" w:rsidP="0055076A">
            <w:pPr>
              <w:tabs>
                <w:tab w:val="left" w:pos="2246"/>
              </w:tabs>
              <w:rPr>
                <w:b/>
                <w:sz w:val="20"/>
                <w:szCs w:val="20"/>
              </w:rPr>
            </w:pPr>
            <w:r w:rsidRPr="00B539E7">
              <w:rPr>
                <w:b/>
                <w:sz w:val="20"/>
                <w:szCs w:val="20"/>
              </w:rPr>
              <w:t>Kondisi Akhir</w:t>
            </w:r>
          </w:p>
        </w:tc>
        <w:tc>
          <w:tcPr>
            <w:tcW w:w="4410" w:type="dxa"/>
          </w:tcPr>
          <w:p w14:paraId="7AA1F05E" w14:textId="77777777" w:rsidR="0055076A" w:rsidRPr="00213305" w:rsidRDefault="0055076A" w:rsidP="0055076A">
            <w:pPr>
              <w:rPr>
                <w:sz w:val="20"/>
                <w:szCs w:val="20"/>
              </w:rPr>
            </w:pPr>
            <w:r>
              <w:rPr>
                <w:sz w:val="20"/>
                <w:szCs w:val="20"/>
              </w:rPr>
              <w:t>Sistem menampilkan hasil evaluasi aktivitas pembelajaran</w:t>
            </w:r>
          </w:p>
        </w:tc>
      </w:tr>
      <w:tr w:rsidR="0055076A" w14:paraId="15996BB2" w14:textId="77777777" w:rsidTr="0025550A">
        <w:trPr>
          <w:trHeight w:val="354"/>
        </w:trPr>
        <w:tc>
          <w:tcPr>
            <w:tcW w:w="1260" w:type="dxa"/>
            <w:shd w:val="clear" w:color="auto" w:fill="BFBFBF" w:themeFill="background1" w:themeFillShade="BF"/>
          </w:tcPr>
          <w:p w14:paraId="6059DEB7" w14:textId="77777777" w:rsidR="0055076A" w:rsidRPr="00B539E7" w:rsidRDefault="0055076A" w:rsidP="0055076A">
            <w:pPr>
              <w:tabs>
                <w:tab w:val="left" w:pos="2246"/>
              </w:tabs>
              <w:rPr>
                <w:b/>
                <w:sz w:val="20"/>
                <w:szCs w:val="20"/>
              </w:rPr>
            </w:pPr>
            <w:r w:rsidRPr="00B539E7">
              <w:rPr>
                <w:b/>
                <w:sz w:val="20"/>
                <w:szCs w:val="20"/>
              </w:rPr>
              <w:t>Kebutuhan Khusus</w:t>
            </w:r>
          </w:p>
        </w:tc>
        <w:tc>
          <w:tcPr>
            <w:tcW w:w="4410" w:type="dxa"/>
          </w:tcPr>
          <w:p w14:paraId="72C1F323" w14:textId="77777777" w:rsidR="0055076A" w:rsidRPr="00B539E7" w:rsidRDefault="0055076A" w:rsidP="0055076A">
            <w:pPr>
              <w:rPr>
                <w:sz w:val="20"/>
                <w:szCs w:val="20"/>
              </w:rPr>
            </w:pPr>
            <w:r>
              <w:rPr>
                <w:sz w:val="20"/>
                <w:szCs w:val="20"/>
              </w:rPr>
              <w:t>Tidak ada</w:t>
            </w:r>
          </w:p>
        </w:tc>
      </w:tr>
    </w:tbl>
    <w:p w14:paraId="39C54762" w14:textId="77777777" w:rsidR="0070795F" w:rsidRPr="0070795F" w:rsidRDefault="0070795F" w:rsidP="0070795F">
      <w:pPr>
        <w:pStyle w:val="ListParagraph"/>
        <w:numPr>
          <w:ilvl w:val="1"/>
          <w:numId w:val="39"/>
        </w:numPr>
        <w:tabs>
          <w:tab w:val="left" w:pos="990"/>
        </w:tabs>
        <w:spacing w:before="240"/>
        <w:contextualSpacing w:val="0"/>
        <w:outlineLvl w:val="3"/>
        <w:rPr>
          <w:b/>
          <w:bCs/>
          <w:vanish/>
          <w:spacing w:val="5"/>
          <w:sz w:val="24"/>
          <w:szCs w:val="24"/>
          <w:lang w:val="id-ID"/>
        </w:rPr>
      </w:pPr>
    </w:p>
    <w:p w14:paraId="60504B86" w14:textId="77777777" w:rsidR="0070795F" w:rsidRPr="0070795F" w:rsidRDefault="0070795F" w:rsidP="0070795F">
      <w:pPr>
        <w:pStyle w:val="ListParagraph"/>
        <w:numPr>
          <w:ilvl w:val="1"/>
          <w:numId w:val="39"/>
        </w:numPr>
        <w:tabs>
          <w:tab w:val="left" w:pos="990"/>
        </w:tabs>
        <w:spacing w:before="240"/>
        <w:contextualSpacing w:val="0"/>
        <w:outlineLvl w:val="3"/>
        <w:rPr>
          <w:b/>
          <w:bCs/>
          <w:vanish/>
          <w:spacing w:val="5"/>
          <w:sz w:val="24"/>
          <w:szCs w:val="24"/>
          <w:lang w:val="id-ID"/>
        </w:rPr>
      </w:pPr>
    </w:p>
    <w:p w14:paraId="036E341E" w14:textId="77777777" w:rsidR="0070795F" w:rsidRPr="0070795F" w:rsidRDefault="0070795F" w:rsidP="0070795F">
      <w:pPr>
        <w:pStyle w:val="ListParagraph"/>
        <w:numPr>
          <w:ilvl w:val="2"/>
          <w:numId w:val="39"/>
        </w:numPr>
        <w:tabs>
          <w:tab w:val="left" w:pos="990"/>
        </w:tabs>
        <w:spacing w:before="240"/>
        <w:contextualSpacing w:val="0"/>
        <w:outlineLvl w:val="3"/>
        <w:rPr>
          <w:b/>
          <w:bCs/>
          <w:vanish/>
          <w:spacing w:val="5"/>
          <w:sz w:val="24"/>
          <w:szCs w:val="24"/>
          <w:lang w:val="id-ID"/>
        </w:rPr>
      </w:pPr>
    </w:p>
    <w:p w14:paraId="35D20D9C" w14:textId="77777777" w:rsidR="0070795F" w:rsidRPr="0070795F" w:rsidRDefault="0070795F" w:rsidP="0070795F">
      <w:pPr>
        <w:pStyle w:val="ListParagraph"/>
        <w:numPr>
          <w:ilvl w:val="3"/>
          <w:numId w:val="39"/>
        </w:numPr>
        <w:tabs>
          <w:tab w:val="left" w:pos="990"/>
        </w:tabs>
        <w:spacing w:before="240"/>
        <w:contextualSpacing w:val="0"/>
        <w:outlineLvl w:val="3"/>
        <w:rPr>
          <w:b/>
          <w:bCs/>
          <w:vanish/>
          <w:spacing w:val="5"/>
          <w:sz w:val="24"/>
          <w:szCs w:val="24"/>
          <w:lang w:val="id-ID"/>
        </w:rPr>
      </w:pPr>
    </w:p>
    <w:p w14:paraId="5660E1AD" w14:textId="77777777" w:rsidR="000F1F84" w:rsidRDefault="00C600AB" w:rsidP="0070795F">
      <w:pPr>
        <w:pStyle w:val="Heading4"/>
        <w:numPr>
          <w:ilvl w:val="3"/>
          <w:numId w:val="7"/>
        </w:numPr>
        <w:tabs>
          <w:tab w:val="left" w:pos="990"/>
        </w:tabs>
        <w:spacing w:before="240"/>
        <w:ind w:left="720"/>
        <w:rPr>
          <w:lang w:val="en-US" w:eastAsia="en-US"/>
        </w:rPr>
      </w:pPr>
      <w:r w:rsidRPr="00C600AB">
        <w:t xml:space="preserve">Mengerjakan </w:t>
      </w:r>
      <w:r>
        <w:rPr>
          <w:lang w:val="en-US"/>
        </w:rPr>
        <w:t>A</w:t>
      </w:r>
      <w:r w:rsidRPr="00C600AB">
        <w:t xml:space="preserve">ktivitas </w:t>
      </w:r>
      <w:r>
        <w:rPr>
          <w:lang w:val="en-US"/>
        </w:rPr>
        <w:t>P</w:t>
      </w:r>
      <w:r w:rsidRPr="00C600AB">
        <w:t>embelajaran</w:t>
      </w:r>
    </w:p>
    <w:p w14:paraId="5DBE990A" w14:textId="77777777" w:rsidR="000F1F84" w:rsidRDefault="000F1F84" w:rsidP="000F1F84">
      <w:pPr>
        <w:ind w:firstLine="720"/>
        <w:rPr>
          <w:lang w:eastAsia="en-US"/>
        </w:rPr>
      </w:pPr>
      <w:r>
        <w:rPr>
          <w:lang w:eastAsia="en-US"/>
        </w:rPr>
        <w:t xml:space="preserve">Sistem menampilkan </w:t>
      </w:r>
      <w:r w:rsidR="004D38A7">
        <w:rPr>
          <w:lang w:eastAsia="en-US"/>
        </w:rPr>
        <w:t>aktivitas yang harus dikerjakan oleh siswa</w:t>
      </w:r>
      <w:r>
        <w:rPr>
          <w:lang w:eastAsia="en-US"/>
        </w:rPr>
        <w:t xml:space="preserve">. </w:t>
      </w:r>
      <w:r w:rsidR="00392CF7">
        <w:rPr>
          <w:lang w:eastAsia="en-US"/>
        </w:rPr>
        <w:t xml:space="preserve">Apabila siswa dapat mengerjakan aktivitas, maka jawaban siswa akan disimpan dalam </w:t>
      </w:r>
      <w:r w:rsidR="00E06187">
        <w:rPr>
          <w:lang w:eastAsia="en-US"/>
        </w:rPr>
        <w:t>basis data</w:t>
      </w:r>
      <w:r w:rsidR="00392CF7">
        <w:rPr>
          <w:lang w:eastAsia="en-US"/>
        </w:rPr>
        <w:t xml:space="preserve"> sedangkan jika siswa tidak dapat mengerjakan aktivitas, maka sistem akan menyimpan nilai 0 yang artinya siswa belum bisa mengerjakan aktivitas tersebut</w:t>
      </w:r>
      <w:r>
        <w:rPr>
          <w:lang w:eastAsia="en-US"/>
        </w:rPr>
        <w:t xml:space="preserve">. </w:t>
      </w:r>
      <w:r w:rsidRPr="00341118">
        <w:rPr>
          <w:lang w:eastAsia="en-US"/>
        </w:rPr>
        <w:t>Spesifikasi</w:t>
      </w:r>
      <w:r>
        <w:rPr>
          <w:lang w:eastAsia="en-US"/>
        </w:rPr>
        <w:t xml:space="preserve"> kasus penggunaan ini dicantumkan pada</w:t>
      </w:r>
      <w:r w:rsidR="00B72461">
        <w:rPr>
          <w:lang w:eastAsia="en-US"/>
        </w:rPr>
        <w:t xml:space="preserve"> </w:t>
      </w:r>
      <w:r w:rsidR="00B72461">
        <w:rPr>
          <w:lang w:eastAsia="en-US"/>
        </w:rPr>
        <w:fldChar w:fldCharType="begin"/>
      </w:r>
      <w:r w:rsidR="00B72461">
        <w:rPr>
          <w:lang w:eastAsia="en-US"/>
        </w:rPr>
        <w:instrText xml:space="preserve"> REF _Ref396497764 \h </w:instrText>
      </w:r>
      <w:r w:rsidR="00B72461">
        <w:rPr>
          <w:lang w:eastAsia="en-US"/>
        </w:rPr>
      </w:r>
      <w:r w:rsidR="00B72461">
        <w:rPr>
          <w:lang w:eastAsia="en-US"/>
        </w:rPr>
        <w:fldChar w:fldCharType="separate"/>
      </w:r>
      <w:r w:rsidR="002836B7">
        <w:t xml:space="preserve">Tabel </w:t>
      </w:r>
      <w:r w:rsidR="002836B7">
        <w:rPr>
          <w:noProof/>
        </w:rPr>
        <w:t>3</w:t>
      </w:r>
      <w:r w:rsidR="002836B7">
        <w:t>.</w:t>
      </w:r>
      <w:r w:rsidR="002836B7">
        <w:rPr>
          <w:noProof/>
        </w:rPr>
        <w:t>7</w:t>
      </w:r>
      <w:r w:rsidR="00B72461">
        <w:rPr>
          <w:lang w:eastAsia="en-US"/>
        </w:rPr>
        <w:fldChar w:fldCharType="end"/>
      </w:r>
      <w:r>
        <w:rPr>
          <w:lang w:eastAsia="en-US"/>
        </w:rPr>
        <w:t xml:space="preserve">. </w:t>
      </w:r>
      <w:r w:rsidR="004D38A7">
        <w:rPr>
          <w:lang w:eastAsia="en-US"/>
        </w:rPr>
        <w:t xml:space="preserve">Diagram aktivitas, diagram </w:t>
      </w:r>
      <w:r w:rsidR="004D38A7" w:rsidRPr="004D38A7">
        <w:rPr>
          <w:i/>
          <w:lang w:eastAsia="en-US"/>
        </w:rPr>
        <w:t>robustness</w:t>
      </w:r>
      <w:r w:rsidR="004D38A7">
        <w:rPr>
          <w:lang w:eastAsia="en-US"/>
        </w:rPr>
        <w:t>, dan diagram urutan</w:t>
      </w:r>
      <w:r>
        <w:rPr>
          <w:lang w:eastAsia="en-US"/>
        </w:rPr>
        <w:t xml:space="preserve"> dari kasus penggunaan ini dicantumkan pada</w:t>
      </w:r>
      <w:r w:rsidR="00B72461">
        <w:rPr>
          <w:lang w:eastAsia="en-US"/>
        </w:rPr>
        <w:t xml:space="preserve"> </w:t>
      </w:r>
      <w:r w:rsidR="00B72461">
        <w:rPr>
          <w:lang w:eastAsia="en-US"/>
        </w:rPr>
        <w:fldChar w:fldCharType="begin"/>
      </w:r>
      <w:r w:rsidR="00B72461">
        <w:rPr>
          <w:lang w:eastAsia="en-US"/>
        </w:rPr>
        <w:instrText xml:space="preserve"> REF _Ref396497765 \h </w:instrText>
      </w:r>
      <w:r w:rsidR="00B72461">
        <w:rPr>
          <w:lang w:eastAsia="en-US"/>
        </w:rPr>
      </w:r>
      <w:r w:rsidR="00B72461">
        <w:rPr>
          <w:lang w:eastAsia="en-US"/>
        </w:rPr>
        <w:fldChar w:fldCharType="separate"/>
      </w:r>
      <w:r w:rsidR="002836B7">
        <w:t xml:space="preserve">Gambar </w:t>
      </w:r>
      <w:r w:rsidR="002836B7">
        <w:rPr>
          <w:noProof/>
        </w:rPr>
        <w:t>3</w:t>
      </w:r>
      <w:r w:rsidR="002836B7">
        <w:t>.</w:t>
      </w:r>
      <w:r w:rsidR="002836B7">
        <w:rPr>
          <w:noProof/>
        </w:rPr>
        <w:t>9</w:t>
      </w:r>
      <w:r w:rsidR="00B72461">
        <w:rPr>
          <w:lang w:eastAsia="en-US"/>
        </w:rPr>
        <w:fldChar w:fldCharType="end"/>
      </w:r>
      <w:r w:rsidR="00B72461">
        <w:rPr>
          <w:lang w:eastAsia="en-US"/>
        </w:rPr>
        <w:t xml:space="preserve">, </w:t>
      </w:r>
      <w:r w:rsidR="00B72461">
        <w:rPr>
          <w:lang w:eastAsia="en-US"/>
        </w:rPr>
        <w:fldChar w:fldCharType="begin"/>
      </w:r>
      <w:r w:rsidR="00B72461">
        <w:rPr>
          <w:lang w:eastAsia="en-US"/>
        </w:rPr>
        <w:instrText xml:space="preserve"> REF _Ref396497766 \h </w:instrText>
      </w:r>
      <w:r w:rsidR="00B72461">
        <w:rPr>
          <w:lang w:eastAsia="en-US"/>
        </w:rPr>
      </w:r>
      <w:r w:rsidR="00B72461">
        <w:rPr>
          <w:lang w:eastAsia="en-US"/>
        </w:rPr>
        <w:fldChar w:fldCharType="separate"/>
      </w:r>
      <w:r w:rsidR="002836B7">
        <w:t xml:space="preserve">Gambar </w:t>
      </w:r>
      <w:r w:rsidR="002836B7">
        <w:rPr>
          <w:noProof/>
        </w:rPr>
        <w:t>3</w:t>
      </w:r>
      <w:r w:rsidR="002836B7">
        <w:t>.</w:t>
      </w:r>
      <w:r w:rsidR="002836B7">
        <w:rPr>
          <w:noProof/>
        </w:rPr>
        <w:t>10</w:t>
      </w:r>
      <w:r w:rsidR="00B72461">
        <w:rPr>
          <w:lang w:eastAsia="en-US"/>
        </w:rPr>
        <w:fldChar w:fldCharType="end"/>
      </w:r>
      <w:r w:rsidR="00B72461">
        <w:rPr>
          <w:lang w:eastAsia="en-US"/>
        </w:rPr>
        <w:t xml:space="preserve">, dan </w:t>
      </w:r>
      <w:r w:rsidR="00B72461">
        <w:rPr>
          <w:lang w:eastAsia="en-US"/>
        </w:rPr>
        <w:fldChar w:fldCharType="begin"/>
      </w:r>
      <w:r w:rsidR="00B72461">
        <w:rPr>
          <w:lang w:eastAsia="en-US"/>
        </w:rPr>
        <w:instrText xml:space="preserve"> REF _Ref396497767 \h </w:instrText>
      </w:r>
      <w:r w:rsidR="00B72461">
        <w:rPr>
          <w:lang w:eastAsia="en-US"/>
        </w:rPr>
      </w:r>
      <w:r w:rsidR="00B72461">
        <w:rPr>
          <w:lang w:eastAsia="en-US"/>
        </w:rPr>
        <w:fldChar w:fldCharType="separate"/>
      </w:r>
      <w:r w:rsidR="002836B7">
        <w:t xml:space="preserve">Gambar </w:t>
      </w:r>
      <w:r w:rsidR="002836B7">
        <w:rPr>
          <w:noProof/>
        </w:rPr>
        <w:t>3</w:t>
      </w:r>
      <w:r w:rsidR="002836B7">
        <w:t>.</w:t>
      </w:r>
      <w:r w:rsidR="002836B7">
        <w:rPr>
          <w:noProof/>
        </w:rPr>
        <w:t>11</w:t>
      </w:r>
      <w:r w:rsidR="00B72461">
        <w:rPr>
          <w:lang w:eastAsia="en-US"/>
        </w:rPr>
        <w:fldChar w:fldCharType="end"/>
      </w:r>
      <w:r>
        <w:rPr>
          <w:lang w:eastAsia="en-US"/>
        </w:rPr>
        <w:t>.</w:t>
      </w:r>
      <w:r w:rsidR="00373F26">
        <w:rPr>
          <w:lang w:eastAsia="en-US"/>
        </w:rPr>
        <w:t xml:space="preserve"> </w:t>
      </w:r>
    </w:p>
    <w:p w14:paraId="740203C0" w14:textId="77777777" w:rsidR="00CD23FC" w:rsidRDefault="00CD23FC" w:rsidP="00CD23FC">
      <w:pPr>
        <w:keepNext/>
        <w:jc w:val="center"/>
      </w:pPr>
    </w:p>
    <w:p w14:paraId="0C56C4E7" w14:textId="77777777" w:rsidR="00B72461" w:rsidRDefault="00CD23FC" w:rsidP="00B72461">
      <w:pPr>
        <w:keepNext/>
        <w:jc w:val="center"/>
      </w:pPr>
      <w:r>
        <w:rPr>
          <w:noProof/>
          <w:lang w:eastAsia="en-US"/>
        </w:rPr>
        <w:drawing>
          <wp:inline distT="0" distB="0" distL="0" distR="0" wp14:anchorId="1BC1AF3B" wp14:editId="706C2D1E">
            <wp:extent cx="3240634" cy="3569818"/>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40634" cy="3569818"/>
                    </a:xfrm>
                    <a:prstGeom prst="rect">
                      <a:avLst/>
                    </a:prstGeom>
                  </pic:spPr>
                </pic:pic>
              </a:graphicData>
            </a:graphic>
          </wp:inline>
        </w:drawing>
      </w:r>
    </w:p>
    <w:p w14:paraId="77CC97F9" w14:textId="77777777" w:rsidR="00CD23FC" w:rsidRDefault="00B72461" w:rsidP="00B72461">
      <w:pPr>
        <w:pStyle w:val="Caption"/>
      </w:pPr>
      <w:bookmarkStart w:id="120" w:name="_Ref396497765"/>
      <w:bookmarkStart w:id="121" w:name="_Toc396905606"/>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9</w:t>
      </w:r>
      <w:r w:rsidR="005514D2">
        <w:fldChar w:fldCharType="end"/>
      </w:r>
      <w:bookmarkEnd w:id="120"/>
      <w:r w:rsidRPr="00B72461">
        <w:t xml:space="preserve"> </w:t>
      </w:r>
      <w:r>
        <w:t>Diagram Aktivitas Mengerjakan Aktivitas Pembelajaran</w:t>
      </w:r>
      <w:bookmarkEnd w:id="121"/>
    </w:p>
    <w:p w14:paraId="7EEF2549" w14:textId="77777777" w:rsidR="00B72461" w:rsidRDefault="00364315" w:rsidP="00B72461">
      <w:pPr>
        <w:keepNext/>
        <w:jc w:val="center"/>
      </w:pPr>
      <w:r>
        <w:rPr>
          <w:noProof/>
          <w:lang w:eastAsia="en-US"/>
        </w:rPr>
        <w:lastRenderedPageBreak/>
        <w:drawing>
          <wp:inline distT="0" distB="0" distL="0" distR="0" wp14:anchorId="010BCB11" wp14:editId="3C7A05B2">
            <wp:extent cx="3432412" cy="2300697"/>
            <wp:effectExtent l="0" t="0" r="0" b="4445"/>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40605" cy="2306188"/>
                    </a:xfrm>
                    <a:prstGeom prst="rect">
                      <a:avLst/>
                    </a:prstGeom>
                  </pic:spPr>
                </pic:pic>
              </a:graphicData>
            </a:graphic>
          </wp:inline>
        </w:drawing>
      </w:r>
    </w:p>
    <w:p w14:paraId="37766F36" w14:textId="77777777" w:rsidR="00373F26" w:rsidRDefault="00B72461" w:rsidP="00B72461">
      <w:pPr>
        <w:pStyle w:val="Caption"/>
      </w:pPr>
      <w:bookmarkStart w:id="122" w:name="_Ref396497766"/>
      <w:bookmarkStart w:id="123" w:name="_Toc396905607"/>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0</w:t>
      </w:r>
      <w:r w:rsidR="005514D2">
        <w:fldChar w:fldCharType="end"/>
      </w:r>
      <w:bookmarkEnd w:id="122"/>
      <w:r w:rsidRPr="00B72461">
        <w:t xml:space="preserve"> </w:t>
      </w:r>
      <w:r>
        <w:t xml:space="preserve">Diagram </w:t>
      </w:r>
      <w:r w:rsidRPr="004D38A7">
        <w:rPr>
          <w:i/>
        </w:rPr>
        <w:t>Robustness</w:t>
      </w:r>
      <w:r>
        <w:t xml:space="preserve"> Mengerjakan Aktivitas Pembelajaran</w:t>
      </w:r>
      <w:bookmarkEnd w:id="123"/>
      <w:r w:rsidR="00373F26" w:rsidRPr="00373F26">
        <w:t xml:space="preserve"> </w:t>
      </w:r>
    </w:p>
    <w:p w14:paraId="559530AD" w14:textId="77777777" w:rsidR="00CD23FC" w:rsidRPr="00CD23FC" w:rsidRDefault="00CD23FC" w:rsidP="00CD23FC"/>
    <w:p w14:paraId="57793051" w14:textId="77777777" w:rsidR="00B72461" w:rsidRDefault="00364315" w:rsidP="00B72461">
      <w:pPr>
        <w:keepNext/>
        <w:jc w:val="center"/>
      </w:pPr>
      <w:r>
        <w:rPr>
          <w:noProof/>
          <w:lang w:eastAsia="en-US"/>
        </w:rPr>
        <w:drawing>
          <wp:inline distT="0" distB="0" distL="0" distR="0" wp14:anchorId="30395230" wp14:editId="2212B62F">
            <wp:extent cx="3568890" cy="2481932"/>
            <wp:effectExtent l="0" t="0" r="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73645" cy="2485239"/>
                    </a:xfrm>
                    <a:prstGeom prst="rect">
                      <a:avLst/>
                    </a:prstGeom>
                  </pic:spPr>
                </pic:pic>
              </a:graphicData>
            </a:graphic>
          </wp:inline>
        </w:drawing>
      </w:r>
    </w:p>
    <w:p w14:paraId="5F3F7A9A" w14:textId="77777777" w:rsidR="00373F26" w:rsidRDefault="00B72461" w:rsidP="00B72461">
      <w:pPr>
        <w:pStyle w:val="Caption"/>
      </w:pPr>
      <w:bookmarkStart w:id="124" w:name="_Ref396497767"/>
      <w:bookmarkStart w:id="125" w:name="_Toc396905608"/>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1</w:t>
      </w:r>
      <w:r w:rsidR="005514D2">
        <w:fldChar w:fldCharType="end"/>
      </w:r>
      <w:bookmarkEnd w:id="124"/>
      <w:r w:rsidRPr="00B72461">
        <w:t xml:space="preserve"> </w:t>
      </w:r>
      <w:r>
        <w:t>Diagram Urutan Mengerjakan Aktivitas Pembelajaran</w:t>
      </w:r>
      <w:bookmarkEnd w:id="125"/>
    </w:p>
    <w:p w14:paraId="214F445B" w14:textId="77777777" w:rsidR="007159E1" w:rsidRDefault="007159E1" w:rsidP="007159E1">
      <w:pPr>
        <w:pStyle w:val="Caption"/>
        <w:keepNext/>
      </w:pPr>
      <w:bookmarkStart w:id="126" w:name="_Ref396497772"/>
      <w:bookmarkStart w:id="127" w:name="_Toc396498083"/>
      <w:r>
        <w:lastRenderedPageBreak/>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8</w:t>
      </w:r>
      <w:r w:rsidR="003C0604">
        <w:fldChar w:fldCharType="end"/>
      </w:r>
      <w:bookmarkEnd w:id="126"/>
      <w:r w:rsidR="00B72461" w:rsidRPr="00B72461">
        <w:t xml:space="preserve"> </w:t>
      </w:r>
      <w:r w:rsidR="00B72461">
        <w:t xml:space="preserve">Spesifikasi Kasus Penggunaan </w:t>
      </w:r>
      <w:r w:rsidR="00B72461">
        <w:rPr>
          <w:szCs w:val="20"/>
        </w:rPr>
        <w:t>Mengelola Evaluasi Siswa</w:t>
      </w:r>
      <w:bookmarkEnd w:id="127"/>
    </w:p>
    <w:tbl>
      <w:tblPr>
        <w:tblStyle w:val="TableGrid"/>
        <w:tblW w:w="5850" w:type="dxa"/>
        <w:tblInd w:w="108" w:type="dxa"/>
        <w:tblLook w:val="04A0" w:firstRow="1" w:lastRow="0" w:firstColumn="1" w:lastColumn="0" w:noHBand="0" w:noVBand="1"/>
      </w:tblPr>
      <w:tblGrid>
        <w:gridCol w:w="1890"/>
        <w:gridCol w:w="3960"/>
      </w:tblGrid>
      <w:tr w:rsidR="0055076A" w14:paraId="2E689F0C" w14:textId="77777777" w:rsidTr="0025550A">
        <w:trPr>
          <w:trHeight w:val="255"/>
        </w:trPr>
        <w:tc>
          <w:tcPr>
            <w:tcW w:w="1890" w:type="dxa"/>
            <w:shd w:val="clear" w:color="auto" w:fill="BFBFBF" w:themeFill="background1" w:themeFillShade="BF"/>
          </w:tcPr>
          <w:p w14:paraId="78FE2BCD" w14:textId="77777777" w:rsidR="0055076A" w:rsidRPr="00B539E7" w:rsidRDefault="0055076A" w:rsidP="0055076A">
            <w:pPr>
              <w:tabs>
                <w:tab w:val="left" w:pos="2246"/>
              </w:tabs>
              <w:rPr>
                <w:b/>
                <w:sz w:val="20"/>
                <w:szCs w:val="20"/>
              </w:rPr>
            </w:pPr>
            <w:r w:rsidRPr="00B539E7">
              <w:rPr>
                <w:b/>
                <w:sz w:val="20"/>
                <w:szCs w:val="20"/>
              </w:rPr>
              <w:t>Nama</w:t>
            </w:r>
          </w:p>
        </w:tc>
        <w:tc>
          <w:tcPr>
            <w:tcW w:w="3960" w:type="dxa"/>
            <w:shd w:val="clear" w:color="auto" w:fill="BFBFBF" w:themeFill="background1" w:themeFillShade="BF"/>
          </w:tcPr>
          <w:p w14:paraId="49E34205" w14:textId="77777777" w:rsidR="0055076A" w:rsidRPr="00520116" w:rsidRDefault="00D77DCB" w:rsidP="0055076A">
            <w:pPr>
              <w:rPr>
                <w:sz w:val="20"/>
                <w:szCs w:val="20"/>
              </w:rPr>
            </w:pPr>
            <w:r>
              <w:rPr>
                <w:sz w:val="20"/>
                <w:szCs w:val="20"/>
              </w:rPr>
              <w:t>Mengelola evaluasi siswa</w:t>
            </w:r>
            <w:r w:rsidR="0055076A" w:rsidRPr="00520116">
              <w:rPr>
                <w:sz w:val="20"/>
                <w:szCs w:val="20"/>
              </w:rPr>
              <w:t xml:space="preserve"> </w:t>
            </w:r>
          </w:p>
        </w:tc>
      </w:tr>
      <w:tr w:rsidR="0055076A" w14:paraId="7A5AFCC6" w14:textId="77777777" w:rsidTr="0025550A">
        <w:trPr>
          <w:trHeight w:val="282"/>
        </w:trPr>
        <w:tc>
          <w:tcPr>
            <w:tcW w:w="1890" w:type="dxa"/>
            <w:shd w:val="clear" w:color="auto" w:fill="BFBFBF" w:themeFill="background1" w:themeFillShade="BF"/>
          </w:tcPr>
          <w:p w14:paraId="7EAA520B" w14:textId="77777777" w:rsidR="0055076A" w:rsidRPr="00B539E7" w:rsidRDefault="0055076A" w:rsidP="0055076A">
            <w:pPr>
              <w:tabs>
                <w:tab w:val="left" w:pos="2246"/>
              </w:tabs>
              <w:rPr>
                <w:b/>
                <w:sz w:val="20"/>
                <w:szCs w:val="20"/>
              </w:rPr>
            </w:pPr>
            <w:r w:rsidRPr="00B539E7">
              <w:rPr>
                <w:b/>
                <w:sz w:val="20"/>
                <w:szCs w:val="20"/>
              </w:rPr>
              <w:t>Kode</w:t>
            </w:r>
          </w:p>
        </w:tc>
        <w:tc>
          <w:tcPr>
            <w:tcW w:w="3960" w:type="dxa"/>
          </w:tcPr>
          <w:p w14:paraId="671A6329" w14:textId="77777777" w:rsidR="0055076A" w:rsidRPr="00272980" w:rsidRDefault="0055076A" w:rsidP="0055076A">
            <w:pPr>
              <w:jc w:val="left"/>
              <w:rPr>
                <w:sz w:val="20"/>
                <w:szCs w:val="20"/>
              </w:rPr>
            </w:pPr>
            <w:r>
              <w:rPr>
                <w:sz w:val="20"/>
                <w:szCs w:val="20"/>
              </w:rPr>
              <w:t>TA-UC0004</w:t>
            </w:r>
          </w:p>
        </w:tc>
      </w:tr>
      <w:tr w:rsidR="0055076A" w14:paraId="59E85B55" w14:textId="77777777" w:rsidTr="0025550A">
        <w:trPr>
          <w:trHeight w:val="1029"/>
        </w:trPr>
        <w:tc>
          <w:tcPr>
            <w:tcW w:w="1890" w:type="dxa"/>
            <w:shd w:val="clear" w:color="auto" w:fill="BFBFBF" w:themeFill="background1" w:themeFillShade="BF"/>
          </w:tcPr>
          <w:p w14:paraId="0FA032D1" w14:textId="77777777" w:rsidR="0055076A" w:rsidRPr="00B539E7" w:rsidRDefault="0055076A" w:rsidP="0055076A">
            <w:pPr>
              <w:tabs>
                <w:tab w:val="left" w:pos="2246"/>
              </w:tabs>
              <w:rPr>
                <w:b/>
                <w:sz w:val="20"/>
                <w:szCs w:val="20"/>
              </w:rPr>
            </w:pPr>
            <w:r w:rsidRPr="00B539E7">
              <w:rPr>
                <w:b/>
                <w:sz w:val="20"/>
                <w:szCs w:val="20"/>
              </w:rPr>
              <w:t>Deskripsi</w:t>
            </w:r>
          </w:p>
        </w:tc>
        <w:tc>
          <w:tcPr>
            <w:tcW w:w="3960" w:type="dxa"/>
          </w:tcPr>
          <w:p w14:paraId="0FCA2B35" w14:textId="77777777" w:rsidR="0055076A" w:rsidRPr="00EB6682" w:rsidRDefault="0055076A" w:rsidP="0055076A">
            <w:pPr>
              <w:rPr>
                <w:sz w:val="20"/>
                <w:szCs w:val="20"/>
              </w:rPr>
            </w:pPr>
            <w:r w:rsidRPr="00EB6682">
              <w:rPr>
                <w:sz w:val="20"/>
                <w:szCs w:val="20"/>
              </w:rPr>
              <w:t>Fitur ini digunakan untuk melihat perkembangan belajar siswa dan menampilkan grafik hasil aktivitas berdasarkan dari tanggal siswa mengerjakan aktivitas tersebut. Fitur ini tergolong dalam skala prioritas tinggi, karena fitur ini adalah proses kontrol pendidik terhadap pembelajaran siswa. Sehingga pendidik dapat melihat hasil perkembangan kemampuan siswa dan menambah informasi dalam mempertimbangkan aktivitas pembelajaran yang terbaik untuk siswa</w:t>
            </w:r>
          </w:p>
        </w:tc>
      </w:tr>
      <w:tr w:rsidR="0055076A" w14:paraId="32A85620" w14:textId="77777777" w:rsidTr="0025550A">
        <w:trPr>
          <w:trHeight w:val="282"/>
        </w:trPr>
        <w:tc>
          <w:tcPr>
            <w:tcW w:w="1890" w:type="dxa"/>
            <w:shd w:val="clear" w:color="auto" w:fill="BFBFBF" w:themeFill="background1" w:themeFillShade="BF"/>
          </w:tcPr>
          <w:p w14:paraId="4204A5DE" w14:textId="77777777" w:rsidR="0055076A" w:rsidRPr="00B539E7" w:rsidRDefault="0055076A" w:rsidP="0055076A">
            <w:pPr>
              <w:tabs>
                <w:tab w:val="left" w:pos="2246"/>
              </w:tabs>
              <w:rPr>
                <w:b/>
                <w:sz w:val="20"/>
                <w:szCs w:val="20"/>
              </w:rPr>
            </w:pPr>
            <w:r w:rsidRPr="00B539E7">
              <w:rPr>
                <w:b/>
                <w:sz w:val="20"/>
                <w:szCs w:val="20"/>
              </w:rPr>
              <w:t>Tipe</w:t>
            </w:r>
          </w:p>
        </w:tc>
        <w:tc>
          <w:tcPr>
            <w:tcW w:w="3960" w:type="dxa"/>
          </w:tcPr>
          <w:p w14:paraId="475C1542" w14:textId="77777777" w:rsidR="0055076A" w:rsidRPr="00B539E7" w:rsidRDefault="0055076A" w:rsidP="0055076A">
            <w:pPr>
              <w:rPr>
                <w:sz w:val="20"/>
                <w:szCs w:val="20"/>
              </w:rPr>
            </w:pPr>
            <w:r>
              <w:rPr>
                <w:sz w:val="20"/>
                <w:szCs w:val="20"/>
              </w:rPr>
              <w:t>Fungsional</w:t>
            </w:r>
          </w:p>
        </w:tc>
      </w:tr>
      <w:tr w:rsidR="0055076A" w14:paraId="5139063C" w14:textId="77777777" w:rsidTr="0025550A">
        <w:trPr>
          <w:trHeight w:val="273"/>
        </w:trPr>
        <w:tc>
          <w:tcPr>
            <w:tcW w:w="1890" w:type="dxa"/>
            <w:shd w:val="clear" w:color="auto" w:fill="BFBFBF" w:themeFill="background1" w:themeFillShade="BF"/>
          </w:tcPr>
          <w:p w14:paraId="7EFCD899" w14:textId="77777777" w:rsidR="0055076A" w:rsidRPr="00B539E7" w:rsidRDefault="0055076A" w:rsidP="0055076A">
            <w:pPr>
              <w:tabs>
                <w:tab w:val="left" w:pos="2246"/>
              </w:tabs>
              <w:rPr>
                <w:b/>
                <w:sz w:val="20"/>
                <w:szCs w:val="20"/>
              </w:rPr>
            </w:pPr>
            <w:r w:rsidRPr="00B539E7">
              <w:rPr>
                <w:b/>
                <w:sz w:val="20"/>
                <w:szCs w:val="20"/>
              </w:rPr>
              <w:t>Pemicu</w:t>
            </w:r>
          </w:p>
        </w:tc>
        <w:tc>
          <w:tcPr>
            <w:tcW w:w="3960" w:type="dxa"/>
          </w:tcPr>
          <w:p w14:paraId="450E50A8" w14:textId="77777777" w:rsidR="0055076A" w:rsidRPr="00224EA9" w:rsidRDefault="0055076A" w:rsidP="0055076A">
            <w:pPr>
              <w:rPr>
                <w:sz w:val="20"/>
                <w:szCs w:val="20"/>
              </w:rPr>
            </w:pPr>
            <w:r>
              <w:rPr>
                <w:sz w:val="20"/>
                <w:szCs w:val="20"/>
              </w:rPr>
              <w:t>Pengguna menekan tombol lihat progres siswa</w:t>
            </w:r>
          </w:p>
        </w:tc>
      </w:tr>
      <w:tr w:rsidR="0055076A" w14:paraId="77C858F0" w14:textId="77777777" w:rsidTr="0025550A">
        <w:trPr>
          <w:trHeight w:val="282"/>
        </w:trPr>
        <w:tc>
          <w:tcPr>
            <w:tcW w:w="1890" w:type="dxa"/>
            <w:shd w:val="clear" w:color="auto" w:fill="BFBFBF" w:themeFill="background1" w:themeFillShade="BF"/>
          </w:tcPr>
          <w:p w14:paraId="13B11766" w14:textId="77777777" w:rsidR="0055076A" w:rsidRPr="00B539E7" w:rsidRDefault="0055076A" w:rsidP="0055076A">
            <w:pPr>
              <w:tabs>
                <w:tab w:val="left" w:pos="2246"/>
              </w:tabs>
              <w:rPr>
                <w:b/>
                <w:sz w:val="20"/>
                <w:szCs w:val="20"/>
              </w:rPr>
            </w:pPr>
            <w:r w:rsidRPr="00B539E7">
              <w:rPr>
                <w:b/>
                <w:sz w:val="20"/>
                <w:szCs w:val="20"/>
              </w:rPr>
              <w:t>Aktor</w:t>
            </w:r>
          </w:p>
        </w:tc>
        <w:tc>
          <w:tcPr>
            <w:tcW w:w="3960" w:type="dxa"/>
          </w:tcPr>
          <w:p w14:paraId="0BDB513D" w14:textId="77777777" w:rsidR="0055076A" w:rsidRPr="00B539E7" w:rsidRDefault="0055076A" w:rsidP="0055076A">
            <w:pPr>
              <w:rPr>
                <w:sz w:val="20"/>
                <w:szCs w:val="20"/>
              </w:rPr>
            </w:pPr>
            <w:r>
              <w:rPr>
                <w:sz w:val="20"/>
                <w:szCs w:val="20"/>
              </w:rPr>
              <w:t>Pendidik</w:t>
            </w:r>
          </w:p>
        </w:tc>
      </w:tr>
      <w:tr w:rsidR="0055076A" w14:paraId="56DAB19A" w14:textId="77777777" w:rsidTr="0025550A">
        <w:trPr>
          <w:trHeight w:val="309"/>
        </w:trPr>
        <w:tc>
          <w:tcPr>
            <w:tcW w:w="1890" w:type="dxa"/>
            <w:tcBorders>
              <w:bottom w:val="single" w:sz="4" w:space="0" w:color="000000"/>
            </w:tcBorders>
            <w:shd w:val="clear" w:color="auto" w:fill="BFBFBF" w:themeFill="background1" w:themeFillShade="BF"/>
          </w:tcPr>
          <w:p w14:paraId="5C08EFD7" w14:textId="77777777" w:rsidR="0055076A" w:rsidRPr="00B539E7" w:rsidRDefault="0055076A" w:rsidP="0055076A">
            <w:pPr>
              <w:tabs>
                <w:tab w:val="left" w:pos="2246"/>
              </w:tabs>
              <w:rPr>
                <w:b/>
                <w:sz w:val="20"/>
                <w:szCs w:val="20"/>
              </w:rPr>
            </w:pPr>
            <w:r w:rsidRPr="00B539E7">
              <w:rPr>
                <w:b/>
                <w:sz w:val="20"/>
                <w:szCs w:val="20"/>
              </w:rPr>
              <w:t>Kondisi Awal</w:t>
            </w:r>
          </w:p>
        </w:tc>
        <w:tc>
          <w:tcPr>
            <w:tcW w:w="3960" w:type="dxa"/>
          </w:tcPr>
          <w:p w14:paraId="5DE5E04C" w14:textId="77777777" w:rsidR="0055076A" w:rsidRPr="00F92D35" w:rsidRDefault="0055076A" w:rsidP="0055076A">
            <w:pPr>
              <w:rPr>
                <w:sz w:val="20"/>
                <w:szCs w:val="20"/>
              </w:rPr>
            </w:pPr>
            <w:r>
              <w:rPr>
                <w:sz w:val="20"/>
                <w:szCs w:val="20"/>
              </w:rPr>
              <w:t>Sistem menampilkan daftar siswa</w:t>
            </w:r>
          </w:p>
        </w:tc>
      </w:tr>
      <w:tr w:rsidR="0055076A" w14:paraId="746D6D63" w14:textId="77777777" w:rsidTr="0025550A">
        <w:tc>
          <w:tcPr>
            <w:tcW w:w="1890" w:type="dxa"/>
            <w:tcBorders>
              <w:bottom w:val="nil"/>
              <w:right w:val="nil"/>
            </w:tcBorders>
            <w:shd w:val="clear" w:color="auto" w:fill="BFBFBF" w:themeFill="background1" w:themeFillShade="BF"/>
          </w:tcPr>
          <w:p w14:paraId="1EDC53AA" w14:textId="77777777" w:rsidR="0055076A" w:rsidRPr="00B539E7" w:rsidRDefault="0055076A" w:rsidP="0055076A">
            <w:pPr>
              <w:tabs>
                <w:tab w:val="left" w:pos="2246"/>
              </w:tabs>
              <w:rPr>
                <w:b/>
                <w:sz w:val="20"/>
                <w:szCs w:val="20"/>
              </w:rPr>
            </w:pPr>
            <w:r>
              <w:rPr>
                <w:b/>
                <w:sz w:val="20"/>
                <w:szCs w:val="20"/>
              </w:rPr>
              <w:t>Aliran:</w:t>
            </w:r>
          </w:p>
        </w:tc>
        <w:tc>
          <w:tcPr>
            <w:tcW w:w="3960" w:type="dxa"/>
            <w:tcBorders>
              <w:left w:val="nil"/>
            </w:tcBorders>
            <w:shd w:val="clear" w:color="auto" w:fill="BFBFBF" w:themeFill="background1" w:themeFillShade="BF"/>
          </w:tcPr>
          <w:p w14:paraId="058257C2" w14:textId="77777777" w:rsidR="0055076A" w:rsidRPr="00B539E7" w:rsidRDefault="0055076A" w:rsidP="0055076A">
            <w:pPr>
              <w:rPr>
                <w:sz w:val="20"/>
                <w:szCs w:val="20"/>
              </w:rPr>
            </w:pPr>
          </w:p>
        </w:tc>
      </w:tr>
      <w:tr w:rsidR="0055076A" w14:paraId="078059B8" w14:textId="77777777" w:rsidTr="0025550A">
        <w:trPr>
          <w:trHeight w:val="1641"/>
        </w:trPr>
        <w:tc>
          <w:tcPr>
            <w:tcW w:w="1890" w:type="dxa"/>
            <w:tcBorders>
              <w:top w:val="nil"/>
              <w:bottom w:val="nil"/>
            </w:tcBorders>
            <w:shd w:val="clear" w:color="auto" w:fill="BFBFBF" w:themeFill="background1" w:themeFillShade="BF"/>
          </w:tcPr>
          <w:p w14:paraId="250A6CD9" w14:textId="77777777" w:rsidR="0055076A" w:rsidRPr="00B43656" w:rsidRDefault="0055076A" w:rsidP="0055076A">
            <w:pPr>
              <w:pStyle w:val="ListParagraph"/>
              <w:numPr>
                <w:ilvl w:val="0"/>
                <w:numId w:val="19"/>
              </w:numPr>
              <w:tabs>
                <w:tab w:val="left" w:pos="2246"/>
              </w:tabs>
              <w:ind w:left="148" w:hanging="90"/>
              <w:rPr>
                <w:b/>
                <w:sz w:val="20"/>
                <w:szCs w:val="20"/>
              </w:rPr>
            </w:pPr>
            <w:r w:rsidRPr="00B43656">
              <w:rPr>
                <w:b/>
                <w:sz w:val="20"/>
                <w:szCs w:val="20"/>
              </w:rPr>
              <w:t>Kejadian Normal</w:t>
            </w:r>
          </w:p>
        </w:tc>
        <w:tc>
          <w:tcPr>
            <w:tcW w:w="3960" w:type="dxa"/>
          </w:tcPr>
          <w:p w14:paraId="1BFE7A4E" w14:textId="77777777" w:rsidR="0055076A" w:rsidRPr="00EB6682" w:rsidRDefault="0055076A" w:rsidP="0070795F">
            <w:pPr>
              <w:pStyle w:val="ListParagraph"/>
              <w:numPr>
                <w:ilvl w:val="5"/>
                <w:numId w:val="7"/>
              </w:numPr>
              <w:ind w:left="328" w:hanging="263"/>
              <w:rPr>
                <w:sz w:val="20"/>
                <w:szCs w:val="20"/>
              </w:rPr>
            </w:pPr>
            <w:r w:rsidRPr="00EB6682">
              <w:rPr>
                <w:sz w:val="20"/>
                <w:szCs w:val="20"/>
              </w:rPr>
              <w:t xml:space="preserve">Pendidik masuk ke halaman </w:t>
            </w:r>
            <w:r w:rsidR="00D825DD">
              <w:rPr>
                <w:sz w:val="20"/>
                <w:szCs w:val="20"/>
              </w:rPr>
              <w:t>progre</w:t>
            </w:r>
            <w:r w:rsidRPr="00EB6682">
              <w:rPr>
                <w:sz w:val="20"/>
                <w:szCs w:val="20"/>
              </w:rPr>
              <w:t>s siswa</w:t>
            </w:r>
          </w:p>
          <w:p w14:paraId="0CA6C207" w14:textId="77777777" w:rsidR="0055076A" w:rsidRPr="00EB6682" w:rsidRDefault="0055076A" w:rsidP="0070795F">
            <w:pPr>
              <w:pStyle w:val="ListParagraph"/>
              <w:numPr>
                <w:ilvl w:val="5"/>
                <w:numId w:val="7"/>
              </w:numPr>
              <w:ind w:left="328" w:hanging="263"/>
              <w:rPr>
                <w:sz w:val="20"/>
                <w:szCs w:val="20"/>
              </w:rPr>
            </w:pPr>
            <w:r w:rsidRPr="00EB6682">
              <w:rPr>
                <w:sz w:val="20"/>
                <w:szCs w:val="20"/>
              </w:rPr>
              <w:t>Pendidik melihat hasil perkembangan kemampuan siswa</w:t>
            </w:r>
          </w:p>
          <w:p w14:paraId="746E4927" w14:textId="77777777" w:rsidR="0055076A" w:rsidRPr="00EB6682" w:rsidRDefault="0055076A" w:rsidP="0070795F">
            <w:pPr>
              <w:pStyle w:val="ListParagraph"/>
              <w:numPr>
                <w:ilvl w:val="5"/>
                <w:numId w:val="7"/>
              </w:numPr>
              <w:ind w:left="328" w:hanging="263"/>
              <w:rPr>
                <w:sz w:val="20"/>
                <w:szCs w:val="20"/>
              </w:rPr>
            </w:pPr>
            <w:r w:rsidRPr="00EB6682">
              <w:rPr>
                <w:sz w:val="20"/>
                <w:szCs w:val="20"/>
              </w:rPr>
              <w:t xml:space="preserve">Pendidik melihat detail hasil perkembangan berdasarkan tanggal aktivitas siswa </w:t>
            </w:r>
          </w:p>
          <w:p w14:paraId="45F9495D" w14:textId="77777777" w:rsidR="0055076A" w:rsidRPr="0025550A" w:rsidRDefault="0055076A" w:rsidP="0070795F">
            <w:pPr>
              <w:pStyle w:val="ListParagraph"/>
              <w:numPr>
                <w:ilvl w:val="5"/>
                <w:numId w:val="7"/>
              </w:numPr>
              <w:ind w:left="328" w:hanging="263"/>
              <w:rPr>
                <w:sz w:val="20"/>
                <w:szCs w:val="20"/>
              </w:rPr>
            </w:pPr>
            <w:r w:rsidRPr="00EB6682">
              <w:rPr>
                <w:sz w:val="20"/>
                <w:szCs w:val="20"/>
              </w:rPr>
              <w:t>Pendidik melihat detail perkembangan kemampuan siswa melalui nilai dan grafik</w:t>
            </w:r>
          </w:p>
        </w:tc>
      </w:tr>
      <w:tr w:rsidR="0055076A" w14:paraId="6F1A22BB" w14:textId="77777777" w:rsidTr="0025550A">
        <w:trPr>
          <w:trHeight w:val="354"/>
        </w:trPr>
        <w:tc>
          <w:tcPr>
            <w:tcW w:w="1890" w:type="dxa"/>
            <w:tcBorders>
              <w:top w:val="nil"/>
            </w:tcBorders>
            <w:shd w:val="clear" w:color="auto" w:fill="BFBFBF" w:themeFill="background1" w:themeFillShade="BF"/>
          </w:tcPr>
          <w:p w14:paraId="61FE8EA8" w14:textId="77777777" w:rsidR="0055076A" w:rsidRPr="00B43656" w:rsidRDefault="0055076A" w:rsidP="0055076A">
            <w:pPr>
              <w:pStyle w:val="ListParagraph"/>
              <w:numPr>
                <w:ilvl w:val="0"/>
                <w:numId w:val="19"/>
              </w:numPr>
              <w:tabs>
                <w:tab w:val="left" w:pos="2246"/>
              </w:tabs>
              <w:ind w:left="148" w:right="-94" w:hanging="90"/>
              <w:rPr>
                <w:b/>
                <w:sz w:val="20"/>
                <w:szCs w:val="20"/>
              </w:rPr>
            </w:pPr>
            <w:r w:rsidRPr="00B43656">
              <w:rPr>
                <w:b/>
                <w:sz w:val="20"/>
                <w:szCs w:val="20"/>
              </w:rPr>
              <w:t>Kejadian Alternatif</w:t>
            </w:r>
          </w:p>
        </w:tc>
        <w:tc>
          <w:tcPr>
            <w:tcW w:w="3960" w:type="dxa"/>
          </w:tcPr>
          <w:p w14:paraId="7DB3A050" w14:textId="77777777" w:rsidR="0055076A" w:rsidRPr="00EB6682" w:rsidRDefault="0055076A" w:rsidP="0055076A">
            <w:pPr>
              <w:rPr>
                <w:sz w:val="20"/>
                <w:szCs w:val="20"/>
              </w:rPr>
            </w:pPr>
            <w:r>
              <w:rPr>
                <w:sz w:val="20"/>
                <w:szCs w:val="20"/>
              </w:rPr>
              <w:t>Tidak ada</w:t>
            </w:r>
          </w:p>
        </w:tc>
      </w:tr>
      <w:tr w:rsidR="0055076A" w14:paraId="285EAC9A" w14:textId="77777777" w:rsidTr="0025550A">
        <w:trPr>
          <w:trHeight w:val="615"/>
        </w:trPr>
        <w:tc>
          <w:tcPr>
            <w:tcW w:w="1890" w:type="dxa"/>
            <w:shd w:val="clear" w:color="auto" w:fill="BFBFBF" w:themeFill="background1" w:themeFillShade="BF"/>
          </w:tcPr>
          <w:p w14:paraId="58B361EF" w14:textId="77777777" w:rsidR="0055076A" w:rsidRPr="00B539E7" w:rsidRDefault="0055076A" w:rsidP="0055076A">
            <w:pPr>
              <w:tabs>
                <w:tab w:val="left" w:pos="2246"/>
              </w:tabs>
              <w:rPr>
                <w:b/>
                <w:sz w:val="20"/>
                <w:szCs w:val="20"/>
              </w:rPr>
            </w:pPr>
            <w:r w:rsidRPr="00B539E7">
              <w:rPr>
                <w:b/>
                <w:sz w:val="20"/>
                <w:szCs w:val="20"/>
              </w:rPr>
              <w:t>Kondisi Akhir</w:t>
            </w:r>
          </w:p>
        </w:tc>
        <w:tc>
          <w:tcPr>
            <w:tcW w:w="3960" w:type="dxa"/>
          </w:tcPr>
          <w:p w14:paraId="74C0ED5B" w14:textId="77777777" w:rsidR="0055076A" w:rsidRPr="00213305" w:rsidRDefault="0055076A" w:rsidP="0055076A">
            <w:pPr>
              <w:rPr>
                <w:sz w:val="20"/>
                <w:szCs w:val="20"/>
              </w:rPr>
            </w:pPr>
            <w:r>
              <w:rPr>
                <w:sz w:val="20"/>
                <w:szCs w:val="20"/>
              </w:rPr>
              <w:t xml:space="preserve">Sistem menampilkan </w:t>
            </w:r>
            <w:r w:rsidRPr="00EB6682">
              <w:rPr>
                <w:sz w:val="20"/>
                <w:szCs w:val="20"/>
              </w:rPr>
              <w:t>detail perkembangan kemampuan siswa melalui nilai dan grafik</w:t>
            </w:r>
          </w:p>
        </w:tc>
      </w:tr>
      <w:tr w:rsidR="0055076A" w14:paraId="1D939A50" w14:textId="77777777" w:rsidTr="0025550A">
        <w:trPr>
          <w:trHeight w:val="345"/>
        </w:trPr>
        <w:tc>
          <w:tcPr>
            <w:tcW w:w="1890" w:type="dxa"/>
            <w:shd w:val="clear" w:color="auto" w:fill="BFBFBF" w:themeFill="background1" w:themeFillShade="BF"/>
          </w:tcPr>
          <w:p w14:paraId="53106331" w14:textId="77777777" w:rsidR="0055076A" w:rsidRPr="00B539E7" w:rsidRDefault="0055076A" w:rsidP="0055076A">
            <w:pPr>
              <w:tabs>
                <w:tab w:val="left" w:pos="2246"/>
              </w:tabs>
              <w:rPr>
                <w:b/>
                <w:sz w:val="20"/>
                <w:szCs w:val="20"/>
              </w:rPr>
            </w:pPr>
            <w:r w:rsidRPr="00B539E7">
              <w:rPr>
                <w:b/>
                <w:sz w:val="20"/>
                <w:szCs w:val="20"/>
              </w:rPr>
              <w:t>Kebutuhan Khusus</w:t>
            </w:r>
          </w:p>
        </w:tc>
        <w:tc>
          <w:tcPr>
            <w:tcW w:w="3960" w:type="dxa"/>
          </w:tcPr>
          <w:p w14:paraId="36BA2113" w14:textId="77777777" w:rsidR="0055076A" w:rsidRPr="00B539E7" w:rsidRDefault="0055076A" w:rsidP="0055076A">
            <w:pPr>
              <w:rPr>
                <w:sz w:val="20"/>
                <w:szCs w:val="20"/>
              </w:rPr>
            </w:pPr>
            <w:r>
              <w:rPr>
                <w:sz w:val="20"/>
                <w:szCs w:val="20"/>
              </w:rPr>
              <w:t>Tidak ada</w:t>
            </w:r>
          </w:p>
        </w:tc>
      </w:tr>
    </w:tbl>
    <w:p w14:paraId="4293C2AF" w14:textId="77777777" w:rsidR="0025550A" w:rsidRPr="0025550A" w:rsidRDefault="0025550A" w:rsidP="0025550A">
      <w:pPr>
        <w:pStyle w:val="Heading4"/>
        <w:numPr>
          <w:ilvl w:val="0"/>
          <w:numId w:val="0"/>
        </w:numPr>
        <w:tabs>
          <w:tab w:val="left" w:pos="990"/>
        </w:tabs>
        <w:spacing w:before="240"/>
        <w:ind w:left="964" w:hanging="964"/>
        <w:rPr>
          <w:lang w:eastAsia="en-US"/>
        </w:rPr>
      </w:pPr>
    </w:p>
    <w:p w14:paraId="39A08253" w14:textId="77777777" w:rsidR="000F1F84" w:rsidRPr="00C600AB" w:rsidRDefault="00C600AB" w:rsidP="0070795F">
      <w:pPr>
        <w:pStyle w:val="Heading4"/>
        <w:numPr>
          <w:ilvl w:val="3"/>
          <w:numId w:val="7"/>
        </w:numPr>
        <w:tabs>
          <w:tab w:val="left" w:pos="990"/>
        </w:tabs>
        <w:spacing w:before="240"/>
        <w:ind w:left="720"/>
        <w:rPr>
          <w:lang w:eastAsia="en-US"/>
        </w:rPr>
      </w:pPr>
      <w:r w:rsidRPr="00C600AB">
        <w:lastRenderedPageBreak/>
        <w:t>Mengelola Evaluasi Siswa</w:t>
      </w:r>
    </w:p>
    <w:p w14:paraId="5DB48052" w14:textId="77777777" w:rsidR="000F1F84" w:rsidRDefault="000F1F84" w:rsidP="00F509E5">
      <w:pPr>
        <w:ind w:firstLine="720"/>
        <w:rPr>
          <w:lang w:eastAsia="en-US"/>
        </w:rPr>
      </w:pPr>
      <w:r>
        <w:rPr>
          <w:lang w:eastAsia="en-US"/>
        </w:rPr>
        <w:t xml:space="preserve">Sistem </w:t>
      </w:r>
      <w:r w:rsidR="00E86C8F">
        <w:rPr>
          <w:lang w:eastAsia="en-US"/>
        </w:rPr>
        <w:t>menampilkan hasil perkembangan siswa secara umum, pendidik dapat memilih detail perkembangan berdasarkan tanggal aktivitas siswa. Kemudian sistem menampilkan data berupa nilai dan grafik perkembangan belajar siswa</w:t>
      </w:r>
      <w:r>
        <w:rPr>
          <w:lang w:eastAsia="en-US"/>
        </w:rPr>
        <w:t xml:space="preserve">. </w:t>
      </w:r>
      <w:r w:rsidRPr="00341118">
        <w:rPr>
          <w:lang w:eastAsia="en-US"/>
        </w:rPr>
        <w:t>Spesifikasi</w:t>
      </w:r>
      <w:r>
        <w:rPr>
          <w:lang w:eastAsia="en-US"/>
        </w:rPr>
        <w:t xml:space="preserve"> kasus penggunaan ini dicantumkan pada</w:t>
      </w:r>
      <w:r w:rsidR="00B72461">
        <w:rPr>
          <w:lang w:eastAsia="en-US"/>
        </w:rPr>
        <w:t xml:space="preserve"> </w:t>
      </w:r>
      <w:r w:rsidR="00B72461">
        <w:rPr>
          <w:lang w:eastAsia="en-US"/>
        </w:rPr>
        <w:fldChar w:fldCharType="begin"/>
      </w:r>
      <w:r w:rsidR="00B72461">
        <w:rPr>
          <w:lang w:eastAsia="en-US"/>
        </w:rPr>
        <w:instrText xml:space="preserve"> REF _Ref396497772 \h </w:instrText>
      </w:r>
      <w:r w:rsidR="00B72461">
        <w:rPr>
          <w:lang w:eastAsia="en-US"/>
        </w:rPr>
      </w:r>
      <w:r w:rsidR="00B72461">
        <w:rPr>
          <w:lang w:eastAsia="en-US"/>
        </w:rPr>
        <w:fldChar w:fldCharType="separate"/>
      </w:r>
      <w:r w:rsidR="002836B7">
        <w:t xml:space="preserve">Tabel </w:t>
      </w:r>
      <w:r w:rsidR="002836B7">
        <w:rPr>
          <w:noProof/>
        </w:rPr>
        <w:t>3</w:t>
      </w:r>
      <w:r w:rsidR="002836B7">
        <w:t>.</w:t>
      </w:r>
      <w:r w:rsidR="002836B7">
        <w:rPr>
          <w:noProof/>
        </w:rPr>
        <w:t>8</w:t>
      </w:r>
      <w:r w:rsidR="00B72461">
        <w:rPr>
          <w:lang w:eastAsia="en-US"/>
        </w:rPr>
        <w:fldChar w:fldCharType="end"/>
      </w:r>
      <w:r w:rsidR="001E7CE3">
        <w:rPr>
          <w:lang w:eastAsia="en-US"/>
        </w:rPr>
        <w:t xml:space="preserve">. </w:t>
      </w:r>
      <w:r w:rsidR="00CD23FC">
        <w:rPr>
          <w:lang w:eastAsia="en-US"/>
        </w:rPr>
        <w:t xml:space="preserve">Diagram aktivitas, diagram </w:t>
      </w:r>
      <w:r w:rsidR="00CD23FC" w:rsidRPr="004D38A7">
        <w:rPr>
          <w:i/>
          <w:lang w:eastAsia="en-US"/>
        </w:rPr>
        <w:t>robustness</w:t>
      </w:r>
      <w:r w:rsidR="00CD23FC">
        <w:rPr>
          <w:lang w:eastAsia="en-US"/>
        </w:rPr>
        <w:t>, dan diagram urutan dari kasus penggunaan ini dicantumkan pada</w:t>
      </w:r>
      <w:r w:rsidR="00B72461">
        <w:rPr>
          <w:lang w:eastAsia="en-US"/>
        </w:rPr>
        <w:t xml:space="preserve"> </w:t>
      </w:r>
      <w:r w:rsidR="00B72461">
        <w:rPr>
          <w:lang w:eastAsia="en-US"/>
        </w:rPr>
        <w:fldChar w:fldCharType="begin"/>
      </w:r>
      <w:r w:rsidR="00B72461">
        <w:rPr>
          <w:lang w:eastAsia="en-US"/>
        </w:rPr>
        <w:instrText xml:space="preserve"> REF _Ref396497768 \h </w:instrText>
      </w:r>
      <w:r w:rsidR="00B72461">
        <w:rPr>
          <w:lang w:eastAsia="en-US"/>
        </w:rPr>
      </w:r>
      <w:r w:rsidR="00B72461">
        <w:rPr>
          <w:lang w:eastAsia="en-US"/>
        </w:rPr>
        <w:fldChar w:fldCharType="separate"/>
      </w:r>
      <w:r w:rsidR="002836B7">
        <w:t xml:space="preserve">Gambar </w:t>
      </w:r>
      <w:r w:rsidR="002836B7">
        <w:rPr>
          <w:noProof/>
        </w:rPr>
        <w:t>3</w:t>
      </w:r>
      <w:r w:rsidR="002836B7">
        <w:t>.</w:t>
      </w:r>
      <w:r w:rsidR="002836B7">
        <w:rPr>
          <w:noProof/>
        </w:rPr>
        <w:t>12</w:t>
      </w:r>
      <w:r w:rsidR="00B72461">
        <w:rPr>
          <w:lang w:eastAsia="en-US"/>
        </w:rPr>
        <w:fldChar w:fldCharType="end"/>
      </w:r>
      <w:r w:rsidR="00B72461">
        <w:rPr>
          <w:lang w:eastAsia="en-US"/>
        </w:rPr>
        <w:t xml:space="preserve">, </w:t>
      </w:r>
      <w:r w:rsidR="00B72461">
        <w:rPr>
          <w:lang w:eastAsia="en-US"/>
        </w:rPr>
        <w:fldChar w:fldCharType="begin"/>
      </w:r>
      <w:r w:rsidR="00B72461">
        <w:rPr>
          <w:lang w:eastAsia="en-US"/>
        </w:rPr>
        <w:instrText xml:space="preserve"> REF _Ref396497769 \h </w:instrText>
      </w:r>
      <w:r w:rsidR="00B72461">
        <w:rPr>
          <w:lang w:eastAsia="en-US"/>
        </w:rPr>
      </w:r>
      <w:r w:rsidR="00B72461">
        <w:rPr>
          <w:lang w:eastAsia="en-US"/>
        </w:rPr>
        <w:fldChar w:fldCharType="separate"/>
      </w:r>
      <w:r w:rsidR="002836B7">
        <w:t xml:space="preserve">Gambar </w:t>
      </w:r>
      <w:r w:rsidR="002836B7">
        <w:rPr>
          <w:noProof/>
        </w:rPr>
        <w:t>3</w:t>
      </w:r>
      <w:r w:rsidR="002836B7">
        <w:t>.</w:t>
      </w:r>
      <w:r w:rsidR="002836B7">
        <w:rPr>
          <w:noProof/>
        </w:rPr>
        <w:t>13</w:t>
      </w:r>
      <w:r w:rsidR="00B72461">
        <w:rPr>
          <w:lang w:eastAsia="en-US"/>
        </w:rPr>
        <w:fldChar w:fldCharType="end"/>
      </w:r>
      <w:r w:rsidR="00B72461">
        <w:rPr>
          <w:lang w:eastAsia="en-US"/>
        </w:rPr>
        <w:t xml:space="preserve">, dan </w:t>
      </w:r>
      <w:r w:rsidR="00B72461">
        <w:rPr>
          <w:lang w:eastAsia="en-US"/>
        </w:rPr>
        <w:fldChar w:fldCharType="begin"/>
      </w:r>
      <w:r w:rsidR="00B72461">
        <w:rPr>
          <w:lang w:eastAsia="en-US"/>
        </w:rPr>
        <w:instrText xml:space="preserve"> REF _Ref396497770 \h </w:instrText>
      </w:r>
      <w:r w:rsidR="00B72461">
        <w:rPr>
          <w:lang w:eastAsia="en-US"/>
        </w:rPr>
      </w:r>
      <w:r w:rsidR="00B72461">
        <w:rPr>
          <w:lang w:eastAsia="en-US"/>
        </w:rPr>
        <w:fldChar w:fldCharType="separate"/>
      </w:r>
      <w:r w:rsidR="002836B7">
        <w:t xml:space="preserve">Gambar </w:t>
      </w:r>
      <w:r w:rsidR="002836B7">
        <w:rPr>
          <w:noProof/>
        </w:rPr>
        <w:t>3</w:t>
      </w:r>
      <w:r w:rsidR="002836B7">
        <w:t>.</w:t>
      </w:r>
      <w:r w:rsidR="002836B7">
        <w:rPr>
          <w:noProof/>
        </w:rPr>
        <w:t>14</w:t>
      </w:r>
      <w:r w:rsidR="00B72461">
        <w:rPr>
          <w:lang w:eastAsia="en-US"/>
        </w:rPr>
        <w:fldChar w:fldCharType="end"/>
      </w:r>
      <w:r>
        <w:rPr>
          <w:lang w:eastAsia="en-US"/>
        </w:rPr>
        <w:t>.</w:t>
      </w:r>
    </w:p>
    <w:p w14:paraId="70AB9F48" w14:textId="77777777" w:rsidR="000F1F84" w:rsidRDefault="000F1F84" w:rsidP="00CD23FC">
      <w:pPr>
        <w:ind w:firstLine="720"/>
        <w:rPr>
          <w:lang w:eastAsia="en-US"/>
        </w:rPr>
      </w:pPr>
    </w:p>
    <w:p w14:paraId="030A70AA" w14:textId="77777777" w:rsidR="00B72461" w:rsidRDefault="00F02328" w:rsidP="00B72461">
      <w:pPr>
        <w:keepNext/>
        <w:jc w:val="center"/>
      </w:pPr>
      <w:r>
        <w:rPr>
          <w:noProof/>
          <w:lang w:eastAsia="en-US"/>
        </w:rPr>
        <w:drawing>
          <wp:inline distT="0" distB="0" distL="0" distR="0" wp14:anchorId="42E3EC23" wp14:editId="3CE6C3FF">
            <wp:extent cx="3517465" cy="3730752"/>
            <wp:effectExtent l="0" t="0" r="6985" b="3175"/>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533677" cy="3747947"/>
                    </a:xfrm>
                    <a:prstGeom prst="rect">
                      <a:avLst/>
                    </a:prstGeom>
                  </pic:spPr>
                </pic:pic>
              </a:graphicData>
            </a:graphic>
          </wp:inline>
        </w:drawing>
      </w:r>
    </w:p>
    <w:p w14:paraId="4290E5A0" w14:textId="77777777" w:rsidR="006555AA" w:rsidRDefault="00B72461" w:rsidP="00B72461">
      <w:pPr>
        <w:pStyle w:val="Caption"/>
      </w:pPr>
      <w:bookmarkStart w:id="128" w:name="_Ref396497768"/>
      <w:bookmarkStart w:id="129" w:name="_Toc396905609"/>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2</w:t>
      </w:r>
      <w:r w:rsidR="005514D2">
        <w:fldChar w:fldCharType="end"/>
      </w:r>
      <w:bookmarkEnd w:id="128"/>
      <w:r w:rsidRPr="00B72461">
        <w:t xml:space="preserve"> </w:t>
      </w:r>
      <w:r>
        <w:t xml:space="preserve">Diagram Aktivitas </w:t>
      </w:r>
      <w:r>
        <w:rPr>
          <w:szCs w:val="20"/>
        </w:rPr>
        <w:t>Mengelola Evaluasi Siswa</w:t>
      </w:r>
      <w:bookmarkEnd w:id="129"/>
    </w:p>
    <w:p w14:paraId="4BC609FC" w14:textId="77777777" w:rsidR="00CD23FC" w:rsidRPr="00CD23FC" w:rsidRDefault="00CD23FC" w:rsidP="00CD23FC"/>
    <w:p w14:paraId="0779F7BF" w14:textId="77777777" w:rsidR="00B72461" w:rsidRDefault="00F02328" w:rsidP="00B72461">
      <w:pPr>
        <w:pStyle w:val="Caption"/>
        <w:keepNext/>
      </w:pPr>
      <w:r>
        <w:rPr>
          <w:noProof/>
          <w:lang w:eastAsia="en-US"/>
        </w:rPr>
        <w:lastRenderedPageBreak/>
        <w:drawing>
          <wp:inline distT="0" distB="0" distL="0" distR="0" wp14:anchorId="7BF9D9D6" wp14:editId="3B26DC88">
            <wp:extent cx="3705367" cy="2292824"/>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10305" cy="2295879"/>
                    </a:xfrm>
                    <a:prstGeom prst="rect">
                      <a:avLst/>
                    </a:prstGeom>
                  </pic:spPr>
                </pic:pic>
              </a:graphicData>
            </a:graphic>
          </wp:inline>
        </w:drawing>
      </w:r>
    </w:p>
    <w:p w14:paraId="6D21FCC7" w14:textId="77777777" w:rsidR="006555AA" w:rsidRDefault="00B72461" w:rsidP="00B72461">
      <w:pPr>
        <w:pStyle w:val="Caption"/>
      </w:pPr>
      <w:bookmarkStart w:id="130" w:name="_Ref396497769"/>
      <w:bookmarkStart w:id="131" w:name="_Toc396905610"/>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3</w:t>
      </w:r>
      <w:r w:rsidR="005514D2">
        <w:fldChar w:fldCharType="end"/>
      </w:r>
      <w:bookmarkEnd w:id="130"/>
      <w:r w:rsidRPr="00B72461">
        <w:t xml:space="preserve"> </w:t>
      </w:r>
      <w:r>
        <w:t xml:space="preserve">Diagram Robustness </w:t>
      </w:r>
      <w:r>
        <w:rPr>
          <w:szCs w:val="20"/>
        </w:rPr>
        <w:t>Mengelola Evaluasi Siswa</w:t>
      </w:r>
      <w:bookmarkEnd w:id="131"/>
    </w:p>
    <w:p w14:paraId="4BEB4671" w14:textId="77777777" w:rsidR="00CD23FC" w:rsidRPr="007C03B3" w:rsidRDefault="00CD23FC" w:rsidP="007C03B3"/>
    <w:p w14:paraId="1BFA4979" w14:textId="77777777" w:rsidR="00B72461" w:rsidRDefault="00F02328" w:rsidP="00B72461">
      <w:pPr>
        <w:keepNext/>
        <w:jc w:val="center"/>
      </w:pPr>
      <w:r>
        <w:rPr>
          <w:noProof/>
          <w:lang w:eastAsia="en-US"/>
        </w:rPr>
        <w:drawing>
          <wp:inline distT="0" distB="0" distL="0" distR="0" wp14:anchorId="5CE71590" wp14:editId="28330C15">
            <wp:extent cx="3702807" cy="2326943"/>
            <wp:effectExtent l="0" t="0" r="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710305" cy="2331655"/>
                    </a:xfrm>
                    <a:prstGeom prst="rect">
                      <a:avLst/>
                    </a:prstGeom>
                  </pic:spPr>
                </pic:pic>
              </a:graphicData>
            </a:graphic>
          </wp:inline>
        </w:drawing>
      </w:r>
    </w:p>
    <w:p w14:paraId="6BE17A6D" w14:textId="77777777" w:rsidR="006555AA" w:rsidRDefault="00B72461" w:rsidP="00B72461">
      <w:pPr>
        <w:pStyle w:val="Caption"/>
      </w:pPr>
      <w:bookmarkStart w:id="132" w:name="_Ref396497770"/>
      <w:bookmarkStart w:id="133" w:name="_Toc396905611"/>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4</w:t>
      </w:r>
      <w:r w:rsidR="005514D2">
        <w:fldChar w:fldCharType="end"/>
      </w:r>
      <w:bookmarkEnd w:id="132"/>
      <w:r w:rsidRPr="00B72461">
        <w:t xml:space="preserve"> </w:t>
      </w:r>
      <w:r>
        <w:t xml:space="preserve">Diagram Urutan </w:t>
      </w:r>
      <w:r>
        <w:rPr>
          <w:szCs w:val="20"/>
        </w:rPr>
        <w:t>Mengelola Evaluasi Siswa</w:t>
      </w:r>
      <w:bookmarkEnd w:id="133"/>
    </w:p>
    <w:p w14:paraId="44228EC6" w14:textId="77777777" w:rsidR="00AC1A7C" w:rsidRDefault="003A08BC" w:rsidP="00AC1A7C">
      <w:pPr>
        <w:keepNext/>
        <w:jc w:val="center"/>
      </w:pPr>
      <w:r>
        <w:rPr>
          <w:noProof/>
          <w:color w:val="000000"/>
          <w:sz w:val="24"/>
          <w:szCs w:val="24"/>
          <w:lang w:eastAsia="en-US"/>
        </w:rPr>
        <w:lastRenderedPageBreak/>
        <w:drawing>
          <wp:inline distT="0" distB="0" distL="0" distR="0" wp14:anchorId="49634224" wp14:editId="7FED47F9">
            <wp:extent cx="3147784" cy="2010348"/>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172607" cy="2026201"/>
                    </a:xfrm>
                    <a:prstGeom prst="rect">
                      <a:avLst/>
                    </a:prstGeom>
                    <a:noFill/>
                    <a:ln>
                      <a:noFill/>
                    </a:ln>
                  </pic:spPr>
                </pic:pic>
              </a:graphicData>
            </a:graphic>
          </wp:inline>
        </w:drawing>
      </w:r>
    </w:p>
    <w:p w14:paraId="7CCC2069" w14:textId="77777777" w:rsidR="003A08BC" w:rsidRDefault="00AC1A7C" w:rsidP="00AC1A7C">
      <w:pPr>
        <w:pStyle w:val="Caption"/>
      </w:pPr>
      <w:bookmarkStart w:id="134" w:name="_Ref396497774"/>
      <w:bookmarkStart w:id="135" w:name="_Toc396905612"/>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5</w:t>
      </w:r>
      <w:r w:rsidR="005514D2">
        <w:fldChar w:fldCharType="end"/>
      </w:r>
      <w:bookmarkEnd w:id="134"/>
      <w:r w:rsidRPr="00AC1A7C">
        <w:t xml:space="preserve"> </w:t>
      </w:r>
      <w:r>
        <w:t xml:space="preserve">Arsitektur Aplikasi </w:t>
      </w:r>
      <w:r w:rsidRPr="008225AB">
        <w:rPr>
          <w:i/>
        </w:rPr>
        <w:t>Autis Care</w:t>
      </w:r>
      <w:bookmarkEnd w:id="135"/>
    </w:p>
    <w:p w14:paraId="3E045E38" w14:textId="77777777" w:rsidR="00975BA9" w:rsidRDefault="00975BA9" w:rsidP="0070795F">
      <w:pPr>
        <w:pStyle w:val="Heading3"/>
        <w:numPr>
          <w:ilvl w:val="2"/>
          <w:numId w:val="7"/>
        </w:numPr>
        <w:ind w:left="720"/>
        <w:rPr>
          <w:lang w:val="en-US"/>
        </w:rPr>
      </w:pPr>
      <w:bookmarkStart w:id="136" w:name="_Toc396905555"/>
      <w:r>
        <w:rPr>
          <w:lang w:val="en-US"/>
        </w:rPr>
        <w:t>Perancangan Arsitektur</w:t>
      </w:r>
      <w:r w:rsidR="000F1F84">
        <w:rPr>
          <w:lang w:val="en-US"/>
        </w:rPr>
        <w:t xml:space="preserve"> Sistem</w:t>
      </w:r>
      <w:bookmarkEnd w:id="136"/>
    </w:p>
    <w:p w14:paraId="489F70C5" w14:textId="77777777" w:rsidR="00525D90" w:rsidRDefault="00551BC2" w:rsidP="00551BC2">
      <w:pPr>
        <w:ind w:firstLine="720"/>
      </w:pPr>
      <w:r>
        <w:rPr>
          <w:lang w:eastAsia="en-US"/>
        </w:rPr>
        <w:t>Arsitektur sistem dicantumkan pada</w:t>
      </w:r>
      <w:r w:rsidR="007C03B3">
        <w:rPr>
          <w:lang w:eastAsia="en-US"/>
        </w:rPr>
        <w:t xml:space="preserve"> </w:t>
      </w:r>
      <w:r w:rsidR="00AC1A7C">
        <w:rPr>
          <w:lang w:eastAsia="en-US"/>
        </w:rPr>
        <w:fldChar w:fldCharType="begin"/>
      </w:r>
      <w:r w:rsidR="00AC1A7C">
        <w:rPr>
          <w:lang w:eastAsia="en-US"/>
        </w:rPr>
        <w:instrText xml:space="preserve"> REF _Ref396497774 \h </w:instrText>
      </w:r>
      <w:r w:rsidR="00AC1A7C">
        <w:rPr>
          <w:lang w:eastAsia="en-US"/>
        </w:rPr>
      </w:r>
      <w:r w:rsidR="00AC1A7C">
        <w:rPr>
          <w:lang w:eastAsia="en-US"/>
        </w:rPr>
        <w:fldChar w:fldCharType="separate"/>
      </w:r>
      <w:r w:rsidR="002836B7">
        <w:t xml:space="preserve">Gambar </w:t>
      </w:r>
      <w:r w:rsidR="002836B7">
        <w:rPr>
          <w:noProof/>
        </w:rPr>
        <w:t>3</w:t>
      </w:r>
      <w:r w:rsidR="002836B7">
        <w:t>.</w:t>
      </w:r>
      <w:r w:rsidR="002836B7">
        <w:rPr>
          <w:noProof/>
        </w:rPr>
        <w:t>15</w:t>
      </w:r>
      <w:r w:rsidR="00AC1A7C">
        <w:rPr>
          <w:lang w:eastAsia="en-US"/>
        </w:rPr>
        <w:fldChar w:fldCharType="end"/>
      </w:r>
      <w:r w:rsidR="00AC1A7C">
        <w:rPr>
          <w:lang w:eastAsia="en-US"/>
        </w:rPr>
        <w:t xml:space="preserve"> </w:t>
      </w:r>
      <w:r>
        <w:rPr>
          <w:lang w:eastAsia="en-US"/>
        </w:rPr>
        <w:t>memiliki empat bagian utama yaitu:</w:t>
      </w:r>
    </w:p>
    <w:p w14:paraId="27B61B05" w14:textId="77777777" w:rsidR="00525D90" w:rsidRDefault="00525D90" w:rsidP="00D41F4C">
      <w:pPr>
        <w:pStyle w:val="ListParagraph"/>
        <w:numPr>
          <w:ilvl w:val="0"/>
          <w:numId w:val="36"/>
        </w:numPr>
        <w:ind w:left="360"/>
      </w:pPr>
      <w:r>
        <w:t xml:space="preserve">Modul desain aktivitas: pendidik membuat spesifikasi aktivitas dengan cara </w:t>
      </w:r>
      <w:r w:rsidRPr="00B303DF">
        <w:rPr>
          <w:i/>
        </w:rPr>
        <w:t>template</w:t>
      </w:r>
      <w:r>
        <w:t>;</w:t>
      </w:r>
    </w:p>
    <w:p w14:paraId="10376669" w14:textId="77777777" w:rsidR="00525D90" w:rsidRDefault="00525D90" w:rsidP="00D41F4C">
      <w:pPr>
        <w:pStyle w:val="ListParagraph"/>
        <w:numPr>
          <w:ilvl w:val="0"/>
          <w:numId w:val="36"/>
        </w:numPr>
        <w:ind w:left="360"/>
      </w:pPr>
      <w:r>
        <w:t xml:space="preserve">Modul desain profil pengguna: pendidik membuat profil sebagai data pribadi siswa dan konfigurasi untuk aktivitas pembelajaran secara </w:t>
      </w:r>
      <w:r w:rsidR="00C63FEF">
        <w:t>umum</w:t>
      </w:r>
      <w:r>
        <w:t>;</w:t>
      </w:r>
    </w:p>
    <w:p w14:paraId="38608A95" w14:textId="77777777" w:rsidR="00525D90" w:rsidRDefault="00525D90" w:rsidP="00D41F4C">
      <w:pPr>
        <w:pStyle w:val="ListParagraph"/>
        <w:numPr>
          <w:ilvl w:val="0"/>
          <w:numId w:val="36"/>
        </w:numPr>
        <w:ind w:left="360"/>
      </w:pPr>
      <w:r>
        <w:t xml:space="preserve">Mesin aktivitas:  aplikasi membuat aktivitas yang siap berjalan untuk digunakan oleh siswa </w:t>
      </w:r>
      <w:r w:rsidR="00C63FEF">
        <w:t>dan</w:t>
      </w:r>
      <w:r>
        <w:t xml:space="preserve"> sudah diuji</w:t>
      </w:r>
      <w:r w:rsidR="00C63FEF">
        <w:t xml:space="preserve"> terlebih dahulu</w:t>
      </w:r>
      <w:r>
        <w:t xml:space="preserve"> oleh pendidik; dan</w:t>
      </w:r>
    </w:p>
    <w:p w14:paraId="6AB1580F" w14:textId="77777777" w:rsidR="00525D90" w:rsidRDefault="00525D90" w:rsidP="00D41F4C">
      <w:pPr>
        <w:pStyle w:val="ListParagraph"/>
        <w:numPr>
          <w:ilvl w:val="0"/>
          <w:numId w:val="36"/>
        </w:numPr>
        <w:ind w:left="360"/>
      </w:pPr>
      <w:r>
        <w:t xml:space="preserve">Modul evaluasi: modul yang digunakan untuk mengumpulkan informasi penggunaan aplikasi mengenai proses peningkatan </w:t>
      </w:r>
      <w:r w:rsidR="00C63FEF">
        <w:t>belajar</w:t>
      </w:r>
      <w:r>
        <w:t xml:space="preserve"> siswa.</w:t>
      </w:r>
    </w:p>
    <w:p w14:paraId="308C20CD" w14:textId="77777777" w:rsidR="00975BA9" w:rsidRDefault="00975BA9" w:rsidP="0070795F">
      <w:pPr>
        <w:pStyle w:val="Heading3"/>
        <w:numPr>
          <w:ilvl w:val="2"/>
          <w:numId w:val="7"/>
        </w:numPr>
        <w:ind w:left="720"/>
        <w:rPr>
          <w:lang w:val="en-US"/>
        </w:rPr>
      </w:pPr>
      <w:bookmarkStart w:id="137" w:name="_Toc396905556"/>
      <w:r>
        <w:rPr>
          <w:lang w:val="en-US"/>
        </w:rPr>
        <w:t>Perancangan Kelas Diagram</w:t>
      </w:r>
      <w:bookmarkEnd w:id="137"/>
    </w:p>
    <w:p w14:paraId="0AD31ACA" w14:textId="77777777" w:rsidR="00CC30AF" w:rsidRDefault="006A7B02" w:rsidP="00AA6C9A">
      <w:pPr>
        <w:ind w:firstLine="720"/>
        <w:rPr>
          <w:lang w:eastAsia="en-US"/>
        </w:rPr>
      </w:pPr>
      <w:r>
        <w:rPr>
          <w:lang w:eastAsia="en-US"/>
        </w:rPr>
        <w:t xml:space="preserve">Perancangan diagram kelas berisi rancangan dari kelas-kelas yang digunakan untuk membangun sistem. Pada subbab ini, hubungan dan perilaku antar kelas </w:t>
      </w:r>
      <w:r w:rsidR="00EC286E">
        <w:rPr>
          <w:lang w:eastAsia="en-US"/>
        </w:rPr>
        <w:t>digambarkan dengan lebih jelas.</w:t>
      </w:r>
      <w:r w:rsidR="008348B5">
        <w:rPr>
          <w:lang w:eastAsia="en-US"/>
        </w:rPr>
        <w:t xml:space="preserve"> </w:t>
      </w:r>
      <w:r w:rsidR="006F6A1E">
        <w:rPr>
          <w:lang w:eastAsia="en-US"/>
        </w:rPr>
        <w:t xml:space="preserve">Terdapat entitas aktivitas pembelajaran, profil siswa, dan nilai yang berhubungan dengan masing-masing kontrol yaitu </w:t>
      </w:r>
      <w:r w:rsidR="006F6A1E">
        <w:rPr>
          <w:lang w:eastAsia="en-US"/>
        </w:rPr>
        <w:lastRenderedPageBreak/>
        <w:t>aktivitas siswa, profil siswa, dan nilai siswa</w:t>
      </w:r>
      <w:r w:rsidR="00EC286E">
        <w:rPr>
          <w:lang w:eastAsia="en-US"/>
        </w:rPr>
        <w:t>.</w:t>
      </w:r>
      <w:r w:rsidR="006F6A1E">
        <w:rPr>
          <w:lang w:eastAsia="en-US"/>
        </w:rPr>
        <w:t xml:space="preserve"> Kontrol aktivitas siswa berhubungan dengan antarmuka halaman </w:t>
      </w:r>
      <w:r w:rsidR="006F6A1E">
        <w:rPr>
          <w:i/>
          <w:lang w:eastAsia="en-US"/>
        </w:rPr>
        <w:t>template</w:t>
      </w:r>
      <w:r w:rsidR="006F6A1E">
        <w:rPr>
          <w:lang w:eastAsia="en-US"/>
        </w:rPr>
        <w:t xml:space="preserve"> aktivitas, halaman aktivitas belajar, dan halaman koleksi aktivitas. Kontrol profil siswa berhubungan dengan antarmuka halaman profil siswa, sedangkan kontrol nilai siswa berhubungan dengan antarmuka progres siswa, detail progres siswa, dan detail nilai dan grafik</w:t>
      </w:r>
      <w:r>
        <w:rPr>
          <w:lang w:eastAsia="en-US"/>
        </w:rPr>
        <w:t xml:space="preserve">. Hubungan </w:t>
      </w:r>
      <w:r w:rsidR="006F6A1E">
        <w:rPr>
          <w:lang w:eastAsia="en-US"/>
        </w:rPr>
        <w:t>antar kelas entitas, kontrol, dan antarmuka</w:t>
      </w:r>
      <w:r>
        <w:rPr>
          <w:lang w:eastAsia="en-US"/>
        </w:rPr>
        <w:t xml:space="preserve"> dapat dilihat pada</w:t>
      </w:r>
      <w:r w:rsidR="00AC1A7C">
        <w:rPr>
          <w:lang w:eastAsia="en-US"/>
        </w:rPr>
        <w:t xml:space="preserve"> </w:t>
      </w:r>
      <w:r w:rsidR="00AC1A7C">
        <w:rPr>
          <w:lang w:eastAsia="en-US"/>
        </w:rPr>
        <w:fldChar w:fldCharType="begin"/>
      </w:r>
      <w:r w:rsidR="00AC1A7C">
        <w:rPr>
          <w:lang w:eastAsia="en-US"/>
        </w:rPr>
        <w:instrText xml:space="preserve"> REF _Ref396497775 \h </w:instrText>
      </w:r>
      <w:r w:rsidR="00AC1A7C">
        <w:rPr>
          <w:lang w:eastAsia="en-US"/>
        </w:rPr>
      </w:r>
      <w:r w:rsidR="00AC1A7C">
        <w:rPr>
          <w:lang w:eastAsia="en-US"/>
        </w:rPr>
        <w:fldChar w:fldCharType="separate"/>
      </w:r>
      <w:r w:rsidR="002836B7">
        <w:t xml:space="preserve">Gambar </w:t>
      </w:r>
      <w:r w:rsidR="002836B7">
        <w:rPr>
          <w:noProof/>
        </w:rPr>
        <w:t>3</w:t>
      </w:r>
      <w:r w:rsidR="002836B7">
        <w:t>.</w:t>
      </w:r>
      <w:r w:rsidR="002836B7">
        <w:rPr>
          <w:noProof/>
        </w:rPr>
        <w:t>16</w:t>
      </w:r>
      <w:r w:rsidR="00AC1A7C">
        <w:rPr>
          <w:lang w:eastAsia="en-US"/>
        </w:rPr>
        <w:fldChar w:fldCharType="end"/>
      </w:r>
      <w:r>
        <w:rPr>
          <w:lang w:eastAsia="en-US"/>
        </w:rPr>
        <w:t xml:space="preserve">. </w:t>
      </w:r>
    </w:p>
    <w:p w14:paraId="5FB76157" w14:textId="77777777" w:rsidR="006A7B02" w:rsidRDefault="006A7B02" w:rsidP="006A7B02">
      <w:pPr>
        <w:ind w:firstLine="720"/>
        <w:rPr>
          <w:lang w:eastAsia="en-US"/>
        </w:rPr>
      </w:pPr>
    </w:p>
    <w:p w14:paraId="191E3C05" w14:textId="77777777" w:rsidR="00AC1A7C" w:rsidRDefault="006F6A1E" w:rsidP="00AC1A7C">
      <w:pPr>
        <w:keepNext/>
        <w:jc w:val="center"/>
      </w:pPr>
      <w:r>
        <w:rPr>
          <w:noProof/>
          <w:lang w:eastAsia="en-US"/>
        </w:rPr>
        <w:drawing>
          <wp:inline distT="0" distB="0" distL="0" distR="0" wp14:anchorId="4CEF270C" wp14:editId="0DB9E07D">
            <wp:extent cx="3753734" cy="3527946"/>
            <wp:effectExtent l="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764735" cy="3538285"/>
                    </a:xfrm>
                    <a:prstGeom prst="rect">
                      <a:avLst/>
                    </a:prstGeom>
                  </pic:spPr>
                </pic:pic>
              </a:graphicData>
            </a:graphic>
          </wp:inline>
        </w:drawing>
      </w:r>
    </w:p>
    <w:p w14:paraId="37F1577F" w14:textId="77777777" w:rsidR="000A448E" w:rsidRDefault="00AC1A7C" w:rsidP="00AC1A7C">
      <w:pPr>
        <w:pStyle w:val="Caption"/>
        <w:sectPr w:rsidR="000A448E" w:rsidSect="009B5739">
          <w:pgSz w:w="8395" w:h="11909" w:code="11"/>
          <w:pgMar w:top="1418" w:right="1134" w:bottom="1418" w:left="1418" w:header="720" w:footer="720" w:gutter="0"/>
          <w:cols w:space="720"/>
          <w:titlePg/>
          <w:docGrid w:linePitch="360"/>
        </w:sectPr>
      </w:pPr>
      <w:bookmarkStart w:id="138" w:name="_Ref396497775"/>
      <w:bookmarkStart w:id="139" w:name="_Toc396905613"/>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6</w:t>
      </w:r>
      <w:r w:rsidR="005514D2">
        <w:fldChar w:fldCharType="end"/>
      </w:r>
      <w:bookmarkEnd w:id="138"/>
      <w:r w:rsidRPr="00AC1A7C">
        <w:t xml:space="preserve"> </w:t>
      </w:r>
      <w:r>
        <w:t xml:space="preserve">Diagram Kelas </w:t>
      </w:r>
      <w:r>
        <w:rPr>
          <w:i/>
          <w:szCs w:val="20"/>
        </w:rPr>
        <w:t>Autis Care</w:t>
      </w:r>
      <w:bookmarkEnd w:id="139"/>
    </w:p>
    <w:p w14:paraId="40B66825" w14:textId="77777777" w:rsidR="00AC1A7C" w:rsidRDefault="009B5739" w:rsidP="00AC1A7C">
      <w:pPr>
        <w:keepNext/>
        <w:jc w:val="center"/>
      </w:pPr>
      <w:r>
        <w:rPr>
          <w:noProof/>
          <w:lang w:eastAsia="en-US"/>
        </w:rPr>
        <w:lastRenderedPageBreak/>
        <w:drawing>
          <wp:inline distT="0" distB="0" distL="0" distR="0" wp14:anchorId="2EE5C8D1" wp14:editId="4055D69D">
            <wp:extent cx="5691116" cy="2797791"/>
            <wp:effectExtent l="0" t="0" r="5080" b="317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93270" cy="2798850"/>
                    </a:xfrm>
                    <a:prstGeom prst="rect">
                      <a:avLst/>
                    </a:prstGeom>
                    <a:noFill/>
                    <a:ln>
                      <a:noFill/>
                    </a:ln>
                  </pic:spPr>
                </pic:pic>
              </a:graphicData>
            </a:graphic>
          </wp:inline>
        </w:drawing>
      </w:r>
    </w:p>
    <w:p w14:paraId="30C63872" w14:textId="77777777" w:rsidR="007C03B3" w:rsidRDefault="00AC1A7C" w:rsidP="00AC1A7C">
      <w:pPr>
        <w:pStyle w:val="Caption"/>
      </w:pPr>
      <w:bookmarkStart w:id="140" w:name="_Ref396494861"/>
      <w:bookmarkStart w:id="141" w:name="_Toc396905614"/>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7</w:t>
      </w:r>
      <w:r w:rsidR="005514D2">
        <w:fldChar w:fldCharType="end"/>
      </w:r>
      <w:bookmarkEnd w:id="140"/>
      <w:r w:rsidRPr="00AC1A7C">
        <w:t xml:space="preserve"> </w:t>
      </w:r>
      <w:r>
        <w:t xml:space="preserve">Conceptual Data Model (CDM) </w:t>
      </w:r>
      <w:r>
        <w:rPr>
          <w:i/>
          <w:szCs w:val="20"/>
        </w:rPr>
        <w:t>Autis Care</w:t>
      </w:r>
      <w:bookmarkEnd w:id="141"/>
    </w:p>
    <w:p w14:paraId="3F70418F" w14:textId="77777777" w:rsidR="00AC1A7C" w:rsidRDefault="009B5739" w:rsidP="00AC1A7C">
      <w:pPr>
        <w:keepNext/>
        <w:jc w:val="center"/>
      </w:pPr>
      <w:r>
        <w:rPr>
          <w:noProof/>
          <w:lang w:eastAsia="en-US"/>
        </w:rPr>
        <w:lastRenderedPageBreak/>
        <w:drawing>
          <wp:inline distT="0" distB="0" distL="0" distR="0" wp14:anchorId="381712F6" wp14:editId="683F3D9C">
            <wp:extent cx="5663821" cy="2811439"/>
            <wp:effectExtent l="0" t="0" r="0" b="8255"/>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83309" cy="2821113"/>
                    </a:xfrm>
                    <a:prstGeom prst="rect">
                      <a:avLst/>
                    </a:prstGeom>
                    <a:noFill/>
                    <a:ln>
                      <a:noFill/>
                    </a:ln>
                  </pic:spPr>
                </pic:pic>
              </a:graphicData>
            </a:graphic>
          </wp:inline>
        </w:drawing>
      </w:r>
    </w:p>
    <w:p w14:paraId="508FE41D" w14:textId="77777777" w:rsidR="009B5739" w:rsidRDefault="00AC1A7C" w:rsidP="00AC1A7C">
      <w:pPr>
        <w:pStyle w:val="Caption"/>
        <w:sectPr w:rsidR="009B5739" w:rsidSect="009B5739">
          <w:pgSz w:w="11909" w:h="8395" w:orient="landscape" w:code="11"/>
          <w:pgMar w:top="1134" w:right="1418" w:bottom="1418" w:left="1418" w:header="720" w:footer="720" w:gutter="0"/>
          <w:cols w:space="720"/>
          <w:titlePg/>
          <w:docGrid w:linePitch="360"/>
        </w:sectPr>
      </w:pPr>
      <w:bookmarkStart w:id="142" w:name="_Ref396494862"/>
      <w:bookmarkStart w:id="143" w:name="_Toc396905615"/>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8</w:t>
      </w:r>
      <w:r w:rsidR="005514D2">
        <w:fldChar w:fldCharType="end"/>
      </w:r>
      <w:bookmarkEnd w:id="142"/>
      <w:r w:rsidRPr="00AC1A7C">
        <w:t xml:space="preserve"> </w:t>
      </w:r>
      <w:r>
        <w:t xml:space="preserve">Physical Data Model (PDM) </w:t>
      </w:r>
      <w:r>
        <w:rPr>
          <w:i/>
          <w:szCs w:val="20"/>
        </w:rPr>
        <w:t>Autis Care</w:t>
      </w:r>
      <w:bookmarkEnd w:id="143"/>
    </w:p>
    <w:p w14:paraId="3B2F0C38" w14:textId="77777777" w:rsidR="00F509E5" w:rsidRDefault="00F509E5" w:rsidP="0070795F">
      <w:pPr>
        <w:pStyle w:val="Heading3"/>
        <w:numPr>
          <w:ilvl w:val="2"/>
          <w:numId w:val="7"/>
        </w:numPr>
        <w:ind w:left="720"/>
        <w:rPr>
          <w:lang w:val="en-US"/>
        </w:rPr>
      </w:pPr>
      <w:bookmarkStart w:id="144" w:name="_Toc396905557"/>
      <w:r>
        <w:rPr>
          <w:lang w:val="en-US"/>
        </w:rPr>
        <w:lastRenderedPageBreak/>
        <w:t>Perancangan Basis Data</w:t>
      </w:r>
      <w:bookmarkEnd w:id="144"/>
    </w:p>
    <w:p w14:paraId="16F49876" w14:textId="77777777" w:rsidR="0091104F" w:rsidRDefault="00F509E5" w:rsidP="00941397">
      <w:pPr>
        <w:ind w:firstLine="720"/>
      </w:pPr>
      <w:r w:rsidRPr="001473C7">
        <w:t xml:space="preserve">Pada subbab ini akan dijelaskan bagaimana rancangan basis data yang digunakan pada aplikasi </w:t>
      </w:r>
      <w:r>
        <w:t>Ziarah</w:t>
      </w:r>
      <w:r w:rsidRPr="001473C7">
        <w:t xml:space="preserve">. Basis data pada sistem yang dibangun pada tugas akhir ini menggunakan sistem manajemen basis data </w:t>
      </w:r>
      <w:r>
        <w:rPr>
          <w:i/>
        </w:rPr>
        <w:t>WebStorage</w:t>
      </w:r>
      <w:r w:rsidRPr="001473C7">
        <w:t xml:space="preserve">. </w:t>
      </w:r>
      <w:r>
        <w:rPr>
          <w:i/>
        </w:rPr>
        <w:t xml:space="preserve">Conceptual Data Model </w:t>
      </w:r>
      <w:r>
        <w:t xml:space="preserve">(CDM) </w:t>
      </w:r>
      <w:r w:rsidRPr="001473C7">
        <w:t>dan</w:t>
      </w:r>
      <w:r>
        <w:t xml:space="preserve"> </w:t>
      </w:r>
      <w:r>
        <w:rPr>
          <w:i/>
        </w:rPr>
        <w:t xml:space="preserve">Physical data model </w:t>
      </w:r>
      <w:r>
        <w:t>(</w:t>
      </w:r>
      <w:r w:rsidRPr="00DC2AE9">
        <w:t>PDM)</w:t>
      </w:r>
      <w:r>
        <w:t xml:space="preserve"> dari basis </w:t>
      </w:r>
      <w:r w:rsidRPr="001473C7">
        <w:t>data sistem ini dijelaskan pada</w:t>
      </w:r>
      <w:r w:rsidR="003C0604">
        <w:t xml:space="preserve"> </w:t>
      </w:r>
      <w:r w:rsidR="003C0604">
        <w:fldChar w:fldCharType="begin"/>
      </w:r>
      <w:r w:rsidR="003C0604">
        <w:instrText xml:space="preserve"> REF _Ref396494861 \h </w:instrText>
      </w:r>
      <w:r w:rsidR="003C0604">
        <w:fldChar w:fldCharType="separate"/>
      </w:r>
      <w:r w:rsidR="002836B7">
        <w:t xml:space="preserve">Gambar </w:t>
      </w:r>
      <w:r w:rsidR="002836B7">
        <w:rPr>
          <w:noProof/>
        </w:rPr>
        <w:t>3</w:t>
      </w:r>
      <w:r w:rsidR="002836B7">
        <w:t>.</w:t>
      </w:r>
      <w:r w:rsidR="002836B7">
        <w:rPr>
          <w:noProof/>
        </w:rPr>
        <w:t>17</w:t>
      </w:r>
      <w:r w:rsidR="003C0604">
        <w:fldChar w:fldCharType="end"/>
      </w:r>
      <w:r>
        <w:t xml:space="preserve"> dan</w:t>
      </w:r>
      <w:r w:rsidR="003C0604">
        <w:t xml:space="preserve"> </w:t>
      </w:r>
      <w:r w:rsidR="003C0604">
        <w:fldChar w:fldCharType="begin"/>
      </w:r>
      <w:r w:rsidR="003C0604">
        <w:instrText xml:space="preserve"> REF _Ref396494862 \h </w:instrText>
      </w:r>
      <w:r w:rsidR="003C0604">
        <w:fldChar w:fldCharType="separate"/>
      </w:r>
      <w:r w:rsidR="002836B7">
        <w:t xml:space="preserve">Gambar </w:t>
      </w:r>
      <w:r w:rsidR="002836B7">
        <w:rPr>
          <w:noProof/>
        </w:rPr>
        <w:t>3</w:t>
      </w:r>
      <w:r w:rsidR="002836B7">
        <w:t>.</w:t>
      </w:r>
      <w:r w:rsidR="002836B7">
        <w:rPr>
          <w:noProof/>
        </w:rPr>
        <w:t>18</w:t>
      </w:r>
      <w:r w:rsidR="003C0604">
        <w:fldChar w:fldCharType="end"/>
      </w:r>
      <w:r>
        <w:t>.</w:t>
      </w:r>
    </w:p>
    <w:p w14:paraId="4089B1B9" w14:textId="77777777" w:rsidR="0070795F" w:rsidRPr="0070795F" w:rsidRDefault="0070795F" w:rsidP="0070795F">
      <w:pPr>
        <w:pStyle w:val="ListParagraph"/>
        <w:numPr>
          <w:ilvl w:val="0"/>
          <w:numId w:val="40"/>
        </w:numPr>
        <w:tabs>
          <w:tab w:val="left" w:pos="990"/>
        </w:tabs>
        <w:spacing w:before="240"/>
        <w:contextualSpacing w:val="0"/>
        <w:outlineLvl w:val="3"/>
        <w:rPr>
          <w:b/>
          <w:bCs/>
          <w:vanish/>
          <w:spacing w:val="5"/>
          <w:sz w:val="24"/>
          <w:szCs w:val="24"/>
          <w:lang w:eastAsia="en-US"/>
        </w:rPr>
      </w:pPr>
    </w:p>
    <w:p w14:paraId="7D73CB4A" w14:textId="77777777" w:rsidR="0070795F" w:rsidRPr="0070795F" w:rsidRDefault="0070795F" w:rsidP="0070795F">
      <w:pPr>
        <w:pStyle w:val="ListParagraph"/>
        <w:numPr>
          <w:ilvl w:val="1"/>
          <w:numId w:val="40"/>
        </w:numPr>
        <w:tabs>
          <w:tab w:val="left" w:pos="990"/>
        </w:tabs>
        <w:spacing w:before="240"/>
        <w:contextualSpacing w:val="0"/>
        <w:outlineLvl w:val="3"/>
        <w:rPr>
          <w:b/>
          <w:bCs/>
          <w:vanish/>
          <w:spacing w:val="5"/>
          <w:sz w:val="24"/>
          <w:szCs w:val="24"/>
          <w:lang w:eastAsia="en-US"/>
        </w:rPr>
      </w:pPr>
    </w:p>
    <w:p w14:paraId="5E4AC1DA" w14:textId="77777777" w:rsidR="0070795F" w:rsidRPr="0070795F" w:rsidRDefault="0070795F" w:rsidP="0070795F">
      <w:pPr>
        <w:pStyle w:val="ListParagraph"/>
        <w:numPr>
          <w:ilvl w:val="1"/>
          <w:numId w:val="40"/>
        </w:numPr>
        <w:tabs>
          <w:tab w:val="left" w:pos="990"/>
        </w:tabs>
        <w:spacing w:before="240"/>
        <w:contextualSpacing w:val="0"/>
        <w:outlineLvl w:val="3"/>
        <w:rPr>
          <w:b/>
          <w:bCs/>
          <w:vanish/>
          <w:spacing w:val="5"/>
          <w:sz w:val="24"/>
          <w:szCs w:val="24"/>
          <w:lang w:eastAsia="en-US"/>
        </w:rPr>
      </w:pPr>
    </w:p>
    <w:p w14:paraId="74FBBEA7" w14:textId="77777777" w:rsidR="0070795F" w:rsidRPr="0070795F" w:rsidRDefault="0070795F" w:rsidP="0070795F">
      <w:pPr>
        <w:pStyle w:val="ListParagraph"/>
        <w:numPr>
          <w:ilvl w:val="2"/>
          <w:numId w:val="40"/>
        </w:numPr>
        <w:tabs>
          <w:tab w:val="left" w:pos="990"/>
        </w:tabs>
        <w:spacing w:before="240"/>
        <w:contextualSpacing w:val="0"/>
        <w:outlineLvl w:val="3"/>
        <w:rPr>
          <w:b/>
          <w:bCs/>
          <w:vanish/>
          <w:spacing w:val="5"/>
          <w:sz w:val="24"/>
          <w:szCs w:val="24"/>
          <w:lang w:eastAsia="en-US"/>
        </w:rPr>
      </w:pPr>
    </w:p>
    <w:p w14:paraId="78CE1389" w14:textId="77777777" w:rsidR="00821DF1" w:rsidRPr="0091104F" w:rsidRDefault="00821DF1" w:rsidP="0070795F">
      <w:pPr>
        <w:pStyle w:val="Heading4"/>
        <w:numPr>
          <w:ilvl w:val="3"/>
          <w:numId w:val="40"/>
        </w:numPr>
        <w:tabs>
          <w:tab w:val="left" w:pos="990"/>
        </w:tabs>
        <w:spacing w:before="240"/>
        <w:ind w:left="720"/>
        <w:rPr>
          <w:lang w:val="en-US" w:eastAsia="en-US"/>
        </w:rPr>
      </w:pPr>
      <w:r w:rsidRPr="0091104F">
        <w:rPr>
          <w:lang w:val="en-US" w:eastAsia="en-US"/>
        </w:rPr>
        <w:t>Rancangan Tabel Pengguna</w:t>
      </w:r>
    </w:p>
    <w:p w14:paraId="14D06D2D" w14:textId="77777777" w:rsidR="00821DF1" w:rsidRDefault="00821DF1" w:rsidP="00821DF1">
      <w:pPr>
        <w:ind w:firstLine="720"/>
        <w:rPr>
          <w:lang w:eastAsia="en-US"/>
        </w:rPr>
      </w:pPr>
      <w:r>
        <w:rPr>
          <w:lang w:eastAsia="en-US"/>
        </w:rPr>
        <w:t>Tabel pengguna digunakan untuk menyimpan data pendidik dan orang tua siswa. Tabel pengguna memiliki relasi ke tabel siswa yang digunakan untuk menyimpan data siswa. Satu pengguna memiliki banyak siswa.</w:t>
      </w:r>
    </w:p>
    <w:p w14:paraId="1AF91B4F" w14:textId="77777777" w:rsidR="00821DF1" w:rsidRDefault="002E54E7" w:rsidP="00821DF1">
      <w:pPr>
        <w:ind w:firstLine="720"/>
        <w:rPr>
          <w:lang w:eastAsia="en-US"/>
        </w:rPr>
      </w:pPr>
      <w:r>
        <w:rPr>
          <w:lang w:eastAsia="en-US"/>
        </w:rPr>
        <w:t>Data atribut</w:t>
      </w:r>
      <w:r w:rsidR="00340015">
        <w:rPr>
          <w:lang w:eastAsia="en-US"/>
        </w:rPr>
        <w:t xml:space="preserve"> tabel pengguna d</w:t>
      </w:r>
      <w:r>
        <w:rPr>
          <w:lang w:eastAsia="en-US"/>
        </w:rPr>
        <w:t>i</w:t>
      </w:r>
      <w:r w:rsidR="00340015">
        <w:rPr>
          <w:lang w:eastAsia="en-US"/>
        </w:rPr>
        <w:t>jelaskan pada</w:t>
      </w:r>
      <w:r w:rsidR="00AC1A7C">
        <w:rPr>
          <w:lang w:eastAsia="en-US"/>
        </w:rPr>
        <w:t xml:space="preserve"> </w:t>
      </w:r>
      <w:r w:rsidR="00AC1A7C">
        <w:rPr>
          <w:lang w:eastAsia="en-US"/>
        </w:rPr>
        <w:fldChar w:fldCharType="begin"/>
      </w:r>
      <w:r w:rsidR="00AC1A7C">
        <w:rPr>
          <w:lang w:eastAsia="en-US"/>
        </w:rPr>
        <w:instrText xml:space="preserve"> REF _Ref396497777 \h </w:instrText>
      </w:r>
      <w:r w:rsidR="00AC1A7C">
        <w:rPr>
          <w:lang w:eastAsia="en-US"/>
        </w:rPr>
      </w:r>
      <w:r w:rsidR="00AC1A7C">
        <w:rPr>
          <w:lang w:eastAsia="en-US"/>
        </w:rPr>
        <w:fldChar w:fldCharType="separate"/>
      </w:r>
      <w:r w:rsidR="002836B7">
        <w:t xml:space="preserve">Tabel </w:t>
      </w:r>
      <w:r w:rsidR="002836B7">
        <w:rPr>
          <w:noProof/>
        </w:rPr>
        <w:t>3</w:t>
      </w:r>
      <w:r w:rsidR="002836B7">
        <w:t>.</w:t>
      </w:r>
      <w:r w:rsidR="002836B7">
        <w:rPr>
          <w:noProof/>
        </w:rPr>
        <w:t>9</w:t>
      </w:r>
      <w:r w:rsidR="00AC1A7C">
        <w:rPr>
          <w:lang w:eastAsia="en-US"/>
        </w:rPr>
        <w:fldChar w:fldCharType="end"/>
      </w:r>
      <w:r w:rsidR="00340015">
        <w:rPr>
          <w:lang w:eastAsia="en-US"/>
        </w:rPr>
        <w:t>.</w:t>
      </w:r>
    </w:p>
    <w:p w14:paraId="619975DF" w14:textId="77777777" w:rsidR="006203FE" w:rsidRDefault="006203FE" w:rsidP="006203FE">
      <w:pPr>
        <w:pStyle w:val="Caption"/>
      </w:pPr>
    </w:p>
    <w:p w14:paraId="574BD37D" w14:textId="77777777" w:rsidR="007159E1" w:rsidRDefault="007159E1" w:rsidP="007159E1">
      <w:pPr>
        <w:pStyle w:val="Caption"/>
        <w:keepNext/>
      </w:pPr>
      <w:bookmarkStart w:id="145" w:name="_Ref396497777"/>
      <w:bookmarkStart w:id="146" w:name="_Toc396498084"/>
      <w:r>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9</w:t>
      </w:r>
      <w:r w:rsidR="003C0604">
        <w:fldChar w:fldCharType="end"/>
      </w:r>
      <w:bookmarkEnd w:id="145"/>
      <w:r w:rsidR="00AC1A7C" w:rsidRPr="00AC1A7C">
        <w:t xml:space="preserve"> </w:t>
      </w:r>
      <w:r w:rsidR="00AC1A7C">
        <w:t>Atribut Tabel Pengguna</w:t>
      </w:r>
      <w:bookmarkEnd w:id="146"/>
    </w:p>
    <w:tbl>
      <w:tblPr>
        <w:tblStyle w:val="TableGrid"/>
        <w:tblW w:w="0" w:type="auto"/>
        <w:jc w:val="center"/>
        <w:tblLook w:val="04A0" w:firstRow="1" w:lastRow="0" w:firstColumn="1" w:lastColumn="0" w:noHBand="0" w:noVBand="1"/>
      </w:tblPr>
      <w:tblGrid>
        <w:gridCol w:w="1575"/>
        <w:gridCol w:w="1530"/>
        <w:gridCol w:w="2108"/>
      </w:tblGrid>
      <w:tr w:rsidR="00492E8A" w:rsidRPr="000819D5" w14:paraId="3064A8D5" w14:textId="77777777" w:rsidTr="007C03B3">
        <w:trPr>
          <w:jc w:val="center"/>
        </w:trPr>
        <w:tc>
          <w:tcPr>
            <w:tcW w:w="1575" w:type="dxa"/>
            <w:shd w:val="clear" w:color="auto" w:fill="B8CCE4" w:themeFill="accent1" w:themeFillTint="66"/>
          </w:tcPr>
          <w:p w14:paraId="12FD3655" w14:textId="77777777" w:rsidR="00492E8A" w:rsidRPr="000819D5" w:rsidRDefault="00492E8A" w:rsidP="009B5739">
            <w:pPr>
              <w:ind w:right="-23"/>
              <w:jc w:val="center"/>
              <w:rPr>
                <w:sz w:val="18"/>
              </w:rPr>
            </w:pPr>
            <w:r w:rsidRPr="000819D5">
              <w:rPr>
                <w:sz w:val="18"/>
              </w:rPr>
              <w:t>Nama Kolom</w:t>
            </w:r>
          </w:p>
        </w:tc>
        <w:tc>
          <w:tcPr>
            <w:tcW w:w="1530" w:type="dxa"/>
            <w:shd w:val="clear" w:color="auto" w:fill="B8CCE4" w:themeFill="accent1" w:themeFillTint="66"/>
          </w:tcPr>
          <w:p w14:paraId="171A1F24" w14:textId="77777777" w:rsidR="00492E8A" w:rsidRPr="000819D5" w:rsidRDefault="00492E8A" w:rsidP="009B5739">
            <w:pPr>
              <w:ind w:right="-23"/>
              <w:jc w:val="center"/>
              <w:rPr>
                <w:sz w:val="18"/>
              </w:rPr>
            </w:pPr>
            <w:r w:rsidRPr="000819D5">
              <w:rPr>
                <w:sz w:val="18"/>
              </w:rPr>
              <w:t>Tipe Data</w:t>
            </w:r>
          </w:p>
        </w:tc>
        <w:tc>
          <w:tcPr>
            <w:tcW w:w="2108" w:type="dxa"/>
            <w:shd w:val="clear" w:color="auto" w:fill="B8CCE4" w:themeFill="accent1" w:themeFillTint="66"/>
          </w:tcPr>
          <w:p w14:paraId="60296DC3" w14:textId="77777777" w:rsidR="00492E8A" w:rsidRPr="000819D5" w:rsidRDefault="00492E8A" w:rsidP="009B5739">
            <w:pPr>
              <w:ind w:right="-23"/>
              <w:jc w:val="center"/>
              <w:rPr>
                <w:sz w:val="18"/>
              </w:rPr>
            </w:pPr>
            <w:r w:rsidRPr="000819D5">
              <w:rPr>
                <w:sz w:val="18"/>
              </w:rPr>
              <w:t>Keterangan</w:t>
            </w:r>
          </w:p>
        </w:tc>
      </w:tr>
      <w:tr w:rsidR="00492E8A" w:rsidRPr="000819D5" w14:paraId="447781BB" w14:textId="77777777" w:rsidTr="007C03B3">
        <w:trPr>
          <w:jc w:val="center"/>
        </w:trPr>
        <w:tc>
          <w:tcPr>
            <w:tcW w:w="1575" w:type="dxa"/>
          </w:tcPr>
          <w:p w14:paraId="20ADC8CD" w14:textId="77777777" w:rsidR="00492E8A" w:rsidRPr="000819D5" w:rsidRDefault="00492E8A" w:rsidP="009B5739">
            <w:pPr>
              <w:ind w:right="-23"/>
              <w:rPr>
                <w:sz w:val="18"/>
              </w:rPr>
            </w:pPr>
            <w:r>
              <w:rPr>
                <w:sz w:val="18"/>
              </w:rPr>
              <w:t>id_user</w:t>
            </w:r>
          </w:p>
        </w:tc>
        <w:tc>
          <w:tcPr>
            <w:tcW w:w="1530" w:type="dxa"/>
          </w:tcPr>
          <w:p w14:paraId="45FD16A5" w14:textId="77777777" w:rsidR="00492E8A" w:rsidRPr="000819D5" w:rsidRDefault="00492E8A" w:rsidP="009B5739">
            <w:pPr>
              <w:ind w:right="-23"/>
              <w:rPr>
                <w:sz w:val="18"/>
              </w:rPr>
            </w:pPr>
            <w:r w:rsidRPr="000819D5">
              <w:rPr>
                <w:sz w:val="18"/>
              </w:rPr>
              <w:t>Integer</w:t>
            </w:r>
          </w:p>
        </w:tc>
        <w:tc>
          <w:tcPr>
            <w:tcW w:w="2108" w:type="dxa"/>
          </w:tcPr>
          <w:p w14:paraId="195A9E4C" w14:textId="77777777" w:rsidR="00492E8A" w:rsidRPr="000819D5" w:rsidRDefault="00492E8A" w:rsidP="00C159D7">
            <w:pPr>
              <w:ind w:right="-23"/>
              <w:jc w:val="left"/>
              <w:rPr>
                <w:sz w:val="18"/>
              </w:rPr>
            </w:pPr>
            <w:r w:rsidRPr="000819D5">
              <w:rPr>
                <w:i/>
                <w:sz w:val="18"/>
              </w:rPr>
              <w:t>Primary Key</w:t>
            </w:r>
            <w:r w:rsidRPr="000819D5">
              <w:rPr>
                <w:sz w:val="18"/>
              </w:rPr>
              <w:t xml:space="preserve"> dari tabel </w:t>
            </w:r>
            <w:r>
              <w:rPr>
                <w:sz w:val="18"/>
              </w:rPr>
              <w:t>pengguna</w:t>
            </w:r>
          </w:p>
        </w:tc>
      </w:tr>
      <w:tr w:rsidR="00492E8A" w:rsidRPr="000819D5" w14:paraId="71E97089" w14:textId="77777777" w:rsidTr="007C03B3">
        <w:trPr>
          <w:jc w:val="center"/>
        </w:trPr>
        <w:tc>
          <w:tcPr>
            <w:tcW w:w="1575" w:type="dxa"/>
          </w:tcPr>
          <w:p w14:paraId="37B8BEA6" w14:textId="77777777" w:rsidR="00492E8A" w:rsidRPr="000819D5" w:rsidRDefault="00C159D7" w:rsidP="009B5739">
            <w:pPr>
              <w:ind w:right="-23"/>
              <w:rPr>
                <w:sz w:val="18"/>
              </w:rPr>
            </w:pPr>
            <w:r>
              <w:rPr>
                <w:sz w:val="18"/>
              </w:rPr>
              <w:t>U</w:t>
            </w:r>
            <w:r w:rsidR="00492E8A">
              <w:rPr>
                <w:sz w:val="18"/>
              </w:rPr>
              <w:t>sername</w:t>
            </w:r>
          </w:p>
        </w:tc>
        <w:tc>
          <w:tcPr>
            <w:tcW w:w="1530" w:type="dxa"/>
          </w:tcPr>
          <w:p w14:paraId="4576A65E" w14:textId="77777777" w:rsidR="00492E8A" w:rsidRPr="000819D5" w:rsidRDefault="00492E8A" w:rsidP="00492E8A">
            <w:pPr>
              <w:ind w:right="-23"/>
              <w:rPr>
                <w:sz w:val="18"/>
              </w:rPr>
            </w:pPr>
            <w:r>
              <w:rPr>
                <w:sz w:val="18"/>
              </w:rPr>
              <w:t>Var</w:t>
            </w:r>
            <w:r w:rsidRPr="000819D5">
              <w:rPr>
                <w:sz w:val="18"/>
              </w:rPr>
              <w:t>char (</w:t>
            </w:r>
            <w:r>
              <w:rPr>
                <w:sz w:val="18"/>
              </w:rPr>
              <w:t>255</w:t>
            </w:r>
            <w:r w:rsidRPr="000819D5">
              <w:rPr>
                <w:sz w:val="18"/>
              </w:rPr>
              <w:t>)</w:t>
            </w:r>
          </w:p>
        </w:tc>
        <w:tc>
          <w:tcPr>
            <w:tcW w:w="2108" w:type="dxa"/>
          </w:tcPr>
          <w:p w14:paraId="73D94999" w14:textId="77777777" w:rsidR="00492E8A" w:rsidRPr="00492E8A" w:rsidRDefault="00492E8A" w:rsidP="00C159D7">
            <w:pPr>
              <w:ind w:right="-23"/>
              <w:jc w:val="left"/>
              <w:rPr>
                <w:sz w:val="18"/>
              </w:rPr>
            </w:pPr>
            <w:r>
              <w:rPr>
                <w:sz w:val="18"/>
              </w:rPr>
              <w:t>Nama akun pengguna</w:t>
            </w:r>
          </w:p>
        </w:tc>
      </w:tr>
      <w:tr w:rsidR="00492E8A" w:rsidRPr="000819D5" w14:paraId="4D7360D2" w14:textId="77777777" w:rsidTr="007C03B3">
        <w:trPr>
          <w:jc w:val="center"/>
        </w:trPr>
        <w:tc>
          <w:tcPr>
            <w:tcW w:w="1575" w:type="dxa"/>
          </w:tcPr>
          <w:p w14:paraId="238F1EA6" w14:textId="77777777" w:rsidR="00492E8A" w:rsidRPr="000819D5" w:rsidRDefault="00C159D7" w:rsidP="009B5739">
            <w:pPr>
              <w:ind w:right="-23"/>
              <w:rPr>
                <w:sz w:val="18"/>
              </w:rPr>
            </w:pPr>
            <w:r>
              <w:rPr>
                <w:sz w:val="18"/>
              </w:rPr>
              <w:t>P</w:t>
            </w:r>
            <w:r w:rsidR="00492E8A">
              <w:rPr>
                <w:sz w:val="18"/>
              </w:rPr>
              <w:t>assword</w:t>
            </w:r>
          </w:p>
        </w:tc>
        <w:tc>
          <w:tcPr>
            <w:tcW w:w="1530" w:type="dxa"/>
          </w:tcPr>
          <w:p w14:paraId="449788EA" w14:textId="77777777" w:rsidR="00492E8A" w:rsidRPr="000819D5" w:rsidRDefault="00492E8A" w:rsidP="009B5739">
            <w:pPr>
              <w:ind w:right="-23"/>
              <w:rPr>
                <w:sz w:val="18"/>
              </w:rPr>
            </w:pPr>
            <w:r>
              <w:rPr>
                <w:sz w:val="18"/>
              </w:rPr>
              <w:t>Var</w:t>
            </w:r>
            <w:r w:rsidRPr="000819D5">
              <w:rPr>
                <w:sz w:val="18"/>
              </w:rPr>
              <w:t>char (</w:t>
            </w:r>
            <w:r>
              <w:rPr>
                <w:sz w:val="18"/>
              </w:rPr>
              <w:t>255</w:t>
            </w:r>
            <w:r w:rsidRPr="000819D5">
              <w:rPr>
                <w:sz w:val="18"/>
              </w:rPr>
              <w:t>)</w:t>
            </w:r>
          </w:p>
        </w:tc>
        <w:tc>
          <w:tcPr>
            <w:tcW w:w="2108" w:type="dxa"/>
          </w:tcPr>
          <w:p w14:paraId="046C6535" w14:textId="77777777" w:rsidR="00492E8A" w:rsidRPr="00492E8A" w:rsidRDefault="0054472C" w:rsidP="00C159D7">
            <w:pPr>
              <w:ind w:right="-23"/>
              <w:jc w:val="left"/>
              <w:rPr>
                <w:sz w:val="18"/>
              </w:rPr>
            </w:pPr>
            <w:r>
              <w:rPr>
                <w:sz w:val="18"/>
              </w:rPr>
              <w:t>Kata kunci</w:t>
            </w:r>
            <w:r w:rsidR="00492E8A">
              <w:rPr>
                <w:sz w:val="18"/>
              </w:rPr>
              <w:t xml:space="preserve"> pengguna</w:t>
            </w:r>
          </w:p>
        </w:tc>
      </w:tr>
      <w:tr w:rsidR="00492E8A" w:rsidRPr="000819D5" w14:paraId="34D80BFA" w14:textId="77777777" w:rsidTr="007C03B3">
        <w:trPr>
          <w:jc w:val="center"/>
        </w:trPr>
        <w:tc>
          <w:tcPr>
            <w:tcW w:w="1575" w:type="dxa"/>
          </w:tcPr>
          <w:p w14:paraId="5E562577" w14:textId="77777777" w:rsidR="00492E8A" w:rsidRPr="000819D5" w:rsidRDefault="00492E8A" w:rsidP="009B5739">
            <w:pPr>
              <w:ind w:right="-23"/>
              <w:rPr>
                <w:sz w:val="18"/>
              </w:rPr>
            </w:pPr>
            <w:r>
              <w:rPr>
                <w:sz w:val="18"/>
              </w:rPr>
              <w:t>Photo_user</w:t>
            </w:r>
          </w:p>
        </w:tc>
        <w:tc>
          <w:tcPr>
            <w:tcW w:w="1530" w:type="dxa"/>
          </w:tcPr>
          <w:p w14:paraId="29E82385" w14:textId="77777777" w:rsidR="00492E8A" w:rsidRPr="000819D5" w:rsidRDefault="00492E8A" w:rsidP="009B5739">
            <w:pPr>
              <w:ind w:right="-23"/>
              <w:rPr>
                <w:sz w:val="18"/>
              </w:rPr>
            </w:pPr>
            <w:r>
              <w:rPr>
                <w:sz w:val="18"/>
              </w:rPr>
              <w:t>Var</w:t>
            </w:r>
            <w:r w:rsidRPr="000819D5">
              <w:rPr>
                <w:sz w:val="18"/>
              </w:rPr>
              <w:t>char (</w:t>
            </w:r>
            <w:r>
              <w:rPr>
                <w:sz w:val="18"/>
              </w:rPr>
              <w:t>255</w:t>
            </w:r>
            <w:r w:rsidRPr="000819D5">
              <w:rPr>
                <w:sz w:val="18"/>
              </w:rPr>
              <w:t>)</w:t>
            </w:r>
          </w:p>
        </w:tc>
        <w:tc>
          <w:tcPr>
            <w:tcW w:w="2108" w:type="dxa"/>
          </w:tcPr>
          <w:p w14:paraId="49A75E43" w14:textId="77777777" w:rsidR="00492E8A" w:rsidRPr="000819D5" w:rsidRDefault="00492E8A" w:rsidP="00C159D7">
            <w:pPr>
              <w:ind w:right="-23"/>
              <w:jc w:val="left"/>
              <w:rPr>
                <w:sz w:val="18"/>
              </w:rPr>
            </w:pPr>
            <w:r>
              <w:rPr>
                <w:sz w:val="18"/>
              </w:rPr>
              <w:t>Foto pengguna</w:t>
            </w:r>
          </w:p>
        </w:tc>
      </w:tr>
      <w:tr w:rsidR="00492E8A" w:rsidRPr="000819D5" w14:paraId="7CA1511B" w14:textId="77777777" w:rsidTr="007C03B3">
        <w:trPr>
          <w:jc w:val="center"/>
        </w:trPr>
        <w:tc>
          <w:tcPr>
            <w:tcW w:w="1575" w:type="dxa"/>
          </w:tcPr>
          <w:p w14:paraId="5F505547" w14:textId="77777777" w:rsidR="00492E8A" w:rsidRPr="000819D5" w:rsidRDefault="00492E8A" w:rsidP="009B5739">
            <w:pPr>
              <w:ind w:right="-23"/>
              <w:rPr>
                <w:sz w:val="18"/>
              </w:rPr>
            </w:pPr>
            <w:r>
              <w:rPr>
                <w:sz w:val="18"/>
              </w:rPr>
              <w:t>Is_terapist</w:t>
            </w:r>
          </w:p>
        </w:tc>
        <w:tc>
          <w:tcPr>
            <w:tcW w:w="1530" w:type="dxa"/>
          </w:tcPr>
          <w:p w14:paraId="27E46E5E" w14:textId="77777777" w:rsidR="00492E8A" w:rsidRPr="000819D5" w:rsidRDefault="00C159D7" w:rsidP="009B5739">
            <w:pPr>
              <w:ind w:right="-23"/>
              <w:rPr>
                <w:sz w:val="18"/>
              </w:rPr>
            </w:pPr>
            <w:r w:rsidRPr="000819D5">
              <w:rPr>
                <w:sz w:val="18"/>
              </w:rPr>
              <w:t>Integer</w:t>
            </w:r>
          </w:p>
        </w:tc>
        <w:tc>
          <w:tcPr>
            <w:tcW w:w="2108" w:type="dxa"/>
          </w:tcPr>
          <w:p w14:paraId="016AE35E" w14:textId="77777777" w:rsidR="00492E8A" w:rsidRPr="000819D5" w:rsidRDefault="00492E8A" w:rsidP="00C159D7">
            <w:pPr>
              <w:ind w:right="-23"/>
              <w:jc w:val="left"/>
              <w:rPr>
                <w:sz w:val="18"/>
              </w:rPr>
            </w:pPr>
            <w:r>
              <w:rPr>
                <w:sz w:val="18"/>
              </w:rPr>
              <w:t>Status sebagai guru atau orang tua</w:t>
            </w:r>
          </w:p>
        </w:tc>
      </w:tr>
      <w:tr w:rsidR="00492E8A" w:rsidRPr="000819D5" w14:paraId="2D8F39AA" w14:textId="77777777" w:rsidTr="007C03B3">
        <w:trPr>
          <w:jc w:val="center"/>
        </w:trPr>
        <w:tc>
          <w:tcPr>
            <w:tcW w:w="1575" w:type="dxa"/>
          </w:tcPr>
          <w:p w14:paraId="53B16F58" w14:textId="77777777" w:rsidR="00492E8A" w:rsidRPr="000819D5" w:rsidRDefault="00C159D7" w:rsidP="009B5739">
            <w:pPr>
              <w:ind w:right="-23"/>
              <w:rPr>
                <w:sz w:val="18"/>
              </w:rPr>
            </w:pPr>
            <w:r>
              <w:rPr>
                <w:sz w:val="18"/>
              </w:rPr>
              <w:t>E</w:t>
            </w:r>
            <w:r w:rsidR="00492E8A">
              <w:rPr>
                <w:sz w:val="18"/>
              </w:rPr>
              <w:t>mail</w:t>
            </w:r>
          </w:p>
        </w:tc>
        <w:tc>
          <w:tcPr>
            <w:tcW w:w="1530" w:type="dxa"/>
          </w:tcPr>
          <w:p w14:paraId="590975FC" w14:textId="77777777" w:rsidR="00492E8A" w:rsidRPr="000819D5" w:rsidRDefault="00492E8A" w:rsidP="009B5739">
            <w:pPr>
              <w:ind w:right="-23"/>
              <w:rPr>
                <w:sz w:val="18"/>
              </w:rPr>
            </w:pPr>
            <w:r>
              <w:rPr>
                <w:sz w:val="18"/>
              </w:rPr>
              <w:t>Var</w:t>
            </w:r>
            <w:r w:rsidRPr="000819D5">
              <w:rPr>
                <w:sz w:val="18"/>
              </w:rPr>
              <w:t>char (</w:t>
            </w:r>
            <w:r>
              <w:rPr>
                <w:sz w:val="18"/>
              </w:rPr>
              <w:t>255</w:t>
            </w:r>
            <w:r w:rsidRPr="000819D5">
              <w:rPr>
                <w:sz w:val="18"/>
              </w:rPr>
              <w:t>)</w:t>
            </w:r>
          </w:p>
        </w:tc>
        <w:tc>
          <w:tcPr>
            <w:tcW w:w="2108" w:type="dxa"/>
          </w:tcPr>
          <w:p w14:paraId="5B00176B" w14:textId="77777777" w:rsidR="00492E8A" w:rsidRPr="000819D5" w:rsidRDefault="00492E8A" w:rsidP="00C159D7">
            <w:pPr>
              <w:ind w:right="-23"/>
              <w:jc w:val="left"/>
              <w:rPr>
                <w:sz w:val="18"/>
              </w:rPr>
            </w:pPr>
            <w:r>
              <w:rPr>
                <w:sz w:val="18"/>
              </w:rPr>
              <w:t>Email pengguna</w:t>
            </w:r>
          </w:p>
        </w:tc>
      </w:tr>
    </w:tbl>
    <w:p w14:paraId="6AA407C5" w14:textId="77777777" w:rsidR="00941397" w:rsidRPr="0091104F" w:rsidRDefault="00941397" w:rsidP="00941397">
      <w:pPr>
        <w:pStyle w:val="Heading4"/>
        <w:numPr>
          <w:ilvl w:val="3"/>
          <w:numId w:val="40"/>
        </w:numPr>
        <w:tabs>
          <w:tab w:val="left" w:pos="990"/>
        </w:tabs>
        <w:spacing w:before="240"/>
        <w:ind w:left="720"/>
        <w:rPr>
          <w:lang w:val="en-US" w:eastAsia="en-US"/>
        </w:rPr>
      </w:pPr>
      <w:r>
        <w:rPr>
          <w:lang w:val="en-US" w:eastAsia="en-US"/>
        </w:rPr>
        <w:t>Rancangan Tabel Siswa</w:t>
      </w:r>
    </w:p>
    <w:p w14:paraId="31CB08AD" w14:textId="77777777" w:rsidR="00492E8A" w:rsidRDefault="00492E8A" w:rsidP="00492E8A">
      <w:pPr>
        <w:ind w:firstLine="720"/>
        <w:rPr>
          <w:lang w:eastAsia="en-US"/>
        </w:rPr>
      </w:pPr>
      <w:r>
        <w:rPr>
          <w:lang w:eastAsia="en-US"/>
        </w:rPr>
        <w:t xml:space="preserve">Tabel </w:t>
      </w:r>
      <w:r w:rsidR="00C159D7">
        <w:rPr>
          <w:lang w:eastAsia="en-US"/>
        </w:rPr>
        <w:t>siswa</w:t>
      </w:r>
      <w:r>
        <w:rPr>
          <w:lang w:eastAsia="en-US"/>
        </w:rPr>
        <w:t xml:space="preserve"> digunakan untuk menyimpan data </w:t>
      </w:r>
      <w:r w:rsidR="00C159D7">
        <w:rPr>
          <w:lang w:eastAsia="en-US"/>
        </w:rPr>
        <w:t>siswa</w:t>
      </w:r>
      <w:r>
        <w:rPr>
          <w:lang w:eastAsia="en-US"/>
        </w:rPr>
        <w:t xml:space="preserve">. Tabel </w:t>
      </w:r>
      <w:r w:rsidR="00C159D7">
        <w:rPr>
          <w:lang w:eastAsia="en-US"/>
        </w:rPr>
        <w:t>siswa</w:t>
      </w:r>
      <w:r>
        <w:rPr>
          <w:lang w:eastAsia="en-US"/>
        </w:rPr>
        <w:t xml:space="preserve"> memiliki relasi ke </w:t>
      </w:r>
      <w:r w:rsidR="00C159D7">
        <w:rPr>
          <w:lang w:eastAsia="en-US"/>
        </w:rPr>
        <w:t xml:space="preserve">tabel pengguna dan </w:t>
      </w:r>
      <w:r>
        <w:rPr>
          <w:lang w:eastAsia="en-US"/>
        </w:rPr>
        <w:t xml:space="preserve">tabel </w:t>
      </w:r>
      <w:r w:rsidR="00C159D7">
        <w:rPr>
          <w:lang w:eastAsia="en-US"/>
        </w:rPr>
        <w:t>rangkaian aktivitas</w:t>
      </w:r>
      <w:r>
        <w:rPr>
          <w:lang w:eastAsia="en-US"/>
        </w:rPr>
        <w:t xml:space="preserve"> yang digunakan untuk menyimpan data </w:t>
      </w:r>
      <w:r w:rsidR="00C159D7">
        <w:rPr>
          <w:lang w:eastAsia="en-US"/>
        </w:rPr>
        <w:t>rangkaian aktivitas</w:t>
      </w:r>
      <w:r w:rsidR="002E54E7" w:rsidRPr="002E54E7">
        <w:rPr>
          <w:lang w:eastAsia="en-US"/>
        </w:rPr>
        <w:t xml:space="preserve"> </w:t>
      </w:r>
      <w:r w:rsidR="002E54E7">
        <w:rPr>
          <w:lang w:eastAsia="en-US"/>
        </w:rPr>
        <w:t>pembelajaran</w:t>
      </w:r>
      <w:r w:rsidR="00C159D7">
        <w:rPr>
          <w:lang w:eastAsia="en-US"/>
        </w:rPr>
        <w:t xml:space="preserve"> siswa</w:t>
      </w:r>
      <w:r>
        <w:rPr>
          <w:lang w:eastAsia="en-US"/>
        </w:rPr>
        <w:t xml:space="preserve">. Satu </w:t>
      </w:r>
      <w:r w:rsidR="00C159D7">
        <w:rPr>
          <w:lang w:eastAsia="en-US"/>
        </w:rPr>
        <w:t>siswa</w:t>
      </w:r>
      <w:r>
        <w:rPr>
          <w:lang w:eastAsia="en-US"/>
        </w:rPr>
        <w:t xml:space="preserve"> memiliki </w:t>
      </w:r>
      <w:r w:rsidR="00C159D7">
        <w:rPr>
          <w:lang w:eastAsia="en-US"/>
        </w:rPr>
        <w:t>satu</w:t>
      </w:r>
      <w:r>
        <w:rPr>
          <w:lang w:eastAsia="en-US"/>
        </w:rPr>
        <w:t xml:space="preserve"> </w:t>
      </w:r>
      <w:r w:rsidR="00C159D7">
        <w:rPr>
          <w:lang w:eastAsia="en-US"/>
        </w:rPr>
        <w:t>pendidik atau orang tua dan satu siswa memiliki banyak rangkaian aktivitas</w:t>
      </w:r>
      <w:r>
        <w:rPr>
          <w:lang w:eastAsia="en-US"/>
        </w:rPr>
        <w:t>.</w:t>
      </w:r>
    </w:p>
    <w:p w14:paraId="5518B534" w14:textId="77777777" w:rsidR="00492E8A" w:rsidRDefault="002E54E7" w:rsidP="00AF6006">
      <w:pPr>
        <w:ind w:firstLine="720"/>
        <w:rPr>
          <w:lang w:eastAsia="en-US"/>
        </w:rPr>
      </w:pPr>
      <w:r>
        <w:rPr>
          <w:lang w:eastAsia="en-US"/>
        </w:rPr>
        <w:t>Data atri</w:t>
      </w:r>
      <w:r w:rsidR="007C03B3">
        <w:rPr>
          <w:lang w:eastAsia="en-US"/>
        </w:rPr>
        <w:t>but tabel siswa dijelaskan pada</w:t>
      </w:r>
      <w:r w:rsidR="00AC1A7C">
        <w:rPr>
          <w:lang w:eastAsia="en-US"/>
        </w:rPr>
        <w:t xml:space="preserve"> </w:t>
      </w:r>
      <w:r w:rsidR="00AC1A7C">
        <w:rPr>
          <w:lang w:eastAsia="en-US"/>
        </w:rPr>
        <w:fldChar w:fldCharType="begin"/>
      </w:r>
      <w:r w:rsidR="00AC1A7C">
        <w:rPr>
          <w:lang w:eastAsia="en-US"/>
        </w:rPr>
        <w:instrText xml:space="preserve"> REF _Ref396497778 \h </w:instrText>
      </w:r>
      <w:r w:rsidR="00AC1A7C">
        <w:rPr>
          <w:lang w:eastAsia="en-US"/>
        </w:rPr>
      </w:r>
      <w:r w:rsidR="00AC1A7C">
        <w:rPr>
          <w:lang w:eastAsia="en-US"/>
        </w:rPr>
        <w:fldChar w:fldCharType="separate"/>
      </w:r>
      <w:r w:rsidR="002836B7">
        <w:t xml:space="preserve">Tabel </w:t>
      </w:r>
      <w:r w:rsidR="002836B7">
        <w:rPr>
          <w:noProof/>
        </w:rPr>
        <w:t>3</w:t>
      </w:r>
      <w:r w:rsidR="002836B7">
        <w:t>.</w:t>
      </w:r>
      <w:r w:rsidR="002836B7">
        <w:rPr>
          <w:noProof/>
        </w:rPr>
        <w:t>10</w:t>
      </w:r>
      <w:r w:rsidR="00AC1A7C">
        <w:rPr>
          <w:lang w:eastAsia="en-US"/>
        </w:rPr>
        <w:fldChar w:fldCharType="end"/>
      </w:r>
      <w:r w:rsidR="00492E8A">
        <w:rPr>
          <w:lang w:eastAsia="en-US"/>
        </w:rPr>
        <w:t>.</w:t>
      </w:r>
    </w:p>
    <w:p w14:paraId="2FEC7C5C" w14:textId="77777777" w:rsidR="00492E8A" w:rsidRDefault="00492E8A" w:rsidP="00492E8A">
      <w:pPr>
        <w:pStyle w:val="Caption"/>
        <w:ind w:left="720"/>
        <w:jc w:val="both"/>
      </w:pPr>
    </w:p>
    <w:p w14:paraId="1E6BA18D" w14:textId="77777777" w:rsidR="00F509E5" w:rsidRPr="00F509E5" w:rsidRDefault="00F509E5" w:rsidP="00F509E5"/>
    <w:p w14:paraId="222166AE" w14:textId="77777777" w:rsidR="007159E1" w:rsidRDefault="007159E1" w:rsidP="007159E1">
      <w:pPr>
        <w:pStyle w:val="Caption"/>
        <w:keepNext/>
      </w:pPr>
      <w:bookmarkStart w:id="147" w:name="_Ref396497778"/>
      <w:bookmarkStart w:id="148" w:name="_Toc396498085"/>
      <w:r>
        <w:lastRenderedPageBreak/>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0</w:t>
      </w:r>
      <w:r w:rsidR="003C0604">
        <w:fldChar w:fldCharType="end"/>
      </w:r>
      <w:bookmarkEnd w:id="147"/>
      <w:r w:rsidR="00AC1A7C" w:rsidRPr="00AC1A7C">
        <w:t xml:space="preserve"> </w:t>
      </w:r>
      <w:r w:rsidR="00AC1A7C">
        <w:t>Atribut Tabel Siswa</w:t>
      </w:r>
      <w:bookmarkEnd w:id="148"/>
    </w:p>
    <w:tbl>
      <w:tblPr>
        <w:tblStyle w:val="TableGrid"/>
        <w:tblW w:w="0" w:type="auto"/>
        <w:jc w:val="center"/>
        <w:tblLook w:val="04A0" w:firstRow="1" w:lastRow="0" w:firstColumn="1" w:lastColumn="0" w:noHBand="0" w:noVBand="1"/>
      </w:tblPr>
      <w:tblGrid>
        <w:gridCol w:w="1575"/>
        <w:gridCol w:w="1530"/>
        <w:gridCol w:w="2108"/>
      </w:tblGrid>
      <w:tr w:rsidR="00492E8A" w:rsidRPr="000819D5" w14:paraId="7D357605" w14:textId="77777777" w:rsidTr="007C03B3">
        <w:trPr>
          <w:jc w:val="center"/>
        </w:trPr>
        <w:tc>
          <w:tcPr>
            <w:tcW w:w="1575" w:type="dxa"/>
            <w:shd w:val="clear" w:color="auto" w:fill="B8CCE4" w:themeFill="accent1" w:themeFillTint="66"/>
          </w:tcPr>
          <w:p w14:paraId="766CED7C" w14:textId="77777777" w:rsidR="00492E8A" w:rsidRPr="000819D5" w:rsidRDefault="00492E8A" w:rsidP="009B5739">
            <w:pPr>
              <w:ind w:right="-23"/>
              <w:jc w:val="center"/>
              <w:rPr>
                <w:sz w:val="18"/>
              </w:rPr>
            </w:pPr>
            <w:r w:rsidRPr="000819D5">
              <w:rPr>
                <w:sz w:val="18"/>
              </w:rPr>
              <w:t>Nama Kolom</w:t>
            </w:r>
          </w:p>
        </w:tc>
        <w:tc>
          <w:tcPr>
            <w:tcW w:w="1530" w:type="dxa"/>
            <w:shd w:val="clear" w:color="auto" w:fill="B8CCE4" w:themeFill="accent1" w:themeFillTint="66"/>
          </w:tcPr>
          <w:p w14:paraId="4BDFAACD" w14:textId="77777777" w:rsidR="00492E8A" w:rsidRPr="000819D5" w:rsidRDefault="00492E8A" w:rsidP="009B5739">
            <w:pPr>
              <w:ind w:right="-23"/>
              <w:jc w:val="center"/>
              <w:rPr>
                <w:sz w:val="18"/>
              </w:rPr>
            </w:pPr>
            <w:r w:rsidRPr="000819D5">
              <w:rPr>
                <w:sz w:val="18"/>
              </w:rPr>
              <w:t>Tipe Data</w:t>
            </w:r>
          </w:p>
        </w:tc>
        <w:tc>
          <w:tcPr>
            <w:tcW w:w="2108" w:type="dxa"/>
            <w:shd w:val="clear" w:color="auto" w:fill="B8CCE4" w:themeFill="accent1" w:themeFillTint="66"/>
          </w:tcPr>
          <w:p w14:paraId="5EA864F2" w14:textId="77777777" w:rsidR="00492E8A" w:rsidRPr="000819D5" w:rsidRDefault="00492E8A" w:rsidP="009B5739">
            <w:pPr>
              <w:ind w:right="-23"/>
              <w:jc w:val="center"/>
              <w:rPr>
                <w:sz w:val="18"/>
              </w:rPr>
            </w:pPr>
            <w:r w:rsidRPr="000819D5">
              <w:rPr>
                <w:sz w:val="18"/>
              </w:rPr>
              <w:t>Keterangan</w:t>
            </w:r>
          </w:p>
        </w:tc>
      </w:tr>
      <w:tr w:rsidR="00492E8A" w:rsidRPr="000819D5" w14:paraId="7271322F" w14:textId="77777777" w:rsidTr="007C03B3">
        <w:trPr>
          <w:jc w:val="center"/>
        </w:trPr>
        <w:tc>
          <w:tcPr>
            <w:tcW w:w="1575" w:type="dxa"/>
          </w:tcPr>
          <w:p w14:paraId="06FDA36B" w14:textId="77777777" w:rsidR="00492E8A" w:rsidRPr="000819D5" w:rsidRDefault="00492E8A" w:rsidP="00C159D7">
            <w:pPr>
              <w:ind w:right="-23"/>
              <w:rPr>
                <w:sz w:val="18"/>
              </w:rPr>
            </w:pPr>
            <w:r>
              <w:rPr>
                <w:sz w:val="18"/>
              </w:rPr>
              <w:t>id_</w:t>
            </w:r>
            <w:r w:rsidR="00C159D7">
              <w:rPr>
                <w:sz w:val="18"/>
              </w:rPr>
              <w:t>siswa</w:t>
            </w:r>
          </w:p>
        </w:tc>
        <w:tc>
          <w:tcPr>
            <w:tcW w:w="1530" w:type="dxa"/>
          </w:tcPr>
          <w:p w14:paraId="4B72EE40" w14:textId="77777777" w:rsidR="00492E8A" w:rsidRPr="000819D5" w:rsidRDefault="00492E8A" w:rsidP="009B5739">
            <w:pPr>
              <w:ind w:right="-23"/>
              <w:rPr>
                <w:sz w:val="18"/>
              </w:rPr>
            </w:pPr>
            <w:r w:rsidRPr="000819D5">
              <w:rPr>
                <w:sz w:val="18"/>
              </w:rPr>
              <w:t>Integer</w:t>
            </w:r>
          </w:p>
        </w:tc>
        <w:tc>
          <w:tcPr>
            <w:tcW w:w="2108" w:type="dxa"/>
          </w:tcPr>
          <w:p w14:paraId="132AF7CD" w14:textId="77777777" w:rsidR="00492E8A" w:rsidRPr="000819D5" w:rsidRDefault="00492E8A" w:rsidP="00C159D7">
            <w:pPr>
              <w:ind w:right="-23"/>
              <w:jc w:val="left"/>
              <w:rPr>
                <w:sz w:val="18"/>
              </w:rPr>
            </w:pPr>
            <w:r w:rsidRPr="000819D5">
              <w:rPr>
                <w:i/>
                <w:sz w:val="18"/>
              </w:rPr>
              <w:t>Primary Key</w:t>
            </w:r>
            <w:r w:rsidRPr="000819D5">
              <w:rPr>
                <w:sz w:val="18"/>
              </w:rPr>
              <w:t xml:space="preserve"> dari tabel </w:t>
            </w:r>
            <w:r w:rsidR="00C159D7">
              <w:rPr>
                <w:sz w:val="18"/>
              </w:rPr>
              <w:t>siswa</w:t>
            </w:r>
          </w:p>
        </w:tc>
      </w:tr>
      <w:tr w:rsidR="00492E8A" w:rsidRPr="000819D5" w14:paraId="1781F14F" w14:textId="77777777" w:rsidTr="007C03B3">
        <w:trPr>
          <w:jc w:val="center"/>
        </w:trPr>
        <w:tc>
          <w:tcPr>
            <w:tcW w:w="1575" w:type="dxa"/>
          </w:tcPr>
          <w:p w14:paraId="7B9F368C" w14:textId="77777777" w:rsidR="00492E8A" w:rsidRPr="000819D5" w:rsidRDefault="00C159D7" w:rsidP="009B5739">
            <w:pPr>
              <w:ind w:right="-23"/>
              <w:rPr>
                <w:sz w:val="18"/>
              </w:rPr>
            </w:pPr>
            <w:r>
              <w:rPr>
                <w:sz w:val="18"/>
              </w:rPr>
              <w:t>id_user</w:t>
            </w:r>
          </w:p>
        </w:tc>
        <w:tc>
          <w:tcPr>
            <w:tcW w:w="1530" w:type="dxa"/>
          </w:tcPr>
          <w:p w14:paraId="25FC9445" w14:textId="77777777" w:rsidR="00492E8A" w:rsidRPr="000819D5" w:rsidRDefault="00C159D7" w:rsidP="009B5739">
            <w:pPr>
              <w:ind w:right="-23"/>
              <w:rPr>
                <w:sz w:val="18"/>
              </w:rPr>
            </w:pPr>
            <w:r w:rsidRPr="000819D5">
              <w:rPr>
                <w:sz w:val="18"/>
              </w:rPr>
              <w:t>Integer</w:t>
            </w:r>
          </w:p>
        </w:tc>
        <w:tc>
          <w:tcPr>
            <w:tcW w:w="2108" w:type="dxa"/>
          </w:tcPr>
          <w:p w14:paraId="65D0D4D6" w14:textId="77777777" w:rsidR="00492E8A" w:rsidRPr="00492E8A" w:rsidRDefault="00C159D7" w:rsidP="00C159D7">
            <w:pPr>
              <w:ind w:right="-23"/>
              <w:jc w:val="left"/>
              <w:rPr>
                <w:sz w:val="18"/>
              </w:rPr>
            </w:pPr>
            <w:r w:rsidRPr="000819D5">
              <w:rPr>
                <w:i/>
                <w:sz w:val="18"/>
              </w:rPr>
              <w:t>Foreign Key</w:t>
            </w:r>
            <w:r w:rsidRPr="000819D5">
              <w:rPr>
                <w:sz w:val="18"/>
              </w:rPr>
              <w:t xml:space="preserve"> dari </w:t>
            </w:r>
            <w:r>
              <w:rPr>
                <w:sz w:val="18"/>
              </w:rPr>
              <w:t>tabel pengguna</w:t>
            </w:r>
          </w:p>
        </w:tc>
      </w:tr>
      <w:tr w:rsidR="00492E8A" w:rsidRPr="000819D5" w14:paraId="666133D4" w14:textId="77777777" w:rsidTr="007C03B3">
        <w:trPr>
          <w:jc w:val="center"/>
        </w:trPr>
        <w:tc>
          <w:tcPr>
            <w:tcW w:w="1575" w:type="dxa"/>
          </w:tcPr>
          <w:p w14:paraId="6F1315D3" w14:textId="77777777" w:rsidR="00492E8A" w:rsidRPr="000819D5" w:rsidRDefault="00C159D7" w:rsidP="009B5739">
            <w:pPr>
              <w:ind w:right="-23"/>
              <w:rPr>
                <w:sz w:val="18"/>
              </w:rPr>
            </w:pPr>
            <w:r>
              <w:rPr>
                <w:sz w:val="18"/>
              </w:rPr>
              <w:t>Nama_siswa</w:t>
            </w:r>
          </w:p>
        </w:tc>
        <w:tc>
          <w:tcPr>
            <w:tcW w:w="1530" w:type="dxa"/>
          </w:tcPr>
          <w:p w14:paraId="4A392D59" w14:textId="77777777" w:rsidR="00492E8A" w:rsidRPr="000819D5" w:rsidRDefault="00492E8A" w:rsidP="009B5739">
            <w:pPr>
              <w:ind w:right="-23"/>
              <w:rPr>
                <w:sz w:val="18"/>
              </w:rPr>
            </w:pPr>
            <w:r>
              <w:rPr>
                <w:sz w:val="18"/>
              </w:rPr>
              <w:t>Var</w:t>
            </w:r>
            <w:r w:rsidRPr="000819D5">
              <w:rPr>
                <w:sz w:val="18"/>
              </w:rPr>
              <w:t>char (</w:t>
            </w:r>
            <w:r>
              <w:rPr>
                <w:sz w:val="18"/>
              </w:rPr>
              <w:t>255</w:t>
            </w:r>
            <w:r w:rsidRPr="000819D5">
              <w:rPr>
                <w:sz w:val="18"/>
              </w:rPr>
              <w:t>)</w:t>
            </w:r>
          </w:p>
        </w:tc>
        <w:tc>
          <w:tcPr>
            <w:tcW w:w="2108" w:type="dxa"/>
          </w:tcPr>
          <w:p w14:paraId="0E8D862D" w14:textId="77777777" w:rsidR="00492E8A" w:rsidRPr="00492E8A" w:rsidRDefault="00C159D7" w:rsidP="00C159D7">
            <w:pPr>
              <w:ind w:right="-23"/>
              <w:jc w:val="left"/>
              <w:rPr>
                <w:sz w:val="18"/>
              </w:rPr>
            </w:pPr>
            <w:r>
              <w:rPr>
                <w:sz w:val="18"/>
              </w:rPr>
              <w:t>Nama siswa</w:t>
            </w:r>
          </w:p>
        </w:tc>
      </w:tr>
      <w:tr w:rsidR="00492E8A" w:rsidRPr="000819D5" w14:paraId="5F0DCE7B" w14:textId="77777777" w:rsidTr="007C03B3">
        <w:trPr>
          <w:jc w:val="center"/>
        </w:trPr>
        <w:tc>
          <w:tcPr>
            <w:tcW w:w="1575" w:type="dxa"/>
          </w:tcPr>
          <w:p w14:paraId="3A0E30CB" w14:textId="77777777" w:rsidR="00492E8A" w:rsidRPr="000819D5" w:rsidRDefault="00492E8A" w:rsidP="00C159D7">
            <w:pPr>
              <w:ind w:right="-23"/>
              <w:rPr>
                <w:sz w:val="18"/>
              </w:rPr>
            </w:pPr>
            <w:r>
              <w:rPr>
                <w:sz w:val="18"/>
              </w:rPr>
              <w:t>Photo_</w:t>
            </w:r>
            <w:r w:rsidR="00C159D7">
              <w:rPr>
                <w:sz w:val="18"/>
              </w:rPr>
              <w:t>siswa</w:t>
            </w:r>
          </w:p>
        </w:tc>
        <w:tc>
          <w:tcPr>
            <w:tcW w:w="1530" w:type="dxa"/>
          </w:tcPr>
          <w:p w14:paraId="4D72C159" w14:textId="77777777" w:rsidR="00492E8A" w:rsidRPr="000819D5" w:rsidRDefault="00492E8A" w:rsidP="009B5739">
            <w:pPr>
              <w:ind w:right="-23"/>
              <w:rPr>
                <w:sz w:val="18"/>
              </w:rPr>
            </w:pPr>
            <w:r>
              <w:rPr>
                <w:sz w:val="18"/>
              </w:rPr>
              <w:t>Var</w:t>
            </w:r>
            <w:r w:rsidRPr="000819D5">
              <w:rPr>
                <w:sz w:val="18"/>
              </w:rPr>
              <w:t>char (</w:t>
            </w:r>
            <w:r>
              <w:rPr>
                <w:sz w:val="18"/>
              </w:rPr>
              <w:t>255</w:t>
            </w:r>
            <w:r w:rsidRPr="000819D5">
              <w:rPr>
                <w:sz w:val="18"/>
              </w:rPr>
              <w:t>)</w:t>
            </w:r>
          </w:p>
        </w:tc>
        <w:tc>
          <w:tcPr>
            <w:tcW w:w="2108" w:type="dxa"/>
          </w:tcPr>
          <w:p w14:paraId="467058DC" w14:textId="77777777" w:rsidR="00492E8A" w:rsidRPr="000819D5" w:rsidRDefault="00492E8A" w:rsidP="00C159D7">
            <w:pPr>
              <w:ind w:right="-23"/>
              <w:jc w:val="left"/>
              <w:rPr>
                <w:sz w:val="18"/>
              </w:rPr>
            </w:pPr>
            <w:r>
              <w:rPr>
                <w:sz w:val="18"/>
              </w:rPr>
              <w:t xml:space="preserve">Foto </w:t>
            </w:r>
            <w:r w:rsidR="00C159D7">
              <w:rPr>
                <w:sz w:val="18"/>
              </w:rPr>
              <w:t>siswa</w:t>
            </w:r>
          </w:p>
        </w:tc>
      </w:tr>
      <w:tr w:rsidR="00492E8A" w:rsidRPr="000819D5" w14:paraId="4A387C25" w14:textId="77777777" w:rsidTr="007C03B3">
        <w:trPr>
          <w:jc w:val="center"/>
        </w:trPr>
        <w:tc>
          <w:tcPr>
            <w:tcW w:w="1575" w:type="dxa"/>
          </w:tcPr>
          <w:p w14:paraId="2FB7275E" w14:textId="77777777" w:rsidR="00492E8A" w:rsidRPr="000819D5" w:rsidRDefault="00C159D7" w:rsidP="009B5739">
            <w:pPr>
              <w:ind w:right="-23"/>
              <w:rPr>
                <w:sz w:val="18"/>
              </w:rPr>
            </w:pPr>
            <w:r>
              <w:rPr>
                <w:sz w:val="18"/>
              </w:rPr>
              <w:t>Pertanyaan</w:t>
            </w:r>
          </w:p>
        </w:tc>
        <w:tc>
          <w:tcPr>
            <w:tcW w:w="1530" w:type="dxa"/>
          </w:tcPr>
          <w:p w14:paraId="206DFD18" w14:textId="77777777" w:rsidR="00492E8A" w:rsidRPr="000819D5" w:rsidRDefault="00492E8A" w:rsidP="009B5739">
            <w:pPr>
              <w:ind w:right="-23"/>
              <w:rPr>
                <w:sz w:val="18"/>
              </w:rPr>
            </w:pPr>
            <w:r>
              <w:rPr>
                <w:sz w:val="18"/>
              </w:rPr>
              <w:t>Var</w:t>
            </w:r>
            <w:r w:rsidRPr="000819D5">
              <w:rPr>
                <w:sz w:val="18"/>
              </w:rPr>
              <w:t>char (</w:t>
            </w:r>
            <w:r>
              <w:rPr>
                <w:sz w:val="18"/>
              </w:rPr>
              <w:t>255</w:t>
            </w:r>
            <w:r w:rsidRPr="000819D5">
              <w:rPr>
                <w:sz w:val="18"/>
              </w:rPr>
              <w:t>)</w:t>
            </w:r>
          </w:p>
        </w:tc>
        <w:tc>
          <w:tcPr>
            <w:tcW w:w="2108" w:type="dxa"/>
          </w:tcPr>
          <w:p w14:paraId="3693412F" w14:textId="77777777" w:rsidR="00492E8A" w:rsidRPr="000819D5" w:rsidRDefault="00C159D7" w:rsidP="00C159D7">
            <w:pPr>
              <w:ind w:right="-23"/>
              <w:jc w:val="left"/>
              <w:rPr>
                <w:sz w:val="18"/>
              </w:rPr>
            </w:pPr>
            <w:r>
              <w:rPr>
                <w:sz w:val="18"/>
              </w:rPr>
              <w:t>Jenis pertanyaan siswa</w:t>
            </w:r>
          </w:p>
        </w:tc>
      </w:tr>
      <w:tr w:rsidR="00492E8A" w:rsidRPr="000819D5" w14:paraId="189ABD54" w14:textId="77777777" w:rsidTr="007C03B3">
        <w:trPr>
          <w:jc w:val="center"/>
        </w:trPr>
        <w:tc>
          <w:tcPr>
            <w:tcW w:w="1575" w:type="dxa"/>
          </w:tcPr>
          <w:p w14:paraId="73FF69A3" w14:textId="77777777" w:rsidR="00492E8A" w:rsidRPr="000819D5" w:rsidRDefault="00C159D7" w:rsidP="009B5739">
            <w:pPr>
              <w:ind w:right="-23"/>
              <w:rPr>
                <w:sz w:val="18"/>
              </w:rPr>
            </w:pPr>
            <w:r>
              <w:rPr>
                <w:sz w:val="18"/>
              </w:rPr>
              <w:t>Kesulitan</w:t>
            </w:r>
          </w:p>
        </w:tc>
        <w:tc>
          <w:tcPr>
            <w:tcW w:w="1530" w:type="dxa"/>
          </w:tcPr>
          <w:p w14:paraId="28847605" w14:textId="77777777" w:rsidR="00492E8A" w:rsidRPr="000819D5" w:rsidRDefault="00492E8A" w:rsidP="009B5739">
            <w:pPr>
              <w:ind w:right="-23"/>
              <w:rPr>
                <w:sz w:val="18"/>
              </w:rPr>
            </w:pPr>
            <w:r>
              <w:rPr>
                <w:sz w:val="18"/>
              </w:rPr>
              <w:t>Var</w:t>
            </w:r>
            <w:r w:rsidRPr="000819D5">
              <w:rPr>
                <w:sz w:val="18"/>
              </w:rPr>
              <w:t>char (</w:t>
            </w:r>
            <w:r>
              <w:rPr>
                <w:sz w:val="18"/>
              </w:rPr>
              <w:t>255</w:t>
            </w:r>
            <w:r w:rsidRPr="000819D5">
              <w:rPr>
                <w:sz w:val="18"/>
              </w:rPr>
              <w:t>)</w:t>
            </w:r>
          </w:p>
        </w:tc>
        <w:tc>
          <w:tcPr>
            <w:tcW w:w="2108" w:type="dxa"/>
          </w:tcPr>
          <w:p w14:paraId="7CB0758E" w14:textId="77777777" w:rsidR="00492E8A" w:rsidRPr="000819D5" w:rsidRDefault="00C159D7" w:rsidP="00C159D7">
            <w:pPr>
              <w:ind w:right="-23"/>
              <w:jc w:val="left"/>
              <w:rPr>
                <w:sz w:val="18"/>
              </w:rPr>
            </w:pPr>
            <w:r>
              <w:rPr>
                <w:sz w:val="18"/>
              </w:rPr>
              <w:t>Tingkat kesulitan siswa</w:t>
            </w:r>
          </w:p>
        </w:tc>
      </w:tr>
    </w:tbl>
    <w:p w14:paraId="035DF2FF" w14:textId="77777777" w:rsidR="00DA13CF" w:rsidRPr="00941397" w:rsidRDefault="00DA13CF" w:rsidP="00941397">
      <w:pPr>
        <w:pStyle w:val="Heading4"/>
        <w:numPr>
          <w:ilvl w:val="3"/>
          <w:numId w:val="40"/>
        </w:numPr>
        <w:tabs>
          <w:tab w:val="left" w:pos="990"/>
        </w:tabs>
        <w:spacing w:before="240"/>
        <w:ind w:left="720"/>
        <w:rPr>
          <w:lang w:val="en-US" w:eastAsia="en-US"/>
        </w:rPr>
      </w:pPr>
      <w:r w:rsidRPr="00941397">
        <w:rPr>
          <w:lang w:val="en-US" w:eastAsia="en-US"/>
        </w:rPr>
        <w:t>Rancangan Tabel Aktivitas</w:t>
      </w:r>
    </w:p>
    <w:p w14:paraId="463FCBF2" w14:textId="77777777" w:rsidR="00DA13CF" w:rsidRDefault="00DA13CF" w:rsidP="00DA13CF">
      <w:pPr>
        <w:ind w:firstLine="720"/>
        <w:rPr>
          <w:lang w:eastAsia="en-US"/>
        </w:rPr>
      </w:pPr>
      <w:r>
        <w:rPr>
          <w:lang w:eastAsia="en-US"/>
        </w:rPr>
        <w:t>Tabel aktivitas digunakan untuk menyimpan data seluruh aktivitas yang tersedia untuk pembelajaran siswa. Tabel aktivitas memiliki relasi ke tabel rangkaian</w:t>
      </w:r>
      <w:r w:rsidRPr="00DA13CF">
        <w:rPr>
          <w:lang w:eastAsia="en-US"/>
        </w:rPr>
        <w:t xml:space="preserve"> </w:t>
      </w:r>
      <w:r>
        <w:rPr>
          <w:lang w:eastAsia="en-US"/>
        </w:rPr>
        <w:t>aktivitas yang digunakan untuk menyimpan data rangkaian aktivitas</w:t>
      </w:r>
      <w:r w:rsidR="002E54E7">
        <w:rPr>
          <w:lang w:eastAsia="en-US"/>
        </w:rPr>
        <w:t xml:space="preserve"> pembelajaran</w:t>
      </w:r>
      <w:r>
        <w:rPr>
          <w:lang w:eastAsia="en-US"/>
        </w:rPr>
        <w:t xml:space="preserve"> siswa. Satu </w:t>
      </w:r>
      <w:r w:rsidR="002E54E7">
        <w:rPr>
          <w:lang w:eastAsia="en-US"/>
        </w:rPr>
        <w:t>aktivitas digunakan dalam</w:t>
      </w:r>
      <w:r>
        <w:rPr>
          <w:lang w:eastAsia="en-US"/>
        </w:rPr>
        <w:t xml:space="preserve"> banyak rangkaian aktivitas.</w:t>
      </w:r>
    </w:p>
    <w:p w14:paraId="187FDC4E" w14:textId="77777777" w:rsidR="00DA13CF" w:rsidRDefault="002E54E7" w:rsidP="00AF6006">
      <w:pPr>
        <w:ind w:firstLine="720"/>
        <w:rPr>
          <w:lang w:eastAsia="en-US"/>
        </w:rPr>
      </w:pPr>
      <w:r>
        <w:rPr>
          <w:lang w:eastAsia="en-US"/>
        </w:rPr>
        <w:t>Data atribut tabel aktivitas dijelaskan pada</w:t>
      </w:r>
      <w:r w:rsidR="00AC1A7C">
        <w:rPr>
          <w:lang w:eastAsia="en-US"/>
        </w:rPr>
        <w:t xml:space="preserve"> </w:t>
      </w:r>
      <w:r w:rsidR="00AC1A7C">
        <w:rPr>
          <w:lang w:eastAsia="en-US"/>
        </w:rPr>
        <w:fldChar w:fldCharType="begin"/>
      </w:r>
      <w:r w:rsidR="00AC1A7C">
        <w:rPr>
          <w:lang w:eastAsia="en-US"/>
        </w:rPr>
        <w:instrText xml:space="preserve"> REF _Ref396497779 \h </w:instrText>
      </w:r>
      <w:r w:rsidR="00AC1A7C">
        <w:rPr>
          <w:lang w:eastAsia="en-US"/>
        </w:rPr>
      </w:r>
      <w:r w:rsidR="00AC1A7C">
        <w:rPr>
          <w:lang w:eastAsia="en-US"/>
        </w:rPr>
        <w:fldChar w:fldCharType="separate"/>
      </w:r>
      <w:r w:rsidR="002836B7">
        <w:t xml:space="preserve">Tabel </w:t>
      </w:r>
      <w:r w:rsidR="002836B7">
        <w:rPr>
          <w:noProof/>
        </w:rPr>
        <w:t>3</w:t>
      </w:r>
      <w:r w:rsidR="002836B7">
        <w:t>.</w:t>
      </w:r>
      <w:r w:rsidR="002836B7">
        <w:rPr>
          <w:noProof/>
        </w:rPr>
        <w:t>11</w:t>
      </w:r>
      <w:r w:rsidR="00AC1A7C">
        <w:rPr>
          <w:lang w:eastAsia="en-US"/>
        </w:rPr>
        <w:fldChar w:fldCharType="end"/>
      </w:r>
      <w:r w:rsidR="00DA13CF">
        <w:rPr>
          <w:lang w:eastAsia="en-US"/>
        </w:rPr>
        <w:t>.</w:t>
      </w:r>
    </w:p>
    <w:p w14:paraId="7C336A8F" w14:textId="77777777" w:rsidR="00AC1A7C" w:rsidRDefault="00AC1A7C" w:rsidP="007159E1">
      <w:pPr>
        <w:pStyle w:val="Caption"/>
        <w:keepNext/>
      </w:pPr>
    </w:p>
    <w:p w14:paraId="5B8BE210" w14:textId="77777777" w:rsidR="007159E1" w:rsidRDefault="007159E1" w:rsidP="007159E1">
      <w:pPr>
        <w:pStyle w:val="Caption"/>
        <w:keepNext/>
      </w:pPr>
      <w:bookmarkStart w:id="149" w:name="_Ref396497779"/>
      <w:bookmarkStart w:id="150" w:name="_Toc396498086"/>
      <w:r>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1</w:t>
      </w:r>
      <w:r w:rsidR="003C0604">
        <w:fldChar w:fldCharType="end"/>
      </w:r>
      <w:bookmarkEnd w:id="149"/>
      <w:r w:rsidR="00AC1A7C" w:rsidRPr="00AC1A7C">
        <w:t xml:space="preserve"> </w:t>
      </w:r>
      <w:r w:rsidR="00AC1A7C">
        <w:t>Atribut Tabel Aktivitas</w:t>
      </w:r>
      <w:bookmarkEnd w:id="150"/>
    </w:p>
    <w:tbl>
      <w:tblPr>
        <w:tblStyle w:val="TableGrid"/>
        <w:tblW w:w="0" w:type="auto"/>
        <w:jc w:val="center"/>
        <w:tblLook w:val="04A0" w:firstRow="1" w:lastRow="0" w:firstColumn="1" w:lastColumn="0" w:noHBand="0" w:noVBand="1"/>
      </w:tblPr>
      <w:tblGrid>
        <w:gridCol w:w="1769"/>
        <w:gridCol w:w="1426"/>
        <w:gridCol w:w="2018"/>
      </w:tblGrid>
      <w:tr w:rsidR="002E54E7" w:rsidRPr="000819D5" w14:paraId="10C13673" w14:textId="77777777" w:rsidTr="00023ACE">
        <w:trPr>
          <w:jc w:val="center"/>
        </w:trPr>
        <w:tc>
          <w:tcPr>
            <w:tcW w:w="1769" w:type="dxa"/>
            <w:shd w:val="clear" w:color="auto" w:fill="B8CCE4" w:themeFill="accent1" w:themeFillTint="66"/>
          </w:tcPr>
          <w:p w14:paraId="206C723B" w14:textId="77777777" w:rsidR="002E54E7" w:rsidRPr="000819D5" w:rsidRDefault="002E54E7" w:rsidP="009B5739">
            <w:pPr>
              <w:ind w:right="-23"/>
              <w:jc w:val="center"/>
              <w:rPr>
                <w:sz w:val="18"/>
              </w:rPr>
            </w:pPr>
            <w:r w:rsidRPr="000819D5">
              <w:rPr>
                <w:sz w:val="18"/>
              </w:rPr>
              <w:t>Nama Kolom</w:t>
            </w:r>
          </w:p>
        </w:tc>
        <w:tc>
          <w:tcPr>
            <w:tcW w:w="1426" w:type="dxa"/>
            <w:shd w:val="clear" w:color="auto" w:fill="B8CCE4" w:themeFill="accent1" w:themeFillTint="66"/>
          </w:tcPr>
          <w:p w14:paraId="7B6702EB" w14:textId="77777777" w:rsidR="002E54E7" w:rsidRPr="000819D5" w:rsidRDefault="002E54E7" w:rsidP="009B5739">
            <w:pPr>
              <w:ind w:right="-23"/>
              <w:jc w:val="center"/>
              <w:rPr>
                <w:sz w:val="18"/>
              </w:rPr>
            </w:pPr>
            <w:r w:rsidRPr="000819D5">
              <w:rPr>
                <w:sz w:val="18"/>
              </w:rPr>
              <w:t>Tipe Data</w:t>
            </w:r>
          </w:p>
        </w:tc>
        <w:tc>
          <w:tcPr>
            <w:tcW w:w="2018" w:type="dxa"/>
            <w:shd w:val="clear" w:color="auto" w:fill="B8CCE4" w:themeFill="accent1" w:themeFillTint="66"/>
          </w:tcPr>
          <w:p w14:paraId="39E7E822" w14:textId="77777777" w:rsidR="002E54E7" w:rsidRPr="000819D5" w:rsidRDefault="002E54E7" w:rsidP="009B5739">
            <w:pPr>
              <w:ind w:right="-23"/>
              <w:jc w:val="center"/>
              <w:rPr>
                <w:sz w:val="18"/>
              </w:rPr>
            </w:pPr>
            <w:r w:rsidRPr="000819D5">
              <w:rPr>
                <w:sz w:val="18"/>
              </w:rPr>
              <w:t>Keterangan</w:t>
            </w:r>
          </w:p>
        </w:tc>
      </w:tr>
      <w:tr w:rsidR="002E54E7" w:rsidRPr="000819D5" w14:paraId="37B47767" w14:textId="77777777" w:rsidTr="00023ACE">
        <w:trPr>
          <w:jc w:val="center"/>
        </w:trPr>
        <w:tc>
          <w:tcPr>
            <w:tcW w:w="1769" w:type="dxa"/>
          </w:tcPr>
          <w:p w14:paraId="5F5281F0" w14:textId="77777777" w:rsidR="002E54E7" w:rsidRPr="000819D5" w:rsidRDefault="002E54E7" w:rsidP="002E54E7">
            <w:pPr>
              <w:ind w:right="-23"/>
              <w:rPr>
                <w:sz w:val="18"/>
              </w:rPr>
            </w:pPr>
            <w:r>
              <w:rPr>
                <w:sz w:val="18"/>
              </w:rPr>
              <w:t>id_aktivitas</w:t>
            </w:r>
          </w:p>
        </w:tc>
        <w:tc>
          <w:tcPr>
            <w:tcW w:w="1426" w:type="dxa"/>
          </w:tcPr>
          <w:p w14:paraId="7B4FBBCF" w14:textId="77777777" w:rsidR="002E54E7" w:rsidRPr="000819D5" w:rsidRDefault="002E54E7" w:rsidP="009B5739">
            <w:pPr>
              <w:ind w:right="-23"/>
              <w:rPr>
                <w:sz w:val="18"/>
              </w:rPr>
            </w:pPr>
            <w:r w:rsidRPr="000819D5">
              <w:rPr>
                <w:sz w:val="18"/>
              </w:rPr>
              <w:t>Integer</w:t>
            </w:r>
          </w:p>
        </w:tc>
        <w:tc>
          <w:tcPr>
            <w:tcW w:w="2018" w:type="dxa"/>
          </w:tcPr>
          <w:p w14:paraId="3CE4FC6B" w14:textId="77777777" w:rsidR="002E54E7" w:rsidRPr="000819D5" w:rsidRDefault="002E54E7" w:rsidP="002E54E7">
            <w:pPr>
              <w:ind w:right="-23"/>
              <w:jc w:val="left"/>
              <w:rPr>
                <w:sz w:val="18"/>
              </w:rPr>
            </w:pPr>
            <w:r w:rsidRPr="000819D5">
              <w:rPr>
                <w:i/>
                <w:sz w:val="18"/>
              </w:rPr>
              <w:t>Primary Key</w:t>
            </w:r>
            <w:r w:rsidRPr="000819D5">
              <w:rPr>
                <w:sz w:val="18"/>
              </w:rPr>
              <w:t xml:space="preserve"> dari tabel </w:t>
            </w:r>
            <w:r>
              <w:rPr>
                <w:sz w:val="18"/>
              </w:rPr>
              <w:t>aktivitas</w:t>
            </w:r>
          </w:p>
        </w:tc>
      </w:tr>
      <w:tr w:rsidR="002E54E7" w:rsidRPr="000819D5" w14:paraId="75CF8216" w14:textId="77777777" w:rsidTr="00023ACE">
        <w:trPr>
          <w:jc w:val="center"/>
        </w:trPr>
        <w:tc>
          <w:tcPr>
            <w:tcW w:w="1769" w:type="dxa"/>
          </w:tcPr>
          <w:p w14:paraId="21557ECA" w14:textId="77777777" w:rsidR="002E54E7" w:rsidRPr="000819D5" w:rsidRDefault="002E54E7" w:rsidP="002E54E7">
            <w:pPr>
              <w:ind w:right="-23"/>
              <w:rPr>
                <w:sz w:val="18"/>
              </w:rPr>
            </w:pPr>
            <w:r>
              <w:rPr>
                <w:sz w:val="18"/>
              </w:rPr>
              <w:t>Nama_aktivitas</w:t>
            </w:r>
          </w:p>
        </w:tc>
        <w:tc>
          <w:tcPr>
            <w:tcW w:w="1426" w:type="dxa"/>
          </w:tcPr>
          <w:p w14:paraId="67EDD316" w14:textId="77777777" w:rsidR="002E54E7" w:rsidRPr="000819D5" w:rsidRDefault="002E54E7" w:rsidP="009B5739">
            <w:pPr>
              <w:ind w:right="-23"/>
              <w:rPr>
                <w:sz w:val="18"/>
              </w:rPr>
            </w:pPr>
            <w:r>
              <w:rPr>
                <w:sz w:val="18"/>
              </w:rPr>
              <w:t>Var</w:t>
            </w:r>
            <w:r w:rsidRPr="000819D5">
              <w:rPr>
                <w:sz w:val="18"/>
              </w:rPr>
              <w:t>char (</w:t>
            </w:r>
            <w:r>
              <w:rPr>
                <w:sz w:val="18"/>
              </w:rPr>
              <w:t>255</w:t>
            </w:r>
            <w:r w:rsidRPr="000819D5">
              <w:rPr>
                <w:sz w:val="18"/>
              </w:rPr>
              <w:t>)</w:t>
            </w:r>
          </w:p>
        </w:tc>
        <w:tc>
          <w:tcPr>
            <w:tcW w:w="2018" w:type="dxa"/>
          </w:tcPr>
          <w:p w14:paraId="29C7ECAD" w14:textId="77777777" w:rsidR="002E54E7" w:rsidRPr="00492E8A" w:rsidRDefault="002E54E7" w:rsidP="009B5739">
            <w:pPr>
              <w:ind w:right="-23"/>
              <w:jc w:val="left"/>
              <w:rPr>
                <w:sz w:val="18"/>
              </w:rPr>
            </w:pPr>
            <w:r>
              <w:rPr>
                <w:sz w:val="18"/>
              </w:rPr>
              <w:t>Nama aktivitas</w:t>
            </w:r>
          </w:p>
        </w:tc>
      </w:tr>
      <w:tr w:rsidR="002E54E7" w:rsidRPr="000819D5" w14:paraId="21D8E938" w14:textId="77777777" w:rsidTr="00023ACE">
        <w:trPr>
          <w:jc w:val="center"/>
        </w:trPr>
        <w:tc>
          <w:tcPr>
            <w:tcW w:w="1769" w:type="dxa"/>
          </w:tcPr>
          <w:p w14:paraId="34BE6CA5" w14:textId="77777777" w:rsidR="002E54E7" w:rsidRPr="000819D5" w:rsidRDefault="002E54E7" w:rsidP="009B5739">
            <w:pPr>
              <w:ind w:right="-23"/>
              <w:rPr>
                <w:sz w:val="18"/>
              </w:rPr>
            </w:pPr>
            <w:r>
              <w:rPr>
                <w:sz w:val="18"/>
              </w:rPr>
              <w:t>Link_aktivitas</w:t>
            </w:r>
          </w:p>
        </w:tc>
        <w:tc>
          <w:tcPr>
            <w:tcW w:w="1426" w:type="dxa"/>
          </w:tcPr>
          <w:p w14:paraId="085ACA17" w14:textId="77777777" w:rsidR="002E54E7" w:rsidRPr="000819D5" w:rsidRDefault="002E54E7" w:rsidP="009B5739">
            <w:pPr>
              <w:ind w:right="-23"/>
              <w:rPr>
                <w:sz w:val="18"/>
              </w:rPr>
            </w:pPr>
            <w:r>
              <w:rPr>
                <w:sz w:val="18"/>
              </w:rPr>
              <w:t>Var</w:t>
            </w:r>
            <w:r w:rsidRPr="000819D5">
              <w:rPr>
                <w:sz w:val="18"/>
              </w:rPr>
              <w:t>char (</w:t>
            </w:r>
            <w:r>
              <w:rPr>
                <w:sz w:val="18"/>
              </w:rPr>
              <w:t>255</w:t>
            </w:r>
            <w:r w:rsidRPr="000819D5">
              <w:rPr>
                <w:sz w:val="18"/>
              </w:rPr>
              <w:t>)</w:t>
            </w:r>
          </w:p>
        </w:tc>
        <w:tc>
          <w:tcPr>
            <w:tcW w:w="2018" w:type="dxa"/>
          </w:tcPr>
          <w:p w14:paraId="1E078729" w14:textId="77777777" w:rsidR="002E54E7" w:rsidRPr="000819D5" w:rsidRDefault="00E737C9" w:rsidP="002E54E7">
            <w:pPr>
              <w:ind w:right="-23"/>
              <w:jc w:val="left"/>
              <w:rPr>
                <w:sz w:val="18"/>
              </w:rPr>
            </w:pPr>
            <w:r>
              <w:rPr>
                <w:sz w:val="18"/>
              </w:rPr>
              <w:t>Tautan</w:t>
            </w:r>
            <w:r w:rsidR="002E54E7">
              <w:rPr>
                <w:sz w:val="18"/>
              </w:rPr>
              <w:t xml:space="preserve"> lokasi dokumen aktivitas</w:t>
            </w:r>
          </w:p>
        </w:tc>
      </w:tr>
      <w:tr w:rsidR="002E54E7" w:rsidRPr="000819D5" w14:paraId="0E42C70B" w14:textId="77777777" w:rsidTr="00023ACE">
        <w:trPr>
          <w:jc w:val="center"/>
        </w:trPr>
        <w:tc>
          <w:tcPr>
            <w:tcW w:w="1769" w:type="dxa"/>
          </w:tcPr>
          <w:p w14:paraId="1977BB19" w14:textId="77777777" w:rsidR="002E54E7" w:rsidRPr="000819D5" w:rsidRDefault="002E54E7" w:rsidP="009B5739">
            <w:pPr>
              <w:ind w:right="-23"/>
              <w:rPr>
                <w:sz w:val="18"/>
              </w:rPr>
            </w:pPr>
            <w:r>
              <w:rPr>
                <w:sz w:val="18"/>
              </w:rPr>
              <w:t>Param_aktivitas</w:t>
            </w:r>
          </w:p>
        </w:tc>
        <w:tc>
          <w:tcPr>
            <w:tcW w:w="1426" w:type="dxa"/>
          </w:tcPr>
          <w:p w14:paraId="215178F0" w14:textId="77777777" w:rsidR="002E54E7" w:rsidRPr="000819D5" w:rsidRDefault="002E54E7" w:rsidP="009B5739">
            <w:pPr>
              <w:ind w:right="-23"/>
              <w:rPr>
                <w:sz w:val="18"/>
              </w:rPr>
            </w:pPr>
            <w:r>
              <w:rPr>
                <w:sz w:val="18"/>
              </w:rPr>
              <w:t>Var</w:t>
            </w:r>
            <w:r w:rsidRPr="000819D5">
              <w:rPr>
                <w:sz w:val="18"/>
              </w:rPr>
              <w:t>char (</w:t>
            </w:r>
            <w:r>
              <w:rPr>
                <w:sz w:val="18"/>
              </w:rPr>
              <w:t>255</w:t>
            </w:r>
            <w:r w:rsidRPr="000819D5">
              <w:rPr>
                <w:sz w:val="18"/>
              </w:rPr>
              <w:t>)</w:t>
            </w:r>
          </w:p>
        </w:tc>
        <w:tc>
          <w:tcPr>
            <w:tcW w:w="2018" w:type="dxa"/>
          </w:tcPr>
          <w:p w14:paraId="4D995445" w14:textId="77777777" w:rsidR="002E54E7" w:rsidRPr="000819D5" w:rsidRDefault="002E54E7" w:rsidP="009B5739">
            <w:pPr>
              <w:ind w:right="-23"/>
              <w:jc w:val="left"/>
              <w:rPr>
                <w:sz w:val="18"/>
              </w:rPr>
            </w:pPr>
            <w:r>
              <w:rPr>
                <w:sz w:val="18"/>
              </w:rPr>
              <w:t>Parameter aktivitas</w:t>
            </w:r>
          </w:p>
        </w:tc>
      </w:tr>
    </w:tbl>
    <w:p w14:paraId="32DA9AA8" w14:textId="77777777" w:rsidR="002E54E7" w:rsidRPr="00941397" w:rsidRDefault="002E54E7" w:rsidP="00941397">
      <w:pPr>
        <w:pStyle w:val="Heading4"/>
        <w:numPr>
          <w:ilvl w:val="3"/>
          <w:numId w:val="40"/>
        </w:numPr>
        <w:tabs>
          <w:tab w:val="left" w:pos="990"/>
        </w:tabs>
        <w:spacing w:before="240"/>
        <w:ind w:left="720"/>
        <w:rPr>
          <w:lang w:val="en-US" w:eastAsia="en-US"/>
        </w:rPr>
      </w:pPr>
      <w:r w:rsidRPr="00941397">
        <w:rPr>
          <w:lang w:val="en-US" w:eastAsia="en-US"/>
        </w:rPr>
        <w:t>Rancangan Tabel Rangkaian Aktivitas</w:t>
      </w:r>
    </w:p>
    <w:p w14:paraId="076BF893" w14:textId="77777777" w:rsidR="002E54E7" w:rsidRDefault="002E54E7" w:rsidP="002E54E7">
      <w:pPr>
        <w:ind w:firstLine="720"/>
        <w:rPr>
          <w:lang w:eastAsia="en-US"/>
        </w:rPr>
      </w:pPr>
      <w:r>
        <w:rPr>
          <w:lang w:eastAsia="en-US"/>
        </w:rPr>
        <w:t>Tabel</w:t>
      </w:r>
      <w:r w:rsidR="00AF6006">
        <w:rPr>
          <w:lang w:eastAsia="en-US"/>
        </w:rPr>
        <w:t xml:space="preserve"> rangkaian</w:t>
      </w:r>
      <w:r>
        <w:rPr>
          <w:lang w:eastAsia="en-US"/>
        </w:rPr>
        <w:t xml:space="preserve"> aktivitas digunakan untuk menyimpan data </w:t>
      </w:r>
      <w:r w:rsidR="00AF6006">
        <w:rPr>
          <w:lang w:eastAsia="en-US"/>
        </w:rPr>
        <w:t>rangkaian</w:t>
      </w:r>
      <w:r>
        <w:rPr>
          <w:lang w:eastAsia="en-US"/>
        </w:rPr>
        <w:t xml:space="preserve"> aktivitas pembelajaran siswa. Tabel aktivitas memiliki relasi ke tabel</w:t>
      </w:r>
      <w:r w:rsidR="00AF6006">
        <w:rPr>
          <w:lang w:eastAsia="en-US"/>
        </w:rPr>
        <w:t xml:space="preserve"> lain seperti berikut:</w:t>
      </w:r>
    </w:p>
    <w:p w14:paraId="542BD533" w14:textId="77777777" w:rsidR="00E737C9" w:rsidRDefault="00AF6006" w:rsidP="00941397">
      <w:pPr>
        <w:pStyle w:val="ListParagraph"/>
        <w:numPr>
          <w:ilvl w:val="5"/>
          <w:numId w:val="40"/>
        </w:numPr>
        <w:ind w:left="360" w:hanging="360"/>
        <w:rPr>
          <w:lang w:eastAsia="en-US"/>
        </w:rPr>
      </w:pPr>
      <w:r>
        <w:rPr>
          <w:lang w:eastAsia="en-US"/>
        </w:rPr>
        <w:t>Tabel siswa</w:t>
      </w:r>
    </w:p>
    <w:p w14:paraId="309EEF67" w14:textId="77777777" w:rsidR="00AF6006" w:rsidRDefault="00E737C9" w:rsidP="00E737C9">
      <w:pPr>
        <w:pStyle w:val="ListParagraph"/>
        <w:ind w:left="360"/>
        <w:rPr>
          <w:lang w:eastAsia="en-US"/>
        </w:rPr>
      </w:pPr>
      <w:r>
        <w:rPr>
          <w:lang w:eastAsia="en-US"/>
        </w:rPr>
        <w:t>T</w:t>
      </w:r>
      <w:r w:rsidR="00AF6006">
        <w:rPr>
          <w:lang w:eastAsia="en-US"/>
        </w:rPr>
        <w:t xml:space="preserve">abel </w:t>
      </w:r>
      <w:r>
        <w:rPr>
          <w:lang w:eastAsia="en-US"/>
        </w:rPr>
        <w:t>siswa</w:t>
      </w:r>
      <w:r w:rsidR="00AF6006">
        <w:rPr>
          <w:lang w:eastAsia="en-US"/>
        </w:rPr>
        <w:t xml:space="preserve"> digunakan untuk menyimpan data siswa, satu rangkaian aktivitas memiliki satu siswa;</w:t>
      </w:r>
    </w:p>
    <w:p w14:paraId="5C530F25" w14:textId="77777777" w:rsidR="00E737C9" w:rsidRDefault="00AF6006" w:rsidP="00941397">
      <w:pPr>
        <w:pStyle w:val="ListParagraph"/>
        <w:numPr>
          <w:ilvl w:val="5"/>
          <w:numId w:val="40"/>
        </w:numPr>
        <w:ind w:left="360" w:hanging="360"/>
        <w:rPr>
          <w:lang w:eastAsia="en-US"/>
        </w:rPr>
      </w:pPr>
      <w:r>
        <w:rPr>
          <w:lang w:eastAsia="en-US"/>
        </w:rPr>
        <w:t>Tabel aktivitas</w:t>
      </w:r>
    </w:p>
    <w:p w14:paraId="7978D847" w14:textId="77777777" w:rsidR="00AF6006" w:rsidRDefault="00E737C9" w:rsidP="00E737C9">
      <w:pPr>
        <w:pStyle w:val="ListParagraph"/>
        <w:ind w:left="360"/>
        <w:rPr>
          <w:lang w:eastAsia="en-US"/>
        </w:rPr>
      </w:pPr>
      <w:r>
        <w:rPr>
          <w:lang w:eastAsia="en-US"/>
        </w:rPr>
        <w:t>T</w:t>
      </w:r>
      <w:r w:rsidR="00AF6006">
        <w:rPr>
          <w:lang w:eastAsia="en-US"/>
        </w:rPr>
        <w:t xml:space="preserve">abel </w:t>
      </w:r>
      <w:r>
        <w:rPr>
          <w:lang w:eastAsia="en-US"/>
        </w:rPr>
        <w:t xml:space="preserve">aktivitas </w:t>
      </w:r>
      <w:r w:rsidR="00AF6006">
        <w:rPr>
          <w:lang w:eastAsia="en-US"/>
        </w:rPr>
        <w:t>digunakan untuk menyimpan data aktivitas, satu rangkaian aktivitas memiliki satu aktivitas; dan</w:t>
      </w:r>
    </w:p>
    <w:p w14:paraId="2C0E13D4" w14:textId="77777777" w:rsidR="00E737C9" w:rsidRDefault="00AF6006" w:rsidP="00941397">
      <w:pPr>
        <w:pStyle w:val="ListParagraph"/>
        <w:numPr>
          <w:ilvl w:val="5"/>
          <w:numId w:val="40"/>
        </w:numPr>
        <w:ind w:left="360" w:hanging="360"/>
        <w:rPr>
          <w:lang w:eastAsia="en-US"/>
        </w:rPr>
      </w:pPr>
      <w:r>
        <w:rPr>
          <w:lang w:eastAsia="en-US"/>
        </w:rPr>
        <w:lastRenderedPageBreak/>
        <w:t>Tabel nilai</w:t>
      </w:r>
    </w:p>
    <w:p w14:paraId="331B858E" w14:textId="77777777" w:rsidR="00AF6006" w:rsidRDefault="00E737C9" w:rsidP="00E737C9">
      <w:pPr>
        <w:pStyle w:val="ListParagraph"/>
        <w:ind w:left="360"/>
        <w:rPr>
          <w:lang w:eastAsia="en-US"/>
        </w:rPr>
      </w:pPr>
      <w:r>
        <w:rPr>
          <w:lang w:eastAsia="en-US"/>
        </w:rPr>
        <w:t>T</w:t>
      </w:r>
      <w:r w:rsidR="00AF6006">
        <w:rPr>
          <w:lang w:eastAsia="en-US"/>
        </w:rPr>
        <w:t xml:space="preserve">abel </w:t>
      </w:r>
      <w:r>
        <w:rPr>
          <w:lang w:eastAsia="en-US"/>
        </w:rPr>
        <w:t xml:space="preserve">nilai </w:t>
      </w:r>
      <w:r w:rsidR="00AF6006">
        <w:rPr>
          <w:lang w:eastAsia="en-US"/>
        </w:rPr>
        <w:t>digunakan untuk menyimpan nilai siswa dalam mengerjakan setiap aktivitas, satu rangkaian aktivitas memiliki banyak nilai.</w:t>
      </w:r>
    </w:p>
    <w:p w14:paraId="41DF74BF" w14:textId="77777777" w:rsidR="002E54E7" w:rsidRDefault="002E54E7" w:rsidP="00AF6006">
      <w:pPr>
        <w:ind w:firstLine="720"/>
        <w:rPr>
          <w:lang w:eastAsia="en-US"/>
        </w:rPr>
      </w:pPr>
      <w:r>
        <w:rPr>
          <w:lang w:eastAsia="en-US"/>
        </w:rPr>
        <w:t>Data atribut tabel</w:t>
      </w:r>
      <w:r w:rsidR="00AF6006">
        <w:rPr>
          <w:lang w:eastAsia="en-US"/>
        </w:rPr>
        <w:t xml:space="preserve"> rangkaian</w:t>
      </w:r>
      <w:r>
        <w:rPr>
          <w:lang w:eastAsia="en-US"/>
        </w:rPr>
        <w:t xml:space="preserve"> aktivitas dijelaskan pada</w:t>
      </w:r>
      <w:r w:rsidR="00AC1A7C">
        <w:rPr>
          <w:lang w:eastAsia="en-US"/>
        </w:rPr>
        <w:t xml:space="preserve"> </w:t>
      </w:r>
      <w:r w:rsidR="00AC1A7C">
        <w:rPr>
          <w:lang w:eastAsia="en-US"/>
        </w:rPr>
        <w:fldChar w:fldCharType="begin"/>
      </w:r>
      <w:r w:rsidR="00AC1A7C">
        <w:rPr>
          <w:lang w:eastAsia="en-US"/>
        </w:rPr>
        <w:instrText xml:space="preserve"> REF _Ref396497780 \h </w:instrText>
      </w:r>
      <w:r w:rsidR="00AC1A7C">
        <w:rPr>
          <w:lang w:eastAsia="en-US"/>
        </w:rPr>
      </w:r>
      <w:r w:rsidR="00AC1A7C">
        <w:rPr>
          <w:lang w:eastAsia="en-US"/>
        </w:rPr>
        <w:fldChar w:fldCharType="separate"/>
      </w:r>
      <w:r w:rsidR="002836B7">
        <w:t xml:space="preserve">Tabel </w:t>
      </w:r>
      <w:r w:rsidR="002836B7">
        <w:rPr>
          <w:noProof/>
        </w:rPr>
        <w:t>3</w:t>
      </w:r>
      <w:r w:rsidR="002836B7">
        <w:t>.</w:t>
      </w:r>
      <w:r w:rsidR="002836B7">
        <w:rPr>
          <w:noProof/>
        </w:rPr>
        <w:t>12</w:t>
      </w:r>
      <w:r w:rsidR="00AC1A7C">
        <w:rPr>
          <w:lang w:eastAsia="en-US"/>
        </w:rPr>
        <w:fldChar w:fldCharType="end"/>
      </w:r>
      <w:r>
        <w:rPr>
          <w:lang w:eastAsia="en-US"/>
        </w:rPr>
        <w:t>.</w:t>
      </w:r>
    </w:p>
    <w:p w14:paraId="348EAD43" w14:textId="77777777" w:rsidR="002E54E7" w:rsidRDefault="002E54E7" w:rsidP="002E54E7">
      <w:pPr>
        <w:pStyle w:val="ListParagraph"/>
        <w:rPr>
          <w:lang w:eastAsia="en-US"/>
        </w:rPr>
      </w:pPr>
    </w:p>
    <w:p w14:paraId="6099B011" w14:textId="77777777" w:rsidR="007159E1" w:rsidRDefault="007159E1" w:rsidP="007159E1">
      <w:pPr>
        <w:pStyle w:val="Caption"/>
        <w:keepNext/>
      </w:pPr>
      <w:bookmarkStart w:id="151" w:name="_Ref396497780"/>
      <w:bookmarkStart w:id="152" w:name="_Toc396498087"/>
      <w:r>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2</w:t>
      </w:r>
      <w:r w:rsidR="003C0604">
        <w:fldChar w:fldCharType="end"/>
      </w:r>
      <w:bookmarkEnd w:id="151"/>
      <w:r w:rsidR="00AC1A7C" w:rsidRPr="00AC1A7C">
        <w:t xml:space="preserve"> </w:t>
      </w:r>
      <w:r w:rsidR="00AC1A7C">
        <w:t>Atribut Tabel Rangkaian Aktivitas</w:t>
      </w:r>
      <w:bookmarkEnd w:id="152"/>
    </w:p>
    <w:tbl>
      <w:tblPr>
        <w:tblStyle w:val="TableGrid"/>
        <w:tblW w:w="0" w:type="auto"/>
        <w:jc w:val="center"/>
        <w:tblLook w:val="04A0" w:firstRow="1" w:lastRow="0" w:firstColumn="1" w:lastColumn="0" w:noHBand="0" w:noVBand="1"/>
      </w:tblPr>
      <w:tblGrid>
        <w:gridCol w:w="1575"/>
        <w:gridCol w:w="1440"/>
        <w:gridCol w:w="2198"/>
      </w:tblGrid>
      <w:tr w:rsidR="002E54E7" w:rsidRPr="000819D5" w14:paraId="5DC220AE" w14:textId="77777777" w:rsidTr="00023ACE">
        <w:trPr>
          <w:jc w:val="center"/>
        </w:trPr>
        <w:tc>
          <w:tcPr>
            <w:tcW w:w="1575" w:type="dxa"/>
            <w:shd w:val="clear" w:color="auto" w:fill="B8CCE4" w:themeFill="accent1" w:themeFillTint="66"/>
          </w:tcPr>
          <w:p w14:paraId="03045605" w14:textId="77777777" w:rsidR="002E54E7" w:rsidRPr="000819D5" w:rsidRDefault="002E54E7" w:rsidP="009B5739">
            <w:pPr>
              <w:ind w:right="-23"/>
              <w:jc w:val="center"/>
              <w:rPr>
                <w:sz w:val="18"/>
              </w:rPr>
            </w:pPr>
            <w:r w:rsidRPr="000819D5">
              <w:rPr>
                <w:sz w:val="18"/>
              </w:rPr>
              <w:t>Nama Kolom</w:t>
            </w:r>
          </w:p>
        </w:tc>
        <w:tc>
          <w:tcPr>
            <w:tcW w:w="1440" w:type="dxa"/>
            <w:shd w:val="clear" w:color="auto" w:fill="B8CCE4" w:themeFill="accent1" w:themeFillTint="66"/>
          </w:tcPr>
          <w:p w14:paraId="5864A920" w14:textId="77777777" w:rsidR="002E54E7" w:rsidRPr="000819D5" w:rsidRDefault="002E54E7" w:rsidP="009B5739">
            <w:pPr>
              <w:ind w:right="-23"/>
              <w:jc w:val="center"/>
              <w:rPr>
                <w:sz w:val="18"/>
              </w:rPr>
            </w:pPr>
            <w:r w:rsidRPr="000819D5">
              <w:rPr>
                <w:sz w:val="18"/>
              </w:rPr>
              <w:t>Tipe Data</w:t>
            </w:r>
          </w:p>
        </w:tc>
        <w:tc>
          <w:tcPr>
            <w:tcW w:w="2198" w:type="dxa"/>
            <w:shd w:val="clear" w:color="auto" w:fill="B8CCE4" w:themeFill="accent1" w:themeFillTint="66"/>
          </w:tcPr>
          <w:p w14:paraId="28B90A05" w14:textId="77777777" w:rsidR="002E54E7" w:rsidRPr="000819D5" w:rsidRDefault="002E54E7" w:rsidP="009B5739">
            <w:pPr>
              <w:ind w:right="-23"/>
              <w:jc w:val="center"/>
              <w:rPr>
                <w:sz w:val="18"/>
              </w:rPr>
            </w:pPr>
            <w:r w:rsidRPr="000819D5">
              <w:rPr>
                <w:sz w:val="18"/>
              </w:rPr>
              <w:t>Keterangan</w:t>
            </w:r>
          </w:p>
        </w:tc>
      </w:tr>
      <w:tr w:rsidR="002E54E7" w:rsidRPr="000819D5" w14:paraId="08BB9DE4" w14:textId="77777777" w:rsidTr="00023ACE">
        <w:trPr>
          <w:jc w:val="center"/>
        </w:trPr>
        <w:tc>
          <w:tcPr>
            <w:tcW w:w="1575" w:type="dxa"/>
          </w:tcPr>
          <w:p w14:paraId="7B6C9C42" w14:textId="77777777" w:rsidR="002E54E7" w:rsidRPr="000819D5" w:rsidRDefault="002E54E7" w:rsidP="00614628">
            <w:pPr>
              <w:ind w:right="-23"/>
              <w:rPr>
                <w:sz w:val="18"/>
              </w:rPr>
            </w:pPr>
            <w:r>
              <w:rPr>
                <w:sz w:val="18"/>
              </w:rPr>
              <w:t>id_</w:t>
            </w:r>
            <w:r w:rsidR="00614628">
              <w:rPr>
                <w:sz w:val="18"/>
              </w:rPr>
              <w:t>siswa</w:t>
            </w:r>
          </w:p>
        </w:tc>
        <w:tc>
          <w:tcPr>
            <w:tcW w:w="1440" w:type="dxa"/>
          </w:tcPr>
          <w:p w14:paraId="10B38325" w14:textId="77777777" w:rsidR="002E54E7" w:rsidRPr="000819D5" w:rsidRDefault="002E54E7" w:rsidP="009B5739">
            <w:pPr>
              <w:ind w:right="-23"/>
              <w:rPr>
                <w:sz w:val="18"/>
              </w:rPr>
            </w:pPr>
            <w:r w:rsidRPr="000819D5">
              <w:rPr>
                <w:sz w:val="18"/>
              </w:rPr>
              <w:t>Integer</w:t>
            </w:r>
          </w:p>
        </w:tc>
        <w:tc>
          <w:tcPr>
            <w:tcW w:w="2198" w:type="dxa"/>
          </w:tcPr>
          <w:p w14:paraId="51BADCF6" w14:textId="77777777" w:rsidR="002E54E7" w:rsidRPr="000819D5" w:rsidRDefault="009D258D" w:rsidP="009D258D">
            <w:pPr>
              <w:ind w:right="-23"/>
              <w:jc w:val="left"/>
              <w:rPr>
                <w:sz w:val="18"/>
              </w:rPr>
            </w:pPr>
            <w:r w:rsidRPr="000819D5">
              <w:rPr>
                <w:i/>
                <w:sz w:val="18"/>
              </w:rPr>
              <w:t>Foreign Key</w:t>
            </w:r>
            <w:r w:rsidRPr="000819D5">
              <w:rPr>
                <w:sz w:val="18"/>
              </w:rPr>
              <w:t xml:space="preserve"> </w:t>
            </w:r>
            <w:r w:rsidR="002E54E7" w:rsidRPr="000819D5">
              <w:rPr>
                <w:sz w:val="18"/>
              </w:rPr>
              <w:t xml:space="preserve">dari tabel </w:t>
            </w:r>
            <w:r>
              <w:rPr>
                <w:sz w:val="18"/>
              </w:rPr>
              <w:t>siswa</w:t>
            </w:r>
          </w:p>
        </w:tc>
      </w:tr>
      <w:tr w:rsidR="002E54E7" w:rsidRPr="000819D5" w14:paraId="62B324D7" w14:textId="77777777" w:rsidTr="00023ACE">
        <w:trPr>
          <w:jc w:val="center"/>
        </w:trPr>
        <w:tc>
          <w:tcPr>
            <w:tcW w:w="1575" w:type="dxa"/>
          </w:tcPr>
          <w:p w14:paraId="20A4E31C" w14:textId="77777777" w:rsidR="002E54E7" w:rsidRPr="000819D5" w:rsidRDefault="00614628" w:rsidP="009B5739">
            <w:pPr>
              <w:ind w:right="-23"/>
              <w:rPr>
                <w:sz w:val="18"/>
              </w:rPr>
            </w:pPr>
            <w:r>
              <w:rPr>
                <w:sz w:val="18"/>
              </w:rPr>
              <w:t>id_aktivitas</w:t>
            </w:r>
          </w:p>
        </w:tc>
        <w:tc>
          <w:tcPr>
            <w:tcW w:w="1440" w:type="dxa"/>
          </w:tcPr>
          <w:p w14:paraId="70A9743F" w14:textId="77777777" w:rsidR="002E54E7" w:rsidRPr="000819D5" w:rsidRDefault="009D258D" w:rsidP="009B5739">
            <w:pPr>
              <w:ind w:right="-23"/>
              <w:rPr>
                <w:sz w:val="18"/>
              </w:rPr>
            </w:pPr>
            <w:r w:rsidRPr="000819D5">
              <w:rPr>
                <w:sz w:val="18"/>
              </w:rPr>
              <w:t>Integer</w:t>
            </w:r>
          </w:p>
        </w:tc>
        <w:tc>
          <w:tcPr>
            <w:tcW w:w="2198" w:type="dxa"/>
          </w:tcPr>
          <w:p w14:paraId="2FDD953D" w14:textId="77777777" w:rsidR="002E54E7" w:rsidRPr="009D258D" w:rsidRDefault="009D258D" w:rsidP="009B5739">
            <w:pPr>
              <w:ind w:right="-23"/>
              <w:jc w:val="left"/>
              <w:rPr>
                <w:sz w:val="18"/>
              </w:rPr>
            </w:pPr>
            <w:r w:rsidRPr="000819D5">
              <w:rPr>
                <w:i/>
                <w:sz w:val="18"/>
              </w:rPr>
              <w:t>Foreign Key</w:t>
            </w:r>
            <w:r>
              <w:rPr>
                <w:i/>
                <w:sz w:val="18"/>
              </w:rPr>
              <w:t xml:space="preserve"> </w:t>
            </w:r>
            <w:r>
              <w:rPr>
                <w:sz w:val="18"/>
              </w:rPr>
              <w:t>dari tabel aktivitas</w:t>
            </w:r>
          </w:p>
        </w:tc>
      </w:tr>
      <w:tr w:rsidR="002E54E7" w:rsidRPr="000819D5" w14:paraId="2B0B3C7B" w14:textId="77777777" w:rsidTr="00023ACE">
        <w:trPr>
          <w:jc w:val="center"/>
        </w:trPr>
        <w:tc>
          <w:tcPr>
            <w:tcW w:w="1575" w:type="dxa"/>
          </w:tcPr>
          <w:p w14:paraId="0D994A96" w14:textId="77777777" w:rsidR="002E54E7" w:rsidRPr="000819D5" w:rsidRDefault="00614628" w:rsidP="009B5739">
            <w:pPr>
              <w:ind w:right="-23"/>
              <w:rPr>
                <w:sz w:val="18"/>
              </w:rPr>
            </w:pPr>
            <w:r>
              <w:rPr>
                <w:sz w:val="18"/>
              </w:rPr>
              <w:t>Answer_siswa</w:t>
            </w:r>
          </w:p>
        </w:tc>
        <w:tc>
          <w:tcPr>
            <w:tcW w:w="1440" w:type="dxa"/>
          </w:tcPr>
          <w:p w14:paraId="4CCF2758" w14:textId="77777777" w:rsidR="002E54E7" w:rsidRPr="000819D5" w:rsidRDefault="002E54E7" w:rsidP="009B5739">
            <w:pPr>
              <w:ind w:right="-23"/>
              <w:rPr>
                <w:sz w:val="18"/>
              </w:rPr>
            </w:pPr>
            <w:r>
              <w:rPr>
                <w:sz w:val="18"/>
              </w:rPr>
              <w:t>Var</w:t>
            </w:r>
            <w:r w:rsidRPr="000819D5">
              <w:rPr>
                <w:sz w:val="18"/>
              </w:rPr>
              <w:t>char (</w:t>
            </w:r>
            <w:r>
              <w:rPr>
                <w:sz w:val="18"/>
              </w:rPr>
              <w:t>255</w:t>
            </w:r>
            <w:r w:rsidRPr="000819D5">
              <w:rPr>
                <w:sz w:val="18"/>
              </w:rPr>
              <w:t>)</w:t>
            </w:r>
          </w:p>
        </w:tc>
        <w:tc>
          <w:tcPr>
            <w:tcW w:w="2198" w:type="dxa"/>
          </w:tcPr>
          <w:p w14:paraId="4225466B" w14:textId="77777777" w:rsidR="002E54E7" w:rsidRPr="000819D5" w:rsidRDefault="009D258D" w:rsidP="009B5739">
            <w:pPr>
              <w:ind w:right="-23"/>
              <w:jc w:val="left"/>
              <w:rPr>
                <w:sz w:val="18"/>
              </w:rPr>
            </w:pPr>
            <w:r>
              <w:rPr>
                <w:sz w:val="18"/>
              </w:rPr>
              <w:t>Jawaban aktivitas yang benar</w:t>
            </w:r>
          </w:p>
        </w:tc>
      </w:tr>
      <w:tr w:rsidR="002E54E7" w:rsidRPr="000819D5" w14:paraId="562747CE" w14:textId="77777777" w:rsidTr="00023ACE">
        <w:trPr>
          <w:jc w:val="center"/>
        </w:trPr>
        <w:tc>
          <w:tcPr>
            <w:tcW w:w="1575" w:type="dxa"/>
          </w:tcPr>
          <w:p w14:paraId="691C0AB4" w14:textId="77777777" w:rsidR="002E54E7" w:rsidRPr="000819D5" w:rsidRDefault="009D258D" w:rsidP="009B5739">
            <w:pPr>
              <w:ind w:right="-23"/>
              <w:rPr>
                <w:sz w:val="18"/>
              </w:rPr>
            </w:pPr>
            <w:r>
              <w:rPr>
                <w:sz w:val="18"/>
              </w:rPr>
              <w:t>Is_active</w:t>
            </w:r>
          </w:p>
        </w:tc>
        <w:tc>
          <w:tcPr>
            <w:tcW w:w="1440" w:type="dxa"/>
          </w:tcPr>
          <w:p w14:paraId="73D39B4A" w14:textId="77777777" w:rsidR="002E54E7" w:rsidRPr="000819D5" w:rsidRDefault="009D258D" w:rsidP="009B5739">
            <w:pPr>
              <w:ind w:right="-23"/>
              <w:rPr>
                <w:sz w:val="18"/>
              </w:rPr>
            </w:pPr>
            <w:r w:rsidRPr="000819D5">
              <w:rPr>
                <w:sz w:val="18"/>
              </w:rPr>
              <w:t>Integer</w:t>
            </w:r>
          </w:p>
        </w:tc>
        <w:tc>
          <w:tcPr>
            <w:tcW w:w="2198" w:type="dxa"/>
          </w:tcPr>
          <w:p w14:paraId="17F96869" w14:textId="77777777" w:rsidR="002E54E7" w:rsidRPr="000819D5" w:rsidRDefault="009D258D" w:rsidP="009B5739">
            <w:pPr>
              <w:ind w:right="-23"/>
              <w:jc w:val="left"/>
              <w:rPr>
                <w:sz w:val="18"/>
              </w:rPr>
            </w:pPr>
            <w:r>
              <w:rPr>
                <w:sz w:val="18"/>
              </w:rPr>
              <w:t>Status aktif aktivitas</w:t>
            </w:r>
          </w:p>
        </w:tc>
      </w:tr>
      <w:tr w:rsidR="009D258D" w:rsidRPr="000819D5" w14:paraId="00CF6837" w14:textId="77777777" w:rsidTr="00023ACE">
        <w:trPr>
          <w:jc w:val="center"/>
        </w:trPr>
        <w:tc>
          <w:tcPr>
            <w:tcW w:w="1575" w:type="dxa"/>
          </w:tcPr>
          <w:p w14:paraId="3BFA8480" w14:textId="77777777" w:rsidR="009D258D" w:rsidRDefault="009D258D" w:rsidP="009B5739">
            <w:pPr>
              <w:ind w:right="-23"/>
              <w:rPr>
                <w:sz w:val="18"/>
              </w:rPr>
            </w:pPr>
            <w:r>
              <w:rPr>
                <w:sz w:val="18"/>
              </w:rPr>
              <w:t>Urutan</w:t>
            </w:r>
          </w:p>
        </w:tc>
        <w:tc>
          <w:tcPr>
            <w:tcW w:w="1440" w:type="dxa"/>
          </w:tcPr>
          <w:p w14:paraId="14B9F41A" w14:textId="77777777" w:rsidR="009D258D" w:rsidRDefault="009D258D" w:rsidP="009B5739">
            <w:pPr>
              <w:ind w:right="-23"/>
              <w:rPr>
                <w:sz w:val="18"/>
              </w:rPr>
            </w:pPr>
            <w:r w:rsidRPr="000819D5">
              <w:rPr>
                <w:sz w:val="18"/>
              </w:rPr>
              <w:t>Integer</w:t>
            </w:r>
          </w:p>
        </w:tc>
        <w:tc>
          <w:tcPr>
            <w:tcW w:w="2198" w:type="dxa"/>
          </w:tcPr>
          <w:p w14:paraId="3CD63581" w14:textId="77777777" w:rsidR="009D258D" w:rsidRDefault="009D258D" w:rsidP="009B5739">
            <w:pPr>
              <w:ind w:right="-23"/>
              <w:jc w:val="left"/>
              <w:rPr>
                <w:sz w:val="18"/>
              </w:rPr>
            </w:pPr>
            <w:r>
              <w:rPr>
                <w:sz w:val="18"/>
              </w:rPr>
              <w:t>Urutan aktivitas</w:t>
            </w:r>
          </w:p>
        </w:tc>
      </w:tr>
      <w:tr w:rsidR="009D258D" w:rsidRPr="000819D5" w14:paraId="5B0507DC" w14:textId="77777777" w:rsidTr="00023ACE">
        <w:trPr>
          <w:jc w:val="center"/>
        </w:trPr>
        <w:tc>
          <w:tcPr>
            <w:tcW w:w="1575" w:type="dxa"/>
          </w:tcPr>
          <w:p w14:paraId="2FDDAAFF" w14:textId="77777777" w:rsidR="009D258D" w:rsidRDefault="009D258D" w:rsidP="009B5739">
            <w:pPr>
              <w:ind w:right="-23"/>
              <w:rPr>
                <w:sz w:val="18"/>
              </w:rPr>
            </w:pPr>
            <w:r>
              <w:rPr>
                <w:sz w:val="18"/>
              </w:rPr>
              <w:t>Param_siswa</w:t>
            </w:r>
          </w:p>
        </w:tc>
        <w:tc>
          <w:tcPr>
            <w:tcW w:w="1440" w:type="dxa"/>
          </w:tcPr>
          <w:p w14:paraId="65F5C823" w14:textId="77777777" w:rsidR="009D258D" w:rsidRDefault="009D258D" w:rsidP="009B5739">
            <w:pPr>
              <w:ind w:right="-23"/>
              <w:rPr>
                <w:sz w:val="18"/>
              </w:rPr>
            </w:pPr>
            <w:r>
              <w:rPr>
                <w:sz w:val="18"/>
              </w:rPr>
              <w:t>Var</w:t>
            </w:r>
            <w:r w:rsidRPr="000819D5">
              <w:rPr>
                <w:sz w:val="18"/>
              </w:rPr>
              <w:t>char (</w:t>
            </w:r>
            <w:r>
              <w:rPr>
                <w:sz w:val="18"/>
              </w:rPr>
              <w:t>255</w:t>
            </w:r>
            <w:r w:rsidRPr="000819D5">
              <w:rPr>
                <w:sz w:val="18"/>
              </w:rPr>
              <w:t>)</w:t>
            </w:r>
          </w:p>
        </w:tc>
        <w:tc>
          <w:tcPr>
            <w:tcW w:w="2198" w:type="dxa"/>
          </w:tcPr>
          <w:p w14:paraId="210BC158" w14:textId="77777777" w:rsidR="009D258D" w:rsidRDefault="009D258D" w:rsidP="009B5739">
            <w:pPr>
              <w:ind w:right="-23"/>
              <w:jc w:val="left"/>
              <w:rPr>
                <w:sz w:val="18"/>
              </w:rPr>
            </w:pPr>
            <w:r>
              <w:rPr>
                <w:sz w:val="18"/>
              </w:rPr>
              <w:t>Parameter siswa</w:t>
            </w:r>
          </w:p>
        </w:tc>
      </w:tr>
    </w:tbl>
    <w:p w14:paraId="6B0B7A48" w14:textId="77777777" w:rsidR="00AA6C9A" w:rsidRPr="00941397" w:rsidRDefault="00614628" w:rsidP="00941397">
      <w:pPr>
        <w:pStyle w:val="Heading4"/>
        <w:numPr>
          <w:ilvl w:val="3"/>
          <w:numId w:val="40"/>
        </w:numPr>
        <w:tabs>
          <w:tab w:val="left" w:pos="990"/>
        </w:tabs>
        <w:spacing w:before="240"/>
        <w:ind w:left="720"/>
        <w:rPr>
          <w:lang w:val="en-US" w:eastAsia="en-US"/>
        </w:rPr>
      </w:pPr>
      <w:r w:rsidRPr="00941397">
        <w:rPr>
          <w:lang w:val="en-US" w:eastAsia="en-US"/>
        </w:rPr>
        <w:t>Rancangan Tabel Nilai</w:t>
      </w:r>
    </w:p>
    <w:p w14:paraId="325F038F" w14:textId="77777777" w:rsidR="0007739B" w:rsidRDefault="0007739B" w:rsidP="0007739B">
      <w:pPr>
        <w:ind w:firstLine="720"/>
        <w:rPr>
          <w:lang w:eastAsia="en-US"/>
        </w:rPr>
      </w:pPr>
      <w:r>
        <w:rPr>
          <w:lang w:eastAsia="en-US"/>
        </w:rPr>
        <w:t>Tabel rangkaian nilai digunakan untuk menyimpan data nilai hasil pembelajaran siswa. Tabel nilai memiliki relasi ke tabel rangkaian aktivitas yang digunakan untuk menyimpan rangkaian aktivitas pembelajaran siswa.</w:t>
      </w:r>
      <w:r w:rsidR="00992B80">
        <w:rPr>
          <w:lang w:eastAsia="en-US"/>
        </w:rPr>
        <w:t xml:space="preserve"> Satu nilai memiliki </w:t>
      </w:r>
      <w:r w:rsidR="004D0BC8">
        <w:rPr>
          <w:lang w:eastAsia="en-US"/>
        </w:rPr>
        <w:t>banyak</w:t>
      </w:r>
      <w:r w:rsidR="00992B80">
        <w:rPr>
          <w:lang w:eastAsia="en-US"/>
        </w:rPr>
        <w:t xml:space="preserve"> rangkaian aktivitas.</w:t>
      </w:r>
    </w:p>
    <w:p w14:paraId="021851E8" w14:textId="77777777" w:rsidR="0007739B" w:rsidRDefault="0007739B" w:rsidP="0007739B">
      <w:pPr>
        <w:ind w:firstLine="720"/>
        <w:rPr>
          <w:lang w:eastAsia="en-US"/>
        </w:rPr>
      </w:pPr>
      <w:r>
        <w:rPr>
          <w:lang w:eastAsia="en-US"/>
        </w:rPr>
        <w:t>Data atribut tabel nilai dijelaskan pada</w:t>
      </w:r>
      <w:r w:rsidR="00AC1A7C">
        <w:rPr>
          <w:lang w:eastAsia="en-US"/>
        </w:rPr>
        <w:t xml:space="preserve"> </w:t>
      </w:r>
      <w:r w:rsidR="00AC1A7C">
        <w:rPr>
          <w:lang w:eastAsia="en-US"/>
        </w:rPr>
        <w:fldChar w:fldCharType="begin"/>
      </w:r>
      <w:r w:rsidR="00AC1A7C">
        <w:rPr>
          <w:lang w:eastAsia="en-US"/>
        </w:rPr>
        <w:instrText xml:space="preserve"> REF _Ref396497781 \h </w:instrText>
      </w:r>
      <w:r w:rsidR="00AC1A7C">
        <w:rPr>
          <w:lang w:eastAsia="en-US"/>
        </w:rPr>
      </w:r>
      <w:r w:rsidR="00AC1A7C">
        <w:rPr>
          <w:lang w:eastAsia="en-US"/>
        </w:rPr>
        <w:fldChar w:fldCharType="separate"/>
      </w:r>
      <w:r w:rsidR="002836B7">
        <w:t xml:space="preserve">Tabel </w:t>
      </w:r>
      <w:r w:rsidR="002836B7">
        <w:rPr>
          <w:noProof/>
        </w:rPr>
        <w:t>3</w:t>
      </w:r>
      <w:r w:rsidR="002836B7">
        <w:t>.</w:t>
      </w:r>
      <w:r w:rsidR="002836B7">
        <w:rPr>
          <w:noProof/>
        </w:rPr>
        <w:t>13</w:t>
      </w:r>
      <w:r w:rsidR="00AC1A7C">
        <w:rPr>
          <w:lang w:eastAsia="en-US"/>
        </w:rPr>
        <w:fldChar w:fldCharType="end"/>
      </w:r>
      <w:r>
        <w:rPr>
          <w:lang w:eastAsia="en-US"/>
        </w:rPr>
        <w:t>.</w:t>
      </w:r>
    </w:p>
    <w:p w14:paraId="7A0AD34C" w14:textId="77777777" w:rsidR="00AC1A7C" w:rsidRDefault="00AC1A7C" w:rsidP="00AC1A7C">
      <w:pPr>
        <w:pStyle w:val="Caption"/>
      </w:pPr>
    </w:p>
    <w:p w14:paraId="0C58F64A" w14:textId="77777777" w:rsidR="00AC1A7C" w:rsidRDefault="007159E1" w:rsidP="00AC1A7C">
      <w:pPr>
        <w:pStyle w:val="Caption"/>
      </w:pPr>
      <w:bookmarkStart w:id="153" w:name="_Ref396497781"/>
      <w:bookmarkStart w:id="154" w:name="_Toc396498088"/>
      <w:r>
        <w:t xml:space="preserve">Tabel </w:t>
      </w:r>
      <w:r w:rsidR="003C0604">
        <w:fldChar w:fldCharType="begin"/>
      </w:r>
      <w:r w:rsidR="003C0604">
        <w:instrText xml:space="preserve"> STYLEREF 1 \s </w:instrText>
      </w:r>
      <w:r w:rsidR="003C0604">
        <w:fldChar w:fldCharType="separate"/>
      </w:r>
      <w:r w:rsidR="002836B7">
        <w:rPr>
          <w:noProof/>
        </w:rPr>
        <w:t>3</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3</w:t>
      </w:r>
      <w:r w:rsidR="003C0604">
        <w:fldChar w:fldCharType="end"/>
      </w:r>
      <w:bookmarkEnd w:id="153"/>
      <w:r w:rsidR="00AC1A7C" w:rsidRPr="00AC1A7C">
        <w:t xml:space="preserve"> </w:t>
      </w:r>
      <w:r w:rsidR="00AC1A7C">
        <w:t>Atribut Tabel Nilai</w:t>
      </w:r>
      <w:bookmarkEnd w:id="154"/>
    </w:p>
    <w:tbl>
      <w:tblPr>
        <w:tblStyle w:val="TableGrid"/>
        <w:tblW w:w="0" w:type="auto"/>
        <w:jc w:val="center"/>
        <w:tblLook w:val="04A0" w:firstRow="1" w:lastRow="0" w:firstColumn="1" w:lastColumn="0" w:noHBand="0" w:noVBand="1"/>
      </w:tblPr>
      <w:tblGrid>
        <w:gridCol w:w="1395"/>
        <w:gridCol w:w="1260"/>
        <w:gridCol w:w="2558"/>
      </w:tblGrid>
      <w:tr w:rsidR="0007739B" w:rsidRPr="000819D5" w14:paraId="26BD7DA8" w14:textId="77777777" w:rsidTr="00023ACE">
        <w:trPr>
          <w:jc w:val="center"/>
        </w:trPr>
        <w:tc>
          <w:tcPr>
            <w:tcW w:w="1395" w:type="dxa"/>
            <w:shd w:val="clear" w:color="auto" w:fill="B8CCE4" w:themeFill="accent1" w:themeFillTint="66"/>
          </w:tcPr>
          <w:p w14:paraId="4BED19AC" w14:textId="77777777" w:rsidR="0007739B" w:rsidRPr="000819D5" w:rsidRDefault="0007739B" w:rsidP="009B5739">
            <w:pPr>
              <w:ind w:right="-23"/>
              <w:jc w:val="center"/>
              <w:rPr>
                <w:sz w:val="18"/>
              </w:rPr>
            </w:pPr>
            <w:r w:rsidRPr="000819D5">
              <w:rPr>
                <w:sz w:val="18"/>
              </w:rPr>
              <w:t>Nama Kolom</w:t>
            </w:r>
          </w:p>
        </w:tc>
        <w:tc>
          <w:tcPr>
            <w:tcW w:w="1260" w:type="dxa"/>
            <w:shd w:val="clear" w:color="auto" w:fill="B8CCE4" w:themeFill="accent1" w:themeFillTint="66"/>
          </w:tcPr>
          <w:p w14:paraId="61FEBC71" w14:textId="77777777" w:rsidR="0007739B" w:rsidRPr="000819D5" w:rsidRDefault="0007739B" w:rsidP="009B5739">
            <w:pPr>
              <w:ind w:right="-23"/>
              <w:jc w:val="center"/>
              <w:rPr>
                <w:sz w:val="18"/>
              </w:rPr>
            </w:pPr>
            <w:r w:rsidRPr="000819D5">
              <w:rPr>
                <w:sz w:val="18"/>
              </w:rPr>
              <w:t>Tipe Data</w:t>
            </w:r>
          </w:p>
        </w:tc>
        <w:tc>
          <w:tcPr>
            <w:tcW w:w="2558" w:type="dxa"/>
            <w:shd w:val="clear" w:color="auto" w:fill="B8CCE4" w:themeFill="accent1" w:themeFillTint="66"/>
          </w:tcPr>
          <w:p w14:paraId="0490168B" w14:textId="77777777" w:rsidR="0007739B" w:rsidRPr="000819D5" w:rsidRDefault="0007739B" w:rsidP="009B5739">
            <w:pPr>
              <w:ind w:right="-23"/>
              <w:jc w:val="center"/>
              <w:rPr>
                <w:sz w:val="18"/>
              </w:rPr>
            </w:pPr>
            <w:r w:rsidRPr="000819D5">
              <w:rPr>
                <w:sz w:val="18"/>
              </w:rPr>
              <w:t>Keterangan</w:t>
            </w:r>
          </w:p>
        </w:tc>
      </w:tr>
      <w:tr w:rsidR="00992B80" w:rsidRPr="000819D5" w14:paraId="35D87C07" w14:textId="77777777" w:rsidTr="00023ACE">
        <w:trPr>
          <w:jc w:val="center"/>
        </w:trPr>
        <w:tc>
          <w:tcPr>
            <w:tcW w:w="1395" w:type="dxa"/>
          </w:tcPr>
          <w:p w14:paraId="4E8A617C" w14:textId="77777777" w:rsidR="00992B80" w:rsidRDefault="00992B80" w:rsidP="009B5739">
            <w:pPr>
              <w:ind w:right="-23"/>
              <w:rPr>
                <w:sz w:val="18"/>
              </w:rPr>
            </w:pPr>
            <w:r>
              <w:rPr>
                <w:sz w:val="18"/>
              </w:rPr>
              <w:t>id_nilai</w:t>
            </w:r>
          </w:p>
        </w:tc>
        <w:tc>
          <w:tcPr>
            <w:tcW w:w="1260" w:type="dxa"/>
          </w:tcPr>
          <w:p w14:paraId="2DCAA884" w14:textId="77777777" w:rsidR="00992B80" w:rsidRPr="000819D5" w:rsidRDefault="00992B80" w:rsidP="009B5739">
            <w:pPr>
              <w:ind w:right="-23"/>
              <w:rPr>
                <w:sz w:val="18"/>
              </w:rPr>
            </w:pPr>
            <w:r>
              <w:rPr>
                <w:sz w:val="18"/>
              </w:rPr>
              <w:t>Integer</w:t>
            </w:r>
          </w:p>
        </w:tc>
        <w:tc>
          <w:tcPr>
            <w:tcW w:w="2558" w:type="dxa"/>
          </w:tcPr>
          <w:p w14:paraId="52AF9AF5" w14:textId="77777777" w:rsidR="00992B80" w:rsidRPr="000819D5" w:rsidRDefault="00992B80" w:rsidP="009B5739">
            <w:pPr>
              <w:ind w:right="-23"/>
              <w:jc w:val="left"/>
              <w:rPr>
                <w:i/>
                <w:sz w:val="18"/>
              </w:rPr>
            </w:pPr>
            <w:r w:rsidRPr="000819D5">
              <w:rPr>
                <w:i/>
                <w:sz w:val="18"/>
              </w:rPr>
              <w:t>Primary Key</w:t>
            </w:r>
            <w:r w:rsidRPr="000819D5">
              <w:rPr>
                <w:sz w:val="18"/>
              </w:rPr>
              <w:t xml:space="preserve"> dari</w:t>
            </w:r>
            <w:r>
              <w:rPr>
                <w:sz w:val="18"/>
              </w:rPr>
              <w:t xml:space="preserve"> tabel nilai</w:t>
            </w:r>
          </w:p>
        </w:tc>
      </w:tr>
      <w:tr w:rsidR="0007739B" w:rsidRPr="000819D5" w14:paraId="5E8F7A76" w14:textId="77777777" w:rsidTr="00023ACE">
        <w:trPr>
          <w:jc w:val="center"/>
        </w:trPr>
        <w:tc>
          <w:tcPr>
            <w:tcW w:w="1395" w:type="dxa"/>
          </w:tcPr>
          <w:p w14:paraId="4D1AD5E9" w14:textId="77777777" w:rsidR="0007739B" w:rsidRPr="000819D5" w:rsidRDefault="0007739B" w:rsidP="009B5739">
            <w:pPr>
              <w:ind w:right="-23"/>
              <w:rPr>
                <w:sz w:val="18"/>
              </w:rPr>
            </w:pPr>
            <w:r>
              <w:rPr>
                <w:sz w:val="18"/>
              </w:rPr>
              <w:t>id_siswa</w:t>
            </w:r>
          </w:p>
        </w:tc>
        <w:tc>
          <w:tcPr>
            <w:tcW w:w="1260" w:type="dxa"/>
          </w:tcPr>
          <w:p w14:paraId="198D1C6B" w14:textId="77777777" w:rsidR="0007739B" w:rsidRPr="000819D5" w:rsidRDefault="0007739B" w:rsidP="009B5739">
            <w:pPr>
              <w:ind w:right="-23"/>
              <w:rPr>
                <w:sz w:val="18"/>
              </w:rPr>
            </w:pPr>
            <w:r w:rsidRPr="000819D5">
              <w:rPr>
                <w:sz w:val="18"/>
              </w:rPr>
              <w:t>Integer</w:t>
            </w:r>
          </w:p>
        </w:tc>
        <w:tc>
          <w:tcPr>
            <w:tcW w:w="2558" w:type="dxa"/>
          </w:tcPr>
          <w:p w14:paraId="5588075E" w14:textId="77777777" w:rsidR="0007739B" w:rsidRPr="000819D5" w:rsidRDefault="0007739B" w:rsidP="009B5739">
            <w:pPr>
              <w:ind w:right="-23"/>
              <w:jc w:val="left"/>
              <w:rPr>
                <w:sz w:val="18"/>
              </w:rPr>
            </w:pPr>
            <w:r w:rsidRPr="000819D5">
              <w:rPr>
                <w:i/>
                <w:sz w:val="18"/>
              </w:rPr>
              <w:t>Foreign Key</w:t>
            </w:r>
            <w:r w:rsidRPr="000819D5">
              <w:rPr>
                <w:sz w:val="18"/>
              </w:rPr>
              <w:t xml:space="preserve"> dari tabel </w:t>
            </w:r>
            <w:r>
              <w:rPr>
                <w:sz w:val="18"/>
              </w:rPr>
              <w:t>siswa</w:t>
            </w:r>
          </w:p>
        </w:tc>
      </w:tr>
      <w:tr w:rsidR="0007739B" w:rsidRPr="000819D5" w14:paraId="75AD9EAA" w14:textId="77777777" w:rsidTr="00023ACE">
        <w:trPr>
          <w:jc w:val="center"/>
        </w:trPr>
        <w:tc>
          <w:tcPr>
            <w:tcW w:w="1395" w:type="dxa"/>
          </w:tcPr>
          <w:p w14:paraId="4159EE7D" w14:textId="77777777" w:rsidR="0007739B" w:rsidRPr="000819D5" w:rsidRDefault="0007739B" w:rsidP="009B5739">
            <w:pPr>
              <w:ind w:right="-23"/>
              <w:rPr>
                <w:sz w:val="18"/>
              </w:rPr>
            </w:pPr>
            <w:r>
              <w:rPr>
                <w:sz w:val="18"/>
              </w:rPr>
              <w:t>id_aktivitas</w:t>
            </w:r>
          </w:p>
        </w:tc>
        <w:tc>
          <w:tcPr>
            <w:tcW w:w="1260" w:type="dxa"/>
          </w:tcPr>
          <w:p w14:paraId="321F0149" w14:textId="77777777" w:rsidR="0007739B" w:rsidRPr="000819D5" w:rsidRDefault="0007739B" w:rsidP="009B5739">
            <w:pPr>
              <w:ind w:right="-23"/>
              <w:rPr>
                <w:sz w:val="18"/>
              </w:rPr>
            </w:pPr>
            <w:r w:rsidRPr="000819D5">
              <w:rPr>
                <w:sz w:val="18"/>
              </w:rPr>
              <w:t>Integer</w:t>
            </w:r>
          </w:p>
        </w:tc>
        <w:tc>
          <w:tcPr>
            <w:tcW w:w="2558" w:type="dxa"/>
          </w:tcPr>
          <w:p w14:paraId="6A81191F" w14:textId="77777777" w:rsidR="0007739B" w:rsidRPr="009D258D" w:rsidRDefault="0007739B" w:rsidP="009B5739">
            <w:pPr>
              <w:ind w:right="-23"/>
              <w:jc w:val="left"/>
              <w:rPr>
                <w:sz w:val="18"/>
              </w:rPr>
            </w:pPr>
            <w:r w:rsidRPr="000819D5">
              <w:rPr>
                <w:i/>
                <w:sz w:val="18"/>
              </w:rPr>
              <w:t>Foreign Key</w:t>
            </w:r>
            <w:r>
              <w:rPr>
                <w:i/>
                <w:sz w:val="18"/>
              </w:rPr>
              <w:t xml:space="preserve"> </w:t>
            </w:r>
            <w:r>
              <w:rPr>
                <w:sz w:val="18"/>
              </w:rPr>
              <w:t>dari tabel aktivitas</w:t>
            </w:r>
          </w:p>
        </w:tc>
      </w:tr>
      <w:tr w:rsidR="0007739B" w:rsidRPr="000819D5" w14:paraId="1EBDB6D9" w14:textId="77777777" w:rsidTr="00023ACE">
        <w:trPr>
          <w:jc w:val="center"/>
        </w:trPr>
        <w:tc>
          <w:tcPr>
            <w:tcW w:w="1395" w:type="dxa"/>
          </w:tcPr>
          <w:p w14:paraId="20ACC8E2" w14:textId="77777777" w:rsidR="0007739B" w:rsidRPr="000819D5" w:rsidRDefault="00992B80" w:rsidP="009B5739">
            <w:pPr>
              <w:ind w:right="-23"/>
              <w:rPr>
                <w:sz w:val="18"/>
              </w:rPr>
            </w:pPr>
            <w:r>
              <w:rPr>
                <w:sz w:val="18"/>
              </w:rPr>
              <w:t>nilai</w:t>
            </w:r>
          </w:p>
        </w:tc>
        <w:tc>
          <w:tcPr>
            <w:tcW w:w="1260" w:type="dxa"/>
          </w:tcPr>
          <w:p w14:paraId="1FA359F3" w14:textId="77777777" w:rsidR="0007739B" w:rsidRPr="000819D5" w:rsidRDefault="0007739B" w:rsidP="009B5739">
            <w:pPr>
              <w:ind w:right="-23"/>
              <w:rPr>
                <w:sz w:val="18"/>
              </w:rPr>
            </w:pPr>
            <w:r>
              <w:rPr>
                <w:sz w:val="18"/>
              </w:rPr>
              <w:t>Var</w:t>
            </w:r>
            <w:r w:rsidRPr="000819D5">
              <w:rPr>
                <w:sz w:val="18"/>
              </w:rPr>
              <w:t>char (</w:t>
            </w:r>
            <w:r>
              <w:rPr>
                <w:sz w:val="18"/>
              </w:rPr>
              <w:t>255</w:t>
            </w:r>
            <w:r w:rsidRPr="000819D5">
              <w:rPr>
                <w:sz w:val="18"/>
              </w:rPr>
              <w:t>)</w:t>
            </w:r>
          </w:p>
        </w:tc>
        <w:tc>
          <w:tcPr>
            <w:tcW w:w="2558" w:type="dxa"/>
          </w:tcPr>
          <w:p w14:paraId="58BE7C91" w14:textId="77777777" w:rsidR="0007739B" w:rsidRPr="000819D5" w:rsidRDefault="00992B80" w:rsidP="009B5739">
            <w:pPr>
              <w:ind w:right="-23"/>
              <w:jc w:val="left"/>
              <w:rPr>
                <w:sz w:val="18"/>
              </w:rPr>
            </w:pPr>
            <w:r>
              <w:rPr>
                <w:sz w:val="18"/>
              </w:rPr>
              <w:t>Nilai siswa dalam mengerjakan aktivitas</w:t>
            </w:r>
          </w:p>
        </w:tc>
      </w:tr>
      <w:tr w:rsidR="0007739B" w:rsidRPr="000819D5" w14:paraId="6E770A4B" w14:textId="77777777" w:rsidTr="00023ACE">
        <w:trPr>
          <w:jc w:val="center"/>
        </w:trPr>
        <w:tc>
          <w:tcPr>
            <w:tcW w:w="1395" w:type="dxa"/>
          </w:tcPr>
          <w:p w14:paraId="6F1C5315" w14:textId="77777777" w:rsidR="0007739B" w:rsidRPr="000819D5" w:rsidRDefault="0007739B" w:rsidP="00992B80">
            <w:pPr>
              <w:ind w:right="-23"/>
              <w:rPr>
                <w:sz w:val="18"/>
              </w:rPr>
            </w:pPr>
            <w:r>
              <w:rPr>
                <w:sz w:val="18"/>
              </w:rPr>
              <w:t>Is_</w:t>
            </w:r>
            <w:r w:rsidR="00992B80">
              <w:rPr>
                <w:sz w:val="18"/>
              </w:rPr>
              <w:t>solve</w:t>
            </w:r>
          </w:p>
        </w:tc>
        <w:tc>
          <w:tcPr>
            <w:tcW w:w="1260" w:type="dxa"/>
          </w:tcPr>
          <w:p w14:paraId="2CAC4BEF" w14:textId="77777777" w:rsidR="0007739B" w:rsidRPr="000819D5" w:rsidRDefault="0007739B" w:rsidP="009B5739">
            <w:pPr>
              <w:ind w:right="-23"/>
              <w:rPr>
                <w:sz w:val="18"/>
              </w:rPr>
            </w:pPr>
            <w:r w:rsidRPr="000819D5">
              <w:rPr>
                <w:sz w:val="18"/>
              </w:rPr>
              <w:t>Integer</w:t>
            </w:r>
          </w:p>
        </w:tc>
        <w:tc>
          <w:tcPr>
            <w:tcW w:w="2558" w:type="dxa"/>
          </w:tcPr>
          <w:p w14:paraId="68E9DAAD" w14:textId="77777777" w:rsidR="0007739B" w:rsidRPr="000819D5" w:rsidRDefault="0007739B" w:rsidP="009B5739">
            <w:pPr>
              <w:keepNext/>
              <w:ind w:right="-23"/>
              <w:jc w:val="left"/>
              <w:rPr>
                <w:sz w:val="18"/>
              </w:rPr>
            </w:pPr>
            <w:r>
              <w:rPr>
                <w:sz w:val="18"/>
              </w:rPr>
              <w:t xml:space="preserve">Status </w:t>
            </w:r>
            <w:r w:rsidR="00992B80">
              <w:rPr>
                <w:sz w:val="18"/>
              </w:rPr>
              <w:t>benar jawaban siswa</w:t>
            </w:r>
          </w:p>
        </w:tc>
      </w:tr>
    </w:tbl>
    <w:p w14:paraId="67D2CB37" w14:textId="77777777" w:rsidR="00F509E5" w:rsidRDefault="00F509E5">
      <w:pPr>
        <w:jc w:val="left"/>
        <w:rPr>
          <w:b/>
          <w:iCs/>
          <w:spacing w:val="5"/>
          <w:sz w:val="24"/>
          <w:szCs w:val="26"/>
          <w:lang w:val="id-ID" w:eastAsia="en-US"/>
        </w:rPr>
      </w:pPr>
      <w:r>
        <w:br w:type="page"/>
      </w:r>
    </w:p>
    <w:p w14:paraId="1CCAF372" w14:textId="77777777" w:rsidR="00975BA9" w:rsidRPr="00975BA9" w:rsidRDefault="00975BA9" w:rsidP="00941397">
      <w:pPr>
        <w:pStyle w:val="Heading3"/>
        <w:numPr>
          <w:ilvl w:val="2"/>
          <w:numId w:val="40"/>
        </w:numPr>
        <w:ind w:left="720"/>
      </w:pPr>
      <w:bookmarkStart w:id="155" w:name="_Toc396905558"/>
      <w:r>
        <w:rPr>
          <w:lang w:val="en-US"/>
        </w:rPr>
        <w:lastRenderedPageBreak/>
        <w:t>Perancangan Antarmuka</w:t>
      </w:r>
      <w:bookmarkEnd w:id="155"/>
    </w:p>
    <w:p w14:paraId="30EA168F" w14:textId="77777777" w:rsidR="00F40A9D" w:rsidRDefault="00A7099A" w:rsidP="00F40A9D">
      <w:pPr>
        <w:ind w:firstLine="720"/>
        <w:rPr>
          <w:lang w:eastAsia="en-US"/>
        </w:rPr>
      </w:pPr>
      <w:r>
        <w:t xml:space="preserve">Pada subbab ini akan dibahas secara mendetail rancangan antarmuka aplikasi </w:t>
      </w:r>
      <w:r>
        <w:rPr>
          <w:i/>
        </w:rPr>
        <w:t>Autis Care</w:t>
      </w:r>
      <w:r>
        <w:t xml:space="preserve"> berbasis perangkat bergerak </w:t>
      </w:r>
      <w:r>
        <w:rPr>
          <w:i/>
        </w:rPr>
        <w:t>multiplatform</w:t>
      </w:r>
      <w:r>
        <w:t xml:space="preserve">. Secara garis besar, terdapat dua jenis antarmuka yakni antarmuka untuk pendidik dan antarmuka untuk siswa. Pada antarmuka siswa terdapat halaman aktivitas belajar anak yang memiliki susunan rancangan antarmuka sama namun berbeda </w:t>
      </w:r>
      <w:r w:rsidR="00F047B7">
        <w:rPr>
          <w:lang w:val="en-GB" w:eastAsia="en-US"/>
        </w:rPr>
        <w:t xml:space="preserve">muatan </w:t>
      </w:r>
      <w:r>
        <w:t>halamannya saja.</w:t>
      </w:r>
      <w:r w:rsidR="00F40A9D">
        <w:rPr>
          <w:lang w:eastAsia="en-US"/>
        </w:rPr>
        <w:t xml:space="preserve"> </w:t>
      </w:r>
    </w:p>
    <w:p w14:paraId="1F7043FE" w14:textId="77777777" w:rsidR="006203FE" w:rsidRDefault="009B5739" w:rsidP="00CD469F">
      <w:pPr>
        <w:pStyle w:val="Heading4"/>
        <w:numPr>
          <w:ilvl w:val="3"/>
          <w:numId w:val="40"/>
        </w:numPr>
        <w:tabs>
          <w:tab w:val="left" w:pos="990"/>
        </w:tabs>
        <w:spacing w:before="200"/>
        <w:ind w:left="720"/>
        <w:rPr>
          <w:lang w:val="en-US" w:eastAsia="en-US"/>
        </w:rPr>
      </w:pPr>
      <w:bookmarkStart w:id="156" w:name="_Toc360782124"/>
      <w:r>
        <w:rPr>
          <w:lang w:val="en-US" w:eastAsia="en-US"/>
        </w:rPr>
        <w:t xml:space="preserve">Antarmuka Halaman </w:t>
      </w:r>
      <w:r w:rsidRPr="008C7436">
        <w:rPr>
          <w:i/>
          <w:lang w:val="en-US" w:eastAsia="en-US"/>
        </w:rPr>
        <w:t>Login</w:t>
      </w:r>
    </w:p>
    <w:p w14:paraId="30ED2B29" w14:textId="77777777" w:rsidR="006973CE" w:rsidRDefault="00057BEC" w:rsidP="00473A3D">
      <w:pPr>
        <w:ind w:firstLine="720"/>
      </w:pPr>
      <w:r>
        <w:fldChar w:fldCharType="begin"/>
      </w:r>
      <w:r>
        <w:instrText xml:space="preserve"> REF _Ref396497782 \h </w:instrText>
      </w:r>
      <w:r>
        <w:fldChar w:fldCharType="separate"/>
      </w:r>
      <w:r w:rsidR="002836B7">
        <w:t xml:space="preserve">Gambar </w:t>
      </w:r>
      <w:r w:rsidR="002836B7">
        <w:rPr>
          <w:noProof/>
        </w:rPr>
        <w:t>3</w:t>
      </w:r>
      <w:r w:rsidR="002836B7">
        <w:t>.</w:t>
      </w:r>
      <w:r w:rsidR="002836B7">
        <w:rPr>
          <w:noProof/>
        </w:rPr>
        <w:t>19</w:t>
      </w:r>
      <w:r>
        <w:fldChar w:fldCharType="end"/>
      </w:r>
      <w:r>
        <w:t xml:space="preserve"> </w:t>
      </w:r>
      <w:r w:rsidR="009B5739">
        <w:t xml:space="preserve">merupakan rancangan antarmuka halaman </w:t>
      </w:r>
      <w:r w:rsidR="00DB4C39" w:rsidRPr="0054472C">
        <w:rPr>
          <w:i/>
        </w:rPr>
        <w:t>login</w:t>
      </w:r>
      <w:r w:rsidR="009B5739">
        <w:t xml:space="preserve"> bagi pengguna</w:t>
      </w:r>
      <w:r w:rsidR="00DB4C39">
        <w:t xml:space="preserve"> sebagai pendidik maupun orang tua</w:t>
      </w:r>
      <w:r w:rsidR="009B5739">
        <w:t>. Pada halaman ini pengguna</w:t>
      </w:r>
      <w:r w:rsidR="0054472C">
        <w:t xml:space="preserve"> diminta untuk memasukkan nama pengguna dan kata kunci agar dapat masuk ke sistem</w:t>
      </w:r>
      <w:r w:rsidR="00473A3D">
        <w:t xml:space="preserve">. </w:t>
      </w:r>
      <w:r w:rsidR="006973CE">
        <w:t>Berikut penjelasan masing-masing nomor yang tertera pada</w:t>
      </w:r>
      <w:r>
        <w:t xml:space="preserve"> </w:t>
      </w:r>
      <w:r>
        <w:fldChar w:fldCharType="begin"/>
      </w:r>
      <w:r>
        <w:instrText xml:space="preserve"> REF _Ref396497782 \h </w:instrText>
      </w:r>
      <w:r>
        <w:fldChar w:fldCharType="separate"/>
      </w:r>
      <w:r w:rsidR="002836B7">
        <w:t xml:space="preserve">Gambar </w:t>
      </w:r>
      <w:r w:rsidR="002836B7">
        <w:rPr>
          <w:noProof/>
        </w:rPr>
        <w:t>3</w:t>
      </w:r>
      <w:r w:rsidR="002836B7">
        <w:t>.</w:t>
      </w:r>
      <w:r w:rsidR="002836B7">
        <w:rPr>
          <w:noProof/>
        </w:rPr>
        <w:t>19</w:t>
      </w:r>
      <w:r>
        <w:fldChar w:fldCharType="end"/>
      </w:r>
      <w:r w:rsidR="006973CE">
        <w:t>:</w:t>
      </w:r>
      <w:r w:rsidR="006973CE">
        <w:rPr>
          <w:lang w:eastAsia="en-US"/>
        </w:rPr>
        <w:t xml:space="preserve"> </w:t>
      </w:r>
    </w:p>
    <w:p w14:paraId="159D8D1A" w14:textId="77777777" w:rsidR="006973CE" w:rsidRDefault="006973CE" w:rsidP="00941397">
      <w:pPr>
        <w:pStyle w:val="ListParagraph"/>
        <w:numPr>
          <w:ilvl w:val="5"/>
          <w:numId w:val="40"/>
        </w:numPr>
        <w:ind w:left="360" w:hanging="385"/>
      </w:pPr>
      <w:r>
        <w:t>Logo aplikasi;</w:t>
      </w:r>
    </w:p>
    <w:p w14:paraId="583AE3AE" w14:textId="77777777" w:rsidR="006973CE" w:rsidRDefault="006973CE" w:rsidP="00941397">
      <w:pPr>
        <w:pStyle w:val="ListParagraph"/>
        <w:numPr>
          <w:ilvl w:val="5"/>
          <w:numId w:val="40"/>
        </w:numPr>
        <w:ind w:left="360" w:hanging="385"/>
      </w:pPr>
      <w:r>
        <w:t>Tautan daftar baru pengguna;</w:t>
      </w:r>
    </w:p>
    <w:p w14:paraId="663D5DC1" w14:textId="77777777" w:rsidR="006973CE" w:rsidRDefault="006973CE" w:rsidP="00941397">
      <w:pPr>
        <w:pStyle w:val="ListParagraph"/>
        <w:numPr>
          <w:ilvl w:val="5"/>
          <w:numId w:val="40"/>
        </w:numPr>
        <w:ind w:left="360" w:hanging="385"/>
      </w:pPr>
      <w:r>
        <w:t xml:space="preserve">Tulisan </w:t>
      </w:r>
      <w:r>
        <w:rPr>
          <w:i/>
        </w:rPr>
        <w:t>login</w:t>
      </w:r>
      <w:r>
        <w:t>;</w:t>
      </w:r>
    </w:p>
    <w:p w14:paraId="5B42A342" w14:textId="77777777" w:rsidR="006973CE" w:rsidRDefault="006973CE" w:rsidP="00941397">
      <w:pPr>
        <w:pStyle w:val="ListParagraph"/>
        <w:numPr>
          <w:ilvl w:val="5"/>
          <w:numId w:val="40"/>
        </w:numPr>
        <w:ind w:left="360" w:hanging="385"/>
      </w:pPr>
      <w:r>
        <w:rPr>
          <w:i/>
        </w:rPr>
        <w:t xml:space="preserve">Edit text </w:t>
      </w:r>
      <w:r>
        <w:t>untuk memasukkan nama pengguna;</w:t>
      </w:r>
    </w:p>
    <w:p w14:paraId="267DF544" w14:textId="77777777" w:rsidR="006973CE" w:rsidRDefault="006973CE" w:rsidP="00941397">
      <w:pPr>
        <w:pStyle w:val="ListParagraph"/>
        <w:numPr>
          <w:ilvl w:val="5"/>
          <w:numId w:val="40"/>
        </w:numPr>
        <w:ind w:left="360" w:hanging="385"/>
      </w:pPr>
      <w:r>
        <w:rPr>
          <w:i/>
        </w:rPr>
        <w:t>Edit text</w:t>
      </w:r>
      <w:r>
        <w:t xml:space="preserve"> untuk memasukkan kata kunci pengguna;</w:t>
      </w:r>
    </w:p>
    <w:p w14:paraId="493706D2" w14:textId="77777777" w:rsidR="006973CE" w:rsidRDefault="006973CE" w:rsidP="00941397">
      <w:pPr>
        <w:pStyle w:val="ListParagraph"/>
        <w:numPr>
          <w:ilvl w:val="5"/>
          <w:numId w:val="40"/>
        </w:numPr>
        <w:ind w:left="360" w:hanging="385"/>
      </w:pPr>
      <w:r>
        <w:t>Tombol untuk lupa kata kunci; dan</w:t>
      </w:r>
    </w:p>
    <w:p w14:paraId="5F0D8D50" w14:textId="77777777" w:rsidR="006973CE" w:rsidRDefault="006973CE" w:rsidP="00941397">
      <w:pPr>
        <w:pStyle w:val="ListParagraph"/>
        <w:numPr>
          <w:ilvl w:val="5"/>
          <w:numId w:val="40"/>
        </w:numPr>
        <w:spacing w:after="120"/>
        <w:ind w:left="360" w:hanging="389"/>
      </w:pPr>
      <w:r>
        <w:t>Tombol untuk masuk sistem dan menuju halaman utama pengguna.</w:t>
      </w:r>
    </w:p>
    <w:p w14:paraId="25F32CE7" w14:textId="77777777" w:rsidR="00057BEC" w:rsidRDefault="00FF5AB8" w:rsidP="00057BEC">
      <w:pPr>
        <w:keepNext/>
        <w:spacing w:before="200"/>
        <w:jc w:val="center"/>
      </w:pPr>
      <w:r>
        <w:rPr>
          <w:noProof/>
          <w:lang w:eastAsia="en-US"/>
        </w:rPr>
        <w:drawing>
          <wp:inline distT="0" distB="0" distL="0" distR="0" wp14:anchorId="5D2B6622" wp14:editId="64FA05BC">
            <wp:extent cx="2792124" cy="1792224"/>
            <wp:effectExtent l="0" t="0" r="8255" b="0"/>
            <wp:docPr id="532" name="Picture 532" descr="D:\TA\autis care aset\antarmuka autis care\final ui\pengguna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TA\autis care aset\antarmuka autis care\final ui\pengguna logi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94403" cy="1793687"/>
                    </a:xfrm>
                    <a:prstGeom prst="rect">
                      <a:avLst/>
                    </a:prstGeom>
                    <a:noFill/>
                    <a:ln>
                      <a:noFill/>
                    </a:ln>
                  </pic:spPr>
                </pic:pic>
              </a:graphicData>
            </a:graphic>
          </wp:inline>
        </w:drawing>
      </w:r>
    </w:p>
    <w:p w14:paraId="7D0E508A" w14:textId="77777777" w:rsidR="00FF5AB8" w:rsidRDefault="00057BEC" w:rsidP="00057BEC">
      <w:pPr>
        <w:pStyle w:val="Caption"/>
      </w:pPr>
      <w:bookmarkStart w:id="157" w:name="_Ref396497782"/>
      <w:bookmarkStart w:id="158" w:name="_Toc396905616"/>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9</w:t>
      </w:r>
      <w:r w:rsidR="005514D2">
        <w:fldChar w:fldCharType="end"/>
      </w:r>
      <w:bookmarkEnd w:id="157"/>
      <w:r w:rsidRPr="00057BEC">
        <w:t xml:space="preserve"> </w:t>
      </w:r>
      <w:r>
        <w:t xml:space="preserve">Rancangan Antarmuka Halaman </w:t>
      </w:r>
      <w:r w:rsidRPr="008C7436">
        <w:rPr>
          <w:i/>
        </w:rPr>
        <w:t>Login</w:t>
      </w:r>
      <w:bookmarkEnd w:id="158"/>
    </w:p>
    <w:p w14:paraId="2934A7EF" w14:textId="77777777" w:rsidR="009A30CE" w:rsidRDefault="009A30CE" w:rsidP="00941397">
      <w:pPr>
        <w:pStyle w:val="Heading4"/>
        <w:numPr>
          <w:ilvl w:val="3"/>
          <w:numId w:val="40"/>
        </w:numPr>
        <w:tabs>
          <w:tab w:val="left" w:pos="990"/>
        </w:tabs>
        <w:spacing w:before="240"/>
        <w:ind w:left="720"/>
        <w:rPr>
          <w:lang w:val="en-US" w:eastAsia="en-US"/>
        </w:rPr>
      </w:pPr>
      <w:r>
        <w:rPr>
          <w:lang w:val="en-US" w:eastAsia="en-US"/>
        </w:rPr>
        <w:lastRenderedPageBreak/>
        <w:t>Antarmuka Halaman Daftar Baru Pengguna</w:t>
      </w:r>
    </w:p>
    <w:p w14:paraId="641B4195" w14:textId="77777777" w:rsidR="009A30CE" w:rsidRDefault="00057BEC" w:rsidP="00473A3D">
      <w:pPr>
        <w:ind w:firstLine="720"/>
      </w:pPr>
      <w:r>
        <w:fldChar w:fldCharType="begin"/>
      </w:r>
      <w:r>
        <w:instrText xml:space="preserve"> REF _Ref396497783 \h </w:instrText>
      </w:r>
      <w:r>
        <w:fldChar w:fldCharType="separate"/>
      </w:r>
      <w:r w:rsidR="002836B7">
        <w:t xml:space="preserve">Gambar </w:t>
      </w:r>
      <w:r w:rsidR="002836B7">
        <w:rPr>
          <w:noProof/>
        </w:rPr>
        <w:t>3</w:t>
      </w:r>
      <w:r w:rsidR="002836B7">
        <w:t>.</w:t>
      </w:r>
      <w:r w:rsidR="002836B7">
        <w:rPr>
          <w:noProof/>
        </w:rPr>
        <w:t>20</w:t>
      </w:r>
      <w:r>
        <w:fldChar w:fldCharType="end"/>
      </w:r>
      <w:r>
        <w:t xml:space="preserve"> </w:t>
      </w:r>
      <w:r w:rsidR="009A30CE">
        <w:t xml:space="preserve">merupakan </w:t>
      </w:r>
      <w:r w:rsidR="000D213D">
        <w:t>rancangan antarmuka halaman daftar baru pengguna</w:t>
      </w:r>
      <w:r w:rsidR="009A30CE">
        <w:t>. Pada halaman ini pengguna</w:t>
      </w:r>
      <w:r w:rsidR="000D213D">
        <w:t xml:space="preserve"> membuat akun baru dan</w:t>
      </w:r>
      <w:r w:rsidR="009A30CE">
        <w:t xml:space="preserve"> diminta untuk memasukkan </w:t>
      </w:r>
      <w:r w:rsidR="000D213D">
        <w:t xml:space="preserve">nama pengguna, jenis pengguna, surat elektronik, dan </w:t>
      </w:r>
      <w:r w:rsidR="009A30CE">
        <w:t>kata kunci.</w:t>
      </w:r>
      <w:r w:rsidR="00473A3D">
        <w:t xml:space="preserve"> </w:t>
      </w:r>
      <w:r w:rsidR="009A30CE">
        <w:t>Berikut penjelasan masing-masing nomor yang tertera pada</w:t>
      </w:r>
      <w:r>
        <w:t xml:space="preserve"> </w:t>
      </w:r>
      <w:r>
        <w:fldChar w:fldCharType="begin"/>
      </w:r>
      <w:r>
        <w:instrText xml:space="preserve"> REF _Ref396497783 \h </w:instrText>
      </w:r>
      <w:r>
        <w:fldChar w:fldCharType="separate"/>
      </w:r>
      <w:r w:rsidR="002836B7">
        <w:t xml:space="preserve">Gambar </w:t>
      </w:r>
      <w:r w:rsidR="002836B7">
        <w:rPr>
          <w:noProof/>
        </w:rPr>
        <w:t>3</w:t>
      </w:r>
      <w:r w:rsidR="002836B7">
        <w:t>.</w:t>
      </w:r>
      <w:r w:rsidR="002836B7">
        <w:rPr>
          <w:noProof/>
        </w:rPr>
        <w:t>20</w:t>
      </w:r>
      <w:r>
        <w:fldChar w:fldCharType="end"/>
      </w:r>
      <w:r w:rsidR="009A30CE">
        <w:t>:</w:t>
      </w:r>
      <w:r w:rsidR="009A30CE">
        <w:rPr>
          <w:lang w:eastAsia="en-US"/>
        </w:rPr>
        <w:t xml:space="preserve"> </w:t>
      </w:r>
    </w:p>
    <w:p w14:paraId="04AFCF18" w14:textId="77777777" w:rsidR="009A30CE" w:rsidRDefault="009A30CE" w:rsidP="00941397">
      <w:pPr>
        <w:pStyle w:val="ListParagraph"/>
        <w:numPr>
          <w:ilvl w:val="5"/>
          <w:numId w:val="40"/>
        </w:numPr>
        <w:ind w:left="360" w:hanging="385"/>
      </w:pPr>
      <w:r>
        <w:t>Logo aplikasi;</w:t>
      </w:r>
    </w:p>
    <w:p w14:paraId="67A876A7" w14:textId="77777777" w:rsidR="009A30CE" w:rsidRDefault="009A30CE" w:rsidP="00941397">
      <w:pPr>
        <w:pStyle w:val="ListParagraph"/>
        <w:numPr>
          <w:ilvl w:val="5"/>
          <w:numId w:val="40"/>
        </w:numPr>
        <w:ind w:left="360" w:hanging="385"/>
      </w:pPr>
      <w:r>
        <w:t>Tulisan silahkan lakukan pendaftaran;</w:t>
      </w:r>
    </w:p>
    <w:p w14:paraId="44DCC194" w14:textId="77777777" w:rsidR="009A30CE" w:rsidRDefault="009A30CE" w:rsidP="00941397">
      <w:pPr>
        <w:pStyle w:val="ListParagraph"/>
        <w:numPr>
          <w:ilvl w:val="5"/>
          <w:numId w:val="40"/>
        </w:numPr>
        <w:ind w:left="360" w:hanging="385"/>
      </w:pPr>
      <w:r>
        <w:rPr>
          <w:i/>
        </w:rPr>
        <w:t xml:space="preserve">Edit text </w:t>
      </w:r>
      <w:r>
        <w:t>untuk memasukkan nama pengguna;</w:t>
      </w:r>
      <w:r w:rsidRPr="009A30CE">
        <w:t xml:space="preserve"> </w:t>
      </w:r>
    </w:p>
    <w:p w14:paraId="63FB2D98" w14:textId="77777777" w:rsidR="009A30CE" w:rsidRDefault="009A30CE" w:rsidP="00941397">
      <w:pPr>
        <w:pStyle w:val="ListParagraph"/>
        <w:numPr>
          <w:ilvl w:val="5"/>
          <w:numId w:val="40"/>
        </w:numPr>
        <w:ind w:left="360" w:hanging="385"/>
      </w:pPr>
      <w:r>
        <w:rPr>
          <w:i/>
        </w:rPr>
        <w:t xml:space="preserve">Combo box </w:t>
      </w:r>
      <w:r>
        <w:t>untuk memasukkan jenis pengguna;</w:t>
      </w:r>
    </w:p>
    <w:p w14:paraId="36111076" w14:textId="77777777" w:rsidR="009A30CE" w:rsidRDefault="009A30CE" w:rsidP="00941397">
      <w:pPr>
        <w:pStyle w:val="ListParagraph"/>
        <w:numPr>
          <w:ilvl w:val="5"/>
          <w:numId w:val="40"/>
        </w:numPr>
        <w:ind w:left="360" w:hanging="385"/>
      </w:pPr>
      <w:r>
        <w:rPr>
          <w:i/>
        </w:rPr>
        <w:t xml:space="preserve">Edit text </w:t>
      </w:r>
      <w:r>
        <w:t>untuk memasukkan surat elektronik;</w:t>
      </w:r>
    </w:p>
    <w:p w14:paraId="47B15C74" w14:textId="77777777" w:rsidR="009A30CE" w:rsidRDefault="009A30CE" w:rsidP="00941397">
      <w:pPr>
        <w:pStyle w:val="ListParagraph"/>
        <w:numPr>
          <w:ilvl w:val="5"/>
          <w:numId w:val="40"/>
        </w:numPr>
        <w:ind w:left="360" w:hanging="385"/>
      </w:pPr>
      <w:r>
        <w:rPr>
          <w:i/>
        </w:rPr>
        <w:t>Edit text</w:t>
      </w:r>
      <w:r>
        <w:t xml:space="preserve"> untuk memasukkan kata kunci pengguna; dan</w:t>
      </w:r>
    </w:p>
    <w:p w14:paraId="7A34A2F5" w14:textId="77777777" w:rsidR="009A30CE" w:rsidRDefault="009A30CE" w:rsidP="00941397">
      <w:pPr>
        <w:pStyle w:val="ListParagraph"/>
        <w:numPr>
          <w:ilvl w:val="5"/>
          <w:numId w:val="40"/>
        </w:numPr>
        <w:ind w:left="360" w:hanging="385"/>
      </w:pPr>
      <w:r>
        <w:t xml:space="preserve">Tombol untuk </w:t>
      </w:r>
      <w:r w:rsidR="00891AF0">
        <w:t xml:space="preserve">mendaftar pengguna baru </w:t>
      </w:r>
      <w:r>
        <w:t xml:space="preserve">dan menuju halaman </w:t>
      </w:r>
      <w:r w:rsidR="00891AF0" w:rsidRPr="00891AF0">
        <w:rPr>
          <w:i/>
        </w:rPr>
        <w:t>login</w:t>
      </w:r>
      <w:r>
        <w:t>.</w:t>
      </w:r>
    </w:p>
    <w:p w14:paraId="505C8285" w14:textId="77777777" w:rsidR="00FF5AB8" w:rsidRDefault="00FF5AB8" w:rsidP="00FF5AB8">
      <w:pPr>
        <w:ind w:left="-25"/>
      </w:pPr>
    </w:p>
    <w:p w14:paraId="0808095A" w14:textId="77777777" w:rsidR="00057BEC" w:rsidRDefault="00FF5AB8" w:rsidP="00057BEC">
      <w:pPr>
        <w:keepNext/>
        <w:jc w:val="center"/>
      </w:pPr>
      <w:r>
        <w:rPr>
          <w:noProof/>
          <w:lang w:eastAsia="en-US"/>
        </w:rPr>
        <w:drawing>
          <wp:inline distT="0" distB="0" distL="0" distR="0" wp14:anchorId="66BADFE7" wp14:editId="2A2C7C42">
            <wp:extent cx="3705277" cy="2882189"/>
            <wp:effectExtent l="0" t="0" r="0" b="0"/>
            <wp:docPr id="534" name="Picture 534" descr="D:\TA\autis care aset\antarmuka autis care\final ui\pengguna daf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TA\autis care aset\antarmuka autis care\final ui\pengguna daftar.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10305" cy="2886100"/>
                    </a:xfrm>
                    <a:prstGeom prst="rect">
                      <a:avLst/>
                    </a:prstGeom>
                    <a:noFill/>
                    <a:ln>
                      <a:noFill/>
                    </a:ln>
                  </pic:spPr>
                </pic:pic>
              </a:graphicData>
            </a:graphic>
          </wp:inline>
        </w:drawing>
      </w:r>
    </w:p>
    <w:p w14:paraId="375B7DCA" w14:textId="77777777" w:rsidR="00FF5AB8" w:rsidRDefault="00057BEC" w:rsidP="00057BEC">
      <w:pPr>
        <w:pStyle w:val="Caption"/>
      </w:pPr>
      <w:bookmarkStart w:id="159" w:name="_Ref396497783"/>
      <w:bookmarkStart w:id="160" w:name="_Toc396905617"/>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0</w:t>
      </w:r>
      <w:r w:rsidR="005514D2">
        <w:fldChar w:fldCharType="end"/>
      </w:r>
      <w:bookmarkEnd w:id="159"/>
      <w:r w:rsidRPr="00057BEC">
        <w:t xml:space="preserve"> </w:t>
      </w:r>
      <w:r>
        <w:t>Rancangan Antarmuka Halaman Daftar Baru Pengguna</w:t>
      </w:r>
      <w:bookmarkEnd w:id="160"/>
    </w:p>
    <w:p w14:paraId="4BF57BC9" w14:textId="77777777" w:rsidR="00891AF0" w:rsidRDefault="009803A9" w:rsidP="00941397">
      <w:pPr>
        <w:pStyle w:val="Heading4"/>
        <w:numPr>
          <w:ilvl w:val="3"/>
          <w:numId w:val="40"/>
        </w:numPr>
        <w:tabs>
          <w:tab w:val="left" w:pos="990"/>
        </w:tabs>
        <w:spacing w:before="240"/>
        <w:ind w:left="720"/>
        <w:rPr>
          <w:lang w:val="en-US" w:eastAsia="en-US"/>
        </w:rPr>
      </w:pPr>
      <w:r>
        <w:rPr>
          <w:lang w:val="en-US" w:eastAsia="en-US"/>
        </w:rPr>
        <w:lastRenderedPageBreak/>
        <w:t xml:space="preserve">Antarmuka </w:t>
      </w:r>
      <w:r w:rsidR="00891AF0">
        <w:rPr>
          <w:lang w:val="en-US" w:eastAsia="en-US"/>
        </w:rPr>
        <w:t>Halaman Lupa Kata Kunci</w:t>
      </w:r>
    </w:p>
    <w:p w14:paraId="239A99D9" w14:textId="77777777" w:rsidR="00891AF0" w:rsidRDefault="00057BEC" w:rsidP="00891AF0">
      <w:pPr>
        <w:ind w:firstLine="720"/>
        <w:rPr>
          <w:lang w:eastAsia="en-US"/>
        </w:rPr>
      </w:pPr>
      <w:r>
        <w:fldChar w:fldCharType="begin"/>
      </w:r>
      <w:r>
        <w:instrText xml:space="preserve"> REF _Ref396497784 \h </w:instrText>
      </w:r>
      <w:r>
        <w:fldChar w:fldCharType="separate"/>
      </w:r>
      <w:r w:rsidR="002836B7">
        <w:t xml:space="preserve">Gambar </w:t>
      </w:r>
      <w:r w:rsidR="002836B7">
        <w:rPr>
          <w:noProof/>
        </w:rPr>
        <w:t>3</w:t>
      </w:r>
      <w:r w:rsidR="002836B7">
        <w:t>.</w:t>
      </w:r>
      <w:r w:rsidR="002836B7">
        <w:rPr>
          <w:noProof/>
        </w:rPr>
        <w:t>21</w:t>
      </w:r>
      <w:r>
        <w:fldChar w:fldCharType="end"/>
      </w:r>
      <w:r w:rsidR="00891AF0">
        <w:t xml:space="preserve">  </w:t>
      </w:r>
      <w:r w:rsidR="009803A9">
        <w:t xml:space="preserve">merupakan </w:t>
      </w:r>
      <w:r w:rsidR="00891AF0">
        <w:t xml:space="preserve">rancangan antarmuka halaman </w:t>
      </w:r>
      <w:r w:rsidR="000D213D">
        <w:t>lupa kata kunci</w:t>
      </w:r>
      <w:r w:rsidR="00891AF0">
        <w:t xml:space="preserve">. </w:t>
      </w:r>
      <w:r w:rsidR="000D213D">
        <w:t xml:space="preserve">Halaman ini digunakan ketika pengguna mengalami lupa kata kunci dan perlu melakukan penggantian kata kunci. </w:t>
      </w:r>
      <w:r w:rsidR="00891AF0">
        <w:t xml:space="preserve">Pada halaman ini pengguna diminta untuk memasukkan nama </w:t>
      </w:r>
      <w:r w:rsidR="000D213D">
        <w:t>surat elektronik dan kata kunci</w:t>
      </w:r>
      <w:r w:rsidR="00891AF0">
        <w:t xml:space="preserve"> agar dapat </w:t>
      </w:r>
      <w:r w:rsidR="000D213D">
        <w:t>mengganti kata kunci</w:t>
      </w:r>
      <w:r w:rsidR="00891AF0">
        <w:t>.</w:t>
      </w:r>
      <w:r w:rsidR="00473A3D">
        <w:t xml:space="preserve"> </w:t>
      </w:r>
      <w:r w:rsidR="00891AF0">
        <w:t>Berikut penjelasan masing-masing nomor yang tertera pada</w:t>
      </w:r>
      <w:r>
        <w:t xml:space="preserve"> </w:t>
      </w:r>
      <w:r>
        <w:fldChar w:fldCharType="begin"/>
      </w:r>
      <w:r>
        <w:instrText xml:space="preserve"> REF _Ref396497784 \h </w:instrText>
      </w:r>
      <w:r>
        <w:fldChar w:fldCharType="separate"/>
      </w:r>
      <w:r w:rsidR="002836B7">
        <w:t xml:space="preserve">Gambar </w:t>
      </w:r>
      <w:r w:rsidR="002836B7">
        <w:rPr>
          <w:noProof/>
        </w:rPr>
        <w:t>3</w:t>
      </w:r>
      <w:r w:rsidR="002836B7">
        <w:t>.</w:t>
      </w:r>
      <w:r w:rsidR="002836B7">
        <w:rPr>
          <w:noProof/>
        </w:rPr>
        <w:t>21</w:t>
      </w:r>
      <w:r>
        <w:fldChar w:fldCharType="end"/>
      </w:r>
      <w:r w:rsidR="00891AF0">
        <w:t>:</w:t>
      </w:r>
      <w:r w:rsidR="00891AF0">
        <w:rPr>
          <w:lang w:eastAsia="en-US"/>
        </w:rPr>
        <w:t xml:space="preserve"> </w:t>
      </w:r>
    </w:p>
    <w:p w14:paraId="7D0CECC6" w14:textId="77777777" w:rsidR="00891AF0" w:rsidRDefault="00891AF0" w:rsidP="00941397">
      <w:pPr>
        <w:pStyle w:val="ListParagraph"/>
        <w:numPr>
          <w:ilvl w:val="5"/>
          <w:numId w:val="40"/>
        </w:numPr>
        <w:ind w:left="360" w:hanging="385"/>
      </w:pPr>
      <w:r>
        <w:t>Logo aplikasi;</w:t>
      </w:r>
    </w:p>
    <w:p w14:paraId="73E46B0D" w14:textId="77777777" w:rsidR="00891AF0" w:rsidRDefault="00891AF0" w:rsidP="00941397">
      <w:pPr>
        <w:pStyle w:val="ListParagraph"/>
        <w:numPr>
          <w:ilvl w:val="5"/>
          <w:numId w:val="40"/>
        </w:numPr>
        <w:ind w:left="360" w:hanging="385"/>
      </w:pPr>
      <w:r>
        <w:t>Tulisan mengganti kata kunci;</w:t>
      </w:r>
    </w:p>
    <w:p w14:paraId="1CEBCD22" w14:textId="77777777" w:rsidR="00891AF0" w:rsidRDefault="00891AF0" w:rsidP="00941397">
      <w:pPr>
        <w:pStyle w:val="ListParagraph"/>
        <w:numPr>
          <w:ilvl w:val="5"/>
          <w:numId w:val="40"/>
        </w:numPr>
        <w:ind w:left="360" w:hanging="385"/>
      </w:pPr>
      <w:r>
        <w:rPr>
          <w:i/>
        </w:rPr>
        <w:t xml:space="preserve">Edit text </w:t>
      </w:r>
      <w:r>
        <w:t>untuk memasukkan surat elektronik;</w:t>
      </w:r>
      <w:r w:rsidRPr="00891AF0">
        <w:t xml:space="preserve"> </w:t>
      </w:r>
    </w:p>
    <w:p w14:paraId="1D294B20" w14:textId="77777777" w:rsidR="00891AF0" w:rsidRDefault="00891AF0" w:rsidP="00941397">
      <w:pPr>
        <w:pStyle w:val="ListParagraph"/>
        <w:numPr>
          <w:ilvl w:val="5"/>
          <w:numId w:val="40"/>
        </w:numPr>
        <w:ind w:left="360" w:hanging="385"/>
      </w:pPr>
      <w:r>
        <w:rPr>
          <w:i/>
        </w:rPr>
        <w:t xml:space="preserve">Edit text </w:t>
      </w:r>
      <w:r>
        <w:t>untuk memasukkan kata kunci baru pengguna;</w:t>
      </w:r>
    </w:p>
    <w:p w14:paraId="5433BFD3" w14:textId="77777777" w:rsidR="00891AF0" w:rsidRDefault="00891AF0" w:rsidP="00941397">
      <w:pPr>
        <w:pStyle w:val="ListParagraph"/>
        <w:numPr>
          <w:ilvl w:val="5"/>
          <w:numId w:val="40"/>
        </w:numPr>
        <w:ind w:left="360" w:hanging="385"/>
      </w:pPr>
      <w:r>
        <w:rPr>
          <w:i/>
        </w:rPr>
        <w:t>Edit text</w:t>
      </w:r>
      <w:r>
        <w:t xml:space="preserve"> untuk memasukkan</w:t>
      </w:r>
      <w:r w:rsidR="00E74C93" w:rsidRPr="00E74C93">
        <w:t xml:space="preserve"> </w:t>
      </w:r>
      <w:r w:rsidR="00E74C93">
        <w:t>ulang</w:t>
      </w:r>
      <w:r>
        <w:t xml:space="preserve"> kata kunci baru pengguna; dan</w:t>
      </w:r>
    </w:p>
    <w:p w14:paraId="6052DA24" w14:textId="77777777" w:rsidR="00891AF0" w:rsidRDefault="00891AF0" w:rsidP="00941397">
      <w:pPr>
        <w:pStyle w:val="ListParagraph"/>
        <w:numPr>
          <w:ilvl w:val="5"/>
          <w:numId w:val="40"/>
        </w:numPr>
        <w:ind w:left="360" w:hanging="385"/>
      </w:pPr>
      <w:r>
        <w:t xml:space="preserve">Tombol untuk ubah kata kunci dan menuju halaman </w:t>
      </w:r>
      <w:r w:rsidRPr="00891AF0">
        <w:rPr>
          <w:i/>
        </w:rPr>
        <w:t>login</w:t>
      </w:r>
      <w:r>
        <w:t>.</w:t>
      </w:r>
    </w:p>
    <w:p w14:paraId="658784C5" w14:textId="77777777" w:rsidR="00FF5AB8" w:rsidRDefault="00FF5AB8" w:rsidP="00FF5AB8">
      <w:pPr>
        <w:ind w:left="-25"/>
      </w:pPr>
    </w:p>
    <w:p w14:paraId="1AFD76C6" w14:textId="77777777" w:rsidR="00057BEC" w:rsidRDefault="00FF5AB8" w:rsidP="00057BEC">
      <w:pPr>
        <w:keepNext/>
        <w:jc w:val="center"/>
      </w:pPr>
      <w:r>
        <w:rPr>
          <w:noProof/>
          <w:lang w:eastAsia="en-US"/>
        </w:rPr>
        <w:drawing>
          <wp:inline distT="0" distB="0" distL="0" distR="0" wp14:anchorId="07A7B391" wp14:editId="47A06F02">
            <wp:extent cx="3460090" cy="2823667"/>
            <wp:effectExtent l="0" t="0" r="7620" b="0"/>
            <wp:docPr id="536" name="Picture 536" descr="D:\TA\autis care aset\antarmuka autis care\final ui\pengguna lupa 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TA\autis care aset\antarmuka autis care\final ui\pengguna lupa password.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64318" cy="2827117"/>
                    </a:xfrm>
                    <a:prstGeom prst="rect">
                      <a:avLst/>
                    </a:prstGeom>
                    <a:noFill/>
                    <a:ln>
                      <a:noFill/>
                    </a:ln>
                  </pic:spPr>
                </pic:pic>
              </a:graphicData>
            </a:graphic>
          </wp:inline>
        </w:drawing>
      </w:r>
    </w:p>
    <w:p w14:paraId="08C2516A" w14:textId="77777777" w:rsidR="00FF5AB8" w:rsidRDefault="00057BEC" w:rsidP="00057BEC">
      <w:pPr>
        <w:pStyle w:val="Caption"/>
      </w:pPr>
      <w:bookmarkStart w:id="161" w:name="_Ref396497784"/>
      <w:bookmarkStart w:id="162" w:name="_Toc396905618"/>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1</w:t>
      </w:r>
      <w:r w:rsidR="005514D2">
        <w:fldChar w:fldCharType="end"/>
      </w:r>
      <w:bookmarkEnd w:id="161"/>
      <w:r w:rsidRPr="00057BEC">
        <w:t xml:space="preserve"> </w:t>
      </w:r>
      <w:r>
        <w:t>Rancangan Antarmuka Halaman Lupa Kata Kunci Pengguna</w:t>
      </w:r>
      <w:bookmarkEnd w:id="162"/>
    </w:p>
    <w:p w14:paraId="21BA0DED" w14:textId="77777777" w:rsidR="00891AF0" w:rsidRDefault="009803A9" w:rsidP="00941397">
      <w:pPr>
        <w:pStyle w:val="Heading4"/>
        <w:numPr>
          <w:ilvl w:val="3"/>
          <w:numId w:val="40"/>
        </w:numPr>
        <w:tabs>
          <w:tab w:val="left" w:pos="990"/>
        </w:tabs>
        <w:spacing w:before="240"/>
        <w:ind w:left="720"/>
        <w:rPr>
          <w:lang w:val="en-US" w:eastAsia="en-US"/>
        </w:rPr>
      </w:pPr>
      <w:r>
        <w:rPr>
          <w:lang w:val="en-US" w:eastAsia="en-US"/>
        </w:rPr>
        <w:lastRenderedPageBreak/>
        <w:t xml:space="preserve">Antarmuka Halaman </w:t>
      </w:r>
      <w:r w:rsidR="00F76E99">
        <w:rPr>
          <w:lang w:val="en-US" w:eastAsia="en-US"/>
        </w:rPr>
        <w:t xml:space="preserve">Utama </w:t>
      </w:r>
      <w:r>
        <w:rPr>
          <w:lang w:val="en-US" w:eastAsia="en-US"/>
        </w:rPr>
        <w:t>Aktivitas</w:t>
      </w:r>
    </w:p>
    <w:p w14:paraId="79B4FC55" w14:textId="77777777" w:rsidR="009803A9" w:rsidRDefault="00057BEC" w:rsidP="009803A9">
      <w:pPr>
        <w:ind w:firstLine="720"/>
        <w:rPr>
          <w:lang w:eastAsia="en-US"/>
        </w:rPr>
      </w:pPr>
      <w:r>
        <w:fldChar w:fldCharType="begin"/>
      </w:r>
      <w:r>
        <w:instrText xml:space="preserve"> REF _Ref396497785 \h </w:instrText>
      </w:r>
      <w:r>
        <w:fldChar w:fldCharType="separate"/>
      </w:r>
      <w:r w:rsidR="002836B7">
        <w:t xml:space="preserve">Gambar </w:t>
      </w:r>
      <w:r w:rsidR="002836B7">
        <w:rPr>
          <w:noProof/>
        </w:rPr>
        <w:t>3</w:t>
      </w:r>
      <w:r w:rsidR="002836B7">
        <w:t>.</w:t>
      </w:r>
      <w:r w:rsidR="002836B7">
        <w:rPr>
          <w:noProof/>
        </w:rPr>
        <w:t>22</w:t>
      </w:r>
      <w:r>
        <w:fldChar w:fldCharType="end"/>
      </w:r>
      <w:r w:rsidR="009803A9">
        <w:t xml:space="preserve">  merupakan rancangan antarmuka halaman </w:t>
      </w:r>
      <w:r w:rsidR="00F76E99">
        <w:t xml:space="preserve">utama </w:t>
      </w:r>
      <w:r w:rsidR="0050764C">
        <w:t>aktivitas</w:t>
      </w:r>
      <w:r w:rsidR="0043388A">
        <w:t xml:space="preserve"> siswa</w:t>
      </w:r>
      <w:r w:rsidR="009803A9">
        <w:t xml:space="preserve">. Halaman ini </w:t>
      </w:r>
      <w:r w:rsidR="0050764C">
        <w:t xml:space="preserve">selalu diakses setelah pengguna berhasil melakukan </w:t>
      </w:r>
      <w:r w:rsidR="0050764C">
        <w:rPr>
          <w:i/>
        </w:rPr>
        <w:t>login</w:t>
      </w:r>
      <w:r w:rsidR="009803A9">
        <w:t>.</w:t>
      </w:r>
      <w:r w:rsidR="0050764C">
        <w:t xml:space="preserve"> </w:t>
      </w:r>
      <w:r w:rsidR="00F047B7">
        <w:rPr>
          <w:lang w:val="en-GB" w:eastAsia="en-US"/>
        </w:rPr>
        <w:t xml:space="preserve">Muatan </w:t>
      </w:r>
      <w:r w:rsidR="0050764C">
        <w:t>halaman berisi menu utama dan daftar siswa beserta aktivitasnya</w:t>
      </w:r>
      <w:r w:rsidR="009803A9">
        <w:t>.</w:t>
      </w:r>
      <w:r w:rsidR="00473A3D">
        <w:t xml:space="preserve"> </w:t>
      </w:r>
      <w:r w:rsidR="009803A9">
        <w:t>Berikut penjelasan masing-masing nomor yang tertera pada</w:t>
      </w:r>
      <w:r>
        <w:t xml:space="preserve"> </w:t>
      </w:r>
      <w:r>
        <w:fldChar w:fldCharType="begin"/>
      </w:r>
      <w:r>
        <w:instrText xml:space="preserve"> REF _Ref396497785 \h </w:instrText>
      </w:r>
      <w:r>
        <w:fldChar w:fldCharType="separate"/>
      </w:r>
      <w:r w:rsidR="002836B7">
        <w:t xml:space="preserve">Gambar </w:t>
      </w:r>
      <w:r w:rsidR="002836B7">
        <w:rPr>
          <w:noProof/>
        </w:rPr>
        <w:t>3</w:t>
      </w:r>
      <w:r w:rsidR="002836B7">
        <w:t>.</w:t>
      </w:r>
      <w:r w:rsidR="002836B7">
        <w:rPr>
          <w:noProof/>
        </w:rPr>
        <w:t>22</w:t>
      </w:r>
      <w:r>
        <w:fldChar w:fldCharType="end"/>
      </w:r>
      <w:r w:rsidR="009803A9">
        <w:t>:</w:t>
      </w:r>
      <w:r w:rsidR="009803A9">
        <w:rPr>
          <w:lang w:eastAsia="en-US"/>
        </w:rPr>
        <w:t xml:space="preserve"> </w:t>
      </w:r>
    </w:p>
    <w:p w14:paraId="2F4154C5" w14:textId="77777777" w:rsidR="009803A9" w:rsidRDefault="009803A9" w:rsidP="00941397">
      <w:pPr>
        <w:pStyle w:val="ListParagraph"/>
        <w:numPr>
          <w:ilvl w:val="5"/>
          <w:numId w:val="40"/>
        </w:numPr>
        <w:ind w:left="360" w:hanging="385"/>
      </w:pPr>
      <w:r>
        <w:t>Logo aplikasi;</w:t>
      </w:r>
    </w:p>
    <w:p w14:paraId="785DE833" w14:textId="77777777" w:rsidR="009803A9" w:rsidRDefault="0050764C" w:rsidP="00941397">
      <w:pPr>
        <w:pStyle w:val="ListParagraph"/>
        <w:numPr>
          <w:ilvl w:val="5"/>
          <w:numId w:val="40"/>
        </w:numPr>
        <w:ind w:left="360" w:hanging="385"/>
      </w:pPr>
      <w:r>
        <w:t>Tautan profil pengguna</w:t>
      </w:r>
      <w:r w:rsidR="009803A9">
        <w:t>;</w:t>
      </w:r>
    </w:p>
    <w:p w14:paraId="45A1D62D" w14:textId="77777777" w:rsidR="009803A9" w:rsidRDefault="0050764C" w:rsidP="00941397">
      <w:pPr>
        <w:pStyle w:val="ListParagraph"/>
        <w:numPr>
          <w:ilvl w:val="5"/>
          <w:numId w:val="40"/>
        </w:numPr>
        <w:ind w:left="360" w:hanging="385"/>
      </w:pPr>
      <w:r>
        <w:t>Menu utama halaman</w:t>
      </w:r>
      <w:r w:rsidR="009803A9">
        <w:t>;</w:t>
      </w:r>
      <w:r w:rsidR="009803A9" w:rsidRPr="00891AF0">
        <w:t xml:space="preserve"> </w:t>
      </w:r>
    </w:p>
    <w:p w14:paraId="6CA25AAE" w14:textId="77777777" w:rsidR="009803A9" w:rsidRDefault="0050764C" w:rsidP="00941397">
      <w:pPr>
        <w:pStyle w:val="ListParagraph"/>
        <w:numPr>
          <w:ilvl w:val="5"/>
          <w:numId w:val="40"/>
        </w:numPr>
        <w:ind w:left="360" w:hanging="385"/>
      </w:pPr>
      <w:r>
        <w:t>Judul halaman</w:t>
      </w:r>
      <w:r w:rsidR="009803A9">
        <w:t>;</w:t>
      </w:r>
    </w:p>
    <w:p w14:paraId="2B7DB95A" w14:textId="77777777" w:rsidR="009803A9" w:rsidRDefault="008F463C" w:rsidP="00941397">
      <w:pPr>
        <w:pStyle w:val="ListParagraph"/>
        <w:numPr>
          <w:ilvl w:val="5"/>
          <w:numId w:val="40"/>
        </w:numPr>
        <w:ind w:left="360" w:hanging="385"/>
      </w:pPr>
      <w:r>
        <w:t>Tombol untuk memuat ulang halaman;</w:t>
      </w:r>
    </w:p>
    <w:p w14:paraId="113C7A27" w14:textId="77777777" w:rsidR="008F463C" w:rsidRDefault="008F463C" w:rsidP="00941397">
      <w:pPr>
        <w:pStyle w:val="ListParagraph"/>
        <w:numPr>
          <w:ilvl w:val="5"/>
          <w:numId w:val="40"/>
        </w:numPr>
        <w:ind w:left="360" w:hanging="385"/>
      </w:pPr>
      <w:r>
        <w:rPr>
          <w:i/>
        </w:rPr>
        <w:t xml:space="preserve">Edit text </w:t>
      </w:r>
      <w:r>
        <w:t>untuk melakukan pencarian berdasarkan nama siswa;</w:t>
      </w:r>
    </w:p>
    <w:p w14:paraId="5826F672" w14:textId="77777777" w:rsidR="008F463C" w:rsidRDefault="008F463C" w:rsidP="00941397">
      <w:pPr>
        <w:pStyle w:val="ListParagraph"/>
        <w:numPr>
          <w:ilvl w:val="5"/>
          <w:numId w:val="40"/>
        </w:numPr>
        <w:ind w:left="360" w:hanging="385"/>
      </w:pPr>
      <w:r>
        <w:t>Tabel siswa beserta daftar aktivitasnya; dan</w:t>
      </w:r>
    </w:p>
    <w:p w14:paraId="69C949CE" w14:textId="77777777" w:rsidR="009803A9" w:rsidRDefault="009803A9" w:rsidP="00941397">
      <w:pPr>
        <w:pStyle w:val="ListParagraph"/>
        <w:numPr>
          <w:ilvl w:val="5"/>
          <w:numId w:val="40"/>
        </w:numPr>
        <w:ind w:left="360" w:hanging="385"/>
      </w:pPr>
      <w:r>
        <w:t>Tombol untuk</w:t>
      </w:r>
      <w:r w:rsidR="008F463C">
        <w:t xml:space="preserve"> menuju halaman rangkaian aktivitas</w:t>
      </w:r>
      <w:r>
        <w:t>.</w:t>
      </w:r>
    </w:p>
    <w:p w14:paraId="6A214E3B" w14:textId="77777777" w:rsidR="00FF5AB8" w:rsidRDefault="00FF5AB8" w:rsidP="00FF5AB8">
      <w:pPr>
        <w:ind w:left="-25"/>
      </w:pPr>
    </w:p>
    <w:p w14:paraId="1AC32AF1" w14:textId="77777777" w:rsidR="00057BEC" w:rsidRDefault="00FF5AB8" w:rsidP="00057BEC">
      <w:pPr>
        <w:keepNext/>
        <w:jc w:val="center"/>
      </w:pPr>
      <w:r>
        <w:rPr>
          <w:noProof/>
          <w:lang w:eastAsia="en-US"/>
        </w:rPr>
        <w:drawing>
          <wp:inline distT="0" distB="0" distL="0" distR="0" wp14:anchorId="70CF7571" wp14:editId="61D96875">
            <wp:extent cx="3628339" cy="2911449"/>
            <wp:effectExtent l="0" t="0" r="0" b="3810"/>
            <wp:docPr id="538" name="Picture 538" descr="D:\TA\autis care aset\antarmuka autis care\final ui\aktivitas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TA\autis care aset\antarmuka autis care\final ui\aktivitas dashboard.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51852" cy="2930316"/>
                    </a:xfrm>
                    <a:prstGeom prst="rect">
                      <a:avLst/>
                    </a:prstGeom>
                    <a:noFill/>
                    <a:ln>
                      <a:noFill/>
                    </a:ln>
                  </pic:spPr>
                </pic:pic>
              </a:graphicData>
            </a:graphic>
          </wp:inline>
        </w:drawing>
      </w:r>
    </w:p>
    <w:p w14:paraId="4C531C8B" w14:textId="77777777" w:rsidR="00FF5AB8" w:rsidRDefault="00057BEC" w:rsidP="00057BEC">
      <w:pPr>
        <w:pStyle w:val="Caption"/>
      </w:pPr>
      <w:bookmarkStart w:id="163" w:name="_Ref396497785"/>
      <w:bookmarkStart w:id="164" w:name="_Toc396905619"/>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2</w:t>
      </w:r>
      <w:r w:rsidR="005514D2">
        <w:fldChar w:fldCharType="end"/>
      </w:r>
      <w:bookmarkEnd w:id="163"/>
      <w:r w:rsidRPr="00057BEC">
        <w:t xml:space="preserve"> </w:t>
      </w:r>
      <w:r>
        <w:t>Rancangan Antarmuka Halaman Utama Aktivitas</w:t>
      </w:r>
      <w:bookmarkEnd w:id="164"/>
    </w:p>
    <w:p w14:paraId="2B7AD4CB" w14:textId="77777777" w:rsidR="0019344F" w:rsidRDefault="0019344F" w:rsidP="00941397">
      <w:pPr>
        <w:pStyle w:val="Heading4"/>
        <w:numPr>
          <w:ilvl w:val="3"/>
          <w:numId w:val="40"/>
        </w:numPr>
        <w:tabs>
          <w:tab w:val="left" w:pos="990"/>
        </w:tabs>
        <w:spacing w:before="240"/>
        <w:ind w:left="720"/>
        <w:rPr>
          <w:lang w:val="en-US" w:eastAsia="en-US"/>
        </w:rPr>
      </w:pPr>
      <w:r>
        <w:rPr>
          <w:lang w:val="en-US" w:eastAsia="en-US"/>
        </w:rPr>
        <w:lastRenderedPageBreak/>
        <w:t>Antarmuka Halaman Rangkaian Aktivitas</w:t>
      </w:r>
    </w:p>
    <w:p w14:paraId="2242307C" w14:textId="77777777" w:rsidR="0019344F" w:rsidRDefault="00A2731F" w:rsidP="0019344F">
      <w:pPr>
        <w:ind w:firstLine="720"/>
        <w:rPr>
          <w:lang w:eastAsia="en-US"/>
        </w:rPr>
      </w:pPr>
      <w:r>
        <w:fldChar w:fldCharType="begin"/>
      </w:r>
      <w:r>
        <w:instrText xml:space="preserve"> REF _Ref396497786 \h </w:instrText>
      </w:r>
      <w:r>
        <w:fldChar w:fldCharType="separate"/>
      </w:r>
      <w:r w:rsidR="002836B7">
        <w:t xml:space="preserve">Gambar </w:t>
      </w:r>
      <w:r w:rsidR="002836B7">
        <w:rPr>
          <w:noProof/>
        </w:rPr>
        <w:t>3</w:t>
      </w:r>
      <w:r w:rsidR="002836B7">
        <w:t>.</w:t>
      </w:r>
      <w:r w:rsidR="002836B7">
        <w:rPr>
          <w:noProof/>
        </w:rPr>
        <w:t>23</w:t>
      </w:r>
      <w:r>
        <w:fldChar w:fldCharType="end"/>
      </w:r>
      <w:r w:rsidR="0019344F">
        <w:t xml:space="preserve">  merupakan rancangan antarmuka halaman </w:t>
      </w:r>
      <w:r w:rsidR="004A7747">
        <w:t>rangkaian</w:t>
      </w:r>
      <w:r w:rsidR="0019344F">
        <w:t xml:space="preserve"> aktivitas. Halaman ini </w:t>
      </w:r>
      <w:r w:rsidR="004A7747">
        <w:t>menampilkan daftar rangkaian aktivitas yang diberikan kepada siswa</w:t>
      </w:r>
      <w:r w:rsidR="0019344F">
        <w:t>.</w:t>
      </w:r>
      <w:r w:rsidR="00473A3D">
        <w:t xml:space="preserve"> </w:t>
      </w:r>
      <w:r w:rsidR="0019344F">
        <w:t>Berikut penjelasan masing-masing nomor yang tertera pada</w:t>
      </w:r>
      <w:r>
        <w:t xml:space="preserve"> </w:t>
      </w:r>
      <w:r>
        <w:fldChar w:fldCharType="begin"/>
      </w:r>
      <w:r>
        <w:instrText xml:space="preserve"> REF _Ref396497786 \h </w:instrText>
      </w:r>
      <w:r>
        <w:fldChar w:fldCharType="separate"/>
      </w:r>
      <w:r w:rsidR="002836B7">
        <w:t xml:space="preserve">Gambar </w:t>
      </w:r>
      <w:r w:rsidR="002836B7">
        <w:rPr>
          <w:noProof/>
        </w:rPr>
        <w:t>3</w:t>
      </w:r>
      <w:r w:rsidR="002836B7">
        <w:t>.</w:t>
      </w:r>
      <w:r w:rsidR="002836B7">
        <w:rPr>
          <w:noProof/>
        </w:rPr>
        <w:t>23</w:t>
      </w:r>
      <w:r>
        <w:fldChar w:fldCharType="end"/>
      </w:r>
      <w:r w:rsidR="0019344F">
        <w:t>:</w:t>
      </w:r>
      <w:r w:rsidR="0019344F">
        <w:rPr>
          <w:lang w:eastAsia="en-US"/>
        </w:rPr>
        <w:t xml:space="preserve"> </w:t>
      </w:r>
    </w:p>
    <w:p w14:paraId="604ADC7D" w14:textId="77777777" w:rsidR="0019344F" w:rsidRDefault="0019344F" w:rsidP="00941397">
      <w:pPr>
        <w:pStyle w:val="ListParagraph"/>
        <w:numPr>
          <w:ilvl w:val="5"/>
          <w:numId w:val="40"/>
        </w:numPr>
        <w:ind w:left="360" w:hanging="385"/>
      </w:pPr>
      <w:r>
        <w:t>Logo aplikasi;</w:t>
      </w:r>
    </w:p>
    <w:p w14:paraId="32F98047" w14:textId="77777777" w:rsidR="0019344F" w:rsidRDefault="0019344F" w:rsidP="00941397">
      <w:pPr>
        <w:pStyle w:val="ListParagraph"/>
        <w:numPr>
          <w:ilvl w:val="5"/>
          <w:numId w:val="40"/>
        </w:numPr>
        <w:ind w:left="360" w:hanging="385"/>
      </w:pPr>
      <w:r>
        <w:t>Tautan profil pengguna;</w:t>
      </w:r>
    </w:p>
    <w:p w14:paraId="28BAE79B" w14:textId="77777777" w:rsidR="0019344F" w:rsidRDefault="0019344F" w:rsidP="00941397">
      <w:pPr>
        <w:pStyle w:val="ListParagraph"/>
        <w:numPr>
          <w:ilvl w:val="5"/>
          <w:numId w:val="40"/>
        </w:numPr>
        <w:ind w:left="360" w:hanging="385"/>
      </w:pPr>
      <w:r>
        <w:t>Menu utama halaman;</w:t>
      </w:r>
      <w:r w:rsidRPr="00891AF0">
        <w:t xml:space="preserve"> </w:t>
      </w:r>
    </w:p>
    <w:p w14:paraId="2553E78C" w14:textId="77777777" w:rsidR="004A7747" w:rsidRDefault="004A7747" w:rsidP="00941397">
      <w:pPr>
        <w:pStyle w:val="ListParagraph"/>
        <w:numPr>
          <w:ilvl w:val="5"/>
          <w:numId w:val="40"/>
        </w:numPr>
        <w:ind w:left="360" w:hanging="385"/>
      </w:pPr>
      <w:r>
        <w:t>Tombol untuk kembali ke halaman sebelumnya;</w:t>
      </w:r>
    </w:p>
    <w:p w14:paraId="1EE6AF37" w14:textId="77777777" w:rsidR="0019344F" w:rsidRDefault="0019344F" w:rsidP="00941397">
      <w:pPr>
        <w:pStyle w:val="ListParagraph"/>
        <w:numPr>
          <w:ilvl w:val="5"/>
          <w:numId w:val="40"/>
        </w:numPr>
        <w:ind w:left="360" w:hanging="385"/>
      </w:pPr>
      <w:r>
        <w:t>Judul halaman;</w:t>
      </w:r>
    </w:p>
    <w:p w14:paraId="12DCA427" w14:textId="77777777" w:rsidR="0019344F" w:rsidRDefault="0019344F" w:rsidP="00941397">
      <w:pPr>
        <w:pStyle w:val="ListParagraph"/>
        <w:numPr>
          <w:ilvl w:val="5"/>
          <w:numId w:val="40"/>
        </w:numPr>
        <w:ind w:left="360" w:hanging="385"/>
      </w:pPr>
      <w:r>
        <w:t xml:space="preserve">Tombol untuk </w:t>
      </w:r>
      <w:r w:rsidR="0043388A">
        <w:t>menuju halaman tambah</w:t>
      </w:r>
      <w:r w:rsidR="004A7747">
        <w:t xml:space="preserve"> aktivitas</w:t>
      </w:r>
      <w:r>
        <w:t>;</w:t>
      </w:r>
    </w:p>
    <w:p w14:paraId="35923779" w14:textId="77777777" w:rsidR="0019344F" w:rsidRDefault="004A7747" w:rsidP="00941397">
      <w:pPr>
        <w:pStyle w:val="ListParagraph"/>
        <w:numPr>
          <w:ilvl w:val="5"/>
          <w:numId w:val="40"/>
        </w:numPr>
        <w:ind w:left="360" w:hanging="385"/>
      </w:pPr>
      <w:r>
        <w:t>Tombol untuk memulai aktivitas belajar siswa</w:t>
      </w:r>
      <w:r w:rsidR="0019344F">
        <w:t>;</w:t>
      </w:r>
    </w:p>
    <w:p w14:paraId="4566E57D" w14:textId="77777777" w:rsidR="004A7747" w:rsidRDefault="0043388A" w:rsidP="00941397">
      <w:pPr>
        <w:pStyle w:val="ListParagraph"/>
        <w:numPr>
          <w:ilvl w:val="5"/>
          <w:numId w:val="40"/>
        </w:numPr>
        <w:ind w:left="360" w:hanging="385"/>
      </w:pPr>
      <w:r>
        <w:t>Tombol untuk melihat daftar aktivitas dan profil siswa;</w:t>
      </w:r>
    </w:p>
    <w:p w14:paraId="177EBFA9" w14:textId="77777777" w:rsidR="0019344F" w:rsidRDefault="0019344F" w:rsidP="00941397">
      <w:pPr>
        <w:pStyle w:val="ListParagraph"/>
        <w:numPr>
          <w:ilvl w:val="5"/>
          <w:numId w:val="40"/>
        </w:numPr>
        <w:ind w:left="360" w:hanging="385"/>
      </w:pPr>
      <w:r>
        <w:t xml:space="preserve">Tabel </w:t>
      </w:r>
      <w:r w:rsidR="004A7747">
        <w:t>berisi aktivitas siswa beserta status aktif</w:t>
      </w:r>
      <w:r w:rsidR="0043388A">
        <w:t xml:space="preserve"> aktivitasnya</w:t>
      </w:r>
      <w:r>
        <w:t>; dan</w:t>
      </w:r>
    </w:p>
    <w:p w14:paraId="748B624D" w14:textId="77777777" w:rsidR="0019344F" w:rsidRDefault="0019344F" w:rsidP="00941397">
      <w:pPr>
        <w:pStyle w:val="ListParagraph"/>
        <w:numPr>
          <w:ilvl w:val="5"/>
          <w:numId w:val="40"/>
        </w:numPr>
        <w:ind w:left="360" w:hanging="385"/>
      </w:pPr>
      <w:r>
        <w:t xml:space="preserve">Tombol untuk menuju halaman </w:t>
      </w:r>
      <w:r w:rsidR="0043388A">
        <w:t>detail</w:t>
      </w:r>
      <w:r>
        <w:t xml:space="preserve"> aktivitas.</w:t>
      </w:r>
    </w:p>
    <w:p w14:paraId="22470EBF" w14:textId="77777777" w:rsidR="00FF5AB8" w:rsidRDefault="00FF5AB8" w:rsidP="00FF5AB8">
      <w:pPr>
        <w:ind w:left="-25"/>
      </w:pPr>
    </w:p>
    <w:p w14:paraId="1B0D8916" w14:textId="77777777" w:rsidR="00057BEC" w:rsidRDefault="00FF5AB8" w:rsidP="00057BEC">
      <w:pPr>
        <w:keepNext/>
        <w:jc w:val="center"/>
      </w:pPr>
      <w:r>
        <w:rPr>
          <w:noProof/>
          <w:lang w:eastAsia="en-US"/>
        </w:rPr>
        <w:drawing>
          <wp:inline distT="0" distB="0" distL="0" distR="0" wp14:anchorId="6C894CCF" wp14:editId="6A548826">
            <wp:extent cx="3218688" cy="2699308"/>
            <wp:effectExtent l="0" t="0" r="1270" b="6350"/>
            <wp:docPr id="541" name="Picture 541" descr="D:\TA\autis care aset\antarmuka autis care\final ui\aktivitas rangka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TA\autis care aset\antarmuka autis care\final ui\aktivitas rangkaian.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27545" cy="2706736"/>
                    </a:xfrm>
                    <a:prstGeom prst="rect">
                      <a:avLst/>
                    </a:prstGeom>
                    <a:noFill/>
                    <a:ln>
                      <a:noFill/>
                    </a:ln>
                  </pic:spPr>
                </pic:pic>
              </a:graphicData>
            </a:graphic>
          </wp:inline>
        </w:drawing>
      </w:r>
    </w:p>
    <w:p w14:paraId="7150C058" w14:textId="77777777" w:rsidR="00FF5AB8" w:rsidRDefault="00057BEC" w:rsidP="00057BEC">
      <w:pPr>
        <w:pStyle w:val="Caption"/>
      </w:pPr>
      <w:bookmarkStart w:id="165" w:name="_Ref396497786"/>
      <w:bookmarkStart w:id="166" w:name="_Toc396905620"/>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3</w:t>
      </w:r>
      <w:r w:rsidR="005514D2">
        <w:fldChar w:fldCharType="end"/>
      </w:r>
      <w:bookmarkEnd w:id="165"/>
      <w:r w:rsidRPr="00057BEC">
        <w:t xml:space="preserve"> </w:t>
      </w:r>
      <w:r>
        <w:t>Rancangan Antarmuka Halaman Rangkaian Aktivitas</w:t>
      </w:r>
      <w:bookmarkEnd w:id="166"/>
    </w:p>
    <w:p w14:paraId="41EFE861" w14:textId="77777777" w:rsidR="0043388A" w:rsidRDefault="0043388A" w:rsidP="00941397">
      <w:pPr>
        <w:pStyle w:val="Heading4"/>
        <w:numPr>
          <w:ilvl w:val="3"/>
          <w:numId w:val="40"/>
        </w:numPr>
        <w:tabs>
          <w:tab w:val="left" w:pos="990"/>
        </w:tabs>
        <w:spacing w:before="240"/>
        <w:ind w:left="720"/>
        <w:rPr>
          <w:lang w:val="en-US" w:eastAsia="en-US"/>
        </w:rPr>
      </w:pPr>
      <w:r>
        <w:rPr>
          <w:lang w:val="en-US" w:eastAsia="en-US"/>
        </w:rPr>
        <w:lastRenderedPageBreak/>
        <w:t>Antarmuka Halaman Tambah Aktivitas</w:t>
      </w:r>
    </w:p>
    <w:p w14:paraId="2BB2A72F" w14:textId="77777777" w:rsidR="0043388A" w:rsidRDefault="00A2731F" w:rsidP="00473A3D">
      <w:pPr>
        <w:ind w:firstLine="720"/>
      </w:pPr>
      <w:r>
        <w:fldChar w:fldCharType="begin"/>
      </w:r>
      <w:r>
        <w:instrText xml:space="preserve"> REF _Ref396497787 \h </w:instrText>
      </w:r>
      <w:r>
        <w:fldChar w:fldCharType="separate"/>
      </w:r>
      <w:r w:rsidR="002836B7">
        <w:t xml:space="preserve">Gambar </w:t>
      </w:r>
      <w:r w:rsidR="002836B7">
        <w:rPr>
          <w:noProof/>
        </w:rPr>
        <w:t>3</w:t>
      </w:r>
      <w:r w:rsidR="002836B7">
        <w:t>.</w:t>
      </w:r>
      <w:r w:rsidR="002836B7">
        <w:rPr>
          <w:noProof/>
        </w:rPr>
        <w:t>24</w:t>
      </w:r>
      <w:r>
        <w:fldChar w:fldCharType="end"/>
      </w:r>
      <w:r w:rsidR="0043388A">
        <w:t xml:space="preserve">  merupakan rancangan antarmuka halaman </w:t>
      </w:r>
      <w:r w:rsidR="005E3F7F">
        <w:t>tambah</w:t>
      </w:r>
      <w:r w:rsidR="0043388A">
        <w:t xml:space="preserve"> aktivitas. Halaman ini menampilkan daftar </w:t>
      </w:r>
      <w:r w:rsidR="005E3F7F">
        <w:t>aktivitas yang dapat ditambahkan ke rangkaian aktivitas siswa</w:t>
      </w:r>
      <w:r w:rsidR="0043388A">
        <w:t>.</w:t>
      </w:r>
      <w:r w:rsidR="00473A3D">
        <w:t xml:space="preserve"> </w:t>
      </w:r>
      <w:r w:rsidR="0043388A">
        <w:t>Berikut penjelasan masing-masing nomor yang tertera pada</w:t>
      </w:r>
      <w:r>
        <w:t xml:space="preserve"> </w:t>
      </w:r>
      <w:r>
        <w:fldChar w:fldCharType="begin"/>
      </w:r>
      <w:r>
        <w:instrText xml:space="preserve"> REF _Ref396497787 \h </w:instrText>
      </w:r>
      <w:r>
        <w:fldChar w:fldCharType="separate"/>
      </w:r>
      <w:r w:rsidR="002836B7">
        <w:t xml:space="preserve">Gambar </w:t>
      </w:r>
      <w:r w:rsidR="002836B7">
        <w:rPr>
          <w:noProof/>
        </w:rPr>
        <w:t>3</w:t>
      </w:r>
      <w:r w:rsidR="002836B7">
        <w:t>.</w:t>
      </w:r>
      <w:r w:rsidR="002836B7">
        <w:rPr>
          <w:noProof/>
        </w:rPr>
        <w:t>24</w:t>
      </w:r>
      <w:r>
        <w:fldChar w:fldCharType="end"/>
      </w:r>
      <w:r w:rsidR="0043388A">
        <w:t>:</w:t>
      </w:r>
      <w:r w:rsidR="0043388A">
        <w:rPr>
          <w:lang w:eastAsia="en-US"/>
        </w:rPr>
        <w:t xml:space="preserve"> </w:t>
      </w:r>
    </w:p>
    <w:p w14:paraId="7FC476A9" w14:textId="77777777" w:rsidR="0043388A" w:rsidRDefault="0043388A" w:rsidP="00941397">
      <w:pPr>
        <w:pStyle w:val="ListParagraph"/>
        <w:numPr>
          <w:ilvl w:val="5"/>
          <w:numId w:val="40"/>
        </w:numPr>
        <w:ind w:left="360" w:hanging="385"/>
      </w:pPr>
      <w:r>
        <w:t>Logo aplikasi;</w:t>
      </w:r>
    </w:p>
    <w:p w14:paraId="2F092144" w14:textId="77777777" w:rsidR="0043388A" w:rsidRDefault="0043388A" w:rsidP="00941397">
      <w:pPr>
        <w:pStyle w:val="ListParagraph"/>
        <w:numPr>
          <w:ilvl w:val="5"/>
          <w:numId w:val="40"/>
        </w:numPr>
        <w:ind w:left="360" w:hanging="385"/>
      </w:pPr>
      <w:r>
        <w:t>Tautan profil pengguna;</w:t>
      </w:r>
    </w:p>
    <w:p w14:paraId="0C4DE886" w14:textId="77777777" w:rsidR="0043388A" w:rsidRDefault="0043388A" w:rsidP="00941397">
      <w:pPr>
        <w:pStyle w:val="ListParagraph"/>
        <w:numPr>
          <w:ilvl w:val="5"/>
          <w:numId w:val="40"/>
        </w:numPr>
        <w:ind w:left="360" w:hanging="385"/>
      </w:pPr>
      <w:r>
        <w:t>Menu utama halaman;</w:t>
      </w:r>
      <w:r w:rsidRPr="00891AF0">
        <w:t xml:space="preserve"> </w:t>
      </w:r>
    </w:p>
    <w:p w14:paraId="23DE26B6" w14:textId="77777777" w:rsidR="0043388A" w:rsidRDefault="0043388A" w:rsidP="00941397">
      <w:pPr>
        <w:pStyle w:val="ListParagraph"/>
        <w:numPr>
          <w:ilvl w:val="5"/>
          <w:numId w:val="40"/>
        </w:numPr>
        <w:ind w:left="360" w:hanging="385"/>
      </w:pPr>
      <w:r>
        <w:t>Tombol untuk kembali ke halaman sebelumnya;</w:t>
      </w:r>
    </w:p>
    <w:p w14:paraId="1C7FD947" w14:textId="77777777" w:rsidR="0043388A" w:rsidRDefault="0043388A" w:rsidP="00941397">
      <w:pPr>
        <w:pStyle w:val="ListParagraph"/>
        <w:numPr>
          <w:ilvl w:val="5"/>
          <w:numId w:val="40"/>
        </w:numPr>
        <w:ind w:left="360" w:hanging="385"/>
      </w:pPr>
      <w:r>
        <w:t>Judul halaman;</w:t>
      </w:r>
    </w:p>
    <w:p w14:paraId="6FBF455E" w14:textId="77777777" w:rsidR="0043388A" w:rsidRDefault="0043388A" w:rsidP="00941397">
      <w:pPr>
        <w:pStyle w:val="ListParagraph"/>
        <w:numPr>
          <w:ilvl w:val="5"/>
          <w:numId w:val="40"/>
        </w:numPr>
        <w:ind w:left="360" w:hanging="385"/>
      </w:pPr>
      <w:r>
        <w:rPr>
          <w:i/>
        </w:rPr>
        <w:t xml:space="preserve">Combo box </w:t>
      </w:r>
      <w:r>
        <w:t>untuk menyaring daftar aktivitas berdasarkan tingkat aktivitas;</w:t>
      </w:r>
    </w:p>
    <w:p w14:paraId="17D5196B" w14:textId="77777777" w:rsidR="0043388A" w:rsidRDefault="0043388A" w:rsidP="00941397">
      <w:pPr>
        <w:pStyle w:val="ListParagraph"/>
        <w:numPr>
          <w:ilvl w:val="5"/>
          <w:numId w:val="40"/>
        </w:numPr>
        <w:ind w:left="360" w:hanging="385"/>
      </w:pPr>
      <w:r>
        <w:rPr>
          <w:i/>
        </w:rPr>
        <w:t xml:space="preserve">Combo box </w:t>
      </w:r>
      <w:r>
        <w:t>untuk menyaring daftar aktivitas berdasarkan jenis aktivitas;</w:t>
      </w:r>
    </w:p>
    <w:p w14:paraId="653CD17F" w14:textId="77777777" w:rsidR="0043388A" w:rsidRDefault="0043388A" w:rsidP="00941397">
      <w:pPr>
        <w:pStyle w:val="ListParagraph"/>
        <w:numPr>
          <w:ilvl w:val="5"/>
          <w:numId w:val="40"/>
        </w:numPr>
        <w:ind w:left="360" w:hanging="385"/>
      </w:pPr>
      <w:r>
        <w:t>Tabel berisi daftar aktivitas yang tersedia;</w:t>
      </w:r>
    </w:p>
    <w:p w14:paraId="693DD4BE" w14:textId="77777777" w:rsidR="0043388A" w:rsidRDefault="0043388A" w:rsidP="00941397">
      <w:pPr>
        <w:pStyle w:val="ListParagraph"/>
        <w:numPr>
          <w:ilvl w:val="5"/>
          <w:numId w:val="40"/>
        </w:numPr>
        <w:ind w:left="360" w:hanging="385"/>
      </w:pPr>
      <w:r>
        <w:t>Tombol untuk menuju halaman contoh aktivitas; dan</w:t>
      </w:r>
    </w:p>
    <w:p w14:paraId="0417748A" w14:textId="77777777" w:rsidR="0043388A" w:rsidRDefault="0043388A" w:rsidP="00941397">
      <w:pPr>
        <w:pStyle w:val="ListParagraph"/>
        <w:numPr>
          <w:ilvl w:val="5"/>
          <w:numId w:val="40"/>
        </w:numPr>
        <w:ind w:left="360" w:hanging="385"/>
      </w:pPr>
      <w:r>
        <w:t>Tombol untuk menambah aktivitas.</w:t>
      </w:r>
    </w:p>
    <w:p w14:paraId="12DE7ABF" w14:textId="77777777" w:rsidR="00FF5AB8" w:rsidRDefault="00FF5AB8" w:rsidP="00FF5AB8">
      <w:pPr>
        <w:ind w:left="-25"/>
      </w:pPr>
    </w:p>
    <w:p w14:paraId="7C17B618" w14:textId="77777777" w:rsidR="00A2731F" w:rsidRDefault="00FF5AB8" w:rsidP="00A2731F">
      <w:pPr>
        <w:keepNext/>
        <w:jc w:val="center"/>
      </w:pPr>
      <w:r>
        <w:rPr>
          <w:noProof/>
          <w:lang w:eastAsia="en-US"/>
        </w:rPr>
        <w:drawing>
          <wp:inline distT="0" distB="0" distL="0" distR="0" wp14:anchorId="47F809D3" wp14:editId="119DAC56">
            <wp:extent cx="3123590" cy="2553005"/>
            <wp:effectExtent l="0" t="0" r="635" b="0"/>
            <wp:docPr id="544" name="Picture 544" descr="D:\TA\autis care aset\antarmuka autis care\final ui\aktivitas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TA\autis care aset\antarmuka autis care\final ui\aktivitas tambah.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33980" cy="2561497"/>
                    </a:xfrm>
                    <a:prstGeom prst="rect">
                      <a:avLst/>
                    </a:prstGeom>
                    <a:noFill/>
                    <a:ln>
                      <a:noFill/>
                    </a:ln>
                  </pic:spPr>
                </pic:pic>
              </a:graphicData>
            </a:graphic>
          </wp:inline>
        </w:drawing>
      </w:r>
    </w:p>
    <w:p w14:paraId="34B1A637" w14:textId="77777777" w:rsidR="00FF5AB8" w:rsidRDefault="00A2731F" w:rsidP="00A2731F">
      <w:pPr>
        <w:pStyle w:val="Caption"/>
      </w:pPr>
      <w:bookmarkStart w:id="167" w:name="_Ref396497787"/>
      <w:bookmarkStart w:id="168" w:name="_Toc396905621"/>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4</w:t>
      </w:r>
      <w:r w:rsidR="005514D2">
        <w:fldChar w:fldCharType="end"/>
      </w:r>
      <w:bookmarkEnd w:id="167"/>
      <w:r w:rsidRPr="00A2731F">
        <w:t xml:space="preserve"> </w:t>
      </w:r>
      <w:r>
        <w:t>Rancangan Antarmuka Halaman Tambah Aktivitas</w:t>
      </w:r>
      <w:bookmarkEnd w:id="168"/>
    </w:p>
    <w:p w14:paraId="1E424A40" w14:textId="77777777" w:rsidR="005E3F7F" w:rsidRDefault="005E3F7F" w:rsidP="00941397">
      <w:pPr>
        <w:pStyle w:val="Heading4"/>
        <w:numPr>
          <w:ilvl w:val="3"/>
          <w:numId w:val="40"/>
        </w:numPr>
        <w:tabs>
          <w:tab w:val="left" w:pos="990"/>
        </w:tabs>
        <w:spacing w:before="240"/>
        <w:ind w:left="720"/>
        <w:rPr>
          <w:lang w:val="en-US" w:eastAsia="en-US"/>
        </w:rPr>
      </w:pPr>
      <w:r>
        <w:rPr>
          <w:lang w:val="en-US" w:eastAsia="en-US"/>
        </w:rPr>
        <w:lastRenderedPageBreak/>
        <w:t>Antarmuka Halaman Detail Aktivitas</w:t>
      </w:r>
    </w:p>
    <w:p w14:paraId="70272A8D" w14:textId="77777777" w:rsidR="005E3F7F" w:rsidRDefault="00A2731F" w:rsidP="00473A3D">
      <w:pPr>
        <w:ind w:firstLine="720"/>
      </w:pPr>
      <w:r>
        <w:fldChar w:fldCharType="begin"/>
      </w:r>
      <w:r>
        <w:instrText xml:space="preserve"> REF _Ref396497788 \h </w:instrText>
      </w:r>
      <w:r>
        <w:fldChar w:fldCharType="separate"/>
      </w:r>
      <w:r w:rsidR="002836B7">
        <w:t xml:space="preserve">Gambar </w:t>
      </w:r>
      <w:r w:rsidR="002836B7">
        <w:rPr>
          <w:noProof/>
        </w:rPr>
        <w:t>3</w:t>
      </w:r>
      <w:r w:rsidR="002836B7">
        <w:t>.</w:t>
      </w:r>
      <w:r w:rsidR="002836B7">
        <w:rPr>
          <w:noProof/>
        </w:rPr>
        <w:t>25</w:t>
      </w:r>
      <w:r>
        <w:fldChar w:fldCharType="end"/>
      </w:r>
      <w:r w:rsidR="005E3F7F">
        <w:t xml:space="preserve">  merupakan rancangan antarmuka halaman detail aktivitas. Halaman ini menampilkan detail aktivitas</w:t>
      </w:r>
      <w:r w:rsidR="00842020">
        <w:t xml:space="preserve"> yang digunakan pendidik</w:t>
      </w:r>
      <w:r w:rsidR="005E3F7F">
        <w:t xml:space="preserve"> untuk </w:t>
      </w:r>
      <w:r w:rsidR="00842020">
        <w:t>menyetel pengaturan aktivitas siswa</w:t>
      </w:r>
      <w:r w:rsidR="00473A3D">
        <w:t xml:space="preserve">. </w:t>
      </w:r>
      <w:r w:rsidR="005E3F7F">
        <w:t>Berikut penjelasan masing-masing nomor yang tertera pada</w:t>
      </w:r>
      <w:r>
        <w:t xml:space="preserve"> </w:t>
      </w:r>
      <w:r>
        <w:fldChar w:fldCharType="begin"/>
      </w:r>
      <w:r>
        <w:instrText xml:space="preserve"> REF _Ref396497788 \h </w:instrText>
      </w:r>
      <w:r>
        <w:fldChar w:fldCharType="separate"/>
      </w:r>
      <w:r w:rsidR="002836B7">
        <w:t xml:space="preserve">Gambar </w:t>
      </w:r>
      <w:r w:rsidR="002836B7">
        <w:rPr>
          <w:noProof/>
        </w:rPr>
        <w:t>3</w:t>
      </w:r>
      <w:r w:rsidR="002836B7">
        <w:t>.</w:t>
      </w:r>
      <w:r w:rsidR="002836B7">
        <w:rPr>
          <w:noProof/>
        </w:rPr>
        <w:t>25</w:t>
      </w:r>
      <w:r>
        <w:fldChar w:fldCharType="end"/>
      </w:r>
      <w:r w:rsidR="005E3F7F">
        <w:t>:</w:t>
      </w:r>
      <w:r w:rsidR="005E3F7F">
        <w:rPr>
          <w:lang w:eastAsia="en-US"/>
        </w:rPr>
        <w:t xml:space="preserve"> </w:t>
      </w:r>
    </w:p>
    <w:p w14:paraId="299850FF" w14:textId="77777777" w:rsidR="005E3F7F" w:rsidRDefault="005E3F7F" w:rsidP="00941397">
      <w:pPr>
        <w:pStyle w:val="ListParagraph"/>
        <w:numPr>
          <w:ilvl w:val="5"/>
          <w:numId w:val="40"/>
        </w:numPr>
        <w:ind w:left="360" w:hanging="385"/>
      </w:pPr>
      <w:r>
        <w:t>Logo aplikasi;</w:t>
      </w:r>
    </w:p>
    <w:p w14:paraId="5367FE28" w14:textId="77777777" w:rsidR="005E3F7F" w:rsidRDefault="005E3F7F" w:rsidP="00941397">
      <w:pPr>
        <w:pStyle w:val="ListParagraph"/>
        <w:numPr>
          <w:ilvl w:val="5"/>
          <w:numId w:val="40"/>
        </w:numPr>
        <w:ind w:left="360" w:hanging="385"/>
      </w:pPr>
      <w:r>
        <w:t>Tautan profil pengguna;</w:t>
      </w:r>
    </w:p>
    <w:p w14:paraId="578E3539" w14:textId="77777777" w:rsidR="005E3F7F" w:rsidRDefault="005E3F7F" w:rsidP="00941397">
      <w:pPr>
        <w:pStyle w:val="ListParagraph"/>
        <w:numPr>
          <w:ilvl w:val="5"/>
          <w:numId w:val="40"/>
        </w:numPr>
        <w:ind w:left="360" w:hanging="385"/>
      </w:pPr>
      <w:r>
        <w:t>Menu utama halaman;</w:t>
      </w:r>
      <w:r w:rsidRPr="00891AF0">
        <w:t xml:space="preserve"> </w:t>
      </w:r>
    </w:p>
    <w:p w14:paraId="059CACBE" w14:textId="77777777" w:rsidR="005E3F7F" w:rsidRDefault="005E3F7F" w:rsidP="00941397">
      <w:pPr>
        <w:pStyle w:val="ListParagraph"/>
        <w:numPr>
          <w:ilvl w:val="5"/>
          <w:numId w:val="40"/>
        </w:numPr>
        <w:ind w:left="360" w:hanging="385"/>
      </w:pPr>
      <w:r>
        <w:t>Tombol untuk kembali ke halaman sebelumnya;</w:t>
      </w:r>
    </w:p>
    <w:p w14:paraId="669BB11D" w14:textId="77777777" w:rsidR="005E3F7F" w:rsidRDefault="005E3F7F" w:rsidP="00941397">
      <w:pPr>
        <w:pStyle w:val="ListParagraph"/>
        <w:numPr>
          <w:ilvl w:val="5"/>
          <w:numId w:val="40"/>
        </w:numPr>
        <w:ind w:left="360" w:hanging="385"/>
      </w:pPr>
      <w:r>
        <w:t>Judul halaman;</w:t>
      </w:r>
    </w:p>
    <w:p w14:paraId="7DE6994C" w14:textId="77777777" w:rsidR="005E3F7F" w:rsidRDefault="00842020" w:rsidP="00941397">
      <w:pPr>
        <w:pStyle w:val="ListParagraph"/>
        <w:numPr>
          <w:ilvl w:val="5"/>
          <w:numId w:val="40"/>
        </w:numPr>
        <w:ind w:left="360" w:hanging="385"/>
      </w:pPr>
      <w:r>
        <w:t>Nama aktivitas</w:t>
      </w:r>
      <w:r w:rsidR="005E3F7F">
        <w:t>;</w:t>
      </w:r>
    </w:p>
    <w:p w14:paraId="1293EACE" w14:textId="77777777" w:rsidR="005E3F7F" w:rsidRDefault="00EC2836" w:rsidP="00941397">
      <w:pPr>
        <w:pStyle w:val="ListParagraph"/>
        <w:numPr>
          <w:ilvl w:val="5"/>
          <w:numId w:val="40"/>
        </w:numPr>
        <w:ind w:left="360" w:hanging="385"/>
      </w:pPr>
      <w:r>
        <w:t>Tombol untuk menuju halaman contoh aktivitas</w:t>
      </w:r>
      <w:r w:rsidR="005E3F7F">
        <w:t>;</w:t>
      </w:r>
    </w:p>
    <w:p w14:paraId="4FA38D6B" w14:textId="77777777" w:rsidR="005E3F7F" w:rsidRDefault="00EC2836" w:rsidP="00941397">
      <w:pPr>
        <w:pStyle w:val="ListParagraph"/>
        <w:numPr>
          <w:ilvl w:val="5"/>
          <w:numId w:val="40"/>
        </w:numPr>
        <w:ind w:left="360" w:hanging="385"/>
      </w:pPr>
      <w:r>
        <w:rPr>
          <w:i/>
        </w:rPr>
        <w:t>Edit text</w:t>
      </w:r>
      <w:r>
        <w:t xml:space="preserve"> berisi setelan pengaturan aktivitas</w:t>
      </w:r>
      <w:r w:rsidR="005E3F7F">
        <w:t>;</w:t>
      </w:r>
    </w:p>
    <w:p w14:paraId="50751EA2" w14:textId="77777777" w:rsidR="005E3F7F" w:rsidRDefault="005E3F7F" w:rsidP="00941397">
      <w:pPr>
        <w:pStyle w:val="ListParagraph"/>
        <w:numPr>
          <w:ilvl w:val="5"/>
          <w:numId w:val="40"/>
        </w:numPr>
        <w:ind w:left="360" w:hanging="385"/>
      </w:pPr>
      <w:r>
        <w:t xml:space="preserve">Tombol untuk </w:t>
      </w:r>
      <w:r w:rsidR="00EC2836">
        <w:t>menyimpan pengaturan</w:t>
      </w:r>
      <w:r>
        <w:t>; dan</w:t>
      </w:r>
    </w:p>
    <w:p w14:paraId="382501BF" w14:textId="77777777" w:rsidR="005E3F7F" w:rsidRDefault="005E3F7F" w:rsidP="00941397">
      <w:pPr>
        <w:pStyle w:val="ListParagraph"/>
        <w:numPr>
          <w:ilvl w:val="5"/>
          <w:numId w:val="40"/>
        </w:numPr>
        <w:ind w:left="360" w:hanging="385"/>
      </w:pPr>
      <w:r>
        <w:t xml:space="preserve">Tombol untuk </w:t>
      </w:r>
      <w:r w:rsidR="00EC2836">
        <w:t>menghapus aktivitas</w:t>
      </w:r>
      <w:r>
        <w:t>.</w:t>
      </w:r>
    </w:p>
    <w:p w14:paraId="7EC0CE81" w14:textId="77777777" w:rsidR="00FF5AB8" w:rsidRDefault="00FF5AB8" w:rsidP="00FF5AB8">
      <w:pPr>
        <w:ind w:left="-25"/>
      </w:pPr>
    </w:p>
    <w:p w14:paraId="45BF2E10" w14:textId="77777777" w:rsidR="00A2731F" w:rsidRDefault="00FF5AB8" w:rsidP="00A2731F">
      <w:pPr>
        <w:keepNext/>
        <w:jc w:val="center"/>
      </w:pPr>
      <w:r>
        <w:rPr>
          <w:noProof/>
          <w:lang w:eastAsia="en-US"/>
        </w:rPr>
        <w:drawing>
          <wp:inline distT="0" distB="0" distL="0" distR="0" wp14:anchorId="68E91A0F" wp14:editId="5199A1D7">
            <wp:extent cx="3496666" cy="2794406"/>
            <wp:effectExtent l="0" t="0" r="8890" b="6350"/>
            <wp:docPr id="546" name="Picture 546" descr="D:\TA\autis care aset\antarmuka autis care\final ui\aktivitas det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TA\autis care aset\antarmuka autis care\final ui\aktivitas detail.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507150" cy="2802784"/>
                    </a:xfrm>
                    <a:prstGeom prst="rect">
                      <a:avLst/>
                    </a:prstGeom>
                    <a:noFill/>
                    <a:ln>
                      <a:noFill/>
                    </a:ln>
                  </pic:spPr>
                </pic:pic>
              </a:graphicData>
            </a:graphic>
          </wp:inline>
        </w:drawing>
      </w:r>
    </w:p>
    <w:p w14:paraId="5256F7C0" w14:textId="77777777" w:rsidR="00FF5AB8" w:rsidRDefault="00A2731F" w:rsidP="00A2731F">
      <w:pPr>
        <w:pStyle w:val="Caption"/>
      </w:pPr>
      <w:bookmarkStart w:id="169" w:name="_Ref396497788"/>
      <w:bookmarkStart w:id="170" w:name="_Toc396905622"/>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5</w:t>
      </w:r>
      <w:r w:rsidR="005514D2">
        <w:fldChar w:fldCharType="end"/>
      </w:r>
      <w:bookmarkEnd w:id="169"/>
      <w:r w:rsidRPr="00A2731F">
        <w:t xml:space="preserve"> </w:t>
      </w:r>
      <w:r>
        <w:t>Rancangan Antarmuka Halaman Detail Aktivitas</w:t>
      </w:r>
      <w:bookmarkEnd w:id="170"/>
    </w:p>
    <w:p w14:paraId="6D6B55B7" w14:textId="77777777" w:rsidR="00EC2836" w:rsidRDefault="0007352F" w:rsidP="00941397">
      <w:pPr>
        <w:pStyle w:val="Heading4"/>
        <w:numPr>
          <w:ilvl w:val="3"/>
          <w:numId w:val="40"/>
        </w:numPr>
        <w:tabs>
          <w:tab w:val="left" w:pos="990"/>
        </w:tabs>
        <w:spacing w:before="240"/>
        <w:ind w:left="720"/>
        <w:rPr>
          <w:lang w:val="en-US" w:eastAsia="en-US"/>
        </w:rPr>
      </w:pPr>
      <w:r>
        <w:rPr>
          <w:lang w:val="en-US" w:eastAsia="en-US"/>
        </w:rPr>
        <w:lastRenderedPageBreak/>
        <w:t>Antarmuka Halaman Profil Siswa</w:t>
      </w:r>
    </w:p>
    <w:p w14:paraId="49C44CEF" w14:textId="77777777" w:rsidR="0007352F" w:rsidRDefault="00A2731F" w:rsidP="00473A3D">
      <w:pPr>
        <w:ind w:firstLine="720"/>
      </w:pPr>
      <w:r>
        <w:fldChar w:fldCharType="begin"/>
      </w:r>
      <w:r>
        <w:instrText xml:space="preserve"> REF _Ref396497789 \h </w:instrText>
      </w:r>
      <w:r>
        <w:fldChar w:fldCharType="separate"/>
      </w:r>
      <w:r w:rsidR="002836B7">
        <w:t xml:space="preserve">Gambar </w:t>
      </w:r>
      <w:r w:rsidR="002836B7">
        <w:rPr>
          <w:noProof/>
        </w:rPr>
        <w:t>3</w:t>
      </w:r>
      <w:r w:rsidR="002836B7">
        <w:t>.</w:t>
      </w:r>
      <w:r w:rsidR="002836B7">
        <w:rPr>
          <w:noProof/>
        </w:rPr>
        <w:t>26</w:t>
      </w:r>
      <w:r>
        <w:fldChar w:fldCharType="end"/>
      </w:r>
      <w:r w:rsidR="0007352F">
        <w:t xml:space="preserve">  merupakan rancangan antarmuka halaman profil siswa. Halaman ini menampilkan</w:t>
      </w:r>
      <w:r w:rsidR="00C27ECD">
        <w:t xml:space="preserve"> informasi</w:t>
      </w:r>
      <w:r w:rsidR="0007352F">
        <w:t xml:space="preserve"> profil siswa </w:t>
      </w:r>
      <w:r w:rsidR="00C27ECD">
        <w:t>dan memberikan fasilitas untuk mengganti foto profilnya</w:t>
      </w:r>
      <w:r w:rsidR="00473A3D">
        <w:t xml:space="preserve">. </w:t>
      </w:r>
      <w:r w:rsidR="0007352F">
        <w:t>Berikut penjelasan masing-masing nomor yang tertera pada</w:t>
      </w:r>
      <w:r>
        <w:t xml:space="preserve"> </w:t>
      </w:r>
      <w:r>
        <w:fldChar w:fldCharType="begin"/>
      </w:r>
      <w:r>
        <w:instrText xml:space="preserve"> REF _Ref396497789 \h </w:instrText>
      </w:r>
      <w:r>
        <w:fldChar w:fldCharType="separate"/>
      </w:r>
      <w:r w:rsidR="002836B7">
        <w:t xml:space="preserve">Gambar </w:t>
      </w:r>
      <w:r w:rsidR="002836B7">
        <w:rPr>
          <w:noProof/>
        </w:rPr>
        <w:t>3</w:t>
      </w:r>
      <w:r w:rsidR="002836B7">
        <w:t>.</w:t>
      </w:r>
      <w:r w:rsidR="002836B7">
        <w:rPr>
          <w:noProof/>
        </w:rPr>
        <w:t>26</w:t>
      </w:r>
      <w:r>
        <w:fldChar w:fldCharType="end"/>
      </w:r>
      <w:r w:rsidR="0007352F">
        <w:t>:</w:t>
      </w:r>
      <w:r w:rsidR="0007352F">
        <w:rPr>
          <w:lang w:eastAsia="en-US"/>
        </w:rPr>
        <w:t xml:space="preserve"> </w:t>
      </w:r>
    </w:p>
    <w:p w14:paraId="0AC8459E" w14:textId="77777777" w:rsidR="0007352F" w:rsidRDefault="0007352F" w:rsidP="00941397">
      <w:pPr>
        <w:pStyle w:val="ListParagraph"/>
        <w:numPr>
          <w:ilvl w:val="5"/>
          <w:numId w:val="40"/>
        </w:numPr>
        <w:ind w:left="360" w:hanging="385"/>
      </w:pPr>
      <w:r>
        <w:t>Logo aplikasi;</w:t>
      </w:r>
    </w:p>
    <w:p w14:paraId="40237B3E" w14:textId="77777777" w:rsidR="0007352F" w:rsidRDefault="0007352F" w:rsidP="00941397">
      <w:pPr>
        <w:pStyle w:val="ListParagraph"/>
        <w:numPr>
          <w:ilvl w:val="5"/>
          <w:numId w:val="40"/>
        </w:numPr>
        <w:ind w:left="360" w:hanging="385"/>
      </w:pPr>
      <w:r>
        <w:t>Tautan profil pengguna;</w:t>
      </w:r>
    </w:p>
    <w:p w14:paraId="2C3BBFE2" w14:textId="77777777" w:rsidR="0007352F" w:rsidRDefault="0007352F" w:rsidP="00941397">
      <w:pPr>
        <w:pStyle w:val="ListParagraph"/>
        <w:numPr>
          <w:ilvl w:val="5"/>
          <w:numId w:val="40"/>
        </w:numPr>
        <w:ind w:left="360" w:hanging="385"/>
      </w:pPr>
      <w:r>
        <w:t>Menu utama halaman;</w:t>
      </w:r>
      <w:r w:rsidRPr="00891AF0">
        <w:t xml:space="preserve"> </w:t>
      </w:r>
    </w:p>
    <w:p w14:paraId="0B3D0A16" w14:textId="77777777" w:rsidR="0007352F" w:rsidRDefault="0007352F" w:rsidP="00941397">
      <w:pPr>
        <w:pStyle w:val="ListParagraph"/>
        <w:numPr>
          <w:ilvl w:val="5"/>
          <w:numId w:val="40"/>
        </w:numPr>
        <w:ind w:left="360" w:hanging="385"/>
      </w:pPr>
      <w:r>
        <w:t>Tombol untuk kembali ke halaman sebelumnya;</w:t>
      </w:r>
    </w:p>
    <w:p w14:paraId="3FB89E52" w14:textId="77777777" w:rsidR="0007352F" w:rsidRDefault="0007352F" w:rsidP="00941397">
      <w:pPr>
        <w:pStyle w:val="ListParagraph"/>
        <w:numPr>
          <w:ilvl w:val="5"/>
          <w:numId w:val="40"/>
        </w:numPr>
        <w:ind w:left="360" w:hanging="385"/>
      </w:pPr>
      <w:r>
        <w:t>Judul halaman;</w:t>
      </w:r>
    </w:p>
    <w:p w14:paraId="289E8FB3" w14:textId="77777777" w:rsidR="006B0C19" w:rsidRDefault="006B0C19" w:rsidP="00941397">
      <w:pPr>
        <w:pStyle w:val="ListParagraph"/>
        <w:numPr>
          <w:ilvl w:val="5"/>
          <w:numId w:val="40"/>
        </w:numPr>
        <w:ind w:left="360" w:hanging="385"/>
      </w:pPr>
      <w:r>
        <w:t>Tombol untuk menuju halaman tambah aktivitas;</w:t>
      </w:r>
    </w:p>
    <w:p w14:paraId="65FB8CAF" w14:textId="77777777" w:rsidR="006B0C19" w:rsidRDefault="006B0C19" w:rsidP="00941397">
      <w:pPr>
        <w:pStyle w:val="ListParagraph"/>
        <w:numPr>
          <w:ilvl w:val="5"/>
          <w:numId w:val="40"/>
        </w:numPr>
        <w:ind w:left="360" w:hanging="385"/>
      </w:pPr>
      <w:r>
        <w:t>Tombol untuk memulai aktivitas belajar siswa;</w:t>
      </w:r>
    </w:p>
    <w:p w14:paraId="7E50FA6D" w14:textId="77777777" w:rsidR="0007352F" w:rsidRDefault="006B0C19" w:rsidP="00941397">
      <w:pPr>
        <w:pStyle w:val="ListParagraph"/>
        <w:numPr>
          <w:ilvl w:val="5"/>
          <w:numId w:val="40"/>
        </w:numPr>
        <w:ind w:left="360" w:hanging="385"/>
      </w:pPr>
      <w:r>
        <w:t>Tombol untuk melihat daftar aktivitas dan profil siswa</w:t>
      </w:r>
      <w:r w:rsidR="0007352F">
        <w:t>;</w:t>
      </w:r>
    </w:p>
    <w:p w14:paraId="03A4142C" w14:textId="77777777" w:rsidR="006B0C19" w:rsidRDefault="006B0C19" w:rsidP="00941397">
      <w:pPr>
        <w:pStyle w:val="ListParagraph"/>
        <w:numPr>
          <w:ilvl w:val="5"/>
          <w:numId w:val="40"/>
        </w:numPr>
        <w:ind w:left="360" w:hanging="385"/>
      </w:pPr>
      <w:r>
        <w:t>Nama siswa;</w:t>
      </w:r>
    </w:p>
    <w:p w14:paraId="48A6971A" w14:textId="77777777" w:rsidR="006B0C19" w:rsidRDefault="006B0C19" w:rsidP="00941397">
      <w:pPr>
        <w:pStyle w:val="ListParagraph"/>
        <w:numPr>
          <w:ilvl w:val="5"/>
          <w:numId w:val="40"/>
        </w:numPr>
        <w:ind w:left="360" w:hanging="385"/>
      </w:pPr>
      <w:r>
        <w:t>Informasi siswa;</w:t>
      </w:r>
    </w:p>
    <w:p w14:paraId="39FFA659" w14:textId="77777777" w:rsidR="006B0C19" w:rsidRDefault="006B0C19" w:rsidP="00941397">
      <w:pPr>
        <w:pStyle w:val="ListParagraph"/>
        <w:numPr>
          <w:ilvl w:val="5"/>
          <w:numId w:val="40"/>
        </w:numPr>
        <w:ind w:left="360" w:hanging="385"/>
      </w:pPr>
      <w:r>
        <w:t>Gambar profil siswa</w:t>
      </w:r>
      <w:r w:rsidR="0007352F">
        <w:t>;</w:t>
      </w:r>
    </w:p>
    <w:p w14:paraId="1F9D7F5F" w14:textId="77777777" w:rsidR="0007352F" w:rsidRDefault="006B0C19" w:rsidP="00941397">
      <w:pPr>
        <w:pStyle w:val="ListParagraph"/>
        <w:numPr>
          <w:ilvl w:val="5"/>
          <w:numId w:val="40"/>
        </w:numPr>
        <w:ind w:left="360" w:hanging="385"/>
      </w:pPr>
      <w:r>
        <w:t xml:space="preserve">Tombol untuk </w:t>
      </w:r>
      <w:r w:rsidR="00672B71">
        <w:t>mengunggah</w:t>
      </w:r>
      <w:r>
        <w:t xml:space="preserve"> gambar profil siswa;</w:t>
      </w:r>
    </w:p>
    <w:p w14:paraId="782C2D95" w14:textId="77777777" w:rsidR="006B0C19" w:rsidRDefault="006B0C19" w:rsidP="00941397">
      <w:pPr>
        <w:pStyle w:val="ListParagraph"/>
        <w:numPr>
          <w:ilvl w:val="5"/>
          <w:numId w:val="40"/>
        </w:numPr>
        <w:ind w:left="360" w:hanging="385"/>
      </w:pPr>
      <w:r>
        <w:t xml:space="preserve">Tombol untuk menuju halaman </w:t>
      </w:r>
      <w:r w:rsidR="00DD18A1">
        <w:t>pembaruan</w:t>
      </w:r>
      <w:r>
        <w:t xml:space="preserve"> profil siswa; dan</w:t>
      </w:r>
    </w:p>
    <w:p w14:paraId="51DDB7AC" w14:textId="77777777" w:rsidR="0007352F" w:rsidRDefault="0007352F" w:rsidP="00941397">
      <w:pPr>
        <w:pStyle w:val="ListParagraph"/>
        <w:numPr>
          <w:ilvl w:val="5"/>
          <w:numId w:val="40"/>
        </w:numPr>
        <w:ind w:left="360" w:hanging="385"/>
      </w:pPr>
      <w:r>
        <w:t xml:space="preserve">Tombol untuk </w:t>
      </w:r>
      <w:r w:rsidR="006B0C19">
        <w:t>menuju halaman nilai siswa</w:t>
      </w:r>
      <w:r>
        <w:t>.</w:t>
      </w:r>
    </w:p>
    <w:p w14:paraId="41DC15C7" w14:textId="77777777" w:rsidR="00FF5AB8" w:rsidRDefault="00FF5AB8" w:rsidP="00FF5AB8">
      <w:pPr>
        <w:ind w:left="-25"/>
      </w:pPr>
    </w:p>
    <w:p w14:paraId="333C5A65" w14:textId="77777777" w:rsidR="00A2731F" w:rsidRDefault="00C67E4A" w:rsidP="00A2731F">
      <w:pPr>
        <w:keepNext/>
        <w:jc w:val="center"/>
      </w:pPr>
      <w:r>
        <w:rPr>
          <w:noProof/>
          <w:lang w:eastAsia="en-US"/>
        </w:rPr>
        <w:drawing>
          <wp:inline distT="0" distB="0" distL="0" distR="0" wp14:anchorId="0DE2A0A2" wp14:editId="4A390D11">
            <wp:extent cx="2955341" cy="2260397"/>
            <wp:effectExtent l="0" t="0" r="0" b="6985"/>
            <wp:docPr id="548" name="Picture 548" descr="D:\TA\autis care aset\antarmuka autis care\final ui\aktivitas profil sis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TA\autis care aset\antarmuka autis care\final ui\aktivitas profil siswa.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67307" cy="2269549"/>
                    </a:xfrm>
                    <a:prstGeom prst="rect">
                      <a:avLst/>
                    </a:prstGeom>
                    <a:noFill/>
                    <a:ln>
                      <a:noFill/>
                    </a:ln>
                  </pic:spPr>
                </pic:pic>
              </a:graphicData>
            </a:graphic>
          </wp:inline>
        </w:drawing>
      </w:r>
    </w:p>
    <w:p w14:paraId="2D64AC22" w14:textId="77777777" w:rsidR="00C67E4A" w:rsidRDefault="00A2731F" w:rsidP="00A2731F">
      <w:pPr>
        <w:pStyle w:val="Caption"/>
      </w:pPr>
      <w:bookmarkStart w:id="171" w:name="_Ref396497789"/>
      <w:bookmarkStart w:id="172" w:name="_Toc396905623"/>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6</w:t>
      </w:r>
      <w:r w:rsidR="005514D2">
        <w:fldChar w:fldCharType="end"/>
      </w:r>
      <w:bookmarkEnd w:id="171"/>
      <w:r w:rsidRPr="00A2731F">
        <w:t xml:space="preserve"> </w:t>
      </w:r>
      <w:r>
        <w:t>Rancangan Antarmuka Halaman Profil Siswa</w:t>
      </w:r>
      <w:bookmarkEnd w:id="172"/>
    </w:p>
    <w:p w14:paraId="0A2C6D38" w14:textId="77777777" w:rsidR="00DD18A1" w:rsidRDefault="00DD18A1" w:rsidP="00941397">
      <w:pPr>
        <w:pStyle w:val="Heading4"/>
        <w:numPr>
          <w:ilvl w:val="3"/>
          <w:numId w:val="40"/>
        </w:numPr>
        <w:tabs>
          <w:tab w:val="left" w:pos="990"/>
        </w:tabs>
        <w:spacing w:before="240"/>
        <w:ind w:left="720"/>
        <w:rPr>
          <w:lang w:val="en-US" w:eastAsia="en-US"/>
        </w:rPr>
      </w:pPr>
      <w:r>
        <w:rPr>
          <w:lang w:val="en-US" w:eastAsia="en-US"/>
        </w:rPr>
        <w:lastRenderedPageBreak/>
        <w:t>Antarmuka Halaman Pembaruan Profil Siswa</w:t>
      </w:r>
    </w:p>
    <w:p w14:paraId="6566C127" w14:textId="77777777" w:rsidR="00DD18A1" w:rsidRDefault="00A2731F" w:rsidP="00473A3D">
      <w:pPr>
        <w:ind w:firstLine="720"/>
      </w:pPr>
      <w:r>
        <w:fldChar w:fldCharType="begin"/>
      </w:r>
      <w:r>
        <w:instrText xml:space="preserve"> REF _Ref396497790 \h </w:instrText>
      </w:r>
      <w:r>
        <w:fldChar w:fldCharType="separate"/>
      </w:r>
      <w:r w:rsidR="002836B7">
        <w:t xml:space="preserve">Gambar </w:t>
      </w:r>
      <w:r w:rsidR="002836B7">
        <w:rPr>
          <w:noProof/>
        </w:rPr>
        <w:t>3</w:t>
      </w:r>
      <w:r w:rsidR="002836B7">
        <w:t>.</w:t>
      </w:r>
      <w:r w:rsidR="002836B7">
        <w:rPr>
          <w:noProof/>
        </w:rPr>
        <w:t>27</w:t>
      </w:r>
      <w:r>
        <w:fldChar w:fldCharType="end"/>
      </w:r>
      <w:r w:rsidR="00DD18A1">
        <w:t xml:space="preserve">  merupakan rancangan antarmuka halaman </w:t>
      </w:r>
      <w:r w:rsidR="00F306DF">
        <w:t xml:space="preserve">pembaruan </w:t>
      </w:r>
      <w:r w:rsidR="00DD18A1">
        <w:t xml:space="preserve">profil siswa. Halaman ini menampilkan informasi profil siswa dan memberikan fasilitas untuk </w:t>
      </w:r>
      <w:r w:rsidR="00F306DF">
        <w:t>mengganti data siswa.</w:t>
      </w:r>
      <w:r w:rsidR="00473A3D">
        <w:t xml:space="preserve"> </w:t>
      </w:r>
      <w:r w:rsidR="00DD18A1">
        <w:t>Berikut penjelasan masing-masing nomor yang tertera pada</w:t>
      </w:r>
      <w:r>
        <w:t xml:space="preserve"> </w:t>
      </w:r>
      <w:r>
        <w:fldChar w:fldCharType="begin"/>
      </w:r>
      <w:r>
        <w:instrText xml:space="preserve"> REF _Ref396497790 \h </w:instrText>
      </w:r>
      <w:r>
        <w:fldChar w:fldCharType="separate"/>
      </w:r>
      <w:r w:rsidR="002836B7">
        <w:t xml:space="preserve">Gambar </w:t>
      </w:r>
      <w:r w:rsidR="002836B7">
        <w:rPr>
          <w:noProof/>
        </w:rPr>
        <w:t>3</w:t>
      </w:r>
      <w:r w:rsidR="002836B7">
        <w:t>.</w:t>
      </w:r>
      <w:r w:rsidR="002836B7">
        <w:rPr>
          <w:noProof/>
        </w:rPr>
        <w:t>27</w:t>
      </w:r>
      <w:r>
        <w:fldChar w:fldCharType="end"/>
      </w:r>
      <w:r w:rsidR="00DD18A1">
        <w:t>:</w:t>
      </w:r>
      <w:r w:rsidR="00DD18A1">
        <w:rPr>
          <w:lang w:eastAsia="en-US"/>
        </w:rPr>
        <w:t xml:space="preserve"> </w:t>
      </w:r>
    </w:p>
    <w:p w14:paraId="320CDDC5" w14:textId="77777777" w:rsidR="00DD18A1" w:rsidRDefault="00DD18A1" w:rsidP="00941397">
      <w:pPr>
        <w:pStyle w:val="ListParagraph"/>
        <w:numPr>
          <w:ilvl w:val="5"/>
          <w:numId w:val="40"/>
        </w:numPr>
        <w:ind w:left="360" w:hanging="385"/>
      </w:pPr>
      <w:r>
        <w:t>Logo aplikasi;</w:t>
      </w:r>
    </w:p>
    <w:p w14:paraId="32A497EC" w14:textId="77777777" w:rsidR="00DD18A1" w:rsidRDefault="00DD18A1" w:rsidP="00941397">
      <w:pPr>
        <w:pStyle w:val="ListParagraph"/>
        <w:numPr>
          <w:ilvl w:val="5"/>
          <w:numId w:val="40"/>
        </w:numPr>
        <w:ind w:left="360" w:hanging="385"/>
      </w:pPr>
      <w:r>
        <w:t>Tautan profil pengguna;</w:t>
      </w:r>
    </w:p>
    <w:p w14:paraId="6F650BE7" w14:textId="77777777" w:rsidR="00DD18A1" w:rsidRDefault="00DD18A1" w:rsidP="00941397">
      <w:pPr>
        <w:pStyle w:val="ListParagraph"/>
        <w:numPr>
          <w:ilvl w:val="5"/>
          <w:numId w:val="40"/>
        </w:numPr>
        <w:ind w:left="360" w:hanging="385"/>
      </w:pPr>
      <w:r>
        <w:t>Menu utama halaman;</w:t>
      </w:r>
      <w:r w:rsidRPr="00891AF0">
        <w:t xml:space="preserve"> </w:t>
      </w:r>
    </w:p>
    <w:p w14:paraId="12868E96" w14:textId="77777777" w:rsidR="00DD18A1" w:rsidRDefault="00DD18A1" w:rsidP="00941397">
      <w:pPr>
        <w:pStyle w:val="ListParagraph"/>
        <w:numPr>
          <w:ilvl w:val="5"/>
          <w:numId w:val="40"/>
        </w:numPr>
        <w:ind w:left="360" w:hanging="385"/>
      </w:pPr>
      <w:r>
        <w:t>Tombol untuk kembali ke halaman sebelumnya;</w:t>
      </w:r>
    </w:p>
    <w:p w14:paraId="4F18D919" w14:textId="77777777" w:rsidR="00DD18A1" w:rsidRDefault="00DD18A1" w:rsidP="00941397">
      <w:pPr>
        <w:pStyle w:val="ListParagraph"/>
        <w:numPr>
          <w:ilvl w:val="5"/>
          <w:numId w:val="40"/>
        </w:numPr>
        <w:ind w:left="360" w:hanging="385"/>
      </w:pPr>
      <w:r>
        <w:t>Judul halaman;</w:t>
      </w:r>
    </w:p>
    <w:p w14:paraId="074D6E4D" w14:textId="77777777" w:rsidR="00DD18A1" w:rsidRDefault="00F306DF" w:rsidP="00941397">
      <w:pPr>
        <w:pStyle w:val="ListParagraph"/>
        <w:numPr>
          <w:ilvl w:val="5"/>
          <w:numId w:val="40"/>
        </w:numPr>
        <w:ind w:left="360" w:hanging="385"/>
      </w:pPr>
      <w:r>
        <w:rPr>
          <w:i/>
        </w:rPr>
        <w:t xml:space="preserve">Edit text </w:t>
      </w:r>
      <w:r>
        <w:t>berisi informasi siswa</w:t>
      </w:r>
      <w:r w:rsidR="00DD18A1">
        <w:t>;</w:t>
      </w:r>
      <w:r>
        <w:t xml:space="preserve"> dan</w:t>
      </w:r>
    </w:p>
    <w:p w14:paraId="408D27C3" w14:textId="77777777" w:rsidR="00DD18A1" w:rsidRDefault="00DD18A1" w:rsidP="00941397">
      <w:pPr>
        <w:pStyle w:val="ListParagraph"/>
        <w:numPr>
          <w:ilvl w:val="5"/>
          <w:numId w:val="40"/>
        </w:numPr>
        <w:ind w:left="360" w:hanging="385"/>
      </w:pPr>
      <w:r>
        <w:t xml:space="preserve">Tombol untuk </w:t>
      </w:r>
      <w:r w:rsidR="00F306DF">
        <w:t>menyimpan informasi siswa.</w:t>
      </w:r>
    </w:p>
    <w:p w14:paraId="023B28A1" w14:textId="77777777" w:rsidR="00C67E4A" w:rsidRDefault="00C67E4A" w:rsidP="00C67E4A">
      <w:pPr>
        <w:ind w:left="-25"/>
      </w:pPr>
    </w:p>
    <w:p w14:paraId="32925239" w14:textId="77777777" w:rsidR="00A2731F" w:rsidRDefault="00C67E4A" w:rsidP="00A2731F">
      <w:pPr>
        <w:keepNext/>
        <w:jc w:val="center"/>
      </w:pPr>
      <w:r>
        <w:rPr>
          <w:noProof/>
          <w:lang w:eastAsia="en-US"/>
        </w:rPr>
        <w:drawing>
          <wp:inline distT="0" distB="0" distL="0" distR="0" wp14:anchorId="09B71115" wp14:editId="4F17062E">
            <wp:extent cx="3716121" cy="2830983"/>
            <wp:effectExtent l="0" t="0" r="0" b="7620"/>
            <wp:docPr id="550" name="Picture 550" descr="D:\TA\autis care aset\antarmuka autis care\final ui\aktivitas edit profil sis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TA\autis care aset\antarmuka autis care\final ui\aktivitas edit profil siswa.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735758" cy="2845943"/>
                    </a:xfrm>
                    <a:prstGeom prst="rect">
                      <a:avLst/>
                    </a:prstGeom>
                    <a:noFill/>
                    <a:ln>
                      <a:noFill/>
                    </a:ln>
                  </pic:spPr>
                </pic:pic>
              </a:graphicData>
            </a:graphic>
          </wp:inline>
        </w:drawing>
      </w:r>
    </w:p>
    <w:p w14:paraId="32693538" w14:textId="77777777" w:rsidR="00C67E4A" w:rsidRDefault="00A2731F" w:rsidP="00A2731F">
      <w:pPr>
        <w:pStyle w:val="Caption"/>
      </w:pPr>
      <w:bookmarkStart w:id="173" w:name="_Ref396497790"/>
      <w:bookmarkStart w:id="174" w:name="_Toc396905624"/>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7</w:t>
      </w:r>
      <w:r w:rsidR="005514D2">
        <w:fldChar w:fldCharType="end"/>
      </w:r>
      <w:bookmarkEnd w:id="173"/>
      <w:r w:rsidRPr="00A2731F">
        <w:t xml:space="preserve"> </w:t>
      </w:r>
      <w:r>
        <w:t>Rancangan Antarmuka Halaman Pembaruan Profil Siswa</w:t>
      </w:r>
      <w:bookmarkEnd w:id="174"/>
      <w:r w:rsidR="00C67E4A" w:rsidRPr="00F306DF">
        <w:t xml:space="preserve"> </w:t>
      </w:r>
    </w:p>
    <w:p w14:paraId="092B6E07" w14:textId="77777777" w:rsidR="001D438D" w:rsidRDefault="001D438D" w:rsidP="00941397">
      <w:pPr>
        <w:pStyle w:val="Heading4"/>
        <w:numPr>
          <w:ilvl w:val="3"/>
          <w:numId w:val="40"/>
        </w:numPr>
        <w:tabs>
          <w:tab w:val="left" w:pos="990"/>
        </w:tabs>
        <w:spacing w:before="240"/>
        <w:ind w:left="720"/>
        <w:rPr>
          <w:lang w:val="en-US" w:eastAsia="en-US"/>
        </w:rPr>
      </w:pPr>
      <w:r>
        <w:rPr>
          <w:lang w:val="en-US" w:eastAsia="en-US"/>
        </w:rPr>
        <w:lastRenderedPageBreak/>
        <w:t>Antarmuka Halaman Utama Siswa</w:t>
      </w:r>
    </w:p>
    <w:p w14:paraId="6228BD5C" w14:textId="77777777" w:rsidR="001D438D" w:rsidRDefault="00A2731F" w:rsidP="00473A3D">
      <w:pPr>
        <w:ind w:firstLine="720"/>
      </w:pPr>
      <w:r>
        <w:fldChar w:fldCharType="begin"/>
      </w:r>
      <w:r>
        <w:instrText xml:space="preserve"> REF _Ref396497791 \h </w:instrText>
      </w:r>
      <w:r>
        <w:fldChar w:fldCharType="separate"/>
      </w:r>
      <w:r w:rsidR="002836B7">
        <w:t xml:space="preserve">Gambar </w:t>
      </w:r>
      <w:r w:rsidR="002836B7">
        <w:rPr>
          <w:noProof/>
        </w:rPr>
        <w:t>3</w:t>
      </w:r>
      <w:r w:rsidR="002836B7">
        <w:t>.</w:t>
      </w:r>
      <w:r w:rsidR="002836B7">
        <w:rPr>
          <w:noProof/>
        </w:rPr>
        <w:t>28</w:t>
      </w:r>
      <w:r>
        <w:fldChar w:fldCharType="end"/>
      </w:r>
      <w:r w:rsidR="001D438D">
        <w:t xml:space="preserve">  merupakan rancangan antarmuka halaman utama siswa. Halaman ini menampilkan seluruh siswa yang telah didaftar ol</w:t>
      </w:r>
      <w:r w:rsidR="00473A3D">
        <w:t xml:space="preserve">eh pendidik. </w:t>
      </w:r>
      <w:r w:rsidR="001D438D">
        <w:t>Berikut penjelasan masing-masing nomor yang tertera pada</w:t>
      </w:r>
      <w:r>
        <w:t xml:space="preserve"> </w:t>
      </w:r>
      <w:r>
        <w:fldChar w:fldCharType="begin"/>
      </w:r>
      <w:r>
        <w:instrText xml:space="preserve"> REF _Ref396497791 \h </w:instrText>
      </w:r>
      <w:r>
        <w:fldChar w:fldCharType="separate"/>
      </w:r>
      <w:r w:rsidR="002836B7">
        <w:t xml:space="preserve">Gambar </w:t>
      </w:r>
      <w:r w:rsidR="002836B7">
        <w:rPr>
          <w:noProof/>
        </w:rPr>
        <w:t>3</w:t>
      </w:r>
      <w:r w:rsidR="002836B7">
        <w:t>.</w:t>
      </w:r>
      <w:r w:rsidR="002836B7">
        <w:rPr>
          <w:noProof/>
        </w:rPr>
        <w:t>28</w:t>
      </w:r>
      <w:r>
        <w:fldChar w:fldCharType="end"/>
      </w:r>
      <w:r w:rsidR="001D438D">
        <w:t>:</w:t>
      </w:r>
      <w:r w:rsidR="001D438D">
        <w:rPr>
          <w:lang w:eastAsia="en-US"/>
        </w:rPr>
        <w:t xml:space="preserve"> </w:t>
      </w:r>
    </w:p>
    <w:p w14:paraId="4FF562D0" w14:textId="77777777" w:rsidR="001D438D" w:rsidRDefault="001D438D" w:rsidP="00941397">
      <w:pPr>
        <w:pStyle w:val="ListParagraph"/>
        <w:numPr>
          <w:ilvl w:val="5"/>
          <w:numId w:val="40"/>
        </w:numPr>
        <w:ind w:left="360" w:hanging="385"/>
      </w:pPr>
      <w:r>
        <w:t>Logo aplikasi;</w:t>
      </w:r>
    </w:p>
    <w:p w14:paraId="13DCB116" w14:textId="77777777" w:rsidR="001D438D" w:rsidRDefault="001D438D" w:rsidP="00941397">
      <w:pPr>
        <w:pStyle w:val="ListParagraph"/>
        <w:numPr>
          <w:ilvl w:val="5"/>
          <w:numId w:val="40"/>
        </w:numPr>
        <w:ind w:left="360" w:hanging="385"/>
      </w:pPr>
      <w:r>
        <w:t>Tautan profil pengguna;</w:t>
      </w:r>
    </w:p>
    <w:p w14:paraId="14826592" w14:textId="77777777" w:rsidR="001D438D" w:rsidRDefault="001D438D" w:rsidP="00941397">
      <w:pPr>
        <w:pStyle w:val="ListParagraph"/>
        <w:numPr>
          <w:ilvl w:val="5"/>
          <w:numId w:val="40"/>
        </w:numPr>
        <w:ind w:left="360" w:hanging="385"/>
      </w:pPr>
      <w:r>
        <w:t>Menu utama halaman;</w:t>
      </w:r>
      <w:r w:rsidRPr="00891AF0">
        <w:t xml:space="preserve"> </w:t>
      </w:r>
    </w:p>
    <w:p w14:paraId="697F5DF0" w14:textId="77777777" w:rsidR="001D438D" w:rsidRDefault="001D438D" w:rsidP="00941397">
      <w:pPr>
        <w:pStyle w:val="ListParagraph"/>
        <w:numPr>
          <w:ilvl w:val="5"/>
          <w:numId w:val="40"/>
        </w:numPr>
        <w:ind w:left="360" w:hanging="385"/>
      </w:pPr>
      <w:r>
        <w:t>Judul halaman;</w:t>
      </w:r>
    </w:p>
    <w:p w14:paraId="5643C077" w14:textId="77777777" w:rsidR="00F2023D" w:rsidRDefault="00F2023D" w:rsidP="00941397">
      <w:pPr>
        <w:pStyle w:val="ListParagraph"/>
        <w:numPr>
          <w:ilvl w:val="5"/>
          <w:numId w:val="40"/>
        </w:numPr>
        <w:ind w:left="360" w:hanging="385"/>
      </w:pPr>
      <w:r>
        <w:t>Tombol untuk menuju halaman tambah siswa;</w:t>
      </w:r>
    </w:p>
    <w:p w14:paraId="003B6DE0" w14:textId="77777777" w:rsidR="001D438D" w:rsidRDefault="001D438D" w:rsidP="00941397">
      <w:pPr>
        <w:pStyle w:val="ListParagraph"/>
        <w:numPr>
          <w:ilvl w:val="5"/>
          <w:numId w:val="40"/>
        </w:numPr>
        <w:ind w:left="360" w:hanging="385"/>
      </w:pPr>
      <w:r>
        <w:t>Tombol untuk memuat ulang halaman;</w:t>
      </w:r>
    </w:p>
    <w:p w14:paraId="02F2D949" w14:textId="77777777" w:rsidR="001D438D" w:rsidRDefault="001D438D" w:rsidP="00941397">
      <w:pPr>
        <w:pStyle w:val="ListParagraph"/>
        <w:numPr>
          <w:ilvl w:val="5"/>
          <w:numId w:val="40"/>
        </w:numPr>
        <w:ind w:left="360" w:hanging="385"/>
      </w:pPr>
      <w:r>
        <w:rPr>
          <w:i/>
        </w:rPr>
        <w:t xml:space="preserve">Edit text </w:t>
      </w:r>
      <w:r>
        <w:t>untuk melakukan pencarian berdasarkan nama siswa;</w:t>
      </w:r>
    </w:p>
    <w:p w14:paraId="39866DC2" w14:textId="77777777" w:rsidR="001D438D" w:rsidRDefault="001D438D" w:rsidP="00941397">
      <w:pPr>
        <w:pStyle w:val="ListParagraph"/>
        <w:numPr>
          <w:ilvl w:val="5"/>
          <w:numId w:val="40"/>
        </w:numPr>
        <w:ind w:left="360" w:hanging="385"/>
      </w:pPr>
      <w:r>
        <w:t>Tabel</w:t>
      </w:r>
      <w:r w:rsidR="00F2023D">
        <w:t xml:space="preserve"> berisi daftar</w:t>
      </w:r>
      <w:r>
        <w:t xml:space="preserve"> siswa; dan</w:t>
      </w:r>
    </w:p>
    <w:p w14:paraId="752D8214" w14:textId="77777777" w:rsidR="001D438D" w:rsidRDefault="001D438D" w:rsidP="00941397">
      <w:pPr>
        <w:pStyle w:val="ListParagraph"/>
        <w:numPr>
          <w:ilvl w:val="5"/>
          <w:numId w:val="40"/>
        </w:numPr>
        <w:ind w:left="360" w:hanging="385"/>
      </w:pPr>
      <w:r>
        <w:t xml:space="preserve">Tombol untuk menuju halaman </w:t>
      </w:r>
      <w:r w:rsidR="00F2023D">
        <w:t>persiapan aktivitas</w:t>
      </w:r>
      <w:r>
        <w:t>.</w:t>
      </w:r>
    </w:p>
    <w:p w14:paraId="6DE438A4" w14:textId="77777777" w:rsidR="00C67E4A" w:rsidRDefault="00C67E4A" w:rsidP="00C67E4A">
      <w:pPr>
        <w:ind w:left="-25"/>
      </w:pPr>
    </w:p>
    <w:p w14:paraId="675DE3B0" w14:textId="77777777" w:rsidR="00A2731F" w:rsidRDefault="00C67E4A" w:rsidP="00A2731F">
      <w:pPr>
        <w:keepNext/>
        <w:jc w:val="center"/>
      </w:pPr>
      <w:r>
        <w:rPr>
          <w:noProof/>
          <w:lang w:eastAsia="en-US"/>
        </w:rPr>
        <w:drawing>
          <wp:inline distT="0" distB="0" distL="0" distR="0" wp14:anchorId="4154EB5A" wp14:editId="71D5B0F6">
            <wp:extent cx="3588676" cy="2926080"/>
            <wp:effectExtent l="0" t="0" r="0" b="7620"/>
            <wp:docPr id="553" name="Picture 553" descr="D:\TA\autis care aset\antarmuka autis care\final ui\siswa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TA\autis care aset\antarmuka autis care\final ui\siswa dashboard.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594145" cy="2930540"/>
                    </a:xfrm>
                    <a:prstGeom prst="rect">
                      <a:avLst/>
                    </a:prstGeom>
                    <a:noFill/>
                    <a:ln>
                      <a:noFill/>
                    </a:ln>
                  </pic:spPr>
                </pic:pic>
              </a:graphicData>
            </a:graphic>
          </wp:inline>
        </w:drawing>
      </w:r>
    </w:p>
    <w:p w14:paraId="17F4B75F" w14:textId="77777777" w:rsidR="00C67E4A" w:rsidRDefault="00A2731F" w:rsidP="00A2731F">
      <w:pPr>
        <w:pStyle w:val="Caption"/>
      </w:pPr>
      <w:bookmarkStart w:id="175" w:name="_Ref396497791"/>
      <w:bookmarkStart w:id="176" w:name="_Toc396905625"/>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8</w:t>
      </w:r>
      <w:r w:rsidR="005514D2">
        <w:fldChar w:fldCharType="end"/>
      </w:r>
      <w:bookmarkEnd w:id="175"/>
      <w:r w:rsidRPr="00A2731F">
        <w:t xml:space="preserve"> </w:t>
      </w:r>
      <w:r>
        <w:t>Rancangan Antarmuka Halaman Utama Siswa</w:t>
      </w:r>
      <w:bookmarkEnd w:id="176"/>
    </w:p>
    <w:p w14:paraId="222B8896" w14:textId="77777777" w:rsidR="00736930" w:rsidRDefault="00736930" w:rsidP="00941397">
      <w:pPr>
        <w:pStyle w:val="Heading4"/>
        <w:numPr>
          <w:ilvl w:val="3"/>
          <w:numId w:val="40"/>
        </w:numPr>
        <w:tabs>
          <w:tab w:val="left" w:pos="990"/>
        </w:tabs>
        <w:spacing w:before="240"/>
        <w:ind w:left="720"/>
        <w:rPr>
          <w:lang w:val="en-US" w:eastAsia="en-US"/>
        </w:rPr>
      </w:pPr>
      <w:r>
        <w:rPr>
          <w:lang w:val="en-US" w:eastAsia="en-US"/>
        </w:rPr>
        <w:lastRenderedPageBreak/>
        <w:t>Antarmuka Halaman Tambah Siswa</w:t>
      </w:r>
    </w:p>
    <w:p w14:paraId="7B23AA7F" w14:textId="77777777" w:rsidR="00736930" w:rsidRDefault="00A2731F" w:rsidP="00473A3D">
      <w:pPr>
        <w:ind w:firstLine="720"/>
      </w:pPr>
      <w:r>
        <w:fldChar w:fldCharType="begin"/>
      </w:r>
      <w:r>
        <w:instrText xml:space="preserve"> REF _Ref396497792 \h </w:instrText>
      </w:r>
      <w:r>
        <w:fldChar w:fldCharType="separate"/>
      </w:r>
      <w:r w:rsidR="002836B7">
        <w:t xml:space="preserve">Gambar </w:t>
      </w:r>
      <w:r w:rsidR="002836B7">
        <w:rPr>
          <w:noProof/>
        </w:rPr>
        <w:t>3</w:t>
      </w:r>
      <w:r w:rsidR="002836B7">
        <w:t>.</w:t>
      </w:r>
      <w:r w:rsidR="002836B7">
        <w:rPr>
          <w:noProof/>
        </w:rPr>
        <w:t>29</w:t>
      </w:r>
      <w:r>
        <w:fldChar w:fldCharType="end"/>
      </w:r>
      <w:r w:rsidR="00736930">
        <w:t xml:space="preserve">  merupakan rancangan antarmuka halaman tambah siswa. Halaman ini digunakan pendidik </w:t>
      </w:r>
      <w:r w:rsidR="00473A3D">
        <w:t xml:space="preserve">untuk menambah data siswa baru. </w:t>
      </w:r>
      <w:r w:rsidR="00736930">
        <w:t>Berikut penjelasan masing-masing nomor yang tertera pada</w:t>
      </w:r>
      <w:r>
        <w:t xml:space="preserve"> </w:t>
      </w:r>
      <w:r>
        <w:fldChar w:fldCharType="begin"/>
      </w:r>
      <w:r>
        <w:instrText xml:space="preserve"> REF _Ref396497792 \h </w:instrText>
      </w:r>
      <w:r>
        <w:fldChar w:fldCharType="separate"/>
      </w:r>
      <w:r w:rsidR="002836B7">
        <w:t xml:space="preserve">Gambar </w:t>
      </w:r>
      <w:r w:rsidR="002836B7">
        <w:rPr>
          <w:noProof/>
        </w:rPr>
        <w:t>3</w:t>
      </w:r>
      <w:r w:rsidR="002836B7">
        <w:t>.</w:t>
      </w:r>
      <w:r w:rsidR="002836B7">
        <w:rPr>
          <w:noProof/>
        </w:rPr>
        <w:t>29</w:t>
      </w:r>
      <w:r>
        <w:fldChar w:fldCharType="end"/>
      </w:r>
      <w:r w:rsidR="00736930">
        <w:t>:</w:t>
      </w:r>
      <w:r w:rsidR="00736930">
        <w:rPr>
          <w:lang w:eastAsia="en-US"/>
        </w:rPr>
        <w:t xml:space="preserve"> </w:t>
      </w:r>
    </w:p>
    <w:p w14:paraId="2250B955" w14:textId="77777777" w:rsidR="00736930" w:rsidRDefault="00736930" w:rsidP="00941397">
      <w:pPr>
        <w:pStyle w:val="ListParagraph"/>
        <w:numPr>
          <w:ilvl w:val="5"/>
          <w:numId w:val="40"/>
        </w:numPr>
        <w:ind w:left="360" w:hanging="385"/>
      </w:pPr>
      <w:r>
        <w:t>Logo aplikasi;</w:t>
      </w:r>
    </w:p>
    <w:p w14:paraId="0DE2BAA3" w14:textId="77777777" w:rsidR="00736930" w:rsidRDefault="00736930" w:rsidP="00941397">
      <w:pPr>
        <w:pStyle w:val="ListParagraph"/>
        <w:numPr>
          <w:ilvl w:val="5"/>
          <w:numId w:val="40"/>
        </w:numPr>
        <w:ind w:left="360" w:hanging="385"/>
      </w:pPr>
      <w:r>
        <w:t>Tautan profil pengguna;</w:t>
      </w:r>
    </w:p>
    <w:p w14:paraId="4E1EC100" w14:textId="77777777" w:rsidR="00736930" w:rsidRDefault="00736930" w:rsidP="00941397">
      <w:pPr>
        <w:pStyle w:val="ListParagraph"/>
        <w:numPr>
          <w:ilvl w:val="5"/>
          <w:numId w:val="40"/>
        </w:numPr>
        <w:ind w:left="360" w:hanging="385"/>
      </w:pPr>
      <w:r>
        <w:t>Menu utama halaman;</w:t>
      </w:r>
      <w:r w:rsidRPr="00891AF0">
        <w:t xml:space="preserve"> </w:t>
      </w:r>
    </w:p>
    <w:p w14:paraId="0CDF0946" w14:textId="77777777" w:rsidR="00736930" w:rsidRDefault="00736930" w:rsidP="00941397">
      <w:pPr>
        <w:pStyle w:val="ListParagraph"/>
        <w:numPr>
          <w:ilvl w:val="5"/>
          <w:numId w:val="40"/>
        </w:numPr>
        <w:ind w:left="360" w:hanging="385"/>
      </w:pPr>
      <w:r>
        <w:t>Tombol untuk kembali ke halaman sebelumnya;</w:t>
      </w:r>
    </w:p>
    <w:p w14:paraId="637387F6" w14:textId="77777777" w:rsidR="00736930" w:rsidRDefault="00736930" w:rsidP="00941397">
      <w:pPr>
        <w:pStyle w:val="ListParagraph"/>
        <w:numPr>
          <w:ilvl w:val="5"/>
          <w:numId w:val="40"/>
        </w:numPr>
        <w:ind w:left="360" w:hanging="385"/>
      </w:pPr>
      <w:r>
        <w:t>Judul halaman;</w:t>
      </w:r>
    </w:p>
    <w:p w14:paraId="6233D7C9" w14:textId="77777777" w:rsidR="00736930" w:rsidRDefault="00736930" w:rsidP="00941397">
      <w:pPr>
        <w:pStyle w:val="ListParagraph"/>
        <w:numPr>
          <w:ilvl w:val="5"/>
          <w:numId w:val="40"/>
        </w:numPr>
        <w:ind w:left="360" w:hanging="385"/>
      </w:pPr>
      <w:r>
        <w:rPr>
          <w:i/>
        </w:rPr>
        <w:t xml:space="preserve">Edit text </w:t>
      </w:r>
      <w:r w:rsidR="00863B53">
        <w:t>berisi informasi siswa</w:t>
      </w:r>
      <w:r>
        <w:t>; dan</w:t>
      </w:r>
    </w:p>
    <w:p w14:paraId="79EA17AD" w14:textId="77777777" w:rsidR="00736930" w:rsidRDefault="00736930" w:rsidP="00941397">
      <w:pPr>
        <w:pStyle w:val="ListParagraph"/>
        <w:numPr>
          <w:ilvl w:val="5"/>
          <w:numId w:val="40"/>
        </w:numPr>
        <w:ind w:left="360" w:hanging="385"/>
      </w:pPr>
      <w:r>
        <w:t>Tombol untuk menyimpan data siswa baru.</w:t>
      </w:r>
    </w:p>
    <w:p w14:paraId="249B4A00" w14:textId="77777777" w:rsidR="00C67E4A" w:rsidRDefault="00C67E4A" w:rsidP="00C67E4A">
      <w:pPr>
        <w:ind w:left="-25"/>
      </w:pPr>
    </w:p>
    <w:p w14:paraId="7472A91B" w14:textId="77777777" w:rsidR="00A2731F" w:rsidRDefault="00C67E4A" w:rsidP="00A2731F">
      <w:pPr>
        <w:keepNext/>
        <w:jc w:val="center"/>
      </w:pPr>
      <w:r>
        <w:rPr>
          <w:noProof/>
          <w:lang w:eastAsia="en-US"/>
        </w:rPr>
        <w:drawing>
          <wp:inline distT="0" distB="0" distL="0" distR="0" wp14:anchorId="2DF2C255" wp14:editId="5515FF2F">
            <wp:extent cx="3716121" cy="3101645"/>
            <wp:effectExtent l="0" t="0" r="0" b="3810"/>
            <wp:docPr id="567" name="Picture 567" descr="D:\TA\autis care aset\antarmuka autis care\final ui\siswa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TA\autis care aset\antarmuka autis care\final ui\siswa tambah.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719455" cy="3104428"/>
                    </a:xfrm>
                    <a:prstGeom prst="rect">
                      <a:avLst/>
                    </a:prstGeom>
                    <a:noFill/>
                    <a:ln>
                      <a:noFill/>
                    </a:ln>
                  </pic:spPr>
                </pic:pic>
              </a:graphicData>
            </a:graphic>
          </wp:inline>
        </w:drawing>
      </w:r>
    </w:p>
    <w:p w14:paraId="6DCE591B" w14:textId="77777777" w:rsidR="00C67E4A" w:rsidRDefault="00A2731F" w:rsidP="00A2731F">
      <w:pPr>
        <w:pStyle w:val="Caption"/>
      </w:pPr>
      <w:bookmarkStart w:id="177" w:name="_Ref396497792"/>
      <w:bookmarkStart w:id="178" w:name="_Toc396905626"/>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9</w:t>
      </w:r>
      <w:r w:rsidR="005514D2">
        <w:fldChar w:fldCharType="end"/>
      </w:r>
      <w:bookmarkEnd w:id="177"/>
      <w:r w:rsidRPr="00A2731F">
        <w:t xml:space="preserve"> </w:t>
      </w:r>
      <w:r>
        <w:t>Rancangan Antarmuka Halaman Tambah Siswa</w:t>
      </w:r>
      <w:bookmarkEnd w:id="178"/>
    </w:p>
    <w:p w14:paraId="203D5B05" w14:textId="77777777" w:rsidR="00C67E4A" w:rsidRDefault="00C67E4A" w:rsidP="00C67E4A">
      <w:pPr>
        <w:ind w:left="-25"/>
      </w:pPr>
    </w:p>
    <w:p w14:paraId="6CD98C2E" w14:textId="77777777" w:rsidR="00F2023D" w:rsidRDefault="00F2023D" w:rsidP="00941397">
      <w:pPr>
        <w:pStyle w:val="Heading4"/>
        <w:numPr>
          <w:ilvl w:val="3"/>
          <w:numId w:val="40"/>
        </w:numPr>
        <w:tabs>
          <w:tab w:val="left" w:pos="990"/>
        </w:tabs>
        <w:spacing w:before="240"/>
        <w:ind w:left="720"/>
        <w:rPr>
          <w:lang w:val="en-US" w:eastAsia="en-US"/>
        </w:rPr>
      </w:pPr>
      <w:r>
        <w:rPr>
          <w:lang w:val="en-US" w:eastAsia="en-US"/>
        </w:rPr>
        <w:lastRenderedPageBreak/>
        <w:t>Antarmuka Halaman Persiapan Aktivitas</w:t>
      </w:r>
    </w:p>
    <w:p w14:paraId="70E3B7D8" w14:textId="77777777" w:rsidR="00F2023D" w:rsidRDefault="00A2731F" w:rsidP="00473A3D">
      <w:pPr>
        <w:ind w:firstLine="720"/>
      </w:pPr>
      <w:r>
        <w:fldChar w:fldCharType="begin"/>
      </w:r>
      <w:r>
        <w:instrText xml:space="preserve"> REF _Ref396497793 \h </w:instrText>
      </w:r>
      <w:r>
        <w:fldChar w:fldCharType="separate"/>
      </w:r>
      <w:r w:rsidR="002836B7">
        <w:t xml:space="preserve">Gambar </w:t>
      </w:r>
      <w:r w:rsidR="002836B7">
        <w:rPr>
          <w:noProof/>
        </w:rPr>
        <w:t>3</w:t>
      </w:r>
      <w:r w:rsidR="002836B7">
        <w:t>.</w:t>
      </w:r>
      <w:r w:rsidR="002836B7">
        <w:rPr>
          <w:noProof/>
        </w:rPr>
        <w:t>30</w:t>
      </w:r>
      <w:r>
        <w:fldChar w:fldCharType="end"/>
      </w:r>
      <w:r w:rsidR="00F2023D">
        <w:t xml:space="preserve">  merupakan rancangan antarmuka halaman </w:t>
      </w:r>
      <w:r w:rsidR="003171F1">
        <w:t>persiapan aktivitas</w:t>
      </w:r>
      <w:r w:rsidR="00F2023D">
        <w:t xml:space="preserve">. Halaman ini menampilkan </w:t>
      </w:r>
      <w:r w:rsidR="003171F1">
        <w:t>persiapan sebelum aktivitas belajar dilakukan oleh siswa</w:t>
      </w:r>
      <w:r w:rsidR="00473A3D">
        <w:t xml:space="preserve">. </w:t>
      </w:r>
      <w:r w:rsidR="00F2023D">
        <w:t>Berikut penjelasan masing-masing nomor yang tertera pada</w:t>
      </w:r>
      <w:r>
        <w:t xml:space="preserve"> </w:t>
      </w:r>
      <w:r>
        <w:fldChar w:fldCharType="begin"/>
      </w:r>
      <w:r>
        <w:instrText xml:space="preserve"> REF _Ref396497793 \h </w:instrText>
      </w:r>
      <w:r>
        <w:fldChar w:fldCharType="separate"/>
      </w:r>
      <w:r w:rsidR="002836B7">
        <w:t xml:space="preserve">Gambar </w:t>
      </w:r>
      <w:r w:rsidR="002836B7">
        <w:rPr>
          <w:noProof/>
        </w:rPr>
        <w:t>3</w:t>
      </w:r>
      <w:r w:rsidR="002836B7">
        <w:t>.</w:t>
      </w:r>
      <w:r w:rsidR="002836B7">
        <w:rPr>
          <w:noProof/>
        </w:rPr>
        <w:t>30</w:t>
      </w:r>
      <w:r>
        <w:fldChar w:fldCharType="end"/>
      </w:r>
      <w:r w:rsidR="00F2023D">
        <w:t>:</w:t>
      </w:r>
      <w:r w:rsidR="00F2023D">
        <w:rPr>
          <w:lang w:eastAsia="en-US"/>
        </w:rPr>
        <w:t xml:space="preserve"> </w:t>
      </w:r>
    </w:p>
    <w:p w14:paraId="6B10D27A" w14:textId="77777777" w:rsidR="00F2023D" w:rsidRDefault="00F2023D" w:rsidP="00941397">
      <w:pPr>
        <w:pStyle w:val="ListParagraph"/>
        <w:numPr>
          <w:ilvl w:val="5"/>
          <w:numId w:val="40"/>
        </w:numPr>
        <w:ind w:left="360" w:hanging="385"/>
      </w:pPr>
      <w:r>
        <w:t>Logo aplikasi;</w:t>
      </w:r>
    </w:p>
    <w:p w14:paraId="7F6779A5" w14:textId="77777777" w:rsidR="00F2023D" w:rsidRDefault="00F2023D" w:rsidP="00941397">
      <w:pPr>
        <w:pStyle w:val="ListParagraph"/>
        <w:numPr>
          <w:ilvl w:val="5"/>
          <w:numId w:val="40"/>
        </w:numPr>
        <w:ind w:left="360" w:hanging="385"/>
      </w:pPr>
      <w:r>
        <w:t>Tautan profil pengguna;</w:t>
      </w:r>
    </w:p>
    <w:p w14:paraId="3FB29B5D" w14:textId="77777777" w:rsidR="00F2023D" w:rsidRDefault="00F2023D" w:rsidP="00941397">
      <w:pPr>
        <w:pStyle w:val="ListParagraph"/>
        <w:numPr>
          <w:ilvl w:val="5"/>
          <w:numId w:val="40"/>
        </w:numPr>
        <w:ind w:left="360" w:hanging="385"/>
      </w:pPr>
      <w:r>
        <w:t>Menu utama halaman;</w:t>
      </w:r>
      <w:r w:rsidRPr="00891AF0">
        <w:t xml:space="preserve"> </w:t>
      </w:r>
    </w:p>
    <w:p w14:paraId="41FF1255" w14:textId="77777777" w:rsidR="00F2023D" w:rsidRDefault="00F2023D" w:rsidP="00941397">
      <w:pPr>
        <w:pStyle w:val="ListParagraph"/>
        <w:numPr>
          <w:ilvl w:val="5"/>
          <w:numId w:val="40"/>
        </w:numPr>
        <w:ind w:left="360" w:hanging="385"/>
      </w:pPr>
      <w:r>
        <w:t>Tombol untuk kembali ke halaman sebelumnya;</w:t>
      </w:r>
    </w:p>
    <w:p w14:paraId="716F0EA8" w14:textId="77777777" w:rsidR="00F2023D" w:rsidRDefault="00F2023D" w:rsidP="00941397">
      <w:pPr>
        <w:pStyle w:val="ListParagraph"/>
        <w:numPr>
          <w:ilvl w:val="5"/>
          <w:numId w:val="40"/>
        </w:numPr>
        <w:ind w:left="360" w:hanging="385"/>
      </w:pPr>
      <w:r>
        <w:t>Judul halaman;</w:t>
      </w:r>
    </w:p>
    <w:p w14:paraId="4C9243AF" w14:textId="77777777" w:rsidR="00F2023D" w:rsidRDefault="00F2023D" w:rsidP="00941397">
      <w:pPr>
        <w:pStyle w:val="ListParagraph"/>
        <w:numPr>
          <w:ilvl w:val="5"/>
          <w:numId w:val="40"/>
        </w:numPr>
        <w:ind w:left="360" w:hanging="385"/>
      </w:pPr>
      <w:r>
        <w:t>Nama Siswa;</w:t>
      </w:r>
    </w:p>
    <w:p w14:paraId="223B65C5" w14:textId="77777777" w:rsidR="00F2023D" w:rsidRDefault="00CA2AAB" w:rsidP="00941397">
      <w:pPr>
        <w:pStyle w:val="ListParagraph"/>
        <w:numPr>
          <w:ilvl w:val="5"/>
          <w:numId w:val="40"/>
        </w:numPr>
        <w:ind w:left="360" w:hanging="385"/>
      </w:pPr>
      <w:r>
        <w:t>Gambar profil siswa</w:t>
      </w:r>
      <w:r w:rsidR="00F2023D">
        <w:t>;</w:t>
      </w:r>
    </w:p>
    <w:p w14:paraId="5BBBFE32" w14:textId="77777777" w:rsidR="00F2023D" w:rsidRDefault="00CA2AAB" w:rsidP="00941397">
      <w:pPr>
        <w:pStyle w:val="ListParagraph"/>
        <w:numPr>
          <w:ilvl w:val="5"/>
          <w:numId w:val="40"/>
        </w:numPr>
        <w:ind w:left="360" w:hanging="385"/>
      </w:pPr>
      <w:r>
        <w:t>Informasi siswa</w:t>
      </w:r>
      <w:r w:rsidR="00F2023D">
        <w:t>;</w:t>
      </w:r>
    </w:p>
    <w:p w14:paraId="5613B6E1" w14:textId="77777777" w:rsidR="00CA2AAB" w:rsidRDefault="00CA2AAB" w:rsidP="00941397">
      <w:pPr>
        <w:pStyle w:val="ListParagraph"/>
        <w:numPr>
          <w:ilvl w:val="5"/>
          <w:numId w:val="40"/>
        </w:numPr>
        <w:ind w:left="360" w:hanging="385"/>
      </w:pPr>
      <w:r>
        <w:t>Tombol untuk menuju halaman pembaruan profil siswa;</w:t>
      </w:r>
    </w:p>
    <w:p w14:paraId="4D5BB319" w14:textId="77777777" w:rsidR="00F2023D" w:rsidRDefault="00CA2AAB" w:rsidP="00941397">
      <w:pPr>
        <w:pStyle w:val="ListParagraph"/>
        <w:numPr>
          <w:ilvl w:val="5"/>
          <w:numId w:val="40"/>
        </w:numPr>
        <w:ind w:left="360" w:hanging="385"/>
      </w:pPr>
      <w:r>
        <w:t>Tombol untuk menuju halaman rangkaian aktivitas siswa;</w:t>
      </w:r>
    </w:p>
    <w:p w14:paraId="51F2AC5C" w14:textId="77777777" w:rsidR="00CA2AAB" w:rsidRDefault="00CA2AAB" w:rsidP="00941397">
      <w:pPr>
        <w:pStyle w:val="ListParagraph"/>
        <w:numPr>
          <w:ilvl w:val="5"/>
          <w:numId w:val="40"/>
        </w:numPr>
        <w:ind w:left="360" w:hanging="385"/>
      </w:pPr>
      <w:r>
        <w:t>Tombol untuk melihat daftar aktivitas yang siap dijalankan siswa; dan</w:t>
      </w:r>
    </w:p>
    <w:p w14:paraId="65CB1CF0" w14:textId="77777777" w:rsidR="00F2023D" w:rsidRDefault="00CA2AAB" w:rsidP="00941397">
      <w:pPr>
        <w:pStyle w:val="ListParagraph"/>
        <w:numPr>
          <w:ilvl w:val="5"/>
          <w:numId w:val="40"/>
        </w:numPr>
        <w:ind w:left="360" w:hanging="385"/>
      </w:pPr>
      <w:r>
        <w:t>Tombol untuk memulai aktivitas belajar siswa</w:t>
      </w:r>
      <w:r w:rsidR="00F2023D">
        <w:t>.</w:t>
      </w:r>
    </w:p>
    <w:p w14:paraId="3C220305" w14:textId="77777777" w:rsidR="00C67E4A" w:rsidRDefault="00C67E4A" w:rsidP="00C67E4A">
      <w:pPr>
        <w:ind w:left="-25"/>
      </w:pPr>
    </w:p>
    <w:p w14:paraId="7FDABCDD" w14:textId="77777777" w:rsidR="00A2731F" w:rsidRDefault="00C67E4A" w:rsidP="00A2731F">
      <w:pPr>
        <w:keepNext/>
        <w:jc w:val="center"/>
      </w:pPr>
      <w:r>
        <w:rPr>
          <w:noProof/>
          <w:lang w:eastAsia="en-US"/>
        </w:rPr>
        <w:drawing>
          <wp:inline distT="0" distB="0" distL="0" distR="0" wp14:anchorId="47EB92C7" wp14:editId="336ABAEE">
            <wp:extent cx="3071780" cy="2428647"/>
            <wp:effectExtent l="0" t="0" r="0" b="0"/>
            <wp:docPr id="555" name="Picture 555" descr="D:\TA\autis care aset\antarmuka autis care\final ui\siswa aktiv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TA\autis care aset\antarmuka autis care\final ui\siswa aktivitas.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74838" cy="2431065"/>
                    </a:xfrm>
                    <a:prstGeom prst="rect">
                      <a:avLst/>
                    </a:prstGeom>
                    <a:noFill/>
                    <a:ln>
                      <a:noFill/>
                    </a:ln>
                  </pic:spPr>
                </pic:pic>
              </a:graphicData>
            </a:graphic>
          </wp:inline>
        </w:drawing>
      </w:r>
    </w:p>
    <w:p w14:paraId="058C79A0" w14:textId="77777777" w:rsidR="00C67E4A" w:rsidRDefault="00A2731F" w:rsidP="00A2731F">
      <w:pPr>
        <w:pStyle w:val="Caption"/>
      </w:pPr>
      <w:bookmarkStart w:id="179" w:name="_Ref396497793"/>
      <w:bookmarkStart w:id="180" w:name="_Toc396905627"/>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0</w:t>
      </w:r>
      <w:r w:rsidR="005514D2">
        <w:fldChar w:fldCharType="end"/>
      </w:r>
      <w:bookmarkEnd w:id="179"/>
      <w:r w:rsidRPr="00A2731F">
        <w:t xml:space="preserve"> </w:t>
      </w:r>
      <w:r>
        <w:t>Rancangan Antarmuka Halaman Persiapan Siswa</w:t>
      </w:r>
      <w:bookmarkEnd w:id="180"/>
    </w:p>
    <w:p w14:paraId="7922B508" w14:textId="77777777" w:rsidR="00545B80" w:rsidRDefault="00545B80" w:rsidP="00941397">
      <w:pPr>
        <w:pStyle w:val="Heading4"/>
        <w:numPr>
          <w:ilvl w:val="3"/>
          <w:numId w:val="40"/>
        </w:numPr>
        <w:tabs>
          <w:tab w:val="left" w:pos="990"/>
        </w:tabs>
        <w:spacing w:before="240"/>
        <w:ind w:left="720"/>
        <w:rPr>
          <w:lang w:val="en-US" w:eastAsia="en-US"/>
        </w:rPr>
      </w:pPr>
      <w:r>
        <w:rPr>
          <w:lang w:val="en-US" w:eastAsia="en-US"/>
        </w:rPr>
        <w:lastRenderedPageBreak/>
        <w:t>Antarmuka Halaman Utama</w:t>
      </w:r>
      <w:r w:rsidR="00492B8D">
        <w:rPr>
          <w:lang w:val="en-US" w:eastAsia="en-US"/>
        </w:rPr>
        <w:t xml:space="preserve"> Progres</w:t>
      </w:r>
    </w:p>
    <w:p w14:paraId="4387DFCE" w14:textId="77777777" w:rsidR="00545B80" w:rsidRDefault="00A2731F" w:rsidP="00473A3D">
      <w:pPr>
        <w:ind w:firstLine="720"/>
      </w:pPr>
      <w:r>
        <w:fldChar w:fldCharType="begin"/>
      </w:r>
      <w:r>
        <w:instrText xml:space="preserve"> REF _Ref396497794 \h </w:instrText>
      </w:r>
      <w:r>
        <w:fldChar w:fldCharType="separate"/>
      </w:r>
      <w:r w:rsidR="002836B7">
        <w:t xml:space="preserve">Gambar </w:t>
      </w:r>
      <w:r w:rsidR="002836B7">
        <w:rPr>
          <w:noProof/>
        </w:rPr>
        <w:t>3</w:t>
      </w:r>
      <w:r w:rsidR="002836B7">
        <w:t>.</w:t>
      </w:r>
      <w:r w:rsidR="002836B7">
        <w:rPr>
          <w:noProof/>
        </w:rPr>
        <w:t>31</w:t>
      </w:r>
      <w:r>
        <w:fldChar w:fldCharType="end"/>
      </w:r>
      <w:r w:rsidR="00545B80">
        <w:t xml:space="preserve">  merupakan rancangan antarmuka halaman utama </w:t>
      </w:r>
      <w:r w:rsidR="003171F1">
        <w:t>progres</w:t>
      </w:r>
      <w:r w:rsidR="00545B80">
        <w:t>. Halaman ini menampilkan seluruh siswa yan</w:t>
      </w:r>
      <w:r w:rsidR="00473A3D">
        <w:t xml:space="preserve">g telah didaftar oleh pendidik. </w:t>
      </w:r>
      <w:r w:rsidR="00545B80">
        <w:t>Berikut penjelasan masing-masing nomor yang tertera pada</w:t>
      </w:r>
      <w:r>
        <w:t xml:space="preserve"> </w:t>
      </w:r>
      <w:r>
        <w:fldChar w:fldCharType="begin"/>
      </w:r>
      <w:r>
        <w:instrText xml:space="preserve"> REF _Ref396497794 \h </w:instrText>
      </w:r>
      <w:r>
        <w:fldChar w:fldCharType="separate"/>
      </w:r>
      <w:r w:rsidR="002836B7">
        <w:t xml:space="preserve">Gambar </w:t>
      </w:r>
      <w:r w:rsidR="002836B7">
        <w:rPr>
          <w:noProof/>
        </w:rPr>
        <w:t>3</w:t>
      </w:r>
      <w:r w:rsidR="002836B7">
        <w:t>.</w:t>
      </w:r>
      <w:r w:rsidR="002836B7">
        <w:rPr>
          <w:noProof/>
        </w:rPr>
        <w:t>31</w:t>
      </w:r>
      <w:r>
        <w:fldChar w:fldCharType="end"/>
      </w:r>
      <w:r w:rsidR="00545B80">
        <w:t>:</w:t>
      </w:r>
      <w:r w:rsidR="00545B80">
        <w:rPr>
          <w:lang w:eastAsia="en-US"/>
        </w:rPr>
        <w:t xml:space="preserve"> </w:t>
      </w:r>
    </w:p>
    <w:p w14:paraId="4EA1AAE4" w14:textId="77777777" w:rsidR="00545B80" w:rsidRDefault="00545B80" w:rsidP="00941397">
      <w:pPr>
        <w:pStyle w:val="ListParagraph"/>
        <w:numPr>
          <w:ilvl w:val="5"/>
          <w:numId w:val="40"/>
        </w:numPr>
        <w:ind w:left="360" w:hanging="385"/>
      </w:pPr>
      <w:r>
        <w:t>Logo aplikasi;</w:t>
      </w:r>
    </w:p>
    <w:p w14:paraId="2B25CA7D" w14:textId="77777777" w:rsidR="00545B80" w:rsidRDefault="00545B80" w:rsidP="00941397">
      <w:pPr>
        <w:pStyle w:val="ListParagraph"/>
        <w:numPr>
          <w:ilvl w:val="5"/>
          <w:numId w:val="40"/>
        </w:numPr>
        <w:ind w:left="360" w:hanging="385"/>
      </w:pPr>
      <w:r>
        <w:t>Tautan profil pengguna;</w:t>
      </w:r>
    </w:p>
    <w:p w14:paraId="63D5F932" w14:textId="77777777" w:rsidR="00545B80" w:rsidRDefault="00545B80" w:rsidP="00941397">
      <w:pPr>
        <w:pStyle w:val="ListParagraph"/>
        <w:numPr>
          <w:ilvl w:val="5"/>
          <w:numId w:val="40"/>
        </w:numPr>
        <w:ind w:left="360" w:hanging="385"/>
      </w:pPr>
      <w:r>
        <w:t>Menu utama halaman;</w:t>
      </w:r>
      <w:r w:rsidRPr="00891AF0">
        <w:t xml:space="preserve"> </w:t>
      </w:r>
    </w:p>
    <w:p w14:paraId="22C5E090" w14:textId="77777777" w:rsidR="00545B80" w:rsidRDefault="00545B80" w:rsidP="00941397">
      <w:pPr>
        <w:pStyle w:val="ListParagraph"/>
        <w:numPr>
          <w:ilvl w:val="5"/>
          <w:numId w:val="40"/>
        </w:numPr>
        <w:ind w:left="360" w:hanging="385"/>
      </w:pPr>
      <w:r>
        <w:t>Judul halaman;</w:t>
      </w:r>
    </w:p>
    <w:p w14:paraId="1C44AF49" w14:textId="77777777" w:rsidR="00545B80" w:rsidRDefault="00545B80" w:rsidP="00941397">
      <w:pPr>
        <w:pStyle w:val="ListParagraph"/>
        <w:numPr>
          <w:ilvl w:val="5"/>
          <w:numId w:val="40"/>
        </w:numPr>
        <w:ind w:left="360" w:hanging="385"/>
      </w:pPr>
      <w:r>
        <w:t>Tombol untuk memuat ulang halaman;</w:t>
      </w:r>
    </w:p>
    <w:p w14:paraId="12053520" w14:textId="77777777" w:rsidR="00545B80" w:rsidRDefault="00545B80" w:rsidP="00941397">
      <w:pPr>
        <w:pStyle w:val="ListParagraph"/>
        <w:numPr>
          <w:ilvl w:val="5"/>
          <w:numId w:val="40"/>
        </w:numPr>
        <w:ind w:left="360" w:hanging="385"/>
      </w:pPr>
      <w:r>
        <w:rPr>
          <w:i/>
        </w:rPr>
        <w:t xml:space="preserve">Edit text </w:t>
      </w:r>
      <w:r>
        <w:t>untuk melakukan pencarian berdasarkan nama siswa;</w:t>
      </w:r>
    </w:p>
    <w:p w14:paraId="6CD3C98A" w14:textId="77777777" w:rsidR="00545B80" w:rsidRDefault="00545B80" w:rsidP="00941397">
      <w:pPr>
        <w:pStyle w:val="ListParagraph"/>
        <w:numPr>
          <w:ilvl w:val="5"/>
          <w:numId w:val="40"/>
        </w:numPr>
        <w:ind w:left="360" w:hanging="385"/>
      </w:pPr>
      <w:r>
        <w:t>Tabel berisi daftar siswa; dan</w:t>
      </w:r>
    </w:p>
    <w:p w14:paraId="13E7A6D3" w14:textId="77777777" w:rsidR="00545B80" w:rsidRDefault="00545B80" w:rsidP="00941397">
      <w:pPr>
        <w:pStyle w:val="ListParagraph"/>
        <w:numPr>
          <w:ilvl w:val="5"/>
          <w:numId w:val="40"/>
        </w:numPr>
        <w:ind w:left="360" w:hanging="385"/>
      </w:pPr>
      <w:r>
        <w:t xml:space="preserve">Tombol untuk menuju halaman </w:t>
      </w:r>
      <w:r w:rsidR="00920657">
        <w:t>detail nilai siswa</w:t>
      </w:r>
      <w:r>
        <w:t>.</w:t>
      </w:r>
    </w:p>
    <w:p w14:paraId="38F7B183" w14:textId="77777777" w:rsidR="00C67E4A" w:rsidRDefault="00C67E4A" w:rsidP="00C67E4A">
      <w:pPr>
        <w:ind w:left="-25"/>
      </w:pPr>
    </w:p>
    <w:p w14:paraId="1161C5A9" w14:textId="77777777" w:rsidR="00A2731F" w:rsidRDefault="00C67E4A" w:rsidP="00A2731F">
      <w:pPr>
        <w:keepNext/>
        <w:jc w:val="center"/>
      </w:pPr>
      <w:r>
        <w:rPr>
          <w:noProof/>
          <w:lang w:eastAsia="en-US"/>
        </w:rPr>
        <w:drawing>
          <wp:inline distT="0" distB="0" distL="0" distR="0" wp14:anchorId="2091FFC0" wp14:editId="1C0D2093">
            <wp:extent cx="3862317" cy="2872761"/>
            <wp:effectExtent l="0" t="0" r="5080" b="3810"/>
            <wp:docPr id="559" name="Picture 559" descr="D:\TA\autis care aset\antarmuka autis care\final ui\progress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TA\autis care aset\antarmuka autis care\final ui\progress dashboard.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94899" cy="2896995"/>
                    </a:xfrm>
                    <a:prstGeom prst="rect">
                      <a:avLst/>
                    </a:prstGeom>
                    <a:noFill/>
                    <a:ln>
                      <a:noFill/>
                    </a:ln>
                  </pic:spPr>
                </pic:pic>
              </a:graphicData>
            </a:graphic>
          </wp:inline>
        </w:drawing>
      </w:r>
    </w:p>
    <w:p w14:paraId="6EE89A6A" w14:textId="77777777" w:rsidR="00C67E4A" w:rsidRDefault="00A2731F" w:rsidP="00A2731F">
      <w:pPr>
        <w:pStyle w:val="Caption"/>
      </w:pPr>
      <w:bookmarkStart w:id="181" w:name="_Ref396497794"/>
      <w:bookmarkStart w:id="182" w:name="_Toc396905628"/>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1</w:t>
      </w:r>
      <w:r w:rsidR="005514D2">
        <w:fldChar w:fldCharType="end"/>
      </w:r>
      <w:bookmarkEnd w:id="181"/>
      <w:r w:rsidRPr="00A2731F">
        <w:t xml:space="preserve"> </w:t>
      </w:r>
      <w:r>
        <w:t>Rancangan Antarmuka Halaman Utama Progres</w:t>
      </w:r>
      <w:bookmarkEnd w:id="182"/>
    </w:p>
    <w:p w14:paraId="6C78D349" w14:textId="77777777" w:rsidR="00C67E4A" w:rsidRDefault="00C67E4A" w:rsidP="00C67E4A">
      <w:pPr>
        <w:ind w:left="-25"/>
      </w:pPr>
    </w:p>
    <w:p w14:paraId="724E7E3E" w14:textId="77777777" w:rsidR="00492B8D" w:rsidRDefault="00492B8D" w:rsidP="00941397">
      <w:pPr>
        <w:pStyle w:val="Heading4"/>
        <w:numPr>
          <w:ilvl w:val="3"/>
          <w:numId w:val="40"/>
        </w:numPr>
        <w:tabs>
          <w:tab w:val="left" w:pos="990"/>
        </w:tabs>
        <w:spacing w:before="240"/>
        <w:ind w:left="720"/>
        <w:rPr>
          <w:lang w:val="en-US" w:eastAsia="en-US"/>
        </w:rPr>
      </w:pPr>
      <w:r>
        <w:rPr>
          <w:lang w:val="en-US" w:eastAsia="en-US"/>
        </w:rPr>
        <w:lastRenderedPageBreak/>
        <w:t>Antarmuka Halaman Detail Progres</w:t>
      </w:r>
    </w:p>
    <w:p w14:paraId="484E11ED" w14:textId="77777777" w:rsidR="00492B8D" w:rsidRDefault="00A2731F" w:rsidP="00473A3D">
      <w:pPr>
        <w:ind w:firstLine="720"/>
      </w:pPr>
      <w:r>
        <w:fldChar w:fldCharType="begin"/>
      </w:r>
      <w:r>
        <w:instrText xml:space="preserve"> REF _Ref396497795 \h </w:instrText>
      </w:r>
      <w:r>
        <w:fldChar w:fldCharType="separate"/>
      </w:r>
      <w:r w:rsidR="002836B7">
        <w:t xml:space="preserve">Gambar </w:t>
      </w:r>
      <w:r w:rsidR="002836B7">
        <w:rPr>
          <w:noProof/>
        </w:rPr>
        <w:t>3</w:t>
      </w:r>
      <w:r w:rsidR="002836B7">
        <w:t>.</w:t>
      </w:r>
      <w:r w:rsidR="002836B7">
        <w:rPr>
          <w:noProof/>
        </w:rPr>
        <w:t>32</w:t>
      </w:r>
      <w:r>
        <w:fldChar w:fldCharType="end"/>
      </w:r>
      <w:r w:rsidR="00492B8D">
        <w:t xml:space="preserve">  merupakan rancangan antarmuka halaman detail progres. Halaman ini menampilkan</w:t>
      </w:r>
      <w:r w:rsidR="00581DB8">
        <w:t xml:space="preserve"> daftar</w:t>
      </w:r>
      <w:r w:rsidR="00492B8D">
        <w:t xml:space="preserve"> progres berdasarkan tanggal aktivitas belajar siswa.</w:t>
      </w:r>
      <w:r w:rsidR="00473A3D">
        <w:t xml:space="preserve"> </w:t>
      </w:r>
      <w:r w:rsidR="00492B8D">
        <w:t>Berikut penjelasan masing-masing nomor yang tertera pada</w:t>
      </w:r>
      <w:r>
        <w:t xml:space="preserve"> </w:t>
      </w:r>
      <w:r>
        <w:fldChar w:fldCharType="begin"/>
      </w:r>
      <w:r>
        <w:instrText xml:space="preserve"> REF _Ref396497795 \h </w:instrText>
      </w:r>
      <w:r>
        <w:fldChar w:fldCharType="separate"/>
      </w:r>
      <w:r w:rsidR="002836B7">
        <w:t xml:space="preserve">Gambar </w:t>
      </w:r>
      <w:r w:rsidR="002836B7">
        <w:rPr>
          <w:noProof/>
        </w:rPr>
        <w:t>3</w:t>
      </w:r>
      <w:r w:rsidR="002836B7">
        <w:t>.</w:t>
      </w:r>
      <w:r w:rsidR="002836B7">
        <w:rPr>
          <w:noProof/>
        </w:rPr>
        <w:t>32</w:t>
      </w:r>
      <w:r>
        <w:fldChar w:fldCharType="end"/>
      </w:r>
      <w:r w:rsidR="00492B8D">
        <w:t>:</w:t>
      </w:r>
      <w:r w:rsidR="00492B8D">
        <w:rPr>
          <w:lang w:eastAsia="en-US"/>
        </w:rPr>
        <w:t xml:space="preserve"> </w:t>
      </w:r>
    </w:p>
    <w:p w14:paraId="76127F3F" w14:textId="77777777" w:rsidR="00492B8D" w:rsidRDefault="00492B8D" w:rsidP="00941397">
      <w:pPr>
        <w:pStyle w:val="ListParagraph"/>
        <w:numPr>
          <w:ilvl w:val="5"/>
          <w:numId w:val="40"/>
        </w:numPr>
        <w:ind w:left="360" w:hanging="385"/>
      </w:pPr>
      <w:r>
        <w:t>Logo aplikasi;</w:t>
      </w:r>
    </w:p>
    <w:p w14:paraId="3EA87F09" w14:textId="77777777" w:rsidR="00492B8D" w:rsidRDefault="00492B8D" w:rsidP="00941397">
      <w:pPr>
        <w:pStyle w:val="ListParagraph"/>
        <w:numPr>
          <w:ilvl w:val="5"/>
          <w:numId w:val="40"/>
        </w:numPr>
        <w:ind w:left="360" w:hanging="385"/>
      </w:pPr>
      <w:r>
        <w:t>Tautan profil pengguna;</w:t>
      </w:r>
    </w:p>
    <w:p w14:paraId="611E4C84" w14:textId="77777777" w:rsidR="00492B8D" w:rsidRDefault="00492B8D" w:rsidP="00941397">
      <w:pPr>
        <w:pStyle w:val="ListParagraph"/>
        <w:numPr>
          <w:ilvl w:val="5"/>
          <w:numId w:val="40"/>
        </w:numPr>
        <w:ind w:left="360" w:hanging="385"/>
      </w:pPr>
      <w:r>
        <w:t>Menu utama halaman;</w:t>
      </w:r>
    </w:p>
    <w:p w14:paraId="626A5265" w14:textId="77777777" w:rsidR="00492B8D" w:rsidRDefault="00492B8D" w:rsidP="00941397">
      <w:pPr>
        <w:pStyle w:val="ListParagraph"/>
        <w:numPr>
          <w:ilvl w:val="5"/>
          <w:numId w:val="40"/>
        </w:numPr>
        <w:ind w:left="360" w:hanging="385"/>
      </w:pPr>
      <w:r>
        <w:t>Tombol untuk kembali ke halaman sebelumnya;</w:t>
      </w:r>
      <w:r w:rsidRPr="00891AF0">
        <w:t xml:space="preserve"> </w:t>
      </w:r>
    </w:p>
    <w:p w14:paraId="23E7E2DB" w14:textId="77777777" w:rsidR="00492B8D" w:rsidRDefault="00492B8D" w:rsidP="00941397">
      <w:pPr>
        <w:pStyle w:val="ListParagraph"/>
        <w:numPr>
          <w:ilvl w:val="5"/>
          <w:numId w:val="40"/>
        </w:numPr>
        <w:ind w:left="360" w:hanging="385"/>
      </w:pPr>
      <w:r>
        <w:t>Judul halaman;</w:t>
      </w:r>
    </w:p>
    <w:p w14:paraId="11F6B032" w14:textId="77777777" w:rsidR="00492B8D" w:rsidRDefault="00492B8D" w:rsidP="00941397">
      <w:pPr>
        <w:pStyle w:val="ListParagraph"/>
        <w:numPr>
          <w:ilvl w:val="5"/>
          <w:numId w:val="40"/>
        </w:numPr>
        <w:ind w:left="360" w:hanging="385"/>
      </w:pPr>
      <w:r>
        <w:t xml:space="preserve">Tabel berisi daftar </w:t>
      </w:r>
      <w:r w:rsidR="00581DB8">
        <w:t>progres berdasarkan tanggal aktivitas belajar siswa</w:t>
      </w:r>
      <w:r>
        <w:t>; dan</w:t>
      </w:r>
    </w:p>
    <w:p w14:paraId="3FD23053" w14:textId="77777777" w:rsidR="00492B8D" w:rsidRDefault="00492B8D" w:rsidP="00941397">
      <w:pPr>
        <w:pStyle w:val="ListParagraph"/>
        <w:numPr>
          <w:ilvl w:val="5"/>
          <w:numId w:val="40"/>
        </w:numPr>
        <w:ind w:left="360" w:hanging="385"/>
      </w:pPr>
      <w:r>
        <w:t xml:space="preserve">Tombol untuk menuju halaman </w:t>
      </w:r>
      <w:r w:rsidR="00581DB8">
        <w:t>progres grafik siswa</w:t>
      </w:r>
      <w:r>
        <w:t>.</w:t>
      </w:r>
    </w:p>
    <w:p w14:paraId="7D94C8E6" w14:textId="77777777" w:rsidR="00C67E4A" w:rsidRDefault="00C67E4A" w:rsidP="00C67E4A">
      <w:pPr>
        <w:ind w:left="-25"/>
      </w:pPr>
    </w:p>
    <w:p w14:paraId="4FEC1D35" w14:textId="77777777" w:rsidR="00A2731F" w:rsidRDefault="00C67E4A" w:rsidP="00A2731F">
      <w:pPr>
        <w:keepNext/>
        <w:jc w:val="center"/>
      </w:pPr>
      <w:r>
        <w:rPr>
          <w:noProof/>
          <w:lang w:eastAsia="en-US"/>
        </w:rPr>
        <w:drawing>
          <wp:inline distT="0" distB="0" distL="0" distR="0" wp14:anchorId="3EA7673E" wp14:editId="37308612">
            <wp:extent cx="3791771" cy="2845558"/>
            <wp:effectExtent l="0" t="0" r="0" b="0"/>
            <wp:docPr id="561" name="Picture 561" descr="D:\TA\autis care aset\antarmuka autis care\final ui\progres det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TA\autis care aset\antarmuka autis care\final ui\progres detail.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799722" cy="2851525"/>
                    </a:xfrm>
                    <a:prstGeom prst="rect">
                      <a:avLst/>
                    </a:prstGeom>
                    <a:noFill/>
                    <a:ln>
                      <a:noFill/>
                    </a:ln>
                  </pic:spPr>
                </pic:pic>
              </a:graphicData>
            </a:graphic>
          </wp:inline>
        </w:drawing>
      </w:r>
    </w:p>
    <w:p w14:paraId="30296B9F" w14:textId="77777777" w:rsidR="00C67E4A" w:rsidRDefault="00A2731F" w:rsidP="00A2731F">
      <w:pPr>
        <w:pStyle w:val="Caption"/>
      </w:pPr>
      <w:bookmarkStart w:id="183" w:name="_Ref396497795"/>
      <w:bookmarkStart w:id="184" w:name="_Toc396905629"/>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2</w:t>
      </w:r>
      <w:r w:rsidR="005514D2">
        <w:fldChar w:fldCharType="end"/>
      </w:r>
      <w:bookmarkEnd w:id="183"/>
      <w:r w:rsidRPr="00A2731F">
        <w:t xml:space="preserve"> </w:t>
      </w:r>
      <w:r>
        <w:t>Rancangan Antarmuka Halaman Detail Progres</w:t>
      </w:r>
      <w:bookmarkEnd w:id="184"/>
    </w:p>
    <w:p w14:paraId="401285C8" w14:textId="77777777" w:rsidR="00C67E4A" w:rsidRDefault="00C67E4A" w:rsidP="00C67E4A">
      <w:pPr>
        <w:ind w:left="-25"/>
      </w:pPr>
    </w:p>
    <w:p w14:paraId="21A32D63" w14:textId="77777777" w:rsidR="00A2731F" w:rsidRPr="00492B8D" w:rsidRDefault="00A2731F" w:rsidP="00C67E4A">
      <w:pPr>
        <w:ind w:left="-25"/>
      </w:pPr>
    </w:p>
    <w:p w14:paraId="0C10FFBE" w14:textId="77777777" w:rsidR="00581DB8" w:rsidRDefault="00581DB8" w:rsidP="00941397">
      <w:pPr>
        <w:pStyle w:val="Heading4"/>
        <w:numPr>
          <w:ilvl w:val="3"/>
          <w:numId w:val="40"/>
        </w:numPr>
        <w:tabs>
          <w:tab w:val="left" w:pos="990"/>
        </w:tabs>
        <w:spacing w:before="240"/>
        <w:ind w:left="720"/>
        <w:rPr>
          <w:lang w:val="en-US" w:eastAsia="en-US"/>
        </w:rPr>
      </w:pPr>
      <w:r>
        <w:rPr>
          <w:lang w:val="en-US" w:eastAsia="en-US"/>
        </w:rPr>
        <w:lastRenderedPageBreak/>
        <w:t>Antarmuka Halaman Progres Grafik</w:t>
      </w:r>
    </w:p>
    <w:p w14:paraId="032FC829" w14:textId="77777777" w:rsidR="00581DB8" w:rsidRDefault="00A2731F" w:rsidP="00473A3D">
      <w:pPr>
        <w:ind w:firstLine="720"/>
      </w:pPr>
      <w:r>
        <w:fldChar w:fldCharType="begin"/>
      </w:r>
      <w:r>
        <w:instrText xml:space="preserve"> REF _Ref396497796 \h </w:instrText>
      </w:r>
      <w:r>
        <w:fldChar w:fldCharType="separate"/>
      </w:r>
      <w:r w:rsidR="002836B7">
        <w:t xml:space="preserve">Gambar </w:t>
      </w:r>
      <w:r w:rsidR="002836B7">
        <w:rPr>
          <w:noProof/>
        </w:rPr>
        <w:t>3</w:t>
      </w:r>
      <w:r w:rsidR="002836B7">
        <w:t>.</w:t>
      </w:r>
      <w:r w:rsidR="002836B7">
        <w:rPr>
          <w:noProof/>
        </w:rPr>
        <w:t>33</w:t>
      </w:r>
      <w:r>
        <w:fldChar w:fldCharType="end"/>
      </w:r>
      <w:r w:rsidR="00581DB8">
        <w:t xml:space="preserve">  merupakan rancangan antarmuka halaman progres grafik. Halaman ini menampilkan progres kemampuan siswa </w:t>
      </w:r>
      <w:r w:rsidR="00473A3D">
        <w:t xml:space="preserve">yang digambarkan dengan grafik. </w:t>
      </w:r>
      <w:r w:rsidR="00581DB8">
        <w:t>Berikut penjelasan masing-masing nomor yang tertera pada</w:t>
      </w:r>
      <w:r>
        <w:t xml:space="preserve"> </w:t>
      </w:r>
      <w:r>
        <w:fldChar w:fldCharType="begin"/>
      </w:r>
      <w:r>
        <w:instrText xml:space="preserve"> REF _Ref396497796 \h </w:instrText>
      </w:r>
      <w:r>
        <w:fldChar w:fldCharType="separate"/>
      </w:r>
      <w:r w:rsidR="002836B7">
        <w:t xml:space="preserve">Gambar </w:t>
      </w:r>
      <w:r w:rsidR="002836B7">
        <w:rPr>
          <w:noProof/>
        </w:rPr>
        <w:t>3</w:t>
      </w:r>
      <w:r w:rsidR="002836B7">
        <w:t>.</w:t>
      </w:r>
      <w:r w:rsidR="002836B7">
        <w:rPr>
          <w:noProof/>
        </w:rPr>
        <w:t>33</w:t>
      </w:r>
      <w:r>
        <w:fldChar w:fldCharType="end"/>
      </w:r>
      <w:r w:rsidR="00581DB8">
        <w:t>:</w:t>
      </w:r>
      <w:r w:rsidR="00581DB8">
        <w:rPr>
          <w:lang w:eastAsia="en-US"/>
        </w:rPr>
        <w:t xml:space="preserve"> </w:t>
      </w:r>
    </w:p>
    <w:p w14:paraId="5B1E7FD8" w14:textId="77777777" w:rsidR="00581DB8" w:rsidRDefault="00581DB8" w:rsidP="00941397">
      <w:pPr>
        <w:pStyle w:val="ListParagraph"/>
        <w:numPr>
          <w:ilvl w:val="5"/>
          <w:numId w:val="40"/>
        </w:numPr>
        <w:ind w:left="360" w:hanging="385"/>
      </w:pPr>
      <w:r>
        <w:t>Logo aplikasi;</w:t>
      </w:r>
    </w:p>
    <w:p w14:paraId="3C1B6F17" w14:textId="77777777" w:rsidR="00581DB8" w:rsidRDefault="00581DB8" w:rsidP="00941397">
      <w:pPr>
        <w:pStyle w:val="ListParagraph"/>
        <w:numPr>
          <w:ilvl w:val="5"/>
          <w:numId w:val="40"/>
        </w:numPr>
        <w:ind w:left="360" w:hanging="385"/>
      </w:pPr>
      <w:r>
        <w:t>Tautan profil pengguna;</w:t>
      </w:r>
    </w:p>
    <w:p w14:paraId="0381AC3C" w14:textId="77777777" w:rsidR="00581DB8" w:rsidRDefault="00581DB8" w:rsidP="00941397">
      <w:pPr>
        <w:pStyle w:val="ListParagraph"/>
        <w:numPr>
          <w:ilvl w:val="5"/>
          <w:numId w:val="40"/>
        </w:numPr>
        <w:ind w:left="360" w:hanging="385"/>
      </w:pPr>
      <w:r>
        <w:t>Menu utama halaman;</w:t>
      </w:r>
    </w:p>
    <w:p w14:paraId="20B93C56" w14:textId="77777777" w:rsidR="00581DB8" w:rsidRDefault="00581DB8" w:rsidP="00941397">
      <w:pPr>
        <w:pStyle w:val="ListParagraph"/>
        <w:numPr>
          <w:ilvl w:val="5"/>
          <w:numId w:val="40"/>
        </w:numPr>
        <w:ind w:left="360" w:hanging="385"/>
      </w:pPr>
      <w:r>
        <w:t>Tombol untuk kembali ke halaman sebelumnya;</w:t>
      </w:r>
      <w:r w:rsidRPr="00891AF0">
        <w:t xml:space="preserve"> </w:t>
      </w:r>
    </w:p>
    <w:p w14:paraId="7D4C6E1B" w14:textId="77777777" w:rsidR="00581DB8" w:rsidRDefault="00581DB8" w:rsidP="00941397">
      <w:pPr>
        <w:pStyle w:val="ListParagraph"/>
        <w:numPr>
          <w:ilvl w:val="5"/>
          <w:numId w:val="40"/>
        </w:numPr>
        <w:ind w:left="360" w:hanging="385"/>
      </w:pPr>
      <w:r>
        <w:t>Judul halaman;</w:t>
      </w:r>
    </w:p>
    <w:p w14:paraId="7828EADB" w14:textId="77777777" w:rsidR="00581DB8" w:rsidRDefault="00581DB8" w:rsidP="00941397">
      <w:pPr>
        <w:pStyle w:val="ListParagraph"/>
        <w:numPr>
          <w:ilvl w:val="5"/>
          <w:numId w:val="40"/>
        </w:numPr>
        <w:ind w:left="360" w:hanging="385"/>
      </w:pPr>
      <w:r>
        <w:t>Grafik perkembangan kemampuan siswa; dan</w:t>
      </w:r>
    </w:p>
    <w:p w14:paraId="54C6C6DF" w14:textId="77777777" w:rsidR="00581DB8" w:rsidRDefault="00581DB8" w:rsidP="00941397">
      <w:pPr>
        <w:pStyle w:val="ListParagraph"/>
        <w:numPr>
          <w:ilvl w:val="5"/>
          <w:numId w:val="40"/>
        </w:numPr>
        <w:ind w:left="360" w:hanging="385"/>
      </w:pPr>
      <w:r>
        <w:t>Tombol untuk menuju halaman progres nilai siswa.</w:t>
      </w:r>
    </w:p>
    <w:p w14:paraId="68C847D4" w14:textId="77777777" w:rsidR="00C67E4A" w:rsidRDefault="00C67E4A" w:rsidP="00C67E4A">
      <w:pPr>
        <w:ind w:left="-25"/>
      </w:pPr>
    </w:p>
    <w:p w14:paraId="667882A7" w14:textId="77777777" w:rsidR="00A2731F" w:rsidRDefault="00C67E4A" w:rsidP="00A2731F">
      <w:pPr>
        <w:keepNext/>
        <w:jc w:val="center"/>
      </w:pPr>
      <w:r>
        <w:rPr>
          <w:noProof/>
          <w:lang w:eastAsia="en-US"/>
        </w:rPr>
        <w:drawing>
          <wp:inline distT="0" distB="0" distL="0" distR="0" wp14:anchorId="5B94447E" wp14:editId="62147B73">
            <wp:extent cx="3705368" cy="2763609"/>
            <wp:effectExtent l="0" t="0" r="9525" b="0"/>
            <wp:docPr id="564" name="Picture 564" descr="D:\TA\autis care aset\antarmuka autis care\final ui\progres graf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TA\autis care aset\antarmuka autis care\final ui\progres grafik.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713774" cy="2769879"/>
                    </a:xfrm>
                    <a:prstGeom prst="rect">
                      <a:avLst/>
                    </a:prstGeom>
                    <a:noFill/>
                    <a:ln>
                      <a:noFill/>
                    </a:ln>
                  </pic:spPr>
                </pic:pic>
              </a:graphicData>
            </a:graphic>
          </wp:inline>
        </w:drawing>
      </w:r>
    </w:p>
    <w:p w14:paraId="38393D6D" w14:textId="77777777" w:rsidR="00C67E4A" w:rsidRDefault="00A2731F" w:rsidP="00A2731F">
      <w:pPr>
        <w:pStyle w:val="Caption"/>
      </w:pPr>
      <w:bookmarkStart w:id="185" w:name="_Ref396497796"/>
      <w:bookmarkStart w:id="186" w:name="_Toc396905630"/>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3</w:t>
      </w:r>
      <w:r w:rsidR="005514D2">
        <w:fldChar w:fldCharType="end"/>
      </w:r>
      <w:bookmarkEnd w:id="185"/>
      <w:r w:rsidRPr="00A2731F">
        <w:t xml:space="preserve"> </w:t>
      </w:r>
      <w:r>
        <w:t>Rancangan Antarmuka Halaman Progres Grafik</w:t>
      </w:r>
      <w:bookmarkEnd w:id="186"/>
    </w:p>
    <w:p w14:paraId="06F642A3" w14:textId="77777777" w:rsidR="00C67E4A" w:rsidRDefault="00C67E4A" w:rsidP="00C67E4A">
      <w:pPr>
        <w:ind w:left="-25"/>
      </w:pPr>
    </w:p>
    <w:p w14:paraId="306717FF" w14:textId="77777777" w:rsidR="00C67E4A" w:rsidRDefault="00C67E4A" w:rsidP="00C67E4A">
      <w:pPr>
        <w:ind w:left="-25"/>
      </w:pPr>
    </w:p>
    <w:p w14:paraId="7E104EA0" w14:textId="77777777" w:rsidR="00C67E4A" w:rsidRDefault="00C67E4A" w:rsidP="00C67E4A">
      <w:pPr>
        <w:ind w:left="-25"/>
      </w:pPr>
    </w:p>
    <w:p w14:paraId="52A54AC8" w14:textId="77777777" w:rsidR="00863B53" w:rsidRDefault="00863B53" w:rsidP="00941397">
      <w:pPr>
        <w:pStyle w:val="Heading4"/>
        <w:numPr>
          <w:ilvl w:val="3"/>
          <w:numId w:val="40"/>
        </w:numPr>
        <w:tabs>
          <w:tab w:val="left" w:pos="990"/>
        </w:tabs>
        <w:spacing w:before="240"/>
        <w:ind w:left="720"/>
        <w:rPr>
          <w:lang w:val="en-US" w:eastAsia="en-US"/>
        </w:rPr>
      </w:pPr>
      <w:r>
        <w:rPr>
          <w:lang w:val="en-US" w:eastAsia="en-US"/>
        </w:rPr>
        <w:lastRenderedPageBreak/>
        <w:t>Antarmuka Halaman Progres Nilai</w:t>
      </w:r>
    </w:p>
    <w:p w14:paraId="2A32C1D6" w14:textId="77777777" w:rsidR="00863B53" w:rsidRDefault="00A2731F" w:rsidP="00473A3D">
      <w:pPr>
        <w:ind w:firstLine="720"/>
      </w:pPr>
      <w:r>
        <w:fldChar w:fldCharType="begin"/>
      </w:r>
      <w:r>
        <w:instrText xml:space="preserve"> REF _Ref396497797 \h </w:instrText>
      </w:r>
      <w:r>
        <w:fldChar w:fldCharType="separate"/>
      </w:r>
      <w:r w:rsidR="002836B7">
        <w:t xml:space="preserve">Gambar </w:t>
      </w:r>
      <w:r w:rsidR="002836B7">
        <w:rPr>
          <w:noProof/>
        </w:rPr>
        <w:t>3</w:t>
      </w:r>
      <w:r w:rsidR="002836B7">
        <w:t>.</w:t>
      </w:r>
      <w:r w:rsidR="002836B7">
        <w:rPr>
          <w:noProof/>
        </w:rPr>
        <w:t>34</w:t>
      </w:r>
      <w:r>
        <w:fldChar w:fldCharType="end"/>
      </w:r>
      <w:r w:rsidR="00863B53">
        <w:t xml:space="preserve">  merupakan rancangan antarmuka halaman progres nilai. Halaman ini menampilkan daftar progres nilai siswa dalam menyel</w:t>
      </w:r>
      <w:r w:rsidR="00473A3D">
        <w:t xml:space="preserve">esaikan aktivitas pembelajaran. </w:t>
      </w:r>
      <w:r w:rsidR="00863B53">
        <w:t>Berikut penjelasan masing-masing nomor yang tertera pada</w:t>
      </w:r>
      <w:r>
        <w:t xml:space="preserve"> </w:t>
      </w:r>
      <w:r>
        <w:fldChar w:fldCharType="begin"/>
      </w:r>
      <w:r>
        <w:instrText xml:space="preserve"> REF _Ref396497797 \h </w:instrText>
      </w:r>
      <w:r>
        <w:fldChar w:fldCharType="separate"/>
      </w:r>
      <w:r w:rsidR="002836B7">
        <w:t xml:space="preserve">Gambar </w:t>
      </w:r>
      <w:r w:rsidR="002836B7">
        <w:rPr>
          <w:noProof/>
        </w:rPr>
        <w:t>3</w:t>
      </w:r>
      <w:r w:rsidR="002836B7">
        <w:t>.</w:t>
      </w:r>
      <w:r w:rsidR="002836B7">
        <w:rPr>
          <w:noProof/>
        </w:rPr>
        <w:t>34</w:t>
      </w:r>
      <w:r>
        <w:fldChar w:fldCharType="end"/>
      </w:r>
      <w:r w:rsidR="00863B53">
        <w:t>:</w:t>
      </w:r>
      <w:r w:rsidR="00863B53">
        <w:rPr>
          <w:lang w:eastAsia="en-US"/>
        </w:rPr>
        <w:t xml:space="preserve"> </w:t>
      </w:r>
    </w:p>
    <w:p w14:paraId="7842E6C9" w14:textId="77777777" w:rsidR="00863B53" w:rsidRDefault="00863B53" w:rsidP="00941397">
      <w:pPr>
        <w:pStyle w:val="ListParagraph"/>
        <w:numPr>
          <w:ilvl w:val="5"/>
          <w:numId w:val="40"/>
        </w:numPr>
        <w:ind w:left="360" w:hanging="385"/>
      </w:pPr>
      <w:r>
        <w:t>Logo aplikasi;</w:t>
      </w:r>
    </w:p>
    <w:p w14:paraId="399CA821" w14:textId="77777777" w:rsidR="00863B53" w:rsidRDefault="00863B53" w:rsidP="00941397">
      <w:pPr>
        <w:pStyle w:val="ListParagraph"/>
        <w:numPr>
          <w:ilvl w:val="5"/>
          <w:numId w:val="40"/>
        </w:numPr>
        <w:ind w:left="360" w:hanging="385"/>
      </w:pPr>
      <w:r>
        <w:t>Tautan profil pengguna;</w:t>
      </w:r>
    </w:p>
    <w:p w14:paraId="49EABE3F" w14:textId="77777777" w:rsidR="00863B53" w:rsidRDefault="00863B53" w:rsidP="00941397">
      <w:pPr>
        <w:pStyle w:val="ListParagraph"/>
        <w:numPr>
          <w:ilvl w:val="5"/>
          <w:numId w:val="40"/>
        </w:numPr>
        <w:ind w:left="360" w:hanging="385"/>
      </w:pPr>
      <w:r>
        <w:t>Menu utama halaman;</w:t>
      </w:r>
    </w:p>
    <w:p w14:paraId="4D9162EF" w14:textId="77777777" w:rsidR="00863B53" w:rsidRDefault="00863B53" w:rsidP="00941397">
      <w:pPr>
        <w:pStyle w:val="ListParagraph"/>
        <w:numPr>
          <w:ilvl w:val="5"/>
          <w:numId w:val="40"/>
        </w:numPr>
        <w:ind w:left="360" w:hanging="385"/>
      </w:pPr>
      <w:r>
        <w:t>Tombol untuk kembali ke halaman sebelumnya;</w:t>
      </w:r>
      <w:r w:rsidRPr="00891AF0">
        <w:t xml:space="preserve"> </w:t>
      </w:r>
    </w:p>
    <w:p w14:paraId="5D8D41D1" w14:textId="77777777" w:rsidR="00863B53" w:rsidRDefault="00863B53" w:rsidP="00941397">
      <w:pPr>
        <w:pStyle w:val="ListParagraph"/>
        <w:numPr>
          <w:ilvl w:val="5"/>
          <w:numId w:val="40"/>
        </w:numPr>
        <w:ind w:left="360" w:hanging="385"/>
      </w:pPr>
      <w:r>
        <w:t>Judul halaman; dan</w:t>
      </w:r>
    </w:p>
    <w:p w14:paraId="0F22C459" w14:textId="77777777" w:rsidR="00863B53" w:rsidRDefault="00863B53" w:rsidP="00941397">
      <w:pPr>
        <w:pStyle w:val="ListParagraph"/>
        <w:numPr>
          <w:ilvl w:val="5"/>
          <w:numId w:val="40"/>
        </w:numPr>
        <w:ind w:left="360" w:hanging="385"/>
      </w:pPr>
      <w:r>
        <w:t>Tabel berisi daftar nilai siswa dalam menyelesaikan aktivitas pembelajaran.</w:t>
      </w:r>
    </w:p>
    <w:p w14:paraId="43D34081" w14:textId="77777777" w:rsidR="003171F1" w:rsidRDefault="003171F1" w:rsidP="003171F1">
      <w:pPr>
        <w:ind w:left="-25"/>
      </w:pPr>
    </w:p>
    <w:p w14:paraId="1A5E7B38" w14:textId="77777777" w:rsidR="00A2731F" w:rsidRDefault="00C67E4A" w:rsidP="00A2731F">
      <w:pPr>
        <w:keepNext/>
        <w:jc w:val="center"/>
      </w:pPr>
      <w:r>
        <w:rPr>
          <w:noProof/>
          <w:lang w:eastAsia="en-US"/>
        </w:rPr>
        <w:drawing>
          <wp:inline distT="0" distB="0" distL="0" distR="0" wp14:anchorId="46D0D746" wp14:editId="54DF72DE">
            <wp:extent cx="3752697" cy="2911450"/>
            <wp:effectExtent l="0" t="0" r="635" b="3810"/>
            <wp:docPr id="569" name="Picture 569" descr="D:\TA\autis care aset\antarmuka autis care\final ui\progres nil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TA\autis care aset\antarmuka autis care\final ui\progres nilai.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764540" cy="2920638"/>
                    </a:xfrm>
                    <a:prstGeom prst="rect">
                      <a:avLst/>
                    </a:prstGeom>
                    <a:noFill/>
                    <a:ln>
                      <a:noFill/>
                    </a:ln>
                  </pic:spPr>
                </pic:pic>
              </a:graphicData>
            </a:graphic>
          </wp:inline>
        </w:drawing>
      </w:r>
    </w:p>
    <w:p w14:paraId="35A9CB77" w14:textId="77777777" w:rsidR="00C67E4A" w:rsidRDefault="00A2731F" w:rsidP="00A2731F">
      <w:pPr>
        <w:pStyle w:val="Caption"/>
      </w:pPr>
      <w:bookmarkStart w:id="187" w:name="_Ref396497797"/>
      <w:bookmarkStart w:id="188" w:name="_Toc396905631"/>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4</w:t>
      </w:r>
      <w:r w:rsidR="005514D2">
        <w:fldChar w:fldCharType="end"/>
      </w:r>
      <w:bookmarkEnd w:id="187"/>
      <w:r w:rsidRPr="00A2731F">
        <w:t xml:space="preserve"> </w:t>
      </w:r>
      <w:r>
        <w:t>Rancangan Antarmuka Halaman Progres Nilai</w:t>
      </w:r>
      <w:bookmarkEnd w:id="188"/>
    </w:p>
    <w:p w14:paraId="4DEF6FF1" w14:textId="77777777" w:rsidR="00C67E4A" w:rsidRPr="00863B53" w:rsidRDefault="00C67E4A" w:rsidP="003171F1">
      <w:pPr>
        <w:ind w:left="-25"/>
      </w:pPr>
    </w:p>
    <w:p w14:paraId="75A656FA" w14:textId="77777777" w:rsidR="008F3058" w:rsidRDefault="008F3058" w:rsidP="00941397">
      <w:pPr>
        <w:pStyle w:val="Heading4"/>
        <w:numPr>
          <w:ilvl w:val="3"/>
          <w:numId w:val="40"/>
        </w:numPr>
        <w:tabs>
          <w:tab w:val="left" w:pos="990"/>
        </w:tabs>
        <w:spacing w:before="240"/>
        <w:ind w:left="720"/>
        <w:rPr>
          <w:lang w:val="en-US" w:eastAsia="en-US"/>
        </w:rPr>
      </w:pPr>
      <w:r>
        <w:rPr>
          <w:lang w:val="en-US" w:eastAsia="en-US"/>
        </w:rPr>
        <w:lastRenderedPageBreak/>
        <w:t>Antarmuka Halaman Pembaruan Profil Pendidik</w:t>
      </w:r>
    </w:p>
    <w:p w14:paraId="09639A47" w14:textId="77777777" w:rsidR="008F3058" w:rsidRDefault="00A2731F" w:rsidP="0016794E">
      <w:pPr>
        <w:ind w:firstLine="720"/>
      </w:pPr>
      <w:r>
        <w:fldChar w:fldCharType="begin"/>
      </w:r>
      <w:r>
        <w:instrText xml:space="preserve"> REF _Ref396497798 \h </w:instrText>
      </w:r>
      <w:r>
        <w:fldChar w:fldCharType="separate"/>
      </w:r>
      <w:r w:rsidR="002836B7">
        <w:t xml:space="preserve">Gambar </w:t>
      </w:r>
      <w:r w:rsidR="002836B7">
        <w:rPr>
          <w:noProof/>
        </w:rPr>
        <w:t>3</w:t>
      </w:r>
      <w:r w:rsidR="002836B7">
        <w:t>.</w:t>
      </w:r>
      <w:r w:rsidR="002836B7">
        <w:rPr>
          <w:noProof/>
        </w:rPr>
        <w:t>35</w:t>
      </w:r>
      <w:r>
        <w:fldChar w:fldCharType="end"/>
      </w:r>
      <w:r w:rsidR="008F3058">
        <w:t xml:space="preserve">  merupakan rancangan antarmuka halaman pembaruan profil pendidik. Halaman ini menam</w:t>
      </w:r>
      <w:r w:rsidR="0016794E">
        <w:t xml:space="preserve">pilkan data informasi pendidik. </w:t>
      </w:r>
      <w:r w:rsidR="008F3058">
        <w:t>Berikut penjelasan masing-masing nomor yang tertera pada</w:t>
      </w:r>
      <w:r>
        <w:t xml:space="preserve"> </w:t>
      </w:r>
      <w:r>
        <w:fldChar w:fldCharType="begin"/>
      </w:r>
      <w:r>
        <w:instrText xml:space="preserve"> REF _Ref396497798 \h </w:instrText>
      </w:r>
      <w:r>
        <w:fldChar w:fldCharType="separate"/>
      </w:r>
      <w:r w:rsidR="002836B7">
        <w:t xml:space="preserve">Gambar </w:t>
      </w:r>
      <w:r w:rsidR="002836B7">
        <w:rPr>
          <w:noProof/>
        </w:rPr>
        <w:t>3</w:t>
      </w:r>
      <w:r w:rsidR="002836B7">
        <w:t>.</w:t>
      </w:r>
      <w:r w:rsidR="002836B7">
        <w:rPr>
          <w:noProof/>
        </w:rPr>
        <w:t>35</w:t>
      </w:r>
      <w:r>
        <w:fldChar w:fldCharType="end"/>
      </w:r>
      <w:r w:rsidR="008F3058">
        <w:t>:</w:t>
      </w:r>
      <w:r w:rsidR="008F3058">
        <w:rPr>
          <w:lang w:eastAsia="en-US"/>
        </w:rPr>
        <w:t xml:space="preserve"> </w:t>
      </w:r>
    </w:p>
    <w:p w14:paraId="4D22472C" w14:textId="77777777" w:rsidR="008F3058" w:rsidRDefault="008F3058" w:rsidP="00941397">
      <w:pPr>
        <w:pStyle w:val="ListParagraph"/>
        <w:numPr>
          <w:ilvl w:val="5"/>
          <w:numId w:val="40"/>
        </w:numPr>
        <w:ind w:left="360" w:hanging="385"/>
      </w:pPr>
      <w:r>
        <w:t>Logo aplikasi;</w:t>
      </w:r>
    </w:p>
    <w:p w14:paraId="3711315C" w14:textId="77777777" w:rsidR="008F3058" w:rsidRDefault="008F3058" w:rsidP="00941397">
      <w:pPr>
        <w:pStyle w:val="ListParagraph"/>
        <w:numPr>
          <w:ilvl w:val="5"/>
          <w:numId w:val="40"/>
        </w:numPr>
        <w:ind w:left="360" w:hanging="385"/>
      </w:pPr>
      <w:r>
        <w:t>Tautan profil pengguna;</w:t>
      </w:r>
    </w:p>
    <w:p w14:paraId="299F701D" w14:textId="77777777" w:rsidR="008F3058" w:rsidRDefault="008F3058" w:rsidP="00941397">
      <w:pPr>
        <w:pStyle w:val="ListParagraph"/>
        <w:numPr>
          <w:ilvl w:val="5"/>
          <w:numId w:val="40"/>
        </w:numPr>
        <w:ind w:left="360" w:hanging="385"/>
      </w:pPr>
      <w:r>
        <w:t>Menu utama halaman;</w:t>
      </w:r>
    </w:p>
    <w:p w14:paraId="649CCC45" w14:textId="77777777" w:rsidR="008F3058" w:rsidRDefault="008F3058" w:rsidP="00941397">
      <w:pPr>
        <w:pStyle w:val="ListParagraph"/>
        <w:numPr>
          <w:ilvl w:val="5"/>
          <w:numId w:val="40"/>
        </w:numPr>
        <w:ind w:left="360" w:hanging="385"/>
      </w:pPr>
      <w:r>
        <w:t>Judul halaman;</w:t>
      </w:r>
    </w:p>
    <w:p w14:paraId="6E5554B2" w14:textId="77777777" w:rsidR="008F3058" w:rsidRDefault="008F3058" w:rsidP="00941397">
      <w:pPr>
        <w:pStyle w:val="ListParagraph"/>
        <w:numPr>
          <w:ilvl w:val="5"/>
          <w:numId w:val="40"/>
        </w:numPr>
        <w:ind w:left="360" w:hanging="385"/>
      </w:pPr>
      <w:r>
        <w:t>Foto profil pengguna;</w:t>
      </w:r>
    </w:p>
    <w:p w14:paraId="5A9F2480" w14:textId="77777777" w:rsidR="008F3058" w:rsidRDefault="008F3058" w:rsidP="00941397">
      <w:pPr>
        <w:pStyle w:val="ListParagraph"/>
        <w:numPr>
          <w:ilvl w:val="5"/>
          <w:numId w:val="40"/>
        </w:numPr>
        <w:ind w:left="360" w:hanging="385"/>
      </w:pPr>
      <w:r>
        <w:rPr>
          <w:i/>
        </w:rPr>
        <w:t xml:space="preserve">Edit text </w:t>
      </w:r>
      <w:r>
        <w:t>informasi pendidik;</w:t>
      </w:r>
    </w:p>
    <w:p w14:paraId="26483BD0" w14:textId="77777777" w:rsidR="008F3058" w:rsidRDefault="008F3058" w:rsidP="00941397">
      <w:pPr>
        <w:pStyle w:val="ListParagraph"/>
        <w:numPr>
          <w:ilvl w:val="5"/>
          <w:numId w:val="40"/>
        </w:numPr>
        <w:ind w:left="360" w:hanging="385"/>
      </w:pPr>
      <w:r>
        <w:t xml:space="preserve">Tombol untuk </w:t>
      </w:r>
      <w:r w:rsidR="003171F1">
        <w:t>mengunggah</w:t>
      </w:r>
      <w:r>
        <w:t xml:space="preserve"> foto profil pengguna;</w:t>
      </w:r>
    </w:p>
    <w:p w14:paraId="3C2B50F6" w14:textId="77777777" w:rsidR="003171F1" w:rsidRDefault="008F3058" w:rsidP="00941397">
      <w:pPr>
        <w:pStyle w:val="ListParagraph"/>
        <w:numPr>
          <w:ilvl w:val="5"/>
          <w:numId w:val="40"/>
        </w:numPr>
        <w:ind w:left="360" w:hanging="385"/>
      </w:pPr>
      <w:r>
        <w:t>Tombol untuk mengizinkan membarui informasi pengguna; dan</w:t>
      </w:r>
    </w:p>
    <w:p w14:paraId="64CDC242" w14:textId="77777777" w:rsidR="008F3058" w:rsidRDefault="008F3058" w:rsidP="00941397">
      <w:pPr>
        <w:pStyle w:val="ListParagraph"/>
        <w:numPr>
          <w:ilvl w:val="5"/>
          <w:numId w:val="40"/>
        </w:numPr>
        <w:ind w:left="360" w:hanging="385"/>
      </w:pPr>
      <w:r>
        <w:t>Tombol untuk menyimpan data informasi pengguna</w:t>
      </w:r>
    </w:p>
    <w:p w14:paraId="44A25676" w14:textId="77777777" w:rsidR="0016794E" w:rsidRDefault="0016794E" w:rsidP="0016794E">
      <w:pPr>
        <w:ind w:left="-25"/>
      </w:pPr>
    </w:p>
    <w:p w14:paraId="22DBC9B5" w14:textId="77777777" w:rsidR="00A2731F" w:rsidRDefault="00C67E4A" w:rsidP="00A2731F">
      <w:pPr>
        <w:keepNext/>
        <w:jc w:val="center"/>
      </w:pPr>
      <w:r>
        <w:rPr>
          <w:noProof/>
          <w:lang w:eastAsia="en-US"/>
        </w:rPr>
        <w:drawing>
          <wp:inline distT="0" distB="0" distL="0" distR="0" wp14:anchorId="1B4691B5" wp14:editId="7D50852C">
            <wp:extent cx="3353332" cy="2655418"/>
            <wp:effectExtent l="0" t="0" r="0" b="0"/>
            <wp:docPr id="12" name="Picture 12" descr="D:\TA\autis care aset\antarmuka autis care\final ui\pengguna 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TA\autis care aset\antarmuka autis care\final ui\pengguna profil.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370989" cy="2669400"/>
                    </a:xfrm>
                    <a:prstGeom prst="rect">
                      <a:avLst/>
                    </a:prstGeom>
                    <a:noFill/>
                    <a:ln>
                      <a:noFill/>
                    </a:ln>
                  </pic:spPr>
                </pic:pic>
              </a:graphicData>
            </a:graphic>
          </wp:inline>
        </w:drawing>
      </w:r>
    </w:p>
    <w:p w14:paraId="64D5DA40" w14:textId="77777777" w:rsidR="00C67E4A" w:rsidRDefault="00A2731F" w:rsidP="00A2731F">
      <w:pPr>
        <w:pStyle w:val="Caption"/>
      </w:pPr>
      <w:bookmarkStart w:id="189" w:name="_Ref396497798"/>
      <w:bookmarkStart w:id="190" w:name="_Toc396905632"/>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5</w:t>
      </w:r>
      <w:r w:rsidR="005514D2">
        <w:fldChar w:fldCharType="end"/>
      </w:r>
      <w:bookmarkEnd w:id="189"/>
      <w:r w:rsidRPr="00A2731F">
        <w:t xml:space="preserve"> </w:t>
      </w:r>
      <w:r>
        <w:t>Rancangan Antarmuka Halaman Pembaruan Profil Pendidik</w:t>
      </w:r>
      <w:bookmarkEnd w:id="190"/>
    </w:p>
    <w:p w14:paraId="7B22BD9C" w14:textId="77777777" w:rsidR="00581DB8" w:rsidRDefault="00581DB8" w:rsidP="00941397">
      <w:pPr>
        <w:pStyle w:val="Heading4"/>
        <w:numPr>
          <w:ilvl w:val="3"/>
          <w:numId w:val="40"/>
        </w:numPr>
        <w:tabs>
          <w:tab w:val="left" w:pos="990"/>
        </w:tabs>
        <w:spacing w:before="240"/>
        <w:ind w:left="720"/>
        <w:rPr>
          <w:lang w:val="en-US" w:eastAsia="en-US"/>
        </w:rPr>
      </w:pPr>
      <w:r>
        <w:rPr>
          <w:lang w:val="en-US" w:eastAsia="en-US"/>
        </w:rPr>
        <w:lastRenderedPageBreak/>
        <w:t xml:space="preserve">Antarmuka Halaman </w:t>
      </w:r>
      <w:r w:rsidR="008F3058">
        <w:rPr>
          <w:lang w:val="en-US" w:eastAsia="en-US"/>
        </w:rPr>
        <w:t>Aktivitas</w:t>
      </w:r>
      <w:r w:rsidR="00C07E8C">
        <w:rPr>
          <w:lang w:val="en-US" w:eastAsia="en-US"/>
        </w:rPr>
        <w:t xml:space="preserve"> Belajar Siswa</w:t>
      </w:r>
    </w:p>
    <w:p w14:paraId="7ED10D3E" w14:textId="77777777" w:rsidR="00862CE9" w:rsidRDefault="00862CE9" w:rsidP="00581DB8">
      <w:pPr>
        <w:ind w:firstLine="720"/>
      </w:pPr>
      <w:r>
        <w:t>Pada antarmuka halaman aktivitas belajar siswa dibagi menjadi 3 tipe</w:t>
      </w:r>
      <w:r w:rsidR="003171F1" w:rsidRPr="003171F1">
        <w:t xml:space="preserve"> </w:t>
      </w:r>
      <w:r w:rsidR="003171F1">
        <w:t>aktivitas</w:t>
      </w:r>
      <w:r>
        <w:t xml:space="preserve"> yaitu:</w:t>
      </w:r>
      <w:r w:rsidR="003B5497">
        <w:t xml:space="preserve"> eksplorasi,</w:t>
      </w:r>
      <w:r>
        <w:t xml:space="preserve"> asosiasi, penyortiran, dan teka-teki.</w:t>
      </w:r>
    </w:p>
    <w:p w14:paraId="34F6023A" w14:textId="77777777" w:rsidR="003B5497" w:rsidRDefault="003B5497" w:rsidP="00941397">
      <w:pPr>
        <w:pStyle w:val="Heading4"/>
        <w:numPr>
          <w:ilvl w:val="4"/>
          <w:numId w:val="40"/>
        </w:numPr>
        <w:tabs>
          <w:tab w:val="left" w:pos="1170"/>
        </w:tabs>
        <w:spacing w:before="240"/>
        <w:ind w:left="1350" w:hanging="1350"/>
        <w:rPr>
          <w:lang w:val="en-US" w:eastAsia="en-US"/>
        </w:rPr>
      </w:pPr>
      <w:r>
        <w:rPr>
          <w:lang w:val="en-US" w:eastAsia="en-US"/>
        </w:rPr>
        <w:t>Antarmuka Tipe Eksplorasi</w:t>
      </w:r>
    </w:p>
    <w:p w14:paraId="5CC04AE7" w14:textId="77777777" w:rsidR="003B5497" w:rsidRDefault="009867E3" w:rsidP="00210B2F">
      <w:pPr>
        <w:ind w:firstLine="720"/>
        <w:rPr>
          <w:lang w:eastAsia="en-US"/>
        </w:rPr>
      </w:pPr>
      <w:r>
        <w:fldChar w:fldCharType="begin"/>
      </w:r>
      <w:r>
        <w:instrText xml:space="preserve"> REF _Ref396497799 \h </w:instrText>
      </w:r>
      <w:r>
        <w:fldChar w:fldCharType="separate"/>
      </w:r>
      <w:r w:rsidR="002836B7">
        <w:t xml:space="preserve">Gambar </w:t>
      </w:r>
      <w:r w:rsidR="002836B7">
        <w:rPr>
          <w:noProof/>
        </w:rPr>
        <w:t>3</w:t>
      </w:r>
      <w:r w:rsidR="002836B7">
        <w:t>.</w:t>
      </w:r>
      <w:r w:rsidR="002836B7">
        <w:rPr>
          <w:noProof/>
        </w:rPr>
        <w:t>36</w:t>
      </w:r>
      <w:r>
        <w:fldChar w:fldCharType="end"/>
      </w:r>
      <w:r w:rsidR="003B5497">
        <w:t xml:space="preserve">  merupakan rancangan antarmuka halaman </w:t>
      </w:r>
      <w:r w:rsidR="007D7D78">
        <w:t>halaman aktivitas belajar siswa dengan tipe eksplorasi</w:t>
      </w:r>
      <w:r w:rsidR="003B5497">
        <w:t xml:space="preserve">. </w:t>
      </w:r>
      <w:r w:rsidR="007D7D78">
        <w:t>Gambar tersebut merupakan contoh aktivitas eksplorasi dengan</w:t>
      </w:r>
      <w:r w:rsidR="00067B84">
        <w:t xml:space="preserve"> pertanyaan</w:t>
      </w:r>
      <w:r w:rsidR="007D7D78">
        <w:t xml:space="preserve"> menghitung jumlah ikan</w:t>
      </w:r>
      <w:r w:rsidR="003B5497">
        <w:t>.</w:t>
      </w:r>
      <w:r w:rsidR="00BE6B73">
        <w:t xml:space="preserve"> </w:t>
      </w:r>
      <w:r w:rsidR="003B5497">
        <w:t>Berikut penjelasan masing-masing nomor yang tertera pada</w:t>
      </w:r>
      <w:r>
        <w:t xml:space="preserve"> </w:t>
      </w:r>
      <w:r>
        <w:fldChar w:fldCharType="begin"/>
      </w:r>
      <w:r>
        <w:instrText xml:space="preserve"> REF _Ref396497799 \h </w:instrText>
      </w:r>
      <w:r>
        <w:fldChar w:fldCharType="separate"/>
      </w:r>
      <w:r w:rsidR="002836B7">
        <w:t xml:space="preserve">Gambar </w:t>
      </w:r>
      <w:r w:rsidR="002836B7">
        <w:rPr>
          <w:noProof/>
        </w:rPr>
        <w:t>3</w:t>
      </w:r>
      <w:r w:rsidR="002836B7">
        <w:t>.</w:t>
      </w:r>
      <w:r w:rsidR="002836B7">
        <w:rPr>
          <w:noProof/>
        </w:rPr>
        <w:t>36</w:t>
      </w:r>
      <w:r>
        <w:fldChar w:fldCharType="end"/>
      </w:r>
      <w:r w:rsidR="003B5497">
        <w:t>:</w:t>
      </w:r>
      <w:r w:rsidR="003B5497">
        <w:rPr>
          <w:lang w:eastAsia="en-US"/>
        </w:rPr>
        <w:t xml:space="preserve"> </w:t>
      </w:r>
    </w:p>
    <w:p w14:paraId="580665F8" w14:textId="77777777" w:rsidR="003B5497" w:rsidRDefault="00555B2D" w:rsidP="00941397">
      <w:pPr>
        <w:pStyle w:val="ListParagraph"/>
        <w:numPr>
          <w:ilvl w:val="5"/>
          <w:numId w:val="40"/>
        </w:numPr>
        <w:ind w:left="360" w:hanging="385"/>
      </w:pPr>
      <w:r>
        <w:t>Pertanyaan</w:t>
      </w:r>
      <w:r w:rsidR="003B5497">
        <w:t>;</w:t>
      </w:r>
    </w:p>
    <w:p w14:paraId="0882C412" w14:textId="77777777" w:rsidR="003B5497" w:rsidRDefault="00555B2D" w:rsidP="00941397">
      <w:pPr>
        <w:pStyle w:val="ListParagraph"/>
        <w:numPr>
          <w:ilvl w:val="5"/>
          <w:numId w:val="40"/>
        </w:numPr>
        <w:ind w:left="360" w:hanging="385"/>
      </w:pPr>
      <w:r>
        <w:t>Jawaban pertama</w:t>
      </w:r>
      <w:r w:rsidR="003B5497">
        <w:t>;</w:t>
      </w:r>
    </w:p>
    <w:p w14:paraId="1BA8AC60" w14:textId="77777777" w:rsidR="003B5497" w:rsidRDefault="00396EC8" w:rsidP="00941397">
      <w:pPr>
        <w:pStyle w:val="ListParagraph"/>
        <w:numPr>
          <w:ilvl w:val="5"/>
          <w:numId w:val="40"/>
        </w:numPr>
        <w:ind w:left="360" w:hanging="385"/>
      </w:pPr>
      <w:r>
        <w:t>Jawaban kedua</w:t>
      </w:r>
      <w:r w:rsidR="003B5497">
        <w:t>;</w:t>
      </w:r>
    </w:p>
    <w:p w14:paraId="30E99D71" w14:textId="77777777" w:rsidR="003B5497" w:rsidRDefault="00396EC8" w:rsidP="00941397">
      <w:pPr>
        <w:pStyle w:val="ListParagraph"/>
        <w:numPr>
          <w:ilvl w:val="5"/>
          <w:numId w:val="40"/>
        </w:numPr>
        <w:ind w:left="360" w:hanging="385"/>
      </w:pPr>
      <w:r>
        <w:t>Jawaban ketiga</w:t>
      </w:r>
      <w:r w:rsidR="003B5497">
        <w:t>;</w:t>
      </w:r>
      <w:r>
        <w:t xml:space="preserve"> dan</w:t>
      </w:r>
    </w:p>
    <w:p w14:paraId="0D49C53B" w14:textId="77777777" w:rsidR="003B5497" w:rsidRDefault="00396EC8" w:rsidP="00941397">
      <w:pPr>
        <w:pStyle w:val="ListParagraph"/>
        <w:numPr>
          <w:ilvl w:val="5"/>
          <w:numId w:val="40"/>
        </w:numPr>
        <w:ind w:left="360" w:hanging="385"/>
        <w:rPr>
          <w:lang w:eastAsia="en-US"/>
        </w:rPr>
      </w:pPr>
      <w:r>
        <w:t>Jawaban keempat</w:t>
      </w:r>
      <w:r w:rsidR="003B5497">
        <w:t>;</w:t>
      </w:r>
    </w:p>
    <w:p w14:paraId="62201F5B" w14:textId="77777777" w:rsidR="00BE6B73" w:rsidRDefault="00BE6B73" w:rsidP="00BE6B73">
      <w:pPr>
        <w:ind w:left="-25"/>
        <w:rPr>
          <w:lang w:eastAsia="en-US"/>
        </w:rPr>
      </w:pPr>
    </w:p>
    <w:p w14:paraId="055FC55F" w14:textId="77777777" w:rsidR="009867E3" w:rsidRDefault="00BE6B73" w:rsidP="009867E3">
      <w:pPr>
        <w:keepNext/>
        <w:jc w:val="center"/>
      </w:pPr>
      <w:r>
        <w:rPr>
          <w:noProof/>
          <w:lang w:eastAsia="en-US"/>
        </w:rPr>
        <w:drawing>
          <wp:inline distT="0" distB="0" distL="0" distR="0" wp14:anchorId="1511E093" wp14:editId="69E116FB">
            <wp:extent cx="3406791" cy="2494483"/>
            <wp:effectExtent l="0" t="0" r="3175" b="1270"/>
            <wp:docPr id="19" name="Picture 19" descr="D:\TA\autis care aset\antarmuka autis care\final ui\tipe aktivitas eksplor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TA\autis care aset\antarmuka autis care\final ui\tipe aktivitas eksplorasi.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417018" cy="2501971"/>
                    </a:xfrm>
                    <a:prstGeom prst="rect">
                      <a:avLst/>
                    </a:prstGeom>
                    <a:noFill/>
                    <a:ln>
                      <a:noFill/>
                    </a:ln>
                  </pic:spPr>
                </pic:pic>
              </a:graphicData>
            </a:graphic>
          </wp:inline>
        </w:drawing>
      </w:r>
    </w:p>
    <w:p w14:paraId="462382C9" w14:textId="77777777" w:rsidR="00BE6B73" w:rsidRDefault="009867E3" w:rsidP="009867E3">
      <w:pPr>
        <w:pStyle w:val="Caption"/>
      </w:pPr>
      <w:bookmarkStart w:id="191" w:name="_Ref396497799"/>
      <w:bookmarkStart w:id="192" w:name="_Toc396905633"/>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6</w:t>
      </w:r>
      <w:r w:rsidR="005514D2">
        <w:fldChar w:fldCharType="end"/>
      </w:r>
      <w:bookmarkEnd w:id="191"/>
      <w:r w:rsidRPr="009867E3">
        <w:t xml:space="preserve"> </w:t>
      </w:r>
      <w:r>
        <w:t>Rancangan Antarmuka Tipe Eksplorasi</w:t>
      </w:r>
      <w:bookmarkEnd w:id="192"/>
    </w:p>
    <w:p w14:paraId="5B5D387A" w14:textId="77777777" w:rsidR="00862CE9" w:rsidRDefault="00862CE9" w:rsidP="00941397">
      <w:pPr>
        <w:pStyle w:val="Heading4"/>
        <w:numPr>
          <w:ilvl w:val="4"/>
          <w:numId w:val="40"/>
        </w:numPr>
        <w:tabs>
          <w:tab w:val="left" w:pos="990"/>
        </w:tabs>
        <w:spacing w:before="240"/>
        <w:ind w:left="1170" w:hanging="1170"/>
        <w:rPr>
          <w:lang w:val="en-US" w:eastAsia="en-US"/>
        </w:rPr>
      </w:pPr>
      <w:r>
        <w:rPr>
          <w:lang w:val="en-US" w:eastAsia="en-US"/>
        </w:rPr>
        <w:lastRenderedPageBreak/>
        <w:t>Antarmuka Tipe Asosiasi</w:t>
      </w:r>
    </w:p>
    <w:p w14:paraId="224C89E5" w14:textId="77777777" w:rsidR="00862CE9" w:rsidRDefault="009867E3" w:rsidP="00BE6B73">
      <w:pPr>
        <w:ind w:firstLine="720"/>
      </w:pPr>
      <w:r>
        <w:fldChar w:fldCharType="begin"/>
      </w:r>
      <w:r>
        <w:instrText xml:space="preserve"> REF _Ref396497800 \h </w:instrText>
      </w:r>
      <w:r>
        <w:fldChar w:fldCharType="separate"/>
      </w:r>
      <w:r w:rsidR="002836B7">
        <w:t xml:space="preserve">Gambar </w:t>
      </w:r>
      <w:r w:rsidR="002836B7">
        <w:rPr>
          <w:noProof/>
        </w:rPr>
        <w:t>3</w:t>
      </w:r>
      <w:r w:rsidR="002836B7">
        <w:t>.</w:t>
      </w:r>
      <w:r w:rsidR="002836B7">
        <w:rPr>
          <w:noProof/>
        </w:rPr>
        <w:t>37</w:t>
      </w:r>
      <w:r>
        <w:fldChar w:fldCharType="end"/>
      </w:r>
      <w:r w:rsidR="00862CE9">
        <w:t xml:space="preserve">  </w:t>
      </w:r>
      <w:r w:rsidR="00396EC8">
        <w:t>merupakan rancangan antarmuka halaman halaman aktivitas belajar siswa dengan tipe asosiasi. Gambar tersebut merupakan contoh aktivitas asosiasi dengan menghubungkan aktivitas dengan benda yang diperlukan</w:t>
      </w:r>
      <w:r w:rsidR="00BE6B73">
        <w:t xml:space="preserve">. </w:t>
      </w:r>
      <w:r w:rsidR="00862CE9">
        <w:t>Berikut penjelasan masing-masing nomor yang tertera pada</w:t>
      </w:r>
      <w:r>
        <w:t xml:space="preserve"> </w:t>
      </w:r>
      <w:r>
        <w:fldChar w:fldCharType="begin"/>
      </w:r>
      <w:r>
        <w:instrText xml:space="preserve"> REF _Ref396497800 \h </w:instrText>
      </w:r>
      <w:r>
        <w:fldChar w:fldCharType="separate"/>
      </w:r>
      <w:r w:rsidR="002836B7">
        <w:t xml:space="preserve">Gambar </w:t>
      </w:r>
      <w:r w:rsidR="002836B7">
        <w:rPr>
          <w:noProof/>
        </w:rPr>
        <w:t>3</w:t>
      </w:r>
      <w:r w:rsidR="002836B7">
        <w:t>.</w:t>
      </w:r>
      <w:r w:rsidR="002836B7">
        <w:rPr>
          <w:noProof/>
        </w:rPr>
        <w:t>37</w:t>
      </w:r>
      <w:r>
        <w:fldChar w:fldCharType="end"/>
      </w:r>
      <w:r w:rsidR="00862CE9">
        <w:t>:</w:t>
      </w:r>
      <w:r w:rsidR="00862CE9">
        <w:rPr>
          <w:lang w:eastAsia="en-US"/>
        </w:rPr>
        <w:t xml:space="preserve"> </w:t>
      </w:r>
    </w:p>
    <w:p w14:paraId="6D52ED68" w14:textId="77777777" w:rsidR="00862CE9" w:rsidRDefault="00396EC8" w:rsidP="00941397">
      <w:pPr>
        <w:pStyle w:val="ListParagraph"/>
        <w:numPr>
          <w:ilvl w:val="5"/>
          <w:numId w:val="40"/>
        </w:numPr>
        <w:ind w:left="360" w:hanging="385"/>
      </w:pPr>
      <w:r>
        <w:t>Aktivitas pertama</w:t>
      </w:r>
      <w:r w:rsidR="00862CE9">
        <w:t>;</w:t>
      </w:r>
    </w:p>
    <w:p w14:paraId="216A991B" w14:textId="77777777" w:rsidR="00862CE9" w:rsidRDefault="00396EC8" w:rsidP="00941397">
      <w:pPr>
        <w:pStyle w:val="ListParagraph"/>
        <w:numPr>
          <w:ilvl w:val="5"/>
          <w:numId w:val="40"/>
        </w:numPr>
        <w:ind w:left="360" w:hanging="385"/>
      </w:pPr>
      <w:r>
        <w:t>Aktivitas kedua</w:t>
      </w:r>
      <w:r w:rsidR="00862CE9">
        <w:t>;</w:t>
      </w:r>
    </w:p>
    <w:p w14:paraId="1180710F" w14:textId="77777777" w:rsidR="00862CE9" w:rsidRDefault="00396EC8" w:rsidP="00941397">
      <w:pPr>
        <w:pStyle w:val="ListParagraph"/>
        <w:numPr>
          <w:ilvl w:val="5"/>
          <w:numId w:val="40"/>
        </w:numPr>
        <w:ind w:left="360" w:hanging="385"/>
      </w:pPr>
      <w:r>
        <w:t>Benda pertama</w:t>
      </w:r>
      <w:r w:rsidR="00862CE9">
        <w:t>;</w:t>
      </w:r>
    </w:p>
    <w:p w14:paraId="077E1489" w14:textId="77777777" w:rsidR="00862CE9" w:rsidRDefault="00396EC8" w:rsidP="00941397">
      <w:pPr>
        <w:pStyle w:val="ListParagraph"/>
        <w:numPr>
          <w:ilvl w:val="5"/>
          <w:numId w:val="40"/>
        </w:numPr>
        <w:ind w:left="360" w:hanging="385"/>
      </w:pPr>
      <w:r>
        <w:t>Benda kedua</w:t>
      </w:r>
      <w:r w:rsidR="00862CE9">
        <w:t>;</w:t>
      </w:r>
    </w:p>
    <w:p w14:paraId="0AE67535" w14:textId="77777777" w:rsidR="00862CE9" w:rsidRDefault="00396EC8" w:rsidP="00941397">
      <w:pPr>
        <w:pStyle w:val="ListParagraph"/>
        <w:numPr>
          <w:ilvl w:val="5"/>
          <w:numId w:val="40"/>
        </w:numPr>
        <w:ind w:left="360" w:hanging="385"/>
      </w:pPr>
      <w:r>
        <w:t>Tombol untuk menghubungkan garis antara aktivitas dengan benda pertama</w:t>
      </w:r>
      <w:r w:rsidR="00862CE9">
        <w:t>; dan</w:t>
      </w:r>
    </w:p>
    <w:p w14:paraId="462B36E3" w14:textId="77777777" w:rsidR="00862CE9" w:rsidRDefault="00396EC8" w:rsidP="00941397">
      <w:pPr>
        <w:pStyle w:val="ListParagraph"/>
        <w:numPr>
          <w:ilvl w:val="5"/>
          <w:numId w:val="40"/>
        </w:numPr>
        <w:ind w:left="360" w:hanging="385"/>
      </w:pPr>
      <w:r>
        <w:t>Tombol untuk menghubungkan garis antara aktivitas dengan benda kedua</w:t>
      </w:r>
      <w:r w:rsidR="00862CE9">
        <w:t>.</w:t>
      </w:r>
    </w:p>
    <w:p w14:paraId="02E58AFE" w14:textId="77777777" w:rsidR="00BE6B73" w:rsidRDefault="00BE6B73" w:rsidP="00BE6B73">
      <w:pPr>
        <w:ind w:left="-25"/>
      </w:pPr>
    </w:p>
    <w:p w14:paraId="3B11F4A9" w14:textId="77777777" w:rsidR="009867E3" w:rsidRDefault="00BE6B73" w:rsidP="009867E3">
      <w:pPr>
        <w:keepNext/>
        <w:jc w:val="center"/>
      </w:pPr>
      <w:r>
        <w:rPr>
          <w:noProof/>
          <w:lang w:eastAsia="en-US"/>
        </w:rPr>
        <w:drawing>
          <wp:inline distT="0" distB="0" distL="0" distR="0" wp14:anchorId="7B3B8222" wp14:editId="34FC4238">
            <wp:extent cx="3496081" cy="2948025"/>
            <wp:effectExtent l="0" t="0" r="0" b="5080"/>
            <wp:docPr id="29" name="Picture 29" descr="D:\TA\autis care aset\antarmuka autis care\final ui\tipe aktivitas asosi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TA\autis care aset\antarmuka autis care\final ui\tipe aktivitas asosiasi.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97410" cy="2949145"/>
                    </a:xfrm>
                    <a:prstGeom prst="rect">
                      <a:avLst/>
                    </a:prstGeom>
                    <a:noFill/>
                    <a:ln>
                      <a:noFill/>
                    </a:ln>
                  </pic:spPr>
                </pic:pic>
              </a:graphicData>
            </a:graphic>
          </wp:inline>
        </w:drawing>
      </w:r>
    </w:p>
    <w:p w14:paraId="3AE3CEB0" w14:textId="77777777" w:rsidR="009867E3" w:rsidRDefault="009867E3" w:rsidP="009867E3">
      <w:pPr>
        <w:pStyle w:val="Caption"/>
      </w:pPr>
      <w:bookmarkStart w:id="193" w:name="_Ref396497800"/>
      <w:bookmarkStart w:id="194" w:name="_Toc396905634"/>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7</w:t>
      </w:r>
      <w:r w:rsidR="005514D2">
        <w:fldChar w:fldCharType="end"/>
      </w:r>
      <w:bookmarkEnd w:id="193"/>
      <w:r w:rsidRPr="009867E3">
        <w:t xml:space="preserve"> </w:t>
      </w:r>
      <w:r>
        <w:t>Rancangan Antarmuka Tipe Asosiasi</w:t>
      </w:r>
      <w:bookmarkEnd w:id="194"/>
    </w:p>
    <w:p w14:paraId="507D17DE" w14:textId="77777777" w:rsidR="00BE6B73" w:rsidRPr="00862CE9" w:rsidRDefault="00BE6B73" w:rsidP="00BE6B73">
      <w:pPr>
        <w:ind w:left="-25"/>
      </w:pPr>
    </w:p>
    <w:p w14:paraId="6A0988FF" w14:textId="77777777" w:rsidR="00862CE9" w:rsidRDefault="00862CE9" w:rsidP="00941397">
      <w:pPr>
        <w:pStyle w:val="Heading4"/>
        <w:numPr>
          <w:ilvl w:val="4"/>
          <w:numId w:val="40"/>
        </w:numPr>
        <w:tabs>
          <w:tab w:val="left" w:pos="990"/>
        </w:tabs>
        <w:spacing w:before="240"/>
        <w:ind w:left="1170" w:hanging="1170"/>
        <w:rPr>
          <w:lang w:val="en-US" w:eastAsia="en-US"/>
        </w:rPr>
      </w:pPr>
      <w:r>
        <w:rPr>
          <w:lang w:val="en-US" w:eastAsia="en-US"/>
        </w:rPr>
        <w:lastRenderedPageBreak/>
        <w:t>Antarmuka Tipe Penyortiran</w:t>
      </w:r>
    </w:p>
    <w:p w14:paraId="0AD98751" w14:textId="77777777" w:rsidR="00862CE9" w:rsidRDefault="009867E3" w:rsidP="00BE6B73">
      <w:pPr>
        <w:ind w:firstLine="720"/>
      </w:pPr>
      <w:r>
        <w:fldChar w:fldCharType="begin"/>
      </w:r>
      <w:r>
        <w:instrText xml:space="preserve"> REF _Ref396497801 \h </w:instrText>
      </w:r>
      <w:r>
        <w:fldChar w:fldCharType="separate"/>
      </w:r>
      <w:r w:rsidR="002836B7">
        <w:t xml:space="preserve">Gambar </w:t>
      </w:r>
      <w:r w:rsidR="002836B7">
        <w:rPr>
          <w:noProof/>
        </w:rPr>
        <w:t>3</w:t>
      </w:r>
      <w:r w:rsidR="002836B7">
        <w:t>.</w:t>
      </w:r>
      <w:r w:rsidR="002836B7">
        <w:rPr>
          <w:noProof/>
        </w:rPr>
        <w:t>38</w:t>
      </w:r>
      <w:r>
        <w:fldChar w:fldCharType="end"/>
      </w:r>
      <w:r w:rsidR="00862CE9">
        <w:t xml:space="preserve">  </w:t>
      </w:r>
      <w:r w:rsidR="00067B84">
        <w:t>merupakan rancangan antarmuka halaman halaman aktivitas belajar siswa dengan tipe penyortiran. Gambar tersebut merupakan contoh aktivitas penyortiran dengan pertanyaan menjawab huruf berikutnya</w:t>
      </w:r>
      <w:r w:rsidR="00BE6B73">
        <w:t xml:space="preserve">. </w:t>
      </w:r>
      <w:r w:rsidR="00862CE9">
        <w:t>Berikut penjelasan masing-masing nomor yang tertera pada</w:t>
      </w:r>
      <w:r>
        <w:t xml:space="preserve"> </w:t>
      </w:r>
      <w:r>
        <w:fldChar w:fldCharType="begin"/>
      </w:r>
      <w:r>
        <w:instrText xml:space="preserve"> REF _Ref396497801 \h </w:instrText>
      </w:r>
      <w:r>
        <w:fldChar w:fldCharType="separate"/>
      </w:r>
      <w:r w:rsidR="002836B7">
        <w:t xml:space="preserve">Gambar </w:t>
      </w:r>
      <w:r w:rsidR="002836B7">
        <w:rPr>
          <w:noProof/>
        </w:rPr>
        <w:t>3</w:t>
      </w:r>
      <w:r w:rsidR="002836B7">
        <w:t>.</w:t>
      </w:r>
      <w:r w:rsidR="002836B7">
        <w:rPr>
          <w:noProof/>
        </w:rPr>
        <w:t>38</w:t>
      </w:r>
      <w:r>
        <w:fldChar w:fldCharType="end"/>
      </w:r>
      <w:r w:rsidR="00862CE9">
        <w:t>:</w:t>
      </w:r>
      <w:r w:rsidR="00862CE9">
        <w:rPr>
          <w:lang w:eastAsia="en-US"/>
        </w:rPr>
        <w:t xml:space="preserve"> </w:t>
      </w:r>
    </w:p>
    <w:p w14:paraId="5628D862" w14:textId="77777777" w:rsidR="00396EC8" w:rsidRDefault="00396EC8" w:rsidP="00941397">
      <w:pPr>
        <w:pStyle w:val="ListParagraph"/>
        <w:numPr>
          <w:ilvl w:val="5"/>
          <w:numId w:val="40"/>
        </w:numPr>
        <w:ind w:left="360" w:hanging="385"/>
      </w:pPr>
      <w:r>
        <w:t>Pertanyaan;</w:t>
      </w:r>
    </w:p>
    <w:p w14:paraId="78021D03" w14:textId="77777777" w:rsidR="00396EC8" w:rsidRDefault="00396EC8" w:rsidP="00941397">
      <w:pPr>
        <w:pStyle w:val="ListParagraph"/>
        <w:numPr>
          <w:ilvl w:val="5"/>
          <w:numId w:val="40"/>
        </w:numPr>
        <w:ind w:left="360" w:hanging="385"/>
      </w:pPr>
      <w:r>
        <w:t>Jawaban pertama;</w:t>
      </w:r>
    </w:p>
    <w:p w14:paraId="041FEE22" w14:textId="77777777" w:rsidR="00396EC8" w:rsidRDefault="00396EC8" w:rsidP="00941397">
      <w:pPr>
        <w:pStyle w:val="ListParagraph"/>
        <w:numPr>
          <w:ilvl w:val="5"/>
          <w:numId w:val="40"/>
        </w:numPr>
        <w:ind w:left="360" w:hanging="385"/>
      </w:pPr>
      <w:r>
        <w:t>Jawaban kedua;</w:t>
      </w:r>
    </w:p>
    <w:p w14:paraId="57FF5382" w14:textId="77777777" w:rsidR="00396EC8" w:rsidRDefault="00396EC8" w:rsidP="00941397">
      <w:pPr>
        <w:pStyle w:val="ListParagraph"/>
        <w:numPr>
          <w:ilvl w:val="5"/>
          <w:numId w:val="40"/>
        </w:numPr>
        <w:ind w:left="360" w:hanging="385"/>
      </w:pPr>
      <w:r>
        <w:t>Jawaban ketiga; dan</w:t>
      </w:r>
    </w:p>
    <w:p w14:paraId="7933952A" w14:textId="77777777" w:rsidR="00396EC8" w:rsidRDefault="00396EC8" w:rsidP="00941397">
      <w:pPr>
        <w:pStyle w:val="ListParagraph"/>
        <w:numPr>
          <w:ilvl w:val="5"/>
          <w:numId w:val="40"/>
        </w:numPr>
        <w:ind w:left="360" w:hanging="385"/>
        <w:rPr>
          <w:lang w:eastAsia="en-US"/>
        </w:rPr>
      </w:pPr>
      <w:r>
        <w:t>Jawaban keempat;</w:t>
      </w:r>
    </w:p>
    <w:p w14:paraId="4AEE5E86" w14:textId="77777777" w:rsidR="00BE6B73" w:rsidRDefault="00BE6B73" w:rsidP="00BE6B73">
      <w:pPr>
        <w:ind w:left="-25"/>
        <w:rPr>
          <w:lang w:eastAsia="en-US"/>
        </w:rPr>
      </w:pPr>
    </w:p>
    <w:p w14:paraId="35AD14AB" w14:textId="77777777" w:rsidR="009867E3" w:rsidRDefault="00BE6B73" w:rsidP="009867E3">
      <w:pPr>
        <w:keepNext/>
        <w:jc w:val="center"/>
      </w:pPr>
      <w:r>
        <w:rPr>
          <w:noProof/>
          <w:lang w:eastAsia="en-US"/>
        </w:rPr>
        <w:drawing>
          <wp:inline distT="0" distB="0" distL="0" distR="0" wp14:anchorId="4C853F86" wp14:editId="2EE2E813">
            <wp:extent cx="2340864" cy="1597827"/>
            <wp:effectExtent l="0" t="0" r="2540" b="2540"/>
            <wp:docPr id="30" name="Picture 30" descr="D:\TA\autis care aset\antarmuka autis care\final ui\tipe aktivitas sort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TA\autis care aset\antarmuka autis care\final ui\tipe aktivitas sortir.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52448" cy="1605734"/>
                    </a:xfrm>
                    <a:prstGeom prst="rect">
                      <a:avLst/>
                    </a:prstGeom>
                    <a:noFill/>
                    <a:ln>
                      <a:noFill/>
                    </a:ln>
                  </pic:spPr>
                </pic:pic>
              </a:graphicData>
            </a:graphic>
          </wp:inline>
        </w:drawing>
      </w:r>
    </w:p>
    <w:p w14:paraId="4BFEC3BB" w14:textId="77777777" w:rsidR="00BE6B73" w:rsidRDefault="009867E3" w:rsidP="009867E3">
      <w:pPr>
        <w:pStyle w:val="Caption"/>
      </w:pPr>
      <w:bookmarkStart w:id="195" w:name="_Ref396497801"/>
      <w:bookmarkStart w:id="196" w:name="_Toc396905635"/>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8</w:t>
      </w:r>
      <w:r w:rsidR="005514D2">
        <w:fldChar w:fldCharType="end"/>
      </w:r>
      <w:bookmarkEnd w:id="195"/>
      <w:r w:rsidRPr="009867E3">
        <w:t xml:space="preserve"> </w:t>
      </w:r>
      <w:r>
        <w:t>Rancangan Antarmuka Tipe Penyortiran</w:t>
      </w:r>
      <w:bookmarkEnd w:id="196"/>
    </w:p>
    <w:p w14:paraId="07A7AE16" w14:textId="77777777" w:rsidR="00BE6B73" w:rsidRDefault="00BE6B73" w:rsidP="00BE6B73">
      <w:pPr>
        <w:ind w:left="-25"/>
        <w:rPr>
          <w:lang w:eastAsia="en-US"/>
        </w:rPr>
      </w:pPr>
    </w:p>
    <w:p w14:paraId="46CE2A9A" w14:textId="77777777" w:rsidR="009867E3" w:rsidRDefault="00CD469F" w:rsidP="009867E3">
      <w:pPr>
        <w:keepNext/>
        <w:jc w:val="center"/>
      </w:pPr>
      <w:r>
        <w:rPr>
          <w:noProof/>
          <w:lang w:eastAsia="en-US"/>
        </w:rPr>
        <w:drawing>
          <wp:inline distT="0" distB="0" distL="0" distR="0" wp14:anchorId="51EDE60F" wp14:editId="2E9FC064">
            <wp:extent cx="2370124" cy="1636610"/>
            <wp:effectExtent l="0" t="0" r="0" b="1905"/>
            <wp:docPr id="31" name="Picture 31" descr="D:\TA\autis care aset\antarmuka autis care\final ui\tipe aktivitas teka-tek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D:\TA\autis care aset\antarmuka autis care\final ui\tipe aktivitas teka-teki.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80141" cy="1643527"/>
                    </a:xfrm>
                    <a:prstGeom prst="rect">
                      <a:avLst/>
                    </a:prstGeom>
                    <a:noFill/>
                    <a:ln>
                      <a:noFill/>
                    </a:ln>
                  </pic:spPr>
                </pic:pic>
              </a:graphicData>
            </a:graphic>
          </wp:inline>
        </w:drawing>
      </w:r>
    </w:p>
    <w:p w14:paraId="6E454104" w14:textId="77777777" w:rsidR="00CD469F" w:rsidRDefault="009867E3" w:rsidP="009867E3">
      <w:pPr>
        <w:pStyle w:val="Caption"/>
      </w:pPr>
      <w:bookmarkStart w:id="197" w:name="_Ref396497802"/>
      <w:bookmarkStart w:id="198" w:name="_Toc396905636"/>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9</w:t>
      </w:r>
      <w:r w:rsidR="005514D2">
        <w:fldChar w:fldCharType="end"/>
      </w:r>
      <w:bookmarkEnd w:id="197"/>
      <w:r w:rsidRPr="009867E3">
        <w:t xml:space="preserve"> </w:t>
      </w:r>
      <w:r>
        <w:t>Rancangan Antarmuka Tipe Teka-Teki</w:t>
      </w:r>
      <w:bookmarkEnd w:id="198"/>
    </w:p>
    <w:p w14:paraId="71DC25F2" w14:textId="77777777" w:rsidR="00862CE9" w:rsidRPr="00862CE9" w:rsidRDefault="00862CE9" w:rsidP="00941397">
      <w:pPr>
        <w:pStyle w:val="Heading4"/>
        <w:numPr>
          <w:ilvl w:val="4"/>
          <w:numId w:val="40"/>
        </w:numPr>
        <w:tabs>
          <w:tab w:val="left" w:pos="990"/>
        </w:tabs>
        <w:spacing w:before="240"/>
        <w:ind w:left="1170" w:hanging="1170"/>
        <w:rPr>
          <w:lang w:val="en-US" w:eastAsia="en-US"/>
        </w:rPr>
      </w:pPr>
      <w:r>
        <w:rPr>
          <w:lang w:val="en-US" w:eastAsia="en-US"/>
        </w:rPr>
        <w:lastRenderedPageBreak/>
        <w:t>Antarmuka Tipe Teka-Teki</w:t>
      </w:r>
    </w:p>
    <w:p w14:paraId="25A8998B" w14:textId="77777777" w:rsidR="00581DB8" w:rsidRDefault="009867E3" w:rsidP="00BE6B73">
      <w:pPr>
        <w:ind w:firstLine="720"/>
      </w:pPr>
      <w:r>
        <w:fldChar w:fldCharType="begin"/>
      </w:r>
      <w:r>
        <w:instrText xml:space="preserve"> REF _Ref396497802 \h </w:instrText>
      </w:r>
      <w:r>
        <w:fldChar w:fldCharType="separate"/>
      </w:r>
      <w:r w:rsidR="002836B7">
        <w:t xml:space="preserve">Gambar </w:t>
      </w:r>
      <w:r w:rsidR="002836B7">
        <w:rPr>
          <w:noProof/>
        </w:rPr>
        <w:t>3</w:t>
      </w:r>
      <w:r w:rsidR="002836B7">
        <w:t>.</w:t>
      </w:r>
      <w:r w:rsidR="002836B7">
        <w:rPr>
          <w:noProof/>
        </w:rPr>
        <w:t>39</w:t>
      </w:r>
      <w:r>
        <w:fldChar w:fldCharType="end"/>
      </w:r>
      <w:r>
        <w:t xml:space="preserve"> </w:t>
      </w:r>
      <w:r w:rsidR="00581DB8">
        <w:t xml:space="preserve">merupakan rancangan antarmuka halaman </w:t>
      </w:r>
      <w:r w:rsidR="004C4C7E">
        <w:t>pembaruan profil pendidik</w:t>
      </w:r>
      <w:r w:rsidR="00581DB8">
        <w:t xml:space="preserve">. </w:t>
      </w:r>
      <w:r w:rsidR="00A82D41">
        <w:t>Gambar tersebut merupakan contoh aktivitas menyusun gambar ikan</w:t>
      </w:r>
      <w:r w:rsidR="004F4AF8">
        <w:t xml:space="preserve"> dengan benar</w:t>
      </w:r>
      <w:r w:rsidR="00BE6B73">
        <w:t xml:space="preserve">. </w:t>
      </w:r>
      <w:r w:rsidR="00581DB8">
        <w:t>Berikut penjelasan masing-masing nomor yang tertera pada</w:t>
      </w:r>
      <w:r>
        <w:t xml:space="preserve"> </w:t>
      </w:r>
      <w:r>
        <w:fldChar w:fldCharType="begin"/>
      </w:r>
      <w:r>
        <w:instrText xml:space="preserve"> REF _Ref396497802 \h </w:instrText>
      </w:r>
      <w:r>
        <w:fldChar w:fldCharType="separate"/>
      </w:r>
      <w:r w:rsidR="002836B7">
        <w:t xml:space="preserve">Gambar </w:t>
      </w:r>
      <w:r w:rsidR="002836B7">
        <w:rPr>
          <w:noProof/>
        </w:rPr>
        <w:t>3</w:t>
      </w:r>
      <w:r w:rsidR="002836B7">
        <w:t>.</w:t>
      </w:r>
      <w:r w:rsidR="002836B7">
        <w:rPr>
          <w:noProof/>
        </w:rPr>
        <w:t>39</w:t>
      </w:r>
      <w:r>
        <w:fldChar w:fldCharType="end"/>
      </w:r>
      <w:r w:rsidR="00581DB8">
        <w:t>:</w:t>
      </w:r>
      <w:r w:rsidR="00581DB8">
        <w:rPr>
          <w:lang w:eastAsia="en-US"/>
        </w:rPr>
        <w:t xml:space="preserve"> </w:t>
      </w:r>
    </w:p>
    <w:p w14:paraId="5017413D" w14:textId="77777777" w:rsidR="00581DB8" w:rsidRDefault="00067B84" w:rsidP="00941397">
      <w:pPr>
        <w:pStyle w:val="ListParagraph"/>
        <w:numPr>
          <w:ilvl w:val="5"/>
          <w:numId w:val="40"/>
        </w:numPr>
        <w:ind w:left="360" w:hanging="385"/>
      </w:pPr>
      <w:r>
        <w:t>Gambar teka-teki pertama</w:t>
      </w:r>
      <w:r w:rsidR="00581DB8">
        <w:t>;</w:t>
      </w:r>
    </w:p>
    <w:p w14:paraId="272E8F89" w14:textId="77777777" w:rsidR="007F4554" w:rsidRDefault="00067B84" w:rsidP="00941397">
      <w:pPr>
        <w:pStyle w:val="ListParagraph"/>
        <w:numPr>
          <w:ilvl w:val="5"/>
          <w:numId w:val="40"/>
        </w:numPr>
        <w:ind w:left="360" w:hanging="385"/>
      </w:pPr>
      <w:r>
        <w:t>Gambar</w:t>
      </w:r>
      <w:r w:rsidRPr="00067B84">
        <w:t xml:space="preserve"> </w:t>
      </w:r>
      <w:r>
        <w:t>teka-teki kedua</w:t>
      </w:r>
      <w:r w:rsidR="00581DB8">
        <w:t>;</w:t>
      </w:r>
    </w:p>
    <w:p w14:paraId="40455476" w14:textId="77777777" w:rsidR="007F4554" w:rsidRDefault="00067B84" w:rsidP="00941397">
      <w:pPr>
        <w:pStyle w:val="ListParagraph"/>
        <w:numPr>
          <w:ilvl w:val="5"/>
          <w:numId w:val="40"/>
        </w:numPr>
        <w:ind w:left="360" w:hanging="385"/>
      </w:pPr>
      <w:r>
        <w:t>Gambar</w:t>
      </w:r>
      <w:r w:rsidRPr="00067B84">
        <w:t xml:space="preserve"> </w:t>
      </w:r>
      <w:r>
        <w:t>teka-teki ketiga</w:t>
      </w:r>
      <w:r w:rsidR="007F4554">
        <w:t>; dan</w:t>
      </w:r>
    </w:p>
    <w:p w14:paraId="3EC5F69A" w14:textId="77777777" w:rsidR="00BE6B73" w:rsidRDefault="00067B84" w:rsidP="001C147B">
      <w:pPr>
        <w:pStyle w:val="ListParagraph"/>
        <w:numPr>
          <w:ilvl w:val="5"/>
          <w:numId w:val="40"/>
        </w:numPr>
        <w:ind w:left="360" w:hanging="385"/>
      </w:pPr>
      <w:r>
        <w:t>Gambar</w:t>
      </w:r>
      <w:r w:rsidRPr="00067B84">
        <w:t xml:space="preserve"> </w:t>
      </w:r>
      <w:r>
        <w:t>teka-teki keempat</w:t>
      </w:r>
      <w:r w:rsidR="005D6584">
        <w:t>.</w:t>
      </w:r>
    </w:p>
    <w:p w14:paraId="4B925394" w14:textId="77777777" w:rsidR="004B5433" w:rsidRDefault="007A478C" w:rsidP="004B5433">
      <w:pPr>
        <w:pStyle w:val="Heading3"/>
        <w:numPr>
          <w:ilvl w:val="2"/>
          <w:numId w:val="37"/>
        </w:numPr>
        <w:rPr>
          <w:rFonts w:eastAsia="MS Gothic"/>
          <w:lang w:val="en-US"/>
        </w:rPr>
      </w:pPr>
      <w:bookmarkStart w:id="199" w:name="_Toc396905559"/>
      <w:r>
        <w:rPr>
          <w:lang w:val="en-US"/>
        </w:rPr>
        <w:t xml:space="preserve">Perancangan </w:t>
      </w:r>
      <w:r w:rsidR="00732A31">
        <w:rPr>
          <w:rFonts w:eastAsia="MS Gothic"/>
          <w:lang w:val="en-US"/>
        </w:rPr>
        <w:t>D</w:t>
      </w:r>
      <w:r>
        <w:rPr>
          <w:rFonts w:eastAsia="MS Gothic"/>
        </w:rPr>
        <w:t xml:space="preserve">esain </w:t>
      </w:r>
      <w:r w:rsidR="00F047B7">
        <w:rPr>
          <w:rFonts w:eastAsia="MS Gothic"/>
          <w:lang w:val="en-US"/>
        </w:rPr>
        <w:t>Muatan</w:t>
      </w:r>
      <w:r>
        <w:rPr>
          <w:rFonts w:eastAsia="MS Gothic"/>
        </w:rPr>
        <w:t xml:space="preserve"> </w:t>
      </w:r>
      <w:r w:rsidR="00732A31">
        <w:rPr>
          <w:rFonts w:eastAsia="MS Gothic"/>
          <w:lang w:val="en-US"/>
        </w:rPr>
        <w:t>A</w:t>
      </w:r>
      <w:r>
        <w:rPr>
          <w:rFonts w:eastAsia="MS Gothic"/>
        </w:rPr>
        <w:t xml:space="preserve">ktivitas </w:t>
      </w:r>
      <w:r w:rsidR="00732A31">
        <w:rPr>
          <w:rFonts w:eastAsia="MS Gothic"/>
          <w:lang w:val="en-US"/>
        </w:rPr>
        <w:t>P</w:t>
      </w:r>
      <w:r>
        <w:rPr>
          <w:rFonts w:eastAsia="MS Gothic"/>
        </w:rPr>
        <w:t xml:space="preserve">embelajaran </w:t>
      </w:r>
      <w:r w:rsidR="00732A31">
        <w:rPr>
          <w:rFonts w:eastAsia="MS Gothic"/>
          <w:lang w:val="en-US"/>
        </w:rPr>
        <w:t>S</w:t>
      </w:r>
      <w:r>
        <w:rPr>
          <w:rFonts w:eastAsia="MS Gothic"/>
        </w:rPr>
        <w:t>iswa</w:t>
      </w:r>
      <w:bookmarkEnd w:id="199"/>
    </w:p>
    <w:p w14:paraId="479D223E" w14:textId="77777777" w:rsidR="001256C5" w:rsidRPr="001256C5" w:rsidRDefault="001256C5" w:rsidP="001256C5">
      <w:pPr>
        <w:ind w:firstLine="720"/>
        <w:rPr>
          <w:rFonts w:eastAsia="MS Gothic"/>
          <w:lang w:eastAsia="en-US"/>
        </w:rPr>
      </w:pPr>
      <w:r>
        <w:t xml:space="preserve">Pada subbab ini akan dijelaskan mengenai rancangan desain </w:t>
      </w:r>
      <w:r w:rsidR="00F047B7">
        <w:rPr>
          <w:lang w:val="en-GB" w:eastAsia="en-US"/>
        </w:rPr>
        <w:t xml:space="preserve">muatan </w:t>
      </w:r>
      <w:r>
        <w:t>aktivitas pembelajaran siswa yang terdiri dari aktivitas ba</w:t>
      </w:r>
      <w:r w:rsidR="00FD4234">
        <w:t>hasa, matematika, lingkungan, mandiri</w:t>
      </w:r>
      <w:r>
        <w:t>, dan sosial. Detail aktivitas pembelajaran siswa akan dijelaskan sebagai berikut:</w:t>
      </w:r>
    </w:p>
    <w:p w14:paraId="72377751" w14:textId="77777777" w:rsidR="00732A31" w:rsidRPr="00732A31" w:rsidRDefault="00732A31" w:rsidP="00941397">
      <w:pPr>
        <w:pStyle w:val="ListParagraph"/>
        <w:numPr>
          <w:ilvl w:val="2"/>
          <w:numId w:val="40"/>
        </w:numPr>
        <w:tabs>
          <w:tab w:val="left" w:pos="990"/>
        </w:tabs>
        <w:spacing w:before="240"/>
        <w:contextualSpacing w:val="0"/>
        <w:outlineLvl w:val="3"/>
        <w:rPr>
          <w:b/>
          <w:bCs/>
          <w:vanish/>
          <w:spacing w:val="5"/>
          <w:sz w:val="24"/>
          <w:szCs w:val="24"/>
          <w:lang w:val="id-ID"/>
        </w:rPr>
      </w:pPr>
    </w:p>
    <w:p w14:paraId="54E9539D" w14:textId="77777777" w:rsidR="00732A31" w:rsidRDefault="00F610F0" w:rsidP="00941397">
      <w:pPr>
        <w:pStyle w:val="Heading4"/>
        <w:numPr>
          <w:ilvl w:val="3"/>
          <w:numId w:val="40"/>
        </w:numPr>
        <w:tabs>
          <w:tab w:val="left" w:pos="990"/>
        </w:tabs>
        <w:spacing w:before="240"/>
        <w:ind w:left="720"/>
        <w:rPr>
          <w:lang w:val="en-US" w:eastAsia="en-US"/>
        </w:rPr>
      </w:pPr>
      <w:r w:rsidRPr="004D7FF4">
        <w:t xml:space="preserve">Desain </w:t>
      </w:r>
      <w:r w:rsidR="00F047B7">
        <w:rPr>
          <w:lang w:val="en-US"/>
        </w:rPr>
        <w:t>Muatan</w:t>
      </w:r>
      <w:r w:rsidRPr="004D7FF4">
        <w:t xml:space="preserve"> Aktivitas Belajar Bahasa</w:t>
      </w:r>
    </w:p>
    <w:p w14:paraId="16398B2D" w14:textId="77777777" w:rsidR="00732A31" w:rsidRDefault="001256C5" w:rsidP="004B5433">
      <w:pPr>
        <w:ind w:firstLine="720"/>
      </w:pPr>
      <w:r>
        <w:t>Desain aktivitas belajar bahasa terdir</w:t>
      </w:r>
      <w:r w:rsidR="00BB643D">
        <w:t>i</w:t>
      </w:r>
      <w:r>
        <w:t xml:space="preserve"> dari </w:t>
      </w:r>
      <w:r w:rsidR="00BB643D">
        <w:t>tebak huruf, tebak suku kata, tebak kata tanpa imbuhan, tebak kata dengan imbuhan, acak kata, cari kata,</w:t>
      </w:r>
      <w:r w:rsidR="00FD4234">
        <w:t xml:space="preserve"> dan</w:t>
      </w:r>
      <w:r w:rsidR="00BB643D">
        <w:t xml:space="preserve"> susun kata. Detail setiap aktivitas akan dijelaskan sebagai berikut:</w:t>
      </w:r>
    </w:p>
    <w:p w14:paraId="389CE85B" w14:textId="77777777" w:rsidR="001C147B" w:rsidRDefault="001C147B" w:rsidP="004B5433">
      <w:pPr>
        <w:ind w:firstLine="720"/>
      </w:pPr>
    </w:p>
    <w:p w14:paraId="768ACEEF" w14:textId="77777777" w:rsidR="005C4A92" w:rsidRDefault="001C147B" w:rsidP="005C4A92">
      <w:pPr>
        <w:keepNext/>
        <w:jc w:val="center"/>
      </w:pPr>
      <w:r w:rsidRPr="003F4340">
        <w:rPr>
          <w:noProof/>
          <w:lang w:eastAsia="en-US"/>
        </w:rPr>
        <w:drawing>
          <wp:inline distT="0" distB="0" distL="0" distR="0" wp14:anchorId="41A4883B" wp14:editId="600B1959">
            <wp:extent cx="1792224" cy="1674392"/>
            <wp:effectExtent l="0" t="0" r="0" b="2540"/>
            <wp:docPr id="453" name="Picture 453" descr="C:\Users\demit\Downloads\autis care aset\tebak huru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it\Downloads\autis care aset\tebak huruf.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95586" cy="1770959"/>
                    </a:xfrm>
                    <a:prstGeom prst="rect">
                      <a:avLst/>
                    </a:prstGeom>
                    <a:noFill/>
                    <a:ln>
                      <a:noFill/>
                    </a:ln>
                  </pic:spPr>
                </pic:pic>
              </a:graphicData>
            </a:graphic>
          </wp:inline>
        </w:drawing>
      </w:r>
    </w:p>
    <w:p w14:paraId="4631ABE6" w14:textId="77777777" w:rsidR="001C147B" w:rsidRDefault="005C4A92" w:rsidP="005C4A92">
      <w:pPr>
        <w:pStyle w:val="Caption"/>
      </w:pPr>
      <w:bookmarkStart w:id="200" w:name="_Ref396497803"/>
      <w:bookmarkStart w:id="201" w:name="_Toc396905637"/>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0</w:t>
      </w:r>
      <w:r w:rsidR="005514D2">
        <w:fldChar w:fldCharType="end"/>
      </w:r>
      <w:bookmarkEnd w:id="200"/>
      <w:r w:rsidRPr="005C4A92">
        <w:t xml:space="preserve"> </w:t>
      </w:r>
      <w:r>
        <w:t>Aktivitas Tebak Huruf</w:t>
      </w:r>
      <w:bookmarkEnd w:id="201"/>
    </w:p>
    <w:p w14:paraId="7A9C60CE" w14:textId="77777777" w:rsidR="0056513B" w:rsidRDefault="0056513B"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Tebak Huruf</w:t>
      </w:r>
    </w:p>
    <w:p w14:paraId="5C3ABF43" w14:textId="77777777" w:rsidR="00546776" w:rsidRPr="0056513B" w:rsidRDefault="005C4A92" w:rsidP="00F51ABD">
      <w:pPr>
        <w:ind w:firstLine="720"/>
      </w:pPr>
      <w:r>
        <w:fldChar w:fldCharType="begin"/>
      </w:r>
      <w:r>
        <w:instrText xml:space="preserve"> REF _Ref396497803 \h </w:instrText>
      </w:r>
      <w:r>
        <w:fldChar w:fldCharType="separate"/>
      </w:r>
      <w:r w:rsidR="002836B7">
        <w:t xml:space="preserve">Gambar </w:t>
      </w:r>
      <w:r w:rsidR="002836B7">
        <w:rPr>
          <w:noProof/>
        </w:rPr>
        <w:t>3</w:t>
      </w:r>
      <w:r w:rsidR="002836B7">
        <w:t>.</w:t>
      </w:r>
      <w:r w:rsidR="002836B7">
        <w:rPr>
          <w:noProof/>
        </w:rPr>
        <w:t>40</w:t>
      </w:r>
      <w:r>
        <w:fldChar w:fldCharType="end"/>
      </w:r>
      <w:r>
        <w:t xml:space="preserve"> </w:t>
      </w:r>
      <w:r w:rsidR="0056513B">
        <w:t xml:space="preserve">merupakan rancangan antarmuka </w:t>
      </w:r>
      <w:r w:rsidR="00636B98">
        <w:t>aktivitas belajar huruf</w:t>
      </w:r>
      <w:r w:rsidR="0056513B">
        <w:t xml:space="preserve">. Halaman ini menampilkan </w:t>
      </w:r>
      <w:r w:rsidR="00636B98">
        <w:t>permainan tebak huruf</w:t>
      </w:r>
      <w:r w:rsidR="00F51ABD">
        <w:t xml:space="preserve">. </w:t>
      </w:r>
      <w:r w:rsidR="00636B98" w:rsidRPr="003F4340">
        <w:t>Siswa akan diberi pertanyaan seperti: “Sentuh A”</w:t>
      </w:r>
      <w:r w:rsidR="00F974C1">
        <w:t>.</w:t>
      </w:r>
      <w:r w:rsidR="00F51ABD">
        <w:t xml:space="preserve"> </w:t>
      </w:r>
      <w:r w:rsidR="00636B98" w:rsidRPr="003F4340">
        <w:t>Modifikasi pertanyaan dapat berupa: “A, B, dan berikutnya?”</w:t>
      </w:r>
      <w:r w:rsidR="00F974C1">
        <w:t>.</w:t>
      </w:r>
    </w:p>
    <w:p w14:paraId="54C85411" w14:textId="77777777" w:rsidR="0056513B" w:rsidRDefault="0056513B"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sidR="002B286E">
        <w:rPr>
          <w:lang w:val="en-US"/>
        </w:rPr>
        <w:t>Tebak Suku Kata</w:t>
      </w:r>
    </w:p>
    <w:p w14:paraId="244DEB24" w14:textId="77777777" w:rsidR="00D30F85" w:rsidRDefault="005C4A92" w:rsidP="00F51ABD">
      <w:pPr>
        <w:ind w:firstLine="720"/>
      </w:pPr>
      <w:r>
        <w:fldChar w:fldCharType="begin"/>
      </w:r>
      <w:r>
        <w:instrText xml:space="preserve"> REF _Ref396497808 \h </w:instrText>
      </w:r>
      <w:r>
        <w:fldChar w:fldCharType="separate"/>
      </w:r>
      <w:r w:rsidR="002836B7">
        <w:t xml:space="preserve">Gambar </w:t>
      </w:r>
      <w:r w:rsidR="002836B7">
        <w:rPr>
          <w:noProof/>
        </w:rPr>
        <w:t>3</w:t>
      </w:r>
      <w:r w:rsidR="002836B7">
        <w:t>.</w:t>
      </w:r>
      <w:r w:rsidR="002836B7">
        <w:rPr>
          <w:noProof/>
        </w:rPr>
        <w:t>41</w:t>
      </w:r>
      <w:r>
        <w:fldChar w:fldCharType="end"/>
      </w:r>
      <w:r>
        <w:t xml:space="preserve"> </w:t>
      </w:r>
      <w:r w:rsidR="00636B98">
        <w:t>merupakan rancangan antarmuka aktivitas belajar suku kata. Halaman ini menampilkan permainan tebak suku kata.</w:t>
      </w:r>
      <w:r w:rsidR="00D30F85" w:rsidRPr="00D30F85">
        <w:t xml:space="preserve"> </w:t>
      </w:r>
      <w:r w:rsidR="00F51ABD">
        <w:t xml:space="preserve"> </w:t>
      </w:r>
      <w:r w:rsidR="00D30F85" w:rsidRPr="003F4340">
        <w:t>Siswa akan diberi pertanyaan seperti: “Sentuh MO”</w:t>
      </w:r>
      <w:r w:rsidR="00D30F85">
        <w:t>.</w:t>
      </w:r>
    </w:p>
    <w:p w14:paraId="5C428B2F" w14:textId="77777777" w:rsidR="00CD469F" w:rsidRDefault="00CD469F" w:rsidP="00F51ABD">
      <w:pPr>
        <w:ind w:firstLine="720"/>
      </w:pPr>
    </w:p>
    <w:p w14:paraId="7FE2725F" w14:textId="77777777" w:rsidR="005C4A92" w:rsidRDefault="00D92CCD" w:rsidP="005C4A92">
      <w:pPr>
        <w:keepNext/>
        <w:spacing w:before="120"/>
        <w:jc w:val="center"/>
      </w:pPr>
      <w:r w:rsidRPr="003F4340">
        <w:rPr>
          <w:noProof/>
          <w:lang w:eastAsia="en-US"/>
        </w:rPr>
        <w:drawing>
          <wp:inline distT="0" distB="0" distL="0" distR="0" wp14:anchorId="24D843F9" wp14:editId="17B47CBA">
            <wp:extent cx="1978311" cy="1645920"/>
            <wp:effectExtent l="0" t="0" r="3175" b="0"/>
            <wp:docPr id="457" name="Picture 457" descr="C:\Users\demit\Downloads\autis care aset\game\kata suku k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it\Downloads\autis care aset\game\kata suku kata.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20425" cy="1680958"/>
                    </a:xfrm>
                    <a:prstGeom prst="rect">
                      <a:avLst/>
                    </a:prstGeom>
                    <a:noFill/>
                    <a:ln>
                      <a:noFill/>
                    </a:ln>
                  </pic:spPr>
                </pic:pic>
              </a:graphicData>
            </a:graphic>
          </wp:inline>
        </w:drawing>
      </w:r>
    </w:p>
    <w:p w14:paraId="2D4AA0B9" w14:textId="77777777" w:rsidR="0076094D" w:rsidRPr="005C4A92" w:rsidRDefault="005C4A92" w:rsidP="005C4A92">
      <w:pPr>
        <w:pStyle w:val="Caption"/>
      </w:pPr>
      <w:bookmarkStart w:id="202" w:name="_Ref396497808"/>
      <w:bookmarkStart w:id="203" w:name="_Toc396905638"/>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1</w:t>
      </w:r>
      <w:r w:rsidR="005514D2">
        <w:fldChar w:fldCharType="end"/>
      </w:r>
      <w:bookmarkEnd w:id="202"/>
      <w:r w:rsidRPr="005C4A92">
        <w:rPr>
          <w:b w:val="0"/>
          <w:szCs w:val="20"/>
        </w:rPr>
        <w:t xml:space="preserve"> </w:t>
      </w:r>
      <w:r w:rsidRPr="005C4A92">
        <w:rPr>
          <w:szCs w:val="20"/>
        </w:rPr>
        <w:t>Aktivitas Tebak Suku Kata</w:t>
      </w:r>
      <w:bookmarkEnd w:id="203"/>
    </w:p>
    <w:p w14:paraId="23049693" w14:textId="77777777" w:rsidR="001C147B" w:rsidRPr="00640BE8" w:rsidRDefault="001C147B" w:rsidP="00D30F85">
      <w:pPr>
        <w:jc w:val="center"/>
        <w:rPr>
          <w:b/>
        </w:rPr>
      </w:pPr>
    </w:p>
    <w:p w14:paraId="0211562E" w14:textId="77777777" w:rsidR="005C4A92" w:rsidRDefault="00F51ABD" w:rsidP="005C4A92">
      <w:pPr>
        <w:keepNext/>
        <w:jc w:val="center"/>
      </w:pPr>
      <w:r w:rsidRPr="003F4340">
        <w:rPr>
          <w:noProof/>
          <w:lang w:eastAsia="en-US"/>
        </w:rPr>
        <w:drawing>
          <wp:inline distT="0" distB="0" distL="0" distR="0" wp14:anchorId="0221BA2D" wp14:editId="62EFF237">
            <wp:extent cx="2022265" cy="1682496"/>
            <wp:effectExtent l="0" t="0" r="0" b="0"/>
            <wp:docPr id="458" name="Picture 458" descr="C:\Users\demit\Downloads\autis care aset\game\kata non-konson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mit\Downloads\autis care aset\game\kata non-konsonan.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39177" cy="1696567"/>
                    </a:xfrm>
                    <a:prstGeom prst="rect">
                      <a:avLst/>
                    </a:prstGeom>
                    <a:noFill/>
                    <a:ln>
                      <a:noFill/>
                    </a:ln>
                  </pic:spPr>
                </pic:pic>
              </a:graphicData>
            </a:graphic>
          </wp:inline>
        </w:drawing>
      </w:r>
    </w:p>
    <w:p w14:paraId="6E23CED7" w14:textId="77777777" w:rsidR="00F51ABD" w:rsidRDefault="005C4A92" w:rsidP="005C4A92">
      <w:pPr>
        <w:pStyle w:val="Caption"/>
      </w:pPr>
      <w:bookmarkStart w:id="204" w:name="_Ref396497809"/>
      <w:bookmarkStart w:id="205" w:name="_Toc396905639"/>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2</w:t>
      </w:r>
      <w:r w:rsidR="005514D2">
        <w:fldChar w:fldCharType="end"/>
      </w:r>
      <w:bookmarkEnd w:id="204"/>
      <w:r w:rsidRPr="005C4A92">
        <w:t xml:space="preserve"> </w:t>
      </w:r>
      <w:r>
        <w:t>Aktivitas Tebak Kata Tanpa Imbuhan</w:t>
      </w:r>
      <w:bookmarkEnd w:id="205"/>
    </w:p>
    <w:p w14:paraId="6EC30DC8" w14:textId="77777777" w:rsidR="0056513B" w:rsidRDefault="0056513B"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sidR="002B286E">
        <w:rPr>
          <w:lang w:val="en-US"/>
        </w:rPr>
        <w:t>Tebak Kata Tanpa Imbuhan</w:t>
      </w:r>
    </w:p>
    <w:p w14:paraId="4BF4B65B" w14:textId="77777777" w:rsidR="0076094D" w:rsidRPr="003F4340" w:rsidRDefault="005C4A92" w:rsidP="00F51ABD">
      <w:pPr>
        <w:ind w:firstLine="720"/>
      </w:pPr>
      <w:r>
        <w:fldChar w:fldCharType="begin"/>
      </w:r>
      <w:r>
        <w:instrText xml:space="preserve"> REF _Ref396497809 \h </w:instrText>
      </w:r>
      <w:r>
        <w:fldChar w:fldCharType="separate"/>
      </w:r>
      <w:r w:rsidR="002836B7">
        <w:t xml:space="preserve">Gambar </w:t>
      </w:r>
      <w:r w:rsidR="002836B7">
        <w:rPr>
          <w:noProof/>
        </w:rPr>
        <w:t>3</w:t>
      </w:r>
      <w:r w:rsidR="002836B7">
        <w:t>.</w:t>
      </w:r>
      <w:r w:rsidR="002836B7">
        <w:rPr>
          <w:noProof/>
        </w:rPr>
        <w:t>42</w:t>
      </w:r>
      <w:r>
        <w:fldChar w:fldCharType="end"/>
      </w:r>
      <w:r>
        <w:t xml:space="preserve"> </w:t>
      </w:r>
      <w:r w:rsidR="00636B98">
        <w:t>merupakan rancangan antarmuka aktivitas belajar kata tanpa imbuhan. Halaman ini menampilkan permainan tebak kata tanpa imbuhan.</w:t>
      </w:r>
      <w:r w:rsidR="00F51ABD">
        <w:t xml:space="preserve"> </w:t>
      </w:r>
      <w:r w:rsidR="0076094D" w:rsidRPr="003F4340">
        <w:t>Siswa akan diberi pertanyaan seperti: “Sentuh MOMO”</w:t>
      </w:r>
      <w:r w:rsidR="00F974C1">
        <w:t>.</w:t>
      </w:r>
    </w:p>
    <w:p w14:paraId="06048EEA" w14:textId="77777777" w:rsidR="0056513B" w:rsidRDefault="0056513B"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sidR="002B286E">
        <w:rPr>
          <w:lang w:val="en-US"/>
        </w:rPr>
        <w:t>Tebak Kata dengan Imbuhan</w:t>
      </w:r>
    </w:p>
    <w:p w14:paraId="77EB4FEA" w14:textId="77777777" w:rsidR="00D30F85" w:rsidRDefault="005C4A92" w:rsidP="00F51ABD">
      <w:pPr>
        <w:ind w:firstLine="720"/>
      </w:pPr>
      <w:r>
        <w:fldChar w:fldCharType="begin"/>
      </w:r>
      <w:r>
        <w:instrText xml:space="preserve"> REF _Ref396497807 \h </w:instrText>
      </w:r>
      <w:r>
        <w:fldChar w:fldCharType="separate"/>
      </w:r>
      <w:r w:rsidR="002836B7">
        <w:t xml:space="preserve">Gambar </w:t>
      </w:r>
      <w:r w:rsidR="002836B7">
        <w:rPr>
          <w:noProof/>
        </w:rPr>
        <w:t>3</w:t>
      </w:r>
      <w:r w:rsidR="002836B7">
        <w:t>.</w:t>
      </w:r>
      <w:r w:rsidR="002836B7">
        <w:rPr>
          <w:noProof/>
        </w:rPr>
        <w:t>43</w:t>
      </w:r>
      <w:r>
        <w:fldChar w:fldCharType="end"/>
      </w:r>
      <w:r>
        <w:t xml:space="preserve"> </w:t>
      </w:r>
      <w:r w:rsidR="00636B98">
        <w:t>merupakan rancangan antarmuka aktivitas belajar kata dengan imbuhan. Halaman ini menampilkan permainan tebak kata dengan imbuhan.</w:t>
      </w:r>
      <w:r w:rsidR="00F51ABD">
        <w:t xml:space="preserve"> </w:t>
      </w:r>
      <w:r w:rsidR="00D30F85" w:rsidRPr="003F4340">
        <w:t>Siswa akan diberi pertanyaan seperti: “Sentuh MOBIL”</w:t>
      </w:r>
      <w:r w:rsidR="00D30F85">
        <w:t>.</w:t>
      </w:r>
    </w:p>
    <w:p w14:paraId="1965CAF5" w14:textId="77777777" w:rsidR="00D30F85" w:rsidRPr="0076094D" w:rsidRDefault="00D30F85" w:rsidP="00D30F85"/>
    <w:p w14:paraId="7127D1B9" w14:textId="77777777" w:rsidR="005C4A92" w:rsidRDefault="00F51ABD" w:rsidP="005C4A92">
      <w:pPr>
        <w:keepNext/>
        <w:jc w:val="center"/>
      </w:pPr>
      <w:r w:rsidRPr="003F4340">
        <w:rPr>
          <w:noProof/>
          <w:lang w:eastAsia="en-US"/>
        </w:rPr>
        <w:drawing>
          <wp:inline distT="0" distB="0" distL="0" distR="0" wp14:anchorId="2A2C05B8" wp14:editId="75E4373C">
            <wp:extent cx="1679363" cy="1397204"/>
            <wp:effectExtent l="0" t="0" r="0" b="0"/>
            <wp:docPr id="459" name="Picture 459" descr="C:\Users\demit\Downloads\autis care aset\game\kata konson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mit\Downloads\autis care aset\game\kata konsonan.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12814" cy="1425035"/>
                    </a:xfrm>
                    <a:prstGeom prst="rect">
                      <a:avLst/>
                    </a:prstGeom>
                    <a:noFill/>
                    <a:ln>
                      <a:noFill/>
                    </a:ln>
                  </pic:spPr>
                </pic:pic>
              </a:graphicData>
            </a:graphic>
          </wp:inline>
        </w:drawing>
      </w:r>
    </w:p>
    <w:p w14:paraId="1FA5934E" w14:textId="77777777" w:rsidR="00F51ABD" w:rsidRDefault="005C4A92" w:rsidP="005C4A92">
      <w:pPr>
        <w:pStyle w:val="Caption"/>
      </w:pPr>
      <w:bookmarkStart w:id="206" w:name="_Ref396497807"/>
      <w:bookmarkStart w:id="207" w:name="_Toc396905640"/>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3</w:t>
      </w:r>
      <w:r w:rsidR="005514D2">
        <w:fldChar w:fldCharType="end"/>
      </w:r>
      <w:bookmarkEnd w:id="206"/>
      <w:r w:rsidRPr="005C4A92">
        <w:t xml:space="preserve"> </w:t>
      </w:r>
      <w:r>
        <w:t>Aktivitas Tebak Kata dengan Imbuhan</w:t>
      </w:r>
      <w:bookmarkEnd w:id="207"/>
    </w:p>
    <w:p w14:paraId="2E10DCCC" w14:textId="77777777" w:rsidR="00D30F85" w:rsidRPr="00D30F85" w:rsidRDefault="00D30F85" w:rsidP="00D30F85"/>
    <w:p w14:paraId="57F34032" w14:textId="77777777" w:rsidR="005C4A92" w:rsidRDefault="00D30F85" w:rsidP="005C4A92">
      <w:pPr>
        <w:keepNext/>
        <w:jc w:val="center"/>
      </w:pPr>
      <w:r w:rsidRPr="003F4340">
        <w:rPr>
          <w:noProof/>
          <w:lang w:eastAsia="en-US"/>
        </w:rPr>
        <w:drawing>
          <wp:inline distT="0" distB="0" distL="0" distR="0" wp14:anchorId="4F27FF5E" wp14:editId="4C7C9BAE">
            <wp:extent cx="1683448" cy="1572768"/>
            <wp:effectExtent l="0" t="0" r="0" b="8890"/>
            <wp:docPr id="460" name="Picture 460" descr="C:\Users\demit\Downloads\autis care aset\acak k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mit\Downloads\autis care aset\acak kata.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21814" cy="1608611"/>
                    </a:xfrm>
                    <a:prstGeom prst="rect">
                      <a:avLst/>
                    </a:prstGeom>
                    <a:noFill/>
                    <a:ln>
                      <a:noFill/>
                    </a:ln>
                  </pic:spPr>
                </pic:pic>
              </a:graphicData>
            </a:graphic>
          </wp:inline>
        </w:drawing>
      </w:r>
    </w:p>
    <w:p w14:paraId="29F29FF2" w14:textId="77777777" w:rsidR="00D30F85" w:rsidRDefault="005C4A92" w:rsidP="005C4A92">
      <w:pPr>
        <w:pStyle w:val="Caption"/>
      </w:pPr>
      <w:bookmarkStart w:id="208" w:name="_Ref396497806"/>
      <w:bookmarkStart w:id="209" w:name="_Toc396905641"/>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4</w:t>
      </w:r>
      <w:r w:rsidR="005514D2">
        <w:fldChar w:fldCharType="end"/>
      </w:r>
      <w:bookmarkEnd w:id="208"/>
      <w:r w:rsidRPr="005C4A92">
        <w:t xml:space="preserve"> </w:t>
      </w:r>
      <w:r>
        <w:t>Aktivitas Acak Kata</w:t>
      </w:r>
      <w:bookmarkEnd w:id="209"/>
    </w:p>
    <w:p w14:paraId="5BEEE253" w14:textId="77777777" w:rsidR="0056513B" w:rsidRDefault="0056513B"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sidR="002B286E">
        <w:rPr>
          <w:lang w:val="en-US"/>
        </w:rPr>
        <w:t>Acak Kata</w:t>
      </w:r>
    </w:p>
    <w:p w14:paraId="766D7B11" w14:textId="77777777" w:rsidR="0076094D" w:rsidRPr="003F4340" w:rsidRDefault="005C4A92" w:rsidP="00F51ABD">
      <w:pPr>
        <w:ind w:firstLine="720"/>
      </w:pPr>
      <w:r>
        <w:fldChar w:fldCharType="begin"/>
      </w:r>
      <w:r>
        <w:instrText xml:space="preserve"> REF _Ref396497806 \h </w:instrText>
      </w:r>
      <w:r>
        <w:fldChar w:fldCharType="separate"/>
      </w:r>
      <w:r w:rsidR="002836B7">
        <w:t xml:space="preserve">Gambar </w:t>
      </w:r>
      <w:r w:rsidR="002836B7">
        <w:rPr>
          <w:noProof/>
        </w:rPr>
        <w:t>3</w:t>
      </w:r>
      <w:r w:rsidR="002836B7">
        <w:t>.</w:t>
      </w:r>
      <w:r w:rsidR="002836B7">
        <w:rPr>
          <w:noProof/>
        </w:rPr>
        <w:t>44</w:t>
      </w:r>
      <w:r>
        <w:fldChar w:fldCharType="end"/>
      </w:r>
      <w:r>
        <w:t xml:space="preserve"> </w:t>
      </w:r>
      <w:r w:rsidR="00636B98">
        <w:t>merupakan rancangan antarmuka aktivitas belajar kata. Halaman ini menampilkan permainan acak kata.</w:t>
      </w:r>
      <w:r w:rsidR="00F51ABD">
        <w:t xml:space="preserve"> </w:t>
      </w:r>
      <w:r w:rsidR="0076094D" w:rsidRPr="003F4340">
        <w:t>Siswa akan diberi pertanyaan seperti berikut: “Sentuh meja”</w:t>
      </w:r>
      <w:r w:rsidR="00F974C1">
        <w:t>.</w:t>
      </w:r>
    </w:p>
    <w:p w14:paraId="6117311C" w14:textId="77777777" w:rsidR="0056513B" w:rsidRDefault="0056513B"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sidR="002B286E">
        <w:rPr>
          <w:lang w:val="en-US"/>
        </w:rPr>
        <w:t>Cari Kata</w:t>
      </w:r>
    </w:p>
    <w:p w14:paraId="51C3FBC7" w14:textId="77777777" w:rsidR="00D30F85" w:rsidRPr="0076094D" w:rsidRDefault="005C4A92" w:rsidP="00F51ABD">
      <w:pPr>
        <w:ind w:firstLine="720"/>
      </w:pPr>
      <w:r>
        <w:fldChar w:fldCharType="begin"/>
      </w:r>
      <w:r>
        <w:instrText xml:space="preserve"> REF _Ref396497804 \h </w:instrText>
      </w:r>
      <w:r>
        <w:fldChar w:fldCharType="separate"/>
      </w:r>
      <w:r w:rsidR="002836B7">
        <w:t xml:space="preserve">Gambar </w:t>
      </w:r>
      <w:r w:rsidR="002836B7">
        <w:rPr>
          <w:noProof/>
        </w:rPr>
        <w:t>3</w:t>
      </w:r>
      <w:r w:rsidR="002836B7">
        <w:t>.</w:t>
      </w:r>
      <w:r w:rsidR="002836B7">
        <w:rPr>
          <w:noProof/>
        </w:rPr>
        <w:t>45</w:t>
      </w:r>
      <w:r>
        <w:fldChar w:fldCharType="end"/>
      </w:r>
      <w:r>
        <w:t xml:space="preserve"> </w:t>
      </w:r>
      <w:r w:rsidR="00636B98">
        <w:t>merupakan rancangan antarmuka aktivitas belajar kata. Halaman ini menampilkan permainan cari kata.</w:t>
      </w:r>
      <w:r w:rsidR="00F51ABD">
        <w:t xml:space="preserve"> </w:t>
      </w:r>
      <w:r w:rsidR="00D30F85" w:rsidRPr="003F4340">
        <w:t>Siswa akan diberi pertanyaan seperti berikut: “Sentu</w:t>
      </w:r>
      <w:r w:rsidR="00D30F85">
        <w:t>h bola”.</w:t>
      </w:r>
    </w:p>
    <w:p w14:paraId="669EDDC1" w14:textId="77777777" w:rsidR="0076094D" w:rsidRDefault="0076094D" w:rsidP="0056513B">
      <w:pPr>
        <w:ind w:firstLine="720"/>
      </w:pPr>
    </w:p>
    <w:p w14:paraId="77AE147E" w14:textId="77777777" w:rsidR="005C4A92" w:rsidRDefault="00D92CCD" w:rsidP="005C4A92">
      <w:pPr>
        <w:keepNext/>
        <w:jc w:val="center"/>
      </w:pPr>
      <w:r w:rsidRPr="003F4340">
        <w:rPr>
          <w:noProof/>
          <w:lang w:eastAsia="en-US"/>
        </w:rPr>
        <w:drawing>
          <wp:inline distT="0" distB="0" distL="0" distR="0" wp14:anchorId="636D3694" wp14:editId="6FD3B9D5">
            <wp:extent cx="1968525" cy="1850746"/>
            <wp:effectExtent l="0" t="0" r="0" b="0"/>
            <wp:docPr id="463" name="Picture 463" descr="C:\Users\demit\Downloads\autis care aset\cari k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mit\Downloads\autis care aset\cari kata.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021878" cy="1900907"/>
                    </a:xfrm>
                    <a:prstGeom prst="rect">
                      <a:avLst/>
                    </a:prstGeom>
                    <a:noFill/>
                    <a:ln>
                      <a:noFill/>
                    </a:ln>
                  </pic:spPr>
                </pic:pic>
              </a:graphicData>
            </a:graphic>
          </wp:inline>
        </w:drawing>
      </w:r>
    </w:p>
    <w:p w14:paraId="6C552EBD" w14:textId="77777777" w:rsidR="0076094D" w:rsidRDefault="005C4A92" w:rsidP="005C4A92">
      <w:pPr>
        <w:pStyle w:val="Caption"/>
      </w:pPr>
      <w:bookmarkStart w:id="210" w:name="_Ref396497804"/>
      <w:bookmarkStart w:id="211" w:name="_Toc396905642"/>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5</w:t>
      </w:r>
      <w:r w:rsidR="005514D2">
        <w:fldChar w:fldCharType="end"/>
      </w:r>
      <w:bookmarkEnd w:id="210"/>
      <w:r w:rsidRPr="005C4A92">
        <w:t xml:space="preserve"> </w:t>
      </w:r>
      <w:r>
        <w:t>Aktivitas Cari Kata</w:t>
      </w:r>
      <w:bookmarkEnd w:id="211"/>
    </w:p>
    <w:p w14:paraId="1AEF0A5D" w14:textId="77777777" w:rsidR="001C147B" w:rsidRPr="001C147B" w:rsidRDefault="001C147B" w:rsidP="001C147B"/>
    <w:p w14:paraId="5F6D5572" w14:textId="77777777" w:rsidR="005C4A92" w:rsidRDefault="00D30F85" w:rsidP="005C4A92">
      <w:pPr>
        <w:keepNext/>
        <w:jc w:val="center"/>
      </w:pPr>
      <w:r>
        <w:rPr>
          <w:noProof/>
          <w:lang w:eastAsia="en-US"/>
        </w:rPr>
        <w:drawing>
          <wp:inline distT="0" distB="0" distL="0" distR="0" wp14:anchorId="288D1A10" wp14:editId="482DB10D">
            <wp:extent cx="1982419" cy="1648010"/>
            <wp:effectExtent l="0" t="0" r="0" b="0"/>
            <wp:docPr id="32" name="Picture 32" descr="D:\TA\autis care aset\game\kata susu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A\autis care aset\game\kata susun.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985712" cy="1650748"/>
                    </a:xfrm>
                    <a:prstGeom prst="rect">
                      <a:avLst/>
                    </a:prstGeom>
                    <a:noFill/>
                    <a:ln>
                      <a:noFill/>
                    </a:ln>
                  </pic:spPr>
                </pic:pic>
              </a:graphicData>
            </a:graphic>
          </wp:inline>
        </w:drawing>
      </w:r>
    </w:p>
    <w:p w14:paraId="0073D115" w14:textId="77777777" w:rsidR="00D30F85" w:rsidRDefault="005C4A92" w:rsidP="005C4A92">
      <w:pPr>
        <w:pStyle w:val="Caption"/>
      </w:pPr>
      <w:bookmarkStart w:id="212" w:name="_Ref396497805"/>
      <w:bookmarkStart w:id="213" w:name="_Toc396905643"/>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6</w:t>
      </w:r>
      <w:r w:rsidR="005514D2">
        <w:fldChar w:fldCharType="end"/>
      </w:r>
      <w:bookmarkEnd w:id="212"/>
      <w:r w:rsidRPr="005C4A92">
        <w:t xml:space="preserve"> </w:t>
      </w:r>
      <w:r>
        <w:t>Aktivitas Susun Kata</w:t>
      </w:r>
      <w:bookmarkEnd w:id="213"/>
    </w:p>
    <w:p w14:paraId="7628BDDC" w14:textId="77777777" w:rsidR="0056513B" w:rsidRDefault="0056513B" w:rsidP="00941397">
      <w:pPr>
        <w:pStyle w:val="Heading4"/>
        <w:numPr>
          <w:ilvl w:val="4"/>
          <w:numId w:val="40"/>
        </w:numPr>
        <w:tabs>
          <w:tab w:val="left" w:pos="1170"/>
        </w:tabs>
        <w:spacing w:before="240"/>
        <w:ind w:left="1080"/>
        <w:rPr>
          <w:lang w:val="en-US" w:eastAsia="en-US"/>
        </w:rPr>
      </w:pPr>
      <w:r w:rsidRPr="004D7FF4">
        <w:lastRenderedPageBreak/>
        <w:t xml:space="preserve">Desain </w:t>
      </w:r>
      <w:r w:rsidR="00F047B7">
        <w:rPr>
          <w:lang w:val="en-US"/>
        </w:rPr>
        <w:t>Muatan</w:t>
      </w:r>
      <w:r w:rsidR="00F047B7" w:rsidRPr="004D7FF4">
        <w:t xml:space="preserve"> </w:t>
      </w:r>
      <w:r w:rsidRPr="004D7FF4">
        <w:t xml:space="preserve">Aktivitas </w:t>
      </w:r>
      <w:r w:rsidR="002B286E">
        <w:rPr>
          <w:lang w:val="en-US"/>
        </w:rPr>
        <w:t>Susun Kata</w:t>
      </w:r>
    </w:p>
    <w:p w14:paraId="140899B6" w14:textId="77777777" w:rsidR="0076094D" w:rsidRPr="00F51ABD" w:rsidRDefault="005C4A92" w:rsidP="00F51ABD">
      <w:pPr>
        <w:ind w:firstLine="720"/>
      </w:pPr>
      <w:r>
        <w:fldChar w:fldCharType="begin"/>
      </w:r>
      <w:r>
        <w:instrText xml:space="preserve"> REF _Ref396497805 \h </w:instrText>
      </w:r>
      <w:r>
        <w:fldChar w:fldCharType="separate"/>
      </w:r>
      <w:r w:rsidR="002836B7">
        <w:t xml:space="preserve">Gambar </w:t>
      </w:r>
      <w:r w:rsidR="002836B7">
        <w:rPr>
          <w:noProof/>
        </w:rPr>
        <w:t>3</w:t>
      </w:r>
      <w:r w:rsidR="002836B7">
        <w:t>.</w:t>
      </w:r>
      <w:r w:rsidR="002836B7">
        <w:rPr>
          <w:noProof/>
        </w:rPr>
        <w:t>46</w:t>
      </w:r>
      <w:r>
        <w:fldChar w:fldCharType="end"/>
      </w:r>
      <w:r>
        <w:t xml:space="preserve"> </w:t>
      </w:r>
      <w:r w:rsidR="00636B98">
        <w:t>merupakan rancangan antarmuka aktivitas belajar kalimat. Halaman ini menampilkan permainan susun kata.</w:t>
      </w:r>
      <w:r w:rsidR="00F51ABD">
        <w:t xml:space="preserve"> </w:t>
      </w:r>
      <w:r w:rsidR="0076094D" w:rsidRPr="003F4340">
        <w:t xml:space="preserve">Siswa akan diberi pertanyaan seperti berikut: “Susun kalimat </w:t>
      </w:r>
      <w:r w:rsidR="00AC783E">
        <w:t>saya ingin makan</w:t>
      </w:r>
      <w:r w:rsidR="0076094D" w:rsidRPr="003F4340">
        <w:t>”</w:t>
      </w:r>
      <w:r w:rsidR="00F974C1">
        <w:t>.</w:t>
      </w:r>
    </w:p>
    <w:p w14:paraId="28FD92A4" w14:textId="77777777" w:rsidR="00F610F0" w:rsidRDefault="00F610F0" w:rsidP="00941397">
      <w:pPr>
        <w:pStyle w:val="Heading4"/>
        <w:numPr>
          <w:ilvl w:val="3"/>
          <w:numId w:val="40"/>
        </w:numPr>
        <w:tabs>
          <w:tab w:val="left" w:pos="990"/>
        </w:tabs>
        <w:spacing w:before="240"/>
        <w:ind w:left="720"/>
        <w:rPr>
          <w:lang w:val="en-US" w:eastAsia="en-US"/>
        </w:rPr>
      </w:pPr>
      <w:r w:rsidRPr="004D7FF4">
        <w:t xml:space="preserve">Desain </w:t>
      </w:r>
      <w:r w:rsidR="00F047B7">
        <w:rPr>
          <w:lang w:val="en-US"/>
        </w:rPr>
        <w:t>Muatan</w:t>
      </w:r>
      <w:r w:rsidR="00F047B7" w:rsidRPr="004D7FF4">
        <w:t xml:space="preserve"> </w:t>
      </w:r>
      <w:r w:rsidRPr="004D7FF4">
        <w:t xml:space="preserve">Aktivitas Belajar </w:t>
      </w:r>
      <w:r>
        <w:rPr>
          <w:lang w:val="en-US"/>
        </w:rPr>
        <w:t>Matematika</w:t>
      </w:r>
    </w:p>
    <w:p w14:paraId="22EF67E9" w14:textId="77777777" w:rsidR="00F610F0" w:rsidRDefault="00FD4234" w:rsidP="00F610F0">
      <w:pPr>
        <w:ind w:firstLine="720"/>
      </w:pPr>
      <w:r>
        <w:t>Desain aktivitas belajar bahasa terdiri dari tebak angka, tebak bentuk atau warna, berhitung dengan jawaban gambar, berhitung dengan jawaban angka, penjumlahan dengan jawaban gambar, penjumlahan dengan jawaban angka, tebak hari, tebak bulan, dan tebak jam. Detail setiap aktivitas akan dijelaskan sebagai berikut:</w:t>
      </w:r>
    </w:p>
    <w:p w14:paraId="55721050"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Pr>
          <w:lang w:val="en-US"/>
        </w:rPr>
        <w:t>Tebak Angka</w:t>
      </w:r>
    </w:p>
    <w:p w14:paraId="13E8AF85" w14:textId="77777777" w:rsidR="00F51ABD" w:rsidRPr="00F974C1" w:rsidRDefault="00996E09" w:rsidP="00F51ABD">
      <w:pPr>
        <w:ind w:firstLine="720"/>
      </w:pPr>
      <w:r>
        <w:fldChar w:fldCharType="begin"/>
      </w:r>
      <w:r>
        <w:instrText xml:space="preserve"> REF _Ref396497810 \h </w:instrText>
      </w:r>
      <w:r>
        <w:fldChar w:fldCharType="separate"/>
      </w:r>
      <w:r w:rsidR="002836B7">
        <w:t xml:space="preserve">Gambar </w:t>
      </w:r>
      <w:r w:rsidR="002836B7">
        <w:rPr>
          <w:noProof/>
        </w:rPr>
        <w:t>3</w:t>
      </w:r>
      <w:r w:rsidR="002836B7">
        <w:t>.</w:t>
      </w:r>
      <w:r w:rsidR="002836B7">
        <w:rPr>
          <w:noProof/>
        </w:rPr>
        <w:t>47</w:t>
      </w:r>
      <w:r>
        <w:fldChar w:fldCharType="end"/>
      </w:r>
      <w:r>
        <w:t xml:space="preserve"> </w:t>
      </w:r>
      <w:r w:rsidR="00EE2687">
        <w:t>merupakan rancangan antarmuka aktivitas belajar angka. Halaman ini menampilkan permainan tebak angka</w:t>
      </w:r>
      <w:r w:rsidR="00F51ABD">
        <w:t xml:space="preserve">. </w:t>
      </w:r>
      <w:r w:rsidR="00F51ABD" w:rsidRPr="003F4340">
        <w:t xml:space="preserve">Siswa akan diberi pertanyaan seperti: “Sentuh </w:t>
      </w:r>
      <w:r w:rsidR="00F51ABD">
        <w:t>3</w:t>
      </w:r>
      <w:r w:rsidR="00F51ABD" w:rsidRPr="003F4340">
        <w:t>”</w:t>
      </w:r>
      <w:r w:rsidR="00F51ABD">
        <w:t xml:space="preserve">. </w:t>
      </w:r>
      <w:r w:rsidR="00F51ABD" w:rsidRPr="003F4340">
        <w:t>Modifikasi pertanyaan dapat berupa: “1, 2, dan berikutnya?”</w:t>
      </w:r>
      <w:r w:rsidR="00F51ABD">
        <w:t>.</w:t>
      </w:r>
    </w:p>
    <w:p w14:paraId="60A24EB7" w14:textId="77777777" w:rsidR="00EE2687" w:rsidRDefault="00EE2687" w:rsidP="00F51ABD">
      <w:pPr>
        <w:ind w:firstLine="720"/>
      </w:pPr>
    </w:p>
    <w:p w14:paraId="4DB2B4AC" w14:textId="77777777" w:rsidR="00996E09" w:rsidRDefault="00EE2687" w:rsidP="00996E09">
      <w:pPr>
        <w:keepNext/>
        <w:jc w:val="center"/>
      </w:pPr>
      <w:r w:rsidRPr="003F4340">
        <w:rPr>
          <w:noProof/>
          <w:lang w:eastAsia="en-US"/>
        </w:rPr>
        <w:drawing>
          <wp:inline distT="0" distB="0" distL="0" distR="0" wp14:anchorId="1BEE2660" wp14:editId="1A4304DF">
            <wp:extent cx="2545690" cy="2115780"/>
            <wp:effectExtent l="0" t="0" r="7620" b="0"/>
            <wp:docPr id="464" name="Picture 464" descr="C:\Users\demit\Downloads\autis care aset\game\angka teb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mit\Downloads\autis care aset\game\angka tebak.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11071" cy="2336344"/>
                    </a:xfrm>
                    <a:prstGeom prst="rect">
                      <a:avLst/>
                    </a:prstGeom>
                    <a:noFill/>
                    <a:ln>
                      <a:noFill/>
                    </a:ln>
                  </pic:spPr>
                </pic:pic>
              </a:graphicData>
            </a:graphic>
          </wp:inline>
        </w:drawing>
      </w:r>
    </w:p>
    <w:p w14:paraId="5BC9FD6E" w14:textId="77777777" w:rsidR="00EE2687" w:rsidRDefault="00996E09" w:rsidP="00996E09">
      <w:pPr>
        <w:pStyle w:val="Caption"/>
      </w:pPr>
      <w:bookmarkStart w:id="214" w:name="_Ref396497810"/>
      <w:bookmarkStart w:id="215" w:name="_Toc396905644"/>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7</w:t>
      </w:r>
      <w:r w:rsidR="005514D2">
        <w:fldChar w:fldCharType="end"/>
      </w:r>
      <w:bookmarkEnd w:id="214"/>
      <w:r w:rsidRPr="00996E09">
        <w:t xml:space="preserve"> </w:t>
      </w:r>
      <w:r>
        <w:t>Aktivitas Tebak Angka</w:t>
      </w:r>
      <w:bookmarkEnd w:id="215"/>
    </w:p>
    <w:p w14:paraId="6F0C41B8"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Tebak Bentuk atau Warna</w:t>
      </w:r>
    </w:p>
    <w:p w14:paraId="44422B1A" w14:textId="77777777" w:rsidR="00F974C1" w:rsidRDefault="00996E09" w:rsidP="00F51ABD">
      <w:pPr>
        <w:ind w:firstLine="720"/>
      </w:pPr>
      <w:r>
        <w:fldChar w:fldCharType="begin"/>
      </w:r>
      <w:r>
        <w:instrText xml:space="preserve"> REF _Ref396497811 \h </w:instrText>
      </w:r>
      <w:r>
        <w:fldChar w:fldCharType="separate"/>
      </w:r>
      <w:r w:rsidR="002836B7">
        <w:t xml:space="preserve">Gambar </w:t>
      </w:r>
      <w:r w:rsidR="002836B7">
        <w:rPr>
          <w:noProof/>
        </w:rPr>
        <w:t>3</w:t>
      </w:r>
      <w:r w:rsidR="002836B7">
        <w:t>.</w:t>
      </w:r>
      <w:r w:rsidR="002836B7">
        <w:rPr>
          <w:noProof/>
        </w:rPr>
        <w:t>48</w:t>
      </w:r>
      <w:r>
        <w:fldChar w:fldCharType="end"/>
      </w:r>
      <w:r>
        <w:t xml:space="preserve"> </w:t>
      </w:r>
      <w:r w:rsidR="00EE2687">
        <w:t>merupakan rancangan antarmuka aktivitas belajar bentuk atau warna. Halaman ini menampilkan permainan tebak bentuk atau warna</w:t>
      </w:r>
      <w:r w:rsidR="00F51ABD">
        <w:t xml:space="preserve">. </w:t>
      </w:r>
      <w:r w:rsidR="00F974C1" w:rsidRPr="003F4340">
        <w:t>Siswa akan diberi pertanyaan seperti: “Sentuh lingkaran”</w:t>
      </w:r>
      <w:r w:rsidR="00F51ABD">
        <w:t xml:space="preserve"> (untuk bentuk). </w:t>
      </w:r>
      <w:r w:rsidR="00F974C1" w:rsidRPr="003F4340">
        <w:t>Siswa akan diberi pertanyaan seperti: “Sentuh hitam”</w:t>
      </w:r>
      <w:r w:rsidR="00F974C1">
        <w:t xml:space="preserve"> (untuk warna).</w:t>
      </w:r>
    </w:p>
    <w:p w14:paraId="397C56A4" w14:textId="77777777" w:rsidR="00D30F85" w:rsidRDefault="00D30F85" w:rsidP="00F974C1"/>
    <w:p w14:paraId="7214B561" w14:textId="77777777" w:rsidR="00996E09" w:rsidRDefault="00D30F85" w:rsidP="00996E09">
      <w:pPr>
        <w:keepNext/>
        <w:jc w:val="center"/>
      </w:pPr>
      <w:r w:rsidRPr="003F4340">
        <w:rPr>
          <w:noProof/>
          <w:lang w:eastAsia="en-US"/>
        </w:rPr>
        <w:drawing>
          <wp:inline distT="0" distB="0" distL="0" distR="0" wp14:anchorId="181EAA3E" wp14:editId="6B75CE15">
            <wp:extent cx="2306020" cy="1916582"/>
            <wp:effectExtent l="0" t="0" r="0" b="7620"/>
            <wp:docPr id="465" name="Picture 465" descr="C:\Users\demit\Downloads\autis care aset\game\angka bentuk teb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mit\Downloads\autis care aset\game\angka bentuk tebak.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30641" cy="2186382"/>
                    </a:xfrm>
                    <a:prstGeom prst="rect">
                      <a:avLst/>
                    </a:prstGeom>
                    <a:noFill/>
                    <a:ln>
                      <a:noFill/>
                    </a:ln>
                  </pic:spPr>
                </pic:pic>
              </a:graphicData>
            </a:graphic>
          </wp:inline>
        </w:drawing>
      </w:r>
    </w:p>
    <w:p w14:paraId="1F7F4858" w14:textId="77777777" w:rsidR="00D30F85" w:rsidRDefault="00996E09" w:rsidP="00996E09">
      <w:pPr>
        <w:pStyle w:val="Caption"/>
      </w:pPr>
      <w:bookmarkStart w:id="216" w:name="_Ref396497811"/>
      <w:bookmarkStart w:id="217" w:name="_Toc396905645"/>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8</w:t>
      </w:r>
      <w:r w:rsidR="005514D2">
        <w:fldChar w:fldCharType="end"/>
      </w:r>
      <w:bookmarkEnd w:id="216"/>
      <w:r w:rsidRPr="00996E09">
        <w:t xml:space="preserve"> </w:t>
      </w:r>
      <w:r>
        <w:t>Aktivitas Tebak Bentuk atau Warna</w:t>
      </w:r>
      <w:bookmarkEnd w:id="217"/>
    </w:p>
    <w:p w14:paraId="7107266A" w14:textId="77777777" w:rsidR="00D30F85" w:rsidRPr="00F974C1" w:rsidRDefault="00D30F85" w:rsidP="00F974C1"/>
    <w:p w14:paraId="3A59B787" w14:textId="77777777" w:rsidR="00996E09" w:rsidRDefault="00F51ABD" w:rsidP="00996E09">
      <w:pPr>
        <w:keepNext/>
        <w:jc w:val="center"/>
      </w:pPr>
      <w:r>
        <w:rPr>
          <w:noProof/>
          <w:lang w:eastAsia="en-US"/>
        </w:rPr>
        <w:drawing>
          <wp:inline distT="0" distB="0" distL="0" distR="0" wp14:anchorId="216FF95C" wp14:editId="5FBE1077">
            <wp:extent cx="2311604" cy="1921668"/>
            <wp:effectExtent l="0" t="0" r="0" b="2540"/>
            <wp:docPr id="33" name="Picture 33" descr="D:\TA\autis care aset\game\angka hitu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A\autis care aset\game\angka hitung2.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328544" cy="1935751"/>
                    </a:xfrm>
                    <a:prstGeom prst="rect">
                      <a:avLst/>
                    </a:prstGeom>
                    <a:noFill/>
                    <a:ln>
                      <a:noFill/>
                    </a:ln>
                  </pic:spPr>
                </pic:pic>
              </a:graphicData>
            </a:graphic>
          </wp:inline>
        </w:drawing>
      </w:r>
    </w:p>
    <w:p w14:paraId="1EE29C2C" w14:textId="77777777" w:rsidR="00F51ABD" w:rsidRDefault="00996E09" w:rsidP="00996E09">
      <w:pPr>
        <w:pStyle w:val="Caption"/>
      </w:pPr>
      <w:bookmarkStart w:id="218" w:name="_Ref396497812"/>
      <w:bookmarkStart w:id="219" w:name="_Toc396905646"/>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9</w:t>
      </w:r>
      <w:r w:rsidR="005514D2">
        <w:fldChar w:fldCharType="end"/>
      </w:r>
      <w:bookmarkEnd w:id="218"/>
      <w:r w:rsidRPr="00996E09">
        <w:t xml:space="preserve"> </w:t>
      </w:r>
      <w:r>
        <w:t>Aktivitas Berhitung dengan Jawaban Gambar</w:t>
      </w:r>
      <w:bookmarkEnd w:id="219"/>
    </w:p>
    <w:p w14:paraId="768E0D90"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Berhitung dengan Jawaban Gambar</w:t>
      </w:r>
    </w:p>
    <w:p w14:paraId="42AB3563" w14:textId="77777777" w:rsidR="005E11FA" w:rsidRPr="005E11FA" w:rsidRDefault="00996E09" w:rsidP="00F51ABD">
      <w:pPr>
        <w:ind w:firstLine="720"/>
      </w:pPr>
      <w:r>
        <w:fldChar w:fldCharType="begin"/>
      </w:r>
      <w:r>
        <w:instrText xml:space="preserve"> REF _Ref396497812 \h </w:instrText>
      </w:r>
      <w:r>
        <w:fldChar w:fldCharType="separate"/>
      </w:r>
      <w:r w:rsidR="002836B7">
        <w:t xml:space="preserve">Gambar </w:t>
      </w:r>
      <w:r w:rsidR="002836B7">
        <w:rPr>
          <w:noProof/>
        </w:rPr>
        <w:t>3</w:t>
      </w:r>
      <w:r w:rsidR="002836B7">
        <w:t>.</w:t>
      </w:r>
      <w:r w:rsidR="002836B7">
        <w:rPr>
          <w:noProof/>
        </w:rPr>
        <w:t>49</w:t>
      </w:r>
      <w:r>
        <w:fldChar w:fldCharType="end"/>
      </w:r>
      <w:r>
        <w:t xml:space="preserve"> </w:t>
      </w:r>
      <w:r w:rsidR="00EE2687">
        <w:t>merupakan rancangan antarmuka aktivitas belajar berhitung. Halaman ini menampilkan permainan berhitung dengan jawaban gambar</w:t>
      </w:r>
      <w:r w:rsidR="00F51ABD">
        <w:t xml:space="preserve">. </w:t>
      </w:r>
      <w:r w:rsidR="005E11FA" w:rsidRPr="003F4340">
        <w:t>Siswa akan diberi pertanyaan seperti: “</w:t>
      </w:r>
      <w:r w:rsidR="00F974C1">
        <w:t>Sentuh bola 3</w:t>
      </w:r>
      <w:r w:rsidR="005E11FA" w:rsidRPr="003F4340">
        <w:t>?”</w:t>
      </w:r>
      <w:r w:rsidR="005E11FA">
        <w:t>.</w:t>
      </w:r>
    </w:p>
    <w:p w14:paraId="3D2BFC58"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Pr>
          <w:lang w:val="en-US"/>
        </w:rPr>
        <w:t>Berhitung dengan Jawaban Angka</w:t>
      </w:r>
    </w:p>
    <w:p w14:paraId="5B7C8C97" w14:textId="77777777" w:rsidR="00F51ABD" w:rsidRPr="005E11FA" w:rsidRDefault="00996E09" w:rsidP="00F51ABD">
      <w:pPr>
        <w:ind w:firstLine="720"/>
      </w:pPr>
      <w:r>
        <w:fldChar w:fldCharType="begin"/>
      </w:r>
      <w:r>
        <w:instrText xml:space="preserve"> REF _Ref396497813 \h </w:instrText>
      </w:r>
      <w:r>
        <w:fldChar w:fldCharType="separate"/>
      </w:r>
      <w:r w:rsidR="002836B7">
        <w:t xml:space="preserve">Gambar </w:t>
      </w:r>
      <w:r w:rsidR="002836B7">
        <w:rPr>
          <w:noProof/>
        </w:rPr>
        <w:t>3</w:t>
      </w:r>
      <w:r w:rsidR="002836B7">
        <w:t>.</w:t>
      </w:r>
      <w:r w:rsidR="002836B7">
        <w:rPr>
          <w:noProof/>
        </w:rPr>
        <w:t>50</w:t>
      </w:r>
      <w:r>
        <w:fldChar w:fldCharType="end"/>
      </w:r>
      <w:r>
        <w:t xml:space="preserve"> </w:t>
      </w:r>
      <w:r w:rsidR="00EE2687">
        <w:t>merupakan rancangan antarmuka aktivitas belajar berhitung. Halaman ini menampilkan permainan berhitung dengan jawaban angka</w:t>
      </w:r>
      <w:r w:rsidR="002B286E">
        <w:t>.</w:t>
      </w:r>
      <w:r w:rsidR="00F51ABD">
        <w:t xml:space="preserve"> </w:t>
      </w:r>
      <w:r w:rsidR="00F51ABD" w:rsidRPr="003F4340">
        <w:t>Siswa akan diberi pertanyaan seperti: “</w:t>
      </w:r>
      <w:r w:rsidR="00F51ABD">
        <w:t>hitung ikan</w:t>
      </w:r>
      <w:r w:rsidR="00F51ABD" w:rsidRPr="003F4340">
        <w:t>?”</w:t>
      </w:r>
      <w:r w:rsidR="00F51ABD">
        <w:t>.</w:t>
      </w:r>
    </w:p>
    <w:p w14:paraId="542A67C7" w14:textId="77777777" w:rsidR="005E11FA" w:rsidRDefault="005E11FA" w:rsidP="002B286E">
      <w:pPr>
        <w:ind w:firstLine="720"/>
      </w:pPr>
    </w:p>
    <w:p w14:paraId="79DC1ED9" w14:textId="77777777" w:rsidR="00996E09" w:rsidRDefault="00EE2687" w:rsidP="00996E09">
      <w:pPr>
        <w:keepNext/>
        <w:jc w:val="center"/>
      </w:pPr>
      <w:r w:rsidRPr="003F4340">
        <w:rPr>
          <w:noProof/>
          <w:lang w:eastAsia="en-US"/>
        </w:rPr>
        <w:drawing>
          <wp:inline distT="0" distB="0" distL="0" distR="0" wp14:anchorId="198AA177" wp14:editId="76610BD9">
            <wp:extent cx="1762963" cy="1465237"/>
            <wp:effectExtent l="0" t="0" r="8890" b="1905"/>
            <wp:docPr id="469" name="Picture 469" descr="C:\Users\demit\Downloads\autis care aset\game\angka hit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mit\Downloads\autis care aset\game\angka hitung.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41581" cy="1530578"/>
                    </a:xfrm>
                    <a:prstGeom prst="rect">
                      <a:avLst/>
                    </a:prstGeom>
                    <a:noFill/>
                    <a:ln>
                      <a:noFill/>
                    </a:ln>
                  </pic:spPr>
                </pic:pic>
              </a:graphicData>
            </a:graphic>
          </wp:inline>
        </w:drawing>
      </w:r>
    </w:p>
    <w:p w14:paraId="0C9857B5" w14:textId="77777777" w:rsidR="005E11FA" w:rsidRDefault="00996E09" w:rsidP="00996E09">
      <w:pPr>
        <w:pStyle w:val="Caption"/>
      </w:pPr>
      <w:bookmarkStart w:id="220" w:name="_Ref396497813"/>
      <w:bookmarkStart w:id="221" w:name="_Toc396905647"/>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0</w:t>
      </w:r>
      <w:r w:rsidR="005514D2">
        <w:fldChar w:fldCharType="end"/>
      </w:r>
      <w:bookmarkEnd w:id="220"/>
      <w:r w:rsidRPr="00996E09">
        <w:t xml:space="preserve"> </w:t>
      </w:r>
      <w:r>
        <w:t>Aktivitas Berhitung dengan Jawaban Angka</w:t>
      </w:r>
      <w:bookmarkEnd w:id="221"/>
    </w:p>
    <w:p w14:paraId="4B696B62" w14:textId="77777777" w:rsidR="001C147B" w:rsidRPr="001C147B" w:rsidRDefault="001C147B" w:rsidP="001C147B"/>
    <w:p w14:paraId="26496406" w14:textId="77777777" w:rsidR="00996E09" w:rsidRDefault="00F51ABD" w:rsidP="00996E09">
      <w:pPr>
        <w:keepNext/>
        <w:jc w:val="center"/>
      </w:pPr>
      <w:r w:rsidRPr="003F4340">
        <w:rPr>
          <w:noProof/>
          <w:lang w:eastAsia="en-US"/>
        </w:rPr>
        <w:drawing>
          <wp:inline distT="0" distB="0" distL="0" distR="0" wp14:anchorId="041077D3" wp14:editId="06D19406">
            <wp:extent cx="1784868" cy="1484986"/>
            <wp:effectExtent l="0" t="0" r="6350" b="1270"/>
            <wp:docPr id="470" name="Picture 470" descr="C:\Users\demit\Downloads\autis care aset\game\angka jumlah be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mit\Downloads\autis care aset\game\angka jumlah benda.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02246" cy="1499444"/>
                    </a:xfrm>
                    <a:prstGeom prst="rect">
                      <a:avLst/>
                    </a:prstGeom>
                    <a:noFill/>
                    <a:ln>
                      <a:noFill/>
                    </a:ln>
                  </pic:spPr>
                </pic:pic>
              </a:graphicData>
            </a:graphic>
          </wp:inline>
        </w:drawing>
      </w:r>
    </w:p>
    <w:p w14:paraId="688EF05A" w14:textId="77777777" w:rsidR="00F51ABD" w:rsidRDefault="00996E09" w:rsidP="00996E09">
      <w:pPr>
        <w:pStyle w:val="Caption"/>
      </w:pPr>
      <w:bookmarkStart w:id="222" w:name="_Ref396497814"/>
      <w:bookmarkStart w:id="223" w:name="_Toc396905648"/>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1</w:t>
      </w:r>
      <w:r w:rsidR="005514D2">
        <w:fldChar w:fldCharType="end"/>
      </w:r>
      <w:bookmarkEnd w:id="222"/>
      <w:r w:rsidRPr="00996E09">
        <w:t xml:space="preserve"> </w:t>
      </w:r>
      <w:r>
        <w:t>Aktivitas Penjumlahan dengan Jawaban Gambar</w:t>
      </w:r>
      <w:bookmarkEnd w:id="223"/>
    </w:p>
    <w:p w14:paraId="4EA7930C"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Penjumlahan dengan Jawaban Gambar</w:t>
      </w:r>
    </w:p>
    <w:p w14:paraId="0DC111D9" w14:textId="77777777" w:rsidR="005E11FA" w:rsidRPr="005E11FA" w:rsidRDefault="00996E09" w:rsidP="00F51ABD">
      <w:pPr>
        <w:ind w:firstLine="720"/>
      </w:pPr>
      <w:r>
        <w:fldChar w:fldCharType="begin"/>
      </w:r>
      <w:r>
        <w:instrText xml:space="preserve"> REF _Ref396497814 \h </w:instrText>
      </w:r>
      <w:r>
        <w:fldChar w:fldCharType="separate"/>
      </w:r>
      <w:r w:rsidR="002836B7">
        <w:t xml:space="preserve">Gambar </w:t>
      </w:r>
      <w:r w:rsidR="002836B7">
        <w:rPr>
          <w:noProof/>
        </w:rPr>
        <w:t>3</w:t>
      </w:r>
      <w:r w:rsidR="002836B7">
        <w:t>.</w:t>
      </w:r>
      <w:r w:rsidR="002836B7">
        <w:rPr>
          <w:noProof/>
        </w:rPr>
        <w:t>51</w:t>
      </w:r>
      <w:r>
        <w:fldChar w:fldCharType="end"/>
      </w:r>
      <w:r>
        <w:t xml:space="preserve"> </w:t>
      </w:r>
      <w:r w:rsidR="00EE2687">
        <w:t>merupakan rancangan antarmuka aktivitas belajar penjumlahan. Halaman ini menampilkan permainan penjumlahan dengan jawaban gambar</w:t>
      </w:r>
      <w:r w:rsidR="00F51ABD">
        <w:t xml:space="preserve">. </w:t>
      </w:r>
      <w:r w:rsidR="005E11FA" w:rsidRPr="003F4340">
        <w:t>Siswa akan diberi pertanyaan seperti: “</w:t>
      </w:r>
      <w:r w:rsidR="005E11FA">
        <w:t>jumlahkan</w:t>
      </w:r>
      <w:r w:rsidR="00123143">
        <w:t xml:space="preserve"> bola</w:t>
      </w:r>
      <w:r w:rsidR="005E11FA" w:rsidRPr="003F4340">
        <w:t>”</w:t>
      </w:r>
      <w:r w:rsidR="005E11FA">
        <w:t>.</w:t>
      </w:r>
    </w:p>
    <w:p w14:paraId="42D6672E"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Pr>
          <w:lang w:val="en-US"/>
        </w:rPr>
        <w:t>Berhitung dengan Jawaban Angka</w:t>
      </w:r>
    </w:p>
    <w:p w14:paraId="36413624" w14:textId="77777777" w:rsidR="005E11FA" w:rsidRDefault="00996E09" w:rsidP="00F51ABD">
      <w:pPr>
        <w:ind w:firstLine="720"/>
      </w:pPr>
      <w:r>
        <w:fldChar w:fldCharType="begin"/>
      </w:r>
      <w:r>
        <w:instrText xml:space="preserve"> REF _Ref396497815 \h </w:instrText>
      </w:r>
      <w:r>
        <w:fldChar w:fldCharType="separate"/>
      </w:r>
      <w:r w:rsidR="002836B7">
        <w:t xml:space="preserve">Gambar </w:t>
      </w:r>
      <w:r w:rsidR="002836B7">
        <w:rPr>
          <w:noProof/>
        </w:rPr>
        <w:t>3</w:t>
      </w:r>
      <w:r w:rsidR="002836B7">
        <w:t>.</w:t>
      </w:r>
      <w:r w:rsidR="002836B7">
        <w:rPr>
          <w:noProof/>
        </w:rPr>
        <w:t>52</w:t>
      </w:r>
      <w:r>
        <w:fldChar w:fldCharType="end"/>
      </w:r>
      <w:r>
        <w:t xml:space="preserve"> </w:t>
      </w:r>
      <w:r w:rsidR="00EE2687">
        <w:t>merupakan rancangan antarmuka aktivitas belajar penjumlahan. Halaman ini menampilkan permainan penjumlahan dengan jawaban angka</w:t>
      </w:r>
      <w:r w:rsidR="00F51ABD">
        <w:t xml:space="preserve">. </w:t>
      </w:r>
      <w:r w:rsidR="005E11FA" w:rsidRPr="003F4340">
        <w:t>Siswa akan diberi pertanyaan seperti: “</w:t>
      </w:r>
      <w:r w:rsidR="005E11FA">
        <w:t>jumlahkan</w:t>
      </w:r>
      <w:r w:rsidR="00123143">
        <w:t xml:space="preserve"> bola</w:t>
      </w:r>
      <w:r w:rsidR="005E11FA" w:rsidRPr="003F4340">
        <w:t>”</w:t>
      </w:r>
      <w:r w:rsidR="005E11FA">
        <w:t>.</w:t>
      </w:r>
    </w:p>
    <w:p w14:paraId="7EC6C22A" w14:textId="77777777" w:rsidR="00F51ABD" w:rsidRDefault="00F51ABD" w:rsidP="00F51ABD">
      <w:pPr>
        <w:ind w:firstLine="720"/>
      </w:pPr>
    </w:p>
    <w:p w14:paraId="2A13C337" w14:textId="77777777" w:rsidR="00996E09" w:rsidRDefault="00F51ABD" w:rsidP="00996E09">
      <w:pPr>
        <w:keepNext/>
        <w:jc w:val="center"/>
      </w:pPr>
      <w:r>
        <w:rPr>
          <w:noProof/>
          <w:lang w:eastAsia="en-US"/>
        </w:rPr>
        <w:drawing>
          <wp:inline distT="0" distB="0" distL="0" distR="0" wp14:anchorId="312870C3" wp14:editId="777AC6B9">
            <wp:extent cx="1762964" cy="1465576"/>
            <wp:effectExtent l="0" t="0" r="8890" b="1905"/>
            <wp:docPr id="472" name="Picture 472" descr="D:\TA\autis care aset\game\angka jumla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D:\TA\autis care aset\game\angka jumlah2.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76534" cy="1476857"/>
                    </a:xfrm>
                    <a:prstGeom prst="rect">
                      <a:avLst/>
                    </a:prstGeom>
                    <a:noFill/>
                    <a:ln>
                      <a:noFill/>
                    </a:ln>
                  </pic:spPr>
                </pic:pic>
              </a:graphicData>
            </a:graphic>
          </wp:inline>
        </w:drawing>
      </w:r>
    </w:p>
    <w:p w14:paraId="5334D57E" w14:textId="77777777" w:rsidR="00F51ABD" w:rsidRDefault="00996E09" w:rsidP="00996E09">
      <w:pPr>
        <w:pStyle w:val="Caption"/>
      </w:pPr>
      <w:bookmarkStart w:id="224" w:name="_Ref396497815"/>
      <w:bookmarkStart w:id="225" w:name="_Toc396905649"/>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2</w:t>
      </w:r>
      <w:r w:rsidR="005514D2">
        <w:fldChar w:fldCharType="end"/>
      </w:r>
      <w:bookmarkEnd w:id="224"/>
      <w:r w:rsidRPr="00996E09">
        <w:t xml:space="preserve"> </w:t>
      </w:r>
      <w:r>
        <w:t>Aktivitas Penjumlahan dengan Jawaban Angka</w:t>
      </w:r>
      <w:bookmarkEnd w:id="225"/>
    </w:p>
    <w:p w14:paraId="2CEF2BAD" w14:textId="77777777" w:rsidR="00F51ABD" w:rsidRPr="005E11FA" w:rsidRDefault="00F51ABD" w:rsidP="00F51ABD">
      <w:pPr>
        <w:ind w:firstLine="720"/>
      </w:pPr>
    </w:p>
    <w:p w14:paraId="6E6B4AB6" w14:textId="77777777" w:rsidR="00996E09" w:rsidRDefault="00F51ABD" w:rsidP="00996E09">
      <w:pPr>
        <w:keepNext/>
        <w:jc w:val="center"/>
      </w:pPr>
      <w:r w:rsidRPr="003F4340">
        <w:rPr>
          <w:noProof/>
          <w:lang w:eastAsia="en-US"/>
        </w:rPr>
        <w:drawing>
          <wp:inline distT="0" distB="0" distL="0" distR="0" wp14:anchorId="3C2697E6" wp14:editId="2F9E3397">
            <wp:extent cx="1769123" cy="1470356"/>
            <wp:effectExtent l="0" t="0" r="2540" b="0"/>
            <wp:docPr id="475" name="Picture 475" descr="C:\Users\demit\Downloads\autis care aset\game\angka hari teb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mit\Downloads\autis care aset\game\angka hari tebak.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60940" cy="1546667"/>
                    </a:xfrm>
                    <a:prstGeom prst="rect">
                      <a:avLst/>
                    </a:prstGeom>
                    <a:noFill/>
                    <a:ln>
                      <a:noFill/>
                    </a:ln>
                  </pic:spPr>
                </pic:pic>
              </a:graphicData>
            </a:graphic>
          </wp:inline>
        </w:drawing>
      </w:r>
    </w:p>
    <w:p w14:paraId="251E112B" w14:textId="77777777" w:rsidR="00F51ABD" w:rsidRDefault="00996E09" w:rsidP="00996E09">
      <w:pPr>
        <w:pStyle w:val="Caption"/>
      </w:pPr>
      <w:bookmarkStart w:id="226" w:name="_Ref396497816"/>
      <w:bookmarkStart w:id="227" w:name="_Toc396905650"/>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3</w:t>
      </w:r>
      <w:r w:rsidR="005514D2">
        <w:fldChar w:fldCharType="end"/>
      </w:r>
      <w:bookmarkEnd w:id="226"/>
      <w:r w:rsidRPr="00996E09">
        <w:t xml:space="preserve"> </w:t>
      </w:r>
      <w:r>
        <w:t>Aktivitas Tebak Hari</w:t>
      </w:r>
      <w:bookmarkEnd w:id="227"/>
    </w:p>
    <w:p w14:paraId="0D856B93"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Tebak Hari</w:t>
      </w:r>
    </w:p>
    <w:p w14:paraId="527CAEC8" w14:textId="77777777" w:rsidR="005E11FA" w:rsidRPr="005E11FA" w:rsidRDefault="00996E09" w:rsidP="00F51ABD">
      <w:pPr>
        <w:ind w:firstLine="720"/>
      </w:pPr>
      <w:r>
        <w:fldChar w:fldCharType="begin"/>
      </w:r>
      <w:r>
        <w:instrText xml:space="preserve"> REF _Ref396497816 \h </w:instrText>
      </w:r>
      <w:r>
        <w:fldChar w:fldCharType="separate"/>
      </w:r>
      <w:r w:rsidR="002836B7">
        <w:t xml:space="preserve">Gambar </w:t>
      </w:r>
      <w:r w:rsidR="002836B7">
        <w:rPr>
          <w:noProof/>
        </w:rPr>
        <w:t>3</w:t>
      </w:r>
      <w:r w:rsidR="002836B7">
        <w:t>.</w:t>
      </w:r>
      <w:r w:rsidR="002836B7">
        <w:rPr>
          <w:noProof/>
        </w:rPr>
        <w:t>53</w:t>
      </w:r>
      <w:r>
        <w:fldChar w:fldCharType="end"/>
      </w:r>
      <w:r>
        <w:t xml:space="preserve"> </w:t>
      </w:r>
      <w:r w:rsidR="00EE2687">
        <w:t>merupakan rancangan antarmuka aktivitas belajar hari. Halaman ini menampilkan permainan tebak hari</w:t>
      </w:r>
      <w:r w:rsidR="00F51ABD">
        <w:t xml:space="preserve">. </w:t>
      </w:r>
      <w:r w:rsidR="005E11FA" w:rsidRPr="003F4340">
        <w:t>Siswa akan diberi pertanyaan seperti: “Sentuh senin”</w:t>
      </w:r>
      <w:r w:rsidR="005E11FA">
        <w:t>.</w:t>
      </w:r>
      <w:r w:rsidR="00F51ABD">
        <w:t xml:space="preserve"> </w:t>
      </w:r>
      <w:r w:rsidR="005E11FA" w:rsidRPr="003F4340">
        <w:t>Modifikasi pertanyaan dapat berupa: “senin, selasa, dan berikutnya?”</w:t>
      </w:r>
      <w:r w:rsidR="005E11FA">
        <w:t>.</w:t>
      </w:r>
    </w:p>
    <w:p w14:paraId="144A1A55"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Pr>
          <w:lang w:val="en-US"/>
        </w:rPr>
        <w:t>Tebak Bulan</w:t>
      </w:r>
    </w:p>
    <w:p w14:paraId="79E0E307" w14:textId="77777777" w:rsidR="005E11FA" w:rsidRDefault="00996E09" w:rsidP="00F51ABD">
      <w:pPr>
        <w:ind w:firstLine="720"/>
      </w:pPr>
      <w:r>
        <w:fldChar w:fldCharType="begin"/>
      </w:r>
      <w:r>
        <w:instrText xml:space="preserve"> REF _Ref396497817 \h </w:instrText>
      </w:r>
      <w:r>
        <w:fldChar w:fldCharType="separate"/>
      </w:r>
      <w:r w:rsidR="002836B7">
        <w:t xml:space="preserve">Gambar </w:t>
      </w:r>
      <w:r w:rsidR="002836B7">
        <w:rPr>
          <w:noProof/>
        </w:rPr>
        <w:t>3</w:t>
      </w:r>
      <w:r w:rsidR="002836B7">
        <w:t>.</w:t>
      </w:r>
      <w:r w:rsidR="002836B7">
        <w:rPr>
          <w:noProof/>
        </w:rPr>
        <w:t>54</w:t>
      </w:r>
      <w:r>
        <w:fldChar w:fldCharType="end"/>
      </w:r>
      <w:r>
        <w:t xml:space="preserve"> </w:t>
      </w:r>
      <w:r w:rsidR="00EE2687">
        <w:t>merupakan rancangan antarmuka aktivitas belajar bulan. Halaman ini menampilkan permainan tebak bulan</w:t>
      </w:r>
      <w:r w:rsidR="00F51ABD">
        <w:t xml:space="preserve">. </w:t>
      </w:r>
      <w:r w:rsidR="005E11FA" w:rsidRPr="003F4340">
        <w:t>Siswa akan diberi pertanyaan seperti: “Sentuh april”</w:t>
      </w:r>
      <w:r w:rsidR="005E11FA">
        <w:t>.</w:t>
      </w:r>
      <w:r w:rsidR="005E11FA" w:rsidRPr="003F4340">
        <w:t xml:space="preserve"> Modifikasi pertanyaan dapat berupa: “januari, februari, dan berikutnya?”</w:t>
      </w:r>
      <w:r w:rsidR="005E11FA">
        <w:t>.</w:t>
      </w:r>
    </w:p>
    <w:p w14:paraId="43726D91" w14:textId="77777777" w:rsidR="00F51ABD" w:rsidRDefault="00F51ABD" w:rsidP="00F51ABD">
      <w:pPr>
        <w:ind w:firstLine="720"/>
      </w:pPr>
    </w:p>
    <w:p w14:paraId="17E22E6B" w14:textId="77777777" w:rsidR="00996E09" w:rsidRDefault="00F51ABD" w:rsidP="00996E09">
      <w:pPr>
        <w:keepNext/>
        <w:jc w:val="center"/>
      </w:pPr>
      <w:r w:rsidRPr="003F4340">
        <w:rPr>
          <w:noProof/>
          <w:lang w:eastAsia="en-US"/>
        </w:rPr>
        <w:drawing>
          <wp:inline distT="0" distB="0" distL="0" distR="0" wp14:anchorId="632DE3F2" wp14:editId="728EAEAD">
            <wp:extent cx="1975104" cy="1641551"/>
            <wp:effectExtent l="0" t="0" r="6350" b="0"/>
            <wp:docPr id="476" name="Picture 476" descr="C:\Users\demit\Downloads\autis care aset\game\angka bulan teb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mit\Downloads\autis care aset\game\angka bulan tebak.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070251" cy="1720630"/>
                    </a:xfrm>
                    <a:prstGeom prst="rect">
                      <a:avLst/>
                    </a:prstGeom>
                    <a:noFill/>
                    <a:ln>
                      <a:noFill/>
                    </a:ln>
                  </pic:spPr>
                </pic:pic>
              </a:graphicData>
            </a:graphic>
          </wp:inline>
        </w:drawing>
      </w:r>
    </w:p>
    <w:p w14:paraId="5B1B7112" w14:textId="77777777" w:rsidR="00F51ABD" w:rsidRDefault="00996E09" w:rsidP="00996E09">
      <w:pPr>
        <w:pStyle w:val="Caption"/>
      </w:pPr>
      <w:bookmarkStart w:id="228" w:name="_Ref396497817"/>
      <w:bookmarkStart w:id="229" w:name="_Toc396905651"/>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4</w:t>
      </w:r>
      <w:r w:rsidR="005514D2">
        <w:fldChar w:fldCharType="end"/>
      </w:r>
      <w:bookmarkEnd w:id="228"/>
      <w:r w:rsidRPr="00996E09">
        <w:t xml:space="preserve"> </w:t>
      </w:r>
      <w:r>
        <w:t>Aktivitas Tebak Bulan</w:t>
      </w:r>
      <w:bookmarkEnd w:id="229"/>
    </w:p>
    <w:p w14:paraId="46CDB434" w14:textId="77777777" w:rsidR="00F51ABD" w:rsidRPr="005E11FA" w:rsidRDefault="00F51ABD" w:rsidP="00F51ABD">
      <w:pPr>
        <w:ind w:firstLine="720"/>
      </w:pPr>
    </w:p>
    <w:p w14:paraId="5C87019C" w14:textId="77777777" w:rsidR="00996E09" w:rsidRDefault="00F51ABD" w:rsidP="00996E09">
      <w:pPr>
        <w:keepNext/>
        <w:jc w:val="center"/>
      </w:pPr>
      <w:r w:rsidRPr="003F4340">
        <w:rPr>
          <w:noProof/>
          <w:lang w:eastAsia="en-US"/>
        </w:rPr>
        <w:drawing>
          <wp:inline distT="0" distB="0" distL="0" distR="0" wp14:anchorId="66D01509" wp14:editId="57C3F394">
            <wp:extent cx="1982419" cy="1649343"/>
            <wp:effectExtent l="0" t="0" r="0" b="8255"/>
            <wp:docPr id="478" name="Picture 478" descr="C:\Users\demit\Downloads\autis care aset\game\angka jam analog teb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mit\Downloads\autis care aset\game\angka jam analog tebak.jp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011657" cy="1673668"/>
                    </a:xfrm>
                    <a:prstGeom prst="rect">
                      <a:avLst/>
                    </a:prstGeom>
                    <a:noFill/>
                    <a:ln>
                      <a:noFill/>
                    </a:ln>
                  </pic:spPr>
                </pic:pic>
              </a:graphicData>
            </a:graphic>
          </wp:inline>
        </w:drawing>
      </w:r>
    </w:p>
    <w:p w14:paraId="4255ABE4" w14:textId="77777777" w:rsidR="00F51ABD" w:rsidRDefault="00996E09" w:rsidP="00996E09">
      <w:pPr>
        <w:pStyle w:val="Caption"/>
      </w:pPr>
      <w:bookmarkStart w:id="230" w:name="_Ref396497818"/>
      <w:bookmarkStart w:id="231" w:name="_Toc396905652"/>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5</w:t>
      </w:r>
      <w:r w:rsidR="005514D2">
        <w:fldChar w:fldCharType="end"/>
      </w:r>
      <w:bookmarkEnd w:id="230"/>
      <w:r w:rsidRPr="00996E09">
        <w:t xml:space="preserve"> </w:t>
      </w:r>
      <w:r>
        <w:t>Aktivitas Tebak Jam</w:t>
      </w:r>
      <w:bookmarkEnd w:id="231"/>
    </w:p>
    <w:p w14:paraId="6BB02B15"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Tebak Jam</w:t>
      </w:r>
    </w:p>
    <w:p w14:paraId="6071BBFD" w14:textId="77777777" w:rsidR="005E11FA" w:rsidRPr="005E11FA" w:rsidRDefault="00996E09" w:rsidP="00F51ABD">
      <w:pPr>
        <w:ind w:firstLine="720"/>
      </w:pPr>
      <w:r>
        <w:fldChar w:fldCharType="begin"/>
      </w:r>
      <w:r>
        <w:instrText xml:space="preserve"> REF _Ref396497818 \h </w:instrText>
      </w:r>
      <w:r>
        <w:fldChar w:fldCharType="separate"/>
      </w:r>
      <w:r w:rsidR="002836B7">
        <w:t xml:space="preserve">Gambar </w:t>
      </w:r>
      <w:r w:rsidR="002836B7">
        <w:rPr>
          <w:noProof/>
        </w:rPr>
        <w:t>3</w:t>
      </w:r>
      <w:r w:rsidR="002836B7">
        <w:t>.</w:t>
      </w:r>
      <w:r w:rsidR="002836B7">
        <w:rPr>
          <w:noProof/>
        </w:rPr>
        <w:t>55</w:t>
      </w:r>
      <w:r>
        <w:fldChar w:fldCharType="end"/>
      </w:r>
      <w:r>
        <w:t xml:space="preserve"> </w:t>
      </w:r>
      <w:r w:rsidR="00EE2687">
        <w:t>merupakan rancangan antarmuka aktivitas belajar jam. Halaman ini menampilkan permainan tebak jam</w:t>
      </w:r>
      <w:r w:rsidR="00F51ABD">
        <w:t xml:space="preserve">. </w:t>
      </w:r>
      <w:r w:rsidR="005E11FA" w:rsidRPr="003F4340">
        <w:t>Siswa akan diberi pertanyaan seperti: “</w:t>
      </w:r>
      <w:r w:rsidR="005E11FA">
        <w:t>Jam berapa?</w:t>
      </w:r>
      <w:r w:rsidR="005E11FA" w:rsidRPr="003F4340">
        <w:t>”</w:t>
      </w:r>
      <w:r w:rsidR="005E11FA">
        <w:t>.</w:t>
      </w:r>
    </w:p>
    <w:p w14:paraId="0645C064" w14:textId="77777777" w:rsidR="00F610F0" w:rsidRDefault="00F610F0" w:rsidP="00941397">
      <w:pPr>
        <w:pStyle w:val="Heading4"/>
        <w:numPr>
          <w:ilvl w:val="3"/>
          <w:numId w:val="40"/>
        </w:numPr>
        <w:tabs>
          <w:tab w:val="left" w:pos="990"/>
        </w:tabs>
        <w:spacing w:before="240"/>
        <w:ind w:left="720"/>
        <w:rPr>
          <w:lang w:val="en-US" w:eastAsia="en-US"/>
        </w:rPr>
      </w:pPr>
      <w:r w:rsidRPr="004D7FF4">
        <w:t xml:space="preserve">Desain </w:t>
      </w:r>
      <w:r w:rsidR="00F047B7">
        <w:rPr>
          <w:lang w:val="en-US"/>
        </w:rPr>
        <w:t>Muatan</w:t>
      </w:r>
      <w:r w:rsidR="00F047B7" w:rsidRPr="004D7FF4">
        <w:t xml:space="preserve"> </w:t>
      </w:r>
      <w:r w:rsidRPr="004D7FF4">
        <w:t xml:space="preserve">Aktivitas Belajar </w:t>
      </w:r>
      <w:r>
        <w:rPr>
          <w:lang w:val="en-US"/>
        </w:rPr>
        <w:t>Lingkungan</w:t>
      </w:r>
    </w:p>
    <w:p w14:paraId="3CF269E3" w14:textId="77777777" w:rsidR="00F610F0" w:rsidRDefault="00FD4234" w:rsidP="00F610F0">
      <w:pPr>
        <w:ind w:firstLine="720"/>
      </w:pPr>
      <w:r>
        <w:t>Desain aktivitas belajar lingkungan terdiri dari tebak ruangan, tebak aktivitas, tebak benda, tebak alat musik, tebak transportasi, hubungan ruangan dengan benda, dan hubungan aktivitas dengan benda. Detail setiap aktivitas akan dijelaskan sebagai berikut:</w:t>
      </w:r>
    </w:p>
    <w:p w14:paraId="3AD4EDBA"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Pr>
          <w:lang w:val="en-US"/>
        </w:rPr>
        <w:t>Tebak Ruangan</w:t>
      </w:r>
    </w:p>
    <w:p w14:paraId="15B0BE42" w14:textId="77777777" w:rsidR="00F51ABD" w:rsidRPr="00F503D8" w:rsidRDefault="00996E09" w:rsidP="00F51ABD">
      <w:pPr>
        <w:ind w:firstLine="720"/>
      </w:pPr>
      <w:r>
        <w:fldChar w:fldCharType="begin"/>
      </w:r>
      <w:r>
        <w:instrText xml:space="preserve"> REF _Ref396497819 \h </w:instrText>
      </w:r>
      <w:r>
        <w:fldChar w:fldCharType="separate"/>
      </w:r>
      <w:r w:rsidR="002836B7">
        <w:t xml:space="preserve">Gambar </w:t>
      </w:r>
      <w:r w:rsidR="002836B7">
        <w:rPr>
          <w:noProof/>
        </w:rPr>
        <w:t>3</w:t>
      </w:r>
      <w:r w:rsidR="002836B7">
        <w:t>.</w:t>
      </w:r>
      <w:r w:rsidR="002836B7">
        <w:rPr>
          <w:noProof/>
        </w:rPr>
        <w:t>56</w:t>
      </w:r>
      <w:r>
        <w:fldChar w:fldCharType="end"/>
      </w:r>
      <w:r>
        <w:t xml:space="preserve"> </w:t>
      </w:r>
      <w:r w:rsidR="006C3A07">
        <w:t>merupakan rancangan antarmuka aktivitas belajar mengenal ruangan. Halaman ini menampilkan permainan tebak ruangan</w:t>
      </w:r>
      <w:r w:rsidR="002B286E">
        <w:t>.</w:t>
      </w:r>
      <w:r w:rsidR="00F51ABD">
        <w:t xml:space="preserve"> </w:t>
      </w:r>
      <w:r w:rsidR="00F51ABD" w:rsidRPr="003F4340">
        <w:t>Siswa akan diberi pertanyaan seperti: “Sentuh kamar mandi”</w:t>
      </w:r>
      <w:r w:rsidR="00F51ABD">
        <w:t xml:space="preserve">. </w:t>
      </w:r>
      <w:r w:rsidR="00F51ABD" w:rsidRPr="003F4340">
        <w:t>Pertanyaan ruangan akan berhubungan dengan pertanyaan aktivitas berikutnya.</w:t>
      </w:r>
    </w:p>
    <w:p w14:paraId="387F9A9B" w14:textId="77777777" w:rsidR="00C6626E" w:rsidRDefault="00C6626E" w:rsidP="00C6626E"/>
    <w:p w14:paraId="125B01BB" w14:textId="77777777" w:rsidR="00996E09" w:rsidRDefault="00C6626E" w:rsidP="00996E09">
      <w:pPr>
        <w:keepNext/>
        <w:jc w:val="center"/>
      </w:pPr>
      <w:r w:rsidRPr="003F4340">
        <w:rPr>
          <w:noProof/>
          <w:lang w:eastAsia="en-US"/>
        </w:rPr>
        <w:drawing>
          <wp:inline distT="0" distB="0" distL="0" distR="0" wp14:anchorId="13645188" wp14:editId="0A987CF1">
            <wp:extent cx="2684678" cy="2315104"/>
            <wp:effectExtent l="0" t="0" r="1905" b="9525"/>
            <wp:docPr id="479" name="Picture 479" descr="C:\Users\demit\Downloads\autis care aset\game\lingkungan tebak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mit\Downloads\autis care aset\game\lingkungan tebak ruangan.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10800000" flipH="1" flipV="1">
                      <a:off x="0" y="0"/>
                      <a:ext cx="3590647" cy="3096357"/>
                    </a:xfrm>
                    <a:prstGeom prst="rect">
                      <a:avLst/>
                    </a:prstGeom>
                    <a:noFill/>
                    <a:ln>
                      <a:noFill/>
                    </a:ln>
                  </pic:spPr>
                </pic:pic>
              </a:graphicData>
            </a:graphic>
          </wp:inline>
        </w:drawing>
      </w:r>
    </w:p>
    <w:p w14:paraId="485E191B" w14:textId="77777777" w:rsidR="00C6626E" w:rsidRDefault="00996E09" w:rsidP="00996E09">
      <w:pPr>
        <w:pStyle w:val="Caption"/>
      </w:pPr>
      <w:bookmarkStart w:id="232" w:name="_Ref396497819"/>
      <w:bookmarkStart w:id="233" w:name="_Toc396905653"/>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6</w:t>
      </w:r>
      <w:r w:rsidR="005514D2">
        <w:fldChar w:fldCharType="end"/>
      </w:r>
      <w:bookmarkEnd w:id="232"/>
      <w:r w:rsidRPr="00996E09">
        <w:t xml:space="preserve"> </w:t>
      </w:r>
      <w:r>
        <w:t>Aktivitas Tebak Ruangan</w:t>
      </w:r>
      <w:bookmarkEnd w:id="233"/>
    </w:p>
    <w:p w14:paraId="5CF60729"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Tebak Aktivitas</w:t>
      </w:r>
    </w:p>
    <w:p w14:paraId="657D8E61" w14:textId="77777777" w:rsidR="00F503D8" w:rsidRDefault="00996E09" w:rsidP="00F51ABD">
      <w:pPr>
        <w:ind w:firstLine="720"/>
      </w:pPr>
      <w:r>
        <w:fldChar w:fldCharType="begin"/>
      </w:r>
      <w:r>
        <w:instrText xml:space="preserve"> REF _Ref396497820 \h </w:instrText>
      </w:r>
      <w:r>
        <w:fldChar w:fldCharType="separate"/>
      </w:r>
      <w:r w:rsidR="002836B7">
        <w:t xml:space="preserve">Gambar </w:t>
      </w:r>
      <w:r w:rsidR="002836B7">
        <w:rPr>
          <w:noProof/>
        </w:rPr>
        <w:t>3</w:t>
      </w:r>
      <w:r w:rsidR="002836B7">
        <w:t>.</w:t>
      </w:r>
      <w:r w:rsidR="002836B7">
        <w:rPr>
          <w:noProof/>
        </w:rPr>
        <w:t>57</w:t>
      </w:r>
      <w:r>
        <w:fldChar w:fldCharType="end"/>
      </w:r>
      <w:r>
        <w:t xml:space="preserve"> </w:t>
      </w:r>
      <w:r w:rsidR="006C3A07">
        <w:t>merupakan rancangan antarmuka aktivitas belajar mengenal aktivitas. Halaman ini menampilkan permainan tebak aktivitas</w:t>
      </w:r>
      <w:r w:rsidR="00F51ABD">
        <w:t xml:space="preserve">. </w:t>
      </w:r>
      <w:r w:rsidR="00F503D8" w:rsidRPr="003F4340">
        <w:t>Siswa akan diberi pertanyaan seperti: “Sentuh mandi”</w:t>
      </w:r>
      <w:r w:rsidR="00F503D8">
        <w:t>.</w:t>
      </w:r>
      <w:r w:rsidR="00F51ABD">
        <w:t xml:space="preserve"> </w:t>
      </w:r>
      <w:r w:rsidR="00F503D8" w:rsidRPr="003F4340">
        <w:t xml:space="preserve">Pertanyaan </w:t>
      </w:r>
      <w:r w:rsidR="00F503D8" w:rsidRPr="003F4340">
        <w:rPr>
          <w:lang w:val="id-ID"/>
        </w:rPr>
        <w:t>aktivitas</w:t>
      </w:r>
      <w:r w:rsidR="00F503D8" w:rsidRPr="003F4340">
        <w:t xml:space="preserve"> akan berhubungan dengan pertanyaan </w:t>
      </w:r>
      <w:r w:rsidR="00F503D8" w:rsidRPr="003F4340">
        <w:rPr>
          <w:lang w:val="id-ID"/>
        </w:rPr>
        <w:t>benda</w:t>
      </w:r>
      <w:r w:rsidR="00F503D8" w:rsidRPr="003F4340">
        <w:t xml:space="preserve"> berikutnya.</w:t>
      </w:r>
    </w:p>
    <w:p w14:paraId="1CCBFAF4" w14:textId="77777777" w:rsidR="00F51ABD" w:rsidRDefault="00F51ABD" w:rsidP="00F51ABD"/>
    <w:p w14:paraId="586722B4" w14:textId="77777777" w:rsidR="00996E09" w:rsidRDefault="00F51ABD" w:rsidP="00996E09">
      <w:pPr>
        <w:keepNext/>
        <w:jc w:val="center"/>
      </w:pPr>
      <w:r w:rsidRPr="003F4340">
        <w:rPr>
          <w:noProof/>
          <w:lang w:eastAsia="en-US"/>
        </w:rPr>
        <w:drawing>
          <wp:inline distT="0" distB="0" distL="0" distR="0" wp14:anchorId="16FDD550" wp14:editId="22ED148A">
            <wp:extent cx="2406701" cy="2000260"/>
            <wp:effectExtent l="0" t="0" r="0" b="0"/>
            <wp:docPr id="44" name="Picture 44" descr="C:\Users\demit\Downloads\autis care aset\game\lingkungan tebak aktivit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mit\Downloads\autis care aset\game\lingkungan tebak aktivitas.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470136" cy="2052982"/>
                    </a:xfrm>
                    <a:prstGeom prst="rect">
                      <a:avLst/>
                    </a:prstGeom>
                    <a:noFill/>
                    <a:ln>
                      <a:noFill/>
                    </a:ln>
                  </pic:spPr>
                </pic:pic>
              </a:graphicData>
            </a:graphic>
          </wp:inline>
        </w:drawing>
      </w:r>
    </w:p>
    <w:p w14:paraId="07AB38D9" w14:textId="77777777" w:rsidR="00F51ABD" w:rsidRDefault="00996E09" w:rsidP="00996E09">
      <w:pPr>
        <w:pStyle w:val="Caption"/>
      </w:pPr>
      <w:bookmarkStart w:id="234" w:name="_Ref396497820"/>
      <w:bookmarkStart w:id="235" w:name="_Toc396905654"/>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7</w:t>
      </w:r>
      <w:r w:rsidR="005514D2">
        <w:fldChar w:fldCharType="end"/>
      </w:r>
      <w:bookmarkEnd w:id="234"/>
      <w:r w:rsidRPr="00996E09">
        <w:t xml:space="preserve"> </w:t>
      </w:r>
      <w:r>
        <w:t>Aktivitas Tebak Aktivitas</w:t>
      </w:r>
      <w:bookmarkEnd w:id="235"/>
    </w:p>
    <w:p w14:paraId="4EB08E0F" w14:textId="77777777" w:rsidR="00F51ABD" w:rsidRPr="00F503D8" w:rsidRDefault="00F51ABD" w:rsidP="00F51ABD"/>
    <w:p w14:paraId="6646BC40" w14:textId="77777777" w:rsidR="00996E09" w:rsidRDefault="00F51ABD" w:rsidP="00996E09">
      <w:pPr>
        <w:keepNext/>
        <w:jc w:val="center"/>
      </w:pPr>
      <w:r w:rsidRPr="003F4340">
        <w:rPr>
          <w:noProof/>
          <w:lang w:eastAsia="en-US"/>
        </w:rPr>
        <w:drawing>
          <wp:inline distT="0" distB="0" distL="0" distR="0" wp14:anchorId="7C39A7A1" wp14:editId="4AE0BFDA">
            <wp:extent cx="2408321" cy="2010936"/>
            <wp:effectExtent l="0" t="0" r="0" b="8890"/>
            <wp:docPr id="45" name="Picture 45" descr="C:\Users\demit\Downloads\autis care aset\game\lingkungan tebak bend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mit\Downloads\autis care aset\game\lingkungan tebak benda2.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5430" cy="2392619"/>
                    </a:xfrm>
                    <a:prstGeom prst="rect">
                      <a:avLst/>
                    </a:prstGeom>
                    <a:noFill/>
                    <a:ln>
                      <a:noFill/>
                    </a:ln>
                  </pic:spPr>
                </pic:pic>
              </a:graphicData>
            </a:graphic>
          </wp:inline>
        </w:drawing>
      </w:r>
    </w:p>
    <w:p w14:paraId="42B0C52E" w14:textId="77777777" w:rsidR="00F51ABD" w:rsidRDefault="00996E09" w:rsidP="00996E09">
      <w:pPr>
        <w:pStyle w:val="Caption"/>
      </w:pPr>
      <w:bookmarkStart w:id="236" w:name="_Ref396497821"/>
      <w:bookmarkStart w:id="237" w:name="_Toc396905655"/>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8</w:t>
      </w:r>
      <w:r w:rsidR="005514D2">
        <w:fldChar w:fldCharType="end"/>
      </w:r>
      <w:bookmarkEnd w:id="236"/>
      <w:r w:rsidRPr="00996E09">
        <w:t xml:space="preserve"> </w:t>
      </w:r>
      <w:r>
        <w:t>Aktivitas Tebak Benda</w:t>
      </w:r>
      <w:bookmarkEnd w:id="237"/>
    </w:p>
    <w:p w14:paraId="12895F10"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Tebak Benda</w:t>
      </w:r>
    </w:p>
    <w:p w14:paraId="3B10AB20" w14:textId="77777777" w:rsidR="00F503D8" w:rsidRPr="00F503D8" w:rsidRDefault="00996E09" w:rsidP="00F51ABD">
      <w:pPr>
        <w:ind w:firstLine="720"/>
      </w:pPr>
      <w:r>
        <w:fldChar w:fldCharType="begin"/>
      </w:r>
      <w:r>
        <w:instrText xml:space="preserve"> REF _Ref396497821 \h </w:instrText>
      </w:r>
      <w:r>
        <w:fldChar w:fldCharType="separate"/>
      </w:r>
      <w:r w:rsidR="002836B7">
        <w:t xml:space="preserve">Gambar </w:t>
      </w:r>
      <w:r w:rsidR="002836B7">
        <w:rPr>
          <w:noProof/>
        </w:rPr>
        <w:t>3</w:t>
      </w:r>
      <w:r w:rsidR="002836B7">
        <w:t>.</w:t>
      </w:r>
      <w:r w:rsidR="002836B7">
        <w:rPr>
          <w:noProof/>
        </w:rPr>
        <w:t>58</w:t>
      </w:r>
      <w:r>
        <w:fldChar w:fldCharType="end"/>
      </w:r>
      <w:r>
        <w:t xml:space="preserve"> </w:t>
      </w:r>
      <w:r w:rsidR="006C3A07">
        <w:t>merupakan rancangan antarmuka aktivitas belajar mengenal benda. Halaman ini menampilkan permainan tebak benda</w:t>
      </w:r>
      <w:r w:rsidR="00F51ABD">
        <w:t xml:space="preserve">. </w:t>
      </w:r>
      <w:r w:rsidR="00F503D8" w:rsidRPr="003F4340">
        <w:t>Siswa akan diberi pertanyaan seperti: “Sentuh alat mandi”</w:t>
      </w:r>
      <w:r w:rsidR="00F503D8">
        <w:t>.</w:t>
      </w:r>
    </w:p>
    <w:p w14:paraId="0981BAF4"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Pr>
          <w:lang w:val="en-US"/>
        </w:rPr>
        <w:t>Tebak Alat Musik</w:t>
      </w:r>
    </w:p>
    <w:p w14:paraId="50EDCB53" w14:textId="77777777" w:rsidR="00F503D8" w:rsidRDefault="00996E09" w:rsidP="00F51ABD">
      <w:pPr>
        <w:ind w:firstLine="720"/>
      </w:pPr>
      <w:r>
        <w:fldChar w:fldCharType="begin"/>
      </w:r>
      <w:r>
        <w:instrText xml:space="preserve"> REF _Ref396497822 \h </w:instrText>
      </w:r>
      <w:r>
        <w:fldChar w:fldCharType="separate"/>
      </w:r>
      <w:r w:rsidR="002836B7">
        <w:t xml:space="preserve">Gambar </w:t>
      </w:r>
      <w:r w:rsidR="002836B7">
        <w:rPr>
          <w:noProof/>
        </w:rPr>
        <w:t>3</w:t>
      </w:r>
      <w:r w:rsidR="002836B7">
        <w:t>.</w:t>
      </w:r>
      <w:r w:rsidR="002836B7">
        <w:rPr>
          <w:noProof/>
        </w:rPr>
        <w:t>59</w:t>
      </w:r>
      <w:r>
        <w:fldChar w:fldCharType="end"/>
      </w:r>
      <w:r>
        <w:t xml:space="preserve"> </w:t>
      </w:r>
      <w:r w:rsidR="006C3A07">
        <w:t>merupakan rancangan antarmuka aktivitas belajar mengenal alat musik. Halaman ini menampilkan permainan tebak alat musik</w:t>
      </w:r>
      <w:r w:rsidR="002B286E">
        <w:t>.</w:t>
      </w:r>
      <w:r w:rsidR="00F51ABD">
        <w:t xml:space="preserve"> </w:t>
      </w:r>
      <w:r w:rsidR="00F503D8" w:rsidRPr="003F4340">
        <w:t>Siswa akan diberi pertanyaan seperti: “</w:t>
      </w:r>
      <w:r w:rsidR="00F503D8" w:rsidRPr="003F4340">
        <w:rPr>
          <w:lang w:val="id-ID"/>
        </w:rPr>
        <w:t>Sentuh alat musik gitar</w:t>
      </w:r>
      <w:r w:rsidR="00F503D8" w:rsidRPr="003F4340">
        <w:t>”</w:t>
      </w:r>
      <w:r w:rsidR="00F503D8">
        <w:t>.</w:t>
      </w:r>
    </w:p>
    <w:p w14:paraId="4D9E2131" w14:textId="77777777" w:rsidR="00F51ABD" w:rsidRDefault="00F51ABD" w:rsidP="00F51ABD">
      <w:pPr>
        <w:ind w:firstLine="720"/>
      </w:pPr>
    </w:p>
    <w:p w14:paraId="466C402C" w14:textId="77777777" w:rsidR="00996E09" w:rsidRDefault="00F51ABD" w:rsidP="00996E09">
      <w:pPr>
        <w:keepNext/>
        <w:jc w:val="center"/>
      </w:pPr>
      <w:r w:rsidRPr="003F4340">
        <w:rPr>
          <w:noProof/>
          <w:lang w:eastAsia="en-US"/>
        </w:rPr>
        <w:drawing>
          <wp:inline distT="0" distB="0" distL="0" distR="0" wp14:anchorId="2B2CEB7C" wp14:editId="7552ACFD">
            <wp:extent cx="1989164" cy="1653235"/>
            <wp:effectExtent l="0" t="0" r="0" b="4445"/>
            <wp:docPr id="50" name="Picture 50" descr="C:\Users\demit\Downloads\autis care aset\game\lingkungan tebak alat mus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mit\Downloads\autis care aset\game\lingkungan tebak alat musik.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074826" cy="1724430"/>
                    </a:xfrm>
                    <a:prstGeom prst="rect">
                      <a:avLst/>
                    </a:prstGeom>
                    <a:noFill/>
                    <a:ln>
                      <a:noFill/>
                    </a:ln>
                  </pic:spPr>
                </pic:pic>
              </a:graphicData>
            </a:graphic>
          </wp:inline>
        </w:drawing>
      </w:r>
    </w:p>
    <w:p w14:paraId="41E6BCFD" w14:textId="77777777" w:rsidR="00F51ABD" w:rsidRDefault="00996E09" w:rsidP="00996E09">
      <w:pPr>
        <w:pStyle w:val="Caption"/>
      </w:pPr>
      <w:bookmarkStart w:id="238" w:name="_Ref396497822"/>
      <w:bookmarkStart w:id="239" w:name="_Toc396905656"/>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9</w:t>
      </w:r>
      <w:r w:rsidR="005514D2">
        <w:fldChar w:fldCharType="end"/>
      </w:r>
      <w:bookmarkEnd w:id="238"/>
      <w:r w:rsidRPr="00996E09">
        <w:t xml:space="preserve"> </w:t>
      </w:r>
      <w:r>
        <w:t>Aktivitas Tebak Alat Musik</w:t>
      </w:r>
      <w:bookmarkEnd w:id="239"/>
    </w:p>
    <w:p w14:paraId="4BED0A0E" w14:textId="77777777" w:rsidR="001C147B" w:rsidRPr="001C147B" w:rsidRDefault="001C147B" w:rsidP="001C147B"/>
    <w:p w14:paraId="5FA79440" w14:textId="77777777" w:rsidR="00996E09" w:rsidRDefault="00F51ABD" w:rsidP="00996E09">
      <w:pPr>
        <w:keepNext/>
        <w:jc w:val="center"/>
      </w:pPr>
      <w:r w:rsidRPr="003F4340">
        <w:rPr>
          <w:noProof/>
          <w:lang w:eastAsia="en-US"/>
        </w:rPr>
        <w:drawing>
          <wp:inline distT="0" distB="0" distL="0" distR="0" wp14:anchorId="7FC367E8" wp14:editId="0676352F">
            <wp:extent cx="1989162" cy="1653235"/>
            <wp:effectExtent l="0" t="0" r="0" b="4445"/>
            <wp:docPr id="51" name="Picture 51" descr="C:\Users\demit\Downloads\autis care aset\game\lingkungan tebak transport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mit\Downloads\autis care aset\game\lingkungan tebak transportasi.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055513" cy="1708381"/>
                    </a:xfrm>
                    <a:prstGeom prst="rect">
                      <a:avLst/>
                    </a:prstGeom>
                    <a:noFill/>
                    <a:ln>
                      <a:noFill/>
                    </a:ln>
                  </pic:spPr>
                </pic:pic>
              </a:graphicData>
            </a:graphic>
          </wp:inline>
        </w:drawing>
      </w:r>
    </w:p>
    <w:p w14:paraId="3AEF3AEF" w14:textId="77777777" w:rsidR="00F51ABD" w:rsidRDefault="00996E09" w:rsidP="00996E09">
      <w:pPr>
        <w:pStyle w:val="Caption"/>
      </w:pPr>
      <w:bookmarkStart w:id="240" w:name="_Ref396497823"/>
      <w:bookmarkStart w:id="241" w:name="_Toc396905657"/>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0</w:t>
      </w:r>
      <w:r w:rsidR="005514D2">
        <w:fldChar w:fldCharType="end"/>
      </w:r>
      <w:bookmarkEnd w:id="240"/>
      <w:r w:rsidRPr="00996E09">
        <w:t xml:space="preserve"> </w:t>
      </w:r>
      <w:r>
        <w:t>Aktivitas Tebak Transportasi</w:t>
      </w:r>
      <w:bookmarkEnd w:id="241"/>
    </w:p>
    <w:p w14:paraId="06B4BAF2"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Tebak Transportasi</w:t>
      </w:r>
    </w:p>
    <w:p w14:paraId="5E747A67" w14:textId="77777777" w:rsidR="00F503D8" w:rsidRPr="00F503D8" w:rsidRDefault="00996E09" w:rsidP="00F51ABD">
      <w:pPr>
        <w:ind w:firstLine="720"/>
      </w:pPr>
      <w:r>
        <w:fldChar w:fldCharType="begin"/>
      </w:r>
      <w:r>
        <w:instrText xml:space="preserve"> REF _Ref396497823 \h </w:instrText>
      </w:r>
      <w:r>
        <w:fldChar w:fldCharType="separate"/>
      </w:r>
      <w:r w:rsidR="002836B7">
        <w:t xml:space="preserve">Gambar </w:t>
      </w:r>
      <w:r w:rsidR="002836B7">
        <w:rPr>
          <w:noProof/>
        </w:rPr>
        <w:t>3</w:t>
      </w:r>
      <w:r w:rsidR="002836B7">
        <w:t>.</w:t>
      </w:r>
      <w:r w:rsidR="002836B7">
        <w:rPr>
          <w:noProof/>
        </w:rPr>
        <w:t>60</w:t>
      </w:r>
      <w:r>
        <w:fldChar w:fldCharType="end"/>
      </w:r>
      <w:r>
        <w:t xml:space="preserve"> </w:t>
      </w:r>
      <w:r w:rsidR="006C3A07">
        <w:t>merupakan rancangan antarmuka aktivitas belajar mengenal transportasi. Halaman ini menampilkan permainan tebak transportasi</w:t>
      </w:r>
      <w:r w:rsidR="00F51ABD">
        <w:t xml:space="preserve">. </w:t>
      </w:r>
      <w:r w:rsidR="00F503D8" w:rsidRPr="003F4340">
        <w:t>Siswa akan diberi pertanyaan seperti: “</w:t>
      </w:r>
      <w:r w:rsidR="00F503D8" w:rsidRPr="003F4340">
        <w:rPr>
          <w:lang w:val="id-ID"/>
        </w:rPr>
        <w:t>Sentuh mobil</w:t>
      </w:r>
      <w:r w:rsidR="00F503D8" w:rsidRPr="003F4340">
        <w:t>”</w:t>
      </w:r>
      <w:r w:rsidR="00F503D8">
        <w:t>.</w:t>
      </w:r>
    </w:p>
    <w:p w14:paraId="3588ACDE"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Pr>
          <w:lang w:val="en-US"/>
        </w:rPr>
        <w:t>Hubungan Ruangan dengan Benda</w:t>
      </w:r>
    </w:p>
    <w:p w14:paraId="575C8641" w14:textId="77777777" w:rsidR="00F503D8" w:rsidRDefault="00996E09" w:rsidP="00F51ABD">
      <w:pPr>
        <w:ind w:firstLine="720"/>
      </w:pPr>
      <w:r>
        <w:fldChar w:fldCharType="begin"/>
      </w:r>
      <w:r>
        <w:instrText xml:space="preserve"> REF _Ref396497824 \h </w:instrText>
      </w:r>
      <w:r>
        <w:fldChar w:fldCharType="separate"/>
      </w:r>
      <w:r w:rsidR="002836B7">
        <w:t xml:space="preserve">Gambar </w:t>
      </w:r>
      <w:r w:rsidR="002836B7">
        <w:rPr>
          <w:noProof/>
        </w:rPr>
        <w:t>3</w:t>
      </w:r>
      <w:r w:rsidR="002836B7">
        <w:t>.</w:t>
      </w:r>
      <w:r w:rsidR="002836B7">
        <w:rPr>
          <w:noProof/>
        </w:rPr>
        <w:t>61</w:t>
      </w:r>
      <w:r>
        <w:fldChar w:fldCharType="end"/>
      </w:r>
      <w:r>
        <w:t xml:space="preserve"> </w:t>
      </w:r>
      <w:r w:rsidR="006C3A07">
        <w:t>merupakan rancangan antarmuka aktivitas belajar mengenal hubungan ruangan dengan benda. Halaman ini menampilkan permainan hubungan ruangan dengan benda</w:t>
      </w:r>
      <w:r w:rsidR="00F51ABD">
        <w:t xml:space="preserve">. </w:t>
      </w:r>
      <w:r w:rsidR="00F503D8" w:rsidRPr="003F4340">
        <w:t xml:space="preserve">Siswa akan diberi pertanyaan seperti: “Hubungkan </w:t>
      </w:r>
      <w:r w:rsidR="00F503D8" w:rsidRPr="003F4340">
        <w:rPr>
          <w:lang w:val="id-ID"/>
        </w:rPr>
        <w:t>toko dengan barang yang dijual</w:t>
      </w:r>
      <w:r w:rsidR="00F503D8" w:rsidRPr="003F4340">
        <w:t>”</w:t>
      </w:r>
      <w:r w:rsidR="00F503D8">
        <w:t>.</w:t>
      </w:r>
    </w:p>
    <w:p w14:paraId="13976201" w14:textId="77777777" w:rsidR="00F51ABD" w:rsidRDefault="00F51ABD" w:rsidP="00F51ABD">
      <w:pPr>
        <w:ind w:firstLine="720"/>
      </w:pPr>
    </w:p>
    <w:p w14:paraId="3197738A" w14:textId="77777777" w:rsidR="00996E09" w:rsidRDefault="00F51ABD" w:rsidP="00996E09">
      <w:pPr>
        <w:keepNext/>
        <w:jc w:val="center"/>
      </w:pPr>
      <w:r>
        <w:rPr>
          <w:noProof/>
          <w:lang w:eastAsia="en-US"/>
        </w:rPr>
        <w:drawing>
          <wp:inline distT="0" distB="0" distL="0" distR="0" wp14:anchorId="7FE2EFF6" wp14:editId="401CB0CB">
            <wp:extent cx="1714598" cy="1426191"/>
            <wp:effectExtent l="0" t="0" r="0" b="3175"/>
            <wp:docPr id="52" name="Picture 52" descr="D:\TA\autis care aset\game\lingkungan hubungan toko dan be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A\autis care aset\game\lingkungan hubungan toko dan benda.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728098" cy="1437421"/>
                    </a:xfrm>
                    <a:prstGeom prst="rect">
                      <a:avLst/>
                    </a:prstGeom>
                    <a:noFill/>
                    <a:ln>
                      <a:noFill/>
                    </a:ln>
                  </pic:spPr>
                </pic:pic>
              </a:graphicData>
            </a:graphic>
          </wp:inline>
        </w:drawing>
      </w:r>
    </w:p>
    <w:p w14:paraId="1A38514C" w14:textId="77777777" w:rsidR="00F51ABD" w:rsidRDefault="00996E09" w:rsidP="00996E09">
      <w:pPr>
        <w:pStyle w:val="Caption"/>
      </w:pPr>
      <w:bookmarkStart w:id="242" w:name="_Ref396497824"/>
      <w:bookmarkStart w:id="243" w:name="_Toc396905658"/>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1</w:t>
      </w:r>
      <w:r w:rsidR="005514D2">
        <w:fldChar w:fldCharType="end"/>
      </w:r>
      <w:bookmarkEnd w:id="242"/>
      <w:r w:rsidRPr="00996E09">
        <w:t xml:space="preserve"> </w:t>
      </w:r>
      <w:r>
        <w:t>Aktivitas Hubungan Ruangan dengan Benda</w:t>
      </w:r>
      <w:bookmarkEnd w:id="243"/>
    </w:p>
    <w:p w14:paraId="7D93941E" w14:textId="77777777" w:rsidR="001C147B" w:rsidRPr="001C147B" w:rsidRDefault="001C147B" w:rsidP="001C147B"/>
    <w:p w14:paraId="21A635FE" w14:textId="77777777" w:rsidR="00996E09" w:rsidRDefault="00F51ABD" w:rsidP="00996E09">
      <w:pPr>
        <w:keepNext/>
        <w:jc w:val="center"/>
      </w:pPr>
      <w:r>
        <w:rPr>
          <w:noProof/>
          <w:lang w:eastAsia="en-US"/>
        </w:rPr>
        <w:drawing>
          <wp:inline distT="0" distB="0" distL="0" distR="0" wp14:anchorId="27B74279" wp14:editId="3C7DF6EC">
            <wp:extent cx="1704441" cy="1416925"/>
            <wp:effectExtent l="0" t="0" r="0" b="0"/>
            <wp:docPr id="53" name="Picture 53" descr="D:\TA\autis care aset\game\lingkungan hubungan aktivitas dan be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A\autis care aset\game\lingkungan hubungan aktivitas dan benda.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07952" cy="1419844"/>
                    </a:xfrm>
                    <a:prstGeom prst="rect">
                      <a:avLst/>
                    </a:prstGeom>
                    <a:noFill/>
                    <a:ln>
                      <a:noFill/>
                    </a:ln>
                  </pic:spPr>
                </pic:pic>
              </a:graphicData>
            </a:graphic>
          </wp:inline>
        </w:drawing>
      </w:r>
    </w:p>
    <w:p w14:paraId="007204C1" w14:textId="77777777" w:rsidR="00F51ABD" w:rsidRDefault="00996E09" w:rsidP="00996E09">
      <w:pPr>
        <w:pStyle w:val="Caption"/>
      </w:pPr>
      <w:bookmarkStart w:id="244" w:name="_Ref396497825"/>
      <w:bookmarkStart w:id="245" w:name="_Toc396905659"/>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2</w:t>
      </w:r>
      <w:r w:rsidR="005514D2">
        <w:fldChar w:fldCharType="end"/>
      </w:r>
      <w:bookmarkEnd w:id="244"/>
      <w:r w:rsidRPr="00996E09">
        <w:t xml:space="preserve"> </w:t>
      </w:r>
      <w:r>
        <w:t>Aktivitas Hubungan Aktivitas dengan Benda</w:t>
      </w:r>
      <w:bookmarkEnd w:id="245"/>
    </w:p>
    <w:p w14:paraId="312D0B6C"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F047B7">
        <w:rPr>
          <w:lang w:val="en-US"/>
        </w:rPr>
        <w:t>Muatan</w:t>
      </w:r>
      <w:r w:rsidR="00F047B7" w:rsidRPr="004D7FF4">
        <w:t xml:space="preserve"> </w:t>
      </w:r>
      <w:r w:rsidRPr="004D7FF4">
        <w:t xml:space="preserve">Aktivitas </w:t>
      </w:r>
      <w:r>
        <w:rPr>
          <w:lang w:val="en-US"/>
        </w:rPr>
        <w:t>Hubungan Aktivitas dengan Benda</w:t>
      </w:r>
    </w:p>
    <w:p w14:paraId="281C07A0" w14:textId="77777777" w:rsidR="00F503D8" w:rsidRPr="00F503D8" w:rsidRDefault="00996E09" w:rsidP="00F51ABD">
      <w:pPr>
        <w:ind w:firstLine="720"/>
      </w:pPr>
      <w:r>
        <w:fldChar w:fldCharType="begin"/>
      </w:r>
      <w:r>
        <w:instrText xml:space="preserve"> REF _Ref396497825 \h </w:instrText>
      </w:r>
      <w:r>
        <w:fldChar w:fldCharType="separate"/>
      </w:r>
      <w:r w:rsidR="002836B7">
        <w:t xml:space="preserve">Gambar </w:t>
      </w:r>
      <w:r w:rsidR="002836B7">
        <w:rPr>
          <w:noProof/>
        </w:rPr>
        <w:t>3</w:t>
      </w:r>
      <w:r w:rsidR="002836B7">
        <w:t>.</w:t>
      </w:r>
      <w:r w:rsidR="002836B7">
        <w:rPr>
          <w:noProof/>
        </w:rPr>
        <w:t>62</w:t>
      </w:r>
      <w:r>
        <w:fldChar w:fldCharType="end"/>
      </w:r>
      <w:r>
        <w:t xml:space="preserve"> </w:t>
      </w:r>
      <w:r w:rsidR="006C3A07">
        <w:t>merupakan rancangan antarmuka aktivitas belajar mengenal hubungan aktivitas dengan benda. Halaman ini menampilkan permainan hubungan aktivitas dengan benda</w:t>
      </w:r>
      <w:r w:rsidR="00F51ABD">
        <w:t xml:space="preserve">. </w:t>
      </w:r>
      <w:r w:rsidR="00F503D8" w:rsidRPr="003F4340">
        <w:t xml:space="preserve">Siswa akan diberi pertanyaan seperti: “Hubungkan </w:t>
      </w:r>
      <w:r w:rsidR="00F503D8" w:rsidRPr="003F4340">
        <w:rPr>
          <w:lang w:val="id-ID"/>
        </w:rPr>
        <w:t>aktivitas dengan benda yang diperlukan</w:t>
      </w:r>
      <w:r w:rsidR="00F503D8" w:rsidRPr="003F4340">
        <w:t>”</w:t>
      </w:r>
      <w:r w:rsidR="00F503D8">
        <w:t>.</w:t>
      </w:r>
    </w:p>
    <w:p w14:paraId="565D5EDA" w14:textId="77777777" w:rsidR="00F610F0" w:rsidRDefault="00F610F0" w:rsidP="00941397">
      <w:pPr>
        <w:pStyle w:val="Heading4"/>
        <w:numPr>
          <w:ilvl w:val="3"/>
          <w:numId w:val="40"/>
        </w:numPr>
        <w:tabs>
          <w:tab w:val="left" w:pos="990"/>
        </w:tabs>
        <w:spacing w:before="240"/>
        <w:ind w:left="720"/>
        <w:rPr>
          <w:lang w:val="en-US" w:eastAsia="en-US"/>
        </w:rPr>
      </w:pPr>
      <w:r w:rsidRPr="004D7FF4">
        <w:t xml:space="preserve">Desain </w:t>
      </w:r>
      <w:r w:rsidR="00F047B7">
        <w:rPr>
          <w:lang w:val="en-US"/>
        </w:rPr>
        <w:t>Muatan</w:t>
      </w:r>
      <w:r w:rsidR="00F047B7" w:rsidRPr="004D7FF4">
        <w:t xml:space="preserve"> </w:t>
      </w:r>
      <w:r w:rsidRPr="004D7FF4">
        <w:t xml:space="preserve">Aktivitas Belajar </w:t>
      </w:r>
      <w:r>
        <w:rPr>
          <w:lang w:val="en-US"/>
        </w:rPr>
        <w:t>Mandiri</w:t>
      </w:r>
    </w:p>
    <w:p w14:paraId="570CAB98" w14:textId="77777777" w:rsidR="00F610F0" w:rsidRDefault="00FD4234" w:rsidP="00F610F0">
      <w:pPr>
        <w:ind w:firstLine="720"/>
      </w:pPr>
      <w:r>
        <w:t xml:space="preserve">Desain aktivitas belajar </w:t>
      </w:r>
      <w:r w:rsidR="00AA781A">
        <w:t>mandiri</w:t>
      </w:r>
      <w:r>
        <w:t xml:space="preserve"> terdiri dari tebak </w:t>
      </w:r>
      <w:r w:rsidR="00AA781A">
        <w:t>anggota badan dan</w:t>
      </w:r>
      <w:r>
        <w:t xml:space="preserve"> </w:t>
      </w:r>
      <w:r w:rsidR="00AA781A">
        <w:t>tebak ekspresi</w:t>
      </w:r>
      <w:r>
        <w:t>. Detail setiap aktivitas akan dijelaskan sebagai berikut:</w:t>
      </w:r>
    </w:p>
    <w:p w14:paraId="1C1FD903"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F047B7">
        <w:rPr>
          <w:lang w:val="en-US"/>
        </w:rPr>
        <w:t>Muatan</w:t>
      </w:r>
      <w:r w:rsidR="00F047B7" w:rsidRPr="004D7FF4">
        <w:t xml:space="preserve"> </w:t>
      </w:r>
      <w:r w:rsidRPr="004D7FF4">
        <w:t xml:space="preserve">Aktivitas </w:t>
      </w:r>
      <w:r>
        <w:rPr>
          <w:lang w:val="en-US"/>
        </w:rPr>
        <w:t>Tebak Anggota Badan</w:t>
      </w:r>
    </w:p>
    <w:p w14:paraId="0CD5060F" w14:textId="77777777" w:rsidR="00F51ABD" w:rsidRPr="00F503D8" w:rsidRDefault="00996E09" w:rsidP="00F51ABD">
      <w:pPr>
        <w:ind w:firstLine="720"/>
      </w:pPr>
      <w:r>
        <w:fldChar w:fldCharType="begin"/>
      </w:r>
      <w:r>
        <w:instrText xml:space="preserve"> REF _Ref396497826 \h </w:instrText>
      </w:r>
      <w:r>
        <w:fldChar w:fldCharType="separate"/>
      </w:r>
      <w:r w:rsidR="002836B7">
        <w:t xml:space="preserve">Gambar </w:t>
      </w:r>
      <w:r w:rsidR="002836B7">
        <w:rPr>
          <w:noProof/>
        </w:rPr>
        <w:t>3</w:t>
      </w:r>
      <w:r w:rsidR="002836B7">
        <w:t>.</w:t>
      </w:r>
      <w:r w:rsidR="002836B7">
        <w:rPr>
          <w:noProof/>
        </w:rPr>
        <w:t>63</w:t>
      </w:r>
      <w:r>
        <w:fldChar w:fldCharType="end"/>
      </w:r>
      <w:r>
        <w:t xml:space="preserve"> </w:t>
      </w:r>
      <w:r w:rsidR="006C3A07">
        <w:t xml:space="preserve">merupakan rancangan antarmuka aktivitas belajar mengenal anggota </w:t>
      </w:r>
      <w:r w:rsidR="00123143">
        <w:t>badan</w:t>
      </w:r>
      <w:r w:rsidR="006C3A07">
        <w:t>. Halaman ini menampilkan permainan tebak anggota badan</w:t>
      </w:r>
      <w:r w:rsidR="00F51ABD">
        <w:t xml:space="preserve">. </w:t>
      </w:r>
      <w:r w:rsidR="00F51ABD" w:rsidRPr="003F4340">
        <w:t>Siswa akan diberi pertanyaan seperti: “Sentuh</w:t>
      </w:r>
      <w:r w:rsidR="00F51ABD" w:rsidRPr="003F4340">
        <w:rPr>
          <w:lang w:val="id-ID"/>
        </w:rPr>
        <w:t xml:space="preserve"> </w:t>
      </w:r>
      <w:r w:rsidR="00F51ABD">
        <w:t>kepala</w:t>
      </w:r>
      <w:r w:rsidR="00F51ABD" w:rsidRPr="003F4340">
        <w:t>”</w:t>
      </w:r>
      <w:r w:rsidR="00F51ABD">
        <w:t>.</w:t>
      </w:r>
    </w:p>
    <w:p w14:paraId="6356293D" w14:textId="77777777" w:rsidR="00C6626E" w:rsidRDefault="00C6626E" w:rsidP="00C6626E"/>
    <w:p w14:paraId="7B790769" w14:textId="77777777" w:rsidR="00996E09" w:rsidRDefault="00C6626E" w:rsidP="00996E09">
      <w:pPr>
        <w:keepNext/>
        <w:jc w:val="center"/>
      </w:pPr>
      <w:r w:rsidRPr="003F4340">
        <w:rPr>
          <w:noProof/>
          <w:lang w:eastAsia="en-US"/>
        </w:rPr>
        <w:drawing>
          <wp:inline distT="0" distB="0" distL="0" distR="0" wp14:anchorId="477682D7" wp14:editId="28865A68">
            <wp:extent cx="2816352" cy="2342352"/>
            <wp:effectExtent l="0" t="0" r="3175" b="1270"/>
            <wp:docPr id="56" name="Picture 56" descr="C:\Users\demit\Downloads\autis care aset\game\mandiri tebak bad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mit\Downloads\autis care aset\game\mandiri tebak badan.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53776" cy="2456647"/>
                    </a:xfrm>
                    <a:prstGeom prst="rect">
                      <a:avLst/>
                    </a:prstGeom>
                    <a:noFill/>
                    <a:ln>
                      <a:noFill/>
                    </a:ln>
                  </pic:spPr>
                </pic:pic>
              </a:graphicData>
            </a:graphic>
          </wp:inline>
        </w:drawing>
      </w:r>
    </w:p>
    <w:p w14:paraId="6D1E49D1" w14:textId="77777777" w:rsidR="00C6626E" w:rsidRDefault="00996E09" w:rsidP="00996E09">
      <w:pPr>
        <w:pStyle w:val="Caption"/>
      </w:pPr>
      <w:bookmarkStart w:id="246" w:name="_Ref396497826"/>
      <w:bookmarkStart w:id="247" w:name="_Toc396905660"/>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3</w:t>
      </w:r>
      <w:r w:rsidR="005514D2">
        <w:fldChar w:fldCharType="end"/>
      </w:r>
      <w:bookmarkEnd w:id="246"/>
      <w:r w:rsidRPr="00996E09">
        <w:t xml:space="preserve"> </w:t>
      </w:r>
      <w:r>
        <w:t>Aktivitas Tebak Anggota Badan</w:t>
      </w:r>
      <w:bookmarkEnd w:id="247"/>
    </w:p>
    <w:p w14:paraId="3E02CEBD" w14:textId="77777777" w:rsidR="00416A4E" w:rsidRPr="00416A4E" w:rsidRDefault="00416A4E" w:rsidP="00416A4E"/>
    <w:p w14:paraId="0CC1ED39" w14:textId="77777777" w:rsidR="00996E09" w:rsidRDefault="00416A4E" w:rsidP="00996E09">
      <w:pPr>
        <w:keepNext/>
        <w:jc w:val="center"/>
      </w:pPr>
      <w:r w:rsidRPr="003F4340">
        <w:rPr>
          <w:noProof/>
          <w:lang w:eastAsia="en-US"/>
        </w:rPr>
        <w:drawing>
          <wp:inline distT="0" distB="0" distL="0" distR="0" wp14:anchorId="45471BA0" wp14:editId="53FBACC7">
            <wp:extent cx="2119767" cy="1594714"/>
            <wp:effectExtent l="0" t="0" r="0" b="5715"/>
            <wp:docPr id="57" name="Picture 57" descr="C:\Users\demit\Downloads\autis care aset\game\mandiri tebak ekspres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mit\Downloads\autis care aset\game\mandiri tebak ekspresi2.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188263" cy="1646244"/>
                    </a:xfrm>
                    <a:prstGeom prst="rect">
                      <a:avLst/>
                    </a:prstGeom>
                    <a:noFill/>
                    <a:ln>
                      <a:noFill/>
                    </a:ln>
                  </pic:spPr>
                </pic:pic>
              </a:graphicData>
            </a:graphic>
          </wp:inline>
        </w:drawing>
      </w:r>
    </w:p>
    <w:p w14:paraId="06B65EE7" w14:textId="77777777" w:rsidR="00416A4E" w:rsidRDefault="00996E09" w:rsidP="00996E09">
      <w:pPr>
        <w:pStyle w:val="Caption"/>
      </w:pPr>
      <w:bookmarkStart w:id="248" w:name="_Ref396497827"/>
      <w:bookmarkStart w:id="249" w:name="_Toc396905661"/>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4</w:t>
      </w:r>
      <w:r w:rsidR="005514D2">
        <w:fldChar w:fldCharType="end"/>
      </w:r>
      <w:bookmarkEnd w:id="248"/>
      <w:r w:rsidRPr="00996E09">
        <w:t xml:space="preserve"> </w:t>
      </w:r>
      <w:r>
        <w:t>Aktivitas Tebak Ekspresi</w:t>
      </w:r>
      <w:bookmarkEnd w:id="249"/>
    </w:p>
    <w:p w14:paraId="1D638A6E"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277D17">
        <w:rPr>
          <w:lang w:val="en-US"/>
        </w:rPr>
        <w:t>Muatan</w:t>
      </w:r>
      <w:r w:rsidR="00277D17" w:rsidRPr="004D7FF4">
        <w:t xml:space="preserve"> </w:t>
      </w:r>
      <w:r w:rsidRPr="004D7FF4">
        <w:t xml:space="preserve">Aktivitas </w:t>
      </w:r>
      <w:r>
        <w:rPr>
          <w:lang w:val="en-US"/>
        </w:rPr>
        <w:t>Tebak Ekspresi</w:t>
      </w:r>
    </w:p>
    <w:p w14:paraId="0EC24E85" w14:textId="77777777" w:rsidR="00123143" w:rsidRDefault="009713C1" w:rsidP="00416A4E">
      <w:pPr>
        <w:ind w:firstLine="720"/>
      </w:pPr>
      <w:r>
        <w:fldChar w:fldCharType="begin"/>
      </w:r>
      <w:r>
        <w:instrText xml:space="preserve"> REF _Ref396497827 \h </w:instrText>
      </w:r>
      <w:r>
        <w:fldChar w:fldCharType="separate"/>
      </w:r>
      <w:r w:rsidR="002836B7">
        <w:t xml:space="preserve">Gambar </w:t>
      </w:r>
      <w:r w:rsidR="002836B7">
        <w:rPr>
          <w:noProof/>
        </w:rPr>
        <w:t>3</w:t>
      </w:r>
      <w:r w:rsidR="002836B7">
        <w:t>.</w:t>
      </w:r>
      <w:r w:rsidR="002836B7">
        <w:rPr>
          <w:noProof/>
        </w:rPr>
        <w:t>64</w:t>
      </w:r>
      <w:r>
        <w:fldChar w:fldCharType="end"/>
      </w:r>
      <w:r>
        <w:t xml:space="preserve"> </w:t>
      </w:r>
      <w:r w:rsidR="006C3A07">
        <w:t>merupakan rancangan antarmuka aktivitas belajar mengenal ekspresi. Halaman ini menampilkan permainan tebak ekspresi</w:t>
      </w:r>
      <w:r w:rsidR="00F51ABD">
        <w:t xml:space="preserve">. </w:t>
      </w:r>
      <w:r w:rsidR="00F503D8" w:rsidRPr="003F4340">
        <w:t xml:space="preserve">Siswa akan diberi pertanyaan seperti: “Sentuh </w:t>
      </w:r>
      <w:r w:rsidR="00F503D8" w:rsidRPr="003F4340">
        <w:rPr>
          <w:lang w:val="id-ID"/>
        </w:rPr>
        <w:t>ekspresi marah</w:t>
      </w:r>
      <w:r w:rsidR="00F503D8" w:rsidRPr="003F4340">
        <w:t>”</w:t>
      </w:r>
      <w:r w:rsidR="00416A4E">
        <w:t>.</w:t>
      </w:r>
    </w:p>
    <w:p w14:paraId="4F4AEC67" w14:textId="77777777" w:rsidR="00F610F0" w:rsidRDefault="00F610F0" w:rsidP="00941397">
      <w:pPr>
        <w:pStyle w:val="Heading4"/>
        <w:numPr>
          <w:ilvl w:val="3"/>
          <w:numId w:val="40"/>
        </w:numPr>
        <w:tabs>
          <w:tab w:val="left" w:pos="990"/>
        </w:tabs>
        <w:spacing w:before="240"/>
        <w:ind w:left="720"/>
        <w:rPr>
          <w:lang w:val="en-US" w:eastAsia="en-US"/>
        </w:rPr>
      </w:pPr>
      <w:r w:rsidRPr="004D7FF4">
        <w:t xml:space="preserve">Desain </w:t>
      </w:r>
      <w:r w:rsidR="00277D17">
        <w:rPr>
          <w:lang w:val="en-US"/>
        </w:rPr>
        <w:t>Muatan</w:t>
      </w:r>
      <w:r w:rsidR="00277D17" w:rsidRPr="004D7FF4">
        <w:t xml:space="preserve"> </w:t>
      </w:r>
      <w:r w:rsidRPr="004D7FF4">
        <w:t xml:space="preserve">Aktivitas Belajar </w:t>
      </w:r>
      <w:r>
        <w:rPr>
          <w:lang w:val="en-US"/>
        </w:rPr>
        <w:t>Sosial</w:t>
      </w:r>
    </w:p>
    <w:p w14:paraId="085C0C14" w14:textId="77777777" w:rsidR="00F610F0" w:rsidRDefault="00AA781A" w:rsidP="00F610F0">
      <w:pPr>
        <w:ind w:firstLine="720"/>
      </w:pPr>
      <w:r>
        <w:t>Desain aktivitas belajar sosial hanya</w:t>
      </w:r>
      <w:r w:rsidR="00123143" w:rsidRPr="00123143">
        <w:t xml:space="preserve"> </w:t>
      </w:r>
      <w:r w:rsidR="00123143">
        <w:t>terdiri dari</w:t>
      </w:r>
      <w:r>
        <w:t xml:space="preserve"> tebak pekerjaan. Detail setiap aktivitas akan dijelaskan sebagai berikut:</w:t>
      </w:r>
    </w:p>
    <w:p w14:paraId="4E481AE1" w14:textId="77777777" w:rsidR="00416A4E" w:rsidRDefault="00416A4E" w:rsidP="00F610F0">
      <w:pPr>
        <w:ind w:firstLine="720"/>
      </w:pPr>
    </w:p>
    <w:p w14:paraId="3F3C0BBF" w14:textId="77777777" w:rsidR="00996E09" w:rsidRDefault="00416A4E" w:rsidP="00996E09">
      <w:pPr>
        <w:keepNext/>
        <w:jc w:val="center"/>
      </w:pPr>
      <w:r w:rsidRPr="003F4340">
        <w:rPr>
          <w:noProof/>
          <w:lang w:eastAsia="en-US"/>
        </w:rPr>
        <w:drawing>
          <wp:inline distT="0" distB="0" distL="0" distR="0" wp14:anchorId="79203E75" wp14:editId="65090B7B">
            <wp:extent cx="2130290" cy="1771754"/>
            <wp:effectExtent l="0" t="0" r="3810" b="0"/>
            <wp:docPr id="58" name="Picture 58" descr="C:\Users\demit\Downloads\autis care aset\game\sosial pekerja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mit\Downloads\autis care aset\game\sosial pekerjaan.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235121" cy="1858941"/>
                    </a:xfrm>
                    <a:prstGeom prst="rect">
                      <a:avLst/>
                    </a:prstGeom>
                    <a:noFill/>
                    <a:ln>
                      <a:noFill/>
                    </a:ln>
                  </pic:spPr>
                </pic:pic>
              </a:graphicData>
            </a:graphic>
          </wp:inline>
        </w:drawing>
      </w:r>
    </w:p>
    <w:p w14:paraId="7D9B6856" w14:textId="77777777" w:rsidR="00416A4E" w:rsidRDefault="00996E09" w:rsidP="00996E09">
      <w:pPr>
        <w:pStyle w:val="Caption"/>
      </w:pPr>
      <w:bookmarkStart w:id="250" w:name="_Ref396497828"/>
      <w:bookmarkStart w:id="251" w:name="_Toc396905662"/>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5</w:t>
      </w:r>
      <w:r w:rsidR="005514D2">
        <w:fldChar w:fldCharType="end"/>
      </w:r>
      <w:bookmarkEnd w:id="250"/>
      <w:r w:rsidRPr="00996E09">
        <w:t xml:space="preserve"> </w:t>
      </w:r>
      <w:r>
        <w:t>Aktivitas Tebak Pekerjaan</w:t>
      </w:r>
      <w:bookmarkEnd w:id="251"/>
    </w:p>
    <w:p w14:paraId="4DFEB629" w14:textId="77777777" w:rsidR="002B286E" w:rsidRDefault="002B286E" w:rsidP="00941397">
      <w:pPr>
        <w:pStyle w:val="Heading4"/>
        <w:numPr>
          <w:ilvl w:val="4"/>
          <w:numId w:val="40"/>
        </w:numPr>
        <w:tabs>
          <w:tab w:val="left" w:pos="1170"/>
        </w:tabs>
        <w:spacing w:before="240"/>
        <w:ind w:left="1080"/>
        <w:rPr>
          <w:lang w:val="en-US"/>
        </w:rPr>
      </w:pPr>
      <w:r w:rsidRPr="004D7FF4">
        <w:lastRenderedPageBreak/>
        <w:t xml:space="preserve">Desain </w:t>
      </w:r>
      <w:r w:rsidR="00277D17">
        <w:rPr>
          <w:lang w:val="en-US"/>
        </w:rPr>
        <w:t>Muatan</w:t>
      </w:r>
      <w:r w:rsidR="00277D17" w:rsidRPr="004D7FF4">
        <w:t xml:space="preserve"> </w:t>
      </w:r>
      <w:r w:rsidRPr="004D7FF4">
        <w:t xml:space="preserve">Aktivitas </w:t>
      </w:r>
      <w:r>
        <w:rPr>
          <w:lang w:val="en-US"/>
        </w:rPr>
        <w:t>Tebak Pekerjaan</w:t>
      </w:r>
    </w:p>
    <w:p w14:paraId="3F9F13BE" w14:textId="77777777" w:rsidR="00F503D8" w:rsidRPr="00F503D8" w:rsidRDefault="009713C1" w:rsidP="00416A4E">
      <w:pPr>
        <w:ind w:firstLine="720"/>
      </w:pPr>
      <w:r>
        <w:fldChar w:fldCharType="begin"/>
      </w:r>
      <w:r>
        <w:instrText xml:space="preserve"> REF _Ref396497828 \h </w:instrText>
      </w:r>
      <w:r>
        <w:fldChar w:fldCharType="separate"/>
      </w:r>
      <w:r w:rsidR="002836B7">
        <w:t xml:space="preserve">Gambar </w:t>
      </w:r>
      <w:r w:rsidR="002836B7">
        <w:rPr>
          <w:noProof/>
        </w:rPr>
        <w:t>3</w:t>
      </w:r>
      <w:r w:rsidR="002836B7">
        <w:t>.</w:t>
      </w:r>
      <w:r w:rsidR="002836B7">
        <w:rPr>
          <w:noProof/>
        </w:rPr>
        <w:t>65</w:t>
      </w:r>
      <w:r>
        <w:fldChar w:fldCharType="end"/>
      </w:r>
      <w:r>
        <w:t xml:space="preserve"> </w:t>
      </w:r>
      <w:r w:rsidR="006C3A07">
        <w:t>merupakan rancangan antarmuka aktivitas belajar mengenal jenis pekerjaan. Halaman ini menampilkan permainan tebak pekerjaan</w:t>
      </w:r>
      <w:r w:rsidR="00416A4E">
        <w:t xml:space="preserve">. </w:t>
      </w:r>
      <w:r w:rsidR="00F503D8" w:rsidRPr="003F4340">
        <w:t>Siswa akan diberi pertanyaan seperti: “Sentuh</w:t>
      </w:r>
      <w:r w:rsidR="00F503D8" w:rsidRPr="003F4340">
        <w:rPr>
          <w:lang w:val="id-ID"/>
        </w:rPr>
        <w:t xml:space="preserve"> pekerjaan guru</w:t>
      </w:r>
      <w:r w:rsidR="00F503D8" w:rsidRPr="003F4340">
        <w:t>”</w:t>
      </w:r>
      <w:r w:rsidR="00F503D8">
        <w:t>.</w:t>
      </w:r>
    </w:p>
    <w:p w14:paraId="54C5397D" w14:textId="77777777" w:rsidR="00F610F0" w:rsidRDefault="00F610F0" w:rsidP="00941397">
      <w:pPr>
        <w:pStyle w:val="Heading4"/>
        <w:numPr>
          <w:ilvl w:val="3"/>
          <w:numId w:val="40"/>
        </w:numPr>
        <w:tabs>
          <w:tab w:val="left" w:pos="990"/>
        </w:tabs>
        <w:spacing w:before="240"/>
        <w:ind w:left="720"/>
        <w:rPr>
          <w:lang w:val="en-US" w:eastAsia="en-US"/>
        </w:rPr>
      </w:pPr>
      <w:r w:rsidRPr="004D7FF4">
        <w:t xml:space="preserve">Desain </w:t>
      </w:r>
      <w:r w:rsidR="00277D17">
        <w:rPr>
          <w:lang w:val="en-US"/>
        </w:rPr>
        <w:t>Muatan</w:t>
      </w:r>
      <w:r w:rsidR="00277D17" w:rsidRPr="004D7FF4">
        <w:t xml:space="preserve"> </w:t>
      </w:r>
      <w:r w:rsidRPr="004D7FF4">
        <w:t xml:space="preserve">Aktivitas Belajar </w:t>
      </w:r>
      <w:r>
        <w:rPr>
          <w:lang w:val="en-US"/>
        </w:rPr>
        <w:t>Teka-Teki</w:t>
      </w:r>
    </w:p>
    <w:p w14:paraId="2D3B459B" w14:textId="77777777" w:rsidR="00732A31" w:rsidRDefault="00AA781A" w:rsidP="00F610F0">
      <w:pPr>
        <w:ind w:firstLine="720"/>
      </w:pPr>
      <w:r>
        <w:t>Desain aktivitas belajar teka-teki terdiri</w:t>
      </w:r>
      <w:r w:rsidRPr="00AA781A">
        <w:t xml:space="preserve"> </w:t>
      </w:r>
      <w:r>
        <w:t>hanya teka-teki. Detail setiap aktivitas akan dijelaskan sebagai berikut:</w:t>
      </w:r>
    </w:p>
    <w:p w14:paraId="55EA12F0" w14:textId="77777777" w:rsidR="002B286E" w:rsidRDefault="002B286E" w:rsidP="00941397">
      <w:pPr>
        <w:pStyle w:val="Heading4"/>
        <w:numPr>
          <w:ilvl w:val="4"/>
          <w:numId w:val="40"/>
        </w:numPr>
        <w:tabs>
          <w:tab w:val="left" w:pos="1170"/>
        </w:tabs>
        <w:spacing w:before="240"/>
        <w:ind w:left="1080"/>
        <w:rPr>
          <w:lang w:val="en-US"/>
        </w:rPr>
      </w:pPr>
      <w:r w:rsidRPr="004D7FF4">
        <w:t xml:space="preserve">Desain </w:t>
      </w:r>
      <w:r w:rsidR="00277D17">
        <w:rPr>
          <w:lang w:val="en-US"/>
        </w:rPr>
        <w:t>Muatan</w:t>
      </w:r>
      <w:r w:rsidR="00277D17" w:rsidRPr="004D7FF4">
        <w:t xml:space="preserve"> </w:t>
      </w:r>
      <w:r w:rsidRPr="004D7FF4">
        <w:t xml:space="preserve">Aktivitas </w:t>
      </w:r>
      <w:r>
        <w:rPr>
          <w:lang w:val="en-US"/>
        </w:rPr>
        <w:t>Teka-Teki</w:t>
      </w:r>
    </w:p>
    <w:p w14:paraId="0FE573E8" w14:textId="77777777" w:rsidR="00416A4E" w:rsidRPr="00F503D8" w:rsidRDefault="009713C1" w:rsidP="00416A4E">
      <w:pPr>
        <w:ind w:firstLine="720"/>
      </w:pPr>
      <w:r>
        <w:fldChar w:fldCharType="begin"/>
      </w:r>
      <w:r>
        <w:instrText xml:space="preserve"> REF _Ref396497829 \h </w:instrText>
      </w:r>
      <w:r>
        <w:fldChar w:fldCharType="separate"/>
      </w:r>
      <w:r w:rsidR="002836B7">
        <w:t xml:space="preserve">Gambar </w:t>
      </w:r>
      <w:r w:rsidR="002836B7">
        <w:rPr>
          <w:noProof/>
        </w:rPr>
        <w:t>3</w:t>
      </w:r>
      <w:r w:rsidR="002836B7">
        <w:t>.</w:t>
      </w:r>
      <w:r w:rsidR="002836B7">
        <w:rPr>
          <w:noProof/>
        </w:rPr>
        <w:t>66</w:t>
      </w:r>
      <w:r>
        <w:fldChar w:fldCharType="end"/>
      </w:r>
      <w:r>
        <w:t xml:space="preserve"> </w:t>
      </w:r>
      <w:r w:rsidR="006C3A07">
        <w:t>merupakan rancangan antarmuka aktivitas belajar bermain teka-teki. Halaman ini menampilkan permainan teka-teki</w:t>
      </w:r>
      <w:r w:rsidR="002B286E">
        <w:t>.</w:t>
      </w:r>
      <w:r w:rsidR="00416A4E">
        <w:t xml:space="preserve"> </w:t>
      </w:r>
      <w:r w:rsidR="00416A4E" w:rsidRPr="003F4340">
        <w:rPr>
          <w:lang w:val="id-ID"/>
        </w:rPr>
        <w:t xml:space="preserve">Siswa menyelesaikan puzzle, jika puzzle berhasil disusun dengan baik maka </w:t>
      </w:r>
      <w:r w:rsidR="00416A4E">
        <w:t>tanyakan pada siswa</w:t>
      </w:r>
      <w:r w:rsidR="00416A4E" w:rsidRPr="003F4340">
        <w:rPr>
          <w:lang w:val="id-ID"/>
        </w:rPr>
        <w:t xml:space="preserve"> seperti berikut: “</w:t>
      </w:r>
      <w:r w:rsidR="00416A4E">
        <w:t>Hewan apa ini?</w:t>
      </w:r>
      <w:r w:rsidR="00416A4E" w:rsidRPr="003F4340">
        <w:rPr>
          <w:lang w:val="id-ID"/>
        </w:rPr>
        <w:t>”.</w:t>
      </w:r>
    </w:p>
    <w:p w14:paraId="709C4247" w14:textId="77777777" w:rsidR="00C6626E" w:rsidRDefault="00C6626E" w:rsidP="00C6626E"/>
    <w:p w14:paraId="35A78412" w14:textId="77777777" w:rsidR="00996E09" w:rsidRDefault="00C6626E" w:rsidP="00996E09">
      <w:pPr>
        <w:keepNext/>
        <w:jc w:val="center"/>
      </w:pPr>
      <w:r>
        <w:rPr>
          <w:noProof/>
          <w:lang w:eastAsia="en-US"/>
        </w:rPr>
        <w:drawing>
          <wp:inline distT="0" distB="0" distL="0" distR="0" wp14:anchorId="270A6CFD" wp14:editId="5603F0B0">
            <wp:extent cx="3233319" cy="2689450"/>
            <wp:effectExtent l="0" t="0" r="5715" b="0"/>
            <wp:docPr id="59" name="Picture 59" descr="D:\TA\autis care aset\game\puzz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A\autis care aset\game\puzzle.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274127" cy="2723394"/>
                    </a:xfrm>
                    <a:prstGeom prst="rect">
                      <a:avLst/>
                    </a:prstGeom>
                    <a:noFill/>
                    <a:ln>
                      <a:noFill/>
                    </a:ln>
                  </pic:spPr>
                </pic:pic>
              </a:graphicData>
            </a:graphic>
          </wp:inline>
        </w:drawing>
      </w:r>
    </w:p>
    <w:p w14:paraId="76827E21" w14:textId="77777777" w:rsidR="00F501E1" w:rsidRDefault="00996E09" w:rsidP="00996E09">
      <w:pPr>
        <w:pStyle w:val="Caption"/>
      </w:pPr>
      <w:bookmarkStart w:id="252" w:name="_Ref396497829"/>
      <w:bookmarkStart w:id="253" w:name="_Toc396905663"/>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6</w:t>
      </w:r>
      <w:r w:rsidR="005514D2">
        <w:fldChar w:fldCharType="end"/>
      </w:r>
      <w:bookmarkEnd w:id="252"/>
      <w:r w:rsidRPr="00996E09">
        <w:t xml:space="preserve"> </w:t>
      </w:r>
      <w:r>
        <w:t>Aktivitas Teka-Teki</w:t>
      </w:r>
      <w:bookmarkEnd w:id="253"/>
    </w:p>
    <w:p w14:paraId="072D9ECB" w14:textId="77777777" w:rsidR="00996E09" w:rsidRDefault="00416A4E" w:rsidP="00996E09">
      <w:pPr>
        <w:keepNext/>
        <w:jc w:val="center"/>
      </w:pPr>
      <w:r>
        <w:rPr>
          <w:noProof/>
          <w:lang w:eastAsia="en-US"/>
        </w:rPr>
        <w:lastRenderedPageBreak/>
        <w:drawing>
          <wp:inline distT="0" distB="0" distL="0" distR="0" wp14:anchorId="7035746A" wp14:editId="4DBFF69A">
            <wp:extent cx="3484040" cy="5138382"/>
            <wp:effectExtent l="0" t="0" r="2540" b="5715"/>
            <wp:docPr id="491" name="Picture 491" descr="D:\TA\flowchart\flowchart_autis_care_ambil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D:\TA\flowchart\flowchart_autis_care_ambil_data.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484040" cy="5138382"/>
                    </a:xfrm>
                    <a:prstGeom prst="rect">
                      <a:avLst/>
                    </a:prstGeom>
                    <a:noFill/>
                    <a:ln>
                      <a:noFill/>
                    </a:ln>
                  </pic:spPr>
                </pic:pic>
              </a:graphicData>
            </a:graphic>
          </wp:inline>
        </w:drawing>
      </w:r>
    </w:p>
    <w:p w14:paraId="7C318D50" w14:textId="77777777" w:rsidR="00416A4E" w:rsidRDefault="00996E09" w:rsidP="00996E09">
      <w:pPr>
        <w:pStyle w:val="Caption"/>
      </w:pPr>
      <w:bookmarkStart w:id="254" w:name="_Ref396497830"/>
      <w:bookmarkStart w:id="255" w:name="_Toc396905664"/>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7</w:t>
      </w:r>
      <w:r w:rsidR="005514D2">
        <w:fldChar w:fldCharType="end"/>
      </w:r>
      <w:bookmarkEnd w:id="254"/>
      <w:r w:rsidRPr="00996E09">
        <w:t xml:space="preserve"> </w:t>
      </w:r>
      <w:r>
        <w:t xml:space="preserve">Diagram Alir Proses Mengambil Data dari </w:t>
      </w:r>
      <w:r>
        <w:rPr>
          <w:i/>
        </w:rPr>
        <w:t>WebStorage</w:t>
      </w:r>
      <w:bookmarkEnd w:id="255"/>
    </w:p>
    <w:p w14:paraId="14071F6A" w14:textId="77777777" w:rsidR="009424D8" w:rsidRDefault="009424D8" w:rsidP="00D41F4C">
      <w:pPr>
        <w:pStyle w:val="Heading3"/>
        <w:numPr>
          <w:ilvl w:val="2"/>
          <w:numId w:val="37"/>
        </w:numPr>
        <w:rPr>
          <w:lang w:val="en-US"/>
        </w:rPr>
      </w:pPr>
      <w:bookmarkStart w:id="256" w:name="_Toc396905560"/>
      <w:r>
        <w:lastRenderedPageBreak/>
        <w:t xml:space="preserve">Perancangan </w:t>
      </w:r>
      <w:r>
        <w:rPr>
          <w:lang w:val="en-US"/>
        </w:rPr>
        <w:t>Proses Mengambil, Menambah, Memperbarui, dan Menghapus Data</w:t>
      </w:r>
      <w:bookmarkEnd w:id="256"/>
    </w:p>
    <w:p w14:paraId="704CE7F7" w14:textId="77777777" w:rsidR="00A97F04" w:rsidRDefault="001610A8" w:rsidP="00A97F04">
      <w:pPr>
        <w:ind w:firstLine="720"/>
        <w:rPr>
          <w:lang w:eastAsia="en-US"/>
        </w:rPr>
      </w:pPr>
      <w:r>
        <w:t xml:space="preserve">Pada subbab ini akan dijelaskan mengenai rancangan proses aplikasi perangkat bergerak yang digunakan untuk pencapaian </w:t>
      </w:r>
      <w:r w:rsidR="005924D5">
        <w:t>fungsi mengambil</w:t>
      </w:r>
      <w:r w:rsidR="009424D8">
        <w:t xml:space="preserve">, menambah, memperbarui, dan menghapus data </w:t>
      </w:r>
      <w:r w:rsidR="006A4CD6">
        <w:t>menggunakan basis data</w:t>
      </w:r>
      <w:r w:rsidR="009424D8">
        <w:t xml:space="preserve"> </w:t>
      </w:r>
      <w:r w:rsidR="00DF3DFA">
        <w:rPr>
          <w:i/>
        </w:rPr>
        <w:t>WebStorage</w:t>
      </w:r>
      <w:r w:rsidR="00A97F04">
        <w:t>.</w:t>
      </w:r>
      <w:r w:rsidR="005924D5">
        <w:t xml:space="preserve"> </w:t>
      </w:r>
      <w:r w:rsidR="00A97F04">
        <w:rPr>
          <w:lang w:eastAsia="en-US"/>
        </w:rPr>
        <w:t xml:space="preserve"> </w:t>
      </w:r>
    </w:p>
    <w:p w14:paraId="516BF35A" w14:textId="77777777" w:rsidR="009424D8" w:rsidRPr="009424D8" w:rsidRDefault="009424D8" w:rsidP="00941397">
      <w:pPr>
        <w:pStyle w:val="ListParagraph"/>
        <w:numPr>
          <w:ilvl w:val="2"/>
          <w:numId w:val="40"/>
        </w:numPr>
        <w:tabs>
          <w:tab w:val="left" w:pos="990"/>
        </w:tabs>
        <w:spacing w:before="240"/>
        <w:contextualSpacing w:val="0"/>
        <w:outlineLvl w:val="3"/>
        <w:rPr>
          <w:b/>
          <w:bCs/>
          <w:vanish/>
          <w:spacing w:val="5"/>
          <w:sz w:val="24"/>
          <w:szCs w:val="24"/>
          <w:lang w:eastAsia="en-US"/>
        </w:rPr>
      </w:pPr>
    </w:p>
    <w:p w14:paraId="3563B104" w14:textId="77777777" w:rsidR="009424D8" w:rsidRDefault="009424D8" w:rsidP="00941397">
      <w:pPr>
        <w:pStyle w:val="Heading4"/>
        <w:numPr>
          <w:ilvl w:val="3"/>
          <w:numId w:val="40"/>
        </w:numPr>
        <w:tabs>
          <w:tab w:val="left" w:pos="990"/>
        </w:tabs>
        <w:spacing w:before="240"/>
        <w:ind w:left="720"/>
        <w:rPr>
          <w:lang w:val="en-US" w:eastAsia="en-US"/>
        </w:rPr>
      </w:pPr>
      <w:r>
        <w:t xml:space="preserve">Perancangan </w:t>
      </w:r>
      <w:r>
        <w:rPr>
          <w:lang w:val="en-US"/>
        </w:rPr>
        <w:t>Proses Mengambil Data</w:t>
      </w:r>
    </w:p>
    <w:p w14:paraId="4C8AC0D1" w14:textId="77777777" w:rsidR="009424D8" w:rsidRDefault="006A4CD6" w:rsidP="00416A4E">
      <w:pPr>
        <w:ind w:firstLine="720"/>
      </w:pPr>
      <w:r>
        <w:t xml:space="preserve">Proses mengambil data menggunakan </w:t>
      </w:r>
      <w:r w:rsidR="00DF3DFA">
        <w:rPr>
          <w:i/>
        </w:rPr>
        <w:t>WebStorage</w:t>
      </w:r>
      <w:r>
        <w:t xml:space="preserve"> berbeda dengan menggunakan bahasa sql lain, hal ini dikarenakan </w:t>
      </w:r>
      <w:r w:rsidR="00DF3DFA">
        <w:rPr>
          <w:i/>
        </w:rPr>
        <w:t>WebStorage</w:t>
      </w:r>
      <w:r w:rsidR="00AB2624">
        <w:t xml:space="preserve"> menggunakan HTML</w:t>
      </w:r>
      <w:r w:rsidR="00123143">
        <w:t xml:space="preserve">5, </w:t>
      </w:r>
      <w:r>
        <w:t xml:space="preserve">sehingga untuk mengambil data tidak perlu menggunakan bahasa sql namun cukup memanggil </w:t>
      </w:r>
      <w:r w:rsidRPr="00621F0F">
        <w:rPr>
          <w:i/>
        </w:rPr>
        <w:t>array</w:t>
      </w:r>
      <w:r>
        <w:t xml:space="preserve"> dengan </w:t>
      </w:r>
      <w:r w:rsidR="00123143">
        <w:t>indeks</w:t>
      </w:r>
      <w:r>
        <w:t xml:space="preserve"> nama tabel beserta parameternya</w:t>
      </w:r>
      <w:r w:rsidR="009424D8">
        <w:t>.</w:t>
      </w:r>
      <w:r>
        <w:t xml:space="preserve"> Untuk melakukan penyaringan data juga tidak dapat menggunakan bahasa sql namun menggunakan percabangan ketika mengambil semua data</w:t>
      </w:r>
      <w:r w:rsidR="009424D8">
        <w:t>.</w:t>
      </w:r>
      <w:r>
        <w:t xml:space="preserve"> Data yang diambil dari basis data masih berbentuk JSON, maka perlu diubah menjadi tipe data</w:t>
      </w:r>
      <w:r w:rsidR="0020196F">
        <w:t xml:space="preserve"> lain sesuai dengan parameter yang ada.</w:t>
      </w:r>
      <w:r w:rsidR="009424D8">
        <w:t xml:space="preserve"> Aliran dari proses ini dijelaskan pada</w:t>
      </w:r>
      <w:r w:rsidR="009713C1">
        <w:t xml:space="preserve"> </w:t>
      </w:r>
      <w:r w:rsidR="009713C1">
        <w:fldChar w:fldCharType="begin"/>
      </w:r>
      <w:r w:rsidR="009713C1">
        <w:instrText xml:space="preserve"> REF _Ref396497830 \h </w:instrText>
      </w:r>
      <w:r w:rsidR="009713C1">
        <w:fldChar w:fldCharType="separate"/>
      </w:r>
      <w:r w:rsidR="002836B7">
        <w:t xml:space="preserve">Gambar </w:t>
      </w:r>
      <w:r w:rsidR="002836B7">
        <w:rPr>
          <w:noProof/>
        </w:rPr>
        <w:t>3</w:t>
      </w:r>
      <w:r w:rsidR="002836B7">
        <w:t>.</w:t>
      </w:r>
      <w:r w:rsidR="002836B7">
        <w:rPr>
          <w:noProof/>
        </w:rPr>
        <w:t>67</w:t>
      </w:r>
      <w:r w:rsidR="009713C1">
        <w:fldChar w:fldCharType="end"/>
      </w:r>
      <w:r w:rsidR="00416A4E">
        <w:t>.</w:t>
      </w:r>
    </w:p>
    <w:p w14:paraId="0213EE04" w14:textId="77777777" w:rsidR="0020196F" w:rsidRDefault="0020196F" w:rsidP="00941397">
      <w:pPr>
        <w:pStyle w:val="Heading4"/>
        <w:numPr>
          <w:ilvl w:val="3"/>
          <w:numId w:val="40"/>
        </w:numPr>
        <w:tabs>
          <w:tab w:val="left" w:pos="990"/>
        </w:tabs>
        <w:spacing w:before="240"/>
        <w:ind w:left="720"/>
        <w:rPr>
          <w:lang w:val="en-US" w:eastAsia="en-US"/>
        </w:rPr>
      </w:pPr>
      <w:r>
        <w:t xml:space="preserve">Perancangan </w:t>
      </w:r>
      <w:r>
        <w:rPr>
          <w:lang w:val="en-US"/>
        </w:rPr>
        <w:t>Proses Menambah Data</w:t>
      </w:r>
    </w:p>
    <w:p w14:paraId="519ECBFF" w14:textId="77777777" w:rsidR="0020196F" w:rsidRDefault="0020196F" w:rsidP="0020196F">
      <w:pPr>
        <w:ind w:firstLine="720"/>
      </w:pPr>
      <w:r>
        <w:t xml:space="preserve">Proses </w:t>
      </w:r>
      <w:r w:rsidR="00621F0F">
        <w:t>menambah</w:t>
      </w:r>
      <w:r>
        <w:t xml:space="preserve"> data menggunakan </w:t>
      </w:r>
      <w:r w:rsidR="00DF3DFA">
        <w:rPr>
          <w:i/>
        </w:rPr>
        <w:t>WebStorage</w:t>
      </w:r>
      <w:r>
        <w:t xml:space="preserve"> berbeda dengan menggunakan bahasa sql lain, hal ini dikarenakan </w:t>
      </w:r>
      <w:r w:rsidR="00DF3DFA">
        <w:rPr>
          <w:i/>
        </w:rPr>
        <w:t>WebStorage</w:t>
      </w:r>
      <w:r w:rsidR="00AB2624">
        <w:t xml:space="preserve"> menggunakan HTML</w:t>
      </w:r>
      <w:r>
        <w:t>5</w:t>
      </w:r>
      <w:r w:rsidR="00923FA4">
        <w:t>,</w:t>
      </w:r>
      <w:r>
        <w:t xml:space="preserve"> sehingga untuk </w:t>
      </w:r>
      <w:r w:rsidR="00621F0F">
        <w:t>menambah</w:t>
      </w:r>
      <w:r>
        <w:t xml:space="preserve"> data tidak perlu menggunakan bahasa sql namun cukup </w:t>
      </w:r>
      <w:r w:rsidR="00621F0F">
        <w:t xml:space="preserve">membuat </w:t>
      </w:r>
      <w:r w:rsidR="00621F0F" w:rsidRPr="00621F0F">
        <w:rPr>
          <w:i/>
        </w:rPr>
        <w:t>array</w:t>
      </w:r>
      <w:r w:rsidR="00621F0F">
        <w:t xml:space="preserve"> berisi data yang ingin ditambahkan ke basis data. Lalu ubah </w:t>
      </w:r>
      <w:r w:rsidR="00621F0F" w:rsidRPr="00621F0F">
        <w:rPr>
          <w:i/>
        </w:rPr>
        <w:t>array</w:t>
      </w:r>
      <w:r w:rsidR="00621F0F">
        <w:t xml:space="preserve"> tersebut menjadi tipe JSON dan simpan ke </w:t>
      </w:r>
      <w:r w:rsidR="00DF3DFA">
        <w:rPr>
          <w:i/>
        </w:rPr>
        <w:t>WebStorage</w:t>
      </w:r>
      <w:r w:rsidR="00621F0F">
        <w:rPr>
          <w:i/>
        </w:rPr>
        <w:t xml:space="preserve"> </w:t>
      </w:r>
      <w:r w:rsidR="00621F0F">
        <w:t xml:space="preserve">menggunakan </w:t>
      </w:r>
      <w:r w:rsidR="00123143">
        <w:t>indeks</w:t>
      </w:r>
      <w:r w:rsidR="00621F0F">
        <w:t xml:space="preserve"> nama tabel</w:t>
      </w:r>
      <w:r>
        <w:t>. Aliran dari proses ini dijelaskan pada</w:t>
      </w:r>
      <w:r w:rsidR="009713C1">
        <w:t xml:space="preserve"> </w:t>
      </w:r>
      <w:r w:rsidR="009713C1">
        <w:fldChar w:fldCharType="begin"/>
      </w:r>
      <w:r w:rsidR="009713C1">
        <w:instrText xml:space="preserve"> REF _Ref396497831 \h </w:instrText>
      </w:r>
      <w:r w:rsidR="009713C1">
        <w:fldChar w:fldCharType="separate"/>
      </w:r>
      <w:r w:rsidR="002836B7">
        <w:t xml:space="preserve">Gambar </w:t>
      </w:r>
      <w:r w:rsidR="002836B7">
        <w:rPr>
          <w:noProof/>
        </w:rPr>
        <w:t>3</w:t>
      </w:r>
      <w:r w:rsidR="002836B7">
        <w:t>.</w:t>
      </w:r>
      <w:r w:rsidR="002836B7">
        <w:rPr>
          <w:noProof/>
        </w:rPr>
        <w:t>68</w:t>
      </w:r>
      <w:r w:rsidR="009713C1">
        <w:fldChar w:fldCharType="end"/>
      </w:r>
      <w:r>
        <w:t>.</w:t>
      </w:r>
    </w:p>
    <w:p w14:paraId="5404C67C" w14:textId="77777777" w:rsidR="00B5762C" w:rsidRDefault="00B5762C" w:rsidP="00B5762C">
      <w:pPr>
        <w:ind w:left="-25"/>
      </w:pPr>
    </w:p>
    <w:p w14:paraId="563F7383" w14:textId="77777777" w:rsidR="00996E09" w:rsidRDefault="00923FA4" w:rsidP="00996E09">
      <w:pPr>
        <w:keepNext/>
        <w:jc w:val="center"/>
      </w:pPr>
      <w:r>
        <w:rPr>
          <w:noProof/>
          <w:lang w:eastAsia="en-US"/>
        </w:rPr>
        <w:lastRenderedPageBreak/>
        <w:drawing>
          <wp:inline distT="0" distB="0" distL="0" distR="0" wp14:anchorId="58644198" wp14:editId="19354148">
            <wp:extent cx="3166281" cy="4698526"/>
            <wp:effectExtent l="0" t="0" r="0" b="6985"/>
            <wp:docPr id="493" name="Picture 493" descr="D:\TA\flowchart\flowchart_autis_care_simp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D:\TA\flowchart\flowchart_autis_care_simpan.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187170" cy="4729523"/>
                    </a:xfrm>
                    <a:prstGeom prst="rect">
                      <a:avLst/>
                    </a:prstGeom>
                    <a:noFill/>
                    <a:ln>
                      <a:noFill/>
                    </a:ln>
                  </pic:spPr>
                </pic:pic>
              </a:graphicData>
            </a:graphic>
          </wp:inline>
        </w:drawing>
      </w:r>
    </w:p>
    <w:p w14:paraId="5B3F5B14" w14:textId="77777777" w:rsidR="00621F0F" w:rsidRDefault="00996E09" w:rsidP="00996E09">
      <w:pPr>
        <w:pStyle w:val="Caption"/>
      </w:pPr>
      <w:bookmarkStart w:id="257" w:name="_Ref396497831"/>
      <w:bookmarkStart w:id="258" w:name="_Toc396905665"/>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8</w:t>
      </w:r>
      <w:r w:rsidR="005514D2">
        <w:fldChar w:fldCharType="end"/>
      </w:r>
      <w:bookmarkEnd w:id="257"/>
      <w:r w:rsidRPr="00996E09">
        <w:t xml:space="preserve"> </w:t>
      </w:r>
      <w:r>
        <w:t xml:space="preserve">Diagram Alir Proses Menambah Data ke </w:t>
      </w:r>
      <w:r>
        <w:rPr>
          <w:i/>
        </w:rPr>
        <w:t>WebStorage</w:t>
      </w:r>
      <w:bookmarkEnd w:id="258"/>
    </w:p>
    <w:p w14:paraId="2895FD16" w14:textId="77777777" w:rsidR="00621F0F" w:rsidRDefault="00621F0F" w:rsidP="00941397">
      <w:pPr>
        <w:pStyle w:val="Heading4"/>
        <w:numPr>
          <w:ilvl w:val="3"/>
          <w:numId w:val="40"/>
        </w:numPr>
        <w:tabs>
          <w:tab w:val="left" w:pos="990"/>
        </w:tabs>
        <w:spacing w:before="240"/>
        <w:ind w:left="720"/>
        <w:rPr>
          <w:lang w:val="en-US" w:eastAsia="en-US"/>
        </w:rPr>
      </w:pPr>
      <w:r>
        <w:t xml:space="preserve">Perancangan </w:t>
      </w:r>
      <w:r>
        <w:rPr>
          <w:lang w:val="en-US"/>
        </w:rPr>
        <w:t>Proses Memperbarui Data</w:t>
      </w:r>
    </w:p>
    <w:p w14:paraId="1D1B0146" w14:textId="77777777" w:rsidR="00621F0F" w:rsidRDefault="00621F0F" w:rsidP="00621F0F">
      <w:pPr>
        <w:ind w:firstLine="720"/>
      </w:pPr>
      <w:r>
        <w:t xml:space="preserve">Proses memperbarui data menggunakan </w:t>
      </w:r>
      <w:r w:rsidR="00DF3DFA">
        <w:rPr>
          <w:i/>
        </w:rPr>
        <w:t>WebStorage</w:t>
      </w:r>
      <w:r>
        <w:t xml:space="preserve"> berbeda dengan menggunakan bahasa sql lain, hal ini dikarenakan </w:t>
      </w:r>
      <w:r w:rsidR="00DF3DFA">
        <w:rPr>
          <w:i/>
        </w:rPr>
        <w:t>WebStorage</w:t>
      </w:r>
      <w:r w:rsidR="00AB2624">
        <w:t xml:space="preserve"> menggunakan HTML</w:t>
      </w:r>
      <w:r>
        <w:t>5</w:t>
      </w:r>
      <w:r w:rsidR="00923FA4">
        <w:t>,</w:t>
      </w:r>
      <w:r>
        <w:t xml:space="preserve"> sehingga untuk memperbarui </w:t>
      </w:r>
      <w:r>
        <w:lastRenderedPageBreak/>
        <w:t xml:space="preserve">data tidak perlu menggunakan bahasa sql namun cukup membuat </w:t>
      </w:r>
      <w:r w:rsidRPr="00621F0F">
        <w:rPr>
          <w:i/>
        </w:rPr>
        <w:t>array</w:t>
      </w:r>
      <w:r>
        <w:t xml:space="preserve"> berisi data yang ingin diubah beserta parameternya. Lalu ubah </w:t>
      </w:r>
      <w:r w:rsidRPr="00621F0F">
        <w:rPr>
          <w:i/>
        </w:rPr>
        <w:t>array</w:t>
      </w:r>
      <w:r>
        <w:t xml:space="preserve"> tersebut menjadi tipe JSON dan simpan ke </w:t>
      </w:r>
      <w:r w:rsidR="00DF3DFA">
        <w:rPr>
          <w:i/>
        </w:rPr>
        <w:t>WebStorage</w:t>
      </w:r>
      <w:r>
        <w:rPr>
          <w:i/>
        </w:rPr>
        <w:t xml:space="preserve"> </w:t>
      </w:r>
      <w:r>
        <w:t xml:space="preserve">menggunakan </w:t>
      </w:r>
      <w:r w:rsidR="00123143">
        <w:t>indeks</w:t>
      </w:r>
      <w:r>
        <w:t xml:space="preserve"> nama tabel beserta parameternya. Aliran dari proses ini dijelaskan pada</w:t>
      </w:r>
      <w:r w:rsidR="009713C1">
        <w:t xml:space="preserve"> </w:t>
      </w:r>
      <w:r w:rsidR="009713C1">
        <w:fldChar w:fldCharType="begin"/>
      </w:r>
      <w:r w:rsidR="009713C1">
        <w:instrText xml:space="preserve"> REF _Ref396497832 \h </w:instrText>
      </w:r>
      <w:r w:rsidR="009713C1">
        <w:fldChar w:fldCharType="separate"/>
      </w:r>
      <w:r w:rsidR="002836B7">
        <w:t xml:space="preserve">Gambar </w:t>
      </w:r>
      <w:r w:rsidR="002836B7">
        <w:rPr>
          <w:noProof/>
        </w:rPr>
        <w:t>3</w:t>
      </w:r>
      <w:r w:rsidR="002836B7">
        <w:t>.</w:t>
      </w:r>
      <w:r w:rsidR="002836B7">
        <w:rPr>
          <w:noProof/>
        </w:rPr>
        <w:t>69</w:t>
      </w:r>
      <w:r w:rsidR="009713C1">
        <w:fldChar w:fldCharType="end"/>
      </w:r>
      <w:r>
        <w:t>.</w:t>
      </w:r>
    </w:p>
    <w:p w14:paraId="300C8A76" w14:textId="77777777" w:rsidR="00996E09" w:rsidRDefault="00923FA4" w:rsidP="00996E09">
      <w:pPr>
        <w:keepNext/>
        <w:jc w:val="center"/>
      </w:pPr>
      <w:r>
        <w:rPr>
          <w:noProof/>
          <w:lang w:eastAsia="en-US"/>
        </w:rPr>
        <w:drawing>
          <wp:inline distT="0" distB="0" distL="0" distR="0" wp14:anchorId="2B163190" wp14:editId="0D7822F4">
            <wp:extent cx="3048978" cy="4496741"/>
            <wp:effectExtent l="0" t="0" r="0" b="0"/>
            <wp:docPr id="496" name="Picture 496" descr="D:\TA\flowchart\flowchart_autis_care_upd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D:\TA\flowchart\flowchart_autis_care_update.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057533" cy="4509358"/>
                    </a:xfrm>
                    <a:prstGeom prst="rect">
                      <a:avLst/>
                    </a:prstGeom>
                    <a:noFill/>
                    <a:ln>
                      <a:noFill/>
                    </a:ln>
                  </pic:spPr>
                </pic:pic>
              </a:graphicData>
            </a:graphic>
          </wp:inline>
        </w:drawing>
      </w:r>
    </w:p>
    <w:p w14:paraId="6C2894E6" w14:textId="77777777" w:rsidR="00621F0F" w:rsidRDefault="00996E09" w:rsidP="00996E09">
      <w:pPr>
        <w:pStyle w:val="Caption"/>
      </w:pPr>
      <w:bookmarkStart w:id="259" w:name="_Ref396497832"/>
      <w:bookmarkStart w:id="260" w:name="_Toc396905666"/>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9</w:t>
      </w:r>
      <w:r w:rsidR="005514D2">
        <w:fldChar w:fldCharType="end"/>
      </w:r>
      <w:bookmarkEnd w:id="259"/>
      <w:r w:rsidRPr="00996E09">
        <w:t xml:space="preserve"> </w:t>
      </w:r>
      <w:r>
        <w:t xml:space="preserve">Diagram Alir Proses Memperbarui Data </w:t>
      </w:r>
      <w:r>
        <w:rPr>
          <w:i/>
        </w:rPr>
        <w:t>WebStorage</w:t>
      </w:r>
      <w:bookmarkEnd w:id="260"/>
    </w:p>
    <w:p w14:paraId="6BE5390F" w14:textId="77777777" w:rsidR="00AF707C" w:rsidRDefault="00AF707C" w:rsidP="00941397">
      <w:pPr>
        <w:pStyle w:val="Heading4"/>
        <w:numPr>
          <w:ilvl w:val="3"/>
          <w:numId w:val="40"/>
        </w:numPr>
        <w:tabs>
          <w:tab w:val="left" w:pos="990"/>
        </w:tabs>
        <w:spacing w:before="240"/>
        <w:ind w:left="720"/>
        <w:rPr>
          <w:lang w:val="en-US" w:eastAsia="en-US"/>
        </w:rPr>
      </w:pPr>
      <w:r>
        <w:lastRenderedPageBreak/>
        <w:t xml:space="preserve">Perancangan </w:t>
      </w:r>
      <w:r>
        <w:rPr>
          <w:lang w:val="en-US"/>
        </w:rPr>
        <w:t>Proses Menghapus Data</w:t>
      </w:r>
    </w:p>
    <w:p w14:paraId="53CAD7E1" w14:textId="77777777" w:rsidR="00AF707C" w:rsidRDefault="00AF707C" w:rsidP="00AF707C">
      <w:pPr>
        <w:ind w:firstLine="720"/>
      </w:pPr>
      <w:r>
        <w:t xml:space="preserve">Proses menghapus data menggunakan </w:t>
      </w:r>
      <w:r w:rsidR="00DF3DFA">
        <w:rPr>
          <w:i/>
        </w:rPr>
        <w:t>WebStorage</w:t>
      </w:r>
      <w:r>
        <w:t xml:space="preserve"> berbeda dengan menggunakan bahasa sql lain, hal ini dikarenakan </w:t>
      </w:r>
      <w:r w:rsidR="00DF3DFA">
        <w:rPr>
          <w:i/>
        </w:rPr>
        <w:t>WebStorage</w:t>
      </w:r>
      <w:r w:rsidR="00AB2624">
        <w:t xml:space="preserve"> menggunakan HTML</w:t>
      </w:r>
      <w:r>
        <w:t>5</w:t>
      </w:r>
      <w:r w:rsidR="00923FA4">
        <w:t>,</w:t>
      </w:r>
      <w:r>
        <w:t xml:space="preserve"> sehingga untuk memperbarui data tidak perlu menggunakan bahasa sql namun cukup menghapus array dengan </w:t>
      </w:r>
      <w:r w:rsidR="00123143">
        <w:t>indeks</w:t>
      </w:r>
      <w:r>
        <w:t xml:space="preserve"> nama tabel sesuai nomor </w:t>
      </w:r>
      <w:r w:rsidR="00746249">
        <w:t>baris dari tabel tersebut</w:t>
      </w:r>
      <w:r>
        <w:t>. Aliran dari proses ini dijelaskan pada</w:t>
      </w:r>
      <w:r w:rsidR="009713C1">
        <w:t xml:space="preserve"> </w:t>
      </w:r>
      <w:r w:rsidR="009713C1">
        <w:fldChar w:fldCharType="begin"/>
      </w:r>
      <w:r w:rsidR="009713C1">
        <w:instrText xml:space="preserve"> REF _Ref396497833 \h </w:instrText>
      </w:r>
      <w:r w:rsidR="009713C1">
        <w:fldChar w:fldCharType="separate"/>
      </w:r>
      <w:r w:rsidR="002836B7">
        <w:t xml:space="preserve">Gambar </w:t>
      </w:r>
      <w:r w:rsidR="002836B7">
        <w:rPr>
          <w:noProof/>
        </w:rPr>
        <w:t>3</w:t>
      </w:r>
      <w:r w:rsidR="002836B7">
        <w:t>.</w:t>
      </w:r>
      <w:r w:rsidR="002836B7">
        <w:rPr>
          <w:noProof/>
        </w:rPr>
        <w:t>70</w:t>
      </w:r>
      <w:r w:rsidR="009713C1">
        <w:fldChar w:fldCharType="end"/>
      </w:r>
      <w:r>
        <w:t>.</w:t>
      </w:r>
    </w:p>
    <w:p w14:paraId="27C8AE14" w14:textId="77777777" w:rsidR="00996E09" w:rsidRDefault="00923FA4" w:rsidP="00996E09">
      <w:pPr>
        <w:keepNext/>
        <w:jc w:val="center"/>
      </w:pPr>
      <w:r>
        <w:rPr>
          <w:noProof/>
          <w:lang w:eastAsia="en-US"/>
        </w:rPr>
        <w:drawing>
          <wp:inline distT="0" distB="0" distL="0" distR="0" wp14:anchorId="54E1A29C" wp14:editId="6F282ECF">
            <wp:extent cx="2934268" cy="4302718"/>
            <wp:effectExtent l="0" t="0" r="0" b="3175"/>
            <wp:docPr id="502" name="Picture 502" descr="D:\TA\flowchart\flowchart_autis_care_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D:\TA\flowchart\flowchart_autis_care_delete.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946361" cy="4320451"/>
                    </a:xfrm>
                    <a:prstGeom prst="rect">
                      <a:avLst/>
                    </a:prstGeom>
                    <a:noFill/>
                    <a:ln>
                      <a:noFill/>
                    </a:ln>
                  </pic:spPr>
                </pic:pic>
              </a:graphicData>
            </a:graphic>
          </wp:inline>
        </w:drawing>
      </w:r>
    </w:p>
    <w:p w14:paraId="58CAF8DA" w14:textId="77777777" w:rsidR="00AF707C" w:rsidRDefault="00996E09" w:rsidP="00996E09">
      <w:pPr>
        <w:pStyle w:val="Caption"/>
      </w:pPr>
      <w:bookmarkStart w:id="261" w:name="_Ref396497833"/>
      <w:bookmarkStart w:id="262" w:name="_Toc396905667"/>
      <w:r>
        <w:t xml:space="preserve">Gambar </w:t>
      </w:r>
      <w:r w:rsidR="005514D2">
        <w:fldChar w:fldCharType="begin"/>
      </w:r>
      <w:r w:rsidR="005514D2">
        <w:instrText xml:space="preserve"> STYLEREF 1 \s </w:instrText>
      </w:r>
      <w:r w:rsidR="005514D2">
        <w:fldChar w:fldCharType="separate"/>
      </w:r>
      <w:r w:rsidR="002836B7">
        <w:rPr>
          <w:noProof/>
        </w:rPr>
        <w:t>3</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70</w:t>
      </w:r>
      <w:r w:rsidR="005514D2">
        <w:fldChar w:fldCharType="end"/>
      </w:r>
      <w:bookmarkEnd w:id="261"/>
      <w:r w:rsidRPr="00996E09">
        <w:t xml:space="preserve"> </w:t>
      </w:r>
      <w:r>
        <w:t xml:space="preserve">Diagram Alir Proses Menghapus Data </w:t>
      </w:r>
      <w:r>
        <w:rPr>
          <w:i/>
        </w:rPr>
        <w:t>WebStorage</w:t>
      </w:r>
      <w:bookmarkEnd w:id="262"/>
    </w:p>
    <w:bookmarkEnd w:id="156"/>
    <w:p w14:paraId="7DB996E3" w14:textId="77777777" w:rsidR="001F231F" w:rsidRDefault="00A86BCE" w:rsidP="00923FA4">
      <w:pPr>
        <w:jc w:val="center"/>
      </w:pPr>
      <w:r>
        <w:br w:type="page"/>
      </w:r>
      <w:r w:rsidR="001F231F" w:rsidRPr="000F5C1B">
        <w:rPr>
          <w:i/>
        </w:rPr>
        <w:lastRenderedPageBreak/>
        <w:t>[Halaman ini sengaja dikosongkan]</w:t>
      </w:r>
    </w:p>
    <w:p w14:paraId="53DE7E8C" w14:textId="77777777" w:rsidR="00201B48" w:rsidRDefault="00201B48" w:rsidP="00494AF9">
      <w:pPr>
        <w:sectPr w:rsidR="00201B48" w:rsidSect="009B5739">
          <w:pgSz w:w="8395" w:h="11909" w:code="11"/>
          <w:pgMar w:top="1418" w:right="1134" w:bottom="1418" w:left="1418" w:header="720" w:footer="720" w:gutter="0"/>
          <w:cols w:space="720"/>
          <w:titlePg/>
          <w:docGrid w:linePitch="360"/>
        </w:sectPr>
      </w:pPr>
      <w:bookmarkStart w:id="263" w:name="_Toc360782128"/>
    </w:p>
    <w:p w14:paraId="19A992E9" w14:textId="77777777" w:rsidR="00824DC4" w:rsidRDefault="00D758BC" w:rsidP="00812E94">
      <w:pPr>
        <w:pStyle w:val="Heading1"/>
        <w:ind w:left="0"/>
        <w:rPr>
          <w:b w:val="0"/>
          <w:szCs w:val="24"/>
        </w:rPr>
      </w:pPr>
      <w:bookmarkStart w:id="264" w:name="_Toc396905561"/>
      <w:r>
        <w:lastRenderedPageBreak/>
        <w:t xml:space="preserve">BAB </w:t>
      </w:r>
      <w:bookmarkEnd w:id="263"/>
      <w:r w:rsidR="007A7A25">
        <w:t>IV</w:t>
      </w:r>
      <w:r w:rsidR="007A7A25" w:rsidRPr="00D25CEC">
        <w:br/>
      </w:r>
      <w:r w:rsidR="007A7A25">
        <w:t>IMPLEMENTASI</w:t>
      </w:r>
      <w:bookmarkEnd w:id="264"/>
    </w:p>
    <w:p w14:paraId="1975A427" w14:textId="77777777" w:rsidR="00A84C51" w:rsidRDefault="00A84C51" w:rsidP="00AD6548">
      <w:pPr>
        <w:ind w:firstLine="720"/>
      </w:pPr>
      <w:r>
        <w:t>Bab ini membahas tentang implementasi dari perancangan sistem. Bab ini berisi proses implementasi dari semua modul</w:t>
      </w:r>
      <w:r w:rsidR="006B4BDE">
        <w:t xml:space="preserve"> dan berkas nyata </w:t>
      </w:r>
      <w:r w:rsidR="00E7100A">
        <w:rPr>
          <w:i/>
        </w:rPr>
        <w:t>Autis Care</w:t>
      </w:r>
      <w:r>
        <w:t xml:space="preserve">. </w:t>
      </w:r>
      <w:r w:rsidR="006B4BDE">
        <w:t xml:space="preserve">Bahasa pemrograman yang digunakan adalah bahasa pemrograman </w:t>
      </w:r>
      <w:r w:rsidR="001E134C">
        <w:t>JavaScript</w:t>
      </w:r>
      <w:r w:rsidR="006B4BDE">
        <w:t>.</w:t>
      </w:r>
      <w:r>
        <w:t xml:space="preserve"> </w:t>
      </w:r>
    </w:p>
    <w:p w14:paraId="512725C9" w14:textId="77777777" w:rsidR="00A97F04" w:rsidRPr="00A97F04" w:rsidRDefault="00A97F04" w:rsidP="00941397">
      <w:pPr>
        <w:pStyle w:val="ListParagraph"/>
        <w:numPr>
          <w:ilvl w:val="0"/>
          <w:numId w:val="40"/>
        </w:numPr>
        <w:spacing w:before="240"/>
        <w:jc w:val="left"/>
        <w:outlineLvl w:val="1"/>
        <w:rPr>
          <w:rFonts w:eastAsia="Calibri"/>
          <w:b/>
          <w:vanish/>
          <w:sz w:val="24"/>
          <w:szCs w:val="24"/>
          <w:lang w:eastAsia="en-US"/>
        </w:rPr>
      </w:pPr>
      <w:bookmarkStart w:id="265" w:name="_Toc389090096"/>
      <w:bookmarkStart w:id="266" w:name="_Toc389090533"/>
      <w:bookmarkStart w:id="267" w:name="_Toc389090655"/>
      <w:bookmarkStart w:id="268" w:name="_Toc394503636"/>
      <w:bookmarkStart w:id="269" w:name="_Toc396496779"/>
      <w:bookmarkStart w:id="270" w:name="_Toc396497935"/>
      <w:bookmarkStart w:id="271" w:name="_Toc396905562"/>
      <w:bookmarkStart w:id="272" w:name="_Toc360782130"/>
      <w:bookmarkEnd w:id="265"/>
      <w:bookmarkEnd w:id="266"/>
      <w:bookmarkEnd w:id="267"/>
      <w:bookmarkEnd w:id="268"/>
      <w:bookmarkEnd w:id="269"/>
      <w:bookmarkEnd w:id="270"/>
      <w:bookmarkEnd w:id="271"/>
    </w:p>
    <w:p w14:paraId="65E18402" w14:textId="77777777" w:rsidR="0091104F" w:rsidRPr="009713C1" w:rsidRDefault="0091104F" w:rsidP="009713C1">
      <w:pPr>
        <w:pStyle w:val="Heading2"/>
        <w:spacing w:before="240"/>
        <w:ind w:left="562" w:hanging="562"/>
      </w:pPr>
      <w:bookmarkStart w:id="273" w:name="_Toc396905563"/>
      <w:r w:rsidRPr="009713C1">
        <w:t>Lingkungan Pembangunan</w:t>
      </w:r>
      <w:bookmarkEnd w:id="273"/>
    </w:p>
    <w:p w14:paraId="17922176" w14:textId="77777777" w:rsidR="0091104F" w:rsidRDefault="0091104F" w:rsidP="0091104F">
      <w:pPr>
        <w:ind w:firstLine="720"/>
      </w:pPr>
      <w:r>
        <w:t>Dalam membangun aplikasi ini digunakan beberapa perangkat pendukung baik perangkat keras maupun perangkat lunak. Lingkungan pembangunan dijelaskan sebagai berikut</w:t>
      </w:r>
    </w:p>
    <w:p w14:paraId="5C1A7273" w14:textId="77777777" w:rsidR="00387009" w:rsidRDefault="00387009" w:rsidP="00387009">
      <w:pPr>
        <w:pStyle w:val="ListParagraph"/>
        <w:numPr>
          <w:ilvl w:val="2"/>
          <w:numId w:val="36"/>
        </w:numPr>
        <w:spacing w:before="240"/>
        <w:ind w:left="720"/>
        <w:rPr>
          <w:b/>
          <w:sz w:val="24"/>
          <w:szCs w:val="24"/>
          <w:lang w:eastAsia="en-US"/>
        </w:rPr>
      </w:pPr>
      <w:r w:rsidRPr="00387009">
        <w:rPr>
          <w:b/>
          <w:sz w:val="24"/>
          <w:szCs w:val="24"/>
          <w:lang w:eastAsia="en-US"/>
        </w:rPr>
        <w:t>Lingkungan Pembangunan Perangkat Keras</w:t>
      </w:r>
    </w:p>
    <w:p w14:paraId="7DA583A9" w14:textId="77777777" w:rsidR="00387009" w:rsidRDefault="000A448E" w:rsidP="000A448E">
      <w:pPr>
        <w:ind w:firstLine="720"/>
      </w:pPr>
      <w:r>
        <w:t>Perangkat keras yang dipakai dalam pembuatan aplikasi ini terdiri dari tiga perangkat keras yang masing-masing memiliki spesifikasi sebagai berikut:</w:t>
      </w:r>
    </w:p>
    <w:p w14:paraId="51B8DB16" w14:textId="77777777" w:rsidR="000A448E" w:rsidRPr="00845C94" w:rsidRDefault="00684FF4" w:rsidP="000A448E">
      <w:pPr>
        <w:pStyle w:val="ListParagraph"/>
        <w:numPr>
          <w:ilvl w:val="0"/>
          <w:numId w:val="41"/>
        </w:numPr>
        <w:ind w:left="720"/>
        <w:rPr>
          <w:lang w:eastAsia="en-US"/>
        </w:rPr>
      </w:pPr>
      <w:r w:rsidRPr="00845C94">
        <w:rPr>
          <w:lang w:eastAsia="en-US"/>
        </w:rPr>
        <w:t xml:space="preserve">Personal </w:t>
      </w:r>
      <w:r w:rsidR="00E7100A">
        <w:rPr>
          <w:lang w:eastAsia="en-US"/>
        </w:rPr>
        <w:t>komputer</w:t>
      </w:r>
      <w:r w:rsidR="008F1DF2">
        <w:rPr>
          <w:lang w:eastAsia="en-US"/>
        </w:rPr>
        <w:t xml:space="preserve"> Len</w:t>
      </w:r>
      <w:r w:rsidR="00845C94" w:rsidRPr="00845C94">
        <w:rPr>
          <w:lang w:eastAsia="en-US"/>
        </w:rPr>
        <w:t>ovo</w:t>
      </w:r>
    </w:p>
    <w:p w14:paraId="3BB9BC06" w14:textId="77777777" w:rsidR="00684FF4" w:rsidRPr="00845C94" w:rsidRDefault="008F1DF2" w:rsidP="000A448E">
      <w:pPr>
        <w:pStyle w:val="ListParagraph"/>
        <w:numPr>
          <w:ilvl w:val="0"/>
          <w:numId w:val="41"/>
        </w:numPr>
        <w:ind w:left="720"/>
        <w:rPr>
          <w:lang w:eastAsia="en-US"/>
        </w:rPr>
      </w:pPr>
      <w:r>
        <w:t>Processor Intel(R) Core(TM) i3-3240 CPU @ 3.40GHz</w:t>
      </w:r>
    </w:p>
    <w:p w14:paraId="5F6F14A2" w14:textId="77777777" w:rsidR="008347E3" w:rsidRPr="00845C94" w:rsidRDefault="008347E3" w:rsidP="000A448E">
      <w:pPr>
        <w:pStyle w:val="ListParagraph"/>
        <w:numPr>
          <w:ilvl w:val="0"/>
          <w:numId w:val="41"/>
        </w:numPr>
        <w:ind w:left="720"/>
        <w:rPr>
          <w:lang w:eastAsia="en-US"/>
        </w:rPr>
      </w:pPr>
      <w:r w:rsidRPr="00845C94">
        <w:t xml:space="preserve">Memori (RAM) </w:t>
      </w:r>
      <w:r w:rsidR="008F1DF2">
        <w:t>4096MB</w:t>
      </w:r>
    </w:p>
    <w:p w14:paraId="43777E9E" w14:textId="77777777" w:rsidR="00684FF4" w:rsidRPr="00845C94" w:rsidRDefault="008347E3" w:rsidP="00845C94">
      <w:pPr>
        <w:pStyle w:val="ListParagraph"/>
        <w:numPr>
          <w:ilvl w:val="0"/>
          <w:numId w:val="41"/>
        </w:numPr>
        <w:ind w:left="720"/>
        <w:rPr>
          <w:lang w:eastAsia="en-US"/>
        </w:rPr>
      </w:pPr>
      <w:r w:rsidRPr="00845C94">
        <w:t>Sistem operasi Windows 8 Pro (64bit)</w:t>
      </w:r>
    </w:p>
    <w:p w14:paraId="5A413F39" w14:textId="77777777" w:rsidR="00845C94" w:rsidRPr="00845C94" w:rsidRDefault="00845C94" w:rsidP="00845C94">
      <w:pPr>
        <w:pStyle w:val="ListParagraph"/>
        <w:rPr>
          <w:sz w:val="24"/>
          <w:szCs w:val="24"/>
          <w:lang w:eastAsia="en-US"/>
        </w:rPr>
      </w:pPr>
    </w:p>
    <w:p w14:paraId="14236705" w14:textId="77777777" w:rsidR="00387009" w:rsidRDefault="00387009" w:rsidP="000A448E">
      <w:pPr>
        <w:pStyle w:val="ListParagraph"/>
        <w:numPr>
          <w:ilvl w:val="2"/>
          <w:numId w:val="36"/>
        </w:numPr>
        <w:spacing w:before="240"/>
        <w:ind w:left="720"/>
        <w:rPr>
          <w:b/>
          <w:sz w:val="24"/>
          <w:szCs w:val="24"/>
          <w:lang w:eastAsia="en-US"/>
        </w:rPr>
      </w:pPr>
      <w:r w:rsidRPr="00387009">
        <w:rPr>
          <w:b/>
          <w:sz w:val="24"/>
          <w:szCs w:val="24"/>
          <w:lang w:eastAsia="en-US"/>
        </w:rPr>
        <w:t xml:space="preserve">Lingkungan Pembangunan Perangkat </w:t>
      </w:r>
      <w:r w:rsidR="000A448E">
        <w:rPr>
          <w:b/>
          <w:sz w:val="24"/>
          <w:szCs w:val="24"/>
          <w:lang w:eastAsia="en-US"/>
        </w:rPr>
        <w:t>Lunak</w:t>
      </w:r>
    </w:p>
    <w:p w14:paraId="2D33E137" w14:textId="77777777" w:rsidR="008347E3" w:rsidRPr="00CB6B2A" w:rsidRDefault="008347E3" w:rsidP="008347E3">
      <w:pPr>
        <w:ind w:firstLine="720"/>
      </w:pPr>
      <w:r w:rsidRPr="00CB6B2A">
        <w:t>Spesifikasi perangkat lunak yang digunakan untuk membuat aplikasi ini yakni sebagai berikut:</w:t>
      </w:r>
    </w:p>
    <w:p w14:paraId="3A53CFE0" w14:textId="77777777" w:rsidR="008347E3" w:rsidRPr="00CB6B2A" w:rsidRDefault="008347E3" w:rsidP="008347E3">
      <w:pPr>
        <w:pStyle w:val="ListParagraph"/>
        <w:numPr>
          <w:ilvl w:val="5"/>
          <w:numId w:val="42"/>
        </w:numPr>
        <w:ind w:left="360" w:hanging="385"/>
        <w:rPr>
          <w:lang w:eastAsia="en-US"/>
        </w:rPr>
      </w:pPr>
      <w:r w:rsidRPr="00CB6B2A">
        <w:rPr>
          <w:lang w:eastAsia="en-US"/>
        </w:rPr>
        <w:t>Sublime</w:t>
      </w:r>
    </w:p>
    <w:p w14:paraId="3C5A967F" w14:textId="77777777" w:rsidR="008347E3" w:rsidRPr="00CB6B2A" w:rsidRDefault="008347E3" w:rsidP="008347E3">
      <w:pPr>
        <w:pStyle w:val="ListParagraph"/>
        <w:numPr>
          <w:ilvl w:val="5"/>
          <w:numId w:val="42"/>
        </w:numPr>
        <w:ind w:left="360" w:hanging="385"/>
        <w:rPr>
          <w:lang w:eastAsia="en-US"/>
        </w:rPr>
      </w:pPr>
      <w:r w:rsidRPr="00CB6B2A">
        <w:t>Apache</w:t>
      </w:r>
    </w:p>
    <w:p w14:paraId="7A4C62F8" w14:textId="77777777" w:rsidR="008347E3" w:rsidRPr="00CB6B2A" w:rsidRDefault="008347E3" w:rsidP="008347E3">
      <w:pPr>
        <w:pStyle w:val="ListParagraph"/>
        <w:numPr>
          <w:ilvl w:val="5"/>
          <w:numId w:val="42"/>
        </w:numPr>
        <w:ind w:left="360" w:hanging="385"/>
        <w:rPr>
          <w:lang w:eastAsia="en-US"/>
        </w:rPr>
      </w:pPr>
      <w:r w:rsidRPr="00CB6B2A">
        <w:t>StarUML v5.0.2.1570</w:t>
      </w:r>
    </w:p>
    <w:p w14:paraId="5F7DC651" w14:textId="77777777" w:rsidR="008347E3" w:rsidRPr="00CB6B2A" w:rsidRDefault="008347E3" w:rsidP="008347E3">
      <w:pPr>
        <w:pStyle w:val="ListParagraph"/>
        <w:numPr>
          <w:ilvl w:val="5"/>
          <w:numId w:val="42"/>
        </w:numPr>
        <w:ind w:left="360" w:hanging="385"/>
        <w:rPr>
          <w:lang w:eastAsia="en-US"/>
        </w:rPr>
      </w:pPr>
      <w:r w:rsidRPr="00CB6B2A">
        <w:t>Power Designer v15.2</w:t>
      </w:r>
    </w:p>
    <w:p w14:paraId="772E05F0" w14:textId="77777777" w:rsidR="008347E3" w:rsidRPr="00CB6B2A" w:rsidRDefault="008347E3" w:rsidP="008347E3">
      <w:pPr>
        <w:pStyle w:val="ListParagraph"/>
        <w:numPr>
          <w:ilvl w:val="5"/>
          <w:numId w:val="42"/>
        </w:numPr>
        <w:ind w:left="360" w:hanging="385"/>
        <w:rPr>
          <w:lang w:eastAsia="en-US"/>
        </w:rPr>
      </w:pPr>
      <w:r w:rsidRPr="00CB6B2A">
        <w:t>Adobe Photoshop CS3</w:t>
      </w:r>
    </w:p>
    <w:p w14:paraId="3BA6B356" w14:textId="77777777" w:rsidR="008347E3" w:rsidRPr="00CB6B2A" w:rsidRDefault="008347E3" w:rsidP="008347E3">
      <w:pPr>
        <w:pStyle w:val="ListParagraph"/>
        <w:numPr>
          <w:ilvl w:val="5"/>
          <w:numId w:val="42"/>
        </w:numPr>
        <w:ind w:left="360" w:hanging="385"/>
        <w:rPr>
          <w:lang w:eastAsia="en-US"/>
        </w:rPr>
      </w:pPr>
      <w:r w:rsidRPr="00CB6B2A">
        <w:rPr>
          <w:lang w:eastAsia="en-US"/>
        </w:rPr>
        <w:t>PhoneGap 3.0</w:t>
      </w:r>
    </w:p>
    <w:p w14:paraId="053ABA7F" w14:textId="77777777" w:rsidR="008347E3" w:rsidRPr="00CB6B2A" w:rsidRDefault="008347E3" w:rsidP="008347E3">
      <w:pPr>
        <w:pStyle w:val="ListParagraph"/>
        <w:numPr>
          <w:ilvl w:val="5"/>
          <w:numId w:val="42"/>
        </w:numPr>
        <w:ind w:left="360" w:hanging="385"/>
        <w:rPr>
          <w:lang w:eastAsia="en-US"/>
        </w:rPr>
      </w:pPr>
      <w:r w:rsidRPr="00CB6B2A">
        <w:rPr>
          <w:lang w:eastAsia="en-US"/>
        </w:rPr>
        <w:t xml:space="preserve">Mozilla Firefox dengan </w:t>
      </w:r>
      <w:r w:rsidRPr="00CB6B2A">
        <w:rPr>
          <w:i/>
          <w:lang w:eastAsia="en-US"/>
        </w:rPr>
        <w:t>add ons</w:t>
      </w:r>
      <w:r w:rsidRPr="00CB6B2A">
        <w:rPr>
          <w:lang w:eastAsia="en-US"/>
        </w:rPr>
        <w:t xml:space="preserve"> firebug</w:t>
      </w:r>
    </w:p>
    <w:p w14:paraId="39113BDB" w14:textId="77777777" w:rsidR="008347E3" w:rsidRDefault="008347E3" w:rsidP="008347E3">
      <w:pPr>
        <w:pStyle w:val="ListParagraph"/>
        <w:numPr>
          <w:ilvl w:val="5"/>
          <w:numId w:val="42"/>
        </w:numPr>
        <w:ind w:left="360" w:hanging="385"/>
        <w:rPr>
          <w:lang w:eastAsia="en-US"/>
        </w:rPr>
      </w:pPr>
      <w:r w:rsidRPr="00CB6B2A">
        <w:rPr>
          <w:lang w:eastAsia="en-US"/>
        </w:rPr>
        <w:t>Google Chrome dengan JavaScript debuger</w:t>
      </w:r>
    </w:p>
    <w:p w14:paraId="6532105B" w14:textId="77777777" w:rsidR="00A97F04" w:rsidRDefault="00A97F04" w:rsidP="009713C1">
      <w:pPr>
        <w:pStyle w:val="Heading2"/>
        <w:spacing w:before="360"/>
        <w:ind w:left="562" w:hanging="562"/>
      </w:pPr>
      <w:bookmarkStart w:id="274" w:name="_Toc394503638"/>
      <w:bookmarkStart w:id="275" w:name="_Toc396496781"/>
      <w:bookmarkStart w:id="276" w:name="_Toc394503639"/>
      <w:bookmarkStart w:id="277" w:name="_Toc396496782"/>
      <w:bookmarkStart w:id="278" w:name="_Toc396905564"/>
      <w:bookmarkEnd w:id="274"/>
      <w:bookmarkEnd w:id="275"/>
      <w:bookmarkEnd w:id="276"/>
      <w:bookmarkEnd w:id="277"/>
      <w:r w:rsidRPr="009713C1">
        <w:lastRenderedPageBreak/>
        <w:t>Implementasi</w:t>
      </w:r>
      <w:r>
        <w:t xml:space="preserve"> Antarmuka</w:t>
      </w:r>
      <w:bookmarkEnd w:id="278"/>
    </w:p>
    <w:bookmarkEnd w:id="272"/>
    <w:p w14:paraId="4CAA5E0E" w14:textId="77777777" w:rsidR="00CC0489" w:rsidRDefault="00CB6B2A" w:rsidP="00B90D33">
      <w:pPr>
        <w:ind w:firstLine="720"/>
        <w:rPr>
          <w:lang w:eastAsia="en-US"/>
        </w:rPr>
      </w:pPr>
      <w:r>
        <w:rPr>
          <w:lang w:eastAsia="en-US"/>
        </w:rPr>
        <w:t xml:space="preserve">Pada subbab ini akan dibahas implementasi antarmuka berdasarkan rancangan antarmuka yang telah dibahas pada bab 3. Antarmuka yang akan dibahas terdiri dari </w:t>
      </w:r>
      <w:r>
        <w:t>antarmuka untuk pendidik</w:t>
      </w:r>
      <w:r w:rsidR="002A42B0">
        <w:t xml:space="preserve"> berupa konfigurasi aktivitas belajar untuk siswa</w:t>
      </w:r>
      <w:r>
        <w:t xml:space="preserve"> dan antarmuka untuk siswa</w:t>
      </w:r>
      <w:r w:rsidR="002A42B0">
        <w:t xml:space="preserve"> berupa aktivitas belajar</w:t>
      </w:r>
      <w:r w:rsidR="00A9287F">
        <w:rPr>
          <w:lang w:eastAsia="en-US"/>
        </w:rPr>
        <w:t>.</w:t>
      </w:r>
    </w:p>
    <w:p w14:paraId="3EE7279C" w14:textId="77777777" w:rsidR="00A9287F" w:rsidRPr="000A448E" w:rsidRDefault="00CB6B2A" w:rsidP="000A448E">
      <w:pPr>
        <w:pStyle w:val="Heading3"/>
        <w:numPr>
          <w:ilvl w:val="2"/>
          <w:numId w:val="13"/>
        </w:numPr>
        <w:ind w:left="720"/>
        <w:rPr>
          <w:lang w:val="en-US"/>
        </w:rPr>
      </w:pPr>
      <w:bookmarkStart w:id="279" w:name="_Toc396905565"/>
      <w:r>
        <w:rPr>
          <w:lang w:val="en-US"/>
        </w:rPr>
        <w:t xml:space="preserve">Antarmuka Halaman </w:t>
      </w:r>
      <w:r w:rsidR="00F76E99">
        <w:rPr>
          <w:lang w:val="en-US"/>
        </w:rPr>
        <w:t xml:space="preserve">Utama </w:t>
      </w:r>
      <w:r w:rsidR="00021A2A">
        <w:rPr>
          <w:lang w:val="en-US"/>
        </w:rPr>
        <w:t>Aktivitas</w:t>
      </w:r>
      <w:bookmarkEnd w:id="279"/>
    </w:p>
    <w:p w14:paraId="44E7746C" w14:textId="77777777" w:rsidR="002158A1" w:rsidRPr="00CC6086" w:rsidRDefault="003C0604" w:rsidP="000E7C40">
      <w:pPr>
        <w:ind w:firstLine="720"/>
        <w:rPr>
          <w:lang w:eastAsia="en-US"/>
        </w:rPr>
      </w:pPr>
      <w:r>
        <w:rPr>
          <w:lang w:eastAsia="en-US"/>
        </w:rPr>
        <w:fldChar w:fldCharType="begin"/>
      </w:r>
      <w:r>
        <w:rPr>
          <w:lang w:eastAsia="en-US"/>
        </w:rPr>
        <w:instrText xml:space="preserve"> REF _Ref396494863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1</w:t>
      </w:r>
      <w:r>
        <w:rPr>
          <w:lang w:eastAsia="en-US"/>
        </w:rPr>
        <w:fldChar w:fldCharType="end"/>
      </w:r>
      <w:r>
        <w:rPr>
          <w:lang w:eastAsia="en-US"/>
        </w:rPr>
        <w:t xml:space="preserve"> </w:t>
      </w:r>
      <w:r w:rsidR="00187C52">
        <w:rPr>
          <w:lang w:eastAsia="en-US"/>
        </w:rPr>
        <w:t xml:space="preserve">merupakan implementasi halaman utama aktivitas. </w:t>
      </w:r>
      <w:r w:rsidR="00F9536B">
        <w:rPr>
          <w:lang w:eastAsia="en-US"/>
        </w:rPr>
        <w:t xml:space="preserve">Halaman </w:t>
      </w:r>
      <w:r w:rsidR="00021A2A">
        <w:rPr>
          <w:lang w:eastAsia="en-US"/>
        </w:rPr>
        <w:t>aktivitas</w:t>
      </w:r>
      <w:r w:rsidR="00F9536B">
        <w:rPr>
          <w:lang w:eastAsia="en-US"/>
        </w:rPr>
        <w:t xml:space="preserve"> adalah halaman awal</w:t>
      </w:r>
      <w:r w:rsidR="00021A2A">
        <w:rPr>
          <w:lang w:eastAsia="en-US"/>
        </w:rPr>
        <w:t xml:space="preserve"> yang ditampilkan oleh sistem</w:t>
      </w:r>
      <w:r w:rsidR="00F9536B">
        <w:rPr>
          <w:lang w:eastAsia="en-US"/>
        </w:rPr>
        <w:t xml:space="preserve"> ketika </w:t>
      </w:r>
      <w:r w:rsidR="00021A2A">
        <w:rPr>
          <w:lang w:eastAsia="en-US"/>
        </w:rPr>
        <w:t xml:space="preserve">pengguna berhasil melakukan </w:t>
      </w:r>
      <w:r w:rsidR="00021A2A">
        <w:rPr>
          <w:i/>
          <w:lang w:eastAsia="en-US"/>
        </w:rPr>
        <w:t>login</w:t>
      </w:r>
      <w:r w:rsidR="00021A2A">
        <w:rPr>
          <w:lang w:eastAsia="en-US"/>
        </w:rPr>
        <w:t>. Halaman ini menampilkan sejumlah siswa beserta jenis aktivitas belajarnya</w:t>
      </w:r>
      <w:r w:rsidR="00E7243C">
        <w:rPr>
          <w:lang w:eastAsia="en-US"/>
        </w:rPr>
        <w:t>.</w:t>
      </w:r>
      <w:r w:rsidR="00021A2A">
        <w:rPr>
          <w:lang w:eastAsia="en-US"/>
        </w:rPr>
        <w:t xml:space="preserve"> Jika </w:t>
      </w:r>
      <w:r w:rsidR="00F76E99">
        <w:rPr>
          <w:lang w:eastAsia="en-US"/>
        </w:rPr>
        <w:t>pendidik</w:t>
      </w:r>
      <w:r w:rsidR="00021A2A">
        <w:rPr>
          <w:lang w:eastAsia="en-US"/>
        </w:rPr>
        <w:t xml:space="preserve"> belum sama sekali memasukkan </w:t>
      </w:r>
      <w:r w:rsidR="00EE45C7">
        <w:rPr>
          <w:lang w:eastAsia="en-US"/>
        </w:rPr>
        <w:t>biodata siswa, maka sistem akan menampilkan halaman kosong. Pada halaman ini diberikan mesin pencarian nama siswa</w:t>
      </w:r>
      <w:r w:rsidR="00F76E99">
        <w:rPr>
          <w:lang w:eastAsia="en-US"/>
        </w:rPr>
        <w:t xml:space="preserve"> yang digunakan untuk</w:t>
      </w:r>
      <w:r w:rsidR="00EE45C7">
        <w:rPr>
          <w:lang w:eastAsia="en-US"/>
        </w:rPr>
        <w:t xml:space="preserve"> mempermudah pekerjaan guru </w:t>
      </w:r>
      <w:r w:rsidR="00F76E99">
        <w:rPr>
          <w:lang w:eastAsia="en-US"/>
        </w:rPr>
        <w:t>dalam</w:t>
      </w:r>
      <w:r w:rsidR="00EE45C7">
        <w:rPr>
          <w:lang w:eastAsia="en-US"/>
        </w:rPr>
        <w:t xml:space="preserve"> mencari nama siswa yang berada pada urutan paling belakang.</w:t>
      </w:r>
      <w:r w:rsidR="008C7436">
        <w:rPr>
          <w:lang w:eastAsia="en-US"/>
        </w:rPr>
        <w:t xml:space="preserve"> </w:t>
      </w:r>
      <w:r w:rsidR="00F074A1">
        <w:rPr>
          <w:lang w:eastAsia="en-US"/>
        </w:rPr>
        <w:fldChar w:fldCharType="begin"/>
      </w:r>
      <w:r w:rsidR="00F074A1">
        <w:rPr>
          <w:lang w:eastAsia="en-US"/>
        </w:rPr>
        <w:instrText xml:space="preserve"> REF _Ref396497847 \h </w:instrText>
      </w:r>
      <w:r w:rsidR="00F074A1">
        <w:rPr>
          <w:lang w:eastAsia="en-US"/>
        </w:rPr>
      </w:r>
      <w:r w:rsidR="00F074A1">
        <w:rPr>
          <w:lang w:eastAsia="en-US"/>
        </w:rPr>
        <w:fldChar w:fldCharType="separate"/>
      </w:r>
      <w:r w:rsidR="002836B7">
        <w:t xml:space="preserve">Kode Sumber </w:t>
      </w:r>
      <w:r w:rsidR="002836B7">
        <w:rPr>
          <w:noProof/>
        </w:rPr>
        <w:t>4</w:t>
      </w:r>
      <w:r w:rsidR="002836B7">
        <w:t>.</w:t>
      </w:r>
      <w:r w:rsidR="002836B7">
        <w:rPr>
          <w:noProof/>
        </w:rPr>
        <w:t>1</w:t>
      </w:r>
      <w:r w:rsidR="00F074A1">
        <w:rPr>
          <w:lang w:eastAsia="en-US"/>
        </w:rPr>
        <w:fldChar w:fldCharType="end"/>
      </w:r>
      <w:r w:rsidR="00F074A1">
        <w:rPr>
          <w:lang w:eastAsia="en-US"/>
        </w:rPr>
        <w:t xml:space="preserve"> </w:t>
      </w:r>
      <w:r w:rsidR="008C7436">
        <w:rPr>
          <w:lang w:eastAsia="en-US"/>
        </w:rPr>
        <w:t xml:space="preserve">merupakan kode implementasi </w:t>
      </w:r>
      <w:r w:rsidR="00187C52">
        <w:rPr>
          <w:lang w:eastAsia="en-US"/>
        </w:rPr>
        <w:t xml:space="preserve">menampilkan </w:t>
      </w:r>
      <w:r w:rsidR="00582940">
        <w:rPr>
          <w:lang w:eastAsia="en-US"/>
        </w:rPr>
        <w:t>muatan</w:t>
      </w:r>
      <w:r w:rsidR="00187C52">
        <w:rPr>
          <w:lang w:eastAsia="en-US"/>
        </w:rPr>
        <w:t xml:space="preserve"> halaman aktivitas</w:t>
      </w:r>
      <w:r w:rsidR="008C7436">
        <w:rPr>
          <w:lang w:eastAsia="en-US"/>
        </w:rPr>
        <w:t>.</w:t>
      </w:r>
      <w:r w:rsidR="00187C52">
        <w:rPr>
          <w:lang w:eastAsia="en-US"/>
        </w:rPr>
        <w:t xml:space="preserve"> </w:t>
      </w:r>
      <w:r w:rsidR="00F074A1">
        <w:rPr>
          <w:lang w:eastAsia="en-US"/>
        </w:rPr>
        <w:fldChar w:fldCharType="begin"/>
      </w:r>
      <w:r w:rsidR="00F074A1">
        <w:rPr>
          <w:lang w:eastAsia="en-US"/>
        </w:rPr>
        <w:instrText xml:space="preserve"> REF _Ref396497848 \h </w:instrText>
      </w:r>
      <w:r w:rsidR="00F074A1">
        <w:rPr>
          <w:lang w:eastAsia="en-US"/>
        </w:rPr>
      </w:r>
      <w:r w:rsidR="00F074A1">
        <w:rPr>
          <w:lang w:eastAsia="en-US"/>
        </w:rPr>
        <w:fldChar w:fldCharType="separate"/>
      </w:r>
      <w:r w:rsidR="002836B7">
        <w:t xml:space="preserve">Kode Sumber </w:t>
      </w:r>
      <w:r w:rsidR="002836B7">
        <w:rPr>
          <w:noProof/>
        </w:rPr>
        <w:t>4</w:t>
      </w:r>
      <w:r w:rsidR="002836B7">
        <w:t>.</w:t>
      </w:r>
      <w:r w:rsidR="002836B7">
        <w:rPr>
          <w:noProof/>
        </w:rPr>
        <w:t>2</w:t>
      </w:r>
      <w:r w:rsidR="00F074A1">
        <w:rPr>
          <w:lang w:eastAsia="en-US"/>
        </w:rPr>
        <w:fldChar w:fldCharType="end"/>
      </w:r>
      <w:r w:rsidR="00F074A1">
        <w:rPr>
          <w:lang w:eastAsia="en-US"/>
        </w:rPr>
        <w:t xml:space="preserve"> </w:t>
      </w:r>
      <w:r w:rsidR="00CC6086">
        <w:rPr>
          <w:lang w:eastAsia="en-US"/>
        </w:rPr>
        <w:t xml:space="preserve">merupakan </w:t>
      </w:r>
      <w:r w:rsidR="008E7DFB">
        <w:rPr>
          <w:lang w:eastAsia="en-US"/>
        </w:rPr>
        <w:t>kode implementasi menampilkan halaman aktivitas</w:t>
      </w:r>
    </w:p>
    <w:p w14:paraId="7E6A2A86" w14:textId="77777777" w:rsidR="00CC6086" w:rsidRDefault="00CC6086" w:rsidP="00CC6086">
      <w:pPr>
        <w:rPr>
          <w:lang w:eastAsia="en-US"/>
        </w:rPr>
      </w:pPr>
    </w:p>
    <w:p w14:paraId="49EE47F9"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var dummy= getAllAktivitas();</w:t>
      </w:r>
    </w:p>
    <w:p w14:paraId="554BE782"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if(dummy){</w:t>
      </w:r>
    </w:p>
    <w:p w14:paraId="5BFD4E13"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 xml:space="preserve">  var numberLine=0, numberAccor=0, numbberParent=0;</w:t>
      </w:r>
    </w:p>
    <w:p w14:paraId="1FA925AA" w14:textId="77777777" w:rsidR="00EE45C7" w:rsidRPr="00EE45C7" w:rsidRDefault="002A42B0"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 xml:space="preserve">  var temp= </w:t>
      </w:r>
      <w:r w:rsidR="00EE45C7" w:rsidRPr="00EE45C7">
        <w:rPr>
          <w:rFonts w:ascii="Courier New" w:hAnsi="Courier New" w:cs="Courier New"/>
          <w:sz w:val="16"/>
          <w:szCs w:val="16"/>
          <w:lang w:eastAsia="en-US"/>
        </w:rPr>
        <w:t>getSomeSiswa(</w:t>
      </w:r>
      <w:r>
        <w:rPr>
          <w:rFonts w:ascii="Courier New" w:hAnsi="Courier New" w:cs="Courier New"/>
          <w:sz w:val="16"/>
          <w:szCs w:val="16"/>
          <w:lang w:eastAsia="en-US"/>
        </w:rPr>
        <w:t xml:space="preserve"> </w:t>
      </w:r>
      <w:r w:rsidR="00EE45C7" w:rsidRPr="00EE45C7">
        <w:rPr>
          <w:rFonts w:ascii="Courier New" w:hAnsi="Courier New" w:cs="Courier New"/>
          <w:sz w:val="16"/>
          <w:szCs w:val="16"/>
          <w:lang w:eastAsia="en-US"/>
        </w:rPr>
        <w:t>localStorage.getItem("id_user_login"), 'id_user');</w:t>
      </w:r>
    </w:p>
    <w:p w14:paraId="3716C0C7"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for(var i=0; i&lt;temp.length; i++){</w:t>
      </w:r>
    </w:p>
    <w:p w14:paraId="7EEE59D9"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var count= i+1;</w:t>
      </w:r>
    </w:p>
    <w:p w14:paraId="18F9C595"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var url= 'aktivitas.html';</w:t>
      </w:r>
    </w:p>
    <w:p w14:paraId="411DA066"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var id_siswa_url= temp[i].id_siswa;</w:t>
      </w:r>
    </w:p>
    <w:p w14:paraId="289F3688"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resultData").append(</w:t>
      </w:r>
    </w:p>
    <w:p w14:paraId="7EFBD233"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tr&gt;"+</w:t>
      </w:r>
    </w:p>
    <w:p w14:paraId="1DBBE3B8"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td&gt;"+count+"&lt;/td&gt;"+</w:t>
      </w:r>
    </w:p>
    <w:p w14:paraId="4C1BC09E"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td&gt;"+toTitleCase(temp[i].nama_siswa)+"&lt;/td&gt;"+</w:t>
      </w:r>
    </w:p>
    <w:p w14:paraId="5FB93EC5"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td&gt;" + </w:t>
      </w:r>
    </w:p>
    <w:p w14:paraId="60A9EF72"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div class="control-group"&gt;'+</w:t>
      </w:r>
    </w:p>
    <w:p w14:paraId="7253C71F"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div class="controls"&gt;'+</w:t>
      </w:r>
    </w:p>
    <w:p w14:paraId="130AE0E2"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div class="'+temp[i].id_siswa+' accordion"  id="accordion'+numbberParent+'"&gt;' +</w:t>
      </w:r>
    </w:p>
    <w:p w14:paraId="2361F1E1"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div&gt;&lt;/div&gt;&lt;/div&gt;' +</w:t>
      </w:r>
    </w:p>
    <w:p w14:paraId="7F890BEB"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td&gt;" +</w:t>
      </w:r>
    </w:p>
    <w:p w14:paraId="479B25A4"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lastRenderedPageBreak/>
        <w:t xml:space="preserve">            "&lt;td class='td-actions'&gt;"+</w:t>
      </w:r>
    </w:p>
    <w:p w14:paraId="25FFD461"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button style='width:100px;' class='btn btn-primary' onclick='redirectPage(\""+url+ "\",\""+id_siswa_url+ "\")'&gt;&lt;i class='btn-icon-only icon-cog'&gt;&lt;/i&gt;&lt;/button&gt;"+</w:t>
      </w:r>
    </w:p>
    <w:p w14:paraId="628351DF"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lt;/td&gt;"+</w:t>
      </w:r>
    </w:p>
    <w:p w14:paraId="62E8C089" w14:textId="77777777" w:rsidR="00EE45C7" w:rsidRPr="00EE45C7" w:rsidRDefault="0021287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 xml:space="preserve">        "&lt;/tr&gt;");</w:t>
      </w:r>
    </w:p>
    <w:p w14:paraId="162F3086"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filterJenis(temp[i].id_siswa);</w:t>
      </w:r>
    </w:p>
    <w:p w14:paraId="2B65359C"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numbberParent=numbberParent+1;</w:t>
      </w:r>
    </w:p>
    <w:p w14:paraId="64C66C99"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numberLine=0;</w:t>
      </w:r>
    </w:p>
    <w:p w14:paraId="2B411C00" w14:textId="77777777" w:rsidR="00EE45C7" w:rsidRPr="00EE45C7" w:rsidRDefault="00EE45C7" w:rsidP="00EE45C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EE45C7">
        <w:rPr>
          <w:rFonts w:ascii="Courier New" w:hAnsi="Courier New" w:cs="Courier New"/>
          <w:sz w:val="16"/>
          <w:szCs w:val="16"/>
          <w:lang w:eastAsia="en-US"/>
        </w:rPr>
        <w:t xml:space="preserve">    }</w:t>
      </w:r>
    </w:p>
    <w:p w14:paraId="7BDBED7C" w14:textId="77777777" w:rsidR="009713C1" w:rsidRDefault="009713C1" w:rsidP="009713C1">
      <w:pPr>
        <w:pStyle w:val="Caption"/>
      </w:pPr>
      <w:bookmarkStart w:id="280" w:name="_Ref396497847"/>
      <w:bookmarkStart w:id="281" w:name="_Toc396905725"/>
      <w:bookmarkStart w:id="282" w:name="_Ref392137646"/>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w:t>
      </w:r>
      <w:r w:rsidR="009E6BF6">
        <w:fldChar w:fldCharType="end"/>
      </w:r>
      <w:bookmarkEnd w:id="280"/>
      <w:r w:rsidRPr="009713C1">
        <w:t xml:space="preserve"> </w:t>
      </w:r>
      <w:r>
        <w:t>Kode Untuk Menampilkan Muatan Halaman Aktivitas</w:t>
      </w:r>
      <w:bookmarkEnd w:id="281"/>
    </w:p>
    <w:bookmarkEnd w:id="282"/>
    <w:p w14:paraId="3F32A4CF" w14:textId="77777777" w:rsidR="009B59A9" w:rsidRDefault="009B59A9" w:rsidP="009B59A9"/>
    <w:p w14:paraId="14E96F4B"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lt;div class="widget"&gt;</w:t>
      </w:r>
    </w:p>
    <w:p w14:paraId="5A5F5EC5"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w:t>
      </w:r>
      <w:r w:rsidRPr="009B59A9">
        <w:rPr>
          <w:rFonts w:ascii="Courier New" w:hAnsi="Courier New" w:cs="Courier New"/>
          <w:sz w:val="16"/>
          <w:szCs w:val="16"/>
        </w:rPr>
        <w:t>&lt;div class="widget-header"&gt; &lt;i class="icon-th-list"&gt;&lt;/i&gt;</w:t>
      </w:r>
    </w:p>
    <w:p w14:paraId="17C39332"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w:t>
      </w:r>
      <w:r w:rsidRPr="009B59A9">
        <w:rPr>
          <w:rFonts w:ascii="Courier New" w:hAnsi="Courier New" w:cs="Courier New"/>
          <w:sz w:val="16"/>
          <w:szCs w:val="16"/>
        </w:rPr>
        <w:t>&lt;h3&gt;Aktivitas Siswa&lt;/h3&gt;</w:t>
      </w:r>
    </w:p>
    <w:p w14:paraId="44F2A0A8"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div&gt;</w:t>
      </w:r>
    </w:p>
    <w:p w14:paraId="2B0A2F6A"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 /widget-header --&gt;</w:t>
      </w:r>
    </w:p>
    <w:p w14:paraId="40C9BBF1"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div class="widget-content"&gt;</w:t>
      </w:r>
    </w:p>
    <w:p w14:paraId="163BDC81"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div id="infoSearch"&gt;&lt;/div&gt;</w:t>
      </w:r>
    </w:p>
    <w:p w14:paraId="1186ED13"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button style='' class='btn btn-info' onclick='location.reload();'&gt;&lt;i class='btn-icon-only icon-refresh'&gt;&lt;/i&gt; Refresh Page&lt;/button&gt;</w:t>
      </w:r>
    </w:p>
    <w:p w14:paraId="0041ABD3"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input style="float:right" type="text" id="cari" name="cari" placeholder="Pencari Siswa"&gt;</w:t>
      </w:r>
    </w:p>
    <w:p w14:paraId="726980C9"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able class="table table-striped table-bordered"&gt;</w:t>
      </w:r>
    </w:p>
    <w:p w14:paraId="547E95A2"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head&gt;</w:t>
      </w:r>
    </w:p>
    <w:p w14:paraId="173F3E66"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r&gt;</w:t>
      </w:r>
    </w:p>
    <w:p w14:paraId="70497AA9"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h&gt;No&lt;/th&gt;</w:t>
      </w:r>
    </w:p>
    <w:p w14:paraId="4DF39AA8"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h&gt;Nama&lt;/th&gt;</w:t>
      </w:r>
    </w:p>
    <w:p w14:paraId="15810337"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h&gt;Aktivitas&lt;/th&gt;</w:t>
      </w:r>
    </w:p>
    <w:p w14:paraId="116502D7"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h class="td-actions"&gt;Kelola&lt;/th&gt;</w:t>
      </w:r>
    </w:p>
    <w:p w14:paraId="6B2AABDF"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r&gt;</w:t>
      </w:r>
    </w:p>
    <w:p w14:paraId="5F108BF0"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head&gt;</w:t>
      </w:r>
    </w:p>
    <w:p w14:paraId="18D54ED5"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w:t>
      </w:r>
      <w:r w:rsidRPr="009B59A9">
        <w:rPr>
          <w:rFonts w:ascii="Courier New" w:hAnsi="Courier New" w:cs="Courier New"/>
          <w:sz w:val="16"/>
          <w:szCs w:val="16"/>
        </w:rPr>
        <w:t>&lt;tbody id="resultData"&gt;</w:t>
      </w:r>
    </w:p>
    <w:p w14:paraId="4A3DF049"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body&gt;</w:t>
      </w:r>
    </w:p>
    <w:p w14:paraId="4537EF1F"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table&gt;</w:t>
      </w:r>
    </w:p>
    <w:p w14:paraId="0DDD407F"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div&gt;</w:t>
      </w:r>
    </w:p>
    <w:p w14:paraId="7BFFFF81"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 xml:space="preserve">     &lt;!-- /widget-content --&gt; </w:t>
      </w:r>
    </w:p>
    <w:p w14:paraId="26FA00FC"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lt;/div&gt;</w:t>
      </w:r>
    </w:p>
    <w:p w14:paraId="6004869B" w14:textId="77777777" w:rsidR="009B59A9" w:rsidRPr="009B59A9" w:rsidRDefault="009B59A9" w:rsidP="009B59A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9B59A9">
        <w:rPr>
          <w:rFonts w:ascii="Courier New" w:hAnsi="Courier New" w:cs="Courier New"/>
          <w:sz w:val="16"/>
          <w:szCs w:val="16"/>
        </w:rPr>
        <w:t>&lt;!-- /widget --&gt;</w:t>
      </w:r>
    </w:p>
    <w:p w14:paraId="28ACD7F4" w14:textId="77777777" w:rsidR="009B59A9" w:rsidRDefault="009713C1" w:rsidP="009713C1">
      <w:pPr>
        <w:pStyle w:val="Caption"/>
      </w:pPr>
      <w:bookmarkStart w:id="283" w:name="_Ref396497848"/>
      <w:bookmarkStart w:id="284" w:name="_Toc396905726"/>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w:t>
      </w:r>
      <w:r w:rsidR="009E6BF6">
        <w:fldChar w:fldCharType="end"/>
      </w:r>
      <w:bookmarkEnd w:id="283"/>
      <w:r w:rsidRPr="009713C1">
        <w:t xml:space="preserve"> </w:t>
      </w:r>
      <w:r>
        <w:t>Kode Untuk Menampilkan Halaman Aktivitas</w:t>
      </w:r>
      <w:bookmarkEnd w:id="284"/>
    </w:p>
    <w:p w14:paraId="09E577D9" w14:textId="77777777" w:rsidR="009713C1" w:rsidRDefault="009B59A9" w:rsidP="009713C1">
      <w:pPr>
        <w:keepNext/>
        <w:jc w:val="center"/>
      </w:pPr>
      <w:r>
        <w:rPr>
          <w:noProof/>
          <w:lang w:eastAsia="en-US"/>
        </w:rPr>
        <w:lastRenderedPageBreak/>
        <w:drawing>
          <wp:inline distT="0" distB="0" distL="0" distR="0" wp14:anchorId="7398A9DE" wp14:editId="42B98E6D">
            <wp:extent cx="3708198" cy="2713939"/>
            <wp:effectExtent l="0" t="0" r="6985" b="0"/>
            <wp:docPr id="60" name="Picture 60" descr="D:\TA\dokumentasi foto\ss\Screenshot_2014-06-05-12-3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A\dokumentasi foto\ss\Screenshot_2014-06-05-12-31-50.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708198" cy="2713939"/>
                    </a:xfrm>
                    <a:prstGeom prst="rect">
                      <a:avLst/>
                    </a:prstGeom>
                    <a:noFill/>
                    <a:ln>
                      <a:noFill/>
                    </a:ln>
                  </pic:spPr>
                </pic:pic>
              </a:graphicData>
            </a:graphic>
          </wp:inline>
        </w:drawing>
      </w:r>
    </w:p>
    <w:p w14:paraId="433368E5" w14:textId="77777777" w:rsidR="009B59A9" w:rsidRDefault="009713C1" w:rsidP="009713C1">
      <w:pPr>
        <w:pStyle w:val="Caption"/>
      </w:pPr>
      <w:bookmarkStart w:id="285" w:name="_Ref396494863"/>
      <w:bookmarkStart w:id="286" w:name="_Toc396905668"/>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w:t>
      </w:r>
      <w:r w:rsidR="005514D2">
        <w:fldChar w:fldCharType="end"/>
      </w:r>
      <w:bookmarkEnd w:id="285"/>
      <w:r w:rsidRPr="009713C1">
        <w:t xml:space="preserve"> </w:t>
      </w:r>
      <w:r>
        <w:t>Halaman Utama Aktivitas</w:t>
      </w:r>
      <w:bookmarkEnd w:id="286"/>
    </w:p>
    <w:p w14:paraId="264BE159" w14:textId="77777777" w:rsidR="00E770E3" w:rsidRDefault="00E770E3" w:rsidP="00E770E3">
      <w:pPr>
        <w:pStyle w:val="Heading3"/>
        <w:numPr>
          <w:ilvl w:val="2"/>
          <w:numId w:val="13"/>
        </w:numPr>
        <w:ind w:left="720"/>
        <w:rPr>
          <w:lang w:val="en-US"/>
        </w:rPr>
      </w:pPr>
      <w:bookmarkStart w:id="287" w:name="_Toc396905566"/>
      <w:r>
        <w:rPr>
          <w:lang w:val="en-US"/>
        </w:rPr>
        <w:t xml:space="preserve">Antarmuka Halaman </w:t>
      </w:r>
      <w:r w:rsidR="00EE4089">
        <w:rPr>
          <w:lang w:val="en-US"/>
        </w:rPr>
        <w:t>Rangkaian Aktivitas</w:t>
      </w:r>
      <w:bookmarkEnd w:id="287"/>
    </w:p>
    <w:p w14:paraId="4810EA19" w14:textId="77777777" w:rsidR="00E770E3" w:rsidRDefault="00F074A1" w:rsidP="00E770E3">
      <w:pPr>
        <w:ind w:firstLine="720"/>
      </w:pPr>
      <w:r>
        <w:rPr>
          <w:lang w:eastAsia="en-US"/>
        </w:rPr>
        <w:fldChar w:fldCharType="begin"/>
      </w:r>
      <w:r>
        <w:rPr>
          <w:lang w:eastAsia="en-US"/>
        </w:rPr>
        <w:instrText xml:space="preserve"> REF _Ref396497845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2</w:t>
      </w:r>
      <w:r>
        <w:rPr>
          <w:lang w:eastAsia="en-US"/>
        </w:rPr>
        <w:fldChar w:fldCharType="end"/>
      </w:r>
      <w:r>
        <w:rPr>
          <w:lang w:eastAsia="en-US"/>
        </w:rPr>
        <w:t xml:space="preserve"> </w:t>
      </w:r>
      <w:r w:rsidR="00187C52">
        <w:rPr>
          <w:lang w:eastAsia="en-US"/>
        </w:rPr>
        <w:t xml:space="preserve">merupakan implementasi halaman </w:t>
      </w:r>
      <w:r w:rsidR="00EE4089">
        <w:rPr>
          <w:lang w:eastAsia="en-US"/>
        </w:rPr>
        <w:t>rangkaian</w:t>
      </w:r>
      <w:r w:rsidR="00187C52">
        <w:rPr>
          <w:lang w:eastAsia="en-US"/>
        </w:rPr>
        <w:t xml:space="preserve"> aktivitas. Halaman</w:t>
      </w:r>
      <w:r w:rsidR="00EE4089" w:rsidRPr="00EE4089">
        <w:rPr>
          <w:lang w:eastAsia="en-US"/>
        </w:rPr>
        <w:t xml:space="preserve"> </w:t>
      </w:r>
      <w:r w:rsidR="00EE4089">
        <w:rPr>
          <w:lang w:eastAsia="en-US"/>
        </w:rPr>
        <w:t>rangkaian</w:t>
      </w:r>
      <w:r w:rsidR="00187C52">
        <w:rPr>
          <w:lang w:eastAsia="en-US"/>
        </w:rPr>
        <w:t xml:space="preserve"> aktivitas adalah halaman </w:t>
      </w:r>
      <w:r w:rsidR="00EE4089">
        <w:rPr>
          <w:lang w:eastAsia="en-US"/>
        </w:rPr>
        <w:t>daftar rangkaian aktivitas siswa</w:t>
      </w:r>
      <w:r w:rsidR="00187C52">
        <w:rPr>
          <w:lang w:eastAsia="en-US"/>
        </w:rPr>
        <w:t>.</w:t>
      </w:r>
      <w:r w:rsidR="00EE4089">
        <w:rPr>
          <w:lang w:eastAsia="en-US"/>
        </w:rPr>
        <w:t xml:space="preserve"> Pendidik dapat mengakses halaman ini untuk mengelola rangkaian aktivitas siswanya. Pada halaman ini, pendidik juga dapat </w:t>
      </w:r>
      <w:r w:rsidR="00B10AFE">
        <w:rPr>
          <w:lang w:eastAsia="en-US"/>
        </w:rPr>
        <w:t>mengelola</w:t>
      </w:r>
      <w:r w:rsidR="00EE4089">
        <w:rPr>
          <w:lang w:eastAsia="en-US"/>
        </w:rPr>
        <w:t xml:space="preserve"> profil siswa</w:t>
      </w:r>
      <w:r w:rsidR="00B10AFE">
        <w:rPr>
          <w:lang w:eastAsia="en-US"/>
        </w:rPr>
        <w:t xml:space="preserve"> yang</w:t>
      </w:r>
      <w:r w:rsidR="00EE4089">
        <w:rPr>
          <w:lang w:eastAsia="en-US"/>
        </w:rPr>
        <w:t xml:space="preserve"> berupa nama siswa, foto, informasi pertanyaan, jenis tulisan, dan tingkat kesulitan siswa. Jika pendidik belum sama sekali memberikan aktivitas siswa, maka sistem akan menampilkan halaman kosong, sehingga pendidik perlu menamb</w:t>
      </w:r>
      <w:r w:rsidR="00B10AFE">
        <w:rPr>
          <w:lang w:eastAsia="en-US"/>
        </w:rPr>
        <w:t>ah aktivitas baru siswa ke dalam sistem</w:t>
      </w:r>
      <w:r w:rsidR="00EE4089">
        <w:rPr>
          <w:lang w:eastAsia="en-US"/>
        </w:rPr>
        <w:t>.</w:t>
      </w:r>
      <w:r w:rsidR="00B10AFE">
        <w:rPr>
          <w:lang w:eastAsia="en-US"/>
        </w:rPr>
        <w:t xml:space="preserve"> Jika pendidik selesasi mengatur konfigurasi aktivitas siswa dan siswa siap diberikan terapi, maka pendidik dapat memilih tombol mulai aktivitas sekarang untuk melakukan k</w:t>
      </w:r>
      <w:r w:rsidR="009145C6">
        <w:rPr>
          <w:lang w:eastAsia="en-US"/>
        </w:rPr>
        <w:t>egiatan aktivitas belajar siswa</w:t>
      </w:r>
      <w:r w:rsidR="005736F8">
        <w:rPr>
          <w:lang w:eastAsia="en-US"/>
        </w:rPr>
        <w:t xml:space="preserve">. </w:t>
      </w:r>
      <w:r>
        <w:rPr>
          <w:lang w:eastAsia="en-US"/>
        </w:rPr>
        <w:fldChar w:fldCharType="begin"/>
      </w:r>
      <w:r>
        <w:rPr>
          <w:lang w:eastAsia="en-US"/>
        </w:rPr>
        <w:instrText xml:space="preserve"> REF _Ref396497849 \h </w:instrText>
      </w:r>
      <w:r>
        <w:rPr>
          <w:lang w:eastAsia="en-US"/>
        </w:rPr>
      </w:r>
      <w:r>
        <w:rPr>
          <w:lang w:eastAsia="en-US"/>
        </w:rPr>
        <w:fldChar w:fldCharType="separate"/>
      </w:r>
      <w:r w:rsidR="002836B7">
        <w:t xml:space="preserve">Kode Sumber </w:t>
      </w:r>
      <w:r w:rsidR="002836B7">
        <w:rPr>
          <w:noProof/>
        </w:rPr>
        <w:t>4</w:t>
      </w:r>
      <w:r w:rsidR="002836B7">
        <w:t>.</w:t>
      </w:r>
      <w:r w:rsidR="002836B7">
        <w:rPr>
          <w:noProof/>
        </w:rPr>
        <w:t>3</w:t>
      </w:r>
      <w:r>
        <w:rPr>
          <w:lang w:eastAsia="en-US"/>
        </w:rPr>
        <w:fldChar w:fldCharType="end"/>
      </w:r>
      <w:r>
        <w:rPr>
          <w:lang w:eastAsia="en-US"/>
        </w:rPr>
        <w:t xml:space="preserve"> </w:t>
      </w:r>
      <w:r w:rsidR="005736F8">
        <w:rPr>
          <w:lang w:eastAsia="en-US"/>
        </w:rPr>
        <w:t xml:space="preserve">merupakan kode implementasi </w:t>
      </w:r>
      <w:r w:rsidR="00047221">
        <w:t xml:space="preserve">menampilkan </w:t>
      </w:r>
      <w:r w:rsidR="009145C6">
        <w:t xml:space="preserve">muatan </w:t>
      </w:r>
      <w:r w:rsidR="00047221">
        <w:t>rangkaian aktivitas siswa</w:t>
      </w:r>
      <w:r w:rsidR="005736F8">
        <w:rPr>
          <w:lang w:eastAsia="en-US"/>
        </w:rPr>
        <w:t xml:space="preserve">. </w:t>
      </w:r>
      <w:r>
        <w:rPr>
          <w:lang w:eastAsia="en-US"/>
        </w:rPr>
        <w:fldChar w:fldCharType="begin"/>
      </w:r>
      <w:r>
        <w:rPr>
          <w:lang w:eastAsia="en-US"/>
        </w:rPr>
        <w:instrText xml:space="preserve"> REF _Ref396497850 \h </w:instrText>
      </w:r>
      <w:r>
        <w:rPr>
          <w:lang w:eastAsia="en-US"/>
        </w:rPr>
      </w:r>
      <w:r>
        <w:rPr>
          <w:lang w:eastAsia="en-US"/>
        </w:rPr>
        <w:fldChar w:fldCharType="separate"/>
      </w:r>
      <w:r w:rsidR="002836B7">
        <w:t xml:space="preserve">Kode Sumber </w:t>
      </w:r>
      <w:r w:rsidR="002836B7">
        <w:rPr>
          <w:noProof/>
        </w:rPr>
        <w:t>4</w:t>
      </w:r>
      <w:r w:rsidR="002836B7">
        <w:t>.</w:t>
      </w:r>
      <w:r w:rsidR="002836B7">
        <w:rPr>
          <w:noProof/>
        </w:rPr>
        <w:t>4</w:t>
      </w:r>
      <w:r>
        <w:rPr>
          <w:lang w:eastAsia="en-US"/>
        </w:rPr>
        <w:fldChar w:fldCharType="end"/>
      </w:r>
      <w:r>
        <w:rPr>
          <w:lang w:eastAsia="en-US"/>
        </w:rPr>
        <w:t xml:space="preserve"> </w:t>
      </w:r>
      <w:r w:rsidR="005736F8">
        <w:rPr>
          <w:lang w:eastAsia="en-US"/>
        </w:rPr>
        <w:t xml:space="preserve">merupakan kode implementasi </w:t>
      </w:r>
      <w:r w:rsidR="00047221">
        <w:lastRenderedPageBreak/>
        <w:t xml:space="preserve">menampilkan </w:t>
      </w:r>
      <w:r w:rsidR="009145C6">
        <w:t>muatan</w:t>
      </w:r>
      <w:r w:rsidR="00047221">
        <w:t xml:space="preserve"> profil siswa</w:t>
      </w:r>
      <w:r w:rsidR="005736F8">
        <w:rPr>
          <w:lang w:eastAsia="en-US"/>
        </w:rPr>
        <w:t xml:space="preserve">. </w:t>
      </w:r>
      <w:r>
        <w:rPr>
          <w:lang w:eastAsia="en-US"/>
        </w:rPr>
        <w:fldChar w:fldCharType="begin"/>
      </w:r>
      <w:r>
        <w:rPr>
          <w:lang w:eastAsia="en-US"/>
        </w:rPr>
        <w:instrText xml:space="preserve"> REF _Ref396497846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3</w:t>
      </w:r>
      <w:r>
        <w:rPr>
          <w:lang w:eastAsia="en-US"/>
        </w:rPr>
        <w:fldChar w:fldCharType="end"/>
      </w:r>
      <w:r>
        <w:rPr>
          <w:lang w:eastAsia="en-US"/>
        </w:rPr>
        <w:t xml:space="preserve"> </w:t>
      </w:r>
      <w:r w:rsidR="00047221">
        <w:t>merupakan implementasi halaman rangkaian aktivitas bagian profil siswa.</w:t>
      </w:r>
    </w:p>
    <w:p w14:paraId="4BF1A7F5" w14:textId="77777777" w:rsidR="006548AD" w:rsidRDefault="006548AD" w:rsidP="00E770E3">
      <w:pPr>
        <w:ind w:firstLine="720"/>
        <w:rPr>
          <w:lang w:eastAsia="en-US"/>
        </w:rPr>
      </w:pPr>
    </w:p>
    <w:p w14:paraId="10C54AE8"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function getAktivitasBy(tipeAktivitas, count){</w:t>
      </w:r>
    </w:p>
    <w:p w14:paraId="7BD76525"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t>var dummy= getSomeRangkaianAktivitas(id, 'id_siswa');</w:t>
      </w:r>
    </w:p>
    <w:p w14:paraId="1150257E" w14:textId="77777777" w:rsid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t>if(dummy!=null || dummy!=''){</w:t>
      </w:r>
    </w:p>
    <w:p w14:paraId="4ABB1FB9" w14:textId="77777777" w:rsidR="005E57D2" w:rsidRPr="00B10AFE" w:rsidRDefault="005E57D2"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p>
    <w:p w14:paraId="07BCEAF4" w14:textId="77777777" w:rsidR="005E57D2"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t>for(var i=0; i&lt;dummy.length; i++){</w:t>
      </w:r>
    </w:p>
    <w:p w14:paraId="758E57F2"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var dummy2= getSomeAktivitas</w:t>
      </w:r>
      <w:r>
        <w:rPr>
          <w:rFonts w:ascii="Courier New" w:hAnsi="Courier New" w:cs="Courier New"/>
          <w:sz w:val="16"/>
          <w:szCs w:val="16"/>
          <w:lang w:eastAsia="en-US"/>
        </w:rPr>
        <w:t xml:space="preserve"> </w:t>
      </w:r>
      <w:r w:rsidR="00B10AFE" w:rsidRPr="00B10AFE">
        <w:rPr>
          <w:rFonts w:ascii="Courier New" w:hAnsi="Courier New" w:cs="Courier New"/>
          <w:sz w:val="16"/>
          <w:szCs w:val="16"/>
          <w:lang w:eastAsia="en-US"/>
        </w:rPr>
        <w:t>(dummy[i].id_aktivitas, 'id_aktivitas');</w:t>
      </w:r>
    </w:p>
    <w:p w14:paraId="70D0DFCA" w14:textId="77777777" w:rsid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var type_aktivitas=</w:t>
      </w:r>
      <w:r w:rsidR="005E57D2">
        <w:rPr>
          <w:rFonts w:ascii="Courier New" w:hAnsi="Courier New" w:cs="Courier New"/>
          <w:sz w:val="16"/>
          <w:szCs w:val="16"/>
          <w:lang w:eastAsia="en-US"/>
        </w:rPr>
        <w:t xml:space="preserve"> </w:t>
      </w:r>
      <w:r w:rsidR="00B10AFE" w:rsidRPr="00B10AFE">
        <w:rPr>
          <w:rFonts w:ascii="Courier New" w:hAnsi="Courier New" w:cs="Courier New"/>
          <w:sz w:val="16"/>
          <w:szCs w:val="16"/>
          <w:lang w:eastAsia="en-US"/>
        </w:rPr>
        <w:t>dummy2[0].link_aktivitas.split</w:t>
      </w:r>
      <w:r>
        <w:rPr>
          <w:rFonts w:ascii="Courier New" w:hAnsi="Courier New" w:cs="Courier New"/>
          <w:sz w:val="16"/>
          <w:szCs w:val="16"/>
          <w:lang w:eastAsia="en-US"/>
        </w:rPr>
        <w:t xml:space="preserve"> </w:t>
      </w:r>
      <w:r w:rsidR="00B10AFE" w:rsidRPr="00B10AFE">
        <w:rPr>
          <w:rFonts w:ascii="Courier New" w:hAnsi="Courier New" w:cs="Courier New"/>
          <w:sz w:val="16"/>
          <w:szCs w:val="16"/>
          <w:lang w:eastAsia="en-US"/>
        </w:rPr>
        <w:t>('_');</w:t>
      </w:r>
    </w:p>
    <w:p w14:paraId="18263269" w14:textId="77777777" w:rsidR="005E57D2" w:rsidRPr="00B10AFE" w:rsidRDefault="005E57D2"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p>
    <w:p w14:paraId="0C689A86"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t>if(ty</w:t>
      </w:r>
      <w:r w:rsidR="00301075">
        <w:rPr>
          <w:rFonts w:ascii="Courier New" w:hAnsi="Courier New" w:cs="Courier New"/>
          <w:sz w:val="16"/>
          <w:szCs w:val="16"/>
          <w:lang w:eastAsia="en-US"/>
        </w:rPr>
        <w:t>pe_aktivitas[0].split(".h")[1])</w:t>
      </w:r>
    </w:p>
    <w:p w14:paraId="23FCB8E2"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t>type_aktivitas[0]= ty</w:t>
      </w:r>
      <w:r w:rsidR="00301075">
        <w:rPr>
          <w:rFonts w:ascii="Courier New" w:hAnsi="Courier New" w:cs="Courier New"/>
          <w:sz w:val="16"/>
          <w:szCs w:val="16"/>
          <w:lang w:eastAsia="en-US"/>
        </w:rPr>
        <w:t>pe_aktivitas[0].split(".h")[0];</w:t>
      </w:r>
    </w:p>
    <w:p w14:paraId="314D8467"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t xml:space="preserve">else </w:t>
      </w:r>
    </w:p>
    <w:p w14:paraId="05DD3625"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t>type_aktivitas[0]= type_aktivitas[0];</w:t>
      </w:r>
    </w:p>
    <w:p w14:paraId="1272CAF0"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p>
    <w:p w14:paraId="58E01414"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if(type_aktivitas[0]==tipeAktivitas){</w:t>
      </w:r>
    </w:p>
    <w:p w14:paraId="276F3AA1"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if(type_aktivitas[0]=="angka") type_aktivitas[0]="matematika";</w:t>
      </w:r>
    </w:p>
    <w:p w14:paraId="7128F386"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var is_active;</w:t>
      </w:r>
    </w:p>
    <w:p w14:paraId="4B134EFE" w14:textId="77777777" w:rsid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countLine= countLine+1;</w:t>
      </w:r>
    </w:p>
    <w:p w14:paraId="3ECA5518" w14:textId="77777777" w:rsidR="005E57D2" w:rsidRPr="00B10AFE" w:rsidRDefault="005E57D2"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p>
    <w:p w14:paraId="732F45FE"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t>if(dummy[i].is_active==1)</w:t>
      </w:r>
    </w:p>
    <w:p w14:paraId="779D1E07"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is_active= '&lt;i class="icon-large icon-</w:t>
      </w:r>
      <w:r>
        <w:rPr>
          <w:rFonts w:ascii="Courier New" w:hAnsi="Courier New" w:cs="Courier New"/>
          <w:sz w:val="16"/>
          <w:szCs w:val="16"/>
          <w:lang w:eastAsia="en-US"/>
        </w:rPr>
        <w:t>ok" style="color:Green;"&gt;&lt;/i&gt;';</w:t>
      </w:r>
    </w:p>
    <w:p w14:paraId="6195DD04"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t xml:space="preserve">else </w:t>
      </w:r>
    </w:p>
    <w:p w14:paraId="4D4CC0A3"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is_active= '&lt;i class="icon-large icon-remove" style="color:red;"&gt;&lt;/i&gt;';</w:t>
      </w:r>
    </w:p>
    <w:p w14:paraId="1487136C"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p>
    <w:p w14:paraId="1D00C06C"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var linkDumm= 'detail_aktivitas.html';</w:t>
      </w:r>
    </w:p>
    <w:p w14:paraId="40E2ACD3"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resultData").append(</w:t>
      </w:r>
    </w:p>
    <w:p w14:paraId="530D0054"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lt;tr&gt;"+</w:t>
      </w:r>
    </w:p>
    <w:p w14:paraId="34D28303"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00301075">
        <w:rPr>
          <w:rFonts w:ascii="Courier New" w:hAnsi="Courier New" w:cs="Courier New"/>
          <w:sz w:val="16"/>
          <w:szCs w:val="16"/>
          <w:lang w:eastAsia="en-US"/>
        </w:rPr>
        <w:tab/>
      </w:r>
      <w:r w:rsidRPr="00B10AFE">
        <w:rPr>
          <w:rFonts w:ascii="Courier New" w:hAnsi="Courier New" w:cs="Courier New"/>
          <w:sz w:val="16"/>
          <w:szCs w:val="16"/>
          <w:lang w:eastAsia="en-US"/>
        </w:rPr>
        <w:t>"&lt;td&gt;"+countLine+"&lt;/td&gt;"+</w:t>
      </w:r>
    </w:p>
    <w:p w14:paraId="0AF8E488"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00301075">
        <w:rPr>
          <w:rFonts w:ascii="Courier New" w:hAnsi="Courier New" w:cs="Courier New"/>
          <w:sz w:val="16"/>
          <w:szCs w:val="16"/>
          <w:lang w:eastAsia="en-US"/>
        </w:rPr>
        <w:tab/>
      </w:r>
      <w:r w:rsidR="00301075">
        <w:rPr>
          <w:rFonts w:ascii="Courier New" w:hAnsi="Courier New" w:cs="Courier New"/>
          <w:sz w:val="16"/>
          <w:szCs w:val="16"/>
          <w:lang w:eastAsia="en-US"/>
        </w:rPr>
        <w:tab/>
      </w:r>
      <w:r w:rsidRPr="00B10AFE">
        <w:rPr>
          <w:rFonts w:ascii="Courier New" w:hAnsi="Courier New" w:cs="Courier New"/>
          <w:sz w:val="16"/>
          <w:szCs w:val="16"/>
          <w:lang w:eastAsia="en-US"/>
        </w:rPr>
        <w:t>"&lt;td&gt;"+type_aktivitas[0]+"&lt;/td&gt;"+</w:t>
      </w:r>
    </w:p>
    <w:p w14:paraId="0963F21A"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00301075">
        <w:rPr>
          <w:rFonts w:ascii="Courier New" w:hAnsi="Courier New" w:cs="Courier New"/>
          <w:sz w:val="16"/>
          <w:szCs w:val="16"/>
          <w:lang w:eastAsia="en-US"/>
        </w:rPr>
        <w:tab/>
      </w:r>
      <w:r w:rsidRPr="00B10AFE">
        <w:rPr>
          <w:rFonts w:ascii="Courier New" w:hAnsi="Courier New" w:cs="Courier New"/>
          <w:sz w:val="16"/>
          <w:szCs w:val="16"/>
          <w:lang w:eastAsia="en-US"/>
        </w:rPr>
        <w:t>"&lt;td&gt;"+dummy2[0].nama_Aktivitas+"&lt;/td&gt;"+</w:t>
      </w:r>
    </w:p>
    <w:p w14:paraId="5A4B87DD"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00301075">
        <w:rPr>
          <w:rFonts w:ascii="Courier New" w:hAnsi="Courier New" w:cs="Courier New"/>
          <w:sz w:val="16"/>
          <w:szCs w:val="16"/>
          <w:lang w:eastAsia="en-US"/>
        </w:rPr>
        <w:tab/>
      </w:r>
      <w:r w:rsidR="00301075">
        <w:rPr>
          <w:rFonts w:ascii="Courier New" w:hAnsi="Courier New" w:cs="Courier New"/>
          <w:sz w:val="16"/>
          <w:szCs w:val="16"/>
          <w:lang w:eastAsia="en-US"/>
        </w:rPr>
        <w:tab/>
      </w:r>
      <w:r w:rsidRPr="00B10AFE">
        <w:rPr>
          <w:rFonts w:ascii="Courier New" w:hAnsi="Courier New" w:cs="Courier New"/>
          <w:sz w:val="16"/>
          <w:szCs w:val="16"/>
          <w:lang w:eastAsia="en-US"/>
        </w:rPr>
        <w:t>"&lt;td&gt;"+is_active+"&lt;/td&gt;"+</w:t>
      </w:r>
    </w:p>
    <w:p w14:paraId="1EA820E0"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lt;td class='td-actions'&gt;"+</w:t>
      </w:r>
    </w:p>
    <w:p w14:paraId="3301E0F5" w14:textId="77777777" w:rsidR="00B10AFE" w:rsidRPr="00B10AFE"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Pr>
          <w:rFonts w:ascii="Courier New" w:hAnsi="Courier New" w:cs="Courier New"/>
          <w:sz w:val="16"/>
          <w:szCs w:val="16"/>
          <w:lang w:eastAsia="en-US"/>
        </w:rPr>
        <w:tab/>
      </w:r>
      <w:r w:rsidR="00B10AFE" w:rsidRPr="00B10AFE">
        <w:rPr>
          <w:rFonts w:ascii="Courier New" w:hAnsi="Courier New" w:cs="Courier New"/>
          <w:sz w:val="16"/>
          <w:szCs w:val="16"/>
          <w:lang w:eastAsia="en-US"/>
        </w:rPr>
        <w:t>"&lt;button style='width:100px;' class='btn btn-primary' onclick='redirectPageDetailAktivitas(\""+linkDumm+ "\",\""+id+ "\",\""+dummy[i].id_aktivitas+ "\",\""+dummy[i].numbLine+ "\")'&gt;&lt;i class='btn-icon-only icon-cog'&gt;&lt;/i&gt;&lt;/button&gt;"+</w:t>
      </w:r>
    </w:p>
    <w:p w14:paraId="6A1FD797"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t>"&lt;/td&gt;"+</w:t>
      </w:r>
    </w:p>
    <w:p w14:paraId="629EABB9"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lastRenderedPageBreak/>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r>
      <w:r w:rsidRPr="00B10AFE">
        <w:rPr>
          <w:rFonts w:ascii="Courier New" w:hAnsi="Courier New" w:cs="Courier New"/>
          <w:sz w:val="16"/>
          <w:szCs w:val="16"/>
          <w:lang w:eastAsia="en-US"/>
        </w:rPr>
        <w:tab/>
        <w:t xml:space="preserve">  "&lt;/tr&gt;"); </w:t>
      </w:r>
    </w:p>
    <w:p w14:paraId="7C2EB950" w14:textId="77777777" w:rsidR="006548AD" w:rsidRDefault="00301075"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Pr>
          <w:rFonts w:ascii="Courier New" w:hAnsi="Courier New" w:cs="Courier New"/>
          <w:sz w:val="16"/>
          <w:szCs w:val="16"/>
          <w:lang w:eastAsia="en-US"/>
        </w:rPr>
        <w:tab/>
      </w:r>
      <w:r>
        <w:rPr>
          <w:rFonts w:ascii="Courier New" w:hAnsi="Courier New" w:cs="Courier New"/>
          <w:sz w:val="16"/>
          <w:szCs w:val="16"/>
          <w:lang w:eastAsia="en-US"/>
        </w:rPr>
        <w:tab/>
      </w:r>
      <w:r w:rsidR="009145C6">
        <w:rPr>
          <w:rFonts w:ascii="Courier New" w:hAnsi="Courier New" w:cs="Courier New"/>
          <w:sz w:val="16"/>
          <w:szCs w:val="16"/>
          <w:lang w:eastAsia="en-US"/>
        </w:rPr>
        <w:t>}</w:t>
      </w:r>
    </w:p>
    <w:p w14:paraId="27881B7D" w14:textId="77777777" w:rsidR="00B10AFE" w:rsidRPr="00B10AFE" w:rsidRDefault="00B10AFE" w:rsidP="006548AD">
      <w:pPr>
        <w:pBdr>
          <w:top w:val="single" w:sz="4" w:space="1" w:color="auto"/>
          <w:left w:val="single" w:sz="4" w:space="4" w:color="auto"/>
          <w:bottom w:val="single" w:sz="4" w:space="1" w:color="auto"/>
          <w:right w:val="single" w:sz="4" w:space="4" w:color="auto"/>
        </w:pBdr>
        <w:ind w:firstLine="720"/>
        <w:jc w:val="left"/>
        <w:rPr>
          <w:rFonts w:ascii="Courier New" w:hAnsi="Courier New" w:cs="Courier New"/>
          <w:sz w:val="16"/>
          <w:szCs w:val="16"/>
          <w:lang w:eastAsia="en-US"/>
        </w:rPr>
      </w:pPr>
      <w:r w:rsidRPr="00B10AFE">
        <w:rPr>
          <w:rFonts w:ascii="Courier New" w:hAnsi="Courier New" w:cs="Courier New"/>
          <w:sz w:val="16"/>
          <w:szCs w:val="16"/>
          <w:lang w:eastAsia="en-US"/>
        </w:rPr>
        <w:t>}</w:t>
      </w:r>
    </w:p>
    <w:p w14:paraId="2B9353C4"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ab/>
        <w:t>}</w:t>
      </w:r>
    </w:p>
    <w:p w14:paraId="4E01595F" w14:textId="77777777" w:rsidR="00B10AFE" w:rsidRPr="00B10AFE" w:rsidRDefault="00B10AFE" w:rsidP="00B10AFE">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lang w:eastAsia="en-US"/>
        </w:rPr>
      </w:pPr>
      <w:r w:rsidRPr="00B10AFE">
        <w:rPr>
          <w:rFonts w:ascii="Courier New" w:hAnsi="Courier New" w:cs="Courier New"/>
          <w:sz w:val="16"/>
          <w:szCs w:val="16"/>
          <w:lang w:eastAsia="en-US"/>
        </w:rPr>
        <w:t>}</w:t>
      </w:r>
    </w:p>
    <w:p w14:paraId="24CE832E" w14:textId="77777777" w:rsidR="009713C1" w:rsidRDefault="009713C1" w:rsidP="009713C1">
      <w:pPr>
        <w:pStyle w:val="Caption"/>
      </w:pPr>
      <w:bookmarkStart w:id="288" w:name="_Ref396497849"/>
      <w:bookmarkStart w:id="289" w:name="_Toc396905727"/>
      <w:bookmarkStart w:id="290" w:name="_Ref393640052"/>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w:t>
      </w:r>
      <w:r w:rsidR="009E6BF6">
        <w:fldChar w:fldCharType="end"/>
      </w:r>
      <w:bookmarkEnd w:id="288"/>
      <w:r w:rsidR="00F074A1" w:rsidRPr="00F074A1">
        <w:t xml:space="preserve"> </w:t>
      </w:r>
      <w:r w:rsidR="00F074A1">
        <w:t>Kode Untuk Menampilkan Muatan Rangkaian Aktivitas Siswa</w:t>
      </w:r>
      <w:bookmarkEnd w:id="289"/>
    </w:p>
    <w:bookmarkEnd w:id="290"/>
    <w:p w14:paraId="218B443E" w14:textId="77777777" w:rsidR="005E57D2" w:rsidRPr="005E57D2" w:rsidRDefault="005E57D2" w:rsidP="005E57D2"/>
    <w:p w14:paraId="76C5D1C4"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var dummy= getSomeSiswa(id, 'id_siswa');</w:t>
      </w:r>
    </w:p>
    <w:p w14:paraId="1E0D44D7"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if(dummy!=null || dummy!=''){</w:t>
      </w:r>
    </w:p>
    <w:p w14:paraId="7E16B0A9"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if(dummy[0].pertanyaan=="suara_teks"){</w:t>
      </w:r>
    </w:p>
    <w:p w14:paraId="47844B50"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ocalStorage.setItem("is_sound", 'suara_teks');</w:t>
      </w:r>
    </w:p>
    <w:p w14:paraId="394A2915"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w:t>
      </w:r>
    </w:p>
    <w:p w14:paraId="6D16EF7B"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else if(dummy[0].pertanyaan=="suara"){</w:t>
      </w:r>
    </w:p>
    <w:p w14:paraId="23EE2E42"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ocalStorage.setItem("is_sound", 'suara');</w:t>
      </w:r>
    </w:p>
    <w:p w14:paraId="03715519"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w:t>
      </w:r>
    </w:p>
    <w:p w14:paraId="2DDA5F9F"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else if(dummy[0].pertanyaan=="teks"){</w:t>
      </w:r>
    </w:p>
    <w:p w14:paraId="2D9331CD"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ocalStorage.setItem("is_sound", 'teks');</w:t>
      </w:r>
    </w:p>
    <w:p w14:paraId="02EA538D"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w:t>
      </w:r>
    </w:p>
    <w:p w14:paraId="72940609"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33B881DB"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ava_picture').attr("src",dummy[0].photo_siswa);</w:t>
      </w:r>
    </w:p>
    <w:p w14:paraId="485A7F68"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 "#nameH3" ).html( 'Aktivitas '+dummy[0].nama_siswa );</w:t>
      </w:r>
    </w:p>
    <w:p w14:paraId="52D6923F"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resultData2").append(</w:t>
      </w:r>
    </w:p>
    <w:p w14:paraId="0CB55015"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r&gt;"+</w:t>
      </w:r>
    </w:p>
    <w:p w14:paraId="22CDFD43"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d&gt;Informasi Pertanyaan&lt;/td&gt;"+</w:t>
      </w:r>
    </w:p>
    <w:p w14:paraId="5379BFB1"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d&gt;"+dummy[0].pertanyaan+"&lt;/td&gt;"+</w:t>
      </w:r>
    </w:p>
    <w:p w14:paraId="00BBC6AA"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r&gt;"+</w:t>
      </w:r>
    </w:p>
    <w:p w14:paraId="3EC127AC"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r&gt;"+</w:t>
      </w:r>
    </w:p>
    <w:p w14:paraId="131BC901"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d&gt;Jenis Tulisan&lt;/td&gt;"+</w:t>
      </w:r>
    </w:p>
    <w:p w14:paraId="2BFAF04D"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d&gt;"+dummy[0].font+"&lt;/td&gt;"+</w:t>
      </w:r>
    </w:p>
    <w:p w14:paraId="54E171A5"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r&gt;"+</w:t>
      </w:r>
    </w:p>
    <w:p w14:paraId="67D19F34"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r&gt;"+</w:t>
      </w:r>
    </w:p>
    <w:p w14:paraId="6FD58D0B"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d&gt;Tingkat Kesulitan&lt;/td&gt;"+</w:t>
      </w:r>
    </w:p>
    <w:p w14:paraId="6E90C233"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d&gt;"+dummy[0].kesulitan+"&lt;/td&gt;"+</w:t>
      </w:r>
    </w:p>
    <w:p w14:paraId="42770B40"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lt;/tr&gt;"); </w:t>
      </w:r>
    </w:p>
    <w:p w14:paraId="6BF75F4D"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nameId").append('&lt;a style="margin:20px;color:black;"&gt;'+dummy[0].nama_siswa.toUpperCase()+'&lt;/a&gt;');</w:t>
      </w:r>
    </w:p>
    <w:p w14:paraId="0C101100"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checkEdit").attr("onclick", "redirectPage('edit_profil_siswa.html',"+id+")");</w:t>
      </w:r>
    </w:p>
    <w:p w14:paraId="5F68E292"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 xml:space="preserve">    $(".checkNilai").attr("onclick", "redirectPage('detail_progress.html',"+id+")");</w:t>
      </w:r>
    </w:p>
    <w:p w14:paraId="55C8F65F" w14:textId="77777777" w:rsidR="00301075" w:rsidRPr="00301075" w:rsidRDefault="00301075" w:rsidP="00301075">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01075">
        <w:rPr>
          <w:rFonts w:ascii="Courier New" w:hAnsi="Courier New" w:cs="Courier New"/>
          <w:sz w:val="16"/>
          <w:szCs w:val="16"/>
        </w:rPr>
        <w:t>}</w:t>
      </w:r>
    </w:p>
    <w:p w14:paraId="19A0739B" w14:textId="77777777" w:rsidR="009713C1" w:rsidRDefault="00F074A1" w:rsidP="00F074A1">
      <w:pPr>
        <w:pStyle w:val="Caption"/>
      </w:pPr>
      <w:bookmarkStart w:id="291" w:name="_Ref396497850"/>
      <w:bookmarkStart w:id="292" w:name="_Toc396905728"/>
      <w:bookmarkStart w:id="293" w:name="_Ref393640060"/>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w:t>
      </w:r>
      <w:r w:rsidR="009E6BF6">
        <w:fldChar w:fldCharType="end"/>
      </w:r>
      <w:bookmarkEnd w:id="291"/>
      <w:r>
        <w:t xml:space="preserve"> </w:t>
      </w:r>
      <w:r w:rsidR="009713C1">
        <w:t>Kode Untuk Menampilkan Muatan Profil Siswa</w:t>
      </w:r>
      <w:bookmarkEnd w:id="292"/>
    </w:p>
    <w:bookmarkEnd w:id="293"/>
    <w:p w14:paraId="3B7FB3A9" w14:textId="77777777" w:rsidR="00820E9A" w:rsidRDefault="00820E9A" w:rsidP="00301075">
      <w:pPr>
        <w:rPr>
          <w:lang w:eastAsia="en-US"/>
        </w:rPr>
      </w:pPr>
    </w:p>
    <w:p w14:paraId="2D1C36A2" w14:textId="77777777" w:rsidR="009713C1" w:rsidRDefault="00820E9A" w:rsidP="009713C1">
      <w:pPr>
        <w:keepNext/>
        <w:jc w:val="center"/>
      </w:pPr>
      <w:r>
        <w:rPr>
          <w:noProof/>
          <w:lang w:eastAsia="en-US"/>
        </w:rPr>
        <w:lastRenderedPageBreak/>
        <w:drawing>
          <wp:inline distT="0" distB="0" distL="0" distR="0" wp14:anchorId="6399D146" wp14:editId="1EFE56EE">
            <wp:extent cx="3708198" cy="2531059"/>
            <wp:effectExtent l="0" t="0" r="6985" b="3175"/>
            <wp:docPr id="505" name="Picture 505" descr="D:\TA\dokumentasi foto\ss\Screenshot_2014-06-05-12-32-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A\dokumentasi foto\ss\Screenshot_2014-06-05-12-32-07.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710305" cy="2532497"/>
                    </a:xfrm>
                    <a:prstGeom prst="rect">
                      <a:avLst/>
                    </a:prstGeom>
                    <a:noFill/>
                    <a:ln>
                      <a:noFill/>
                    </a:ln>
                  </pic:spPr>
                </pic:pic>
              </a:graphicData>
            </a:graphic>
          </wp:inline>
        </w:drawing>
      </w:r>
    </w:p>
    <w:p w14:paraId="2E68AF55" w14:textId="77777777" w:rsidR="00820E9A" w:rsidRDefault="009713C1" w:rsidP="009713C1">
      <w:pPr>
        <w:pStyle w:val="Caption"/>
        <w:rPr>
          <w:lang w:eastAsia="en-US"/>
        </w:rPr>
      </w:pPr>
      <w:bookmarkStart w:id="294" w:name="_Ref396497845"/>
      <w:bookmarkStart w:id="295" w:name="_Toc396905669"/>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w:t>
      </w:r>
      <w:r w:rsidR="005514D2">
        <w:fldChar w:fldCharType="end"/>
      </w:r>
      <w:bookmarkEnd w:id="294"/>
      <w:r w:rsidR="00F074A1" w:rsidRPr="00F074A1">
        <w:t xml:space="preserve"> </w:t>
      </w:r>
      <w:r w:rsidR="00F074A1">
        <w:t>Halaman Rangkaian Aktivitas</w:t>
      </w:r>
      <w:bookmarkEnd w:id="295"/>
    </w:p>
    <w:p w14:paraId="011B187D" w14:textId="77777777" w:rsidR="00820E9A" w:rsidRDefault="00820E9A" w:rsidP="00820E9A">
      <w:pPr>
        <w:rPr>
          <w:lang w:eastAsia="en-US"/>
        </w:rPr>
      </w:pPr>
    </w:p>
    <w:p w14:paraId="07872744" w14:textId="77777777" w:rsidR="009713C1" w:rsidRDefault="00820E9A" w:rsidP="009713C1">
      <w:pPr>
        <w:keepNext/>
        <w:jc w:val="center"/>
      </w:pPr>
      <w:r>
        <w:rPr>
          <w:noProof/>
          <w:lang w:eastAsia="en-US"/>
        </w:rPr>
        <w:drawing>
          <wp:inline distT="0" distB="0" distL="0" distR="0" wp14:anchorId="1E599C8A" wp14:editId="6ED716D2">
            <wp:extent cx="3708201" cy="2494483"/>
            <wp:effectExtent l="0" t="0" r="6985" b="1270"/>
            <wp:docPr id="506" name="Picture 506" descr="D:\TA\dokumentasi foto\ss\Screenshot_2014-06-05-12-32-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A\dokumentasi foto\ss\Screenshot_2014-06-05-12-32-48.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710305" cy="2495899"/>
                    </a:xfrm>
                    <a:prstGeom prst="rect">
                      <a:avLst/>
                    </a:prstGeom>
                    <a:noFill/>
                    <a:ln>
                      <a:noFill/>
                    </a:ln>
                  </pic:spPr>
                </pic:pic>
              </a:graphicData>
            </a:graphic>
          </wp:inline>
        </w:drawing>
      </w:r>
    </w:p>
    <w:p w14:paraId="66FA037D" w14:textId="77777777" w:rsidR="00820E9A" w:rsidRDefault="009713C1" w:rsidP="009713C1">
      <w:pPr>
        <w:pStyle w:val="Caption"/>
        <w:rPr>
          <w:lang w:eastAsia="en-US"/>
        </w:rPr>
      </w:pPr>
      <w:bookmarkStart w:id="296" w:name="_Ref396497846"/>
      <w:bookmarkStart w:id="297" w:name="_Toc396905670"/>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w:t>
      </w:r>
      <w:r w:rsidR="005514D2">
        <w:fldChar w:fldCharType="end"/>
      </w:r>
      <w:bookmarkEnd w:id="296"/>
      <w:r w:rsidR="00F074A1" w:rsidRPr="00F074A1">
        <w:t xml:space="preserve"> </w:t>
      </w:r>
      <w:r w:rsidR="00F074A1">
        <w:t>Halaman Rangkaian Aktivitas Bagian Profil Siswa</w:t>
      </w:r>
      <w:bookmarkEnd w:id="297"/>
    </w:p>
    <w:p w14:paraId="2064C910" w14:textId="77777777" w:rsidR="008257E9" w:rsidRPr="008257E9" w:rsidRDefault="008257E9" w:rsidP="008257E9"/>
    <w:p w14:paraId="55822328" w14:textId="77777777" w:rsidR="00976175" w:rsidRDefault="00976175" w:rsidP="00976175">
      <w:pPr>
        <w:pStyle w:val="Heading3"/>
        <w:numPr>
          <w:ilvl w:val="2"/>
          <w:numId w:val="13"/>
        </w:numPr>
        <w:ind w:left="720"/>
        <w:rPr>
          <w:lang w:val="en-US"/>
        </w:rPr>
      </w:pPr>
      <w:bookmarkStart w:id="298" w:name="_Toc396905567"/>
      <w:r>
        <w:rPr>
          <w:lang w:val="en-US"/>
        </w:rPr>
        <w:lastRenderedPageBreak/>
        <w:t>Antarmuka Halaman</w:t>
      </w:r>
      <w:r w:rsidR="00820E9A">
        <w:rPr>
          <w:lang w:val="en-US"/>
        </w:rPr>
        <w:t xml:space="preserve"> Tambah</w:t>
      </w:r>
      <w:r>
        <w:rPr>
          <w:lang w:val="en-US"/>
        </w:rPr>
        <w:t xml:space="preserve"> </w:t>
      </w:r>
      <w:r w:rsidR="00021A2A">
        <w:rPr>
          <w:lang w:val="en-US"/>
        </w:rPr>
        <w:t>Aktivitas</w:t>
      </w:r>
      <w:bookmarkEnd w:id="298"/>
    </w:p>
    <w:p w14:paraId="7C8BA625" w14:textId="77777777" w:rsidR="00E770E3" w:rsidRDefault="00F074A1" w:rsidP="009A360A">
      <w:pPr>
        <w:ind w:firstLine="720"/>
      </w:pPr>
      <w:r>
        <w:rPr>
          <w:lang w:eastAsia="en-US"/>
        </w:rPr>
        <w:fldChar w:fldCharType="begin"/>
      </w:r>
      <w:r>
        <w:rPr>
          <w:lang w:eastAsia="en-US"/>
        </w:rPr>
        <w:instrText xml:space="preserve"> REF _Ref396497844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4</w:t>
      </w:r>
      <w:r>
        <w:rPr>
          <w:lang w:eastAsia="en-US"/>
        </w:rPr>
        <w:fldChar w:fldCharType="end"/>
      </w:r>
      <w:r>
        <w:rPr>
          <w:lang w:eastAsia="en-US"/>
        </w:rPr>
        <w:t xml:space="preserve"> </w:t>
      </w:r>
      <w:r w:rsidR="009A360A">
        <w:rPr>
          <w:lang w:eastAsia="en-US"/>
        </w:rPr>
        <w:t xml:space="preserve">merupakan implementasi halaman </w:t>
      </w:r>
      <w:r w:rsidR="00F23211">
        <w:rPr>
          <w:lang w:eastAsia="en-US"/>
        </w:rPr>
        <w:t>tambah</w:t>
      </w:r>
      <w:r w:rsidR="009A360A">
        <w:rPr>
          <w:lang w:eastAsia="en-US"/>
        </w:rPr>
        <w:t xml:space="preserve"> aktivitas. Halaman</w:t>
      </w:r>
      <w:r w:rsidR="009A360A" w:rsidRPr="00EE4089">
        <w:rPr>
          <w:lang w:eastAsia="en-US"/>
        </w:rPr>
        <w:t xml:space="preserve"> </w:t>
      </w:r>
      <w:r w:rsidR="00F23211">
        <w:rPr>
          <w:lang w:eastAsia="en-US"/>
        </w:rPr>
        <w:t>tambah</w:t>
      </w:r>
      <w:r w:rsidR="009A360A">
        <w:rPr>
          <w:lang w:eastAsia="en-US"/>
        </w:rPr>
        <w:t xml:space="preserve"> aktivitas adalah halaman daftar aktivitas </w:t>
      </w:r>
      <w:r w:rsidR="00F23211">
        <w:rPr>
          <w:lang w:eastAsia="en-US"/>
        </w:rPr>
        <w:t>yang  dapat ditambahkan ke rangkaian aktivitas siswa</w:t>
      </w:r>
      <w:r w:rsidR="009A360A">
        <w:rPr>
          <w:lang w:eastAsia="en-US"/>
        </w:rPr>
        <w:t>.</w:t>
      </w:r>
      <w:r w:rsidR="00F23211">
        <w:rPr>
          <w:lang w:eastAsia="en-US"/>
        </w:rPr>
        <w:t xml:space="preserve"> Daftar aktivitas yang ada pada halaman ini dibagi menjadi tiga bagian berdasarkan tingkat kesulitannya, yang terdiri dari tingkat kesulitan mudah, sedang, dan susah. Pengguna dapat menambah aktivitas siswa dengan menekan tombol tambahkan. Jika pengguna ingin mengetahui contoh aktivitas yang ada pada daftar, maka dapat menekan tombol lihat.</w:t>
      </w:r>
      <w:r w:rsidR="001A03E3">
        <w:rPr>
          <w:lang w:eastAsia="en-US"/>
        </w:rPr>
        <w:t xml:space="preserve"> Tombol lihat dan tambah menjadi tidak dapat ditekan apabila aktivitas tersebut sudah ditambah sebelumnya oleh pengguna</w:t>
      </w:r>
      <w:r w:rsidR="00F23211">
        <w:rPr>
          <w:lang w:eastAsia="en-US"/>
        </w:rPr>
        <w:t>.</w:t>
      </w:r>
      <w:r w:rsidR="001A03E3">
        <w:rPr>
          <w:lang w:eastAsia="en-US"/>
        </w:rPr>
        <w:t xml:space="preserve"> Pengguna dapat menyaring daftar aktivitas berdasarkan jenis aktivitas, jenis aktivitas yang dapat dipilih seperti bahasa, matematika, lingkungan, mandiri, sosial, dan puzzle.</w:t>
      </w:r>
      <w:r w:rsidR="009A360A">
        <w:rPr>
          <w:lang w:eastAsia="en-US"/>
        </w:rPr>
        <w:t xml:space="preserve"> </w:t>
      </w:r>
      <w:r>
        <w:rPr>
          <w:lang w:eastAsia="en-US"/>
        </w:rPr>
        <w:fldChar w:fldCharType="begin"/>
      </w:r>
      <w:r>
        <w:rPr>
          <w:lang w:eastAsia="en-US"/>
        </w:rPr>
        <w:instrText xml:space="preserve"> REF _Ref393640504 \h </w:instrText>
      </w:r>
      <w:r>
        <w:rPr>
          <w:lang w:eastAsia="en-US"/>
        </w:rPr>
      </w:r>
      <w:r>
        <w:rPr>
          <w:lang w:eastAsia="en-US"/>
        </w:rPr>
        <w:fldChar w:fldCharType="separate"/>
      </w:r>
      <w:r w:rsidR="002836B7">
        <w:t xml:space="preserve">Kode Sumber </w:t>
      </w:r>
      <w:r w:rsidR="002836B7">
        <w:rPr>
          <w:noProof/>
        </w:rPr>
        <w:t>4</w:t>
      </w:r>
      <w:r w:rsidR="002836B7">
        <w:t>.</w:t>
      </w:r>
      <w:r w:rsidR="002836B7">
        <w:rPr>
          <w:noProof/>
        </w:rPr>
        <w:t>5</w:t>
      </w:r>
      <w:r>
        <w:rPr>
          <w:lang w:eastAsia="en-US"/>
        </w:rPr>
        <w:fldChar w:fldCharType="end"/>
      </w:r>
      <w:r>
        <w:rPr>
          <w:lang w:eastAsia="en-US"/>
        </w:rPr>
        <w:t xml:space="preserve"> </w:t>
      </w:r>
      <w:r w:rsidR="009A360A">
        <w:rPr>
          <w:lang w:eastAsia="en-US"/>
        </w:rPr>
        <w:t xml:space="preserve">merupakan kode implementasi </w:t>
      </w:r>
      <w:r w:rsidR="00D80A28">
        <w:t>menampilkan muatan rangkaian aktivitas</w:t>
      </w:r>
      <w:r w:rsidR="001A03E3">
        <w:t>.</w:t>
      </w:r>
      <w:r w:rsidR="00D80A28" w:rsidRPr="00D80A28">
        <w:t xml:space="preserve"> </w:t>
      </w:r>
      <w:r>
        <w:fldChar w:fldCharType="begin"/>
      </w:r>
      <w:r>
        <w:instrText xml:space="preserve"> REF _Ref393640542 \h </w:instrText>
      </w:r>
      <w:r>
        <w:fldChar w:fldCharType="separate"/>
      </w:r>
      <w:r w:rsidR="002836B7">
        <w:t xml:space="preserve">Kode Sumber </w:t>
      </w:r>
      <w:r w:rsidR="002836B7">
        <w:rPr>
          <w:noProof/>
        </w:rPr>
        <w:t>4</w:t>
      </w:r>
      <w:r w:rsidR="002836B7">
        <w:t>.</w:t>
      </w:r>
      <w:r w:rsidR="002836B7">
        <w:rPr>
          <w:noProof/>
        </w:rPr>
        <w:t>6</w:t>
      </w:r>
      <w:r>
        <w:fldChar w:fldCharType="end"/>
      </w:r>
      <w:r>
        <w:t xml:space="preserve"> </w:t>
      </w:r>
      <w:r w:rsidR="00D80A28">
        <w:rPr>
          <w:lang w:eastAsia="en-US"/>
        </w:rPr>
        <w:t>merupakan kode implementasi</w:t>
      </w:r>
      <w:r w:rsidR="00D80A28">
        <w:t xml:space="preserve"> menambah rangkaian aktivitas. </w:t>
      </w:r>
      <w:r>
        <w:fldChar w:fldCharType="begin"/>
      </w:r>
      <w:r>
        <w:instrText xml:space="preserve"> REF _Ref393640554 \h </w:instrText>
      </w:r>
      <w:r>
        <w:fldChar w:fldCharType="separate"/>
      </w:r>
      <w:r w:rsidR="002836B7">
        <w:t xml:space="preserve">Kode Sumber </w:t>
      </w:r>
      <w:r w:rsidR="002836B7">
        <w:rPr>
          <w:noProof/>
        </w:rPr>
        <w:t>4</w:t>
      </w:r>
      <w:r w:rsidR="002836B7">
        <w:t>.</w:t>
      </w:r>
      <w:r w:rsidR="002836B7">
        <w:rPr>
          <w:noProof/>
        </w:rPr>
        <w:t>7</w:t>
      </w:r>
      <w:r>
        <w:fldChar w:fldCharType="end"/>
      </w:r>
      <w:r>
        <w:t xml:space="preserve"> </w:t>
      </w:r>
      <w:r w:rsidR="00D80A28">
        <w:rPr>
          <w:lang w:eastAsia="en-US"/>
        </w:rPr>
        <w:t>merupakan kode implementasi</w:t>
      </w:r>
      <w:r w:rsidR="00D80A28">
        <w:t xml:space="preserve"> menampilkan halaman tambah aktivitas.</w:t>
      </w:r>
    </w:p>
    <w:p w14:paraId="1471D9DF" w14:textId="77777777" w:rsidR="001A03E3" w:rsidRDefault="001A03E3" w:rsidP="001A03E3"/>
    <w:p w14:paraId="6EC0005F"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function getListByLevel(level,tipeAktivitas){</w:t>
      </w:r>
    </w:p>
    <w:p w14:paraId="56DB3DD6"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t>var dummyDiff= getSomeDifficult(level, 'level');</w:t>
      </w:r>
    </w:p>
    <w:p w14:paraId="33E0285D"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t>for(var j=0; j&lt;dummyDiff.length; j++){</w:t>
      </w:r>
    </w:p>
    <w:p w14:paraId="397947A9"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t>var dummy= getSomeAktivitas(dummyDiff[j].nama_aktivitas, 'nama_Aktivitas');</w:t>
      </w:r>
    </w:p>
    <w:p w14:paraId="7CBEE9FE"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t>for(var i=0; i&lt;dummy.length; i++){</w:t>
      </w:r>
    </w:p>
    <w:p w14:paraId="4323C00A"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var type_aktivitas=</w:t>
      </w:r>
      <w:r w:rsidR="00D409D9">
        <w:rPr>
          <w:rFonts w:ascii="Courier New" w:hAnsi="Courier New" w:cs="Courier New"/>
          <w:sz w:val="16"/>
          <w:szCs w:val="16"/>
        </w:rPr>
        <w:t xml:space="preserve"> </w:t>
      </w:r>
      <w:r w:rsidRPr="001A03E3">
        <w:rPr>
          <w:rFonts w:ascii="Courier New" w:hAnsi="Courier New" w:cs="Courier New"/>
          <w:sz w:val="16"/>
          <w:szCs w:val="16"/>
        </w:rPr>
        <w:t>dummy[i].link_aktivitas.split('_');</w:t>
      </w:r>
    </w:p>
    <w:p w14:paraId="4D8B28C2"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if(type_aktivitas[0].split(".h")[1]){</w:t>
      </w:r>
    </w:p>
    <w:p w14:paraId="6EA76E3E"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type_aktivitas[0]= type_aktivitas[0].split(".h")[0];</w:t>
      </w:r>
    </w:p>
    <w:p w14:paraId="283D4393"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 xml:space="preserve">  }</w:t>
      </w:r>
    </w:p>
    <w:p w14:paraId="51562C67"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else {</w:t>
      </w:r>
    </w:p>
    <w:p w14:paraId="71F248A0"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type_aktivitas[0]= type_aktivitas[0];</w:t>
      </w:r>
    </w:p>
    <w:p w14:paraId="76D920D3"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w:t>
      </w:r>
    </w:p>
    <w:p w14:paraId="02CD44DA"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if(type_aktivitas[0]==tipeAktivitas){</w:t>
      </w:r>
    </w:p>
    <w:p w14:paraId="17D71EF6"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count= count+1;</w:t>
      </w:r>
    </w:p>
    <w:p w14:paraId="32CB8CF3"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if(type_aktivitas[0]=="angka") type_aktivitas[0]="matematika";</w:t>
      </w:r>
    </w:p>
    <w:p w14:paraId="45EB1EFE"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lastRenderedPageBreak/>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resultData").append(</w:t>
      </w:r>
    </w:p>
    <w:p w14:paraId="6810D282"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lt;tr&gt;"+</w:t>
      </w:r>
    </w:p>
    <w:p w14:paraId="6868B611"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lt;td&gt;"+count+"&lt;/td&gt;"+</w:t>
      </w:r>
    </w:p>
    <w:p w14:paraId="141D9926"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sidR="001A03E3" w:rsidRPr="001A03E3">
        <w:rPr>
          <w:rFonts w:ascii="Courier New" w:hAnsi="Courier New" w:cs="Courier New"/>
          <w:sz w:val="16"/>
          <w:szCs w:val="16"/>
        </w:rPr>
        <w:tab/>
      </w:r>
      <w:r w:rsidR="001A03E3" w:rsidRPr="001A03E3">
        <w:rPr>
          <w:rFonts w:ascii="Courier New" w:hAnsi="Courier New" w:cs="Courier New"/>
          <w:sz w:val="16"/>
          <w:szCs w:val="16"/>
        </w:rPr>
        <w:tab/>
        <w:t>"&lt;td&gt;"+type_aktivitas[0]+"&lt;/td&gt;"+</w:t>
      </w:r>
    </w:p>
    <w:p w14:paraId="4E88FAA8"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lt;td&gt;"+dummy[i].nama_Aktivitas+"&lt;/td&gt;"+</w:t>
      </w:r>
    </w:p>
    <w:p w14:paraId="7804CD2E"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lt;td&gt;"+dummy[i].ket_aktivitas+"&lt;/td&gt;"+</w:t>
      </w:r>
    </w:p>
    <w:p w14:paraId="6B4048DB"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lt;td class='td-actions'&gt;"+</w:t>
      </w:r>
    </w:p>
    <w:p w14:paraId="1C37F02C"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lt;button class='"+dummy[i].id_aktivitas+" btn btn-info' onclick='checkAct(\""+dummy[i].id_aktivitas+"\", \""+dummy[i].link_aktivitas+"\");'&gt;&lt;i class='btn-icon-only icon-eye-open'&gt;&lt;/i&gt;&lt;/button&gt;"+</w:t>
      </w:r>
    </w:p>
    <w:p w14:paraId="29059024"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 xml:space="preserve">"&lt;/td&gt;"+ </w:t>
      </w:r>
    </w:p>
    <w:p w14:paraId="55778BD8"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lt;td class='td-actions'&gt;"+</w:t>
      </w:r>
    </w:p>
    <w:p w14:paraId="663CC458"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lt;button style='width:100px;' class='"+dummy[i].id_aktivitas+" btn btn-primary' onclick='addRangkaianAct(\""+dummy[i].id_aktivitas+ "\")'&gt;&lt;i class='btn-icon-only icon-plus'&gt;&lt;/i&gt;&lt;/button&gt;"+</w:t>
      </w:r>
    </w:p>
    <w:p w14:paraId="44454CDE"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 xml:space="preserve">"&lt;/td&gt;"+ </w:t>
      </w:r>
    </w:p>
    <w:p w14:paraId="31A2C5E1"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 xml:space="preserve">"&lt;/tr&gt;"); </w:t>
      </w:r>
    </w:p>
    <w:p w14:paraId="4C8E0B6D"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00592167"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var dummy2= getSomeAnyParamRangkaianAktivitas(id, dummy[i].id_aktivitas, "id_siswa", "id_aktivitas"); //getRangkaianAktivitas some</w:t>
      </w:r>
    </w:p>
    <w:p w14:paraId="766326DC"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if(dummy2!=null || dummy2!=''){</w:t>
      </w:r>
    </w:p>
    <w:p w14:paraId="54D6B9D6" w14:textId="77777777" w:rsidR="001A03E3" w:rsidRPr="001A03E3" w:rsidRDefault="00D409D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for(</w:t>
      </w:r>
      <w:r>
        <w:rPr>
          <w:rFonts w:ascii="Courier New" w:hAnsi="Courier New" w:cs="Courier New"/>
          <w:sz w:val="16"/>
          <w:szCs w:val="16"/>
        </w:rPr>
        <w:t>var x=0; x&lt;dummy2.length; x++){</w:t>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dummy2[x].id_aktivitas).attr('disabled','disabled')</w:t>
      </w:r>
    </w:p>
    <w:p w14:paraId="4CA42EF8" w14:textId="77777777" w:rsidR="001A03E3" w:rsidRPr="001A03E3" w:rsidRDefault="0093626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w:t>
      </w:r>
    </w:p>
    <w:p w14:paraId="51AAACF8" w14:textId="77777777" w:rsidR="001A03E3" w:rsidRPr="001A03E3" w:rsidRDefault="00936269"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1A03E3" w:rsidRPr="001A03E3">
        <w:rPr>
          <w:rFonts w:ascii="Courier New" w:hAnsi="Courier New" w:cs="Courier New"/>
          <w:sz w:val="16"/>
          <w:szCs w:val="16"/>
        </w:rPr>
        <w:t>}</w:t>
      </w:r>
    </w:p>
    <w:p w14:paraId="1BBA8DDF"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r>
      <w:r w:rsidRPr="001A03E3">
        <w:rPr>
          <w:rFonts w:ascii="Courier New" w:hAnsi="Courier New" w:cs="Courier New"/>
          <w:sz w:val="16"/>
          <w:szCs w:val="16"/>
        </w:rPr>
        <w:tab/>
        <w:t>}</w:t>
      </w:r>
    </w:p>
    <w:p w14:paraId="5EE16D71"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r>
      <w:r w:rsidRPr="001A03E3">
        <w:rPr>
          <w:rFonts w:ascii="Courier New" w:hAnsi="Courier New" w:cs="Courier New"/>
          <w:sz w:val="16"/>
          <w:szCs w:val="16"/>
        </w:rPr>
        <w:tab/>
        <w:t>}</w:t>
      </w:r>
    </w:p>
    <w:p w14:paraId="09306231" w14:textId="77777777" w:rsidR="001A03E3" w:rsidRP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ab/>
        <w:t>}</w:t>
      </w:r>
    </w:p>
    <w:p w14:paraId="2033B8FC" w14:textId="77777777" w:rsidR="001A03E3" w:rsidRDefault="001A03E3" w:rsidP="00D409D9">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A03E3">
        <w:rPr>
          <w:rFonts w:ascii="Courier New" w:hAnsi="Courier New" w:cs="Courier New"/>
          <w:sz w:val="16"/>
          <w:szCs w:val="16"/>
        </w:rPr>
        <w:t>}</w:t>
      </w:r>
    </w:p>
    <w:p w14:paraId="7B4C6473" w14:textId="77777777" w:rsidR="00D409D9" w:rsidRDefault="00F074A1" w:rsidP="00F074A1">
      <w:pPr>
        <w:pStyle w:val="Caption"/>
      </w:pPr>
      <w:bookmarkStart w:id="299" w:name="_Ref393640504"/>
      <w:bookmarkStart w:id="300" w:name="_Toc396905729"/>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5</w:t>
      </w:r>
      <w:r w:rsidR="009E6BF6">
        <w:fldChar w:fldCharType="end"/>
      </w:r>
      <w:bookmarkEnd w:id="299"/>
      <w:r>
        <w:t xml:space="preserve"> </w:t>
      </w:r>
      <w:r w:rsidR="00EF1865">
        <w:t>Kode Untuk Menampilkan</w:t>
      </w:r>
      <w:r w:rsidR="009145C6">
        <w:t xml:space="preserve"> Muatan</w:t>
      </w:r>
      <w:r w:rsidR="00EF1865">
        <w:t xml:space="preserve"> </w:t>
      </w:r>
      <w:r w:rsidR="009145C6">
        <w:t>Rangkaian Aktivitas</w:t>
      </w:r>
      <w:bookmarkEnd w:id="300"/>
    </w:p>
    <w:p w14:paraId="3CB685DD" w14:textId="77777777" w:rsidR="00936269" w:rsidRDefault="00936269" w:rsidP="00936269"/>
    <w:p w14:paraId="413A5351"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function addRangkaianAct(input){</w:t>
      </w:r>
    </w:p>
    <w:p w14:paraId="759B10B5"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ab/>
        <w:t xml:space="preserve">var data = JSON.stringify({ </w:t>
      </w:r>
    </w:p>
    <w:p w14:paraId="58DCD821"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ab/>
        <w:t>id_siswa : id,</w:t>
      </w:r>
    </w:p>
    <w:p w14:paraId="2B5C44E1"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ab/>
        <w:t>id_aktivitas : input,</w:t>
      </w:r>
    </w:p>
    <w:p w14:paraId="0DCB2BE1"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ab/>
        <w:t>is_active : 0,</w:t>
      </w:r>
    </w:p>
    <w:p w14:paraId="465F1CCC"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ab/>
        <w:t>urutan : 0</w:t>
      </w:r>
    </w:p>
    <w:p w14:paraId="49E09194"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ab/>
        <w:t>});</w:t>
      </w:r>
    </w:p>
    <w:p w14:paraId="473DC1F1"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ab/>
        <w:t>if(ad</w:t>
      </w:r>
      <w:r>
        <w:rPr>
          <w:rFonts w:ascii="Courier New" w:hAnsi="Courier New" w:cs="Courier New"/>
          <w:sz w:val="16"/>
          <w:szCs w:val="16"/>
        </w:rPr>
        <w:t>dDataRangkaianAktivitas(data)){</w:t>
      </w:r>
    </w:p>
    <w:p w14:paraId="274618F6"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input).attr('disabled','disabled');</w:t>
      </w:r>
    </w:p>
    <w:p w14:paraId="47386A1C" w14:textId="77777777" w:rsidR="00EE7F74" w:rsidRP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ab/>
        <w:t>}</w:t>
      </w:r>
    </w:p>
    <w:p w14:paraId="5A4B9EB8" w14:textId="77777777" w:rsidR="00EE7F74" w:rsidRDefault="00EE7F74" w:rsidP="00EE7F74">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E7F74">
        <w:rPr>
          <w:rFonts w:ascii="Courier New" w:hAnsi="Courier New" w:cs="Courier New"/>
          <w:sz w:val="16"/>
          <w:szCs w:val="16"/>
        </w:rPr>
        <w:t>}</w:t>
      </w:r>
    </w:p>
    <w:p w14:paraId="2214DDED" w14:textId="77777777" w:rsidR="00EE7F74" w:rsidRDefault="00F074A1" w:rsidP="00F074A1">
      <w:pPr>
        <w:pStyle w:val="Caption"/>
      </w:pPr>
      <w:bookmarkStart w:id="301" w:name="_Ref393640542"/>
      <w:bookmarkStart w:id="302" w:name="_Toc396905730"/>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6</w:t>
      </w:r>
      <w:r w:rsidR="009E6BF6">
        <w:fldChar w:fldCharType="end"/>
      </w:r>
      <w:bookmarkEnd w:id="301"/>
      <w:r>
        <w:t xml:space="preserve"> </w:t>
      </w:r>
      <w:r w:rsidR="00EF1865">
        <w:t>Kode Untuk Menambah Rangkaian Aktivitas</w:t>
      </w:r>
      <w:bookmarkEnd w:id="302"/>
    </w:p>
    <w:p w14:paraId="159281DA"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lastRenderedPageBreak/>
        <w:t>&lt;div class="widget-header"&gt; &lt;i class="icon-th-list"&gt;&lt;/i&gt;</w:t>
      </w:r>
    </w:p>
    <w:p w14:paraId="308C36E0"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h3&gt;Daftar Semua Aktivitas&lt;/h3&gt;</w:t>
      </w:r>
    </w:p>
    <w:p w14:paraId="0E220F70"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div&gt;</w:t>
      </w:r>
    </w:p>
    <w:p w14:paraId="4BB6E9EB"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 /widget-header --&gt;</w:t>
      </w:r>
    </w:p>
    <w:p w14:paraId="4338B8FC"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div class="widget-content"&gt;</w:t>
      </w:r>
    </w:p>
    <w:p w14:paraId="721D6280"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lt;div class="span4"&gt;</w:t>
      </w:r>
    </w:p>
    <w:p w14:paraId="6C58C939"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 xml:space="preserve">Level : </w:t>
      </w:r>
    </w:p>
    <w:p w14:paraId="252C924F"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lt;select id="kesulitan" name="kesulitan"&gt;</w:t>
      </w:r>
    </w:p>
    <w:p w14:paraId="39F5AB41"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lt;option value="mudah"&gt;Mudah&lt;/option&gt;</w:t>
      </w:r>
    </w:p>
    <w:p w14:paraId="20B7AC30"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lt;option value="sedang"&gt;Sedang&lt;/option&gt;</w:t>
      </w:r>
    </w:p>
    <w:p w14:paraId="41558388"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lt;option value="sulit"&gt;Sulit&lt;/option&gt;</w:t>
      </w:r>
    </w:p>
    <w:p w14:paraId="08A3C6EF"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lt;/select&gt;</w:t>
      </w:r>
    </w:p>
    <w:p w14:paraId="0E138017"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lt;/div&gt;</w:t>
      </w:r>
    </w:p>
    <w:p w14:paraId="1D25ADDA"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lt;div class="span4"&gt;</w:t>
      </w:r>
    </w:p>
    <w:p w14:paraId="498B4036"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 xml:space="preserve">Jenis : </w:t>
      </w:r>
    </w:p>
    <w:p w14:paraId="7E2B4469"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sidRPr="00EE7F74">
        <w:rPr>
          <w:rFonts w:ascii="Courier New" w:hAnsi="Courier New" w:cs="Courier New"/>
          <w:sz w:val="16"/>
          <w:szCs w:val="16"/>
        </w:rPr>
        <w:t>&lt;select id="jenis" name="jenis"&gt;</w:t>
      </w:r>
    </w:p>
    <w:p w14:paraId="5CEC6674"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lt;option value="semua"&gt;Semua&lt;/option&gt;</w:t>
      </w:r>
    </w:p>
    <w:p w14:paraId="74236926"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lt;option value="bahasa"&gt;Bahasa&lt;/option&gt;</w:t>
      </w:r>
    </w:p>
    <w:p w14:paraId="0D85BE0F"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lt;option value="angka"&gt;Matematika&lt;/option&gt;</w:t>
      </w:r>
    </w:p>
    <w:p w14:paraId="5ED9049D"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ab/>
      </w:r>
      <w:r w:rsidRPr="00EE7F74">
        <w:rPr>
          <w:rFonts w:ascii="Courier New" w:hAnsi="Courier New" w:cs="Courier New"/>
          <w:sz w:val="16"/>
          <w:szCs w:val="16"/>
        </w:rPr>
        <w:t>&lt;option value="lingkungan"&gt;Lingkungan&lt;/option&gt;</w:t>
      </w:r>
    </w:p>
    <w:p w14:paraId="4692D998"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lt;option value="mandiri"&gt;Mandiri&lt;/option&gt;</w:t>
      </w:r>
    </w:p>
    <w:p w14:paraId="0AB27EE7"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lt;option value="sosial"&gt;Sosial&lt;/option&gt;</w:t>
      </w:r>
    </w:p>
    <w:p w14:paraId="7CBB1FDB"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lt;option value="puzzle"&gt;Puzzle&lt;/option&gt;</w:t>
      </w:r>
    </w:p>
    <w:p w14:paraId="31C220C0"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lt;/select&gt;</w:t>
      </w:r>
    </w:p>
    <w:p w14:paraId="7F6F39E4"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lt;/div&gt;</w:t>
      </w:r>
    </w:p>
    <w:p w14:paraId="690CDF5B"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ab/>
      </w:r>
      <w:r w:rsidRPr="00EE7F74">
        <w:rPr>
          <w:rFonts w:ascii="Courier New" w:hAnsi="Courier New" w:cs="Courier New"/>
          <w:sz w:val="16"/>
          <w:szCs w:val="16"/>
        </w:rPr>
        <w:tab/>
        <w:t>&lt;table class="table table-striped table-bordered"&gt;</w:t>
      </w:r>
    </w:p>
    <w:p w14:paraId="2DE185E5"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head&gt;</w:t>
      </w:r>
    </w:p>
    <w:p w14:paraId="3FDA61E1"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r&gt;</w:t>
      </w:r>
    </w:p>
    <w:p w14:paraId="37E9DDB7"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h&gt;No&lt;/th&gt;</w:t>
      </w:r>
    </w:p>
    <w:p w14:paraId="21EB7B51"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h&gt;Jenis&lt;/th&gt;</w:t>
      </w:r>
    </w:p>
    <w:p w14:paraId="61E690FD"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h&gt;Nama Aktivitas&lt;/th&gt;</w:t>
      </w:r>
    </w:p>
    <w:p w14:paraId="65552D73"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h&gt;Keterangan&lt;/th&gt;</w:t>
      </w:r>
    </w:p>
    <w:p w14:paraId="0FBD7211"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h class="td-actions"&gt;Lihat Demo&lt;/th&gt;</w:t>
      </w:r>
    </w:p>
    <w:p w14:paraId="71CDAF1E"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h class="td-actions"&gt;Tambah&lt;/th&gt;</w:t>
      </w:r>
    </w:p>
    <w:p w14:paraId="7AC413E5"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r&gt;</w:t>
      </w:r>
    </w:p>
    <w:p w14:paraId="4F3C3E16"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head&gt;</w:t>
      </w:r>
    </w:p>
    <w:p w14:paraId="5526C29C"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body id="resultData"&gt;</w:t>
      </w:r>
    </w:p>
    <w:p w14:paraId="4B04B4BC"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body&gt;</w:t>
      </w:r>
    </w:p>
    <w:p w14:paraId="0E9676E1" w14:textId="77777777" w:rsidR="00EE7F74" w:rsidRP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 xml:space="preserve">                &lt;/table&gt;</w:t>
      </w:r>
    </w:p>
    <w:p w14:paraId="3D5B3C67" w14:textId="77777777" w:rsidR="00EE7F74" w:rsidRDefault="00EE7F74" w:rsidP="00EE7F7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EE7F74">
        <w:rPr>
          <w:rFonts w:ascii="Courier New" w:hAnsi="Courier New" w:cs="Courier New"/>
          <w:sz w:val="16"/>
          <w:szCs w:val="16"/>
        </w:rPr>
        <w:t>&lt;/div&gt;</w:t>
      </w:r>
    </w:p>
    <w:p w14:paraId="70290AC4" w14:textId="77777777" w:rsidR="00EE7F74" w:rsidRDefault="00F074A1" w:rsidP="00F074A1">
      <w:pPr>
        <w:pStyle w:val="Caption"/>
      </w:pPr>
      <w:bookmarkStart w:id="303" w:name="_Ref393640554"/>
      <w:bookmarkStart w:id="304" w:name="_Toc396905731"/>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7</w:t>
      </w:r>
      <w:r w:rsidR="009E6BF6">
        <w:fldChar w:fldCharType="end"/>
      </w:r>
      <w:bookmarkEnd w:id="303"/>
      <w:r>
        <w:t xml:space="preserve"> </w:t>
      </w:r>
      <w:r w:rsidR="00EF1865">
        <w:t>Kode Untuk Menampilkan Halaman Tambah Aktivitas</w:t>
      </w:r>
      <w:bookmarkEnd w:id="304"/>
    </w:p>
    <w:p w14:paraId="718EE8C0" w14:textId="77777777" w:rsidR="00EE7F74" w:rsidRDefault="00EE7F74" w:rsidP="00EE7F74"/>
    <w:p w14:paraId="12840F27" w14:textId="77777777" w:rsidR="009713C1" w:rsidRDefault="00EE7F74" w:rsidP="009713C1">
      <w:pPr>
        <w:keepNext/>
        <w:jc w:val="center"/>
      </w:pPr>
      <w:r>
        <w:rPr>
          <w:noProof/>
          <w:lang w:eastAsia="en-US"/>
        </w:rPr>
        <w:lastRenderedPageBreak/>
        <w:drawing>
          <wp:inline distT="0" distB="0" distL="0" distR="0" wp14:anchorId="4C937B70" wp14:editId="50F348FC">
            <wp:extent cx="3522062" cy="2063558"/>
            <wp:effectExtent l="0" t="0" r="2540" b="0"/>
            <wp:docPr id="36" name="Picture 36" descr="D:\TA\dokumentasi foto\ss\Screenshot_2014-06-05-12-32-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A\dokumentasi foto\ss\Screenshot_2014-06-05-12-32-19.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527160" cy="2066545"/>
                    </a:xfrm>
                    <a:prstGeom prst="rect">
                      <a:avLst/>
                    </a:prstGeom>
                    <a:noFill/>
                    <a:ln>
                      <a:noFill/>
                    </a:ln>
                  </pic:spPr>
                </pic:pic>
              </a:graphicData>
            </a:graphic>
          </wp:inline>
        </w:drawing>
      </w:r>
    </w:p>
    <w:p w14:paraId="6F461951" w14:textId="77777777" w:rsidR="00EE7F74" w:rsidRDefault="009713C1" w:rsidP="009713C1">
      <w:pPr>
        <w:pStyle w:val="Caption"/>
      </w:pPr>
      <w:bookmarkStart w:id="305" w:name="_Ref396497844"/>
      <w:bookmarkStart w:id="306" w:name="_Toc396905671"/>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w:t>
      </w:r>
      <w:r w:rsidR="005514D2">
        <w:fldChar w:fldCharType="end"/>
      </w:r>
      <w:bookmarkEnd w:id="305"/>
      <w:r w:rsidR="00F074A1" w:rsidRPr="00F074A1">
        <w:t xml:space="preserve"> </w:t>
      </w:r>
      <w:r w:rsidR="00F074A1">
        <w:t>Halaman Tambah Aktivitas</w:t>
      </w:r>
      <w:bookmarkEnd w:id="306"/>
    </w:p>
    <w:p w14:paraId="6F462392" w14:textId="77777777" w:rsidR="00EF1865" w:rsidRDefault="00EF1865" w:rsidP="00EF1865">
      <w:pPr>
        <w:pStyle w:val="Heading3"/>
        <w:numPr>
          <w:ilvl w:val="2"/>
          <w:numId w:val="13"/>
        </w:numPr>
        <w:ind w:left="720"/>
        <w:rPr>
          <w:lang w:val="en-US"/>
        </w:rPr>
      </w:pPr>
      <w:bookmarkStart w:id="307" w:name="_Toc396905568"/>
      <w:r>
        <w:rPr>
          <w:lang w:val="en-US"/>
        </w:rPr>
        <w:t>Antarmuka Halaman Detail Aktivitas</w:t>
      </w:r>
      <w:bookmarkEnd w:id="307"/>
    </w:p>
    <w:p w14:paraId="70CF8EA6" w14:textId="77777777" w:rsidR="00EF1865" w:rsidRDefault="00F074A1" w:rsidP="00EF1865">
      <w:pPr>
        <w:ind w:firstLine="720"/>
      </w:pPr>
      <w:r>
        <w:rPr>
          <w:lang w:eastAsia="en-US"/>
        </w:rPr>
        <w:fldChar w:fldCharType="begin"/>
      </w:r>
      <w:r>
        <w:rPr>
          <w:lang w:eastAsia="en-US"/>
        </w:rPr>
        <w:instrText xml:space="preserve"> REF _Ref396497843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5</w:t>
      </w:r>
      <w:r>
        <w:rPr>
          <w:lang w:eastAsia="en-US"/>
        </w:rPr>
        <w:fldChar w:fldCharType="end"/>
      </w:r>
      <w:r>
        <w:rPr>
          <w:lang w:eastAsia="en-US"/>
        </w:rPr>
        <w:t xml:space="preserve"> </w:t>
      </w:r>
      <w:r w:rsidR="00EF1865">
        <w:rPr>
          <w:lang w:eastAsia="en-US"/>
        </w:rPr>
        <w:t>merupakan implementasi halaman Detail aktivitas. Halaman</w:t>
      </w:r>
      <w:r w:rsidR="00EF1865" w:rsidRPr="00EE4089">
        <w:rPr>
          <w:lang w:eastAsia="en-US"/>
        </w:rPr>
        <w:t xml:space="preserve"> </w:t>
      </w:r>
      <w:r w:rsidR="00EF1865">
        <w:rPr>
          <w:lang w:eastAsia="en-US"/>
        </w:rPr>
        <w:t xml:space="preserve">Detail aktivitas adalah </w:t>
      </w:r>
      <w:r w:rsidR="000B62F0">
        <w:rPr>
          <w:lang w:eastAsia="en-US"/>
        </w:rPr>
        <w:t>halaman yang digunakan pendidik untuk menyetel pengaturan aktivitas siswa. Pendidik dapat mengubah jenis pengaturan berupa ukuran tulisan, huruf awal, huruf akhir, penyortiran, jawaban, status aktif, dan lain-lain</w:t>
      </w:r>
      <w:r w:rsidR="00EF1865">
        <w:rPr>
          <w:lang w:eastAsia="en-US"/>
        </w:rPr>
        <w:t>.</w:t>
      </w:r>
      <w:r w:rsidR="000B62F0">
        <w:rPr>
          <w:lang w:eastAsia="en-US"/>
        </w:rPr>
        <w:t xml:space="preserve"> Setelah pendidik menambah aktivitas ke dalam rangkaian, aktivitas tersebut masih berstatus belum aktif. Agar siswa dapat melakukan terapi maka pendidik perlu merubah status belum aktif menjadi aktif.</w:t>
      </w:r>
      <w:r w:rsidR="005D5672">
        <w:rPr>
          <w:lang w:eastAsia="en-US"/>
        </w:rPr>
        <w:t xml:space="preserve"> Jika aktivitas tersebut ingin dihapus dari daftar rangkaian aktivitas siswa, maka pendidik perlu menekan tombol hapus yang ada pada halaman. </w:t>
      </w:r>
      <w:r w:rsidR="00516183">
        <w:rPr>
          <w:lang w:eastAsia="en-US"/>
        </w:rPr>
        <w:fldChar w:fldCharType="begin"/>
      </w:r>
      <w:r w:rsidR="00516183">
        <w:rPr>
          <w:lang w:eastAsia="en-US"/>
        </w:rPr>
        <w:instrText xml:space="preserve"> REF _Ref396497851 \h </w:instrText>
      </w:r>
      <w:r w:rsidR="00516183">
        <w:rPr>
          <w:lang w:eastAsia="en-US"/>
        </w:rPr>
      </w:r>
      <w:r w:rsidR="00516183">
        <w:rPr>
          <w:lang w:eastAsia="en-US"/>
        </w:rPr>
        <w:fldChar w:fldCharType="separate"/>
      </w:r>
      <w:r w:rsidR="002836B7">
        <w:t xml:space="preserve">Kode Sumber </w:t>
      </w:r>
      <w:r w:rsidR="002836B7">
        <w:rPr>
          <w:noProof/>
        </w:rPr>
        <w:t>4</w:t>
      </w:r>
      <w:r w:rsidR="002836B7">
        <w:t>.</w:t>
      </w:r>
      <w:r w:rsidR="002836B7">
        <w:rPr>
          <w:noProof/>
        </w:rPr>
        <w:t>8</w:t>
      </w:r>
      <w:r w:rsidR="00516183">
        <w:rPr>
          <w:lang w:eastAsia="en-US"/>
        </w:rPr>
        <w:fldChar w:fldCharType="end"/>
      </w:r>
      <w:r w:rsidR="00516183">
        <w:rPr>
          <w:lang w:eastAsia="en-US"/>
        </w:rPr>
        <w:t xml:space="preserve"> </w:t>
      </w:r>
      <w:r w:rsidR="00EF1865">
        <w:rPr>
          <w:lang w:eastAsia="en-US"/>
        </w:rPr>
        <w:t xml:space="preserve">merupakan kode implementasi </w:t>
      </w:r>
      <w:r w:rsidR="00ED3FD6">
        <w:t>menampilkan muatan malaman detail aktivitas</w:t>
      </w:r>
      <w:r w:rsidR="005D5672">
        <w:t>.</w:t>
      </w:r>
      <w:r w:rsidR="00ED3FD6">
        <w:t xml:space="preserve"> </w:t>
      </w:r>
      <w:r w:rsidR="00516183">
        <w:fldChar w:fldCharType="begin"/>
      </w:r>
      <w:r w:rsidR="00516183">
        <w:instrText xml:space="preserve"> REF _Ref396497852 \h </w:instrText>
      </w:r>
      <w:r w:rsidR="00516183">
        <w:fldChar w:fldCharType="separate"/>
      </w:r>
      <w:r w:rsidR="002836B7">
        <w:t xml:space="preserve">Kode Sumber </w:t>
      </w:r>
      <w:r w:rsidR="002836B7">
        <w:rPr>
          <w:noProof/>
        </w:rPr>
        <w:t>4</w:t>
      </w:r>
      <w:r w:rsidR="002836B7">
        <w:t>.</w:t>
      </w:r>
      <w:r w:rsidR="002836B7">
        <w:rPr>
          <w:noProof/>
        </w:rPr>
        <w:t>9</w:t>
      </w:r>
      <w:r w:rsidR="00516183">
        <w:fldChar w:fldCharType="end"/>
      </w:r>
      <w:r w:rsidR="00516183">
        <w:t xml:space="preserve"> </w:t>
      </w:r>
      <w:r w:rsidR="00ED3FD6">
        <w:rPr>
          <w:lang w:eastAsia="en-US"/>
        </w:rPr>
        <w:t>merupakan kode implementasi</w:t>
      </w:r>
      <w:r w:rsidR="00ED3FD6" w:rsidRPr="00ED3FD6">
        <w:t xml:space="preserve"> </w:t>
      </w:r>
      <w:r w:rsidR="00031121">
        <w:t>menyimpan</w:t>
      </w:r>
      <w:r w:rsidR="00ED3FD6">
        <w:t xml:space="preserve"> detail aktivitas.</w:t>
      </w:r>
    </w:p>
    <w:p w14:paraId="65A064D2" w14:textId="77777777" w:rsidR="005D5672" w:rsidRDefault="005D5672" w:rsidP="005D5672"/>
    <w:p w14:paraId="5548C97E"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if(param_siswa){</w:t>
      </w:r>
    </w:p>
    <w:p w14:paraId="6466D49E"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if(type_aktivitas[0]=='lingkungan' || type_aktivitas[0]=='mandiri' || type_aktivitas[0]=='sosial' || type_aktivitas[0]=='puzzle'){</w:t>
      </w:r>
    </w:p>
    <w:p w14:paraId="57F7962D"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for(var i=0; i&lt;param_siswa.length; i++){</w:t>
      </w:r>
    </w:p>
    <w:p w14:paraId="504921F3"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var tmp= param_siswa[i].split('=&gt;');</w:t>
      </w:r>
    </w:p>
    <w:p w14:paraId="20A84CCF"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lastRenderedPageBreak/>
        <w:t xml:space="preserve">        if($('#'+tmp[0]).is('input')){</w:t>
      </w:r>
    </w:p>
    <w:p w14:paraId="73975965"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if(tmp[0]=='urlImage1' || tmp[0]=='urlImage2' || tmp[0]=='urlImage3' || tmp[0]=='urlImage4'</w:t>
      </w:r>
    </w:p>
    <w:p w14:paraId="104D5A60"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 tmp[0]=='benda1' || tmp[0]=='benda2' || tmp[0]=='aktivitas1'</w:t>
      </w:r>
    </w:p>
    <w:p w14:paraId="0290D0E6"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 tmp[0]=='aktivitas2' || tmp[0]=='ruangan1' || tmp[0]=='ruangan2'</w:t>
      </w:r>
    </w:p>
    <w:p w14:paraId="08AAA7A1"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 tmp[0]=='puzzle_full' || tmp[0]=='puzzle1' || tmp[0]=='puzzle2' || tmp[0]=='puzzle3' || tmp[0]=='puzzle4'</w:t>
      </w:r>
    </w:p>
    <w:p w14:paraId="15ED7514"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w:t>
      </w:r>
    </w:p>
    <w:p w14:paraId="51B14377"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tmp[0]).val(tmp[1]);</w:t>
      </w:r>
    </w:p>
    <w:p w14:paraId="18761A91"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tmp[0]).html(</w:t>
      </w:r>
    </w:p>
    <w:p w14:paraId="05E5DEE2"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lt;img id='img_"+tmp[0]+"' src='"+tmp[1]+"' width='120px' height='120px'&gt;&lt;br/&gt;&lt;br/&gt;"+</w:t>
      </w:r>
    </w:p>
    <w:p w14:paraId="5EA42C09"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lt;button class="btn btn-primary" onclick="getAlbum(\'img_'+tmp[0]+'\',\''+tmp[0]+'\')"&gt;&lt;i class="btn-icon-only icon-picture"&gt;&lt;/i&gt; Ambil dari Album&lt;/button&gt;'</w:t>
      </w:r>
    </w:p>
    <w:p w14:paraId="5B3A4E5A" w14:textId="77777777" w:rsidR="005D5672" w:rsidRPr="005D5672" w:rsidRDefault="00CA6E28"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w:t>
      </w:r>
      <w:r w:rsidR="005D5672" w:rsidRPr="005D5672">
        <w:rPr>
          <w:rFonts w:ascii="Courier New" w:hAnsi="Courier New" w:cs="Courier New"/>
          <w:sz w:val="16"/>
          <w:szCs w:val="16"/>
        </w:rPr>
        <w:t xml:space="preserve">  </w:t>
      </w:r>
    </w:p>
    <w:p w14:paraId="66DCC0EA"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w:t>
      </w:r>
    </w:p>
    <w:p w14:paraId="3DE1B244" w14:textId="77777777" w:rsidR="005D5672" w:rsidRPr="005D5672" w:rsidRDefault="00ED3FD6"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else</w:t>
      </w:r>
    </w:p>
    <w:p w14:paraId="1680ABB4"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w:t>
      </w:r>
      <w:r w:rsidR="00CA6E28">
        <w:rPr>
          <w:rFonts w:ascii="Courier New" w:hAnsi="Courier New" w:cs="Courier New"/>
          <w:sz w:val="16"/>
          <w:szCs w:val="16"/>
        </w:rPr>
        <w:t xml:space="preserve">     $('#'+tmp[0]).val(tmp[1]);</w:t>
      </w:r>
      <w:r w:rsidRPr="005D5672">
        <w:rPr>
          <w:rFonts w:ascii="Courier New" w:hAnsi="Courier New" w:cs="Courier New"/>
          <w:sz w:val="16"/>
          <w:szCs w:val="16"/>
        </w:rPr>
        <w:t xml:space="preserve">  </w:t>
      </w:r>
    </w:p>
    <w:p w14:paraId="6147D96D"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w:t>
      </w:r>
    </w:p>
    <w:p w14:paraId="1C6D1DEA" w14:textId="77777777" w:rsidR="005D5672" w:rsidRPr="005D5672" w:rsidRDefault="00ED3FD6"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else</w:t>
      </w:r>
    </w:p>
    <w:p w14:paraId="21216264"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tmp[0]+' option[value="'+tmp[1]+'"]').attr("selected",true);</w:t>
      </w:r>
    </w:p>
    <w:p w14:paraId="18C85BA4"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w:t>
      </w:r>
    </w:p>
    <w:p w14:paraId="597056BA"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w:t>
      </w:r>
    </w:p>
    <w:p w14:paraId="45BC0798"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else {</w:t>
      </w:r>
    </w:p>
    <w:p w14:paraId="597C2CE1"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for(var i=0; i&lt;param_siswa.length; i++){</w:t>
      </w:r>
    </w:p>
    <w:p w14:paraId="0BD2ABB4"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var tmp= param_siswa[i].split('=&gt;');</w:t>
      </w:r>
    </w:p>
    <w:p w14:paraId="2C11C473"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if($('#'+tmp[0]).is('input')){</w:t>
      </w:r>
    </w:p>
    <w:p w14:paraId="40AA4220"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tmp[0]).val(tmp[1]);</w:t>
      </w:r>
    </w:p>
    <w:p w14:paraId="5EB79100"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w:t>
      </w:r>
    </w:p>
    <w:p w14:paraId="4342A2DD" w14:textId="77777777" w:rsidR="005D5672" w:rsidRPr="005D5672" w:rsidRDefault="00ED3FD6"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else</w:t>
      </w:r>
    </w:p>
    <w:p w14:paraId="6E6EC768"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tmp[0]+' option[value="'+tmp[</w:t>
      </w:r>
      <w:r w:rsidR="00CA6E28">
        <w:rPr>
          <w:rFonts w:ascii="Courier New" w:hAnsi="Courier New" w:cs="Courier New"/>
          <w:sz w:val="16"/>
          <w:szCs w:val="16"/>
        </w:rPr>
        <w:t>1]+'"]').attr("selected",true);</w:t>
      </w:r>
      <w:r w:rsidRPr="005D5672">
        <w:rPr>
          <w:rFonts w:ascii="Courier New" w:hAnsi="Courier New" w:cs="Courier New"/>
          <w:sz w:val="16"/>
          <w:szCs w:val="16"/>
        </w:rPr>
        <w:t xml:space="preserve">  </w:t>
      </w:r>
    </w:p>
    <w:p w14:paraId="2AE4D9CB"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w:t>
      </w:r>
    </w:p>
    <w:p w14:paraId="288401B6"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w:t>
      </w:r>
    </w:p>
    <w:p w14:paraId="6B426919"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w:t>
      </w:r>
    </w:p>
    <w:p w14:paraId="6DC6D6F2"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else {</w:t>
      </w:r>
    </w:p>
    <w:p w14:paraId="0030ED4A"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check default image and set input</w:t>
      </w:r>
    </w:p>
    <w:p w14:paraId="700BEE98"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if(type_aktivitas[0]=='lingkungan' || type_aktivitas[0]=='mandiri' || type_aktivitas[0]=='sosial' || type_aktivitas[0]=='puzzle'){</w:t>
      </w:r>
    </w:p>
    <w:p w14:paraId="14CD3EB3" w14:textId="77777777" w:rsidR="005D5672" w:rsidRP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default_image();</w:t>
      </w:r>
    </w:p>
    <w:p w14:paraId="20EB1619" w14:textId="77777777" w:rsidR="005D5672" w:rsidRDefault="005D5672"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5D5672">
        <w:rPr>
          <w:rFonts w:ascii="Courier New" w:hAnsi="Courier New" w:cs="Courier New"/>
          <w:sz w:val="16"/>
          <w:szCs w:val="16"/>
        </w:rPr>
        <w:t xml:space="preserve">  } }</w:t>
      </w:r>
    </w:p>
    <w:p w14:paraId="75BB71FA" w14:textId="77777777" w:rsidR="009713C1" w:rsidRDefault="00516183" w:rsidP="00516183">
      <w:pPr>
        <w:pStyle w:val="Caption"/>
      </w:pPr>
      <w:bookmarkStart w:id="308" w:name="_Ref396497851"/>
      <w:bookmarkStart w:id="309" w:name="_Toc396905732"/>
      <w:bookmarkStart w:id="310" w:name="_Ref393640556"/>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8</w:t>
      </w:r>
      <w:r w:rsidR="009E6BF6">
        <w:fldChar w:fldCharType="end"/>
      </w:r>
      <w:bookmarkEnd w:id="308"/>
      <w:r w:rsidRPr="00516183">
        <w:t xml:space="preserve"> </w:t>
      </w:r>
      <w:r>
        <w:t>Kode Untuk Menampilkan Muatan Halaman Detail Aktivitas</w:t>
      </w:r>
      <w:bookmarkEnd w:id="309"/>
    </w:p>
    <w:bookmarkEnd w:id="310"/>
    <w:p w14:paraId="33108D2A"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lastRenderedPageBreak/>
        <w:t>function saveNow(){</w:t>
      </w:r>
    </w:p>
    <w:p w14:paraId="1D045C27"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var param_save= param_aktivitas[0]+'=&gt;'+$('#'+param_aktivitas[0]+'').val(); //set first parameter</w:t>
      </w:r>
    </w:p>
    <w:p w14:paraId="4B4FFA1E"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for(var i=1; i&lt;param_aktivitas.length; i++){</w:t>
      </w:r>
    </w:p>
    <w:p w14:paraId="563B2258"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param_save= param_save+';;;'+param_aktivitas[i]+'=&gt;'+$('#'+param_aktivitas[i]+'').val();   //set other parameter</w:t>
      </w:r>
    </w:p>
    <w:p w14:paraId="35A174D1"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w:t>
      </w:r>
    </w:p>
    <w:p w14:paraId="0E0B5084"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631CA294"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if(dummy3[0].pertanyaan=='suara_teks' || dummy3[0].pertanyaan=='suara' || dummy3[0].pertanyaan=='teks'){</w:t>
      </w:r>
    </w:p>
    <w:p w14:paraId="5C9604AB"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param_save= param_save+';;;file_suara=&gt;'+id+"_"+id_aktivitas+extension;   //set parameter audio</w:t>
      </w:r>
    </w:p>
    <w:p w14:paraId="023E0C76"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w:t>
      </w:r>
    </w:p>
    <w:p w14:paraId="2170B368"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if(dummy2[0].nama_Aktivitas=='tebak huruf' || dummy2[0].nama_Aktivitas=='tebak angka' || dummy2[0].nama_Aktivitas=='tebak hari' || dummy2[0].nama_Aktivitas=='tebak bulan'){</w:t>
      </w:r>
    </w:p>
    <w:p w14:paraId="7B9F5A85"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param_save= param_save+';;;sort=&gt;'+$('#sort option:selected').val();   //set parameter sorting</w:t>
      </w:r>
    </w:p>
    <w:p w14:paraId="2B60AAEF"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w:t>
      </w:r>
    </w:p>
    <w:p w14:paraId="368A6E2A"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if(type_aktivitas[0]=='lingkungan' || type_aktivitas[0]=='mandiri' || type_aktivitas[0]=='sosial' || type_aktivitas[0]=='puzzle'){</w:t>
      </w:r>
    </w:p>
    <w:p w14:paraId="77B104D7"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param_save= param_save+';;;default_image=&gt;'+$('#default_image option:selected').val();</w:t>
      </w:r>
    </w:p>
    <w:p w14:paraId="5D13A62A"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w:t>
      </w:r>
    </w:p>
    <w:p w14:paraId="55DA6F0D"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37E31EBD"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var data = JSON.stringify({ </w:t>
      </w:r>
    </w:p>
    <w:p w14:paraId="1F1F0A69"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id_siswa : id,</w:t>
      </w:r>
    </w:p>
    <w:p w14:paraId="04DF1825"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id_aktivitas : id_aktivitas,  </w:t>
      </w:r>
    </w:p>
    <w:p w14:paraId="7DADE72E"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param_siswa : param_save, </w:t>
      </w:r>
    </w:p>
    <w:p w14:paraId="138AC234"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answer_siswa : $("#answer_siswa").val(), </w:t>
      </w:r>
    </w:p>
    <w:p w14:paraId="4D490D59"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is_active : $("#is_active").val()</w:t>
      </w:r>
    </w:p>
    <w:p w14:paraId="0691DB9D"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w:t>
      </w:r>
    </w:p>
    <w:p w14:paraId="24A2C611"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13953E37"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if(editDataRangkaianAktivitas(dummy[0].index_table, data))</w:t>
      </w:r>
    </w:p>
    <w:p w14:paraId="5F8074C2" w14:textId="77777777" w:rsidR="003633F3" w:rsidRPr="003633F3"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redirectPage("aktivitas.html",id);</w:t>
      </w:r>
    </w:p>
    <w:p w14:paraId="5E0C19D4" w14:textId="77777777" w:rsidR="00CA6E28" w:rsidRDefault="003633F3" w:rsidP="003633F3">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3633F3">
        <w:rPr>
          <w:rFonts w:ascii="Courier New" w:hAnsi="Courier New" w:cs="Courier New"/>
          <w:sz w:val="16"/>
          <w:szCs w:val="16"/>
        </w:rPr>
        <w:t xml:space="preserve">  }</w:t>
      </w:r>
    </w:p>
    <w:p w14:paraId="1147D4AD" w14:textId="77777777" w:rsidR="009713C1" w:rsidRDefault="00516183" w:rsidP="00516183">
      <w:pPr>
        <w:pStyle w:val="Caption"/>
      </w:pPr>
      <w:bookmarkStart w:id="311" w:name="_Ref396497852"/>
      <w:bookmarkStart w:id="312" w:name="_Toc396905733"/>
      <w:bookmarkStart w:id="313" w:name="_Ref393640557"/>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9</w:t>
      </w:r>
      <w:r w:rsidR="009E6BF6">
        <w:fldChar w:fldCharType="end"/>
      </w:r>
      <w:bookmarkEnd w:id="311"/>
      <w:r w:rsidRPr="00516183">
        <w:t xml:space="preserve"> </w:t>
      </w:r>
      <w:r>
        <w:t>Kode Untuk Menyimpan Detail Aktivitas</w:t>
      </w:r>
      <w:bookmarkEnd w:id="312"/>
    </w:p>
    <w:bookmarkEnd w:id="313"/>
    <w:p w14:paraId="0BB6B197" w14:textId="77777777" w:rsidR="000424B0" w:rsidRDefault="000424B0" w:rsidP="000424B0"/>
    <w:p w14:paraId="7AC79EEE" w14:textId="77777777" w:rsidR="009713C1" w:rsidRDefault="000424B0" w:rsidP="009713C1">
      <w:pPr>
        <w:keepNext/>
        <w:jc w:val="center"/>
      </w:pPr>
      <w:r>
        <w:rPr>
          <w:noProof/>
          <w:lang w:eastAsia="en-US"/>
        </w:rPr>
        <w:lastRenderedPageBreak/>
        <w:drawing>
          <wp:inline distT="0" distB="0" distL="0" distR="0" wp14:anchorId="2043C876" wp14:editId="636E1355">
            <wp:extent cx="3708199" cy="2253081"/>
            <wp:effectExtent l="0" t="0" r="6985" b="0"/>
            <wp:docPr id="48" name="Picture 48" descr="D:\TA\dokumentasi foto\ss\Screenshot_2014-06-05-12-3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A\dokumentasi foto\ss\Screenshot_2014-06-05-12-33-09.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710305" cy="2254361"/>
                    </a:xfrm>
                    <a:prstGeom prst="rect">
                      <a:avLst/>
                    </a:prstGeom>
                    <a:noFill/>
                    <a:ln>
                      <a:noFill/>
                    </a:ln>
                  </pic:spPr>
                </pic:pic>
              </a:graphicData>
            </a:graphic>
          </wp:inline>
        </w:drawing>
      </w:r>
    </w:p>
    <w:p w14:paraId="57290FB0" w14:textId="77777777" w:rsidR="000424B0" w:rsidRDefault="009713C1" w:rsidP="009713C1">
      <w:pPr>
        <w:pStyle w:val="Caption"/>
      </w:pPr>
      <w:bookmarkStart w:id="314" w:name="_Ref396497843"/>
      <w:bookmarkStart w:id="315" w:name="_Toc396905672"/>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w:t>
      </w:r>
      <w:r w:rsidR="005514D2">
        <w:fldChar w:fldCharType="end"/>
      </w:r>
      <w:bookmarkEnd w:id="314"/>
      <w:r w:rsidR="00F074A1" w:rsidRPr="00F074A1">
        <w:t xml:space="preserve"> </w:t>
      </w:r>
      <w:r w:rsidR="00F074A1">
        <w:t>Halaman Detail Aktivitas</w:t>
      </w:r>
      <w:bookmarkEnd w:id="315"/>
    </w:p>
    <w:p w14:paraId="5D4BBD42" w14:textId="77777777" w:rsidR="00ED3FD6" w:rsidRDefault="00ED3FD6" w:rsidP="00ED3FD6">
      <w:pPr>
        <w:pStyle w:val="Heading3"/>
        <w:numPr>
          <w:ilvl w:val="2"/>
          <w:numId w:val="13"/>
        </w:numPr>
        <w:ind w:left="720"/>
        <w:rPr>
          <w:lang w:val="en-US"/>
        </w:rPr>
      </w:pPr>
      <w:bookmarkStart w:id="316" w:name="_Toc396905569"/>
      <w:r>
        <w:rPr>
          <w:lang w:val="en-US"/>
        </w:rPr>
        <w:t xml:space="preserve">Antarmuka Halaman </w:t>
      </w:r>
      <w:r w:rsidR="00CF1097">
        <w:rPr>
          <w:lang w:val="en-US"/>
        </w:rPr>
        <w:t>Pembaruan Profil Siswa</w:t>
      </w:r>
      <w:bookmarkEnd w:id="316"/>
    </w:p>
    <w:p w14:paraId="3DA88383" w14:textId="77777777" w:rsidR="00ED3FD6" w:rsidRDefault="00F074A1" w:rsidP="00ED3FD6">
      <w:pPr>
        <w:ind w:firstLine="720"/>
      </w:pPr>
      <w:r>
        <w:rPr>
          <w:lang w:eastAsia="en-US"/>
        </w:rPr>
        <w:fldChar w:fldCharType="begin"/>
      </w:r>
      <w:r>
        <w:rPr>
          <w:lang w:eastAsia="en-US"/>
        </w:rPr>
        <w:instrText xml:space="preserve"> REF _Ref396497842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6</w:t>
      </w:r>
      <w:r>
        <w:rPr>
          <w:lang w:eastAsia="en-US"/>
        </w:rPr>
        <w:fldChar w:fldCharType="end"/>
      </w:r>
      <w:r>
        <w:rPr>
          <w:lang w:eastAsia="en-US"/>
        </w:rPr>
        <w:t xml:space="preserve"> </w:t>
      </w:r>
      <w:r w:rsidR="00ED3FD6">
        <w:rPr>
          <w:lang w:eastAsia="en-US"/>
        </w:rPr>
        <w:t xml:space="preserve">merupakan implementasi halaman </w:t>
      </w:r>
      <w:r w:rsidR="00CF1097">
        <w:rPr>
          <w:lang w:eastAsia="en-US"/>
        </w:rPr>
        <w:t>pembaruan profil siswa</w:t>
      </w:r>
      <w:r w:rsidR="00ED3FD6">
        <w:rPr>
          <w:lang w:eastAsia="en-US"/>
        </w:rPr>
        <w:t xml:space="preserve">. </w:t>
      </w:r>
      <w:r w:rsidR="00CF1097">
        <w:rPr>
          <w:lang w:eastAsia="en-US"/>
        </w:rPr>
        <w:t>Halaman pembaruan profil siswa</w:t>
      </w:r>
      <w:r w:rsidR="00ED3FD6">
        <w:rPr>
          <w:lang w:eastAsia="en-US"/>
        </w:rPr>
        <w:t xml:space="preserve"> adalah </w:t>
      </w:r>
      <w:r w:rsidR="00CF1097">
        <w:rPr>
          <w:lang w:eastAsia="en-US"/>
        </w:rPr>
        <w:t>halaman yang menampilkan informasi data siswa dan memberikan fasilitas untuk mengganti atau memperbarui datanya</w:t>
      </w:r>
      <w:r w:rsidR="00ED3FD6">
        <w:t>.</w:t>
      </w:r>
      <w:r w:rsidR="00CF1097">
        <w:t xml:space="preserve"> Halaman ini menampilkan informasi siswa berupa nama, informasi pertanyaan, jenis tulisan, dan tingkat kesulitan.</w:t>
      </w:r>
      <w:r w:rsidR="003633F3">
        <w:t xml:space="preserve"> Jenis tulisan yang ditampilkan dapat seperti: Arial, Verdana, Times New Roman, dan Georgia. Tingkat kesulitan dibedakan menjadi 3 yaitu: tingkat mudah, sedang, dan susah.</w:t>
      </w:r>
      <w:r w:rsidR="00ED3FD6">
        <w:t xml:space="preserve"> </w:t>
      </w:r>
      <w:r w:rsidR="00516183">
        <w:fldChar w:fldCharType="begin"/>
      </w:r>
      <w:r w:rsidR="00516183">
        <w:instrText xml:space="preserve"> REF _Ref396497853 \h </w:instrText>
      </w:r>
      <w:r w:rsidR="00516183">
        <w:fldChar w:fldCharType="separate"/>
      </w:r>
      <w:r w:rsidR="002836B7">
        <w:t xml:space="preserve">Kode Sumber </w:t>
      </w:r>
      <w:r w:rsidR="002836B7">
        <w:rPr>
          <w:noProof/>
        </w:rPr>
        <w:t>4</w:t>
      </w:r>
      <w:r w:rsidR="002836B7">
        <w:t>.</w:t>
      </w:r>
      <w:r w:rsidR="002836B7">
        <w:rPr>
          <w:noProof/>
        </w:rPr>
        <w:t>10</w:t>
      </w:r>
      <w:r w:rsidR="00516183">
        <w:fldChar w:fldCharType="end"/>
      </w:r>
      <w:r w:rsidR="00516183">
        <w:t xml:space="preserve"> </w:t>
      </w:r>
      <w:r w:rsidR="00ED3FD6">
        <w:rPr>
          <w:lang w:eastAsia="en-US"/>
        </w:rPr>
        <w:t>merupakan kode implementasi</w:t>
      </w:r>
      <w:r w:rsidR="00ED3FD6" w:rsidRPr="00ED3FD6">
        <w:t xml:space="preserve"> </w:t>
      </w:r>
      <w:r w:rsidR="001419A4">
        <w:t>menampilkan muatan profil siswa</w:t>
      </w:r>
      <w:r w:rsidR="00ED3FD6">
        <w:t>.</w:t>
      </w:r>
      <w:r w:rsidR="001419A4">
        <w:t xml:space="preserve"> </w:t>
      </w:r>
      <w:r w:rsidR="00516183">
        <w:fldChar w:fldCharType="begin"/>
      </w:r>
      <w:r w:rsidR="00516183">
        <w:instrText xml:space="preserve"> REF _Ref396497854 \h </w:instrText>
      </w:r>
      <w:r w:rsidR="00516183">
        <w:fldChar w:fldCharType="separate"/>
      </w:r>
      <w:r w:rsidR="002836B7">
        <w:t xml:space="preserve">Kode Sumber </w:t>
      </w:r>
      <w:r w:rsidR="002836B7">
        <w:rPr>
          <w:noProof/>
        </w:rPr>
        <w:t>4</w:t>
      </w:r>
      <w:r w:rsidR="002836B7">
        <w:t>.</w:t>
      </w:r>
      <w:r w:rsidR="002836B7">
        <w:rPr>
          <w:noProof/>
        </w:rPr>
        <w:t>11</w:t>
      </w:r>
      <w:r w:rsidR="00516183">
        <w:fldChar w:fldCharType="end"/>
      </w:r>
      <w:r w:rsidR="00516183">
        <w:t xml:space="preserve"> </w:t>
      </w:r>
      <w:r w:rsidR="001419A4">
        <w:rPr>
          <w:lang w:eastAsia="en-US"/>
        </w:rPr>
        <w:t>kode implementasi</w:t>
      </w:r>
      <w:r w:rsidR="001419A4" w:rsidRPr="001419A4">
        <w:t xml:space="preserve"> </w:t>
      </w:r>
      <w:r w:rsidR="001419A4">
        <w:t>menyimpan perubahan profil siswa.</w:t>
      </w:r>
    </w:p>
    <w:p w14:paraId="04CA2012" w14:textId="77777777" w:rsidR="003633F3" w:rsidRPr="00031121" w:rsidRDefault="003633F3" w:rsidP="00031121">
      <w:pPr>
        <w:jc w:val="left"/>
        <w:rPr>
          <w:rFonts w:ascii="Courier New" w:hAnsi="Courier New" w:cs="Courier New"/>
          <w:sz w:val="16"/>
          <w:szCs w:val="16"/>
        </w:rPr>
      </w:pPr>
    </w:p>
    <w:p w14:paraId="593D0018"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var dummy= getSomeSiswa(id, 'id_siswa');</w:t>
      </w:r>
    </w:p>
    <w:p w14:paraId="14398358"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nama_siswa').val(dummy[0].nama_siswa);</w:t>
      </w:r>
    </w:p>
    <w:p w14:paraId="7D708CA6"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pertanyaan option[value="'+dummy[0].pertanyaan+'"]').attr("selected",true);</w:t>
      </w:r>
    </w:p>
    <w:p w14:paraId="61D0B9A8"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font option[value="'+dummy[0].font+'"]').attr("selected",true);</w:t>
      </w:r>
    </w:p>
    <w:p w14:paraId="1F6F5DE4" w14:textId="77777777" w:rsidR="003633F3"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lastRenderedPageBreak/>
        <w:t>$('#kesulitan option[value="'+dummy[0].kesulitan+'"]').attr("selected",true);</w:t>
      </w:r>
    </w:p>
    <w:p w14:paraId="0E71B0F9" w14:textId="77777777" w:rsidR="009713C1" w:rsidRDefault="00516183" w:rsidP="00516183">
      <w:pPr>
        <w:pStyle w:val="Caption"/>
      </w:pPr>
      <w:bookmarkStart w:id="317" w:name="_Ref396497853"/>
      <w:bookmarkStart w:id="318" w:name="_Toc396905734"/>
      <w:bookmarkStart w:id="319" w:name="_Ref393640559"/>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0</w:t>
      </w:r>
      <w:r w:rsidR="009E6BF6">
        <w:fldChar w:fldCharType="end"/>
      </w:r>
      <w:bookmarkEnd w:id="317"/>
      <w:r w:rsidRPr="00516183">
        <w:t xml:space="preserve"> </w:t>
      </w:r>
      <w:r>
        <w:t>Kode Untuk Menampilkan Muatan Profil Siswa</w:t>
      </w:r>
      <w:bookmarkEnd w:id="318"/>
    </w:p>
    <w:bookmarkEnd w:id="319"/>
    <w:p w14:paraId="3A9EFC53" w14:textId="77777777" w:rsidR="00031121" w:rsidRDefault="00031121" w:rsidP="00031121"/>
    <w:p w14:paraId="0042DB04"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function editNow(){</w:t>
      </w:r>
    </w:p>
    <w:p w14:paraId="1FD8DA48"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var data = JSON.stringify({ </w:t>
      </w:r>
    </w:p>
    <w:p w14:paraId="5D3ACDFA"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id_siswa : id,</w:t>
      </w:r>
    </w:p>
    <w:p w14:paraId="33FCE589"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id_user : localStorage.getItem("id_user_login"), </w:t>
      </w:r>
    </w:p>
    <w:p w14:paraId="07FE79F6"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nama_siswa : $("#nama_siswa").val(), </w:t>
      </w:r>
    </w:p>
    <w:p w14:paraId="489986E4"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pertanyaan : $("#pertanyaan option:selected").val(), </w:t>
      </w:r>
    </w:p>
    <w:p w14:paraId="44D8BF54"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photo_siswa : dummy[0].photo_siswa,</w:t>
      </w:r>
    </w:p>
    <w:p w14:paraId="4A30E5F0"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font : $("#font option:selected").val(),</w:t>
      </w:r>
    </w:p>
    <w:p w14:paraId="50F1FBA8"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kesulitan : $("#kesulitan option:selected").val()</w:t>
      </w:r>
    </w:p>
    <w:p w14:paraId="6E504334"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 </w:t>
      </w:r>
    </w:p>
    <w:p w14:paraId="182F26AB"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if(editDataSiswa(dummy[0].index_table, data))</w:t>
      </w:r>
    </w:p>
    <w:p w14:paraId="63EB1C80" w14:textId="77777777" w:rsidR="00031121" w:rsidRP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 xml:space="preserve">    redirectPage('aktivitas.html',id);</w:t>
      </w:r>
    </w:p>
    <w:p w14:paraId="4DB1450C" w14:textId="77777777" w:rsidR="00031121" w:rsidRDefault="00031121" w:rsidP="00031121">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031121">
        <w:rPr>
          <w:rFonts w:ascii="Courier New" w:hAnsi="Courier New" w:cs="Courier New"/>
          <w:sz w:val="16"/>
          <w:szCs w:val="16"/>
        </w:rPr>
        <w:t>}</w:t>
      </w:r>
    </w:p>
    <w:p w14:paraId="24B2C271" w14:textId="77777777" w:rsidR="009713C1" w:rsidRDefault="00516183" w:rsidP="00516183">
      <w:pPr>
        <w:pStyle w:val="Caption"/>
      </w:pPr>
      <w:bookmarkStart w:id="320" w:name="_Ref396497854"/>
      <w:bookmarkStart w:id="321" w:name="_Toc396905735"/>
      <w:bookmarkStart w:id="322" w:name="_Ref393640560"/>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1</w:t>
      </w:r>
      <w:r w:rsidR="009E6BF6">
        <w:fldChar w:fldCharType="end"/>
      </w:r>
      <w:bookmarkEnd w:id="320"/>
      <w:r w:rsidRPr="00516183">
        <w:t xml:space="preserve"> </w:t>
      </w:r>
      <w:r>
        <w:t>Kode Untuk Menyimpan Perubahan Profil Siswa</w:t>
      </w:r>
      <w:bookmarkEnd w:id="321"/>
    </w:p>
    <w:bookmarkEnd w:id="322"/>
    <w:p w14:paraId="78DA1DCC" w14:textId="77777777" w:rsidR="00031121" w:rsidRDefault="00031121" w:rsidP="00031121"/>
    <w:p w14:paraId="62B61684" w14:textId="77777777" w:rsidR="009713C1" w:rsidRDefault="00775937" w:rsidP="009713C1">
      <w:pPr>
        <w:keepNext/>
        <w:jc w:val="center"/>
      </w:pPr>
      <w:r>
        <w:rPr>
          <w:noProof/>
          <w:lang w:eastAsia="en-US"/>
        </w:rPr>
        <w:drawing>
          <wp:inline distT="0" distB="0" distL="0" distR="0" wp14:anchorId="10E89420" wp14:editId="458746D9">
            <wp:extent cx="3708198" cy="2545689"/>
            <wp:effectExtent l="0" t="0" r="6985" b="7620"/>
            <wp:docPr id="507" name="Picture 507" descr="D:\TA\dokumentasi foto\ss\Screenshot_2014-07-23-17-29-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A\dokumentasi foto\ss\Screenshot_2014-07-23-17-29-26.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710305" cy="2547135"/>
                    </a:xfrm>
                    <a:prstGeom prst="rect">
                      <a:avLst/>
                    </a:prstGeom>
                    <a:noFill/>
                    <a:ln>
                      <a:noFill/>
                    </a:ln>
                  </pic:spPr>
                </pic:pic>
              </a:graphicData>
            </a:graphic>
          </wp:inline>
        </w:drawing>
      </w:r>
    </w:p>
    <w:p w14:paraId="7E8AA615" w14:textId="77777777" w:rsidR="00031121" w:rsidRDefault="009713C1" w:rsidP="009713C1">
      <w:pPr>
        <w:pStyle w:val="Caption"/>
      </w:pPr>
      <w:bookmarkStart w:id="323" w:name="_Ref396497842"/>
      <w:bookmarkStart w:id="324" w:name="_Toc396905673"/>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w:t>
      </w:r>
      <w:r w:rsidR="005514D2">
        <w:fldChar w:fldCharType="end"/>
      </w:r>
      <w:bookmarkEnd w:id="323"/>
      <w:r w:rsidR="00F074A1" w:rsidRPr="00F074A1">
        <w:t xml:space="preserve"> </w:t>
      </w:r>
      <w:r w:rsidR="00F074A1">
        <w:t>Halaman Profil Siswa</w:t>
      </w:r>
      <w:bookmarkEnd w:id="324"/>
    </w:p>
    <w:p w14:paraId="2812758E" w14:textId="77777777" w:rsidR="00560F96" w:rsidRDefault="00560F96" w:rsidP="00560F96"/>
    <w:p w14:paraId="6734A139" w14:textId="77777777" w:rsidR="00560F96" w:rsidRDefault="00560F96" w:rsidP="00560F96"/>
    <w:p w14:paraId="691A0356" w14:textId="77777777" w:rsidR="00560F96" w:rsidRDefault="00560F96" w:rsidP="00560F96"/>
    <w:p w14:paraId="25FEEF35" w14:textId="77777777" w:rsidR="001419A4" w:rsidRDefault="001419A4" w:rsidP="001419A4">
      <w:pPr>
        <w:pStyle w:val="Heading3"/>
        <w:numPr>
          <w:ilvl w:val="2"/>
          <w:numId w:val="13"/>
        </w:numPr>
        <w:ind w:left="720"/>
        <w:rPr>
          <w:lang w:val="en-US"/>
        </w:rPr>
      </w:pPr>
      <w:bookmarkStart w:id="325" w:name="_Toc396905570"/>
      <w:r>
        <w:rPr>
          <w:lang w:val="en-US"/>
        </w:rPr>
        <w:lastRenderedPageBreak/>
        <w:t>Antarmuka Halaman Tambah Siswa</w:t>
      </w:r>
      <w:bookmarkEnd w:id="325"/>
    </w:p>
    <w:p w14:paraId="402B8C7C" w14:textId="77777777" w:rsidR="001419A4" w:rsidRDefault="00F074A1" w:rsidP="001419A4">
      <w:pPr>
        <w:ind w:firstLine="720"/>
      </w:pPr>
      <w:r>
        <w:rPr>
          <w:lang w:eastAsia="en-US"/>
        </w:rPr>
        <w:fldChar w:fldCharType="begin"/>
      </w:r>
      <w:r>
        <w:rPr>
          <w:lang w:eastAsia="en-US"/>
        </w:rPr>
        <w:instrText xml:space="preserve"> REF _Ref396497841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7</w:t>
      </w:r>
      <w:r>
        <w:rPr>
          <w:lang w:eastAsia="en-US"/>
        </w:rPr>
        <w:fldChar w:fldCharType="end"/>
      </w:r>
      <w:r>
        <w:rPr>
          <w:lang w:eastAsia="en-US"/>
        </w:rPr>
        <w:t xml:space="preserve"> </w:t>
      </w:r>
      <w:r w:rsidR="001419A4">
        <w:rPr>
          <w:lang w:eastAsia="en-US"/>
        </w:rPr>
        <w:t>merupakan implementasi halaman tambah siswa. Halaman tambah siswa adalah halaman yang menampilkan informasi data siswa dan memberikan fasilitas untuk mengganti atau memperbarui datanya</w:t>
      </w:r>
      <w:r w:rsidR="001419A4">
        <w:t xml:space="preserve">. </w:t>
      </w:r>
      <w:r w:rsidR="00516183">
        <w:fldChar w:fldCharType="begin"/>
      </w:r>
      <w:r w:rsidR="00516183">
        <w:instrText xml:space="preserve"> REF _Ref396497855 \h </w:instrText>
      </w:r>
      <w:r w:rsidR="00516183">
        <w:fldChar w:fldCharType="separate"/>
      </w:r>
      <w:r w:rsidR="002836B7">
        <w:t xml:space="preserve">Kode Sumber </w:t>
      </w:r>
      <w:r w:rsidR="002836B7">
        <w:rPr>
          <w:noProof/>
        </w:rPr>
        <w:t>4</w:t>
      </w:r>
      <w:r w:rsidR="002836B7">
        <w:t>.</w:t>
      </w:r>
      <w:r w:rsidR="002836B7">
        <w:rPr>
          <w:noProof/>
        </w:rPr>
        <w:t>12</w:t>
      </w:r>
      <w:r w:rsidR="00516183">
        <w:fldChar w:fldCharType="end"/>
      </w:r>
      <w:r w:rsidR="00516183">
        <w:t xml:space="preserve"> </w:t>
      </w:r>
      <w:r w:rsidR="001419A4">
        <w:rPr>
          <w:lang w:eastAsia="en-US"/>
        </w:rPr>
        <w:t>merupakan kode implementasi</w:t>
      </w:r>
      <w:r w:rsidR="001419A4" w:rsidRPr="00ED3FD6">
        <w:t xml:space="preserve"> </w:t>
      </w:r>
      <w:r w:rsidR="00716424">
        <w:t xml:space="preserve">menambah </w:t>
      </w:r>
      <w:r w:rsidR="001419A4">
        <w:t xml:space="preserve">siswa. </w:t>
      </w:r>
      <w:r w:rsidR="00516183">
        <w:fldChar w:fldCharType="begin"/>
      </w:r>
      <w:r w:rsidR="00516183">
        <w:instrText xml:space="preserve"> REF _Ref396497856 \h </w:instrText>
      </w:r>
      <w:r w:rsidR="00516183">
        <w:fldChar w:fldCharType="separate"/>
      </w:r>
      <w:r w:rsidR="002836B7">
        <w:t xml:space="preserve">Kode Sumber </w:t>
      </w:r>
      <w:r w:rsidR="002836B7">
        <w:rPr>
          <w:noProof/>
        </w:rPr>
        <w:t>4</w:t>
      </w:r>
      <w:r w:rsidR="002836B7">
        <w:t>.</w:t>
      </w:r>
      <w:r w:rsidR="002836B7">
        <w:rPr>
          <w:noProof/>
        </w:rPr>
        <w:t>13</w:t>
      </w:r>
      <w:r w:rsidR="00516183">
        <w:fldChar w:fldCharType="end"/>
      </w:r>
      <w:r w:rsidR="00516183">
        <w:t xml:space="preserve"> </w:t>
      </w:r>
      <w:r w:rsidR="00324F0D">
        <w:rPr>
          <w:lang w:eastAsia="en-US"/>
        </w:rPr>
        <w:t xml:space="preserve">merupakan </w:t>
      </w:r>
      <w:r w:rsidR="001419A4">
        <w:rPr>
          <w:lang w:eastAsia="en-US"/>
        </w:rPr>
        <w:t>kode implementasi</w:t>
      </w:r>
      <w:r w:rsidR="001419A4" w:rsidRPr="001419A4">
        <w:t xml:space="preserve"> </w:t>
      </w:r>
      <w:r w:rsidR="00716424">
        <w:t>menampilkan halaman tambah siswa</w:t>
      </w:r>
      <w:r w:rsidR="001419A4">
        <w:t>.</w:t>
      </w:r>
    </w:p>
    <w:p w14:paraId="61B94EC8" w14:textId="77777777" w:rsidR="001419A4" w:rsidRDefault="001419A4" w:rsidP="001419A4"/>
    <w:p w14:paraId="1D10316A"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function insertSiswa(){ </w:t>
      </w:r>
    </w:p>
    <w:p w14:paraId="1144726C"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var idSiswa= addDataSiswa(localStorage.getItem("id_user_login"));</w:t>
      </w:r>
    </w:p>
    <w:p w14:paraId="09E65495"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redirectPage('aktivitas.html', idSiswa);</w:t>
      </w:r>
    </w:p>
    <w:p w14:paraId="64478635" w14:textId="77777777" w:rsid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w:t>
      </w:r>
    </w:p>
    <w:p w14:paraId="26F4944B" w14:textId="77777777" w:rsidR="00F074A1" w:rsidRDefault="00516183" w:rsidP="00516183">
      <w:pPr>
        <w:pStyle w:val="Caption"/>
      </w:pPr>
      <w:bookmarkStart w:id="326" w:name="_Ref396497855"/>
      <w:bookmarkStart w:id="327" w:name="_Toc396905736"/>
      <w:bookmarkStart w:id="328" w:name="_Ref393640561"/>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2</w:t>
      </w:r>
      <w:r w:rsidR="009E6BF6">
        <w:fldChar w:fldCharType="end"/>
      </w:r>
      <w:bookmarkEnd w:id="326"/>
      <w:r w:rsidRPr="00516183">
        <w:t xml:space="preserve"> </w:t>
      </w:r>
      <w:r>
        <w:t>Kode Untuk Menambah Siswa</w:t>
      </w:r>
      <w:bookmarkEnd w:id="327"/>
    </w:p>
    <w:bookmarkEnd w:id="328"/>
    <w:p w14:paraId="0FE9D073" w14:textId="77777777" w:rsidR="00532181" w:rsidRPr="00532181" w:rsidRDefault="00532181" w:rsidP="00532181"/>
    <w:p w14:paraId="17EE7F08"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lt;div class="widget-header"&gt; &lt;i class="icon-th-list"&gt;&lt;/i&gt;</w:t>
      </w:r>
    </w:p>
    <w:p w14:paraId="338C12AD"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h3&gt;Mendaftar Siswa Baru&lt;/h3&gt;</w:t>
      </w:r>
    </w:p>
    <w:p w14:paraId="1FB5363D"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lt;/div&gt;</w:t>
      </w:r>
    </w:p>
    <w:p w14:paraId="05EE8F44"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lt;!-- /widget-header --&gt;</w:t>
      </w:r>
    </w:p>
    <w:p w14:paraId="2BFAD3A9"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lt;div class="widget-content"&gt;</w:t>
      </w:r>
    </w:p>
    <w:p w14:paraId="5096B776"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ab/>
        <w:t>&lt;table class="table table-striped table-bordered"&gt;</w:t>
      </w:r>
    </w:p>
    <w:p w14:paraId="41090521"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r&gt;</w:t>
      </w:r>
    </w:p>
    <w:p w14:paraId="1216A5F9"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Nama&lt;/td&gt;</w:t>
      </w:r>
    </w:p>
    <w:p w14:paraId="09E9F2EA"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lt;input type="text" class="span3" id="nama_siswa" placeholder="nama siswa"&gt;&lt;/td&gt;</w:t>
      </w:r>
    </w:p>
    <w:p w14:paraId="6F18A9FC"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r&gt;</w:t>
      </w:r>
    </w:p>
    <w:p w14:paraId="203E247B"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r&gt;</w:t>
      </w:r>
    </w:p>
    <w:p w14:paraId="0B0A46F2"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Informasi Pertanyaan&lt;/td&gt;</w:t>
      </w:r>
    </w:p>
    <w:p w14:paraId="24507799"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w:t>
      </w:r>
    </w:p>
    <w:p w14:paraId="3E08FF93"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select id="pertanyaan" name="pertanyaan"&gt;</w:t>
      </w:r>
    </w:p>
    <w:p w14:paraId="7A417FD1"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option value="teks"&gt;Teks&lt;/option&gt;</w:t>
      </w:r>
    </w:p>
    <w:p w14:paraId="3DD177D3"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option value="suara"&gt;Suara&lt;/option&gt;</w:t>
      </w:r>
    </w:p>
    <w:p w14:paraId="27EEC015"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w:t>
      </w:r>
      <w:r w:rsidR="008257E9">
        <w:rPr>
          <w:rFonts w:ascii="Courier New" w:hAnsi="Courier New" w:cs="Courier New"/>
          <w:sz w:val="16"/>
          <w:szCs w:val="16"/>
        </w:rPr>
        <w:t xml:space="preserve">        </w:t>
      </w:r>
      <w:r w:rsidRPr="001419A4">
        <w:rPr>
          <w:rFonts w:ascii="Courier New" w:hAnsi="Courier New" w:cs="Courier New"/>
          <w:sz w:val="16"/>
          <w:szCs w:val="16"/>
        </w:rPr>
        <w:t>&lt;option value="suara_teks"&gt;Suara dan Teks&lt;/option&gt;</w:t>
      </w:r>
    </w:p>
    <w:p w14:paraId="0D4BA4B9"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select&gt; </w:t>
      </w:r>
    </w:p>
    <w:p w14:paraId="29FAFE70"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w:t>
      </w:r>
    </w:p>
    <w:p w14:paraId="1CFFCF21"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r&gt;</w:t>
      </w:r>
    </w:p>
    <w:p w14:paraId="1CB9E08F"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r&gt;</w:t>
      </w:r>
    </w:p>
    <w:p w14:paraId="21E890F0"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Jenis Tulisan&lt;/td&gt;</w:t>
      </w:r>
    </w:p>
    <w:p w14:paraId="720D097F"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w:t>
      </w:r>
    </w:p>
    <w:p w14:paraId="793243D2"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select id="font" name="font"&gt;</w:t>
      </w:r>
    </w:p>
    <w:p w14:paraId="1860C4B4"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option value="arial"&gt;Arial&lt;/option&gt;</w:t>
      </w:r>
    </w:p>
    <w:p w14:paraId="5366F924"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select&gt; </w:t>
      </w:r>
    </w:p>
    <w:p w14:paraId="3070CC6C"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w:t>
      </w:r>
    </w:p>
    <w:p w14:paraId="725F05C0"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r&gt;</w:t>
      </w:r>
    </w:p>
    <w:p w14:paraId="426C91A2"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lastRenderedPageBreak/>
        <w:t xml:space="preserve">               &lt;tr&gt;</w:t>
      </w:r>
    </w:p>
    <w:p w14:paraId="5A1BC97E"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Tingkat Kesulitan&lt;/td&gt;</w:t>
      </w:r>
    </w:p>
    <w:p w14:paraId="770DD836"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w:t>
      </w:r>
    </w:p>
    <w:p w14:paraId="692C8FF8"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select id="kesulitan" name="kesulitan"&gt;</w:t>
      </w:r>
    </w:p>
    <w:p w14:paraId="6D9BFCC6"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option value="mudah"&gt;Mudah&lt;/option&gt;</w:t>
      </w:r>
    </w:p>
    <w:p w14:paraId="143D3669"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w:t>
      </w:r>
      <w:r w:rsidR="008257E9">
        <w:rPr>
          <w:rFonts w:ascii="Courier New" w:hAnsi="Courier New" w:cs="Courier New"/>
          <w:sz w:val="16"/>
          <w:szCs w:val="16"/>
        </w:rPr>
        <w:t xml:space="preserve">             </w:t>
      </w:r>
      <w:r w:rsidRPr="001419A4">
        <w:rPr>
          <w:rFonts w:ascii="Courier New" w:hAnsi="Courier New" w:cs="Courier New"/>
          <w:sz w:val="16"/>
          <w:szCs w:val="16"/>
        </w:rPr>
        <w:t>&lt;option value="sedang" selected="selected"&gt;Sedang&lt;/option&gt;</w:t>
      </w:r>
    </w:p>
    <w:p w14:paraId="0B5D2500"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option value="sulit"&gt;Sulit&lt;/option&gt;</w:t>
      </w:r>
    </w:p>
    <w:p w14:paraId="0F613616"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select&gt;</w:t>
      </w:r>
    </w:p>
    <w:p w14:paraId="1F64AF9A"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d&gt;</w:t>
      </w:r>
    </w:p>
    <w:p w14:paraId="74B176F7"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r&gt;</w:t>
      </w:r>
    </w:p>
    <w:p w14:paraId="572DE1A2"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table&gt;</w:t>
      </w:r>
    </w:p>
    <w:p w14:paraId="1635E017" w14:textId="77777777" w:rsidR="001419A4" w:rsidRP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 xml:space="preserve">            &lt;button class="btn btn-primary" onclick="insertSiswa()"&gt;&lt;i class="btn-icon-only icon-save"&gt;&lt;/i&gt; Simpan&lt;/button&gt; </w:t>
      </w:r>
    </w:p>
    <w:p w14:paraId="2BE29CD6" w14:textId="77777777" w:rsidR="001419A4" w:rsidRDefault="001419A4" w:rsidP="001419A4">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419A4">
        <w:rPr>
          <w:rFonts w:ascii="Courier New" w:hAnsi="Courier New" w:cs="Courier New"/>
          <w:sz w:val="16"/>
          <w:szCs w:val="16"/>
        </w:rPr>
        <w:t>&lt;/div&gt;</w:t>
      </w:r>
    </w:p>
    <w:p w14:paraId="2FA78659" w14:textId="77777777" w:rsidR="00F074A1" w:rsidRDefault="00516183" w:rsidP="00516183">
      <w:pPr>
        <w:pStyle w:val="Caption"/>
      </w:pPr>
      <w:bookmarkStart w:id="329" w:name="_Ref396497856"/>
      <w:bookmarkStart w:id="330" w:name="_Toc396905737"/>
      <w:bookmarkStart w:id="331" w:name="_Ref393640562"/>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3</w:t>
      </w:r>
      <w:r w:rsidR="009E6BF6">
        <w:fldChar w:fldCharType="end"/>
      </w:r>
      <w:bookmarkEnd w:id="329"/>
      <w:r w:rsidRPr="00516183">
        <w:t xml:space="preserve"> </w:t>
      </w:r>
      <w:r>
        <w:t>Kode Untuk Menampilkan Halaman Tambah Siswa</w:t>
      </w:r>
      <w:bookmarkEnd w:id="330"/>
    </w:p>
    <w:bookmarkEnd w:id="331"/>
    <w:p w14:paraId="48D9DE8C" w14:textId="77777777" w:rsidR="00532181" w:rsidRDefault="00532181" w:rsidP="00532181"/>
    <w:p w14:paraId="693B6F02" w14:textId="77777777" w:rsidR="00F074A1" w:rsidRDefault="00532181" w:rsidP="00F074A1">
      <w:pPr>
        <w:keepNext/>
        <w:jc w:val="center"/>
      </w:pPr>
      <w:r>
        <w:rPr>
          <w:noProof/>
          <w:lang w:eastAsia="en-US"/>
        </w:rPr>
        <w:drawing>
          <wp:inline distT="0" distB="0" distL="0" distR="0" wp14:anchorId="71B5C7A6" wp14:editId="65B91CD2">
            <wp:extent cx="3708201" cy="2648103"/>
            <wp:effectExtent l="0" t="0" r="6985" b="0"/>
            <wp:docPr id="508" name="Picture 508" descr="D:\TA\dokumentasi foto\ss\Screenshot_2014-07-23-18-37-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A\dokumentasi foto\ss\Screenshot_2014-07-23-18-37-29.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710305" cy="2649606"/>
                    </a:xfrm>
                    <a:prstGeom prst="rect">
                      <a:avLst/>
                    </a:prstGeom>
                    <a:noFill/>
                    <a:ln>
                      <a:noFill/>
                    </a:ln>
                  </pic:spPr>
                </pic:pic>
              </a:graphicData>
            </a:graphic>
          </wp:inline>
        </w:drawing>
      </w:r>
    </w:p>
    <w:p w14:paraId="281E8AE0" w14:textId="77777777" w:rsidR="00532181" w:rsidRDefault="00F074A1" w:rsidP="00F074A1">
      <w:pPr>
        <w:pStyle w:val="Caption"/>
      </w:pPr>
      <w:bookmarkStart w:id="332" w:name="_Ref396497841"/>
      <w:bookmarkStart w:id="333" w:name="_Toc396905674"/>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7</w:t>
      </w:r>
      <w:r w:rsidR="005514D2">
        <w:fldChar w:fldCharType="end"/>
      </w:r>
      <w:bookmarkEnd w:id="332"/>
      <w:r w:rsidRPr="00F074A1">
        <w:t xml:space="preserve"> </w:t>
      </w:r>
      <w:r>
        <w:t>Halaman Tambah Siswa</w:t>
      </w:r>
      <w:bookmarkEnd w:id="333"/>
    </w:p>
    <w:p w14:paraId="36C28379" w14:textId="77777777" w:rsidR="00560F96" w:rsidRDefault="00560F96" w:rsidP="00560F96"/>
    <w:p w14:paraId="5F3A9977" w14:textId="77777777" w:rsidR="00560F96" w:rsidRDefault="00560F96" w:rsidP="00560F96"/>
    <w:p w14:paraId="661E4245" w14:textId="77777777" w:rsidR="00FB44AC" w:rsidRDefault="00FB44AC" w:rsidP="00560F96"/>
    <w:p w14:paraId="31E13B51" w14:textId="77777777" w:rsidR="00532181" w:rsidRDefault="00532181" w:rsidP="00532181">
      <w:pPr>
        <w:pStyle w:val="Heading3"/>
        <w:numPr>
          <w:ilvl w:val="2"/>
          <w:numId w:val="13"/>
        </w:numPr>
        <w:ind w:left="720"/>
        <w:rPr>
          <w:lang w:val="en-US"/>
        </w:rPr>
      </w:pPr>
      <w:bookmarkStart w:id="334" w:name="_Toc396905571"/>
      <w:r>
        <w:rPr>
          <w:lang w:val="en-US"/>
        </w:rPr>
        <w:lastRenderedPageBreak/>
        <w:t xml:space="preserve">Antarmuka Halaman </w:t>
      </w:r>
      <w:r w:rsidR="00716424">
        <w:rPr>
          <w:lang w:val="en-US"/>
        </w:rPr>
        <w:t>Detail Progre</w:t>
      </w:r>
      <w:r>
        <w:rPr>
          <w:lang w:val="en-US"/>
        </w:rPr>
        <w:t>s</w:t>
      </w:r>
      <w:bookmarkEnd w:id="334"/>
    </w:p>
    <w:p w14:paraId="28AD5BA2" w14:textId="77777777" w:rsidR="00532181" w:rsidRDefault="00F074A1" w:rsidP="00532181">
      <w:pPr>
        <w:ind w:firstLine="720"/>
      </w:pPr>
      <w:r>
        <w:rPr>
          <w:lang w:eastAsia="en-US"/>
        </w:rPr>
        <w:fldChar w:fldCharType="begin"/>
      </w:r>
      <w:r>
        <w:rPr>
          <w:lang w:eastAsia="en-US"/>
        </w:rPr>
        <w:instrText xml:space="preserve"> REF _Ref396497840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8</w:t>
      </w:r>
      <w:r>
        <w:rPr>
          <w:lang w:eastAsia="en-US"/>
        </w:rPr>
        <w:fldChar w:fldCharType="end"/>
      </w:r>
      <w:r>
        <w:rPr>
          <w:lang w:eastAsia="en-US"/>
        </w:rPr>
        <w:t xml:space="preserve"> </w:t>
      </w:r>
      <w:r w:rsidR="00532181">
        <w:rPr>
          <w:lang w:eastAsia="en-US"/>
        </w:rPr>
        <w:t xml:space="preserve">merupakan implementasi halaman detail progres. Halaman detail progres adalah </w:t>
      </w:r>
      <w:r w:rsidR="0029654B">
        <w:rPr>
          <w:lang w:eastAsia="en-US"/>
        </w:rPr>
        <w:t>halaman yang menampilkan daftar progres berdasarkan tanggal aktivitas belajar siswa</w:t>
      </w:r>
      <w:r w:rsidR="00532181">
        <w:t xml:space="preserve">. </w:t>
      </w:r>
      <w:r w:rsidR="00716424">
        <w:t xml:space="preserve"> </w:t>
      </w:r>
      <w:r w:rsidR="00516183">
        <w:fldChar w:fldCharType="begin"/>
      </w:r>
      <w:r w:rsidR="00516183">
        <w:instrText xml:space="preserve"> REF _Ref396497857 \h </w:instrText>
      </w:r>
      <w:r w:rsidR="00516183">
        <w:fldChar w:fldCharType="separate"/>
      </w:r>
      <w:r w:rsidR="002836B7">
        <w:t xml:space="preserve">Kode Sumber </w:t>
      </w:r>
      <w:r w:rsidR="002836B7">
        <w:rPr>
          <w:noProof/>
        </w:rPr>
        <w:t>4</w:t>
      </w:r>
      <w:r w:rsidR="002836B7">
        <w:t>.</w:t>
      </w:r>
      <w:r w:rsidR="002836B7">
        <w:rPr>
          <w:noProof/>
        </w:rPr>
        <w:t>14</w:t>
      </w:r>
      <w:r w:rsidR="00516183">
        <w:fldChar w:fldCharType="end"/>
      </w:r>
      <w:r w:rsidR="00516183">
        <w:t xml:space="preserve"> </w:t>
      </w:r>
      <w:r w:rsidR="00532181">
        <w:rPr>
          <w:lang w:eastAsia="en-US"/>
        </w:rPr>
        <w:t>merupakan kode implementasi</w:t>
      </w:r>
      <w:r w:rsidR="00532181" w:rsidRPr="00ED3FD6">
        <w:t xml:space="preserve"> </w:t>
      </w:r>
      <w:r w:rsidR="00532181">
        <w:t xml:space="preserve">menampilkan muatan </w:t>
      </w:r>
      <w:r w:rsidR="00716424">
        <w:t>halaman detail progres</w:t>
      </w:r>
      <w:r w:rsidR="00532181">
        <w:t xml:space="preserve">. </w:t>
      </w:r>
      <w:r w:rsidR="00516183">
        <w:fldChar w:fldCharType="begin"/>
      </w:r>
      <w:r w:rsidR="00516183">
        <w:instrText xml:space="preserve"> REF _Ref396497858 \h </w:instrText>
      </w:r>
      <w:r w:rsidR="00516183">
        <w:fldChar w:fldCharType="separate"/>
      </w:r>
      <w:r w:rsidR="002836B7">
        <w:t xml:space="preserve">Kode Sumber </w:t>
      </w:r>
      <w:r w:rsidR="002836B7">
        <w:rPr>
          <w:noProof/>
        </w:rPr>
        <w:t>4</w:t>
      </w:r>
      <w:r w:rsidR="002836B7">
        <w:t>.</w:t>
      </w:r>
      <w:r w:rsidR="002836B7">
        <w:rPr>
          <w:noProof/>
        </w:rPr>
        <w:t>15</w:t>
      </w:r>
      <w:r w:rsidR="00516183">
        <w:fldChar w:fldCharType="end"/>
      </w:r>
      <w:r w:rsidR="00516183">
        <w:t xml:space="preserve"> </w:t>
      </w:r>
      <w:r w:rsidR="00324F0D">
        <w:rPr>
          <w:lang w:eastAsia="en-US"/>
        </w:rPr>
        <w:t xml:space="preserve">merupakan </w:t>
      </w:r>
      <w:r w:rsidR="00532181">
        <w:rPr>
          <w:lang w:eastAsia="en-US"/>
        </w:rPr>
        <w:t>kode implementasi</w:t>
      </w:r>
      <w:r w:rsidR="00532181" w:rsidRPr="001419A4">
        <w:t xml:space="preserve"> </w:t>
      </w:r>
      <w:r w:rsidR="00716424">
        <w:t>menampilkan halaman detail progres</w:t>
      </w:r>
      <w:r w:rsidR="00532181">
        <w:t>.</w:t>
      </w:r>
    </w:p>
    <w:p w14:paraId="1DA11B16" w14:textId="77777777" w:rsidR="00D825DD" w:rsidRDefault="00D825DD" w:rsidP="00D825DD"/>
    <w:p w14:paraId="4898EE89"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for(var i=0; i&lt;resultnilai.length; i++){</w:t>
      </w:r>
    </w:p>
    <w:p w14:paraId="2E03EBEA"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var index_test_id= resultnilai[i];</w:t>
      </w:r>
    </w:p>
    <w:p w14:paraId="677E4A4B"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var count = i + 1;</w:t>
      </w:r>
    </w:p>
    <w:p w14:paraId="72F51ABA"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var url = 'progress_grafik.html'; </w:t>
      </w:r>
    </w:p>
    <w:p w14:paraId="400F3899"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var id_date= src_id_test[index_test_id].replace("_", "/");</w:t>
      </w:r>
    </w:p>
    <w:p w14:paraId="22FB1622"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id_date= id_date.replace("_", "/");</w:t>
      </w:r>
    </w:p>
    <w:p w14:paraId="158CD3F2"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resultData").append(</w:t>
      </w:r>
    </w:p>
    <w:p w14:paraId="56ABAA3A"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r&gt;" +</w:t>
      </w:r>
    </w:p>
    <w:p w14:paraId="12AE5F92"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gt;" + count + "&lt;/td&gt;" +</w:t>
      </w:r>
    </w:p>
    <w:p w14:paraId="4695181D"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gt;" + id_date + "&lt;/td&gt;" +</w:t>
      </w:r>
    </w:p>
    <w:p w14:paraId="60CAF397"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gt;'+</w:t>
      </w:r>
    </w:p>
    <w:p w14:paraId="64EFC6A3"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div class="control-group"&gt;'+</w:t>
      </w:r>
    </w:p>
    <w:p w14:paraId="5DA452CD"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div class="controls"&gt;'+</w:t>
      </w:r>
    </w:p>
    <w:p w14:paraId="0409586B"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div class="'+numbberParent+' accordion"  id="accordion'+numbberParent+'"&gt;' +</w:t>
      </w:r>
    </w:p>
    <w:p w14:paraId="7591C175"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div&gt;&lt;/div&gt;&lt;/div&gt;' +</w:t>
      </w:r>
    </w:p>
    <w:p w14:paraId="73B7955E"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gt;'+</w:t>
      </w:r>
    </w:p>
    <w:p w14:paraId="64EA3EB1"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 class='td-actions'&gt;" +</w:t>
      </w:r>
    </w:p>
    <w:p w14:paraId="0973FCC6"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button style='width:100px;' class='btn btn-primary' onclick='redirectPage(\"" + url + "\", \"" + id + "\", \"" + src_id_test[index_test_id] + "\")'&gt;&lt;i class='btn-icon-only icon-check'&gt;&lt;/i&gt;&lt;/button&gt;" +</w:t>
      </w:r>
    </w:p>
    <w:p w14:paraId="41B4DDB2"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gt;" +</w:t>
      </w:r>
    </w:p>
    <w:p w14:paraId="52A9BE1E"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r&gt;");</w:t>
      </w:r>
    </w:p>
    <w:p w14:paraId="54EF778A"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01C9BF87"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filterJenis(id, src_id_test[index_test_id]);</w:t>
      </w:r>
    </w:p>
    <w:p w14:paraId="33C56214"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numbberParent=numbberParent+1;</w:t>
      </w:r>
    </w:p>
    <w:p w14:paraId="36507069"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w:t>
      </w:r>
    </w:p>
    <w:p w14:paraId="46F54024" w14:textId="77777777" w:rsidR="00F074A1" w:rsidRDefault="00516183" w:rsidP="00516183">
      <w:pPr>
        <w:pStyle w:val="Caption"/>
      </w:pPr>
      <w:bookmarkStart w:id="335" w:name="_Ref396497857"/>
      <w:bookmarkStart w:id="336" w:name="_Toc396905738"/>
      <w:bookmarkStart w:id="337" w:name="_Ref393640566"/>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4</w:t>
      </w:r>
      <w:r w:rsidR="009E6BF6">
        <w:fldChar w:fldCharType="end"/>
      </w:r>
      <w:bookmarkEnd w:id="335"/>
      <w:r w:rsidRPr="00516183">
        <w:t xml:space="preserve"> </w:t>
      </w:r>
      <w:r>
        <w:t>Kode Untuk Menampilkan Muatan Halaman Detail Progres</w:t>
      </w:r>
      <w:bookmarkEnd w:id="336"/>
    </w:p>
    <w:bookmarkEnd w:id="337"/>
    <w:p w14:paraId="49AA704E" w14:textId="77777777" w:rsidR="00FB44AC" w:rsidRDefault="00FB44AC" w:rsidP="00FB44AC"/>
    <w:p w14:paraId="2AA34843" w14:textId="77777777" w:rsidR="00FB44AC" w:rsidRDefault="00FB44AC" w:rsidP="00FB44AC"/>
    <w:p w14:paraId="551809B5" w14:textId="77777777" w:rsidR="00FB44AC" w:rsidRPr="00FB44AC" w:rsidRDefault="00FB44AC" w:rsidP="00FB44AC"/>
    <w:p w14:paraId="163936A7" w14:textId="77777777" w:rsidR="00D825DD" w:rsidRPr="00D825DD" w:rsidRDefault="00D825DD" w:rsidP="00D825DD"/>
    <w:p w14:paraId="2BF26C9A"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lt;table class="table table-striped table-bordered"&gt;</w:t>
      </w:r>
    </w:p>
    <w:p w14:paraId="0E3D11D0"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head&gt;</w:t>
      </w:r>
    </w:p>
    <w:p w14:paraId="57E0FF13"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r&gt;</w:t>
      </w:r>
    </w:p>
    <w:p w14:paraId="6DA663AD"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h&gt;No&lt;/th&gt;</w:t>
      </w:r>
    </w:p>
    <w:p w14:paraId="234AD3A5"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h&gt;Tanggal&lt;/th&gt;</w:t>
      </w:r>
    </w:p>
    <w:p w14:paraId="08A614B8"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h&gt;Aktivitas&lt;/th&gt;</w:t>
      </w:r>
    </w:p>
    <w:p w14:paraId="66759E06"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h class="td-actions"&gt;Kelola&lt;/th&gt;</w:t>
      </w:r>
    </w:p>
    <w:p w14:paraId="493C3B73"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r&gt;</w:t>
      </w:r>
    </w:p>
    <w:p w14:paraId="26C17A81"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head&gt;</w:t>
      </w:r>
    </w:p>
    <w:p w14:paraId="67856487"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body id="resultData"&gt;</w:t>
      </w:r>
    </w:p>
    <w:p w14:paraId="036E7BB1"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 &lt;tr&gt;</w:t>
      </w:r>
    </w:p>
    <w:p w14:paraId="408BF750"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gt;1&lt;/td&gt;</w:t>
      </w:r>
    </w:p>
    <w:p w14:paraId="549B92E0"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gt;5 Mei 2014&lt;/td&gt;</w:t>
      </w:r>
    </w:p>
    <w:p w14:paraId="6F5E7AE8"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gt;huruf, suku kata, kata&lt;/td&gt;</w:t>
      </w:r>
    </w:p>
    <w:p w14:paraId="169E06D4"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 class="td-actions"&gt;</w:t>
      </w:r>
    </w:p>
    <w:p w14:paraId="47789FE6"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button style="width:100px;" class="btn btn-primary" onclick="location.href='progress_grafik.html';"&gt;&lt;i class="btn-icon-only icon-bar-chart "&gt;&lt;/i&gt;&lt;/button&gt; </w:t>
      </w:r>
    </w:p>
    <w:p w14:paraId="799B0CD3"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d&gt;</w:t>
      </w:r>
    </w:p>
    <w:p w14:paraId="4C47E56D"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r&gt;</w:t>
      </w:r>
      <w:r w:rsidR="00DF18D4">
        <w:rPr>
          <w:rFonts w:ascii="Courier New" w:hAnsi="Courier New" w:cs="Courier New"/>
          <w:sz w:val="16"/>
          <w:szCs w:val="16"/>
        </w:rPr>
        <w:t xml:space="preserve"> --&gt;</w:t>
      </w:r>
    </w:p>
    <w:p w14:paraId="7D395A4A"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 xml:space="preserve">                &lt;/tbody&gt;</w:t>
      </w:r>
    </w:p>
    <w:p w14:paraId="1C49C4F7" w14:textId="77777777" w:rsidR="00D825DD" w:rsidRPr="00D825DD" w:rsidRDefault="00D825DD" w:rsidP="00D825DD">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D825DD">
        <w:rPr>
          <w:rFonts w:ascii="Courier New" w:hAnsi="Courier New" w:cs="Courier New"/>
          <w:sz w:val="16"/>
          <w:szCs w:val="16"/>
        </w:rPr>
        <w:t>&lt;/table&gt;</w:t>
      </w:r>
    </w:p>
    <w:p w14:paraId="551609C7" w14:textId="77777777" w:rsidR="00F074A1" w:rsidRDefault="00516183" w:rsidP="00516183">
      <w:pPr>
        <w:pStyle w:val="Caption"/>
      </w:pPr>
      <w:bookmarkStart w:id="338" w:name="_Ref396497858"/>
      <w:bookmarkStart w:id="339" w:name="_Toc396905739"/>
      <w:bookmarkStart w:id="340" w:name="_Ref393640567"/>
      <w:bookmarkStart w:id="341" w:name="_GoBack"/>
      <w:bookmarkEnd w:id="341"/>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5</w:t>
      </w:r>
      <w:r w:rsidR="009E6BF6">
        <w:fldChar w:fldCharType="end"/>
      </w:r>
      <w:bookmarkEnd w:id="338"/>
      <w:r w:rsidRPr="00516183">
        <w:t xml:space="preserve"> </w:t>
      </w:r>
      <w:r>
        <w:t>Kode Untuk Menampilkan Halaman Detail Progres</w:t>
      </w:r>
      <w:bookmarkEnd w:id="339"/>
    </w:p>
    <w:bookmarkEnd w:id="340"/>
    <w:p w14:paraId="4981ED29" w14:textId="77777777" w:rsidR="00D825DD" w:rsidRPr="00D825DD" w:rsidRDefault="00D825DD" w:rsidP="00D825DD"/>
    <w:p w14:paraId="18741DE1" w14:textId="77777777" w:rsidR="00F074A1" w:rsidRDefault="00D825DD" w:rsidP="00F074A1">
      <w:pPr>
        <w:keepNext/>
        <w:jc w:val="center"/>
      </w:pPr>
      <w:r>
        <w:rPr>
          <w:noProof/>
          <w:lang w:eastAsia="en-US"/>
        </w:rPr>
        <w:drawing>
          <wp:inline distT="0" distB="0" distL="0" distR="0" wp14:anchorId="09938553" wp14:editId="7B6E7D3E">
            <wp:extent cx="3708199" cy="2179929"/>
            <wp:effectExtent l="0" t="0" r="6985" b="0"/>
            <wp:docPr id="509" name="Picture 509" descr="D:\TA\dokumentasi foto\ss\Screenshot_2014-06-05-12-3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A\dokumentasi foto\ss\Screenshot_2014-06-05-12-33-48.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710305" cy="2181167"/>
                    </a:xfrm>
                    <a:prstGeom prst="rect">
                      <a:avLst/>
                    </a:prstGeom>
                    <a:noFill/>
                    <a:ln>
                      <a:noFill/>
                    </a:ln>
                  </pic:spPr>
                </pic:pic>
              </a:graphicData>
            </a:graphic>
          </wp:inline>
        </w:drawing>
      </w:r>
    </w:p>
    <w:p w14:paraId="39AB0E5D" w14:textId="77777777" w:rsidR="00D825DD" w:rsidRDefault="00F074A1" w:rsidP="00F074A1">
      <w:pPr>
        <w:pStyle w:val="Caption"/>
      </w:pPr>
      <w:bookmarkStart w:id="342" w:name="_Ref396497840"/>
      <w:bookmarkStart w:id="343" w:name="_Toc396905675"/>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8</w:t>
      </w:r>
      <w:r w:rsidR="005514D2">
        <w:fldChar w:fldCharType="end"/>
      </w:r>
      <w:bookmarkEnd w:id="342"/>
      <w:r w:rsidRPr="00F074A1">
        <w:t xml:space="preserve"> </w:t>
      </w:r>
      <w:r>
        <w:t>Halaman Detail Progres</w:t>
      </w:r>
      <w:bookmarkEnd w:id="343"/>
    </w:p>
    <w:p w14:paraId="7252E684" w14:textId="77777777" w:rsidR="00D825DD" w:rsidRDefault="00D825DD" w:rsidP="00D825DD">
      <w:pPr>
        <w:pStyle w:val="Heading3"/>
        <w:numPr>
          <w:ilvl w:val="2"/>
          <w:numId w:val="13"/>
        </w:numPr>
        <w:ind w:left="720"/>
        <w:rPr>
          <w:lang w:val="en-US"/>
        </w:rPr>
      </w:pPr>
      <w:bookmarkStart w:id="344" w:name="_Toc396905572"/>
      <w:r>
        <w:rPr>
          <w:lang w:val="en-US"/>
        </w:rPr>
        <w:lastRenderedPageBreak/>
        <w:t>Antarmuka Halaman</w:t>
      </w:r>
      <w:r w:rsidR="0092254D">
        <w:rPr>
          <w:lang w:val="en-US"/>
        </w:rPr>
        <w:t xml:space="preserve"> Grafik</w:t>
      </w:r>
      <w:r>
        <w:rPr>
          <w:lang w:val="en-US"/>
        </w:rPr>
        <w:t xml:space="preserve"> Progres dan Nilai</w:t>
      </w:r>
      <w:bookmarkEnd w:id="344"/>
    </w:p>
    <w:p w14:paraId="716242E5" w14:textId="77777777" w:rsidR="00D825DD" w:rsidRDefault="00F074A1" w:rsidP="00D825DD">
      <w:pPr>
        <w:ind w:firstLine="720"/>
      </w:pPr>
      <w:r>
        <w:rPr>
          <w:lang w:eastAsia="en-US"/>
        </w:rPr>
        <w:fldChar w:fldCharType="begin"/>
      </w:r>
      <w:r>
        <w:rPr>
          <w:lang w:eastAsia="en-US"/>
        </w:rPr>
        <w:instrText xml:space="preserve"> REF _Ref396497838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9</w:t>
      </w:r>
      <w:r>
        <w:rPr>
          <w:lang w:eastAsia="en-US"/>
        </w:rPr>
        <w:fldChar w:fldCharType="end"/>
      </w:r>
      <w:r>
        <w:rPr>
          <w:lang w:eastAsia="en-US"/>
        </w:rPr>
        <w:t xml:space="preserve"> </w:t>
      </w:r>
      <w:r w:rsidR="005F6108">
        <w:rPr>
          <w:lang w:eastAsia="en-US"/>
        </w:rPr>
        <w:t xml:space="preserve">dan </w:t>
      </w:r>
      <w:r>
        <w:rPr>
          <w:lang w:eastAsia="en-US"/>
        </w:rPr>
        <w:fldChar w:fldCharType="begin"/>
      </w:r>
      <w:r>
        <w:rPr>
          <w:lang w:eastAsia="en-US"/>
        </w:rPr>
        <w:instrText xml:space="preserve"> REF _Ref396497839 \h </w:instrText>
      </w:r>
      <w:r>
        <w:rPr>
          <w:lang w:eastAsia="en-US"/>
        </w:rPr>
      </w:r>
      <w:r>
        <w:rPr>
          <w:lang w:eastAsia="en-US"/>
        </w:rPr>
        <w:fldChar w:fldCharType="separate"/>
      </w:r>
      <w:r w:rsidR="002836B7">
        <w:t xml:space="preserve">Gambar </w:t>
      </w:r>
      <w:r w:rsidR="002836B7">
        <w:rPr>
          <w:noProof/>
        </w:rPr>
        <w:t>4</w:t>
      </w:r>
      <w:r w:rsidR="002836B7">
        <w:t>.</w:t>
      </w:r>
      <w:r w:rsidR="002836B7">
        <w:rPr>
          <w:noProof/>
        </w:rPr>
        <w:t>10</w:t>
      </w:r>
      <w:r>
        <w:rPr>
          <w:lang w:eastAsia="en-US"/>
        </w:rPr>
        <w:fldChar w:fldCharType="end"/>
      </w:r>
      <w:r>
        <w:rPr>
          <w:lang w:eastAsia="en-US"/>
        </w:rPr>
        <w:t xml:space="preserve"> </w:t>
      </w:r>
      <w:r w:rsidR="00D825DD">
        <w:rPr>
          <w:lang w:eastAsia="en-US"/>
        </w:rPr>
        <w:t>merupakan implementasi halaman</w:t>
      </w:r>
      <w:r w:rsidR="0092254D">
        <w:rPr>
          <w:lang w:eastAsia="en-US"/>
        </w:rPr>
        <w:t xml:space="preserve"> grafik</w:t>
      </w:r>
      <w:r w:rsidR="00D825DD">
        <w:rPr>
          <w:lang w:eastAsia="en-US"/>
        </w:rPr>
        <w:t xml:space="preserve"> progres dan nilai. Halaman</w:t>
      </w:r>
      <w:r w:rsidR="0092254D">
        <w:rPr>
          <w:lang w:eastAsia="en-US"/>
        </w:rPr>
        <w:t xml:space="preserve"> grafik</w:t>
      </w:r>
      <w:r w:rsidR="00D825DD">
        <w:rPr>
          <w:lang w:eastAsia="en-US"/>
        </w:rPr>
        <w:t xml:space="preserve"> progres dan nilai adalah halaman yang menampilkan progres kemampuan siswa yang digambarkan dengan grafik dan nilai dalam menyelesaikan aktivitas pembelajaran</w:t>
      </w:r>
      <w:r w:rsidR="00D825DD">
        <w:t xml:space="preserve">. </w:t>
      </w:r>
      <w:r w:rsidR="00516183">
        <w:fldChar w:fldCharType="begin"/>
      </w:r>
      <w:r w:rsidR="00516183">
        <w:instrText xml:space="preserve"> REF _Ref396497859 \h </w:instrText>
      </w:r>
      <w:r w:rsidR="00516183">
        <w:fldChar w:fldCharType="separate"/>
      </w:r>
      <w:r w:rsidR="002836B7">
        <w:t xml:space="preserve">Kode Sumber </w:t>
      </w:r>
      <w:r w:rsidR="002836B7">
        <w:rPr>
          <w:noProof/>
        </w:rPr>
        <w:t>4</w:t>
      </w:r>
      <w:r w:rsidR="002836B7">
        <w:t>.</w:t>
      </w:r>
      <w:r w:rsidR="002836B7">
        <w:rPr>
          <w:noProof/>
        </w:rPr>
        <w:t>16</w:t>
      </w:r>
      <w:r w:rsidR="00516183">
        <w:fldChar w:fldCharType="end"/>
      </w:r>
      <w:r w:rsidR="00516183">
        <w:t xml:space="preserve"> </w:t>
      </w:r>
      <w:r w:rsidR="00D825DD">
        <w:rPr>
          <w:lang w:eastAsia="en-US"/>
        </w:rPr>
        <w:t>merupakan kode implementasi</w:t>
      </w:r>
      <w:r w:rsidR="00D825DD" w:rsidRPr="00ED3FD6">
        <w:t xml:space="preserve"> </w:t>
      </w:r>
      <w:r w:rsidR="005F6108">
        <w:t>mengambil nilai rata-rata</w:t>
      </w:r>
      <w:r w:rsidR="00D825DD">
        <w:t xml:space="preserve">. </w:t>
      </w:r>
      <w:r w:rsidR="00516183">
        <w:fldChar w:fldCharType="begin"/>
      </w:r>
      <w:r w:rsidR="00516183">
        <w:instrText xml:space="preserve"> REF _Ref396497860 \h </w:instrText>
      </w:r>
      <w:r w:rsidR="00516183">
        <w:fldChar w:fldCharType="separate"/>
      </w:r>
      <w:r w:rsidR="002836B7">
        <w:t xml:space="preserve">Kode Sumber </w:t>
      </w:r>
      <w:r w:rsidR="002836B7">
        <w:rPr>
          <w:noProof/>
        </w:rPr>
        <w:t>4</w:t>
      </w:r>
      <w:r w:rsidR="002836B7">
        <w:t>.</w:t>
      </w:r>
      <w:r w:rsidR="002836B7">
        <w:rPr>
          <w:noProof/>
        </w:rPr>
        <w:t>17</w:t>
      </w:r>
      <w:r w:rsidR="00516183">
        <w:fldChar w:fldCharType="end"/>
      </w:r>
      <w:r w:rsidR="00516183">
        <w:t xml:space="preserve"> </w:t>
      </w:r>
      <w:r w:rsidR="00324F0D">
        <w:t xml:space="preserve">merupakan </w:t>
      </w:r>
      <w:r w:rsidR="00D825DD">
        <w:rPr>
          <w:lang w:eastAsia="en-US"/>
        </w:rPr>
        <w:t>kode implementasi</w:t>
      </w:r>
      <w:r w:rsidR="00D825DD" w:rsidRPr="001419A4">
        <w:t xml:space="preserve"> </w:t>
      </w:r>
      <w:r w:rsidR="005F6108">
        <w:t>menampilkan muatan nilai halaman grafik progres dan nilai</w:t>
      </w:r>
      <w:r w:rsidR="00D825DD">
        <w:t>.</w:t>
      </w:r>
    </w:p>
    <w:p w14:paraId="61AD4F97" w14:textId="77777777" w:rsidR="0034093B" w:rsidRDefault="0034093B" w:rsidP="0034093B"/>
    <w:p w14:paraId="50D32C32"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func</w:t>
      </w:r>
      <w:r>
        <w:rPr>
          <w:rFonts w:ascii="Courier New" w:hAnsi="Courier New" w:cs="Courier New"/>
          <w:sz w:val="16"/>
          <w:szCs w:val="16"/>
        </w:rPr>
        <w:t>tion getNilai(id_test_now, id){</w:t>
      </w:r>
    </w:p>
    <w:p w14:paraId="505359EC"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countNumberLine= 0;</w:t>
      </w:r>
    </w:p>
    <w:p w14:paraId="28AD91D2"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filterJenis(id, id_test_now, "now"); //now</w:t>
      </w:r>
    </w:p>
    <w:p w14:paraId="25BFEC06"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p>
    <w:p w14:paraId="4ECE67A3"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id_test_now_dumm= id_test_now.split("_");</w:t>
      </w:r>
    </w:p>
    <w:p w14:paraId="5F6AC0AA"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f(id_test_now_dumm[0]&lt;10){</w:t>
      </w:r>
    </w:p>
    <w:p w14:paraId="1D6E1B8B"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d_test_now_dumm[0]= '0'+id_test_now_dumm[0];</w:t>
      </w:r>
    </w:p>
    <w:p w14:paraId="2423588C"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7B08BD69"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f(id_test_now_dumm[1]&lt;10){</w:t>
      </w:r>
    </w:p>
    <w:p w14:paraId="19575B16"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d_test_now_dumm[1]= '0'+id_test_now_dumm[1];</w:t>
      </w:r>
    </w:p>
    <w:p w14:paraId="474E0AD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1803E97A"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tempel= id_test_now_dumm[2]+id_test_now_dumm[1]+id_test_now_dumm[0];</w:t>
      </w:r>
    </w:p>
    <w:p w14:paraId="6920A65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empel= Number(tempel);</w:t>
      </w:r>
    </w:p>
    <w:p w14:paraId="249A3A3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Pr>
          <w:rFonts w:ascii="Courier New" w:hAnsi="Courier New" w:cs="Courier New"/>
          <w:sz w:val="16"/>
          <w:szCs w:val="16"/>
        </w:rPr>
        <w:t xml:space="preserve">  var int_id_test_now= tempel;</w:t>
      </w:r>
    </w:p>
    <w:p w14:paraId="4BB804F4"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p>
    <w:p w14:paraId="6DA2EE96"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temp = getSomeTestSiswa(id, 'id_siswa');</w:t>
      </w:r>
    </w:p>
    <w:p w14:paraId="1EA7EA8E"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src_id_test= [];</w:t>
      </w:r>
    </w:p>
    <w:p w14:paraId="2ADDF904"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id_temp= [];</w:t>
      </w:r>
    </w:p>
    <w:p w14:paraId="20A6E778"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for(var i = 0; i &lt; temp.length; i++){</w:t>
      </w:r>
    </w:p>
    <w:p w14:paraId="3E0AB85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tmp_test = getSomeAnyParamTestSiswa(temp[i].id_t</w:t>
      </w:r>
      <w:r w:rsidR="00DF18D4">
        <w:rPr>
          <w:rFonts w:ascii="Courier New" w:hAnsi="Courier New" w:cs="Courier New"/>
          <w:sz w:val="16"/>
          <w:szCs w:val="16"/>
        </w:rPr>
        <w:t>est, id, 'id_test', 'id_siswa')</w:t>
      </w:r>
    </w:p>
    <w:p w14:paraId="3C4EC1F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id_test_dumm= tmp_test[0].id_test.split("_");</w:t>
      </w:r>
    </w:p>
    <w:p w14:paraId="3473EAD6"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f(Number(id_test_dumm[0])&lt;10){</w:t>
      </w:r>
    </w:p>
    <w:p w14:paraId="5E04DFDE"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d_test_dumm[0]= '0'+id_test_dumm[0];</w:t>
      </w:r>
    </w:p>
    <w:p w14:paraId="7C0D367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21EF65D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f(Number(id_test_dumm[1])&lt;10){</w:t>
      </w:r>
    </w:p>
    <w:p w14:paraId="7823F28D"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d_test_dumm[1]= '0'+id_test_dumm[1];</w:t>
      </w:r>
    </w:p>
    <w:p w14:paraId="161D038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721E53F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tempel= id_test_dumm[2]+id_test_dumm[1]+id_test_dumm[0];</w:t>
      </w:r>
    </w:p>
    <w:p w14:paraId="10894FAE"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empel= Number(tempel);</w:t>
      </w:r>
    </w:p>
    <w:p w14:paraId="7EC28B5E"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src_id_test[tempel]= tmp_test[0].id_test;</w:t>
      </w:r>
    </w:p>
    <w:p w14:paraId="08698818"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d_temp[i]= tempel;</w:t>
      </w:r>
    </w:p>
    <w:p w14:paraId="5396A668"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557ACBA2"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p>
    <w:p w14:paraId="62E2D63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resultnilai = quickSort(id_temp, 0, id_te</w:t>
      </w:r>
      <w:r w:rsidR="00DF18D4">
        <w:rPr>
          <w:rFonts w:ascii="Courier New" w:hAnsi="Courier New" w:cs="Courier New"/>
          <w:sz w:val="16"/>
          <w:szCs w:val="16"/>
        </w:rPr>
        <w:t>mp.length - 1);  //do quicksort</w:t>
      </w:r>
    </w:p>
    <w:p w14:paraId="33422B45"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indexNow= resultnilai.indexOf(int_id_test_now);</w:t>
      </w:r>
    </w:p>
    <w:p w14:paraId="0C82BDA0"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p>
    <w:p w14:paraId="0EB16883"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resultnilai.splice(indexNow, 1); </w:t>
      </w:r>
    </w:p>
    <w:p w14:paraId="470324B5"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for(var i=0; i&lt;indexNow; i++){</w:t>
      </w:r>
    </w:p>
    <w:p w14:paraId="5EA419A8"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resultnilai.splice(0, 1); //remove  from array</w:t>
      </w:r>
    </w:p>
    <w:p w14:paraId="58791D11"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395D099D" w14:textId="77777777" w:rsid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p>
    <w:p w14:paraId="4146B03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f(resultnilai.length&gt;0){</w:t>
      </w:r>
    </w:p>
    <w:p w14:paraId="4FE30233"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for(var i=0; i&lt;resultnilai.length; i++){</w:t>
      </w:r>
    </w:p>
    <w:p w14:paraId="52D83EA9"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countNumberLine= 0;</w:t>
      </w:r>
    </w:p>
    <w:p w14:paraId="4CE8B4F5"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ndex_test_id= resultnilai[i]</w:t>
      </w:r>
    </w:p>
    <w:p w14:paraId="1672F37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filterJenis(id, src_id_test[index_test_id], "last");</w:t>
      </w:r>
    </w:p>
    <w:p w14:paraId="52F41678"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790ED06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485F202B"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w:t>
      </w:r>
    </w:p>
    <w:p w14:paraId="0461F68E" w14:textId="77777777" w:rsidR="00F074A1" w:rsidRDefault="00516183" w:rsidP="00516183">
      <w:pPr>
        <w:pStyle w:val="Caption"/>
      </w:pPr>
      <w:bookmarkStart w:id="345" w:name="_Ref396497859"/>
      <w:bookmarkStart w:id="346" w:name="_Toc396905740"/>
      <w:bookmarkStart w:id="347" w:name="_Ref393640571"/>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6</w:t>
      </w:r>
      <w:r w:rsidR="009E6BF6">
        <w:fldChar w:fldCharType="end"/>
      </w:r>
      <w:bookmarkEnd w:id="345"/>
      <w:r w:rsidRPr="00516183">
        <w:t xml:space="preserve"> </w:t>
      </w:r>
      <w:r>
        <w:t>Kode Untuk Mengambil Nilai Rata-Rata</w:t>
      </w:r>
      <w:bookmarkEnd w:id="346"/>
    </w:p>
    <w:bookmarkEnd w:id="347"/>
    <w:p w14:paraId="3D3C4C66" w14:textId="77777777" w:rsidR="0092254D" w:rsidRPr="0092254D" w:rsidRDefault="0092254D" w:rsidP="0092254D"/>
    <w:p w14:paraId="4D4BC25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function filterJenis(id_siswa_inp, id_test){</w:t>
      </w:r>
    </w:p>
    <w:p w14:paraId="6E6B62E9"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dummy2 = getSomeAnyParamTestSiswa(id_test, id_siswa_inp, 'id_test', 'id_siswa')</w:t>
      </w:r>
    </w:p>
    <w:p w14:paraId="28BE86A6"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tmp= dummy2[0].list_rangkaian;</w:t>
      </w:r>
    </w:p>
    <w:p w14:paraId="3040477A"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p>
    <w:p w14:paraId="2D02DD80"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temp_aktivitas= [];</w:t>
      </w:r>
    </w:p>
    <w:p w14:paraId="61F84A98"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jenis= new Array();</w:t>
      </w:r>
    </w:p>
    <w:p w14:paraId="0D5293EC"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jenis[0]= 'bahasa';</w:t>
      </w:r>
    </w:p>
    <w:p w14:paraId="34016B06"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jenis[1]= 'angka';</w:t>
      </w:r>
    </w:p>
    <w:p w14:paraId="3573980D"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jenis[2]= 'lingkungan';</w:t>
      </w:r>
    </w:p>
    <w:p w14:paraId="2E9D0084"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jenis[3]= 'mandiri';</w:t>
      </w:r>
    </w:p>
    <w:p w14:paraId="5829A0F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jenis[4]= 'sosial';</w:t>
      </w:r>
    </w:p>
    <w:p w14:paraId="50111BD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jenis[5]= 'puzzle';</w:t>
      </w:r>
    </w:p>
    <w:p w14:paraId="3B65E77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p>
    <w:p w14:paraId="4F6D8A55"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for (var i in tmp) {</w:t>
      </w:r>
    </w:p>
    <w:p w14:paraId="3860D15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list_act= JSON.parse(tmp[i]);</w:t>
      </w:r>
    </w:p>
    <w:p w14:paraId="754CF1F7"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dummy3 = getSomeAktivitas(list_act.id_aktivitas, 'id_aktivitas');</w:t>
      </w:r>
    </w:p>
    <w:p w14:paraId="23EB835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var type_aktivitas=</w:t>
      </w:r>
      <w:r>
        <w:rPr>
          <w:rFonts w:ascii="Courier New" w:hAnsi="Courier New" w:cs="Courier New"/>
          <w:sz w:val="16"/>
          <w:szCs w:val="16"/>
        </w:rPr>
        <w:t xml:space="preserve"> </w:t>
      </w:r>
      <w:r w:rsidRPr="003D51A6">
        <w:rPr>
          <w:rFonts w:ascii="Courier New" w:hAnsi="Courier New" w:cs="Courier New"/>
          <w:sz w:val="16"/>
          <w:szCs w:val="16"/>
        </w:rPr>
        <w:t>dummy3[0].link_aktivitas.split('_');</w:t>
      </w:r>
    </w:p>
    <w:p w14:paraId="1D1BAA0E"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if(type_aktivitas[0].split(".h")[1])</w:t>
      </w:r>
    </w:p>
    <w:p w14:paraId="4957AD0F"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ype_aktivitas[0]= type_aktivitas[0].split(".h")[0];</w:t>
      </w:r>
    </w:p>
    <w:p w14:paraId="4396E759"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else </w:t>
      </w:r>
    </w:p>
    <w:p w14:paraId="0F362571"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ype_aktivitas[0]= type_aktivitas[0];</w:t>
      </w:r>
    </w:p>
    <w:p w14:paraId="2B4706F1"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5EE20971"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switch (type_aktivitas[0]){</w:t>
      </w:r>
    </w:p>
    <w:p w14:paraId="20910F3E"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case jenis[0]:</w:t>
      </w:r>
    </w:p>
    <w:p w14:paraId="7802732B"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emp_aktivitas[0]= 1;</w:t>
      </w:r>
    </w:p>
    <w:p w14:paraId="11093AED"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lastRenderedPageBreak/>
        <w:t xml:space="preserve">          break;</w:t>
      </w:r>
    </w:p>
    <w:p w14:paraId="2A2644C8"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case jenis[1]:</w:t>
      </w:r>
    </w:p>
    <w:p w14:paraId="1929665B"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emp_aktivitas[1]= 1;</w:t>
      </w:r>
    </w:p>
    <w:p w14:paraId="64485F4A"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break;</w:t>
      </w:r>
    </w:p>
    <w:p w14:paraId="477C767E"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case jenis[2]:</w:t>
      </w:r>
    </w:p>
    <w:p w14:paraId="0CDAAD19"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emp_aktivitas[2]= 1;</w:t>
      </w:r>
    </w:p>
    <w:p w14:paraId="3C2F4C15"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break;</w:t>
      </w:r>
    </w:p>
    <w:p w14:paraId="7D869DB6"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case jenis[3]:</w:t>
      </w:r>
    </w:p>
    <w:p w14:paraId="305D5863"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emp_aktivitas[3]= 1;</w:t>
      </w:r>
    </w:p>
    <w:p w14:paraId="08149ED1"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break;</w:t>
      </w:r>
    </w:p>
    <w:p w14:paraId="1A1D6B08"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case jenis[4]:</w:t>
      </w:r>
    </w:p>
    <w:p w14:paraId="759FC0BC"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emp_aktivitas[4]= 1;</w:t>
      </w:r>
    </w:p>
    <w:p w14:paraId="0CB1DA4C"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break;</w:t>
      </w:r>
    </w:p>
    <w:p w14:paraId="1E103B9A"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case jenis[5]:</w:t>
      </w:r>
    </w:p>
    <w:p w14:paraId="6FCB39F1"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temp_aktivitas[5]= 1;</w:t>
      </w:r>
    </w:p>
    <w:p w14:paraId="627AB8D3"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break;</w:t>
      </w:r>
    </w:p>
    <w:p w14:paraId="1911749C"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4DB3451C"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716F251A"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p>
    <w:p w14:paraId="4FEF3FCB"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for(var j=0; j&lt;6; j++){</w:t>
      </w:r>
    </w:p>
    <w:p w14:paraId="286F3793"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Pr>
          <w:rFonts w:ascii="Courier New" w:hAnsi="Courier New" w:cs="Courier New"/>
          <w:sz w:val="16"/>
          <w:szCs w:val="16"/>
        </w:rPr>
        <w:t xml:space="preserve">      if(temp_aktivitas[j]){</w:t>
      </w:r>
    </w:p>
    <w:p w14:paraId="4DB3BA4C"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Pr>
          <w:rFonts w:ascii="Courier New" w:hAnsi="Courier New" w:cs="Courier New"/>
          <w:sz w:val="16"/>
          <w:szCs w:val="16"/>
        </w:rPr>
        <w:t xml:space="preserve">         </w:t>
      </w:r>
      <w:r w:rsidRPr="003D51A6">
        <w:rPr>
          <w:rFonts w:ascii="Courier New" w:hAnsi="Courier New" w:cs="Courier New"/>
          <w:sz w:val="16"/>
          <w:szCs w:val="16"/>
        </w:rPr>
        <w:t>getListByJenis(id_siswa_inp, jenis[j], tmp)</w:t>
      </w:r>
    </w:p>
    <w:p w14:paraId="02FEE2C9"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074EDF16"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77D10CF5" w14:textId="77777777" w:rsidR="003D51A6" w:rsidRPr="003D51A6" w:rsidRDefault="003D51A6" w:rsidP="003D51A6">
      <w:pPr>
        <w:pBdr>
          <w:top w:val="single" w:sz="4" w:space="1" w:color="auto"/>
          <w:left w:val="single" w:sz="4" w:space="1" w:color="auto"/>
          <w:bottom w:val="single" w:sz="4" w:space="1" w:color="auto"/>
          <w:right w:val="single" w:sz="4" w:space="1" w:color="auto"/>
        </w:pBdr>
        <w:jc w:val="left"/>
        <w:rPr>
          <w:rFonts w:ascii="Courier New" w:hAnsi="Courier New" w:cs="Courier New"/>
          <w:sz w:val="16"/>
          <w:szCs w:val="16"/>
        </w:rPr>
      </w:pPr>
      <w:r w:rsidRPr="003D51A6">
        <w:rPr>
          <w:rFonts w:ascii="Courier New" w:hAnsi="Courier New" w:cs="Courier New"/>
          <w:sz w:val="16"/>
          <w:szCs w:val="16"/>
        </w:rPr>
        <w:t xml:space="preserve">  }</w:t>
      </w:r>
    </w:p>
    <w:p w14:paraId="29EB0C28" w14:textId="77777777" w:rsidR="00F074A1" w:rsidRDefault="00516183" w:rsidP="00516183">
      <w:pPr>
        <w:pStyle w:val="Caption"/>
      </w:pPr>
      <w:bookmarkStart w:id="348" w:name="_Ref396497860"/>
      <w:bookmarkStart w:id="349" w:name="_Toc396905741"/>
      <w:bookmarkStart w:id="350" w:name="_Ref393640572"/>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7</w:t>
      </w:r>
      <w:r w:rsidR="009E6BF6">
        <w:fldChar w:fldCharType="end"/>
      </w:r>
      <w:bookmarkEnd w:id="348"/>
      <w:r w:rsidRPr="00516183">
        <w:t xml:space="preserve"> </w:t>
      </w:r>
      <w:r>
        <w:t>Kode Untuk Menampilkan Muatan Nilai Halaman Grafik Progres dan Nilai</w:t>
      </w:r>
      <w:bookmarkEnd w:id="349"/>
    </w:p>
    <w:bookmarkEnd w:id="350"/>
    <w:p w14:paraId="393E1A25" w14:textId="77777777" w:rsidR="0092254D" w:rsidRPr="0092254D" w:rsidRDefault="0092254D" w:rsidP="0092254D"/>
    <w:p w14:paraId="1E7DDF73" w14:textId="77777777" w:rsidR="00F074A1" w:rsidRDefault="0034093B" w:rsidP="00F074A1">
      <w:pPr>
        <w:keepNext/>
        <w:jc w:val="center"/>
      </w:pPr>
      <w:r>
        <w:rPr>
          <w:noProof/>
          <w:lang w:eastAsia="en-US"/>
        </w:rPr>
        <w:drawing>
          <wp:inline distT="0" distB="0" distL="0" distR="0" wp14:anchorId="58C7A749" wp14:editId="7E698DC8">
            <wp:extent cx="3577133" cy="2024163"/>
            <wp:effectExtent l="0" t="0" r="4445" b="0"/>
            <wp:docPr id="510" name="Picture 510" descr="D:\TA\dokumentasi foto\ss\Screenshot_2014-06-05-12-34-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A\dokumentasi foto\ss\Screenshot_2014-06-05-12-34-11.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592039" cy="2032598"/>
                    </a:xfrm>
                    <a:prstGeom prst="rect">
                      <a:avLst/>
                    </a:prstGeom>
                    <a:noFill/>
                    <a:ln>
                      <a:noFill/>
                    </a:ln>
                  </pic:spPr>
                </pic:pic>
              </a:graphicData>
            </a:graphic>
          </wp:inline>
        </w:drawing>
      </w:r>
    </w:p>
    <w:p w14:paraId="5DF208BB" w14:textId="77777777" w:rsidR="0034093B" w:rsidRDefault="00F074A1" w:rsidP="00F074A1">
      <w:pPr>
        <w:pStyle w:val="Caption"/>
      </w:pPr>
      <w:bookmarkStart w:id="351" w:name="_Ref396497838"/>
      <w:bookmarkStart w:id="352" w:name="_Toc396905676"/>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9</w:t>
      </w:r>
      <w:r w:rsidR="005514D2">
        <w:fldChar w:fldCharType="end"/>
      </w:r>
      <w:bookmarkEnd w:id="351"/>
      <w:r w:rsidRPr="00F074A1">
        <w:t xml:space="preserve"> </w:t>
      </w:r>
      <w:r>
        <w:t>Halaman Grafik Progres dan Nilai Bagian Grafik</w:t>
      </w:r>
      <w:bookmarkEnd w:id="352"/>
    </w:p>
    <w:p w14:paraId="2945D27D" w14:textId="77777777" w:rsidR="0034093B" w:rsidRDefault="0034093B" w:rsidP="0034093B"/>
    <w:p w14:paraId="76A8D61B" w14:textId="77777777" w:rsidR="00F074A1" w:rsidRDefault="0034093B" w:rsidP="00F074A1">
      <w:pPr>
        <w:keepNext/>
        <w:jc w:val="center"/>
      </w:pPr>
      <w:r>
        <w:rPr>
          <w:noProof/>
          <w:lang w:eastAsia="en-US"/>
        </w:rPr>
        <w:lastRenderedPageBreak/>
        <w:drawing>
          <wp:inline distT="0" distB="0" distL="0" distR="0" wp14:anchorId="327131EF" wp14:editId="3B957677">
            <wp:extent cx="3613708" cy="2531059"/>
            <wp:effectExtent l="0" t="0" r="6350" b="3175"/>
            <wp:docPr id="511" name="Picture 511" descr="D:\TA\dokumentasi foto\ss\Screenshot_2014-06-05-12-34-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A\dokumentasi foto\ss\Screenshot_2014-06-05-12-34-23.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615760" cy="2532496"/>
                    </a:xfrm>
                    <a:prstGeom prst="rect">
                      <a:avLst/>
                    </a:prstGeom>
                    <a:noFill/>
                    <a:ln>
                      <a:noFill/>
                    </a:ln>
                  </pic:spPr>
                </pic:pic>
              </a:graphicData>
            </a:graphic>
          </wp:inline>
        </w:drawing>
      </w:r>
    </w:p>
    <w:p w14:paraId="462ABBB3" w14:textId="77777777" w:rsidR="0034093B" w:rsidRDefault="00F074A1" w:rsidP="00F074A1">
      <w:pPr>
        <w:pStyle w:val="Caption"/>
      </w:pPr>
      <w:bookmarkStart w:id="353" w:name="_Ref396497839"/>
      <w:bookmarkStart w:id="354" w:name="_Toc396905677"/>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0</w:t>
      </w:r>
      <w:r w:rsidR="005514D2">
        <w:fldChar w:fldCharType="end"/>
      </w:r>
      <w:bookmarkEnd w:id="353"/>
      <w:r w:rsidRPr="00F074A1">
        <w:t xml:space="preserve"> </w:t>
      </w:r>
      <w:r>
        <w:t>Halaman Grafik Progres dan Nilai Bagian Nilai</w:t>
      </w:r>
      <w:bookmarkEnd w:id="354"/>
    </w:p>
    <w:p w14:paraId="706F9F76" w14:textId="77777777" w:rsidR="00364AAA" w:rsidRDefault="00364AAA" w:rsidP="00364AAA">
      <w:pPr>
        <w:pStyle w:val="Heading3"/>
        <w:numPr>
          <w:ilvl w:val="2"/>
          <w:numId w:val="13"/>
        </w:numPr>
        <w:ind w:left="720"/>
        <w:rPr>
          <w:lang w:val="en-US"/>
        </w:rPr>
      </w:pPr>
      <w:bookmarkStart w:id="355" w:name="_Toc396905573"/>
      <w:r>
        <w:rPr>
          <w:lang w:val="en-US"/>
        </w:rPr>
        <w:t>Antarmuka Halaman Aktivitas Belajar</w:t>
      </w:r>
      <w:bookmarkEnd w:id="355"/>
    </w:p>
    <w:p w14:paraId="05455F1E" w14:textId="77777777" w:rsidR="00364AAA" w:rsidRDefault="00364AAA" w:rsidP="00364AAA">
      <w:pPr>
        <w:ind w:firstLine="720"/>
      </w:pPr>
      <w:r>
        <w:rPr>
          <w:lang w:eastAsia="en-US"/>
        </w:rPr>
        <w:t xml:space="preserve">Pada antarmuka halaman aktivitas belajar siswa dibagi menjadi </w:t>
      </w:r>
      <w:r w:rsidR="00560F96">
        <w:rPr>
          <w:lang w:eastAsia="en-US"/>
        </w:rPr>
        <w:t>tiga</w:t>
      </w:r>
      <w:r>
        <w:rPr>
          <w:lang w:eastAsia="en-US"/>
        </w:rPr>
        <w:t xml:space="preserve"> tipe aktivitas yaitu: eksplorasi, asosiasi, penyortiran, dan teka-teki</w:t>
      </w:r>
      <w:r>
        <w:t>.</w:t>
      </w:r>
    </w:p>
    <w:p w14:paraId="515EAF14" w14:textId="77777777" w:rsidR="00364AAA" w:rsidRDefault="00364AAA" w:rsidP="00560F96">
      <w:pPr>
        <w:pStyle w:val="ListParagraph"/>
        <w:numPr>
          <w:ilvl w:val="3"/>
          <w:numId w:val="13"/>
        </w:numPr>
        <w:spacing w:before="120"/>
        <w:ind w:left="907" w:hanging="907"/>
        <w:rPr>
          <w:b/>
          <w:sz w:val="24"/>
          <w:szCs w:val="24"/>
        </w:rPr>
      </w:pPr>
      <w:r w:rsidRPr="00364AAA">
        <w:rPr>
          <w:b/>
          <w:sz w:val="24"/>
          <w:szCs w:val="24"/>
        </w:rPr>
        <w:t>Antarmuka Tipe Eksplorasi</w:t>
      </w:r>
    </w:p>
    <w:p w14:paraId="386F8069" w14:textId="77777777" w:rsidR="00364AAA" w:rsidRDefault="00F074A1" w:rsidP="00364AAA">
      <w:pPr>
        <w:ind w:firstLine="720"/>
      </w:pPr>
      <w:r>
        <w:fldChar w:fldCharType="begin"/>
      </w:r>
      <w:r>
        <w:instrText xml:space="preserve"> REF _Ref396497837 \h </w:instrText>
      </w:r>
      <w:r>
        <w:fldChar w:fldCharType="separate"/>
      </w:r>
      <w:r w:rsidR="002836B7">
        <w:t xml:space="preserve">Gambar </w:t>
      </w:r>
      <w:r w:rsidR="002836B7">
        <w:rPr>
          <w:noProof/>
        </w:rPr>
        <w:t>4</w:t>
      </w:r>
      <w:r w:rsidR="002836B7">
        <w:t>.</w:t>
      </w:r>
      <w:r w:rsidR="002836B7">
        <w:rPr>
          <w:noProof/>
        </w:rPr>
        <w:t>11</w:t>
      </w:r>
      <w:r>
        <w:fldChar w:fldCharType="end"/>
      </w:r>
      <w:r>
        <w:t xml:space="preserve"> </w:t>
      </w:r>
      <w:r w:rsidR="00364AAA">
        <w:t>merupakan implementasi antarmuka halaman aktivitas belajar siswa dengan tipe eksplorasi. Contoh aktivitas eksplorasi pada gambar tersebut adalah menghitung jumlah ikan</w:t>
      </w:r>
      <w:r w:rsidR="00A82D41">
        <w:t>.</w:t>
      </w:r>
      <w:r w:rsidR="00324F0D">
        <w:t xml:space="preserve"> </w:t>
      </w:r>
      <w:r w:rsidR="00516183">
        <w:fldChar w:fldCharType="begin"/>
      </w:r>
      <w:r w:rsidR="00516183">
        <w:instrText xml:space="preserve"> REF _Ref396497861 \h </w:instrText>
      </w:r>
      <w:r w:rsidR="00516183">
        <w:fldChar w:fldCharType="separate"/>
      </w:r>
      <w:r w:rsidR="002836B7">
        <w:t xml:space="preserve">Kode Sumber </w:t>
      </w:r>
      <w:r w:rsidR="002836B7">
        <w:rPr>
          <w:noProof/>
        </w:rPr>
        <w:t>4</w:t>
      </w:r>
      <w:r w:rsidR="002836B7">
        <w:t>.</w:t>
      </w:r>
      <w:r w:rsidR="002836B7">
        <w:rPr>
          <w:noProof/>
        </w:rPr>
        <w:t>18</w:t>
      </w:r>
      <w:r w:rsidR="00516183">
        <w:fldChar w:fldCharType="end"/>
      </w:r>
      <w:r w:rsidR="00516183">
        <w:t xml:space="preserve"> </w:t>
      </w:r>
      <w:r w:rsidR="00324F0D">
        <w:t xml:space="preserve">merupakan </w:t>
      </w:r>
      <w:r w:rsidR="00324F0D">
        <w:rPr>
          <w:lang w:eastAsia="en-US"/>
        </w:rPr>
        <w:t>kode implementasi</w:t>
      </w:r>
      <w:r w:rsidR="00324F0D" w:rsidRPr="001419A4">
        <w:t xml:space="preserve"> </w:t>
      </w:r>
      <w:r w:rsidR="00F433F3">
        <w:t>menampilkan</w:t>
      </w:r>
      <w:r w:rsidR="00F433F3" w:rsidRPr="00324F0D">
        <w:t xml:space="preserve"> </w:t>
      </w:r>
      <w:r w:rsidR="00F433F3">
        <w:t>aktivitas belajar dengan tipe eksplorasi</w:t>
      </w:r>
      <w:r w:rsidR="00324F0D">
        <w:t>.</w:t>
      </w:r>
    </w:p>
    <w:p w14:paraId="289E166F" w14:textId="77777777" w:rsidR="00126987" w:rsidRPr="00126987" w:rsidRDefault="00126987" w:rsidP="00560F96">
      <w:pPr>
        <w:pBdr>
          <w:top w:val="single" w:sz="4" w:space="1" w:color="auto"/>
          <w:left w:val="single" w:sz="4" w:space="4" w:color="auto"/>
          <w:bottom w:val="single" w:sz="4" w:space="1" w:color="auto"/>
          <w:right w:val="single" w:sz="4" w:space="4" w:color="auto"/>
        </w:pBdr>
        <w:spacing w:before="120"/>
        <w:jc w:val="left"/>
        <w:rPr>
          <w:rFonts w:ascii="Courier New" w:hAnsi="Courier New" w:cs="Courier New"/>
          <w:sz w:val="16"/>
          <w:szCs w:val="16"/>
        </w:rPr>
      </w:pPr>
      <w:r w:rsidRPr="00126987">
        <w:rPr>
          <w:rFonts w:ascii="Courier New" w:hAnsi="Courier New" w:cs="Courier New"/>
          <w:sz w:val="16"/>
          <w:szCs w:val="16"/>
        </w:rPr>
        <w:t>for (var i = 1; i &lt;= count; i++) {</w:t>
      </w:r>
    </w:p>
    <w:p w14:paraId="53CF7571"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numberRand[i]= generateNumb(start, end, end-start);</w:t>
      </w:r>
    </w:p>
    <w:p w14:paraId="58D95713"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f(test=="test"){   //if test</w:t>
      </w:r>
    </w:p>
    <w:p w14:paraId="24EE6AB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f(numberRand[i]==answerSiswa){  </w:t>
      </w:r>
    </w:p>
    <w:p w14:paraId="6981B1A5" w14:textId="77777777" w:rsidR="00126987" w:rsidRPr="00126987" w:rsidRDefault="00412A0F"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w:t>
      </w:r>
      <w:r w:rsidR="00126987" w:rsidRPr="00126987">
        <w:rPr>
          <w:rFonts w:ascii="Courier New" w:hAnsi="Courier New" w:cs="Courier New"/>
          <w:sz w:val="16"/>
          <w:szCs w:val="16"/>
        </w:rPr>
        <w:t>numberRand[i] = answerSiswa;</w:t>
      </w:r>
      <w:r>
        <w:rPr>
          <w:rFonts w:ascii="Courier New" w:hAnsi="Courier New" w:cs="Courier New"/>
          <w:sz w:val="16"/>
          <w:szCs w:val="16"/>
        </w:rPr>
        <w:t xml:space="preserve"> </w:t>
      </w:r>
      <w:r w:rsidR="00126987" w:rsidRPr="00126987">
        <w:rPr>
          <w:rFonts w:ascii="Courier New" w:hAnsi="Courier New" w:cs="Courier New"/>
          <w:sz w:val="16"/>
          <w:szCs w:val="16"/>
        </w:rPr>
        <w:t>setNumQuestion= i;</w:t>
      </w:r>
    </w:p>
    <w:p w14:paraId="2F88F0B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questionNumber=setNumQuestion;</w:t>
      </w:r>
    </w:p>
    <w:p w14:paraId="33886EC8"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w:t>
      </w:r>
    </w:p>
    <w:p w14:paraId="140ECC9F"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else</w:t>
      </w:r>
      <w:r w:rsidR="00F433F3">
        <w:rPr>
          <w:rFonts w:ascii="Courier New" w:hAnsi="Courier New" w:cs="Courier New"/>
          <w:sz w:val="16"/>
          <w:szCs w:val="16"/>
        </w:rPr>
        <w:t xml:space="preserve"> if(numberRand[i]!=answerSiswa)</w:t>
      </w:r>
    </w:p>
    <w:p w14:paraId="16CC9AB3"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countDiff++;</w:t>
      </w:r>
    </w:p>
    <w:p w14:paraId="42577B93" w14:textId="77777777" w:rsidR="00126987" w:rsidRPr="00126987" w:rsidRDefault="00F433F3"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lastRenderedPageBreak/>
        <w:t xml:space="preserve">            if(countDiff==4)</w:t>
      </w:r>
    </w:p>
    <w:p w14:paraId="312C993C"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numberRand[setNumQuestion] =</w:t>
      </w:r>
      <w:r w:rsidR="00324F0D">
        <w:rPr>
          <w:rFonts w:ascii="Courier New" w:hAnsi="Courier New" w:cs="Courier New"/>
          <w:sz w:val="16"/>
          <w:szCs w:val="16"/>
        </w:rPr>
        <w:t xml:space="preserve"> answerSiswa;</w:t>
      </w:r>
    </w:p>
    <w:p w14:paraId="16FF5CA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w:t>
      </w:r>
    </w:p>
    <w:p w14:paraId="5D93366E" w14:textId="77777777" w:rsidR="00560F96"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w:t>
      </w:r>
      <w:r w:rsidR="00560F96">
        <w:rPr>
          <w:rFonts w:ascii="Courier New" w:hAnsi="Courier New" w:cs="Courier New"/>
          <w:sz w:val="16"/>
          <w:szCs w:val="16"/>
        </w:rPr>
        <w:t xml:space="preserve"> </w:t>
      </w:r>
    </w:p>
    <w:p w14:paraId="739C1524"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for (var i = 1; i &lt;= count; i++) {</w:t>
      </w:r>
    </w:p>
    <w:p w14:paraId="45E3F798"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choice[i] = platforms.create(x+140, y+140, 'white');</w:t>
      </w:r>
    </w:p>
    <w:p w14:paraId="559E6340"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choice[i].scale.setTo(0.9, 0.9);</w:t>
      </w:r>
    </w:p>
    <w:p w14:paraId="385270B5"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nu</w:t>
      </w:r>
      <w:r w:rsidR="00560F96">
        <w:rPr>
          <w:rFonts w:ascii="Courier New" w:hAnsi="Courier New" w:cs="Courier New"/>
          <w:sz w:val="16"/>
          <w:szCs w:val="16"/>
        </w:rPr>
        <w:t>mberShow = makeUniqueRandom(4);</w:t>
      </w:r>
    </w:p>
    <w:p w14:paraId="4DBA9D28"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styleTextHuruf[i] = { font: "105px Arial", fill: color[numberShow]};</w:t>
      </w:r>
    </w:p>
    <w:p w14:paraId="0B2BD35D"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huruf[i] = game.add.text(choice[i].x+10, choice[i].y, numberRand[i], styleTextHuruf[i]);</w:t>
      </w:r>
    </w:p>
    <w:p w14:paraId="2B58435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hur</w:t>
      </w:r>
      <w:r w:rsidR="00560F96">
        <w:rPr>
          <w:rFonts w:ascii="Courier New" w:hAnsi="Courier New" w:cs="Courier New"/>
          <w:sz w:val="16"/>
          <w:szCs w:val="16"/>
        </w:rPr>
        <w:t>uf[i].width= choice[i].width-20;</w:t>
      </w:r>
    </w:p>
    <w:p w14:paraId="741D49E8" w14:textId="77777777" w:rsidR="00126987" w:rsidRPr="00126987" w:rsidRDefault="00560F96"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content.count[i]=i; </w:t>
      </w:r>
      <w:r w:rsidR="00126987" w:rsidRPr="00126987">
        <w:rPr>
          <w:rFonts w:ascii="Courier New" w:hAnsi="Courier New" w:cs="Courier New"/>
          <w:sz w:val="16"/>
          <w:szCs w:val="16"/>
        </w:rPr>
        <w:t>content.numbShow[i]=i;</w:t>
      </w:r>
    </w:p>
    <w:p w14:paraId="22A9448A"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choice[i].inputEnabled=true;</w:t>
      </w:r>
    </w:p>
    <w:p w14:paraId="52B73454"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choice[i].events.onInputDown.add(check, { count: content.count[i], numbshow: content.numbShow[i], name:numberRand[i] });</w:t>
      </w:r>
    </w:p>
    <w:p w14:paraId="595F5E52"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f( y &gt;= 130){//max y</w:t>
      </w:r>
    </w:p>
    <w:p w14:paraId="3AB24788" w14:textId="77777777" w:rsidR="00126987" w:rsidRPr="00126987" w:rsidRDefault="00560F96"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Pr>
          <w:rFonts w:ascii="Courier New" w:hAnsi="Courier New" w:cs="Courier New"/>
          <w:sz w:val="16"/>
          <w:szCs w:val="16"/>
        </w:rPr>
        <w:t xml:space="preserve">                x = x+175; </w:t>
      </w:r>
      <w:r w:rsidR="00126987" w:rsidRPr="00126987">
        <w:rPr>
          <w:rFonts w:ascii="Courier New" w:hAnsi="Courier New" w:cs="Courier New"/>
          <w:sz w:val="16"/>
          <w:szCs w:val="16"/>
        </w:rPr>
        <w:t>y = 0;</w:t>
      </w:r>
    </w:p>
    <w:p w14:paraId="646EFAC8"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w:t>
      </w:r>
      <w:r w:rsidR="00560F96">
        <w:rPr>
          <w:rFonts w:ascii="Courier New" w:hAnsi="Courier New" w:cs="Courier New"/>
          <w:sz w:val="16"/>
          <w:szCs w:val="16"/>
        </w:rPr>
        <w:t xml:space="preserve"> else if(y!=130) y = y+130;</w:t>
      </w:r>
    </w:p>
    <w:p w14:paraId="1097A459" w14:textId="77777777" w:rsid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w:t>
      </w:r>
    </w:p>
    <w:p w14:paraId="2488AE12" w14:textId="77777777" w:rsidR="00516183" w:rsidRDefault="00516183" w:rsidP="00516183">
      <w:pPr>
        <w:pStyle w:val="Caption"/>
      </w:pPr>
      <w:bookmarkStart w:id="356" w:name="_Ref396497861"/>
      <w:bookmarkStart w:id="357" w:name="_Toc396905742"/>
      <w:bookmarkStart w:id="358" w:name="_Ref393640573"/>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8</w:t>
      </w:r>
      <w:r w:rsidR="009E6BF6">
        <w:fldChar w:fldCharType="end"/>
      </w:r>
      <w:bookmarkEnd w:id="356"/>
      <w:r w:rsidRPr="00516183">
        <w:t xml:space="preserve"> </w:t>
      </w:r>
      <w:r>
        <w:t>Kode Untuk Menampilkan</w:t>
      </w:r>
      <w:r w:rsidRPr="00324F0D">
        <w:t xml:space="preserve"> </w:t>
      </w:r>
      <w:r>
        <w:t>Aktivitas Belajar dengan Tipe Eksplorasi</w:t>
      </w:r>
      <w:bookmarkEnd w:id="357"/>
    </w:p>
    <w:bookmarkEnd w:id="358"/>
    <w:p w14:paraId="2A8AA3CF" w14:textId="77777777" w:rsidR="00FB44AC" w:rsidRPr="00FB44AC" w:rsidRDefault="00FB44AC" w:rsidP="00FB44AC"/>
    <w:p w14:paraId="23BB09AD" w14:textId="77777777" w:rsidR="00F074A1" w:rsidRDefault="002C6B1F" w:rsidP="00F074A1">
      <w:pPr>
        <w:keepNext/>
        <w:jc w:val="center"/>
      </w:pPr>
      <w:r>
        <w:rPr>
          <w:noProof/>
          <w:lang w:eastAsia="en-US"/>
        </w:rPr>
        <w:drawing>
          <wp:inline distT="0" distB="0" distL="0" distR="0" wp14:anchorId="6FEE887F" wp14:editId="2CF7651A">
            <wp:extent cx="3708198" cy="2435962"/>
            <wp:effectExtent l="0" t="0" r="6985" b="2540"/>
            <wp:docPr id="64" name="Picture 64" descr="D:\TA\dokumentasi foto\ss\Screenshot_2014-07-26-11-38-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A\dokumentasi foto\ss\Screenshot_2014-07-26-11-38-5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710305" cy="2437346"/>
                    </a:xfrm>
                    <a:prstGeom prst="rect">
                      <a:avLst/>
                    </a:prstGeom>
                    <a:noFill/>
                    <a:ln>
                      <a:noFill/>
                    </a:ln>
                  </pic:spPr>
                </pic:pic>
              </a:graphicData>
            </a:graphic>
          </wp:inline>
        </w:drawing>
      </w:r>
    </w:p>
    <w:p w14:paraId="596F04A4" w14:textId="77777777" w:rsidR="002C6B1F" w:rsidRDefault="00F074A1" w:rsidP="00F074A1">
      <w:pPr>
        <w:pStyle w:val="Caption"/>
      </w:pPr>
      <w:bookmarkStart w:id="359" w:name="_Ref396497837"/>
      <w:bookmarkStart w:id="360" w:name="_Toc396905678"/>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1</w:t>
      </w:r>
      <w:r w:rsidR="005514D2">
        <w:fldChar w:fldCharType="end"/>
      </w:r>
      <w:bookmarkEnd w:id="359"/>
      <w:r w:rsidRPr="00F074A1">
        <w:t xml:space="preserve"> </w:t>
      </w:r>
      <w:r>
        <w:t>Aktivitas Belajar dengan Tipe Eksplorasi</w:t>
      </w:r>
      <w:bookmarkEnd w:id="360"/>
    </w:p>
    <w:p w14:paraId="1311FCC5" w14:textId="77777777" w:rsidR="00A82D41" w:rsidRDefault="00A82D41" w:rsidP="00A82D41">
      <w:pPr>
        <w:pStyle w:val="ListParagraph"/>
        <w:numPr>
          <w:ilvl w:val="3"/>
          <w:numId w:val="13"/>
        </w:numPr>
        <w:spacing w:before="200"/>
        <w:ind w:left="907" w:hanging="907"/>
        <w:rPr>
          <w:b/>
          <w:sz w:val="24"/>
          <w:szCs w:val="24"/>
        </w:rPr>
      </w:pPr>
      <w:r w:rsidRPr="00364AAA">
        <w:rPr>
          <w:b/>
          <w:sz w:val="24"/>
          <w:szCs w:val="24"/>
        </w:rPr>
        <w:lastRenderedPageBreak/>
        <w:t xml:space="preserve">Antarmuka Tipe </w:t>
      </w:r>
      <w:r>
        <w:rPr>
          <w:b/>
          <w:sz w:val="24"/>
          <w:szCs w:val="24"/>
        </w:rPr>
        <w:t>Asosiasi</w:t>
      </w:r>
    </w:p>
    <w:p w14:paraId="341AC857" w14:textId="77777777" w:rsidR="00A82D41" w:rsidRDefault="00F074A1" w:rsidP="00A82D41">
      <w:pPr>
        <w:ind w:firstLine="720"/>
      </w:pPr>
      <w:r>
        <w:fldChar w:fldCharType="begin"/>
      </w:r>
      <w:r>
        <w:instrText xml:space="preserve"> REF _Ref396497836 \h </w:instrText>
      </w:r>
      <w:r>
        <w:fldChar w:fldCharType="separate"/>
      </w:r>
      <w:r w:rsidR="002836B7">
        <w:t xml:space="preserve">Gambar </w:t>
      </w:r>
      <w:r w:rsidR="002836B7">
        <w:rPr>
          <w:noProof/>
        </w:rPr>
        <w:t>4</w:t>
      </w:r>
      <w:r w:rsidR="002836B7">
        <w:t>.</w:t>
      </w:r>
      <w:r w:rsidR="002836B7">
        <w:rPr>
          <w:noProof/>
        </w:rPr>
        <w:t>12</w:t>
      </w:r>
      <w:r>
        <w:fldChar w:fldCharType="end"/>
      </w:r>
      <w:r>
        <w:t xml:space="preserve"> </w:t>
      </w:r>
      <w:r w:rsidR="00A82D41">
        <w:t xml:space="preserve">merupakan implementasi antarmuka halaman aktivitas belajar siswa dengan tipe asosiasi. Contoh aktivitas asosiasi pada gambar tersebut adalah menghubungkan aktivitas sehari-hari dengan benda yang diperlukan. </w:t>
      </w:r>
      <w:r w:rsidR="00516183">
        <w:fldChar w:fldCharType="begin"/>
      </w:r>
      <w:r w:rsidR="00516183">
        <w:instrText xml:space="preserve"> REF _Ref396497862 \h </w:instrText>
      </w:r>
      <w:r w:rsidR="00516183">
        <w:fldChar w:fldCharType="separate"/>
      </w:r>
      <w:r w:rsidR="002836B7">
        <w:t xml:space="preserve">Kode Sumber </w:t>
      </w:r>
      <w:r w:rsidR="002836B7">
        <w:rPr>
          <w:noProof/>
        </w:rPr>
        <w:t>4</w:t>
      </w:r>
      <w:r w:rsidR="002836B7">
        <w:t>.</w:t>
      </w:r>
      <w:r w:rsidR="002836B7">
        <w:rPr>
          <w:noProof/>
        </w:rPr>
        <w:t>19</w:t>
      </w:r>
      <w:r w:rsidR="00516183">
        <w:fldChar w:fldCharType="end"/>
      </w:r>
      <w:r w:rsidR="00516183">
        <w:t xml:space="preserve"> </w:t>
      </w:r>
      <w:r w:rsidR="00F433F3">
        <w:t xml:space="preserve">merupakan </w:t>
      </w:r>
      <w:r w:rsidR="00F433F3">
        <w:rPr>
          <w:lang w:eastAsia="en-US"/>
        </w:rPr>
        <w:t>kode implementasi</w:t>
      </w:r>
      <w:r w:rsidR="00F433F3" w:rsidRPr="001419A4">
        <w:t xml:space="preserve"> </w:t>
      </w:r>
      <w:r w:rsidR="00F433F3">
        <w:t>menampilkan</w:t>
      </w:r>
      <w:r w:rsidR="00F433F3" w:rsidRPr="00324F0D">
        <w:t xml:space="preserve"> </w:t>
      </w:r>
      <w:r w:rsidR="00F433F3">
        <w:t>aktivitas belajar dengan tipe asosiasi.</w:t>
      </w:r>
    </w:p>
    <w:p w14:paraId="028482FB" w14:textId="77777777" w:rsidR="00126987" w:rsidRDefault="00126987" w:rsidP="00126987"/>
    <w:p w14:paraId="30A194B3"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for(var i=1; i&lt;=2; i++){</w:t>
      </w:r>
    </w:p>
    <w:p w14:paraId="41D275BD"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numberShow = makeUniqueRandom(2);</w:t>
      </w:r>
    </w:p>
    <w:p w14:paraId="41FBB4EB"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numberShow] = items.create(80, 55 + temp, 'aktivitas'+numberShow, numberShow);</w:t>
      </w:r>
    </w:p>
    <w:p w14:paraId="70586C5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numberShow].width=135;</w:t>
      </w:r>
    </w:p>
    <w:p w14:paraId="0B42398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numberShow].height=135;</w:t>
      </w:r>
    </w:p>
    <w:p w14:paraId="06A6A32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Ans1[numberShow] = items.create(215, 105 + temp, 'point', numberShow);</w:t>
      </w:r>
    </w:p>
    <w:p w14:paraId="41CEBDBB"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Ans1[numberShow].scale.setTo(2, 2);</w:t>
      </w:r>
    </w:p>
    <w:p w14:paraId="3351743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p>
    <w:p w14:paraId="56E54909"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numberShow2 = makeUniqueRandomPosY(2);</w:t>
      </w:r>
    </w:p>
    <w:p w14:paraId="352FC84B"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numberShow2] = items.create(370, numberShow2, 'benda'+numberShow, numberShow);</w:t>
      </w:r>
    </w:p>
    <w:p w14:paraId="0523BFEA"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numberShow2].width=135;</w:t>
      </w:r>
    </w:p>
    <w:p w14:paraId="47861F3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numberShow2].height=135;</w:t>
      </w:r>
    </w:p>
    <w:p w14:paraId="7F695FF1"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Ans2[numberShow] = items.create(215, 105 + temp, 'point', numberShow);</w:t>
      </w:r>
    </w:p>
    <w:p w14:paraId="08929944"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Ans2[numberShow].scale.setTo(2, 2);</w:t>
      </w:r>
    </w:p>
    <w:p w14:paraId="7B0E6ACA"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Ans2[numberShow].inputEnabled = true;</w:t>
      </w:r>
    </w:p>
    <w:p w14:paraId="7323C436"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Ans2[numberShow].input.enableDrag(true);</w:t>
      </w:r>
    </w:p>
    <w:p w14:paraId="3E2B3D22"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p>
    <w:p w14:paraId="1BD52263"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line123[numberShow] = new Phaser.Line(itemAns1[numberShow].x, itemAns1[numberShow].y, itemAns2[numberShow].x, itemAns2[numberShow].y);</w:t>
      </w:r>
    </w:p>
    <w:p w14:paraId="5A94EC0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p>
    <w:p w14:paraId="1E30C8DA"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current.x[numberShow]=itemAns1[numberShow].x;</w:t>
      </w:r>
    </w:p>
    <w:p w14:paraId="50961F06"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current.y[numberShow]=itemAns1[numberShow].y;</w:t>
      </w:r>
    </w:p>
    <w:p w14:paraId="2A30FC21"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content.index[numberShow]= numberShow;</w:t>
      </w:r>
    </w:p>
    <w:p w14:paraId="34453463"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content.y[numberShow]= item[numberShow2].y;</w:t>
      </w:r>
    </w:p>
    <w:p w14:paraId="5DF78EDB"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itemAns2[numberShow].events.onDragStop.add(dropHandler, { index: content.index[numberShow], ansY: content.y[numberShow], firstX: current.x[numberShow], firstY: current.y[numberShow] });</w:t>
      </w:r>
    </w:p>
    <w:p w14:paraId="7D30600A"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p>
    <w:p w14:paraId="43E162D5"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temp= temp+175;</w:t>
      </w:r>
    </w:p>
    <w:p w14:paraId="38996151"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Theme="minorHAnsi" w:hAnsiTheme="minorHAnsi" w:cstheme="minorHAnsi"/>
          <w:sz w:val="16"/>
          <w:szCs w:val="16"/>
        </w:rPr>
      </w:pPr>
      <w:r w:rsidRPr="00126987">
        <w:rPr>
          <w:rFonts w:asciiTheme="minorHAnsi" w:hAnsiTheme="minorHAnsi" w:cstheme="minorHAnsi"/>
          <w:sz w:val="16"/>
          <w:szCs w:val="16"/>
        </w:rPr>
        <w:t xml:space="preserve">    }</w:t>
      </w:r>
    </w:p>
    <w:p w14:paraId="6F373564" w14:textId="77777777" w:rsidR="00516183" w:rsidRDefault="00516183" w:rsidP="00516183">
      <w:pPr>
        <w:pStyle w:val="Caption"/>
      </w:pPr>
      <w:bookmarkStart w:id="361" w:name="_Ref396497862"/>
      <w:bookmarkStart w:id="362" w:name="_Toc396905743"/>
      <w:bookmarkStart w:id="363" w:name="_Ref393640576"/>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9</w:t>
      </w:r>
      <w:r w:rsidR="009E6BF6">
        <w:fldChar w:fldCharType="end"/>
      </w:r>
      <w:bookmarkEnd w:id="361"/>
      <w:r w:rsidRPr="00516183">
        <w:t xml:space="preserve"> </w:t>
      </w:r>
      <w:r>
        <w:t>Kode Untuk Menampilkan</w:t>
      </w:r>
      <w:r w:rsidRPr="00324F0D">
        <w:t xml:space="preserve"> </w:t>
      </w:r>
      <w:r>
        <w:t>Aktivitas Belajar dengan Tipe Asosiasi</w:t>
      </w:r>
      <w:bookmarkEnd w:id="362"/>
    </w:p>
    <w:bookmarkEnd w:id="363"/>
    <w:p w14:paraId="34083CC8" w14:textId="77777777" w:rsidR="00F074A1" w:rsidRDefault="002C6B1F" w:rsidP="00F074A1">
      <w:pPr>
        <w:keepNext/>
        <w:jc w:val="center"/>
      </w:pPr>
      <w:r>
        <w:rPr>
          <w:noProof/>
          <w:lang w:eastAsia="en-US"/>
        </w:rPr>
        <w:lastRenderedPageBreak/>
        <w:drawing>
          <wp:inline distT="0" distB="0" distL="0" distR="0" wp14:anchorId="29EE5EC1" wp14:editId="38B5D074">
            <wp:extent cx="3708198" cy="2713939"/>
            <wp:effectExtent l="0" t="0" r="6985" b="0"/>
            <wp:docPr id="71" name="Picture 71" descr="D:\TA\dokumentasi foto\ss\Screenshot_2014-07-26-11-39-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A\dokumentasi foto\ss\Screenshot_2014-07-26-11-39-11.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710305" cy="2715481"/>
                    </a:xfrm>
                    <a:prstGeom prst="rect">
                      <a:avLst/>
                    </a:prstGeom>
                    <a:noFill/>
                    <a:ln>
                      <a:noFill/>
                    </a:ln>
                  </pic:spPr>
                </pic:pic>
              </a:graphicData>
            </a:graphic>
          </wp:inline>
        </w:drawing>
      </w:r>
    </w:p>
    <w:p w14:paraId="3B109D72" w14:textId="77777777" w:rsidR="002C6B1F" w:rsidRDefault="00F074A1" w:rsidP="00F074A1">
      <w:pPr>
        <w:pStyle w:val="Caption"/>
      </w:pPr>
      <w:bookmarkStart w:id="364" w:name="_Ref396497836"/>
      <w:bookmarkStart w:id="365" w:name="_Toc396905679"/>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2</w:t>
      </w:r>
      <w:r w:rsidR="005514D2">
        <w:fldChar w:fldCharType="end"/>
      </w:r>
      <w:bookmarkEnd w:id="364"/>
      <w:r w:rsidRPr="00F074A1">
        <w:t xml:space="preserve"> </w:t>
      </w:r>
      <w:r>
        <w:t>Aktivitas Belajar dengan Tipe Asosiasi</w:t>
      </w:r>
      <w:bookmarkEnd w:id="365"/>
    </w:p>
    <w:p w14:paraId="0775019F" w14:textId="77777777" w:rsidR="00A82D41" w:rsidRDefault="00A82D41" w:rsidP="00A82D41">
      <w:pPr>
        <w:pStyle w:val="ListParagraph"/>
        <w:numPr>
          <w:ilvl w:val="3"/>
          <w:numId w:val="13"/>
        </w:numPr>
        <w:spacing w:before="200"/>
        <w:ind w:left="907" w:hanging="907"/>
        <w:rPr>
          <w:b/>
          <w:sz w:val="24"/>
          <w:szCs w:val="24"/>
        </w:rPr>
      </w:pPr>
      <w:r w:rsidRPr="00364AAA">
        <w:rPr>
          <w:b/>
          <w:sz w:val="24"/>
          <w:szCs w:val="24"/>
        </w:rPr>
        <w:t xml:space="preserve">Antarmuka Tipe </w:t>
      </w:r>
      <w:r>
        <w:rPr>
          <w:b/>
          <w:sz w:val="24"/>
          <w:szCs w:val="24"/>
        </w:rPr>
        <w:t>Penyortiran</w:t>
      </w:r>
    </w:p>
    <w:p w14:paraId="2ECBF71F" w14:textId="77777777" w:rsidR="00A82D41" w:rsidRDefault="00F074A1" w:rsidP="00A82D41">
      <w:pPr>
        <w:ind w:firstLine="720"/>
      </w:pPr>
      <w:r>
        <w:fldChar w:fldCharType="begin"/>
      </w:r>
      <w:r>
        <w:instrText xml:space="preserve"> REF _Ref396497835 \h </w:instrText>
      </w:r>
      <w:r>
        <w:fldChar w:fldCharType="separate"/>
      </w:r>
      <w:r w:rsidR="002836B7">
        <w:t xml:space="preserve">Gambar </w:t>
      </w:r>
      <w:r w:rsidR="002836B7">
        <w:rPr>
          <w:noProof/>
        </w:rPr>
        <w:t>4</w:t>
      </w:r>
      <w:r w:rsidR="002836B7">
        <w:t>.</w:t>
      </w:r>
      <w:r w:rsidR="002836B7">
        <w:rPr>
          <w:noProof/>
        </w:rPr>
        <w:t>13</w:t>
      </w:r>
      <w:r>
        <w:fldChar w:fldCharType="end"/>
      </w:r>
      <w:r>
        <w:t xml:space="preserve"> </w:t>
      </w:r>
      <w:r w:rsidR="00A82D41">
        <w:t xml:space="preserve">merupakan implementasi antarmuka halaman aktivitas belajar siswa dengan tipe penyortiran. Contoh aktivitas penyortiran pada gambar tersebut adalah menjawab huruf sesuai dengan urutan yang diberikan. </w:t>
      </w:r>
      <w:r w:rsidR="00516183">
        <w:fldChar w:fldCharType="begin"/>
      </w:r>
      <w:r w:rsidR="00516183">
        <w:instrText xml:space="preserve"> REF _Ref396497863 \h </w:instrText>
      </w:r>
      <w:r w:rsidR="00516183">
        <w:fldChar w:fldCharType="separate"/>
      </w:r>
      <w:r w:rsidR="002836B7">
        <w:t xml:space="preserve">Kode Sumber </w:t>
      </w:r>
      <w:r w:rsidR="002836B7">
        <w:rPr>
          <w:noProof/>
        </w:rPr>
        <w:t>4</w:t>
      </w:r>
      <w:r w:rsidR="002836B7">
        <w:t>.</w:t>
      </w:r>
      <w:r w:rsidR="002836B7">
        <w:rPr>
          <w:noProof/>
        </w:rPr>
        <w:t>20</w:t>
      </w:r>
      <w:r w:rsidR="00516183">
        <w:fldChar w:fldCharType="end"/>
      </w:r>
      <w:r w:rsidR="00516183">
        <w:t xml:space="preserve"> </w:t>
      </w:r>
      <w:r w:rsidR="00F433F3">
        <w:t xml:space="preserve">merupakan </w:t>
      </w:r>
      <w:r w:rsidR="00F433F3">
        <w:rPr>
          <w:lang w:eastAsia="en-US"/>
        </w:rPr>
        <w:t>kode implementasi</w:t>
      </w:r>
      <w:r w:rsidR="00F433F3" w:rsidRPr="001419A4">
        <w:t xml:space="preserve"> </w:t>
      </w:r>
      <w:r w:rsidR="00F433F3">
        <w:t>menampilkan</w:t>
      </w:r>
      <w:r w:rsidR="00F433F3" w:rsidRPr="00324F0D">
        <w:t xml:space="preserve"> </w:t>
      </w:r>
      <w:r w:rsidR="00F433F3">
        <w:t>aktivitas belajar dengan tipe penyortiran.</w:t>
      </w:r>
    </w:p>
    <w:p w14:paraId="61D4293D" w14:textId="77777777" w:rsidR="00126987" w:rsidRDefault="00126987" w:rsidP="00126987"/>
    <w:p w14:paraId="233F0638"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for (var i = 1; i &lt;= count; i++) {</w:t>
      </w:r>
    </w:p>
    <w:p w14:paraId="43DE4BE4"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4212307C"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numberAscii= randomAscii(start, end, isBig);</w:t>
      </w:r>
    </w:p>
    <w:p w14:paraId="4EDAE9E6"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textHuruf[i] = String.fromCharCode(numberAscii);</w:t>
      </w:r>
    </w:p>
    <w:p w14:paraId="3F4C0920"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6306F208" w14:textId="77777777" w:rsid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f(test=="test</w:t>
      </w:r>
      <w:r w:rsidR="00DF18D4">
        <w:rPr>
          <w:rFonts w:ascii="Courier New" w:hAnsi="Courier New" w:cs="Courier New"/>
          <w:sz w:val="16"/>
          <w:szCs w:val="16"/>
        </w:rPr>
        <w:t>"){   //if test</w:t>
      </w:r>
      <w:r w:rsidRPr="00126987">
        <w:rPr>
          <w:rFonts w:ascii="Courier New" w:hAnsi="Courier New" w:cs="Courier New"/>
          <w:sz w:val="16"/>
          <w:szCs w:val="16"/>
        </w:rPr>
        <w:t xml:space="preserve">            if(textHuruf[i]==</w:t>
      </w:r>
      <w:r w:rsidR="00FB44AC">
        <w:rPr>
          <w:rFonts w:ascii="Courier New" w:hAnsi="Courier New" w:cs="Courier New"/>
          <w:sz w:val="16"/>
          <w:szCs w:val="16"/>
        </w:rPr>
        <w:t xml:space="preserve"> </w:t>
      </w:r>
      <w:r w:rsidRPr="00126987">
        <w:rPr>
          <w:rFonts w:ascii="Courier New" w:hAnsi="Courier New" w:cs="Courier New"/>
          <w:sz w:val="16"/>
          <w:szCs w:val="16"/>
        </w:rPr>
        <w:t>String.fromCharCode(answerSiswa)){  //if now number question</w:t>
      </w:r>
    </w:p>
    <w:p w14:paraId="1C7FFBD8" w14:textId="77777777" w:rsidR="00DF18D4" w:rsidRPr="00126987" w:rsidRDefault="00DF18D4"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74ED4643"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textHuruf[i] = String.fromCharCode(answerSiswa);    //set new answer</w:t>
      </w:r>
    </w:p>
    <w:p w14:paraId="4DAD6C67"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setNumQuestion= i;//set question number</w:t>
      </w:r>
    </w:p>
    <w:p w14:paraId="11249332"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lastRenderedPageBreak/>
        <w:t xml:space="preserve">                questionNumber=setNumQuestion;</w:t>
      </w:r>
    </w:p>
    <w:p w14:paraId="432FAE98"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w:t>
      </w:r>
    </w:p>
    <w:p w14:paraId="1749D75C"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else if(textHuruf[i]!=String.fromCharCode(answerSiswa)){</w:t>
      </w:r>
    </w:p>
    <w:p w14:paraId="06D7AB9C"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countDiff++;</w:t>
      </w:r>
    </w:p>
    <w:p w14:paraId="1ADF2237" w14:textId="77777777" w:rsid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w:t>
      </w:r>
    </w:p>
    <w:p w14:paraId="7D3067B3" w14:textId="77777777" w:rsidR="00DF18D4" w:rsidRPr="00126987" w:rsidRDefault="00DF18D4"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p>
    <w:p w14:paraId="4507486B"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f(countDiff==4){</w:t>
      </w:r>
    </w:p>
    <w:p w14:paraId="43721D98"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textHuruf[setNumQuestion] = String.fromCharCode(answerSiswa);    //set new answer</w:t>
      </w:r>
    </w:p>
    <w:p w14:paraId="0BE61934"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w:t>
      </w:r>
    </w:p>
    <w:p w14:paraId="15619039"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w:t>
      </w:r>
    </w:p>
    <w:p w14:paraId="5AE69440"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w:t>
      </w:r>
    </w:p>
    <w:p w14:paraId="5AD24845"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w:t>
      </w:r>
    </w:p>
    <w:p w14:paraId="502B63EB" w14:textId="77777777" w:rsidR="00F074A1" w:rsidRDefault="00516183" w:rsidP="00516183">
      <w:pPr>
        <w:pStyle w:val="Caption"/>
      </w:pPr>
      <w:bookmarkStart w:id="366" w:name="_Ref396497863"/>
      <w:bookmarkStart w:id="367" w:name="_Toc396905744"/>
      <w:bookmarkStart w:id="368" w:name="_Ref393640575"/>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0</w:t>
      </w:r>
      <w:r w:rsidR="009E6BF6">
        <w:fldChar w:fldCharType="end"/>
      </w:r>
      <w:bookmarkEnd w:id="366"/>
      <w:r w:rsidRPr="00516183">
        <w:t xml:space="preserve"> </w:t>
      </w:r>
      <w:r>
        <w:t>Kode Untuk Menampilkan</w:t>
      </w:r>
      <w:r w:rsidRPr="00324F0D">
        <w:t xml:space="preserve"> </w:t>
      </w:r>
      <w:r>
        <w:t>Aktivitas Belajar dengan Tipe Penyortiran</w:t>
      </w:r>
      <w:bookmarkEnd w:id="367"/>
    </w:p>
    <w:bookmarkEnd w:id="368"/>
    <w:p w14:paraId="2BA51AF2" w14:textId="77777777" w:rsidR="002C6B1F" w:rsidRDefault="002C6B1F" w:rsidP="002C6B1F"/>
    <w:p w14:paraId="780770F4" w14:textId="77777777" w:rsidR="00F074A1" w:rsidRDefault="002C6B1F" w:rsidP="00F074A1">
      <w:pPr>
        <w:keepNext/>
        <w:jc w:val="center"/>
      </w:pPr>
      <w:r>
        <w:rPr>
          <w:noProof/>
          <w:lang w:eastAsia="en-US"/>
        </w:rPr>
        <w:drawing>
          <wp:inline distT="0" distB="0" distL="0" distR="0" wp14:anchorId="320AD0C7" wp14:editId="63F82594">
            <wp:extent cx="3708197" cy="2743200"/>
            <wp:effectExtent l="0" t="0" r="6985" b="0"/>
            <wp:docPr id="85" name="Picture 85" descr="D:\TA\dokumentasi foto\ss\Screenshot_2014-07-26-11-43-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A\dokumentasi foto\ss\Screenshot_2014-07-26-11-43-59.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710305" cy="2744759"/>
                    </a:xfrm>
                    <a:prstGeom prst="rect">
                      <a:avLst/>
                    </a:prstGeom>
                    <a:noFill/>
                    <a:ln>
                      <a:noFill/>
                    </a:ln>
                  </pic:spPr>
                </pic:pic>
              </a:graphicData>
            </a:graphic>
          </wp:inline>
        </w:drawing>
      </w:r>
    </w:p>
    <w:p w14:paraId="508545F0" w14:textId="77777777" w:rsidR="002C6B1F" w:rsidRDefault="00F074A1" w:rsidP="00F074A1">
      <w:pPr>
        <w:pStyle w:val="Caption"/>
      </w:pPr>
      <w:bookmarkStart w:id="369" w:name="_Ref396497835"/>
      <w:bookmarkStart w:id="370" w:name="_Toc396905680"/>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3</w:t>
      </w:r>
      <w:r w:rsidR="005514D2">
        <w:fldChar w:fldCharType="end"/>
      </w:r>
      <w:bookmarkEnd w:id="369"/>
      <w:r w:rsidRPr="00F074A1">
        <w:t xml:space="preserve"> </w:t>
      </w:r>
      <w:r>
        <w:t>Aktivitas Belajar dengan Tipe Penyortiran</w:t>
      </w:r>
      <w:bookmarkEnd w:id="370"/>
    </w:p>
    <w:p w14:paraId="23D8E76C" w14:textId="77777777" w:rsidR="002C6B1F" w:rsidRDefault="002C6B1F" w:rsidP="002C6B1F">
      <w:pPr>
        <w:pStyle w:val="Caption"/>
      </w:pPr>
      <w:bookmarkStart w:id="371" w:name="_Ref393640579"/>
      <w:r>
        <w:t>Gambar 4.</w:t>
      </w:r>
      <w:r>
        <w:fldChar w:fldCharType="begin"/>
      </w:r>
      <w:r>
        <w:instrText xml:space="preserve"> SEQ Gambar_4. \* ARABIC </w:instrText>
      </w:r>
      <w:r>
        <w:fldChar w:fldCharType="separate"/>
      </w:r>
      <w:r w:rsidR="002836B7">
        <w:rPr>
          <w:noProof/>
        </w:rPr>
        <w:t>1</w:t>
      </w:r>
      <w:r>
        <w:fldChar w:fldCharType="end"/>
      </w:r>
      <w:bookmarkEnd w:id="371"/>
      <w:r w:rsidR="00F433F3" w:rsidRPr="00F433F3">
        <w:t xml:space="preserve"> </w:t>
      </w:r>
    </w:p>
    <w:p w14:paraId="5332EEE7" w14:textId="77777777" w:rsidR="00DF18D4" w:rsidRDefault="00DF18D4" w:rsidP="00DF18D4"/>
    <w:p w14:paraId="6403F77F" w14:textId="77777777" w:rsidR="00DF18D4" w:rsidRDefault="00DF18D4" w:rsidP="00DF18D4"/>
    <w:p w14:paraId="073AAC57" w14:textId="77777777" w:rsidR="00DF18D4" w:rsidRDefault="00DF18D4" w:rsidP="00DF18D4"/>
    <w:p w14:paraId="70F239FA" w14:textId="77777777" w:rsidR="00A82D41" w:rsidRDefault="00A82D41" w:rsidP="00412A0F">
      <w:pPr>
        <w:pStyle w:val="ListParagraph"/>
        <w:numPr>
          <w:ilvl w:val="3"/>
          <w:numId w:val="13"/>
        </w:numPr>
        <w:spacing w:before="120"/>
        <w:ind w:left="907" w:hanging="907"/>
        <w:rPr>
          <w:b/>
          <w:sz w:val="24"/>
          <w:szCs w:val="24"/>
        </w:rPr>
      </w:pPr>
      <w:r w:rsidRPr="00364AAA">
        <w:rPr>
          <w:b/>
          <w:sz w:val="24"/>
          <w:szCs w:val="24"/>
        </w:rPr>
        <w:lastRenderedPageBreak/>
        <w:t xml:space="preserve">Antarmuka Tipe </w:t>
      </w:r>
      <w:r>
        <w:rPr>
          <w:b/>
          <w:sz w:val="24"/>
          <w:szCs w:val="24"/>
        </w:rPr>
        <w:t>Teka-Teki</w:t>
      </w:r>
    </w:p>
    <w:p w14:paraId="17A72AC0" w14:textId="77777777" w:rsidR="00A82D41" w:rsidRPr="00364AAA" w:rsidRDefault="00F074A1" w:rsidP="00A82D41">
      <w:pPr>
        <w:ind w:firstLine="720"/>
      </w:pPr>
      <w:r>
        <w:fldChar w:fldCharType="begin"/>
      </w:r>
      <w:r>
        <w:instrText xml:space="preserve"> REF _Ref396497834 \h </w:instrText>
      </w:r>
      <w:r>
        <w:fldChar w:fldCharType="separate"/>
      </w:r>
      <w:r w:rsidR="002836B7">
        <w:t xml:space="preserve">Gambar </w:t>
      </w:r>
      <w:r w:rsidR="002836B7">
        <w:rPr>
          <w:noProof/>
        </w:rPr>
        <w:t>4</w:t>
      </w:r>
      <w:r w:rsidR="002836B7">
        <w:t>.</w:t>
      </w:r>
      <w:r w:rsidR="002836B7">
        <w:rPr>
          <w:noProof/>
        </w:rPr>
        <w:t>14</w:t>
      </w:r>
      <w:r>
        <w:fldChar w:fldCharType="end"/>
      </w:r>
      <w:r>
        <w:t xml:space="preserve"> </w:t>
      </w:r>
      <w:r w:rsidR="00A82D41">
        <w:t xml:space="preserve">merupakan implementasi antarmuka halaman aktivitas belajar siswa dengan tipe teka-teki. Contoh aktivitas teka-teki pada gambar tersebut adalah </w:t>
      </w:r>
      <w:r w:rsidR="004F4AF8">
        <w:t>menyusun gambar ikan dengan benar</w:t>
      </w:r>
      <w:r w:rsidR="00A82D41">
        <w:t xml:space="preserve">. </w:t>
      </w:r>
      <w:r w:rsidR="00516183">
        <w:fldChar w:fldCharType="begin"/>
      </w:r>
      <w:r w:rsidR="00516183">
        <w:instrText xml:space="preserve"> REF _Ref396497864 \h </w:instrText>
      </w:r>
      <w:r w:rsidR="00516183">
        <w:fldChar w:fldCharType="separate"/>
      </w:r>
      <w:r w:rsidR="002836B7">
        <w:t xml:space="preserve">Kode Sumber </w:t>
      </w:r>
      <w:r w:rsidR="002836B7">
        <w:rPr>
          <w:noProof/>
        </w:rPr>
        <w:t>4</w:t>
      </w:r>
      <w:r w:rsidR="002836B7">
        <w:t>.</w:t>
      </w:r>
      <w:r w:rsidR="002836B7">
        <w:rPr>
          <w:noProof/>
        </w:rPr>
        <w:t>21</w:t>
      </w:r>
      <w:r w:rsidR="00516183">
        <w:fldChar w:fldCharType="end"/>
      </w:r>
      <w:r w:rsidR="00516183">
        <w:t xml:space="preserve"> </w:t>
      </w:r>
      <w:r w:rsidR="00F433F3">
        <w:t xml:space="preserve">merupakan </w:t>
      </w:r>
      <w:r w:rsidR="00F433F3">
        <w:rPr>
          <w:lang w:eastAsia="en-US"/>
        </w:rPr>
        <w:t>kode implementasi</w:t>
      </w:r>
      <w:r w:rsidR="00F433F3" w:rsidRPr="001419A4">
        <w:t xml:space="preserve"> </w:t>
      </w:r>
      <w:r w:rsidR="00F433F3">
        <w:t>menampilkan</w:t>
      </w:r>
      <w:r w:rsidR="00F433F3" w:rsidRPr="00324F0D">
        <w:t xml:space="preserve"> </w:t>
      </w:r>
      <w:r w:rsidR="00F433F3">
        <w:t>aktivitas belajar dengan tipe teka-teki.</w:t>
      </w:r>
    </w:p>
    <w:p w14:paraId="031FD634" w14:textId="77777777" w:rsidR="00126987" w:rsidRPr="00126987" w:rsidRDefault="00126987" w:rsidP="00412A0F">
      <w:pPr>
        <w:pBdr>
          <w:top w:val="single" w:sz="4" w:space="1" w:color="auto"/>
          <w:left w:val="single" w:sz="4" w:space="4" w:color="auto"/>
          <w:bottom w:val="single" w:sz="4" w:space="1" w:color="auto"/>
          <w:right w:val="single" w:sz="4" w:space="4" w:color="auto"/>
        </w:pBdr>
        <w:spacing w:before="120"/>
        <w:jc w:val="left"/>
        <w:rPr>
          <w:rFonts w:ascii="Courier New" w:hAnsi="Courier New" w:cs="Courier New"/>
          <w:sz w:val="16"/>
          <w:szCs w:val="16"/>
        </w:rPr>
      </w:pPr>
      <w:r w:rsidRPr="00126987">
        <w:rPr>
          <w:rFonts w:ascii="Courier New" w:hAnsi="Courier New" w:cs="Courier New"/>
          <w:sz w:val="16"/>
          <w:szCs w:val="16"/>
        </w:rPr>
        <w:t>for (var i = 1; i &lt;= 4; i++){</w:t>
      </w:r>
    </w:p>
    <w:p w14:paraId="7769432F"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numberShow = makeUniqueRandom(4);</w:t>
      </w:r>
    </w:p>
    <w:p w14:paraId="1C43480E"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tem[numberShow] = items.create(0 + temp, 0, 'puzzle'+numberShow, numberShow);</w:t>
      </w:r>
    </w:p>
    <w:p w14:paraId="5C3013BB"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tem[numberShow].width=120;</w:t>
      </w:r>
    </w:p>
    <w:p w14:paraId="3B71D42F"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tem[numberShow].height=120;</w:t>
      </w:r>
    </w:p>
    <w:p w14:paraId="18E5F474"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conten</w:t>
      </w:r>
      <w:r w:rsidR="00412A0F">
        <w:rPr>
          <w:rFonts w:ascii="Courier New" w:hAnsi="Courier New" w:cs="Courier New"/>
          <w:sz w:val="16"/>
          <w:szCs w:val="16"/>
        </w:rPr>
        <w:t>t.index[numberShow]=numberShow;</w:t>
      </w:r>
    </w:p>
    <w:p w14:paraId="48DFD6C3" w14:textId="77777777" w:rsidR="00126987" w:rsidRPr="00126987" w:rsidRDefault="00126987" w:rsidP="00412A0F">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temp=temp+120; item[numberShow].input.start(0,true);</w:t>
      </w:r>
    </w:p>
    <w:p w14:paraId="4E3EE1C3"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tem[numberShow].input.enableDrag(false, true);</w:t>
      </w:r>
    </w:p>
    <w:p w14:paraId="5D67D765"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tem[numberShow].input.enableSnap(120, 120, false, true);</w:t>
      </w:r>
    </w:p>
    <w:p w14:paraId="73BF2A8F" w14:textId="77777777" w:rsidR="00126987"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 xml:space="preserve">        item[numberShow].events.onDragStop.add(dropHandler, { index</w:t>
      </w:r>
      <w:r w:rsidR="00DF18D4">
        <w:rPr>
          <w:rFonts w:ascii="Courier New" w:hAnsi="Courier New" w:cs="Courier New"/>
          <w:sz w:val="16"/>
          <w:szCs w:val="16"/>
        </w:rPr>
        <w:t xml:space="preserve">: content.index[numberShow] }); </w:t>
      </w:r>
      <w:r w:rsidRPr="00126987">
        <w:rPr>
          <w:rFonts w:ascii="Courier New" w:hAnsi="Courier New" w:cs="Courier New"/>
          <w:sz w:val="16"/>
          <w:szCs w:val="16"/>
        </w:rPr>
        <w:t>IsEmpty[i]=0;</w:t>
      </w:r>
    </w:p>
    <w:p w14:paraId="07D0AD3C" w14:textId="77777777" w:rsidR="00A82D41" w:rsidRPr="00126987" w:rsidRDefault="00126987" w:rsidP="00126987">
      <w:pPr>
        <w:pBdr>
          <w:top w:val="single" w:sz="4" w:space="1" w:color="auto"/>
          <w:left w:val="single" w:sz="4" w:space="4" w:color="auto"/>
          <w:bottom w:val="single" w:sz="4" w:space="1" w:color="auto"/>
          <w:right w:val="single" w:sz="4" w:space="4" w:color="auto"/>
        </w:pBdr>
        <w:jc w:val="left"/>
        <w:rPr>
          <w:rFonts w:ascii="Courier New" w:hAnsi="Courier New" w:cs="Courier New"/>
          <w:sz w:val="16"/>
          <w:szCs w:val="16"/>
        </w:rPr>
      </w:pPr>
      <w:r w:rsidRPr="00126987">
        <w:rPr>
          <w:rFonts w:ascii="Courier New" w:hAnsi="Courier New" w:cs="Courier New"/>
          <w:sz w:val="16"/>
          <w:szCs w:val="16"/>
        </w:rPr>
        <w:t>}</w:t>
      </w:r>
    </w:p>
    <w:p w14:paraId="6B927EE2" w14:textId="77777777" w:rsidR="00F074A1" w:rsidRDefault="00516183" w:rsidP="00516183">
      <w:pPr>
        <w:pStyle w:val="Caption"/>
      </w:pPr>
      <w:bookmarkStart w:id="372" w:name="_Ref396497864"/>
      <w:bookmarkStart w:id="373" w:name="_Toc396905745"/>
      <w:bookmarkStart w:id="374" w:name="_Ref393640574"/>
      <w:r>
        <w:t xml:space="preserve">Kode Sumber </w:t>
      </w:r>
      <w:r w:rsidR="009E6BF6">
        <w:fldChar w:fldCharType="begin"/>
      </w:r>
      <w:r w:rsidR="009E6BF6">
        <w:instrText xml:space="preserve"> STYLEREF 1 \s </w:instrText>
      </w:r>
      <w:r w:rsidR="009E6BF6">
        <w:fldChar w:fldCharType="separate"/>
      </w:r>
      <w:r w:rsidR="002836B7">
        <w:rPr>
          <w:noProof/>
        </w:rPr>
        <w:t>4</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1</w:t>
      </w:r>
      <w:r w:rsidR="009E6BF6">
        <w:fldChar w:fldCharType="end"/>
      </w:r>
      <w:bookmarkEnd w:id="372"/>
      <w:r w:rsidRPr="00516183">
        <w:t xml:space="preserve"> </w:t>
      </w:r>
      <w:r>
        <w:t>Kode Untuk Menampilkan</w:t>
      </w:r>
      <w:r w:rsidRPr="00324F0D">
        <w:t xml:space="preserve"> </w:t>
      </w:r>
      <w:r>
        <w:t>Aktivitas Belajar dengan Tipe Teka-Teki</w:t>
      </w:r>
      <w:bookmarkEnd w:id="373"/>
    </w:p>
    <w:bookmarkEnd w:id="374"/>
    <w:p w14:paraId="6E1A84C2" w14:textId="77777777" w:rsidR="00DF18D4" w:rsidRPr="00DF18D4" w:rsidRDefault="00DF18D4" w:rsidP="00DF18D4"/>
    <w:p w14:paraId="0A63EC9C" w14:textId="77777777" w:rsidR="00F074A1" w:rsidRDefault="002C6B1F" w:rsidP="00F074A1">
      <w:pPr>
        <w:keepNext/>
        <w:jc w:val="center"/>
      </w:pPr>
      <w:r>
        <w:rPr>
          <w:noProof/>
          <w:lang w:eastAsia="en-US"/>
        </w:rPr>
        <w:drawing>
          <wp:inline distT="0" distB="0" distL="0" distR="0" wp14:anchorId="41C67CF3" wp14:editId="76B45C7A">
            <wp:extent cx="3710305" cy="2173848"/>
            <wp:effectExtent l="0" t="0" r="4445" b="0"/>
            <wp:docPr id="86" name="Picture 86" descr="D:\TA\dokumentasi foto\ss\Screenshot_2014-07-26-11-39-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A\dokumentasi foto\ss\Screenshot_2014-07-26-11-39-37.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710305" cy="2173848"/>
                    </a:xfrm>
                    <a:prstGeom prst="rect">
                      <a:avLst/>
                    </a:prstGeom>
                    <a:noFill/>
                    <a:ln>
                      <a:noFill/>
                    </a:ln>
                  </pic:spPr>
                </pic:pic>
              </a:graphicData>
            </a:graphic>
          </wp:inline>
        </w:drawing>
      </w:r>
    </w:p>
    <w:p w14:paraId="3678BFF7" w14:textId="77777777" w:rsidR="002C6B1F" w:rsidRDefault="00F074A1" w:rsidP="00F074A1">
      <w:pPr>
        <w:pStyle w:val="Caption"/>
      </w:pPr>
      <w:bookmarkStart w:id="375" w:name="_Ref396497834"/>
      <w:bookmarkStart w:id="376" w:name="_Toc396905681"/>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4</w:t>
      </w:r>
      <w:r w:rsidR="005514D2">
        <w:fldChar w:fldCharType="end"/>
      </w:r>
      <w:bookmarkEnd w:id="375"/>
      <w:r w:rsidRPr="00F074A1">
        <w:t xml:space="preserve"> </w:t>
      </w:r>
      <w:r>
        <w:t>Aktivitas Belajar dengan Tipe Teka-Teki</w:t>
      </w:r>
      <w:bookmarkEnd w:id="376"/>
    </w:p>
    <w:p w14:paraId="51692F69" w14:textId="77777777" w:rsidR="00CF3F8A" w:rsidRDefault="00230CD3" w:rsidP="00B3106C">
      <w:pPr>
        <w:pStyle w:val="Heading3"/>
        <w:numPr>
          <w:ilvl w:val="1"/>
          <w:numId w:val="13"/>
        </w:numPr>
        <w:ind w:left="720"/>
        <w:rPr>
          <w:lang w:val="en-US"/>
        </w:rPr>
      </w:pPr>
      <w:bookmarkStart w:id="377" w:name="_Toc396905574"/>
      <w:r>
        <w:rPr>
          <w:lang w:val="en-US"/>
        </w:rPr>
        <w:lastRenderedPageBreak/>
        <w:t>Pemasangan</w:t>
      </w:r>
      <w:r w:rsidR="00CF3F8A">
        <w:rPr>
          <w:lang w:val="en-US"/>
        </w:rPr>
        <w:t xml:space="preserve"> Proyek </w:t>
      </w:r>
      <w:r>
        <w:rPr>
          <w:lang w:val="en-US"/>
        </w:rPr>
        <w:t>Pada</w:t>
      </w:r>
      <w:r w:rsidR="003D2674">
        <w:rPr>
          <w:lang w:val="en-US"/>
        </w:rPr>
        <w:t xml:space="preserve"> </w:t>
      </w:r>
      <w:r w:rsidR="000277FA">
        <w:rPr>
          <w:lang w:val="en-US"/>
        </w:rPr>
        <w:t>Kerangka Kerja</w:t>
      </w:r>
      <w:r w:rsidR="00CF3F8A">
        <w:rPr>
          <w:lang w:val="en-US"/>
        </w:rPr>
        <w:t xml:space="preserve"> PhoneGap</w:t>
      </w:r>
      <w:bookmarkEnd w:id="377"/>
    </w:p>
    <w:p w14:paraId="4B4CB053" w14:textId="77777777" w:rsidR="00126987" w:rsidRDefault="00BE782A" w:rsidP="00CF3F8A">
      <w:pPr>
        <w:ind w:firstLine="720"/>
        <w:rPr>
          <w:lang w:eastAsia="en-US"/>
        </w:rPr>
      </w:pPr>
      <w:r>
        <w:rPr>
          <w:lang w:eastAsia="en-US"/>
        </w:rPr>
        <w:t>Pemasangan proyek pada P</w:t>
      </w:r>
      <w:r w:rsidR="00230CD3">
        <w:rPr>
          <w:lang w:eastAsia="en-US"/>
        </w:rPr>
        <w:t>hone</w:t>
      </w:r>
      <w:r>
        <w:rPr>
          <w:lang w:eastAsia="en-US"/>
        </w:rPr>
        <w:t>G</w:t>
      </w:r>
      <w:r w:rsidR="00230CD3">
        <w:rPr>
          <w:lang w:eastAsia="en-US"/>
        </w:rPr>
        <w:t xml:space="preserve">ap dilakukan secara online, hal ini </w:t>
      </w:r>
      <w:r w:rsidR="00DD461F">
        <w:rPr>
          <w:lang w:eastAsia="en-US"/>
        </w:rPr>
        <w:t>dikarenakan</w:t>
      </w:r>
      <w:r w:rsidR="00230CD3">
        <w:rPr>
          <w:lang w:eastAsia="en-US"/>
        </w:rPr>
        <w:t xml:space="preserve"> proses pemasangan proyek ini memerlukan SDK (</w:t>
      </w:r>
      <w:r w:rsidR="00230CD3" w:rsidRPr="00230CD3">
        <w:rPr>
          <w:i/>
          <w:lang w:eastAsia="en-US"/>
        </w:rPr>
        <w:t>Software Development Kit</w:t>
      </w:r>
      <w:r w:rsidR="00230CD3">
        <w:rPr>
          <w:lang w:eastAsia="en-US"/>
        </w:rPr>
        <w:t xml:space="preserve">) sesuai masing-masing platform yang diperlukan, seperti platform Android memerlukan Android SDK, Windows Phone memerlukan Windows Phone SDK, dan iOS memerlukan iOS SDK. Penulis lebih memilih melakukan pemasangan proyek secara online karena </w:t>
      </w:r>
      <w:r>
        <w:rPr>
          <w:lang w:eastAsia="en-US"/>
        </w:rPr>
        <w:t>mempermudah pekerjaan dengan tidak perlu memasang SDK untuk masing-masing platform</w:t>
      </w:r>
      <w:r w:rsidR="00002BE2">
        <w:rPr>
          <w:lang w:eastAsia="en-US"/>
        </w:rPr>
        <w:t xml:space="preserve"> pada komputer</w:t>
      </w:r>
      <w:r>
        <w:rPr>
          <w:lang w:eastAsia="en-US"/>
        </w:rPr>
        <w:t>. Sehingga proyek dibangun</w:t>
      </w:r>
      <w:r w:rsidR="00002BE2">
        <w:rPr>
          <w:lang w:eastAsia="en-US"/>
        </w:rPr>
        <w:t xml:space="preserve"> lebih mudah</w:t>
      </w:r>
      <w:r>
        <w:rPr>
          <w:lang w:eastAsia="en-US"/>
        </w:rPr>
        <w:t xml:space="preserve"> secara online dan menghasilkan </w:t>
      </w:r>
      <w:r w:rsidR="00540D0E">
        <w:rPr>
          <w:lang w:eastAsia="en-US"/>
        </w:rPr>
        <w:t>pemasang berkas</w:t>
      </w:r>
      <w:r>
        <w:rPr>
          <w:lang w:eastAsia="en-US"/>
        </w:rPr>
        <w:t xml:space="preserve"> untuk Android, Windows Phone, dan iOS</w:t>
      </w:r>
      <w:r w:rsidR="00002BE2">
        <w:rPr>
          <w:lang w:eastAsia="en-US"/>
        </w:rPr>
        <w:t xml:space="preserve"> dengan cepat</w:t>
      </w:r>
      <w:r>
        <w:rPr>
          <w:lang w:eastAsia="en-US"/>
        </w:rPr>
        <w:t>.</w:t>
      </w:r>
    </w:p>
    <w:p w14:paraId="5815508B" w14:textId="77777777" w:rsidR="00BE782A" w:rsidRDefault="00BE782A" w:rsidP="00CF3F8A">
      <w:pPr>
        <w:ind w:firstLine="720"/>
        <w:rPr>
          <w:lang w:eastAsia="en-US"/>
        </w:rPr>
      </w:pPr>
      <w:r>
        <w:rPr>
          <w:lang w:eastAsia="en-US"/>
        </w:rPr>
        <w:t>Berikut ini</w:t>
      </w:r>
      <w:r w:rsidR="000277FA">
        <w:rPr>
          <w:lang w:eastAsia="en-US"/>
        </w:rPr>
        <w:t xml:space="preserve"> akan</w:t>
      </w:r>
      <w:r>
        <w:rPr>
          <w:lang w:eastAsia="en-US"/>
        </w:rPr>
        <w:t xml:space="preserve"> dijelaskan langkah-langkah pemasangan proyek pada PhoneGap</w:t>
      </w:r>
      <w:r w:rsidR="00471EE7">
        <w:rPr>
          <w:lang w:eastAsia="en-US"/>
        </w:rPr>
        <w:t xml:space="preserve"> secara online:</w:t>
      </w:r>
    </w:p>
    <w:p w14:paraId="44BFD005" w14:textId="77777777" w:rsidR="00BE782A" w:rsidRDefault="00DD461F" w:rsidP="00516183">
      <w:pPr>
        <w:pStyle w:val="ListParagraph"/>
        <w:numPr>
          <w:ilvl w:val="5"/>
          <w:numId w:val="48"/>
        </w:numPr>
        <w:ind w:left="360" w:hanging="360"/>
      </w:pPr>
      <w:r>
        <w:rPr>
          <w:lang w:eastAsia="en-US"/>
        </w:rPr>
        <w:t>M</w:t>
      </w:r>
      <w:r w:rsidR="00BE782A">
        <w:rPr>
          <w:lang w:eastAsia="en-US"/>
        </w:rPr>
        <w:t>embuat akun Adobe</w:t>
      </w:r>
      <w:r w:rsidR="007E5EBA">
        <w:rPr>
          <w:lang w:eastAsia="en-US"/>
        </w:rPr>
        <w:t>.</w:t>
      </w:r>
    </w:p>
    <w:p w14:paraId="0D9C1C66" w14:textId="77777777" w:rsidR="00DD461F" w:rsidRDefault="007E5EBA" w:rsidP="00516183">
      <w:pPr>
        <w:pStyle w:val="ListParagraph"/>
        <w:numPr>
          <w:ilvl w:val="5"/>
          <w:numId w:val="48"/>
        </w:numPr>
        <w:ind w:left="360" w:hanging="360"/>
      </w:pPr>
      <w:r>
        <w:t xml:space="preserve">Masuk situs </w:t>
      </w:r>
      <w:hyperlink r:id="rId113" w:history="1">
        <w:r w:rsidRPr="00E66BD1">
          <w:rPr>
            <w:rStyle w:val="Hyperlink"/>
            <w:color w:val="auto"/>
            <w:u w:val="none"/>
          </w:rPr>
          <w:t>https://build.phonegap.com</w:t>
        </w:r>
      </w:hyperlink>
      <w:r w:rsidR="008B3FE9" w:rsidRPr="00E66BD1">
        <w:t xml:space="preserve"> u</w:t>
      </w:r>
      <w:r w:rsidR="008B3FE9">
        <w:t xml:space="preserve">ntuk melakukan </w:t>
      </w:r>
      <w:r w:rsidR="008B3FE9">
        <w:rPr>
          <w:i/>
        </w:rPr>
        <w:t>login</w:t>
      </w:r>
      <w:r w:rsidR="008B3FE9">
        <w:t xml:space="preserve"> sebagai pengembang aplikasi menggunakan PhoneGap</w:t>
      </w:r>
      <w:r>
        <w:t>.</w:t>
      </w:r>
    </w:p>
    <w:p w14:paraId="38FA1A98" w14:textId="77777777" w:rsidR="007E5EBA" w:rsidRDefault="007E5EBA" w:rsidP="00516183">
      <w:pPr>
        <w:pStyle w:val="ListParagraph"/>
        <w:numPr>
          <w:ilvl w:val="5"/>
          <w:numId w:val="48"/>
        </w:numPr>
        <w:ind w:left="360" w:hanging="360"/>
      </w:pPr>
      <w:r>
        <w:t xml:space="preserve">Masukkan nama dan kata kunci pengguna, jika berhasil </w:t>
      </w:r>
      <w:r>
        <w:rPr>
          <w:i/>
        </w:rPr>
        <w:t>login</w:t>
      </w:r>
      <w:r>
        <w:t xml:space="preserve"> maka pengguna akan dialihkan ke </w:t>
      </w:r>
      <w:r w:rsidR="008B3FE9">
        <w:t>halaman</w:t>
      </w:r>
      <w:r>
        <w:t xml:space="preserve"> PhoneGap</w:t>
      </w:r>
      <w:r w:rsidR="008B3FE9">
        <w:t xml:space="preserve"> untuk mengunggah berkas proyek dalam bentuk zip. </w:t>
      </w:r>
      <w:r w:rsidR="00E66BD1">
        <w:fldChar w:fldCharType="begin"/>
      </w:r>
      <w:r w:rsidR="00E66BD1">
        <w:instrText xml:space="preserve"> REF _Ref396497884 \h </w:instrText>
      </w:r>
      <w:r w:rsidR="00E66BD1">
        <w:fldChar w:fldCharType="separate"/>
      </w:r>
      <w:r w:rsidR="002836B7">
        <w:t xml:space="preserve">Gambar </w:t>
      </w:r>
      <w:r w:rsidR="002836B7">
        <w:rPr>
          <w:noProof/>
        </w:rPr>
        <w:t>4</w:t>
      </w:r>
      <w:r w:rsidR="002836B7">
        <w:t>.</w:t>
      </w:r>
      <w:r w:rsidR="002836B7">
        <w:rPr>
          <w:noProof/>
        </w:rPr>
        <w:t>15</w:t>
      </w:r>
      <w:r w:rsidR="00E66BD1">
        <w:fldChar w:fldCharType="end"/>
      </w:r>
      <w:r w:rsidR="00E66BD1">
        <w:t xml:space="preserve"> </w:t>
      </w:r>
      <w:r w:rsidR="008B3FE9">
        <w:t>merupakan halaman mengu</w:t>
      </w:r>
      <w:r w:rsidR="00002BE2">
        <w:t>g</w:t>
      </w:r>
      <w:r w:rsidR="008B3FE9">
        <w:t>gah berkas proyek</w:t>
      </w:r>
      <w:r w:rsidR="00002BE2">
        <w:t xml:space="preserve"> pada PhoneGap</w:t>
      </w:r>
      <w:r w:rsidR="008B3FE9">
        <w:t>.</w:t>
      </w:r>
    </w:p>
    <w:p w14:paraId="6DDB1321" w14:textId="77777777" w:rsidR="000277FA" w:rsidRDefault="000277FA" w:rsidP="000277FA">
      <w:pPr>
        <w:pStyle w:val="ListParagraph"/>
        <w:ind w:left="360"/>
      </w:pPr>
    </w:p>
    <w:p w14:paraId="0879D7FF" w14:textId="77777777" w:rsidR="009E6BF6" w:rsidRDefault="008B3FE9" w:rsidP="009E6BF6">
      <w:pPr>
        <w:keepNext/>
        <w:jc w:val="center"/>
      </w:pPr>
      <w:r>
        <w:rPr>
          <w:noProof/>
          <w:lang w:eastAsia="en-US"/>
        </w:rPr>
        <w:drawing>
          <wp:inline distT="0" distB="0" distL="0" distR="0" wp14:anchorId="004CAB3C" wp14:editId="1851DA77">
            <wp:extent cx="3713260" cy="1565453"/>
            <wp:effectExtent l="0" t="0" r="1905" b="0"/>
            <wp:docPr id="91" name="Picture 91" descr="C:\Users\demit\Desktop\phonegap\upload proj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mit\Desktop\phonegap\upload project.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717562" cy="1567267"/>
                    </a:xfrm>
                    <a:prstGeom prst="rect">
                      <a:avLst/>
                    </a:prstGeom>
                    <a:noFill/>
                    <a:ln>
                      <a:noFill/>
                    </a:ln>
                  </pic:spPr>
                </pic:pic>
              </a:graphicData>
            </a:graphic>
          </wp:inline>
        </w:drawing>
      </w:r>
    </w:p>
    <w:p w14:paraId="4560009E" w14:textId="77777777" w:rsidR="009E6BF6" w:rsidRDefault="009E6BF6" w:rsidP="009E6BF6">
      <w:pPr>
        <w:pStyle w:val="Caption"/>
      </w:pPr>
      <w:bookmarkStart w:id="378" w:name="_Ref396497884"/>
      <w:bookmarkStart w:id="379" w:name="_Toc396905682"/>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5</w:t>
      </w:r>
      <w:r w:rsidR="005514D2">
        <w:fldChar w:fldCharType="end"/>
      </w:r>
      <w:bookmarkEnd w:id="378"/>
      <w:r w:rsidR="00E66BD1" w:rsidRPr="00E66BD1">
        <w:t xml:space="preserve"> </w:t>
      </w:r>
      <w:r w:rsidR="00E66BD1">
        <w:t>Halaman Menguggah Berkas Proyek Pada PhoneGap</w:t>
      </w:r>
      <w:bookmarkEnd w:id="379"/>
    </w:p>
    <w:p w14:paraId="0F0482F8" w14:textId="77777777" w:rsidR="009E6BF6" w:rsidRDefault="00644841" w:rsidP="009E6BF6">
      <w:pPr>
        <w:keepNext/>
        <w:jc w:val="center"/>
      </w:pPr>
      <w:r>
        <w:rPr>
          <w:noProof/>
          <w:lang w:eastAsia="en-US"/>
        </w:rPr>
        <w:lastRenderedPageBreak/>
        <w:drawing>
          <wp:inline distT="0" distB="0" distL="0" distR="0" wp14:anchorId="1736CD84" wp14:editId="2C771155">
            <wp:extent cx="3697356" cy="1645920"/>
            <wp:effectExtent l="0" t="0" r="0" b="0"/>
            <wp:docPr id="94" name="Picture 94" descr="C:\Users\demit\Desktop\phonegap\ready bui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mit\Desktop\phonegap\ready build.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715289" cy="1653903"/>
                    </a:xfrm>
                    <a:prstGeom prst="rect">
                      <a:avLst/>
                    </a:prstGeom>
                    <a:noFill/>
                    <a:ln>
                      <a:noFill/>
                    </a:ln>
                  </pic:spPr>
                </pic:pic>
              </a:graphicData>
            </a:graphic>
          </wp:inline>
        </w:drawing>
      </w:r>
    </w:p>
    <w:p w14:paraId="3B212834" w14:textId="77777777" w:rsidR="00644841" w:rsidRDefault="009E6BF6" w:rsidP="00E66BD1">
      <w:pPr>
        <w:pStyle w:val="Caption"/>
        <w:spacing w:after="120"/>
      </w:pPr>
      <w:bookmarkStart w:id="380" w:name="_Ref396497883"/>
      <w:bookmarkStart w:id="381" w:name="_Toc396905683"/>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6</w:t>
      </w:r>
      <w:r w:rsidR="005514D2">
        <w:fldChar w:fldCharType="end"/>
      </w:r>
      <w:bookmarkEnd w:id="380"/>
      <w:r w:rsidR="00E66BD1" w:rsidRPr="00E66BD1">
        <w:t xml:space="preserve"> </w:t>
      </w:r>
      <w:r w:rsidR="00E66BD1">
        <w:t>Halaman Persiapan Aplikasi Untuk Siap Dibangun</w:t>
      </w:r>
      <w:bookmarkEnd w:id="381"/>
    </w:p>
    <w:p w14:paraId="02103101" w14:textId="77777777" w:rsidR="007E5EBA" w:rsidRDefault="008B3FE9" w:rsidP="00516183">
      <w:pPr>
        <w:pStyle w:val="ListParagraph"/>
        <w:numPr>
          <w:ilvl w:val="5"/>
          <w:numId w:val="48"/>
        </w:numPr>
        <w:ind w:left="360" w:hanging="360"/>
      </w:pPr>
      <w:r>
        <w:t xml:space="preserve">Ketika proses unggah berhasil, maka PhoneGap akan menampilkan informasi proyek berupa nama, deskripsi, identitas aplikasi, dan versi PhoneGap. </w:t>
      </w:r>
      <w:r w:rsidR="00E66BD1">
        <w:fldChar w:fldCharType="begin"/>
      </w:r>
      <w:r w:rsidR="00E66BD1">
        <w:instrText xml:space="preserve"> REF _Ref396497883 \h </w:instrText>
      </w:r>
      <w:r w:rsidR="00E66BD1">
        <w:fldChar w:fldCharType="separate"/>
      </w:r>
      <w:r w:rsidR="002836B7">
        <w:t xml:space="preserve">Gambar </w:t>
      </w:r>
      <w:r w:rsidR="002836B7">
        <w:rPr>
          <w:noProof/>
        </w:rPr>
        <w:t>4</w:t>
      </w:r>
      <w:r w:rsidR="002836B7">
        <w:t>.</w:t>
      </w:r>
      <w:r w:rsidR="002836B7">
        <w:rPr>
          <w:noProof/>
        </w:rPr>
        <w:t>16</w:t>
      </w:r>
      <w:r w:rsidR="00E66BD1">
        <w:fldChar w:fldCharType="end"/>
      </w:r>
      <w:r w:rsidR="00E66BD1">
        <w:t xml:space="preserve"> </w:t>
      </w:r>
      <w:r w:rsidR="00CD0A98">
        <w:t>merupakan halaman persiapan aplikasi untuk siap dibangun. Pengguna dapat menekan tombol siap dibangun untuk memulai proses pembangunan aplikasi dengan PhoneGap.</w:t>
      </w:r>
    </w:p>
    <w:p w14:paraId="4234AC3C" w14:textId="77777777" w:rsidR="006304C6" w:rsidRDefault="00CD0A98" w:rsidP="00516183">
      <w:pPr>
        <w:pStyle w:val="ListParagraph"/>
        <w:numPr>
          <w:ilvl w:val="5"/>
          <w:numId w:val="48"/>
        </w:numPr>
        <w:spacing w:after="240"/>
        <w:ind w:left="360" w:hanging="360"/>
        <w:contextualSpacing w:val="0"/>
      </w:pPr>
      <w:r>
        <w:t xml:space="preserve">Aplikasi berhasil dibangun dan memberikan tambahan informasi barcode dan </w:t>
      </w:r>
      <w:r w:rsidR="00540D0E">
        <w:rPr>
          <w:lang w:eastAsia="en-US"/>
        </w:rPr>
        <w:t>pemasang berkas</w:t>
      </w:r>
      <w:r>
        <w:rPr>
          <w:lang w:eastAsia="en-US"/>
        </w:rPr>
        <w:t xml:space="preserve"> untuk Android dan Windows Phone. </w:t>
      </w:r>
      <w:r w:rsidR="00540D0E">
        <w:rPr>
          <w:lang w:eastAsia="en-US"/>
        </w:rPr>
        <w:t>Pemasang berkas</w:t>
      </w:r>
      <w:r w:rsidR="0012775D">
        <w:rPr>
          <w:lang w:eastAsia="en-US"/>
        </w:rPr>
        <w:t xml:space="preserve"> untuk iOS tidak dapat diunduh karena pengguna perlu mengunggah sertifikat sebagai pengembang iOS.</w:t>
      </w:r>
      <w:r>
        <w:rPr>
          <w:lang w:eastAsia="en-US"/>
        </w:rPr>
        <w:t xml:space="preserve"> </w:t>
      </w:r>
      <w:r w:rsidR="00E66BD1">
        <w:rPr>
          <w:lang w:eastAsia="en-US"/>
        </w:rPr>
        <w:fldChar w:fldCharType="begin"/>
      </w:r>
      <w:r w:rsidR="00E66BD1">
        <w:rPr>
          <w:lang w:eastAsia="en-US"/>
        </w:rPr>
        <w:instrText xml:space="preserve"> REF _Ref396497882 \h </w:instrText>
      </w:r>
      <w:r w:rsidR="00E66BD1">
        <w:rPr>
          <w:lang w:eastAsia="en-US"/>
        </w:rPr>
      </w:r>
      <w:r w:rsidR="00E66BD1">
        <w:rPr>
          <w:lang w:eastAsia="en-US"/>
        </w:rPr>
        <w:fldChar w:fldCharType="separate"/>
      </w:r>
      <w:r w:rsidR="002836B7">
        <w:t xml:space="preserve">Gambar </w:t>
      </w:r>
      <w:r w:rsidR="002836B7">
        <w:rPr>
          <w:noProof/>
        </w:rPr>
        <w:t>4</w:t>
      </w:r>
      <w:r w:rsidR="002836B7">
        <w:t>.</w:t>
      </w:r>
      <w:r w:rsidR="002836B7">
        <w:rPr>
          <w:noProof/>
        </w:rPr>
        <w:t>17</w:t>
      </w:r>
      <w:r w:rsidR="00E66BD1">
        <w:rPr>
          <w:lang w:eastAsia="en-US"/>
        </w:rPr>
        <w:fldChar w:fldCharType="end"/>
      </w:r>
      <w:r w:rsidR="00E66BD1">
        <w:rPr>
          <w:lang w:eastAsia="en-US"/>
        </w:rPr>
        <w:t xml:space="preserve"> </w:t>
      </w:r>
      <w:r>
        <w:rPr>
          <w:lang w:eastAsia="en-US"/>
        </w:rPr>
        <w:t>merupakan halaman utama aplikasi PhoneGap.</w:t>
      </w:r>
    </w:p>
    <w:p w14:paraId="79C04E77" w14:textId="77777777" w:rsidR="009E6BF6" w:rsidRDefault="00CD0A98" w:rsidP="009E6BF6">
      <w:pPr>
        <w:keepNext/>
        <w:jc w:val="center"/>
      </w:pPr>
      <w:r>
        <w:rPr>
          <w:noProof/>
          <w:lang w:eastAsia="en-US"/>
        </w:rPr>
        <w:drawing>
          <wp:inline distT="0" distB="0" distL="0" distR="0" wp14:anchorId="6EE0C7BE" wp14:editId="405BBC95">
            <wp:extent cx="3697356" cy="1630017"/>
            <wp:effectExtent l="0" t="0" r="0" b="8890"/>
            <wp:docPr id="524" name="Picture 524" descr="C:\Users\demit\Desktop\phonegap\dashboa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mit\Desktop\phonegap\dashboard1.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701627" cy="1631900"/>
                    </a:xfrm>
                    <a:prstGeom prst="rect">
                      <a:avLst/>
                    </a:prstGeom>
                    <a:noFill/>
                    <a:ln>
                      <a:noFill/>
                    </a:ln>
                  </pic:spPr>
                </pic:pic>
              </a:graphicData>
            </a:graphic>
          </wp:inline>
        </w:drawing>
      </w:r>
    </w:p>
    <w:p w14:paraId="618F25D0" w14:textId="77777777" w:rsidR="00CD0A98" w:rsidRDefault="009E6BF6" w:rsidP="009E6BF6">
      <w:pPr>
        <w:pStyle w:val="Caption"/>
        <w:rPr>
          <w:lang w:eastAsia="en-US"/>
        </w:rPr>
      </w:pPr>
      <w:bookmarkStart w:id="382" w:name="_Ref396497882"/>
      <w:bookmarkStart w:id="383" w:name="_Toc396905684"/>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7</w:t>
      </w:r>
      <w:r w:rsidR="005514D2">
        <w:fldChar w:fldCharType="end"/>
      </w:r>
      <w:bookmarkEnd w:id="382"/>
      <w:r w:rsidR="00E66BD1" w:rsidRPr="00E66BD1">
        <w:rPr>
          <w:lang w:eastAsia="en-US"/>
        </w:rPr>
        <w:t xml:space="preserve"> </w:t>
      </w:r>
      <w:r w:rsidR="00E66BD1">
        <w:rPr>
          <w:lang w:eastAsia="en-US"/>
        </w:rPr>
        <w:t>Halaman Utama Aplikasi PhoneGap</w:t>
      </w:r>
      <w:bookmarkEnd w:id="383"/>
    </w:p>
    <w:p w14:paraId="4BAA7CB2" w14:textId="77777777" w:rsidR="009E6BF6" w:rsidRDefault="00644841" w:rsidP="009E6BF6">
      <w:pPr>
        <w:keepNext/>
        <w:jc w:val="center"/>
      </w:pPr>
      <w:r>
        <w:rPr>
          <w:noProof/>
          <w:lang w:eastAsia="en-US"/>
        </w:rPr>
        <w:lastRenderedPageBreak/>
        <w:drawing>
          <wp:inline distT="0" distB="0" distL="0" distR="0" wp14:anchorId="1A5E8403" wp14:editId="36FB1F70">
            <wp:extent cx="3681454" cy="1793184"/>
            <wp:effectExtent l="0" t="0" r="0" b="0"/>
            <wp:docPr id="525" name="Picture 525" descr="C:\Users\demit\Desktop\phonegap\update 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mit\Desktop\phonegap\update code.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690695" cy="1797685"/>
                    </a:xfrm>
                    <a:prstGeom prst="rect">
                      <a:avLst/>
                    </a:prstGeom>
                    <a:noFill/>
                    <a:ln>
                      <a:noFill/>
                    </a:ln>
                  </pic:spPr>
                </pic:pic>
              </a:graphicData>
            </a:graphic>
          </wp:inline>
        </w:drawing>
      </w:r>
    </w:p>
    <w:p w14:paraId="667E9439" w14:textId="77777777" w:rsidR="00644841" w:rsidRDefault="009E6BF6" w:rsidP="009E6BF6">
      <w:pPr>
        <w:pStyle w:val="Caption"/>
      </w:pPr>
      <w:bookmarkStart w:id="384" w:name="_Ref396497881"/>
      <w:bookmarkStart w:id="385" w:name="_Toc396905685"/>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8</w:t>
      </w:r>
      <w:r w:rsidR="005514D2">
        <w:fldChar w:fldCharType="end"/>
      </w:r>
      <w:bookmarkEnd w:id="384"/>
      <w:r w:rsidR="00E66BD1" w:rsidRPr="00E66BD1">
        <w:t xml:space="preserve"> </w:t>
      </w:r>
      <w:r w:rsidR="00E66BD1">
        <w:t>Fitur Perbarui Kode Pada PhoneGap</w:t>
      </w:r>
      <w:bookmarkEnd w:id="385"/>
    </w:p>
    <w:p w14:paraId="21094D90" w14:textId="77777777" w:rsidR="00E66BD1" w:rsidRPr="00E66BD1" w:rsidRDefault="00E66BD1" w:rsidP="00E66BD1"/>
    <w:p w14:paraId="7CF154A4" w14:textId="77777777" w:rsidR="00CD0A98" w:rsidRDefault="0012775D" w:rsidP="00516183">
      <w:pPr>
        <w:pStyle w:val="ListParagraph"/>
        <w:numPr>
          <w:ilvl w:val="5"/>
          <w:numId w:val="48"/>
        </w:numPr>
        <w:ind w:left="360" w:hanging="360"/>
      </w:pPr>
      <w:r>
        <w:t>Perubahan kode pada proyek dapat diperbarui menggunakan fitur perbarui kode yang ada pada situs PhoneGap. Pengguna hanya perlu mengunggah berkas proyek</w:t>
      </w:r>
      <w:r w:rsidR="000277FA">
        <w:t xml:space="preserve"> terbaru</w:t>
      </w:r>
      <w:r>
        <w:t xml:space="preserve"> dalam bentuk zip</w:t>
      </w:r>
      <w:r w:rsidR="000277FA">
        <w:t xml:space="preserve"> sehingga proyek yang ada pada PhoneGap dapat diperbarui.</w:t>
      </w:r>
      <w:r>
        <w:t xml:space="preserve"> </w:t>
      </w:r>
      <w:r w:rsidR="00E66BD1">
        <w:fldChar w:fldCharType="begin"/>
      </w:r>
      <w:r w:rsidR="00E66BD1">
        <w:instrText xml:space="preserve"> REF _Ref396497881 \h </w:instrText>
      </w:r>
      <w:r w:rsidR="00E66BD1">
        <w:fldChar w:fldCharType="separate"/>
      </w:r>
      <w:r w:rsidR="002836B7">
        <w:t xml:space="preserve">Gambar </w:t>
      </w:r>
      <w:r w:rsidR="002836B7">
        <w:rPr>
          <w:noProof/>
        </w:rPr>
        <w:t>4</w:t>
      </w:r>
      <w:r w:rsidR="002836B7">
        <w:t>.</w:t>
      </w:r>
      <w:r w:rsidR="002836B7">
        <w:rPr>
          <w:noProof/>
        </w:rPr>
        <w:t>18</w:t>
      </w:r>
      <w:r w:rsidR="00E66BD1">
        <w:fldChar w:fldCharType="end"/>
      </w:r>
      <w:r w:rsidR="00E66BD1">
        <w:t xml:space="preserve"> </w:t>
      </w:r>
      <w:r>
        <w:t>menampilkan fitur perbarui kode pada PhoneGap.</w:t>
      </w:r>
    </w:p>
    <w:p w14:paraId="514914C8" w14:textId="77777777" w:rsidR="000277FA" w:rsidRDefault="000277FA" w:rsidP="000277FA">
      <w:r>
        <w:tab/>
        <w:t xml:space="preserve">Setelah proyek berhasil dipasang pada kerangka kerja PhoneGap tanpa menyertai sertifikat pengembang aplikasi iOS, maka pengguna </w:t>
      </w:r>
      <w:r w:rsidR="00977CF3">
        <w:t xml:space="preserve">hanya </w:t>
      </w:r>
      <w:r>
        <w:t xml:space="preserve">dapat </w:t>
      </w:r>
      <w:r w:rsidR="00540D0E">
        <w:t>m</w:t>
      </w:r>
      <w:r>
        <w:t xml:space="preserve">emasang </w:t>
      </w:r>
      <w:r w:rsidR="00540D0E">
        <w:t xml:space="preserve">aplikasi </w:t>
      </w:r>
      <w:r w:rsidR="00540D0E" w:rsidRPr="00540D0E">
        <w:rPr>
          <w:i/>
        </w:rPr>
        <w:t>Autis Care</w:t>
      </w:r>
      <w:r w:rsidR="00540D0E">
        <w:t xml:space="preserve"> pada</w:t>
      </w:r>
      <w:r>
        <w:t xml:space="preserve"> perangkat bergerak Android dan Windows Phone</w:t>
      </w:r>
      <w:r w:rsidR="00540D0E">
        <w:t xml:space="preserve"> saja. </w:t>
      </w:r>
      <w:r w:rsidR="00977CF3">
        <w:t>Agar</w:t>
      </w:r>
      <w:r w:rsidR="00540D0E">
        <w:t xml:space="preserve"> </w:t>
      </w:r>
      <w:r w:rsidR="00977CF3">
        <w:t>aplikasi dapat dipasang pada perangkat iOS, p</w:t>
      </w:r>
      <w:r w:rsidR="00644841">
        <w:t xml:space="preserve">engguna </w:t>
      </w:r>
      <w:r w:rsidR="00977CF3">
        <w:t>perlu</w:t>
      </w:r>
      <w:r w:rsidR="00644841">
        <w:t xml:space="preserve"> </w:t>
      </w:r>
      <w:r w:rsidR="003D0B35">
        <w:t>mengunggah sertifikat pengembang aplikasi iOS</w:t>
      </w:r>
      <w:r w:rsidR="00540D0E">
        <w:t xml:space="preserve"> pada PhoneGap</w:t>
      </w:r>
      <w:r w:rsidR="003D0B35">
        <w:t>. Berikut langkah-langkah mengaktifkan fitur pemasangan</w:t>
      </w:r>
      <w:r w:rsidR="00540D0E">
        <w:t xml:space="preserve"> aplikasi</w:t>
      </w:r>
      <w:r w:rsidR="003D0B35">
        <w:t xml:space="preserve"> untuk</w:t>
      </w:r>
      <w:r w:rsidR="00540D0E">
        <w:t xml:space="preserve"> perangkat</w:t>
      </w:r>
      <w:r w:rsidR="003D0B35">
        <w:t xml:space="preserve"> iOS:</w:t>
      </w:r>
    </w:p>
    <w:p w14:paraId="7BAF2A93" w14:textId="77777777" w:rsidR="003D0B35" w:rsidRDefault="003D0B35" w:rsidP="003D0B35">
      <w:pPr>
        <w:pStyle w:val="ListParagraph"/>
        <w:numPr>
          <w:ilvl w:val="5"/>
          <w:numId w:val="43"/>
        </w:numPr>
        <w:ind w:left="360" w:hanging="360"/>
      </w:pPr>
      <w:r>
        <w:t>Siapkan sertifikat pengembang aplikasi iOS yang terdiri dar</w:t>
      </w:r>
      <w:r w:rsidR="00A30F8E">
        <w:t xml:space="preserve">i kata kunci sertifikat dan berkas dengan tipe p12 dan mobileprovision. </w:t>
      </w:r>
      <w:r w:rsidR="00E66BD1">
        <w:fldChar w:fldCharType="begin"/>
      </w:r>
      <w:r w:rsidR="00E66BD1">
        <w:instrText xml:space="preserve"> REF _Ref396497880 \h </w:instrText>
      </w:r>
      <w:r w:rsidR="00E66BD1">
        <w:fldChar w:fldCharType="separate"/>
      </w:r>
      <w:r w:rsidR="002836B7">
        <w:t xml:space="preserve">Gambar </w:t>
      </w:r>
      <w:r w:rsidR="002836B7">
        <w:rPr>
          <w:noProof/>
        </w:rPr>
        <w:t>4</w:t>
      </w:r>
      <w:r w:rsidR="002836B7">
        <w:t>.</w:t>
      </w:r>
      <w:r w:rsidR="002836B7">
        <w:rPr>
          <w:noProof/>
        </w:rPr>
        <w:t>19</w:t>
      </w:r>
      <w:r w:rsidR="00E66BD1">
        <w:fldChar w:fldCharType="end"/>
      </w:r>
      <w:r w:rsidR="00E66BD1">
        <w:t xml:space="preserve"> </w:t>
      </w:r>
      <w:r w:rsidR="00A30F8E">
        <w:t>merupakan contoh berkas tipe p12 dan mobileprovision.</w:t>
      </w:r>
    </w:p>
    <w:p w14:paraId="0A013527" w14:textId="77777777" w:rsidR="009E6BF6" w:rsidRDefault="00A30F8E" w:rsidP="009E6BF6">
      <w:pPr>
        <w:pStyle w:val="ListParagraph"/>
        <w:keepNext/>
        <w:ind w:left="360"/>
        <w:jc w:val="center"/>
      </w:pPr>
      <w:r>
        <w:rPr>
          <w:noProof/>
          <w:lang w:eastAsia="en-US"/>
        </w:rPr>
        <w:lastRenderedPageBreak/>
        <w:drawing>
          <wp:inline distT="0" distB="0" distL="0" distR="0" wp14:anchorId="5AF1D5F1" wp14:editId="0AA9589E">
            <wp:extent cx="3467405" cy="2977286"/>
            <wp:effectExtent l="0" t="0" r="0" b="0"/>
            <wp:docPr id="526" name="Picture 526" descr="C:\Users\demit\Desktop\phonegap\certific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mit\Desktop\phonegap\certificate.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468807" cy="2978490"/>
                    </a:xfrm>
                    <a:prstGeom prst="rect">
                      <a:avLst/>
                    </a:prstGeom>
                    <a:noFill/>
                    <a:ln>
                      <a:noFill/>
                    </a:ln>
                  </pic:spPr>
                </pic:pic>
              </a:graphicData>
            </a:graphic>
          </wp:inline>
        </w:drawing>
      </w:r>
    </w:p>
    <w:p w14:paraId="6B60D46F" w14:textId="77777777" w:rsidR="00A30F8E" w:rsidRDefault="009E6BF6" w:rsidP="009E6BF6">
      <w:pPr>
        <w:pStyle w:val="Caption"/>
      </w:pPr>
      <w:bookmarkStart w:id="386" w:name="_Ref396497880"/>
      <w:bookmarkStart w:id="387" w:name="_Toc396905686"/>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9</w:t>
      </w:r>
      <w:r w:rsidR="005514D2">
        <w:fldChar w:fldCharType="end"/>
      </w:r>
      <w:bookmarkEnd w:id="386"/>
      <w:r w:rsidR="00E66BD1" w:rsidRPr="00E66BD1">
        <w:t xml:space="preserve"> </w:t>
      </w:r>
      <w:r w:rsidR="00E66BD1">
        <w:t>Berkas Tipe P12 dan Mobileprovision</w:t>
      </w:r>
      <w:bookmarkEnd w:id="387"/>
    </w:p>
    <w:p w14:paraId="7CC29A29" w14:textId="77777777" w:rsidR="006304C6" w:rsidRPr="006304C6" w:rsidRDefault="006304C6" w:rsidP="006304C6"/>
    <w:p w14:paraId="50A11034" w14:textId="77777777" w:rsidR="00592798" w:rsidRDefault="00A30F8E" w:rsidP="00592798">
      <w:pPr>
        <w:pStyle w:val="ListParagraph"/>
        <w:numPr>
          <w:ilvl w:val="5"/>
          <w:numId w:val="43"/>
        </w:numPr>
        <w:ind w:left="360" w:hanging="360"/>
      </w:pPr>
      <w:r>
        <w:t xml:space="preserve">Masuk ke halaman </w:t>
      </w:r>
      <w:r w:rsidR="00592798">
        <w:t>akun</w:t>
      </w:r>
      <w:r>
        <w:t xml:space="preserve"> pengguna dengan memilih tautan </w:t>
      </w:r>
      <w:r w:rsidR="00592798">
        <w:t xml:space="preserve">ubah akun. </w:t>
      </w:r>
      <w:r w:rsidR="00E66BD1">
        <w:fldChar w:fldCharType="begin"/>
      </w:r>
      <w:r w:rsidR="00E66BD1">
        <w:instrText xml:space="preserve"> REF _Ref396497879 \h </w:instrText>
      </w:r>
      <w:r w:rsidR="00E66BD1">
        <w:fldChar w:fldCharType="separate"/>
      </w:r>
      <w:r w:rsidR="002836B7">
        <w:t xml:space="preserve">Gambar </w:t>
      </w:r>
      <w:r w:rsidR="002836B7">
        <w:rPr>
          <w:noProof/>
        </w:rPr>
        <w:t>4</w:t>
      </w:r>
      <w:r w:rsidR="002836B7">
        <w:t>.</w:t>
      </w:r>
      <w:r w:rsidR="002836B7">
        <w:rPr>
          <w:noProof/>
        </w:rPr>
        <w:t>20</w:t>
      </w:r>
      <w:r w:rsidR="00E66BD1">
        <w:fldChar w:fldCharType="end"/>
      </w:r>
      <w:r w:rsidR="00E66BD1">
        <w:t xml:space="preserve"> </w:t>
      </w:r>
      <w:r w:rsidR="00592798">
        <w:t>merupakan lokasi ubah akun pada halaman PhoneGap.</w:t>
      </w:r>
    </w:p>
    <w:p w14:paraId="4DF777BA" w14:textId="77777777" w:rsidR="006304C6" w:rsidRDefault="006304C6" w:rsidP="006304C6">
      <w:pPr>
        <w:pStyle w:val="ListParagraph"/>
        <w:ind w:left="360"/>
      </w:pPr>
    </w:p>
    <w:p w14:paraId="29B8F66F" w14:textId="77777777" w:rsidR="009E6BF6" w:rsidRDefault="00592798" w:rsidP="009E6BF6">
      <w:pPr>
        <w:keepNext/>
        <w:jc w:val="center"/>
      </w:pPr>
      <w:r>
        <w:rPr>
          <w:noProof/>
          <w:lang w:eastAsia="en-US"/>
        </w:rPr>
        <w:drawing>
          <wp:inline distT="0" distB="0" distL="0" distR="0" wp14:anchorId="1DB9659D" wp14:editId="6C7C050F">
            <wp:extent cx="3689405" cy="1622066"/>
            <wp:effectExtent l="0" t="0" r="6350" b="0"/>
            <wp:docPr id="528" name="Picture 528" descr="C:\Users\demit\Desktop\phonegap\edit accou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mit\Desktop\phonegap\edit account.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695239" cy="1624631"/>
                    </a:xfrm>
                    <a:prstGeom prst="rect">
                      <a:avLst/>
                    </a:prstGeom>
                    <a:noFill/>
                    <a:ln>
                      <a:noFill/>
                    </a:ln>
                  </pic:spPr>
                </pic:pic>
              </a:graphicData>
            </a:graphic>
          </wp:inline>
        </w:drawing>
      </w:r>
    </w:p>
    <w:p w14:paraId="37D2CE53" w14:textId="77777777" w:rsidR="00592798" w:rsidRDefault="009E6BF6" w:rsidP="009E6BF6">
      <w:pPr>
        <w:pStyle w:val="Caption"/>
      </w:pPr>
      <w:bookmarkStart w:id="388" w:name="_Ref396497879"/>
      <w:bookmarkStart w:id="389" w:name="_Toc396905687"/>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0</w:t>
      </w:r>
      <w:r w:rsidR="005514D2">
        <w:fldChar w:fldCharType="end"/>
      </w:r>
      <w:bookmarkEnd w:id="388"/>
      <w:r w:rsidR="00E66BD1" w:rsidRPr="00E66BD1">
        <w:t xml:space="preserve"> </w:t>
      </w:r>
      <w:r w:rsidR="00E66BD1">
        <w:t>Lokasi Ubah Akun Pada Halaman PhoneGap</w:t>
      </w:r>
      <w:bookmarkEnd w:id="389"/>
    </w:p>
    <w:p w14:paraId="2D42235D" w14:textId="77777777" w:rsidR="009E6BF6" w:rsidRDefault="006304C6" w:rsidP="009E6BF6">
      <w:pPr>
        <w:keepNext/>
        <w:jc w:val="center"/>
      </w:pPr>
      <w:r>
        <w:rPr>
          <w:noProof/>
          <w:lang w:eastAsia="en-US"/>
        </w:rPr>
        <w:lastRenderedPageBreak/>
        <w:drawing>
          <wp:inline distT="0" distB="0" distL="0" distR="0" wp14:anchorId="6CDB0629" wp14:editId="29883A86">
            <wp:extent cx="3689406" cy="1850065"/>
            <wp:effectExtent l="0" t="0" r="6350" b="0"/>
            <wp:docPr id="529" name="Picture 529" descr="C:\Users\demit\Desktop\phonegap\tab signing k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mit\Desktop\phonegap\tab signing key.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692253" cy="1851493"/>
                    </a:xfrm>
                    <a:prstGeom prst="rect">
                      <a:avLst/>
                    </a:prstGeom>
                    <a:noFill/>
                    <a:ln>
                      <a:noFill/>
                    </a:ln>
                  </pic:spPr>
                </pic:pic>
              </a:graphicData>
            </a:graphic>
          </wp:inline>
        </w:drawing>
      </w:r>
    </w:p>
    <w:p w14:paraId="5D537F20" w14:textId="77777777" w:rsidR="006304C6" w:rsidRDefault="009E6BF6" w:rsidP="009E6BF6">
      <w:pPr>
        <w:pStyle w:val="Caption"/>
      </w:pPr>
      <w:bookmarkStart w:id="390" w:name="_Ref396497878"/>
      <w:bookmarkStart w:id="391" w:name="_Toc396905688"/>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1</w:t>
      </w:r>
      <w:r w:rsidR="005514D2">
        <w:fldChar w:fldCharType="end"/>
      </w:r>
      <w:bookmarkEnd w:id="390"/>
      <w:r w:rsidR="00E66BD1" w:rsidRPr="00E66BD1">
        <w:t xml:space="preserve"> </w:t>
      </w:r>
      <w:r w:rsidR="00E66BD1">
        <w:t>Halaman Akun Pengguna dengan Tab Memasukkan Kata Kunci</w:t>
      </w:r>
      <w:bookmarkEnd w:id="391"/>
    </w:p>
    <w:p w14:paraId="6740CE62" w14:textId="77777777" w:rsidR="006304C6" w:rsidRPr="006304C6" w:rsidRDefault="006304C6" w:rsidP="006304C6"/>
    <w:p w14:paraId="3C3A64B0" w14:textId="77777777" w:rsidR="00592798" w:rsidRDefault="00592798" w:rsidP="003D0B35">
      <w:pPr>
        <w:pStyle w:val="ListParagraph"/>
        <w:numPr>
          <w:ilvl w:val="5"/>
          <w:numId w:val="43"/>
        </w:numPr>
        <w:ind w:left="360" w:hanging="360"/>
      </w:pPr>
      <w:r>
        <w:t xml:space="preserve">Pada halaman akun pengguna, pilih tab memasukkan kata kunci. </w:t>
      </w:r>
      <w:r w:rsidR="00E66BD1">
        <w:fldChar w:fldCharType="begin"/>
      </w:r>
      <w:r w:rsidR="00E66BD1">
        <w:instrText xml:space="preserve"> REF _Ref396497878 \h </w:instrText>
      </w:r>
      <w:r w:rsidR="00E66BD1">
        <w:fldChar w:fldCharType="separate"/>
      </w:r>
      <w:r w:rsidR="002836B7">
        <w:t xml:space="preserve">Gambar </w:t>
      </w:r>
      <w:r w:rsidR="002836B7">
        <w:rPr>
          <w:noProof/>
        </w:rPr>
        <w:t>4</w:t>
      </w:r>
      <w:r w:rsidR="002836B7">
        <w:t>.</w:t>
      </w:r>
      <w:r w:rsidR="002836B7">
        <w:rPr>
          <w:noProof/>
        </w:rPr>
        <w:t>21</w:t>
      </w:r>
      <w:r w:rsidR="00E66BD1">
        <w:fldChar w:fldCharType="end"/>
      </w:r>
      <w:r w:rsidR="00E66BD1">
        <w:t xml:space="preserve"> </w:t>
      </w:r>
      <w:r>
        <w:t>merupakan halaman akun pengguna dengan tab memasukkan kata kunci.</w:t>
      </w:r>
    </w:p>
    <w:p w14:paraId="27357AAC" w14:textId="77777777" w:rsidR="00C92522" w:rsidRDefault="00C92522" w:rsidP="003D0B35">
      <w:pPr>
        <w:pStyle w:val="ListParagraph"/>
        <w:numPr>
          <w:ilvl w:val="5"/>
          <w:numId w:val="43"/>
        </w:numPr>
        <w:ind w:left="360" w:hanging="360"/>
      </w:pPr>
      <w:r>
        <w:t xml:space="preserve">Masukkan kata kunci sertifikat dan sertakan pula berkas dengan tipe p12 dan mobileprovision. </w:t>
      </w:r>
      <w:r w:rsidR="00E66BD1">
        <w:fldChar w:fldCharType="begin"/>
      </w:r>
      <w:r w:rsidR="00E66BD1">
        <w:instrText xml:space="preserve"> REF _Ref396497877 \h </w:instrText>
      </w:r>
      <w:r w:rsidR="00E66BD1">
        <w:fldChar w:fldCharType="separate"/>
      </w:r>
      <w:r w:rsidR="002836B7">
        <w:t xml:space="preserve">Gambar </w:t>
      </w:r>
      <w:r w:rsidR="002836B7">
        <w:rPr>
          <w:noProof/>
        </w:rPr>
        <w:t>4</w:t>
      </w:r>
      <w:r w:rsidR="002836B7">
        <w:t>.</w:t>
      </w:r>
      <w:r w:rsidR="002836B7">
        <w:rPr>
          <w:noProof/>
        </w:rPr>
        <w:t>22</w:t>
      </w:r>
      <w:r w:rsidR="00E66BD1">
        <w:fldChar w:fldCharType="end"/>
      </w:r>
      <w:r w:rsidR="00E66BD1">
        <w:t xml:space="preserve"> </w:t>
      </w:r>
      <w:r>
        <w:t>merupakan fitur menambahkan sertifikat sebagai pengembang aplikasi iOS.</w:t>
      </w:r>
    </w:p>
    <w:p w14:paraId="49AFDDF1" w14:textId="77777777" w:rsidR="006304C6" w:rsidRDefault="006304C6" w:rsidP="006304C6">
      <w:pPr>
        <w:pStyle w:val="ListParagraph"/>
        <w:ind w:left="360"/>
      </w:pPr>
    </w:p>
    <w:p w14:paraId="7AE24EFF" w14:textId="77777777" w:rsidR="009E6BF6" w:rsidRDefault="00C92522" w:rsidP="009E6BF6">
      <w:pPr>
        <w:keepNext/>
        <w:jc w:val="center"/>
      </w:pPr>
      <w:r>
        <w:rPr>
          <w:noProof/>
          <w:lang w:eastAsia="en-US"/>
        </w:rPr>
        <w:drawing>
          <wp:inline distT="0" distB="0" distL="0" distR="0" wp14:anchorId="6A39E23F" wp14:editId="49A9743C">
            <wp:extent cx="3689406" cy="1812897"/>
            <wp:effectExtent l="0" t="0" r="6350" b="0"/>
            <wp:docPr id="535" name="Picture 535" descr="C:\Users\demit\Desktop\phonegap\submit k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mit\Desktop\phonegap\submit key.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700786" cy="1818489"/>
                    </a:xfrm>
                    <a:prstGeom prst="rect">
                      <a:avLst/>
                    </a:prstGeom>
                    <a:noFill/>
                    <a:ln>
                      <a:noFill/>
                    </a:ln>
                  </pic:spPr>
                </pic:pic>
              </a:graphicData>
            </a:graphic>
          </wp:inline>
        </w:drawing>
      </w:r>
    </w:p>
    <w:p w14:paraId="56FD94C8" w14:textId="77777777" w:rsidR="00C92522" w:rsidRDefault="009E6BF6" w:rsidP="009E6BF6">
      <w:pPr>
        <w:pStyle w:val="Caption"/>
      </w:pPr>
      <w:bookmarkStart w:id="392" w:name="_Ref396497877"/>
      <w:bookmarkStart w:id="393" w:name="_Toc396905689"/>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2</w:t>
      </w:r>
      <w:r w:rsidR="005514D2">
        <w:fldChar w:fldCharType="end"/>
      </w:r>
      <w:bookmarkEnd w:id="392"/>
      <w:r w:rsidR="00E66BD1" w:rsidRPr="00E66BD1">
        <w:t xml:space="preserve"> </w:t>
      </w:r>
      <w:r w:rsidR="00E66BD1">
        <w:t>Fitur Menambahkan Sertifikat Sebagai Pengembang Aplikasi iOS</w:t>
      </w:r>
      <w:bookmarkEnd w:id="393"/>
    </w:p>
    <w:p w14:paraId="59419824" w14:textId="77777777" w:rsidR="009E6BF6" w:rsidRDefault="006304C6" w:rsidP="009E6BF6">
      <w:pPr>
        <w:keepNext/>
        <w:jc w:val="center"/>
      </w:pPr>
      <w:r>
        <w:rPr>
          <w:noProof/>
          <w:lang w:eastAsia="en-US"/>
        </w:rPr>
        <w:lastRenderedPageBreak/>
        <w:drawing>
          <wp:inline distT="0" distB="0" distL="0" distR="0" wp14:anchorId="04DD0A7A" wp14:editId="2EE79448">
            <wp:extent cx="3681454" cy="1781093"/>
            <wp:effectExtent l="0" t="0" r="0" b="0"/>
            <wp:docPr id="537" name="Picture 537" descr="C:\Users\demit\Desktop\phonegap\dashboa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mit\Desktop\phonegap\dashboard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693436" cy="1786890"/>
                    </a:xfrm>
                    <a:prstGeom prst="rect">
                      <a:avLst/>
                    </a:prstGeom>
                    <a:noFill/>
                    <a:ln>
                      <a:noFill/>
                    </a:ln>
                  </pic:spPr>
                </pic:pic>
              </a:graphicData>
            </a:graphic>
          </wp:inline>
        </w:drawing>
      </w:r>
    </w:p>
    <w:p w14:paraId="447694F7" w14:textId="77777777" w:rsidR="006304C6" w:rsidRDefault="009E6BF6" w:rsidP="009E6BF6">
      <w:pPr>
        <w:pStyle w:val="Caption"/>
      </w:pPr>
      <w:bookmarkStart w:id="394" w:name="_Ref396497876"/>
      <w:bookmarkStart w:id="395" w:name="_Toc396905690"/>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3</w:t>
      </w:r>
      <w:r w:rsidR="005514D2">
        <w:fldChar w:fldCharType="end"/>
      </w:r>
      <w:bookmarkEnd w:id="394"/>
      <w:r w:rsidR="00E66BD1" w:rsidRPr="00E66BD1">
        <w:t xml:space="preserve"> </w:t>
      </w:r>
      <w:r w:rsidR="00E66BD1">
        <w:t>Halaman Aplikasi PhoneGap Menyediakan Fitur Unduh Pemasang berkas Untuk Pengguna</w:t>
      </w:r>
      <w:bookmarkEnd w:id="395"/>
    </w:p>
    <w:p w14:paraId="143D9330" w14:textId="77777777" w:rsidR="00E66BD1" w:rsidRPr="00E66BD1" w:rsidRDefault="00E66BD1" w:rsidP="00E66BD1"/>
    <w:p w14:paraId="1944488B" w14:textId="77777777" w:rsidR="009B2F5E" w:rsidRDefault="00C92522" w:rsidP="009B2F5E">
      <w:pPr>
        <w:pStyle w:val="ListParagraph"/>
        <w:numPr>
          <w:ilvl w:val="5"/>
          <w:numId w:val="43"/>
        </w:numPr>
        <w:ind w:left="360" w:hanging="360"/>
      </w:pPr>
      <w:r>
        <w:t>Setelah berhasil memasuk sertifikat maka proyek dapat dipasang pada perangkat iOS</w:t>
      </w:r>
      <w:r w:rsidR="00592798">
        <w:t>.</w:t>
      </w:r>
      <w:r>
        <w:t xml:space="preserve"> </w:t>
      </w:r>
      <w:r w:rsidR="00E66BD1">
        <w:fldChar w:fldCharType="begin"/>
      </w:r>
      <w:r w:rsidR="00E66BD1">
        <w:instrText xml:space="preserve"> REF _Ref396497876 \h </w:instrText>
      </w:r>
      <w:r w:rsidR="00E66BD1">
        <w:fldChar w:fldCharType="separate"/>
      </w:r>
      <w:r w:rsidR="002836B7">
        <w:t xml:space="preserve">Gambar </w:t>
      </w:r>
      <w:r w:rsidR="002836B7">
        <w:rPr>
          <w:noProof/>
        </w:rPr>
        <w:t>4</w:t>
      </w:r>
      <w:r w:rsidR="002836B7">
        <w:t>.</w:t>
      </w:r>
      <w:r w:rsidR="002836B7">
        <w:rPr>
          <w:noProof/>
        </w:rPr>
        <w:t>23</w:t>
      </w:r>
      <w:r w:rsidR="00E66BD1">
        <w:fldChar w:fldCharType="end"/>
      </w:r>
      <w:r w:rsidR="00E66BD1">
        <w:t xml:space="preserve"> </w:t>
      </w:r>
      <w:r>
        <w:t xml:space="preserve">merupakan bukti halaman aplikasi PhoneGap menyediakan fitur </w:t>
      </w:r>
      <w:r w:rsidR="003B0945">
        <w:t>unduh</w:t>
      </w:r>
      <w:r>
        <w:t xml:space="preserve"> </w:t>
      </w:r>
      <w:r w:rsidR="00540D0E">
        <w:t>pemasang berkas</w:t>
      </w:r>
      <w:r>
        <w:t xml:space="preserve"> untuk pengguna.</w:t>
      </w:r>
    </w:p>
    <w:p w14:paraId="6B9FC77F" w14:textId="77777777" w:rsidR="005B328F" w:rsidRDefault="005B328F" w:rsidP="009B2F5E">
      <w:pPr>
        <w:pStyle w:val="Heading3"/>
        <w:numPr>
          <w:ilvl w:val="1"/>
          <w:numId w:val="13"/>
        </w:numPr>
        <w:ind w:left="720"/>
        <w:rPr>
          <w:lang w:val="en-US"/>
        </w:rPr>
      </w:pPr>
      <w:bookmarkStart w:id="396" w:name="_Toc396905575"/>
      <w:r>
        <w:rPr>
          <w:lang w:val="en-US"/>
        </w:rPr>
        <w:t xml:space="preserve">Pemasangan Aplikasi </w:t>
      </w:r>
      <w:r w:rsidRPr="005B328F">
        <w:rPr>
          <w:i/>
          <w:lang w:val="en-US"/>
        </w:rPr>
        <w:t>Autis Care</w:t>
      </w:r>
      <w:r>
        <w:rPr>
          <w:lang w:val="en-US"/>
        </w:rPr>
        <w:t xml:space="preserve"> Pada Perangkat Bergerak</w:t>
      </w:r>
      <w:bookmarkEnd w:id="396"/>
    </w:p>
    <w:p w14:paraId="6BB54C85" w14:textId="77777777" w:rsidR="006304C6" w:rsidRDefault="00540D0E" w:rsidP="005B328F">
      <w:pPr>
        <w:ind w:firstLine="720"/>
        <w:rPr>
          <w:lang w:eastAsia="en-US"/>
        </w:rPr>
      </w:pPr>
      <w:r>
        <w:rPr>
          <w:lang w:eastAsia="en-US"/>
        </w:rPr>
        <w:t xml:space="preserve">Aplikasi </w:t>
      </w:r>
      <w:r w:rsidRPr="00540D0E">
        <w:rPr>
          <w:i/>
          <w:lang w:eastAsia="en-US"/>
        </w:rPr>
        <w:t>Autis Care</w:t>
      </w:r>
      <w:r>
        <w:rPr>
          <w:lang w:eastAsia="en-US"/>
        </w:rPr>
        <w:t xml:space="preserve"> dapat dipasang menggunakan dua cara yaitu dengan pemasang berkas dan barcode yang tersedia pada halaman PhoneGap. </w:t>
      </w:r>
    </w:p>
    <w:p w14:paraId="25456E0C" w14:textId="77777777" w:rsidR="00B44C45" w:rsidRDefault="00B44C45" w:rsidP="009B2F5E">
      <w:pPr>
        <w:pStyle w:val="ListParagraph"/>
        <w:numPr>
          <w:ilvl w:val="3"/>
          <w:numId w:val="13"/>
        </w:numPr>
        <w:spacing w:before="240"/>
        <w:ind w:left="907" w:hanging="907"/>
        <w:rPr>
          <w:b/>
          <w:sz w:val="24"/>
          <w:szCs w:val="24"/>
        </w:rPr>
      </w:pPr>
      <w:r w:rsidRPr="00B44C45">
        <w:rPr>
          <w:b/>
          <w:sz w:val="24"/>
          <w:szCs w:val="24"/>
        </w:rPr>
        <w:t xml:space="preserve">Pemasangan Aplikasi </w:t>
      </w:r>
      <w:r>
        <w:rPr>
          <w:b/>
          <w:sz w:val="24"/>
          <w:szCs w:val="24"/>
        </w:rPr>
        <w:t>M</w:t>
      </w:r>
      <w:r w:rsidRPr="00B44C45">
        <w:rPr>
          <w:b/>
          <w:sz w:val="24"/>
          <w:szCs w:val="24"/>
        </w:rPr>
        <w:t xml:space="preserve">enggunakan </w:t>
      </w:r>
      <w:r>
        <w:rPr>
          <w:b/>
          <w:sz w:val="24"/>
          <w:szCs w:val="24"/>
        </w:rPr>
        <w:t>P</w:t>
      </w:r>
      <w:r w:rsidRPr="00B44C45">
        <w:rPr>
          <w:b/>
          <w:sz w:val="24"/>
          <w:szCs w:val="24"/>
        </w:rPr>
        <w:t xml:space="preserve">emasang </w:t>
      </w:r>
      <w:r>
        <w:rPr>
          <w:b/>
          <w:sz w:val="24"/>
          <w:szCs w:val="24"/>
        </w:rPr>
        <w:t>B</w:t>
      </w:r>
      <w:r w:rsidRPr="00B44C45">
        <w:rPr>
          <w:b/>
          <w:sz w:val="24"/>
          <w:szCs w:val="24"/>
        </w:rPr>
        <w:t>erkas</w:t>
      </w:r>
    </w:p>
    <w:p w14:paraId="739B9334" w14:textId="77777777" w:rsidR="00B44C45" w:rsidRDefault="00B44C45" w:rsidP="00B44C45">
      <w:pPr>
        <w:ind w:firstLine="720"/>
        <w:rPr>
          <w:lang w:eastAsia="en-US"/>
        </w:rPr>
      </w:pPr>
      <w:r>
        <w:rPr>
          <w:lang w:eastAsia="en-US"/>
        </w:rPr>
        <w:t xml:space="preserve">Aplikasi </w:t>
      </w:r>
      <w:r w:rsidRPr="00540D0E">
        <w:rPr>
          <w:i/>
          <w:lang w:eastAsia="en-US"/>
        </w:rPr>
        <w:t>Autis Care</w:t>
      </w:r>
      <w:r>
        <w:rPr>
          <w:lang w:eastAsia="en-US"/>
        </w:rPr>
        <w:t xml:space="preserve"> dapat dipasang menggunakan pemasang berkas untuk perangkat Android, Windows Phone, dan iOS, namun cara memasang untuk masing-masing perangkat berbeda.</w:t>
      </w:r>
      <w:r w:rsidR="00A27D34">
        <w:rPr>
          <w:lang w:eastAsia="en-US"/>
        </w:rPr>
        <w:t xml:space="preserve"> Hal ini dikarenakan perbedaan hak istimewa dalam memasang aplikasi diluar toko online yang disediakan.</w:t>
      </w:r>
    </w:p>
    <w:p w14:paraId="326B31B8" w14:textId="77777777" w:rsidR="00A27D34" w:rsidRDefault="00A27D34" w:rsidP="00B44C45">
      <w:pPr>
        <w:ind w:firstLine="720"/>
        <w:rPr>
          <w:lang w:eastAsia="en-US"/>
        </w:rPr>
      </w:pPr>
    </w:p>
    <w:p w14:paraId="555F3530" w14:textId="77777777" w:rsidR="00A27D34" w:rsidRDefault="00A27D34" w:rsidP="00B44C45">
      <w:pPr>
        <w:ind w:firstLine="720"/>
        <w:rPr>
          <w:lang w:eastAsia="en-US"/>
        </w:rPr>
      </w:pPr>
    </w:p>
    <w:p w14:paraId="40884802" w14:textId="77777777" w:rsidR="00A27D34" w:rsidRDefault="00A27D34" w:rsidP="00B44C45">
      <w:pPr>
        <w:ind w:firstLine="720"/>
        <w:rPr>
          <w:lang w:eastAsia="en-US"/>
        </w:rPr>
      </w:pPr>
    </w:p>
    <w:p w14:paraId="473F38D6" w14:textId="77777777" w:rsidR="009E6BF6" w:rsidRDefault="00ED6F33" w:rsidP="009E6BF6">
      <w:pPr>
        <w:keepNext/>
        <w:jc w:val="center"/>
      </w:pPr>
      <w:r>
        <w:rPr>
          <w:b/>
          <w:noProof/>
          <w:sz w:val="24"/>
          <w:szCs w:val="24"/>
          <w:lang w:eastAsia="en-US"/>
        </w:rPr>
        <w:lastRenderedPageBreak/>
        <w:drawing>
          <wp:inline distT="0" distB="0" distL="0" distR="0" wp14:anchorId="05305D36" wp14:editId="2B7485EF">
            <wp:extent cx="3710305" cy="2173848"/>
            <wp:effectExtent l="0" t="0" r="4445" b="0"/>
            <wp:docPr id="89" name="Picture 89" descr="D:\TA\dokumentasi foto\ss\Screenshot_2014-07-30-13-04-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A\dokumentasi foto\ss\Screenshot_2014-07-30-13-04-23.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710305" cy="2173848"/>
                    </a:xfrm>
                    <a:prstGeom prst="rect">
                      <a:avLst/>
                    </a:prstGeom>
                    <a:noFill/>
                    <a:ln>
                      <a:noFill/>
                    </a:ln>
                  </pic:spPr>
                </pic:pic>
              </a:graphicData>
            </a:graphic>
          </wp:inline>
        </w:drawing>
      </w:r>
    </w:p>
    <w:p w14:paraId="5F7447DA" w14:textId="77777777" w:rsidR="00ED6F33" w:rsidRDefault="009E6BF6" w:rsidP="009E6BF6">
      <w:pPr>
        <w:pStyle w:val="Caption"/>
      </w:pPr>
      <w:bookmarkStart w:id="397" w:name="_Ref396497875"/>
      <w:bookmarkStart w:id="398" w:name="_Toc396905691"/>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4</w:t>
      </w:r>
      <w:r w:rsidR="005514D2">
        <w:fldChar w:fldCharType="end"/>
      </w:r>
      <w:bookmarkEnd w:id="397"/>
      <w:r w:rsidR="00E66BD1" w:rsidRPr="00E66BD1">
        <w:rPr>
          <w:lang w:eastAsia="en-US"/>
        </w:rPr>
        <w:t xml:space="preserve"> </w:t>
      </w:r>
      <w:r w:rsidR="00E66BD1">
        <w:rPr>
          <w:lang w:eastAsia="en-US"/>
        </w:rPr>
        <w:t xml:space="preserve">Halaman Aplikasi </w:t>
      </w:r>
      <w:r w:rsidR="00E66BD1">
        <w:rPr>
          <w:i/>
          <w:lang w:eastAsia="en-US"/>
        </w:rPr>
        <w:t>File Manager</w:t>
      </w:r>
      <w:r w:rsidR="00E66BD1">
        <w:rPr>
          <w:lang w:eastAsia="en-US"/>
        </w:rPr>
        <w:t xml:space="preserve"> Dengan Map Berisi Pemasang Berkas Android</w:t>
      </w:r>
      <w:bookmarkEnd w:id="398"/>
    </w:p>
    <w:p w14:paraId="0AF5556F" w14:textId="77777777" w:rsidR="00A27D34" w:rsidRDefault="00A27D34" w:rsidP="009B2F5E">
      <w:pPr>
        <w:pStyle w:val="ListParagraph"/>
        <w:numPr>
          <w:ilvl w:val="4"/>
          <w:numId w:val="13"/>
        </w:numPr>
        <w:spacing w:before="240"/>
        <w:ind w:left="1080"/>
        <w:rPr>
          <w:b/>
          <w:sz w:val="24"/>
          <w:szCs w:val="24"/>
        </w:rPr>
      </w:pPr>
      <w:r w:rsidRPr="00A27D34">
        <w:rPr>
          <w:b/>
          <w:sz w:val="24"/>
          <w:szCs w:val="24"/>
        </w:rPr>
        <w:t>Proses Pemasangan Pada Android</w:t>
      </w:r>
    </w:p>
    <w:p w14:paraId="00DB31A2" w14:textId="77777777" w:rsidR="00ED6F33" w:rsidRDefault="005325F5" w:rsidP="00ED6F33">
      <w:pPr>
        <w:ind w:firstLine="720"/>
        <w:rPr>
          <w:lang w:eastAsia="en-US"/>
        </w:rPr>
      </w:pPr>
      <w:r>
        <w:rPr>
          <w:lang w:eastAsia="en-US"/>
        </w:rPr>
        <w:t xml:space="preserve">Aplikasi </w:t>
      </w:r>
      <w:r>
        <w:rPr>
          <w:i/>
          <w:lang w:eastAsia="en-US"/>
        </w:rPr>
        <w:t>Autis Care</w:t>
      </w:r>
      <w:r>
        <w:rPr>
          <w:lang w:eastAsia="en-US"/>
        </w:rPr>
        <w:t xml:space="preserve"> lebih mudah dipasang pada perangkat Android dari pada diperangkat lain, hal ini dikarenakan Android adalah salah satu sistem operasi yang bekerja secara </w:t>
      </w:r>
      <w:r>
        <w:rPr>
          <w:i/>
          <w:lang w:eastAsia="en-US"/>
        </w:rPr>
        <w:t>opensource</w:t>
      </w:r>
      <w:r>
        <w:rPr>
          <w:lang w:eastAsia="en-US"/>
        </w:rPr>
        <w:t xml:space="preserve">. Setiap pemilik perangkat ini diberikan hak akses yang lebih untuk mengotak-atik sistem, salah satunya seperti memasang aplikasi diluar toko online. Pemasangan dilakukan sangat mudah dengan bantuan aplikasi </w:t>
      </w:r>
      <w:r>
        <w:rPr>
          <w:i/>
          <w:lang w:eastAsia="en-US"/>
        </w:rPr>
        <w:t>file manager</w:t>
      </w:r>
      <w:r>
        <w:rPr>
          <w:lang w:eastAsia="en-US"/>
        </w:rPr>
        <w:t xml:space="preserve"> bawaan Android. Berikut ini langkah-langkah memasang aplikasi pada </w:t>
      </w:r>
      <w:r w:rsidR="00B72A55">
        <w:rPr>
          <w:lang w:eastAsia="en-US"/>
        </w:rPr>
        <w:t xml:space="preserve">perangkat </w:t>
      </w:r>
      <w:r>
        <w:rPr>
          <w:lang w:eastAsia="en-US"/>
        </w:rPr>
        <w:t>Android:</w:t>
      </w:r>
    </w:p>
    <w:p w14:paraId="740BD111" w14:textId="77777777" w:rsidR="008969B7" w:rsidRDefault="005325F5" w:rsidP="008969B7">
      <w:pPr>
        <w:pStyle w:val="ListParagraph"/>
        <w:numPr>
          <w:ilvl w:val="5"/>
          <w:numId w:val="40"/>
        </w:numPr>
        <w:ind w:left="360" w:hanging="360"/>
        <w:rPr>
          <w:lang w:eastAsia="en-US"/>
        </w:rPr>
      </w:pPr>
      <w:r>
        <w:rPr>
          <w:lang w:eastAsia="en-US"/>
        </w:rPr>
        <w:t xml:space="preserve">Buka </w:t>
      </w:r>
      <w:r>
        <w:rPr>
          <w:i/>
          <w:lang w:eastAsia="en-US"/>
        </w:rPr>
        <w:t>file manager</w:t>
      </w:r>
      <w:r w:rsidR="00CC56CB">
        <w:rPr>
          <w:lang w:eastAsia="en-US"/>
        </w:rPr>
        <w:t xml:space="preserve"> dan</w:t>
      </w:r>
      <w:r>
        <w:rPr>
          <w:lang w:eastAsia="en-US"/>
        </w:rPr>
        <w:t xml:space="preserve"> masuk ke dalam map yang berisi pemasang berkas</w:t>
      </w:r>
      <w:r w:rsidR="00CC56CB">
        <w:rPr>
          <w:lang w:eastAsia="en-US"/>
        </w:rPr>
        <w:t xml:space="preserve"> untuk Android. </w:t>
      </w:r>
      <w:r w:rsidR="00E66BD1">
        <w:rPr>
          <w:lang w:eastAsia="en-US"/>
        </w:rPr>
        <w:fldChar w:fldCharType="begin"/>
      </w:r>
      <w:r w:rsidR="00E66BD1">
        <w:rPr>
          <w:lang w:eastAsia="en-US"/>
        </w:rPr>
        <w:instrText xml:space="preserve"> REF _Ref396497875 \h </w:instrText>
      </w:r>
      <w:r w:rsidR="00E66BD1">
        <w:rPr>
          <w:lang w:eastAsia="en-US"/>
        </w:rPr>
      </w:r>
      <w:r w:rsidR="00E66BD1">
        <w:rPr>
          <w:lang w:eastAsia="en-US"/>
        </w:rPr>
        <w:fldChar w:fldCharType="separate"/>
      </w:r>
      <w:r w:rsidR="002836B7">
        <w:t xml:space="preserve">Gambar </w:t>
      </w:r>
      <w:r w:rsidR="002836B7">
        <w:rPr>
          <w:noProof/>
        </w:rPr>
        <w:t>4</w:t>
      </w:r>
      <w:r w:rsidR="002836B7">
        <w:t>.</w:t>
      </w:r>
      <w:r w:rsidR="002836B7">
        <w:rPr>
          <w:noProof/>
        </w:rPr>
        <w:t>24</w:t>
      </w:r>
      <w:r w:rsidR="00E66BD1">
        <w:rPr>
          <w:lang w:eastAsia="en-US"/>
        </w:rPr>
        <w:fldChar w:fldCharType="end"/>
      </w:r>
      <w:r w:rsidR="00E66BD1">
        <w:rPr>
          <w:lang w:eastAsia="en-US"/>
        </w:rPr>
        <w:t xml:space="preserve"> </w:t>
      </w:r>
      <w:r w:rsidR="00CC56CB">
        <w:rPr>
          <w:lang w:eastAsia="en-US"/>
        </w:rPr>
        <w:t xml:space="preserve">merupakan halaman aplikasi </w:t>
      </w:r>
      <w:r w:rsidR="00CC56CB">
        <w:rPr>
          <w:i/>
          <w:lang w:eastAsia="en-US"/>
        </w:rPr>
        <w:t>file manager</w:t>
      </w:r>
      <w:r w:rsidR="00CC56CB">
        <w:rPr>
          <w:lang w:eastAsia="en-US"/>
        </w:rPr>
        <w:t xml:space="preserve"> dengan map berisi pemasang berkas Android.</w:t>
      </w:r>
    </w:p>
    <w:p w14:paraId="04606261" w14:textId="77777777" w:rsidR="00CC56CB" w:rsidRDefault="00CC56CB" w:rsidP="00CC56CB">
      <w:pPr>
        <w:pStyle w:val="ListParagraph"/>
        <w:numPr>
          <w:ilvl w:val="5"/>
          <w:numId w:val="40"/>
        </w:numPr>
        <w:ind w:left="360" w:hanging="360"/>
      </w:pPr>
      <w:r>
        <w:t xml:space="preserve">Sentuh pemasang berkas aplikasi </w:t>
      </w:r>
      <w:r>
        <w:rPr>
          <w:i/>
        </w:rPr>
        <w:t>Autis Care</w:t>
      </w:r>
      <w:r>
        <w:t xml:space="preserve"> dan pilih OK untuk memulai proses pemasang aplikasi. </w:t>
      </w:r>
      <w:r w:rsidR="00E66BD1">
        <w:fldChar w:fldCharType="begin"/>
      </w:r>
      <w:r w:rsidR="00E66BD1">
        <w:instrText xml:space="preserve"> REF _Ref396497874 \h </w:instrText>
      </w:r>
      <w:r w:rsidR="00E66BD1">
        <w:fldChar w:fldCharType="separate"/>
      </w:r>
      <w:r w:rsidR="002836B7">
        <w:t xml:space="preserve">Gambar </w:t>
      </w:r>
      <w:r w:rsidR="002836B7">
        <w:rPr>
          <w:noProof/>
        </w:rPr>
        <w:t>4</w:t>
      </w:r>
      <w:r w:rsidR="002836B7">
        <w:t>.</w:t>
      </w:r>
      <w:r w:rsidR="002836B7">
        <w:rPr>
          <w:noProof/>
        </w:rPr>
        <w:t>25</w:t>
      </w:r>
      <w:r w:rsidR="00E66BD1">
        <w:fldChar w:fldCharType="end"/>
      </w:r>
      <w:r w:rsidR="00E66BD1">
        <w:t xml:space="preserve"> </w:t>
      </w:r>
      <w:r>
        <w:t xml:space="preserve">merupakan kotak dialog untuk memasang aplikasi </w:t>
      </w:r>
      <w:r>
        <w:rPr>
          <w:i/>
        </w:rPr>
        <w:t>Autis Care</w:t>
      </w:r>
      <w:r>
        <w:t>.</w:t>
      </w:r>
    </w:p>
    <w:p w14:paraId="00AAE328" w14:textId="77777777" w:rsidR="00CC56CB" w:rsidRDefault="00CC56CB" w:rsidP="00CC56CB">
      <w:pPr>
        <w:pStyle w:val="ListParagraph"/>
        <w:ind w:left="360"/>
      </w:pPr>
    </w:p>
    <w:p w14:paraId="36D926AF" w14:textId="77777777" w:rsidR="009E6BF6" w:rsidRDefault="008969B7" w:rsidP="009E6BF6">
      <w:pPr>
        <w:keepNext/>
        <w:jc w:val="center"/>
      </w:pPr>
      <w:r>
        <w:rPr>
          <w:noProof/>
          <w:lang w:eastAsia="en-US"/>
        </w:rPr>
        <w:lastRenderedPageBreak/>
        <w:drawing>
          <wp:inline distT="0" distB="0" distL="0" distR="0" wp14:anchorId="3042E6D6" wp14:editId="119E5E63">
            <wp:extent cx="2735279" cy="1748332"/>
            <wp:effectExtent l="0" t="0" r="8255" b="4445"/>
            <wp:docPr id="90" name="Picture 90" descr="D:\TA\dokumentasi foto\ss\Screenshot_2014-07-30-13-04-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A\dokumentasi foto\ss\Screenshot_2014-07-30-13-04-32.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736833" cy="1749325"/>
                    </a:xfrm>
                    <a:prstGeom prst="rect">
                      <a:avLst/>
                    </a:prstGeom>
                    <a:noFill/>
                    <a:ln>
                      <a:noFill/>
                    </a:ln>
                  </pic:spPr>
                </pic:pic>
              </a:graphicData>
            </a:graphic>
          </wp:inline>
        </w:drawing>
      </w:r>
    </w:p>
    <w:p w14:paraId="43ADE769" w14:textId="77777777" w:rsidR="008969B7" w:rsidRDefault="009E6BF6" w:rsidP="009E6BF6">
      <w:pPr>
        <w:pStyle w:val="Caption"/>
      </w:pPr>
      <w:bookmarkStart w:id="399" w:name="_Ref396497874"/>
      <w:bookmarkStart w:id="400" w:name="_Toc396905692"/>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5</w:t>
      </w:r>
      <w:r w:rsidR="005514D2">
        <w:fldChar w:fldCharType="end"/>
      </w:r>
      <w:bookmarkEnd w:id="399"/>
      <w:r w:rsidR="00E66BD1" w:rsidRPr="00E66BD1">
        <w:t xml:space="preserve"> </w:t>
      </w:r>
      <w:r w:rsidR="00E66BD1">
        <w:t xml:space="preserve">Kotak Dialog Untuk Memasang Aplikasi </w:t>
      </w:r>
      <w:r w:rsidR="00E66BD1">
        <w:rPr>
          <w:i/>
        </w:rPr>
        <w:t>Autis Care</w:t>
      </w:r>
      <w:bookmarkEnd w:id="400"/>
    </w:p>
    <w:p w14:paraId="0193724D" w14:textId="77777777" w:rsidR="00A27D34" w:rsidRDefault="00A27D34" w:rsidP="009B2F5E">
      <w:pPr>
        <w:pStyle w:val="ListParagraph"/>
        <w:numPr>
          <w:ilvl w:val="4"/>
          <w:numId w:val="13"/>
        </w:numPr>
        <w:spacing w:before="120"/>
        <w:ind w:left="1080"/>
        <w:rPr>
          <w:b/>
          <w:sz w:val="24"/>
          <w:szCs w:val="24"/>
        </w:rPr>
      </w:pPr>
      <w:r w:rsidRPr="00A27D34">
        <w:rPr>
          <w:b/>
          <w:sz w:val="24"/>
          <w:szCs w:val="24"/>
        </w:rPr>
        <w:t>Proses Pemasangan Pada iOS</w:t>
      </w:r>
    </w:p>
    <w:p w14:paraId="1094AE92" w14:textId="77777777" w:rsidR="00B72A55" w:rsidRDefault="00B72A55" w:rsidP="00B72A55">
      <w:pPr>
        <w:ind w:firstLine="720"/>
        <w:rPr>
          <w:lang w:eastAsia="en-US"/>
        </w:rPr>
      </w:pPr>
      <w:r>
        <w:rPr>
          <w:lang w:eastAsia="en-US"/>
        </w:rPr>
        <w:t xml:space="preserve">Pemasangan aplikasi </w:t>
      </w:r>
      <w:r>
        <w:rPr>
          <w:i/>
          <w:lang w:eastAsia="en-US"/>
        </w:rPr>
        <w:t>Autis Care</w:t>
      </w:r>
      <w:r>
        <w:rPr>
          <w:lang w:eastAsia="en-US"/>
        </w:rPr>
        <w:t xml:space="preserve"> pada iOS membutuhkan iTunes sebagai media kelola aplikasi perangkat iOS. Karena satu lisensi aplikasi hanya bisa digunakan oleh satu perangkat iOS, maka perangkat tersebut yang harus dipasang aplikasi </w:t>
      </w:r>
      <w:r>
        <w:rPr>
          <w:i/>
          <w:lang w:eastAsia="en-US"/>
        </w:rPr>
        <w:t>Autis Care</w:t>
      </w:r>
      <w:r>
        <w:rPr>
          <w:lang w:eastAsia="en-US"/>
        </w:rPr>
        <w:t>. Berikut ini langkah-langkah memasang aplikasi pada perangkat iOS:</w:t>
      </w:r>
    </w:p>
    <w:p w14:paraId="32F9CC2A" w14:textId="77777777" w:rsidR="00B72A55" w:rsidRPr="00B72A55" w:rsidRDefault="00B72A55" w:rsidP="00ED6F33">
      <w:pPr>
        <w:pStyle w:val="ListParagraph"/>
        <w:numPr>
          <w:ilvl w:val="5"/>
          <w:numId w:val="45"/>
        </w:numPr>
        <w:spacing w:after="120"/>
        <w:ind w:left="360" w:hanging="360"/>
        <w:rPr>
          <w:lang w:eastAsia="en-US"/>
        </w:rPr>
      </w:pPr>
      <w:r>
        <w:rPr>
          <w:lang w:eastAsia="en-US"/>
        </w:rPr>
        <w:t>Sambungkan perangkat dengan komputer, kemudian</w:t>
      </w:r>
      <w:r w:rsidR="007F5EFD">
        <w:rPr>
          <w:lang w:eastAsia="en-US"/>
        </w:rPr>
        <w:t xml:space="preserve"> buka iTunes dan tunggu sampai i</w:t>
      </w:r>
      <w:r>
        <w:rPr>
          <w:lang w:eastAsia="en-US"/>
        </w:rPr>
        <w:t xml:space="preserve">Tunes menyelesaikan sinkronisasi. Kemudian klik pokok kanan atas iTunes dan pilih tambah berkas. </w:t>
      </w:r>
      <w:r w:rsidR="00E66BD1">
        <w:rPr>
          <w:lang w:eastAsia="en-US"/>
        </w:rPr>
        <w:fldChar w:fldCharType="begin"/>
      </w:r>
      <w:r w:rsidR="00E66BD1">
        <w:rPr>
          <w:lang w:eastAsia="en-US"/>
        </w:rPr>
        <w:instrText xml:space="preserve"> REF _Ref396497873 \h </w:instrText>
      </w:r>
      <w:r w:rsidR="00E66BD1">
        <w:rPr>
          <w:lang w:eastAsia="en-US"/>
        </w:rPr>
      </w:r>
      <w:r w:rsidR="00E66BD1">
        <w:rPr>
          <w:lang w:eastAsia="en-US"/>
        </w:rPr>
        <w:fldChar w:fldCharType="separate"/>
      </w:r>
      <w:r w:rsidR="002836B7">
        <w:t xml:space="preserve">Gambar </w:t>
      </w:r>
      <w:r w:rsidR="002836B7">
        <w:rPr>
          <w:noProof/>
        </w:rPr>
        <w:t>4</w:t>
      </w:r>
      <w:r w:rsidR="002836B7">
        <w:t>.</w:t>
      </w:r>
      <w:r w:rsidR="002836B7">
        <w:rPr>
          <w:noProof/>
        </w:rPr>
        <w:t>26</w:t>
      </w:r>
      <w:r w:rsidR="00E66BD1">
        <w:rPr>
          <w:lang w:eastAsia="en-US"/>
        </w:rPr>
        <w:fldChar w:fldCharType="end"/>
      </w:r>
      <w:r w:rsidR="00E66BD1">
        <w:rPr>
          <w:lang w:eastAsia="en-US"/>
        </w:rPr>
        <w:t xml:space="preserve"> </w:t>
      </w:r>
      <w:r>
        <w:rPr>
          <w:lang w:eastAsia="en-US"/>
        </w:rPr>
        <w:t xml:space="preserve">merupakan halaman iTunes menambah berkas ke </w:t>
      </w:r>
      <w:r>
        <w:rPr>
          <w:i/>
          <w:lang w:eastAsia="en-US"/>
        </w:rPr>
        <w:t>library</w:t>
      </w:r>
      <w:r w:rsidR="007F5EFD">
        <w:rPr>
          <w:lang w:eastAsia="en-US"/>
        </w:rPr>
        <w:t>.</w:t>
      </w:r>
    </w:p>
    <w:p w14:paraId="341A4448" w14:textId="77777777" w:rsidR="009E6BF6" w:rsidRDefault="008969B7" w:rsidP="009E6BF6">
      <w:pPr>
        <w:keepNext/>
        <w:jc w:val="center"/>
      </w:pPr>
      <w:r>
        <w:rPr>
          <w:b/>
          <w:noProof/>
          <w:sz w:val="24"/>
          <w:szCs w:val="24"/>
          <w:lang w:eastAsia="en-US"/>
        </w:rPr>
        <w:drawing>
          <wp:inline distT="0" distB="0" distL="0" distR="0" wp14:anchorId="0397A9C0" wp14:editId="6C57DD8D">
            <wp:extent cx="2969970" cy="1594713"/>
            <wp:effectExtent l="0" t="0" r="1905" b="5715"/>
            <wp:docPr id="533" name="Picture 533" descr="C:\Users\demit\Desktop\phonegap\itu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mit\Desktop\phonegap\itunes.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971172" cy="1595358"/>
                    </a:xfrm>
                    <a:prstGeom prst="rect">
                      <a:avLst/>
                    </a:prstGeom>
                    <a:noFill/>
                    <a:ln>
                      <a:noFill/>
                    </a:ln>
                  </pic:spPr>
                </pic:pic>
              </a:graphicData>
            </a:graphic>
          </wp:inline>
        </w:drawing>
      </w:r>
    </w:p>
    <w:p w14:paraId="6EBA5841" w14:textId="77777777" w:rsidR="008969B7" w:rsidRDefault="009E6BF6" w:rsidP="009E6BF6">
      <w:pPr>
        <w:pStyle w:val="Caption"/>
        <w:rPr>
          <w:b w:val="0"/>
          <w:sz w:val="24"/>
          <w:szCs w:val="24"/>
        </w:rPr>
      </w:pPr>
      <w:bookmarkStart w:id="401" w:name="_Ref396497873"/>
      <w:bookmarkStart w:id="402" w:name="_Toc396905693"/>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6</w:t>
      </w:r>
      <w:r w:rsidR="005514D2">
        <w:fldChar w:fldCharType="end"/>
      </w:r>
      <w:bookmarkEnd w:id="401"/>
      <w:r w:rsidR="00E66BD1" w:rsidRPr="00E66BD1">
        <w:rPr>
          <w:lang w:eastAsia="en-US"/>
        </w:rPr>
        <w:t xml:space="preserve"> </w:t>
      </w:r>
      <w:r w:rsidR="00E66BD1">
        <w:rPr>
          <w:lang w:eastAsia="en-US"/>
        </w:rPr>
        <w:t xml:space="preserve">Halaman iTunes Menambah Berkas ke </w:t>
      </w:r>
      <w:r w:rsidR="00E66BD1">
        <w:rPr>
          <w:i/>
          <w:lang w:eastAsia="en-US"/>
        </w:rPr>
        <w:t>Library</w:t>
      </w:r>
      <w:bookmarkEnd w:id="402"/>
    </w:p>
    <w:p w14:paraId="7DD8B2DA" w14:textId="77777777" w:rsidR="009E6BF6" w:rsidRDefault="00ED6F33" w:rsidP="009E6BF6">
      <w:pPr>
        <w:keepNext/>
        <w:jc w:val="center"/>
      </w:pPr>
      <w:r>
        <w:rPr>
          <w:noProof/>
          <w:lang w:eastAsia="en-US"/>
        </w:rPr>
        <w:lastRenderedPageBreak/>
        <w:drawing>
          <wp:inline distT="0" distB="0" distL="0" distR="0" wp14:anchorId="01DB49E9" wp14:editId="54AF2179">
            <wp:extent cx="3694176" cy="2099462"/>
            <wp:effectExtent l="0" t="0" r="1905" b="0"/>
            <wp:docPr id="539" name="Picture 539" descr="C:\Users\demit\Desktop\phonegap\ITunesadd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mit\Desktop\phonegap\ITunesaddLibrary.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710305" cy="2108628"/>
                    </a:xfrm>
                    <a:prstGeom prst="rect">
                      <a:avLst/>
                    </a:prstGeom>
                    <a:noFill/>
                    <a:ln>
                      <a:noFill/>
                    </a:ln>
                  </pic:spPr>
                </pic:pic>
              </a:graphicData>
            </a:graphic>
          </wp:inline>
        </w:drawing>
      </w:r>
    </w:p>
    <w:p w14:paraId="7D5259BD" w14:textId="77777777" w:rsidR="00ED6F33" w:rsidRDefault="009E6BF6" w:rsidP="009E6BF6">
      <w:pPr>
        <w:pStyle w:val="Caption"/>
      </w:pPr>
      <w:bookmarkStart w:id="403" w:name="_Ref396497872"/>
      <w:bookmarkStart w:id="404" w:name="_Toc396905694"/>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7</w:t>
      </w:r>
      <w:r w:rsidR="005514D2">
        <w:fldChar w:fldCharType="end"/>
      </w:r>
      <w:bookmarkEnd w:id="403"/>
      <w:r w:rsidR="00E66BD1" w:rsidRPr="00E66BD1">
        <w:t xml:space="preserve"> </w:t>
      </w:r>
      <w:r w:rsidR="00E66BD1">
        <w:t>Halaman iTunes Memilih Pemasang Berkas iOS</w:t>
      </w:r>
      <w:bookmarkEnd w:id="404"/>
    </w:p>
    <w:p w14:paraId="5B49B44D" w14:textId="77777777" w:rsidR="00052C30" w:rsidRDefault="007F5EFD" w:rsidP="00052C30">
      <w:pPr>
        <w:pStyle w:val="ListParagraph"/>
        <w:numPr>
          <w:ilvl w:val="5"/>
          <w:numId w:val="45"/>
        </w:numPr>
        <w:ind w:left="360" w:hanging="360"/>
      </w:pPr>
      <w:r>
        <w:t xml:space="preserve">Masuk ke dalam map berisi pemasang berkas iOS dan pilih pemasang berkas tersebut. </w:t>
      </w:r>
      <w:r w:rsidR="00E66BD1">
        <w:fldChar w:fldCharType="begin"/>
      </w:r>
      <w:r w:rsidR="00E66BD1">
        <w:instrText xml:space="preserve"> REF _Ref396497872 \h </w:instrText>
      </w:r>
      <w:r w:rsidR="00E66BD1">
        <w:fldChar w:fldCharType="separate"/>
      </w:r>
      <w:r w:rsidR="002836B7">
        <w:t xml:space="preserve">Gambar </w:t>
      </w:r>
      <w:r w:rsidR="002836B7">
        <w:rPr>
          <w:noProof/>
        </w:rPr>
        <w:t>4</w:t>
      </w:r>
      <w:r w:rsidR="002836B7">
        <w:t>.</w:t>
      </w:r>
      <w:r w:rsidR="002836B7">
        <w:rPr>
          <w:noProof/>
        </w:rPr>
        <w:t>27</w:t>
      </w:r>
      <w:r w:rsidR="00E66BD1">
        <w:fldChar w:fldCharType="end"/>
      </w:r>
      <w:r w:rsidR="00E66BD1">
        <w:t xml:space="preserve"> </w:t>
      </w:r>
      <w:r>
        <w:t>merupakan halaman iTunes memilih pemasang berkas iOS.</w:t>
      </w:r>
    </w:p>
    <w:p w14:paraId="3596C591" w14:textId="77777777" w:rsidR="007F5EFD" w:rsidRDefault="007F5EFD" w:rsidP="00ED6F33">
      <w:pPr>
        <w:pStyle w:val="ListParagraph"/>
        <w:numPr>
          <w:ilvl w:val="5"/>
          <w:numId w:val="45"/>
        </w:numPr>
        <w:spacing w:after="120"/>
        <w:ind w:left="360" w:hanging="360"/>
      </w:pPr>
      <w:r>
        <w:t xml:space="preserve">Setelah selesai memilih pemasang berkas, klik </w:t>
      </w:r>
      <w:r>
        <w:rPr>
          <w:i/>
        </w:rPr>
        <w:t>install</w:t>
      </w:r>
      <w:r>
        <w:t xml:space="preserve"> dan pilih </w:t>
      </w:r>
      <w:r>
        <w:rPr>
          <w:i/>
        </w:rPr>
        <w:t>apply</w:t>
      </w:r>
      <w:r>
        <w:t xml:space="preserve">. </w:t>
      </w:r>
      <w:r w:rsidR="00E66BD1">
        <w:fldChar w:fldCharType="begin"/>
      </w:r>
      <w:r w:rsidR="00E66BD1">
        <w:instrText xml:space="preserve"> REF _Ref396497871 \h </w:instrText>
      </w:r>
      <w:r w:rsidR="00E66BD1">
        <w:fldChar w:fldCharType="separate"/>
      </w:r>
      <w:r w:rsidR="002836B7">
        <w:t xml:space="preserve">Gambar </w:t>
      </w:r>
      <w:r w:rsidR="002836B7">
        <w:rPr>
          <w:noProof/>
        </w:rPr>
        <w:t>4</w:t>
      </w:r>
      <w:r w:rsidR="002836B7">
        <w:t>.</w:t>
      </w:r>
      <w:r w:rsidR="002836B7">
        <w:rPr>
          <w:noProof/>
        </w:rPr>
        <w:t>28</w:t>
      </w:r>
      <w:r w:rsidR="00E66BD1">
        <w:fldChar w:fldCharType="end"/>
      </w:r>
      <w:r w:rsidR="00E66BD1">
        <w:t xml:space="preserve"> </w:t>
      </w:r>
      <w:r>
        <w:t>merupakan halaman iTunes memilih pasang aplikasi ke perangkat iOS.</w:t>
      </w:r>
    </w:p>
    <w:p w14:paraId="74260C1C" w14:textId="77777777" w:rsidR="009E6BF6" w:rsidRDefault="00052C30" w:rsidP="009E6BF6">
      <w:pPr>
        <w:keepNext/>
        <w:jc w:val="center"/>
      </w:pPr>
      <w:r>
        <w:rPr>
          <w:noProof/>
          <w:lang w:eastAsia="en-US"/>
        </w:rPr>
        <w:drawing>
          <wp:inline distT="0" distB="0" distL="0" distR="0" wp14:anchorId="5DA3F0C8" wp14:editId="7559009E">
            <wp:extent cx="3681819" cy="2070201"/>
            <wp:effectExtent l="0" t="0" r="0" b="6350"/>
            <wp:docPr id="540" name="Picture 540" descr="C:\Users\demit\Desktop\phonegap\ITunesinstall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mit\Desktop\phonegap\ITunesinstallApp.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710305" cy="2086218"/>
                    </a:xfrm>
                    <a:prstGeom prst="rect">
                      <a:avLst/>
                    </a:prstGeom>
                    <a:noFill/>
                    <a:ln>
                      <a:noFill/>
                    </a:ln>
                  </pic:spPr>
                </pic:pic>
              </a:graphicData>
            </a:graphic>
          </wp:inline>
        </w:drawing>
      </w:r>
    </w:p>
    <w:p w14:paraId="72AB9677" w14:textId="77777777" w:rsidR="00052C30" w:rsidRDefault="009E6BF6" w:rsidP="009E6BF6">
      <w:pPr>
        <w:pStyle w:val="Caption"/>
      </w:pPr>
      <w:bookmarkStart w:id="405" w:name="_Ref396497871"/>
      <w:bookmarkStart w:id="406" w:name="_Toc396905695"/>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8</w:t>
      </w:r>
      <w:r w:rsidR="005514D2">
        <w:fldChar w:fldCharType="end"/>
      </w:r>
      <w:bookmarkEnd w:id="405"/>
      <w:r w:rsidR="00E66BD1" w:rsidRPr="00E66BD1">
        <w:t xml:space="preserve"> </w:t>
      </w:r>
      <w:r w:rsidR="00E66BD1">
        <w:t>Halaman iTunes Pilihan Pasang Aplikasi Ke Perangkat iOS</w:t>
      </w:r>
      <w:bookmarkEnd w:id="406"/>
    </w:p>
    <w:p w14:paraId="3BB83CA8" w14:textId="77777777" w:rsidR="009E6BF6" w:rsidRDefault="00080CC2" w:rsidP="009E6BF6">
      <w:pPr>
        <w:keepNext/>
        <w:jc w:val="center"/>
      </w:pPr>
      <w:r>
        <w:rPr>
          <w:noProof/>
          <w:lang w:eastAsia="en-US"/>
        </w:rPr>
        <w:lastRenderedPageBreak/>
        <w:drawing>
          <wp:inline distT="0" distB="0" distL="0" distR="0" wp14:anchorId="7279B70A" wp14:editId="426FEE66">
            <wp:extent cx="3710305" cy="2197768"/>
            <wp:effectExtent l="0" t="0" r="4445" b="0"/>
            <wp:docPr id="542" name="Picture 542" descr="C:\Users\demit\Desktop\phonegap\ITunesinstallNow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mit\Desktop\phonegap\ITunesinstallNowApp.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710305" cy="2197768"/>
                    </a:xfrm>
                    <a:prstGeom prst="rect">
                      <a:avLst/>
                    </a:prstGeom>
                    <a:noFill/>
                    <a:ln>
                      <a:noFill/>
                    </a:ln>
                  </pic:spPr>
                </pic:pic>
              </a:graphicData>
            </a:graphic>
          </wp:inline>
        </w:drawing>
      </w:r>
    </w:p>
    <w:p w14:paraId="25FBC263" w14:textId="77777777" w:rsidR="00080CC2" w:rsidRDefault="009E6BF6" w:rsidP="009E6BF6">
      <w:pPr>
        <w:pStyle w:val="Caption"/>
      </w:pPr>
      <w:bookmarkStart w:id="407" w:name="_Ref396497870"/>
      <w:bookmarkStart w:id="408" w:name="_Toc396905696"/>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9</w:t>
      </w:r>
      <w:r w:rsidR="005514D2">
        <w:fldChar w:fldCharType="end"/>
      </w:r>
      <w:bookmarkEnd w:id="407"/>
      <w:r w:rsidR="00E66BD1" w:rsidRPr="00E66BD1">
        <w:t xml:space="preserve"> </w:t>
      </w:r>
      <w:r w:rsidR="00E66BD1">
        <w:t xml:space="preserve">Proses Pemasangan Aplikasi </w:t>
      </w:r>
      <w:r w:rsidR="00E66BD1">
        <w:rPr>
          <w:i/>
        </w:rPr>
        <w:t>Autis Care</w:t>
      </w:r>
      <w:r w:rsidR="00E66BD1">
        <w:t xml:space="preserve"> Dengan Bantuan iTunes</w:t>
      </w:r>
      <w:bookmarkEnd w:id="408"/>
    </w:p>
    <w:p w14:paraId="465D2323" w14:textId="77777777" w:rsidR="00080CC2" w:rsidRDefault="00080CC2" w:rsidP="00080CC2"/>
    <w:p w14:paraId="7E19C104" w14:textId="77777777" w:rsidR="00CF4782" w:rsidRDefault="007F5EFD" w:rsidP="00CF4782">
      <w:pPr>
        <w:pStyle w:val="ListParagraph"/>
        <w:numPr>
          <w:ilvl w:val="0"/>
          <w:numId w:val="45"/>
        </w:numPr>
        <w:spacing w:after="240"/>
        <w:ind w:left="360"/>
        <w:contextualSpacing w:val="0"/>
      </w:pPr>
      <w:r>
        <w:t xml:space="preserve">Proses pemasangan akan dimulai dan iTunes akan menampilkan progres pemasangan yang berada diatas sendiri. Tunggu hingga proses sinkronisasi sampai selesai sehingga aplikasi sudah selesai terpasang pada perangkat. </w:t>
      </w:r>
      <w:r w:rsidR="00E66BD1">
        <w:fldChar w:fldCharType="begin"/>
      </w:r>
      <w:r w:rsidR="00E66BD1">
        <w:instrText xml:space="preserve"> REF _Ref396497870 \h </w:instrText>
      </w:r>
      <w:r w:rsidR="00E66BD1">
        <w:fldChar w:fldCharType="separate"/>
      </w:r>
      <w:r w:rsidR="002836B7">
        <w:t xml:space="preserve">Gambar </w:t>
      </w:r>
      <w:r w:rsidR="002836B7">
        <w:rPr>
          <w:noProof/>
        </w:rPr>
        <w:t>4</w:t>
      </w:r>
      <w:r w:rsidR="002836B7">
        <w:t>.</w:t>
      </w:r>
      <w:r w:rsidR="002836B7">
        <w:rPr>
          <w:noProof/>
        </w:rPr>
        <w:t>29</w:t>
      </w:r>
      <w:r w:rsidR="00E66BD1">
        <w:fldChar w:fldCharType="end"/>
      </w:r>
      <w:r w:rsidR="00E66BD1">
        <w:t xml:space="preserve"> </w:t>
      </w:r>
      <w:r>
        <w:t xml:space="preserve">merupakan proses pemasangan aplikasi </w:t>
      </w:r>
      <w:r>
        <w:rPr>
          <w:i/>
        </w:rPr>
        <w:t>Autis Care</w:t>
      </w:r>
      <w:r>
        <w:t xml:space="preserve"> dengan bantuan iTunes.</w:t>
      </w:r>
    </w:p>
    <w:p w14:paraId="3D0EA559" w14:textId="77777777" w:rsidR="00ED6F33" w:rsidRDefault="00ED6F33" w:rsidP="009B2F5E">
      <w:pPr>
        <w:pStyle w:val="ListParagraph"/>
        <w:numPr>
          <w:ilvl w:val="4"/>
          <w:numId w:val="13"/>
        </w:numPr>
        <w:spacing w:before="240"/>
        <w:ind w:left="1080"/>
        <w:rPr>
          <w:b/>
          <w:sz w:val="24"/>
          <w:szCs w:val="24"/>
        </w:rPr>
      </w:pPr>
      <w:r w:rsidRPr="00A27D34">
        <w:rPr>
          <w:b/>
          <w:sz w:val="24"/>
          <w:szCs w:val="24"/>
        </w:rPr>
        <w:t>Proses Pemasangan Pada Windows Phone</w:t>
      </w:r>
    </w:p>
    <w:p w14:paraId="75EA1A93" w14:textId="77777777" w:rsidR="00ED6F33" w:rsidRDefault="00BF169F" w:rsidP="00ED6F33">
      <w:pPr>
        <w:ind w:firstLine="720"/>
        <w:rPr>
          <w:lang w:eastAsia="en-US"/>
        </w:rPr>
      </w:pPr>
      <w:r>
        <w:rPr>
          <w:lang w:eastAsia="en-US"/>
        </w:rPr>
        <w:t xml:space="preserve">Aplikasi </w:t>
      </w:r>
      <w:r w:rsidRPr="00540D0E">
        <w:rPr>
          <w:i/>
          <w:lang w:eastAsia="en-US"/>
        </w:rPr>
        <w:t>Autis Care</w:t>
      </w:r>
      <w:r>
        <w:rPr>
          <w:lang w:eastAsia="en-US"/>
        </w:rPr>
        <w:t xml:space="preserve"> dapat dipasang pada perangkat Windows Phone menggunakan pemasang berkas. Khusus untuk perangkat ini memerlukan bantuan perangkat lunak Visual Studio 2012. Pemasangan dilakukan menggunakan fitur pemekaran aplikasi yang dimiliki Visual Studio.</w:t>
      </w:r>
      <w:r w:rsidR="00506B16">
        <w:rPr>
          <w:lang w:eastAsia="en-US"/>
        </w:rPr>
        <w:t xml:space="preserve"> Berikut ini akan dijelaskan proses pemasangan aplikasi pada perangkat Windows Phone:</w:t>
      </w:r>
    </w:p>
    <w:p w14:paraId="310A720A" w14:textId="77777777" w:rsidR="00506B16" w:rsidRDefault="00506B16" w:rsidP="00506B16">
      <w:pPr>
        <w:pStyle w:val="ListParagraph"/>
        <w:numPr>
          <w:ilvl w:val="5"/>
          <w:numId w:val="45"/>
        </w:numPr>
        <w:ind w:left="360" w:hanging="360"/>
        <w:rPr>
          <w:sz w:val="24"/>
          <w:szCs w:val="24"/>
        </w:rPr>
      </w:pPr>
      <w:r w:rsidRPr="00506B16">
        <w:rPr>
          <w:sz w:val="24"/>
          <w:szCs w:val="24"/>
        </w:rPr>
        <w:t xml:space="preserve">Siapkan pemasang berkas aplikasi </w:t>
      </w:r>
      <w:r w:rsidRPr="00506B16">
        <w:rPr>
          <w:i/>
          <w:sz w:val="24"/>
          <w:szCs w:val="24"/>
        </w:rPr>
        <w:t>Autis Care</w:t>
      </w:r>
      <w:r w:rsidRPr="00506B16">
        <w:rPr>
          <w:sz w:val="24"/>
          <w:szCs w:val="24"/>
        </w:rPr>
        <w:t xml:space="preserve"> untuk perangkat Windows Phone. </w:t>
      </w:r>
      <w:r w:rsidR="00E66BD1">
        <w:rPr>
          <w:sz w:val="24"/>
          <w:szCs w:val="24"/>
        </w:rPr>
        <w:fldChar w:fldCharType="begin"/>
      </w:r>
      <w:r w:rsidR="00E66BD1">
        <w:rPr>
          <w:sz w:val="24"/>
          <w:szCs w:val="24"/>
        </w:rPr>
        <w:instrText xml:space="preserve"> REF _Ref396497868 \h </w:instrText>
      </w:r>
      <w:r w:rsidR="00E66BD1">
        <w:rPr>
          <w:sz w:val="24"/>
          <w:szCs w:val="24"/>
        </w:rPr>
      </w:r>
      <w:r w:rsidR="00E66BD1">
        <w:rPr>
          <w:sz w:val="24"/>
          <w:szCs w:val="24"/>
        </w:rPr>
        <w:fldChar w:fldCharType="separate"/>
      </w:r>
      <w:r w:rsidR="002836B7">
        <w:t xml:space="preserve">Gambar </w:t>
      </w:r>
      <w:r w:rsidR="002836B7">
        <w:rPr>
          <w:noProof/>
        </w:rPr>
        <w:t>4</w:t>
      </w:r>
      <w:r w:rsidR="002836B7">
        <w:t>.</w:t>
      </w:r>
      <w:r w:rsidR="002836B7">
        <w:rPr>
          <w:noProof/>
        </w:rPr>
        <w:t>30</w:t>
      </w:r>
      <w:r w:rsidR="00E66BD1">
        <w:rPr>
          <w:sz w:val="24"/>
          <w:szCs w:val="24"/>
        </w:rPr>
        <w:fldChar w:fldCharType="end"/>
      </w:r>
      <w:r w:rsidR="00E66BD1">
        <w:rPr>
          <w:sz w:val="24"/>
          <w:szCs w:val="24"/>
        </w:rPr>
        <w:t xml:space="preserve"> </w:t>
      </w:r>
      <w:r w:rsidRPr="00506B16">
        <w:rPr>
          <w:sz w:val="24"/>
          <w:szCs w:val="24"/>
        </w:rPr>
        <w:t>merupakan lokasi pemasang berkas aplikasi untuk perangkat Windows Phone.</w:t>
      </w:r>
    </w:p>
    <w:p w14:paraId="78C5AE30" w14:textId="77777777" w:rsidR="009E6BF6" w:rsidRDefault="00DF06DF" w:rsidP="009E6BF6">
      <w:pPr>
        <w:pStyle w:val="ListParagraph"/>
        <w:keepNext/>
        <w:ind w:left="360"/>
        <w:jc w:val="center"/>
      </w:pPr>
      <w:r>
        <w:rPr>
          <w:noProof/>
          <w:sz w:val="24"/>
          <w:szCs w:val="24"/>
          <w:lang w:eastAsia="en-US"/>
        </w:rPr>
        <w:lastRenderedPageBreak/>
        <w:drawing>
          <wp:inline distT="0" distB="0" distL="0" distR="0" wp14:anchorId="5B198AF5" wp14:editId="7DF4B2EA">
            <wp:extent cx="2271244" cy="1850594"/>
            <wp:effectExtent l="0" t="0" r="0" b="0"/>
            <wp:docPr id="1" name="Picture 1" descr="C:\Users\demit\Dropbox\TA\autis care aset\wp installer\windows_phone_install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it\Dropbox\TA\autis care aset\wp installer\windows_phone_installer.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279230" cy="1857101"/>
                    </a:xfrm>
                    <a:prstGeom prst="rect">
                      <a:avLst/>
                    </a:prstGeom>
                    <a:noFill/>
                    <a:ln>
                      <a:noFill/>
                    </a:ln>
                  </pic:spPr>
                </pic:pic>
              </a:graphicData>
            </a:graphic>
          </wp:inline>
        </w:drawing>
      </w:r>
    </w:p>
    <w:p w14:paraId="52B86F5B" w14:textId="77777777" w:rsidR="00DF06DF" w:rsidRDefault="009E6BF6" w:rsidP="009E6BF6">
      <w:pPr>
        <w:pStyle w:val="Caption"/>
      </w:pPr>
      <w:bookmarkStart w:id="409" w:name="_Ref396497868"/>
      <w:bookmarkStart w:id="410" w:name="_Toc396905697"/>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0</w:t>
      </w:r>
      <w:r w:rsidR="005514D2">
        <w:fldChar w:fldCharType="end"/>
      </w:r>
      <w:bookmarkEnd w:id="409"/>
      <w:r w:rsidR="00E66BD1" w:rsidRPr="00E66BD1">
        <w:rPr>
          <w:szCs w:val="20"/>
        </w:rPr>
        <w:t xml:space="preserve"> </w:t>
      </w:r>
      <w:r w:rsidR="00E66BD1">
        <w:rPr>
          <w:szCs w:val="20"/>
        </w:rPr>
        <w:t>L</w:t>
      </w:r>
      <w:r w:rsidR="00E66BD1" w:rsidRPr="00DF06DF">
        <w:rPr>
          <w:szCs w:val="20"/>
        </w:rPr>
        <w:t xml:space="preserve">okasi </w:t>
      </w:r>
      <w:r w:rsidR="00E66BD1">
        <w:rPr>
          <w:szCs w:val="20"/>
        </w:rPr>
        <w:t>P</w:t>
      </w:r>
      <w:r w:rsidR="00E66BD1" w:rsidRPr="00DF06DF">
        <w:rPr>
          <w:szCs w:val="20"/>
        </w:rPr>
        <w:t xml:space="preserve">emasang </w:t>
      </w:r>
      <w:r w:rsidR="00E66BD1">
        <w:rPr>
          <w:szCs w:val="20"/>
        </w:rPr>
        <w:t>B</w:t>
      </w:r>
      <w:r w:rsidR="00E66BD1" w:rsidRPr="00DF06DF">
        <w:rPr>
          <w:szCs w:val="20"/>
        </w:rPr>
        <w:t xml:space="preserve">erkas </w:t>
      </w:r>
      <w:r w:rsidR="00E66BD1">
        <w:rPr>
          <w:szCs w:val="20"/>
        </w:rPr>
        <w:t>A</w:t>
      </w:r>
      <w:r w:rsidR="00E66BD1" w:rsidRPr="00DF06DF">
        <w:rPr>
          <w:szCs w:val="20"/>
        </w:rPr>
        <w:t xml:space="preserve">plikasi </w:t>
      </w:r>
      <w:r w:rsidR="00E66BD1">
        <w:rPr>
          <w:szCs w:val="20"/>
        </w:rPr>
        <w:t>U</w:t>
      </w:r>
      <w:r w:rsidR="00E66BD1" w:rsidRPr="00DF06DF">
        <w:rPr>
          <w:szCs w:val="20"/>
        </w:rPr>
        <w:t xml:space="preserve">ntuk </w:t>
      </w:r>
      <w:r w:rsidR="00E66BD1">
        <w:rPr>
          <w:szCs w:val="20"/>
        </w:rPr>
        <w:t>P</w:t>
      </w:r>
      <w:r w:rsidR="00E66BD1" w:rsidRPr="00DF06DF">
        <w:rPr>
          <w:szCs w:val="20"/>
        </w:rPr>
        <w:t>erangkat Windows Phone</w:t>
      </w:r>
      <w:bookmarkEnd w:id="410"/>
    </w:p>
    <w:p w14:paraId="0894E315" w14:textId="77777777" w:rsidR="00DF06DF" w:rsidRDefault="00DF06DF" w:rsidP="00DF06DF"/>
    <w:p w14:paraId="52D85B1E" w14:textId="77777777" w:rsidR="009E6BF6" w:rsidRDefault="00DF06DF" w:rsidP="009E6BF6">
      <w:pPr>
        <w:keepNext/>
        <w:ind w:left="360"/>
        <w:jc w:val="center"/>
      </w:pPr>
      <w:r>
        <w:rPr>
          <w:noProof/>
          <w:lang w:eastAsia="en-US"/>
        </w:rPr>
        <w:drawing>
          <wp:inline distT="0" distB="0" distL="0" distR="0" wp14:anchorId="2F80BA03" wp14:editId="786CDA6E">
            <wp:extent cx="2235937" cy="2075290"/>
            <wp:effectExtent l="0" t="0" r="0" b="1270"/>
            <wp:docPr id="3" name="Picture 3" descr="C:\Users\demit\Dropbox\TA\autis care aset\wp installer\windows_phone_app_deploy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mit\Dropbox\TA\autis care aset\wp installer\windows_phone_app_deployment.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242181" cy="2081085"/>
                    </a:xfrm>
                    <a:prstGeom prst="rect">
                      <a:avLst/>
                    </a:prstGeom>
                    <a:noFill/>
                    <a:ln>
                      <a:noFill/>
                    </a:ln>
                  </pic:spPr>
                </pic:pic>
              </a:graphicData>
            </a:graphic>
          </wp:inline>
        </w:drawing>
      </w:r>
    </w:p>
    <w:p w14:paraId="512C7A78" w14:textId="77777777" w:rsidR="00DF06DF" w:rsidRDefault="009E6BF6" w:rsidP="009E6BF6">
      <w:pPr>
        <w:pStyle w:val="Caption"/>
      </w:pPr>
      <w:bookmarkStart w:id="411" w:name="_Ref396497869"/>
      <w:bookmarkStart w:id="412" w:name="_Toc396905698"/>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1</w:t>
      </w:r>
      <w:r w:rsidR="005514D2">
        <w:fldChar w:fldCharType="end"/>
      </w:r>
      <w:bookmarkEnd w:id="411"/>
      <w:r w:rsidR="00E66BD1" w:rsidRPr="00E66BD1">
        <w:rPr>
          <w:szCs w:val="20"/>
        </w:rPr>
        <w:t xml:space="preserve"> </w:t>
      </w:r>
      <w:r w:rsidR="00E66BD1">
        <w:rPr>
          <w:szCs w:val="20"/>
        </w:rPr>
        <w:t>F</w:t>
      </w:r>
      <w:r w:rsidR="00E66BD1" w:rsidRPr="00182B1B">
        <w:rPr>
          <w:szCs w:val="20"/>
        </w:rPr>
        <w:t xml:space="preserve">itur Application Deployment </w:t>
      </w:r>
      <w:r w:rsidR="00E66BD1">
        <w:rPr>
          <w:szCs w:val="20"/>
        </w:rPr>
        <w:t>P</w:t>
      </w:r>
      <w:r w:rsidR="00E66BD1" w:rsidRPr="00182B1B">
        <w:rPr>
          <w:szCs w:val="20"/>
        </w:rPr>
        <w:t>ada Visual Studio</w:t>
      </w:r>
      <w:bookmarkEnd w:id="412"/>
    </w:p>
    <w:p w14:paraId="32632F00" w14:textId="77777777" w:rsidR="00182B1B" w:rsidRPr="00182B1B" w:rsidRDefault="00182B1B" w:rsidP="00182B1B"/>
    <w:p w14:paraId="220EF1F0" w14:textId="77777777" w:rsidR="00506B16" w:rsidRDefault="00506B16" w:rsidP="00506B16">
      <w:pPr>
        <w:pStyle w:val="ListParagraph"/>
        <w:numPr>
          <w:ilvl w:val="5"/>
          <w:numId w:val="45"/>
        </w:numPr>
        <w:ind w:left="360" w:hanging="360"/>
        <w:rPr>
          <w:sz w:val="24"/>
          <w:szCs w:val="24"/>
        </w:rPr>
      </w:pPr>
      <w:r>
        <w:rPr>
          <w:sz w:val="24"/>
          <w:szCs w:val="24"/>
        </w:rPr>
        <w:t xml:space="preserve">Buka fitur </w:t>
      </w:r>
      <w:r w:rsidRPr="00D6703D">
        <w:rPr>
          <w:i/>
          <w:sz w:val="24"/>
          <w:szCs w:val="24"/>
        </w:rPr>
        <w:t>Application Deployment</w:t>
      </w:r>
      <w:r>
        <w:rPr>
          <w:sz w:val="24"/>
          <w:szCs w:val="24"/>
        </w:rPr>
        <w:t xml:space="preserve"> milik Visual Studio 2012. </w:t>
      </w:r>
      <w:r w:rsidR="00E66BD1">
        <w:rPr>
          <w:sz w:val="24"/>
          <w:szCs w:val="24"/>
        </w:rPr>
        <w:fldChar w:fldCharType="begin"/>
      </w:r>
      <w:r w:rsidR="00E66BD1">
        <w:rPr>
          <w:sz w:val="24"/>
          <w:szCs w:val="24"/>
        </w:rPr>
        <w:instrText xml:space="preserve"> REF _Ref396497869 \h </w:instrText>
      </w:r>
      <w:r w:rsidR="00E66BD1">
        <w:rPr>
          <w:sz w:val="24"/>
          <w:szCs w:val="24"/>
        </w:rPr>
      </w:r>
      <w:r w:rsidR="00E66BD1">
        <w:rPr>
          <w:sz w:val="24"/>
          <w:szCs w:val="24"/>
        </w:rPr>
        <w:fldChar w:fldCharType="separate"/>
      </w:r>
      <w:r w:rsidR="002836B7">
        <w:t xml:space="preserve">Gambar </w:t>
      </w:r>
      <w:r w:rsidR="002836B7">
        <w:rPr>
          <w:noProof/>
        </w:rPr>
        <w:t>4</w:t>
      </w:r>
      <w:r w:rsidR="002836B7">
        <w:t>.</w:t>
      </w:r>
      <w:r w:rsidR="002836B7">
        <w:rPr>
          <w:noProof/>
        </w:rPr>
        <w:t>31</w:t>
      </w:r>
      <w:r w:rsidR="00E66BD1">
        <w:rPr>
          <w:sz w:val="24"/>
          <w:szCs w:val="24"/>
        </w:rPr>
        <w:fldChar w:fldCharType="end"/>
      </w:r>
      <w:r w:rsidR="00E66BD1">
        <w:rPr>
          <w:sz w:val="24"/>
          <w:szCs w:val="24"/>
        </w:rPr>
        <w:t xml:space="preserve"> </w:t>
      </w:r>
      <w:r>
        <w:rPr>
          <w:sz w:val="24"/>
          <w:szCs w:val="24"/>
        </w:rPr>
        <w:t>merupakan fitur Application Deployment pada Visual Studio.</w:t>
      </w:r>
    </w:p>
    <w:p w14:paraId="32643CFC" w14:textId="77777777" w:rsidR="00506B16" w:rsidRDefault="00506B16" w:rsidP="00506B16">
      <w:pPr>
        <w:pStyle w:val="ListParagraph"/>
        <w:numPr>
          <w:ilvl w:val="5"/>
          <w:numId w:val="45"/>
        </w:numPr>
        <w:ind w:left="360" w:hanging="360"/>
        <w:rPr>
          <w:sz w:val="24"/>
          <w:szCs w:val="24"/>
        </w:rPr>
      </w:pPr>
      <w:r>
        <w:rPr>
          <w:sz w:val="24"/>
          <w:szCs w:val="24"/>
        </w:rPr>
        <w:t xml:space="preserve">Sambungkan perangkat Windows Phone dan masukkan pemasang berkas pada fitur </w:t>
      </w:r>
      <w:r w:rsidRPr="00D6703D">
        <w:rPr>
          <w:i/>
          <w:sz w:val="24"/>
          <w:szCs w:val="24"/>
        </w:rPr>
        <w:t>Application Deployment</w:t>
      </w:r>
      <w:r>
        <w:rPr>
          <w:sz w:val="24"/>
          <w:szCs w:val="24"/>
        </w:rPr>
        <w:t xml:space="preserve">. </w:t>
      </w:r>
      <w:r w:rsidR="009E6BF6">
        <w:rPr>
          <w:sz w:val="24"/>
          <w:szCs w:val="24"/>
        </w:rPr>
        <w:lastRenderedPageBreak/>
        <w:fldChar w:fldCharType="begin"/>
      </w:r>
      <w:r w:rsidR="009E6BF6">
        <w:rPr>
          <w:sz w:val="24"/>
          <w:szCs w:val="24"/>
        </w:rPr>
        <w:instrText xml:space="preserve"> REF _Ref396497867 \h </w:instrText>
      </w:r>
      <w:r w:rsidR="009E6BF6">
        <w:rPr>
          <w:sz w:val="24"/>
          <w:szCs w:val="24"/>
        </w:rPr>
      </w:r>
      <w:r w:rsidR="009E6BF6">
        <w:rPr>
          <w:sz w:val="24"/>
          <w:szCs w:val="24"/>
        </w:rPr>
        <w:fldChar w:fldCharType="separate"/>
      </w:r>
      <w:r w:rsidR="002836B7">
        <w:t xml:space="preserve">Gambar </w:t>
      </w:r>
      <w:r w:rsidR="002836B7">
        <w:rPr>
          <w:noProof/>
        </w:rPr>
        <w:t>4</w:t>
      </w:r>
      <w:r w:rsidR="002836B7">
        <w:t>.</w:t>
      </w:r>
      <w:r w:rsidR="002836B7">
        <w:rPr>
          <w:noProof/>
        </w:rPr>
        <w:t>32</w:t>
      </w:r>
      <w:r w:rsidR="009E6BF6">
        <w:rPr>
          <w:sz w:val="24"/>
          <w:szCs w:val="24"/>
        </w:rPr>
        <w:fldChar w:fldCharType="end"/>
      </w:r>
      <w:r w:rsidR="009E6BF6">
        <w:rPr>
          <w:sz w:val="24"/>
          <w:szCs w:val="24"/>
        </w:rPr>
        <w:t xml:space="preserve"> </w:t>
      </w:r>
      <w:r>
        <w:rPr>
          <w:sz w:val="24"/>
          <w:szCs w:val="24"/>
        </w:rPr>
        <w:t>merupakan proses memilih pemasang berkas untuk perangkat Windows Phone.</w:t>
      </w:r>
    </w:p>
    <w:p w14:paraId="4A845D3F" w14:textId="77777777" w:rsidR="00506B16" w:rsidRDefault="00506B16" w:rsidP="00506B16">
      <w:pPr>
        <w:pStyle w:val="ListParagraph"/>
        <w:numPr>
          <w:ilvl w:val="5"/>
          <w:numId w:val="45"/>
        </w:numPr>
        <w:ind w:left="360" w:hanging="360"/>
        <w:rPr>
          <w:sz w:val="24"/>
          <w:szCs w:val="24"/>
        </w:rPr>
      </w:pPr>
      <w:r>
        <w:rPr>
          <w:sz w:val="24"/>
          <w:szCs w:val="24"/>
        </w:rPr>
        <w:t xml:space="preserve">Pilih </w:t>
      </w:r>
      <w:r w:rsidRPr="00D6703D">
        <w:rPr>
          <w:i/>
          <w:sz w:val="24"/>
          <w:szCs w:val="24"/>
        </w:rPr>
        <w:t>Deploy</w:t>
      </w:r>
      <w:r>
        <w:rPr>
          <w:sz w:val="24"/>
          <w:szCs w:val="24"/>
        </w:rPr>
        <w:t xml:space="preserve"> untuk segera memulai proses pemasangan aplikasi pada perangkat</w:t>
      </w:r>
      <w:r w:rsidR="00D6703D">
        <w:rPr>
          <w:sz w:val="24"/>
          <w:szCs w:val="24"/>
        </w:rPr>
        <w:t xml:space="preserve">. Jika proses pemasangan berhasil, maka muncul ikon aplikasi </w:t>
      </w:r>
      <w:r w:rsidR="00D6703D">
        <w:rPr>
          <w:i/>
          <w:sz w:val="24"/>
          <w:szCs w:val="24"/>
        </w:rPr>
        <w:t>Autis Care</w:t>
      </w:r>
      <w:r w:rsidR="00D6703D">
        <w:rPr>
          <w:sz w:val="24"/>
          <w:szCs w:val="24"/>
        </w:rPr>
        <w:t xml:space="preserve"> pada perangkat Windows Phone</w:t>
      </w:r>
      <w:r>
        <w:rPr>
          <w:sz w:val="24"/>
          <w:szCs w:val="24"/>
        </w:rPr>
        <w:t xml:space="preserve">. </w:t>
      </w:r>
      <w:r w:rsidR="009E6BF6">
        <w:rPr>
          <w:sz w:val="24"/>
          <w:szCs w:val="24"/>
        </w:rPr>
        <w:fldChar w:fldCharType="begin"/>
      </w:r>
      <w:r w:rsidR="009E6BF6">
        <w:rPr>
          <w:sz w:val="24"/>
          <w:szCs w:val="24"/>
        </w:rPr>
        <w:instrText xml:space="preserve"> REF _Ref396497866 \h </w:instrText>
      </w:r>
      <w:r w:rsidR="009E6BF6">
        <w:rPr>
          <w:sz w:val="24"/>
          <w:szCs w:val="24"/>
        </w:rPr>
      </w:r>
      <w:r w:rsidR="009E6BF6">
        <w:rPr>
          <w:sz w:val="24"/>
          <w:szCs w:val="24"/>
        </w:rPr>
        <w:fldChar w:fldCharType="separate"/>
      </w:r>
      <w:r w:rsidR="002836B7">
        <w:t xml:space="preserve">Gambar </w:t>
      </w:r>
      <w:r w:rsidR="002836B7">
        <w:rPr>
          <w:noProof/>
        </w:rPr>
        <w:t>4</w:t>
      </w:r>
      <w:r w:rsidR="002836B7">
        <w:t>.</w:t>
      </w:r>
      <w:r w:rsidR="002836B7">
        <w:rPr>
          <w:noProof/>
        </w:rPr>
        <w:t>33</w:t>
      </w:r>
      <w:r w:rsidR="009E6BF6">
        <w:rPr>
          <w:sz w:val="24"/>
          <w:szCs w:val="24"/>
        </w:rPr>
        <w:fldChar w:fldCharType="end"/>
      </w:r>
      <w:r w:rsidR="009E6BF6">
        <w:rPr>
          <w:sz w:val="24"/>
          <w:szCs w:val="24"/>
        </w:rPr>
        <w:t xml:space="preserve"> </w:t>
      </w:r>
      <w:r>
        <w:rPr>
          <w:sz w:val="24"/>
          <w:szCs w:val="24"/>
        </w:rPr>
        <w:t>merupakan proses pemasangan aplikasi pada Windows Phone.</w:t>
      </w:r>
    </w:p>
    <w:p w14:paraId="52FA2196" w14:textId="77777777" w:rsidR="00182B1B" w:rsidRDefault="00182B1B" w:rsidP="00182B1B">
      <w:pPr>
        <w:pStyle w:val="ListParagraph"/>
        <w:ind w:left="360"/>
        <w:rPr>
          <w:sz w:val="24"/>
          <w:szCs w:val="24"/>
        </w:rPr>
      </w:pPr>
    </w:p>
    <w:p w14:paraId="60E76051" w14:textId="77777777" w:rsidR="009E6BF6" w:rsidRDefault="00182B1B" w:rsidP="009E6BF6">
      <w:pPr>
        <w:pStyle w:val="ListParagraph"/>
        <w:keepNext/>
        <w:ind w:left="360"/>
        <w:jc w:val="center"/>
      </w:pPr>
      <w:r>
        <w:rPr>
          <w:noProof/>
          <w:sz w:val="24"/>
          <w:szCs w:val="24"/>
          <w:lang w:eastAsia="en-US"/>
        </w:rPr>
        <w:drawing>
          <wp:inline distT="0" distB="0" distL="0" distR="0" wp14:anchorId="0304A9E5" wp14:editId="64F67A73">
            <wp:extent cx="1872897" cy="1741335"/>
            <wp:effectExtent l="0" t="0" r="0" b="0"/>
            <wp:docPr id="10" name="Picture 10" descr="C:\Users\demit\Dropbox\TA\autis care aset\wp installer\windows_phone_app_brow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mit\Dropbox\TA\autis care aset\wp installer\windows_phone_app_browse.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877242" cy="1745375"/>
                    </a:xfrm>
                    <a:prstGeom prst="rect">
                      <a:avLst/>
                    </a:prstGeom>
                    <a:noFill/>
                    <a:ln>
                      <a:noFill/>
                    </a:ln>
                  </pic:spPr>
                </pic:pic>
              </a:graphicData>
            </a:graphic>
          </wp:inline>
        </w:drawing>
      </w:r>
    </w:p>
    <w:p w14:paraId="2766E1B0" w14:textId="77777777" w:rsidR="00182B1B" w:rsidRDefault="009E6BF6" w:rsidP="009E6BF6">
      <w:pPr>
        <w:pStyle w:val="Caption"/>
      </w:pPr>
      <w:bookmarkStart w:id="413" w:name="_Ref396497867"/>
      <w:bookmarkStart w:id="414" w:name="_Toc396905699"/>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2</w:t>
      </w:r>
      <w:r w:rsidR="005514D2">
        <w:fldChar w:fldCharType="end"/>
      </w:r>
      <w:bookmarkEnd w:id="413"/>
      <w:r w:rsidRPr="009E6BF6">
        <w:rPr>
          <w:szCs w:val="20"/>
        </w:rPr>
        <w:t xml:space="preserve"> </w:t>
      </w:r>
      <w:r>
        <w:rPr>
          <w:szCs w:val="20"/>
        </w:rPr>
        <w:t>P</w:t>
      </w:r>
      <w:r w:rsidRPr="00182B1B">
        <w:rPr>
          <w:szCs w:val="20"/>
        </w:rPr>
        <w:t xml:space="preserve">roses </w:t>
      </w:r>
      <w:r>
        <w:rPr>
          <w:szCs w:val="20"/>
        </w:rPr>
        <w:t>M</w:t>
      </w:r>
      <w:r w:rsidRPr="00182B1B">
        <w:rPr>
          <w:szCs w:val="20"/>
        </w:rPr>
        <w:t xml:space="preserve">emilih </w:t>
      </w:r>
      <w:r>
        <w:rPr>
          <w:szCs w:val="20"/>
        </w:rPr>
        <w:t>P</w:t>
      </w:r>
      <w:r w:rsidRPr="00182B1B">
        <w:rPr>
          <w:szCs w:val="20"/>
        </w:rPr>
        <w:t xml:space="preserve">emasang </w:t>
      </w:r>
      <w:r>
        <w:rPr>
          <w:szCs w:val="20"/>
        </w:rPr>
        <w:t>B</w:t>
      </w:r>
      <w:r w:rsidRPr="00182B1B">
        <w:rPr>
          <w:szCs w:val="20"/>
        </w:rPr>
        <w:t xml:space="preserve">erkas </w:t>
      </w:r>
      <w:r>
        <w:rPr>
          <w:szCs w:val="20"/>
        </w:rPr>
        <w:t>U</w:t>
      </w:r>
      <w:r w:rsidRPr="00182B1B">
        <w:rPr>
          <w:szCs w:val="20"/>
        </w:rPr>
        <w:t xml:space="preserve">ntuk </w:t>
      </w:r>
      <w:r>
        <w:rPr>
          <w:szCs w:val="20"/>
        </w:rPr>
        <w:t>P</w:t>
      </w:r>
      <w:r w:rsidRPr="00182B1B">
        <w:rPr>
          <w:szCs w:val="20"/>
        </w:rPr>
        <w:t>erangkat Windows Phone</w:t>
      </w:r>
      <w:bookmarkEnd w:id="414"/>
    </w:p>
    <w:p w14:paraId="30ECE3BF" w14:textId="77777777" w:rsidR="00182B1B" w:rsidRDefault="00182B1B" w:rsidP="00182B1B">
      <w:pPr>
        <w:pStyle w:val="ListParagraph"/>
        <w:ind w:left="360"/>
        <w:jc w:val="center"/>
        <w:rPr>
          <w:sz w:val="24"/>
          <w:szCs w:val="24"/>
        </w:rPr>
      </w:pPr>
    </w:p>
    <w:p w14:paraId="0AE9E2D1" w14:textId="77777777" w:rsidR="009E6BF6" w:rsidRDefault="00182B1B" w:rsidP="009E6BF6">
      <w:pPr>
        <w:pStyle w:val="ListParagraph"/>
        <w:keepNext/>
        <w:ind w:left="360"/>
        <w:jc w:val="center"/>
      </w:pPr>
      <w:r>
        <w:rPr>
          <w:noProof/>
          <w:sz w:val="24"/>
          <w:szCs w:val="24"/>
          <w:lang w:eastAsia="en-US"/>
        </w:rPr>
        <w:drawing>
          <wp:inline distT="0" distB="0" distL="0" distR="0" wp14:anchorId="5EC479D3" wp14:editId="328281A6">
            <wp:extent cx="1888663" cy="1755991"/>
            <wp:effectExtent l="0" t="0" r="0" b="0"/>
            <wp:docPr id="22" name="Picture 22" descr="C:\Users\demit\Dropbox\TA\autis care aset\wp installer\windows_phone_app_deploy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mit\Dropbox\TA\autis care aset\wp installer\windows_phone_app_deploying.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895551" cy="1762395"/>
                    </a:xfrm>
                    <a:prstGeom prst="rect">
                      <a:avLst/>
                    </a:prstGeom>
                    <a:noFill/>
                    <a:ln>
                      <a:noFill/>
                    </a:ln>
                  </pic:spPr>
                </pic:pic>
              </a:graphicData>
            </a:graphic>
          </wp:inline>
        </w:drawing>
      </w:r>
    </w:p>
    <w:p w14:paraId="49AF29E4" w14:textId="77777777" w:rsidR="00182B1B" w:rsidRDefault="009E6BF6" w:rsidP="009E6BF6">
      <w:pPr>
        <w:pStyle w:val="Caption"/>
      </w:pPr>
      <w:bookmarkStart w:id="415" w:name="_Ref396497866"/>
      <w:bookmarkStart w:id="416" w:name="_Toc396905700"/>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3</w:t>
      </w:r>
      <w:r w:rsidR="005514D2">
        <w:fldChar w:fldCharType="end"/>
      </w:r>
      <w:bookmarkEnd w:id="415"/>
      <w:r w:rsidRPr="009E6BF6">
        <w:rPr>
          <w:szCs w:val="20"/>
        </w:rPr>
        <w:t xml:space="preserve"> </w:t>
      </w:r>
      <w:r>
        <w:rPr>
          <w:szCs w:val="20"/>
        </w:rPr>
        <w:t>P</w:t>
      </w:r>
      <w:r w:rsidRPr="00182B1B">
        <w:rPr>
          <w:szCs w:val="20"/>
        </w:rPr>
        <w:t xml:space="preserve">roses </w:t>
      </w:r>
      <w:r>
        <w:rPr>
          <w:szCs w:val="20"/>
        </w:rPr>
        <w:t>P</w:t>
      </w:r>
      <w:r w:rsidRPr="00182B1B">
        <w:rPr>
          <w:szCs w:val="20"/>
        </w:rPr>
        <w:t xml:space="preserve">emasangan </w:t>
      </w:r>
      <w:r>
        <w:rPr>
          <w:szCs w:val="20"/>
        </w:rPr>
        <w:t>A</w:t>
      </w:r>
      <w:r w:rsidRPr="00182B1B">
        <w:rPr>
          <w:szCs w:val="20"/>
        </w:rPr>
        <w:t xml:space="preserve">plikasi </w:t>
      </w:r>
      <w:r>
        <w:rPr>
          <w:szCs w:val="20"/>
        </w:rPr>
        <w:t>P</w:t>
      </w:r>
      <w:r w:rsidRPr="00182B1B">
        <w:rPr>
          <w:szCs w:val="20"/>
        </w:rPr>
        <w:t>ada Windows Phone</w:t>
      </w:r>
      <w:bookmarkEnd w:id="416"/>
    </w:p>
    <w:p w14:paraId="5FE6F1FC" w14:textId="77777777" w:rsidR="00B44C45" w:rsidRPr="00B44C45" w:rsidRDefault="00B44C45" w:rsidP="009B2F5E">
      <w:pPr>
        <w:pStyle w:val="ListParagraph"/>
        <w:numPr>
          <w:ilvl w:val="3"/>
          <w:numId w:val="13"/>
        </w:numPr>
        <w:spacing w:before="240"/>
        <w:ind w:left="907" w:hanging="907"/>
        <w:rPr>
          <w:b/>
          <w:sz w:val="24"/>
          <w:szCs w:val="24"/>
        </w:rPr>
      </w:pPr>
      <w:r>
        <w:rPr>
          <w:b/>
          <w:sz w:val="24"/>
          <w:szCs w:val="24"/>
        </w:rPr>
        <w:lastRenderedPageBreak/>
        <w:t>Pemasangan Aplikasi Menggunakan Barcode</w:t>
      </w:r>
    </w:p>
    <w:p w14:paraId="39DE2870" w14:textId="77777777" w:rsidR="00CF4782" w:rsidRDefault="00BF169F" w:rsidP="00A27D34">
      <w:pPr>
        <w:ind w:firstLine="720"/>
        <w:rPr>
          <w:lang w:eastAsia="en-US"/>
        </w:rPr>
      </w:pPr>
      <w:r>
        <w:rPr>
          <w:lang w:eastAsia="en-US"/>
        </w:rPr>
        <w:t xml:space="preserve">Aplikasi </w:t>
      </w:r>
      <w:r w:rsidRPr="00540D0E">
        <w:rPr>
          <w:i/>
          <w:lang w:eastAsia="en-US"/>
        </w:rPr>
        <w:t>Autis Care</w:t>
      </w:r>
      <w:r>
        <w:rPr>
          <w:lang w:eastAsia="en-US"/>
        </w:rPr>
        <w:t xml:space="preserve"> dapat dipasang menggunakan pada perangkat Android dan Windows Phone menggunakan barcode yang disediakan pada halaman aplikasi PhoneGap. Namun pemasangan aplikasi menggunakan barcode tidak dapat dilakukan oleh iOS, hal ini dikarenakan iOS memerlukan iTunes untuk memasukkan aplikasi ke dalam perangkat. </w:t>
      </w:r>
      <w:r w:rsidR="009E6BF6">
        <w:rPr>
          <w:lang w:eastAsia="en-US"/>
        </w:rPr>
        <w:fldChar w:fldCharType="begin"/>
      </w:r>
      <w:r w:rsidR="009E6BF6">
        <w:rPr>
          <w:lang w:eastAsia="en-US"/>
        </w:rPr>
        <w:instrText xml:space="preserve"> REF _Ref396497865 \h </w:instrText>
      </w:r>
      <w:r w:rsidR="009E6BF6">
        <w:rPr>
          <w:lang w:eastAsia="en-US"/>
        </w:rPr>
      </w:r>
      <w:r w:rsidR="009E6BF6">
        <w:rPr>
          <w:lang w:eastAsia="en-US"/>
        </w:rPr>
        <w:fldChar w:fldCharType="separate"/>
      </w:r>
      <w:r w:rsidR="002836B7">
        <w:t xml:space="preserve">Gambar </w:t>
      </w:r>
      <w:r w:rsidR="002836B7">
        <w:rPr>
          <w:noProof/>
        </w:rPr>
        <w:t>4</w:t>
      </w:r>
      <w:r w:rsidR="002836B7">
        <w:t>.</w:t>
      </w:r>
      <w:r w:rsidR="002836B7">
        <w:rPr>
          <w:noProof/>
        </w:rPr>
        <w:t>34</w:t>
      </w:r>
      <w:r w:rsidR="009E6BF6">
        <w:rPr>
          <w:lang w:eastAsia="en-US"/>
        </w:rPr>
        <w:fldChar w:fldCharType="end"/>
      </w:r>
      <w:r w:rsidR="009E6BF6">
        <w:rPr>
          <w:lang w:eastAsia="en-US"/>
        </w:rPr>
        <w:t xml:space="preserve"> </w:t>
      </w:r>
      <w:r>
        <w:rPr>
          <w:lang w:eastAsia="en-US"/>
        </w:rPr>
        <w:t>merupakan proses pemasangan aplikasi menggunakan barcode.</w:t>
      </w:r>
    </w:p>
    <w:p w14:paraId="1AC22D00" w14:textId="77777777" w:rsidR="00BF169F" w:rsidRDefault="00BF169F" w:rsidP="00A27D34">
      <w:pPr>
        <w:ind w:firstLine="720"/>
        <w:rPr>
          <w:lang w:eastAsia="en-US"/>
        </w:rPr>
      </w:pPr>
    </w:p>
    <w:p w14:paraId="26452A73" w14:textId="77777777" w:rsidR="009E6BF6" w:rsidRDefault="00052C30" w:rsidP="009E6BF6">
      <w:pPr>
        <w:keepNext/>
        <w:jc w:val="center"/>
      </w:pPr>
      <w:r>
        <w:rPr>
          <w:noProof/>
          <w:lang w:eastAsia="en-US"/>
        </w:rPr>
        <w:drawing>
          <wp:inline distT="0" distB="0" distL="0" distR="0" wp14:anchorId="53B489A8" wp14:editId="5011CF64">
            <wp:extent cx="3710305" cy="2173848"/>
            <wp:effectExtent l="0" t="0" r="4445" b="0"/>
            <wp:docPr id="543" name="Picture 543" descr="D:\TA\dokumentasi foto\ss\Screenshot_2014-07-30-14-54-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A\dokumentasi foto\ss\Screenshot_2014-07-30-14-54-26.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710305" cy="2173848"/>
                    </a:xfrm>
                    <a:prstGeom prst="rect">
                      <a:avLst/>
                    </a:prstGeom>
                    <a:noFill/>
                    <a:ln>
                      <a:noFill/>
                    </a:ln>
                  </pic:spPr>
                </pic:pic>
              </a:graphicData>
            </a:graphic>
          </wp:inline>
        </w:drawing>
      </w:r>
    </w:p>
    <w:p w14:paraId="467A4243" w14:textId="77777777" w:rsidR="00BF169F" w:rsidRDefault="009E6BF6" w:rsidP="009E6BF6">
      <w:pPr>
        <w:pStyle w:val="Caption"/>
      </w:pPr>
      <w:bookmarkStart w:id="417" w:name="_Ref396497865"/>
      <w:bookmarkStart w:id="418" w:name="_Toc396905701"/>
      <w:r>
        <w:t xml:space="preserve">Gambar </w:t>
      </w:r>
      <w:r w:rsidR="005514D2">
        <w:fldChar w:fldCharType="begin"/>
      </w:r>
      <w:r w:rsidR="005514D2">
        <w:instrText xml:space="preserve"> STYLEREF 1 \s </w:instrText>
      </w:r>
      <w:r w:rsidR="005514D2">
        <w:fldChar w:fldCharType="separate"/>
      </w:r>
      <w:r w:rsidR="002836B7">
        <w:rPr>
          <w:noProof/>
        </w:rPr>
        <w:t>4</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4</w:t>
      </w:r>
      <w:r w:rsidR="005514D2">
        <w:fldChar w:fldCharType="end"/>
      </w:r>
      <w:bookmarkEnd w:id="417"/>
      <w:r w:rsidRPr="009E6BF6">
        <w:t xml:space="preserve"> </w:t>
      </w:r>
      <w:r>
        <w:t>Gambar Proses Pemasangan Aplikasi Menggunakan Barcode</w:t>
      </w:r>
      <w:bookmarkEnd w:id="418"/>
    </w:p>
    <w:p w14:paraId="5B4CDEED" w14:textId="77777777" w:rsidR="00052C30" w:rsidRDefault="00052C30" w:rsidP="00ED6F33"/>
    <w:p w14:paraId="2F111B17" w14:textId="77777777" w:rsidR="00ED6F33" w:rsidRPr="00ED6F33" w:rsidRDefault="00ED6F33" w:rsidP="00ED6F33"/>
    <w:p w14:paraId="3E4917E6" w14:textId="77777777" w:rsidR="00464AA3" w:rsidRDefault="00464AA3" w:rsidP="00C92522"/>
    <w:p w14:paraId="1526A487" w14:textId="77777777" w:rsidR="00464AA3" w:rsidRDefault="00464AA3">
      <w:pPr>
        <w:jc w:val="left"/>
      </w:pPr>
      <w:r>
        <w:br w:type="page"/>
      </w:r>
    </w:p>
    <w:p w14:paraId="06829DF2" w14:textId="77777777" w:rsidR="00E66BD1" w:rsidRDefault="00E66BD1" w:rsidP="00E66BD1">
      <w:pPr>
        <w:pStyle w:val="Caption"/>
        <w:keepNext/>
      </w:pPr>
      <w:bookmarkStart w:id="419" w:name="_Toc396498089"/>
      <w:r>
        <w:lastRenderedPageBreak/>
        <w:t xml:space="preserve">Tabel </w:t>
      </w:r>
      <w:r w:rsidR="003C0604">
        <w:fldChar w:fldCharType="begin"/>
      </w:r>
      <w:r w:rsidR="003C0604">
        <w:instrText xml:space="preserve"> STYLEREF 1 \s </w:instrText>
      </w:r>
      <w:r w:rsidR="003C0604">
        <w:fldChar w:fldCharType="separate"/>
      </w:r>
      <w:r w:rsidR="002836B7">
        <w:rPr>
          <w:noProof/>
        </w:rPr>
        <w:t>4</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w:t>
      </w:r>
      <w:r w:rsidR="003C0604">
        <w:fldChar w:fldCharType="end"/>
      </w:r>
      <w:r w:rsidRPr="00E66BD1">
        <w:t xml:space="preserve"> </w:t>
      </w:r>
      <w:r w:rsidRPr="00260A5A">
        <w:t xml:space="preserve">Kuisioner Survei Kemampuan </w:t>
      </w:r>
      <w:r>
        <w:t>Bahasa Siswa</w:t>
      </w:r>
      <w:bookmarkEnd w:id="419"/>
    </w:p>
    <w:tbl>
      <w:tblPr>
        <w:tblStyle w:val="TableGrid"/>
        <w:tblW w:w="0" w:type="auto"/>
        <w:tblInd w:w="117" w:type="dxa"/>
        <w:tblLook w:val="04A0" w:firstRow="1" w:lastRow="0" w:firstColumn="1" w:lastColumn="0" w:noHBand="0" w:noVBand="1"/>
      </w:tblPr>
      <w:tblGrid>
        <w:gridCol w:w="568"/>
        <w:gridCol w:w="3960"/>
        <w:gridCol w:w="1414"/>
      </w:tblGrid>
      <w:tr w:rsidR="00BF169F" w14:paraId="7878497B" w14:textId="77777777" w:rsidTr="00435900">
        <w:tc>
          <w:tcPr>
            <w:tcW w:w="568" w:type="dxa"/>
            <w:tcBorders>
              <w:right w:val="nil"/>
            </w:tcBorders>
          </w:tcPr>
          <w:p w14:paraId="5BF20AA7" w14:textId="77777777" w:rsidR="00BF169F" w:rsidRPr="00464AA3" w:rsidRDefault="00BF169F" w:rsidP="00435900">
            <w:pPr>
              <w:widowControl w:val="0"/>
              <w:autoSpaceDE w:val="0"/>
              <w:autoSpaceDN w:val="0"/>
              <w:adjustRightInd w:val="0"/>
              <w:spacing w:before="38"/>
              <w:rPr>
                <w:sz w:val="18"/>
                <w:szCs w:val="18"/>
              </w:rPr>
            </w:pPr>
          </w:p>
        </w:tc>
        <w:tc>
          <w:tcPr>
            <w:tcW w:w="3960" w:type="dxa"/>
            <w:tcBorders>
              <w:left w:val="nil"/>
            </w:tcBorders>
            <w:vAlign w:val="center"/>
          </w:tcPr>
          <w:p w14:paraId="6F8F9C48" w14:textId="77777777" w:rsidR="00BF169F" w:rsidRPr="00464AA3" w:rsidRDefault="00BF169F" w:rsidP="00435900">
            <w:pPr>
              <w:widowControl w:val="0"/>
              <w:autoSpaceDE w:val="0"/>
              <w:autoSpaceDN w:val="0"/>
              <w:adjustRightInd w:val="0"/>
              <w:spacing w:before="38"/>
              <w:rPr>
                <w:b/>
                <w:sz w:val="18"/>
                <w:szCs w:val="18"/>
              </w:rPr>
            </w:pPr>
            <w:r w:rsidRPr="00464AA3">
              <w:rPr>
                <w:b/>
                <w:sz w:val="18"/>
                <w:szCs w:val="18"/>
              </w:rPr>
              <w:t>Kemampuan Bahasa</w:t>
            </w:r>
          </w:p>
        </w:tc>
        <w:tc>
          <w:tcPr>
            <w:tcW w:w="1414" w:type="dxa"/>
            <w:vAlign w:val="center"/>
          </w:tcPr>
          <w:p w14:paraId="736B5A68"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Penilaian</w:t>
            </w:r>
          </w:p>
        </w:tc>
      </w:tr>
      <w:tr w:rsidR="00BF169F" w14:paraId="7321050D" w14:textId="77777777" w:rsidTr="00435900">
        <w:tc>
          <w:tcPr>
            <w:tcW w:w="568" w:type="dxa"/>
            <w:tcBorders>
              <w:right w:val="nil"/>
            </w:tcBorders>
          </w:tcPr>
          <w:p w14:paraId="39A7DDB5"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w:t>
            </w:r>
          </w:p>
        </w:tc>
        <w:tc>
          <w:tcPr>
            <w:tcW w:w="3960" w:type="dxa"/>
            <w:tcBorders>
              <w:left w:val="nil"/>
            </w:tcBorders>
            <w:vAlign w:val="center"/>
          </w:tcPr>
          <w:p w14:paraId="77F1437D"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Penggunaan nonverbal (gerakan, lirikan, dll) untuk memudahkan komunikasinya.</w:t>
            </w:r>
          </w:p>
        </w:tc>
        <w:tc>
          <w:tcPr>
            <w:tcW w:w="1414" w:type="dxa"/>
          </w:tcPr>
          <w:p w14:paraId="7DB71156" w14:textId="77777777" w:rsidR="00BF169F" w:rsidRPr="00464AA3" w:rsidRDefault="00BF169F" w:rsidP="00435900">
            <w:pPr>
              <w:rPr>
                <w:sz w:val="18"/>
                <w:szCs w:val="18"/>
              </w:rPr>
            </w:pPr>
            <w:r w:rsidRPr="00464AA3">
              <w:rPr>
                <w:sz w:val="18"/>
                <w:szCs w:val="18"/>
              </w:rPr>
              <w:t>1   2   3   4</w:t>
            </w:r>
          </w:p>
        </w:tc>
      </w:tr>
      <w:tr w:rsidR="00BF169F" w14:paraId="654373C6" w14:textId="77777777" w:rsidTr="00435900">
        <w:tc>
          <w:tcPr>
            <w:tcW w:w="568" w:type="dxa"/>
            <w:tcBorders>
              <w:right w:val="nil"/>
            </w:tcBorders>
          </w:tcPr>
          <w:p w14:paraId="54CBCAD1"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2.</w:t>
            </w:r>
          </w:p>
        </w:tc>
        <w:tc>
          <w:tcPr>
            <w:tcW w:w="3960" w:type="dxa"/>
            <w:tcBorders>
              <w:left w:val="nil"/>
            </w:tcBorders>
            <w:vAlign w:val="center"/>
          </w:tcPr>
          <w:p w14:paraId="2930A0F3"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 xml:space="preserve">Penggunaan sistem </w:t>
            </w:r>
            <w:r w:rsidRPr="00464AA3">
              <w:rPr>
                <w:i/>
                <w:sz w:val="18"/>
                <w:szCs w:val="18"/>
              </w:rPr>
              <w:t>Augmentative and Alternative Communication</w:t>
            </w:r>
            <w:r w:rsidRPr="00464AA3">
              <w:rPr>
                <w:sz w:val="18"/>
                <w:szCs w:val="18"/>
              </w:rPr>
              <w:t xml:space="preserve"> (menggunakanan bahasa tubuh, simbol atau gambar untuk berkomunikasi dengan lingkungannya).</w:t>
            </w:r>
          </w:p>
        </w:tc>
        <w:tc>
          <w:tcPr>
            <w:tcW w:w="1414" w:type="dxa"/>
          </w:tcPr>
          <w:p w14:paraId="499B48C4" w14:textId="77777777" w:rsidR="00BF169F" w:rsidRPr="00464AA3" w:rsidRDefault="00BF169F" w:rsidP="00435900">
            <w:pPr>
              <w:rPr>
                <w:sz w:val="18"/>
                <w:szCs w:val="18"/>
              </w:rPr>
            </w:pPr>
            <w:r w:rsidRPr="00464AA3">
              <w:rPr>
                <w:sz w:val="18"/>
                <w:szCs w:val="18"/>
              </w:rPr>
              <w:t>1   2   3   4</w:t>
            </w:r>
          </w:p>
        </w:tc>
      </w:tr>
      <w:tr w:rsidR="00BF169F" w14:paraId="105447EE" w14:textId="77777777" w:rsidTr="00435900">
        <w:tc>
          <w:tcPr>
            <w:tcW w:w="568" w:type="dxa"/>
            <w:tcBorders>
              <w:right w:val="nil"/>
            </w:tcBorders>
          </w:tcPr>
          <w:p w14:paraId="67BD5456"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3.</w:t>
            </w:r>
          </w:p>
        </w:tc>
        <w:tc>
          <w:tcPr>
            <w:tcW w:w="3960" w:type="dxa"/>
            <w:tcBorders>
              <w:left w:val="nil"/>
            </w:tcBorders>
            <w:vAlign w:val="center"/>
          </w:tcPr>
          <w:p w14:paraId="6559462D"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kspresikan melalui bahasa lisan dan suasana hati.</w:t>
            </w:r>
          </w:p>
        </w:tc>
        <w:tc>
          <w:tcPr>
            <w:tcW w:w="1414" w:type="dxa"/>
          </w:tcPr>
          <w:p w14:paraId="2CE60B82" w14:textId="77777777" w:rsidR="00BF169F" w:rsidRPr="00464AA3" w:rsidRDefault="00BF169F" w:rsidP="00435900">
            <w:pPr>
              <w:rPr>
                <w:sz w:val="18"/>
                <w:szCs w:val="18"/>
              </w:rPr>
            </w:pPr>
            <w:r w:rsidRPr="00464AA3">
              <w:rPr>
                <w:sz w:val="18"/>
                <w:szCs w:val="18"/>
              </w:rPr>
              <w:t>1   2   3   4</w:t>
            </w:r>
          </w:p>
        </w:tc>
      </w:tr>
      <w:tr w:rsidR="00BF169F" w14:paraId="53D77DCC" w14:textId="77777777" w:rsidTr="00435900">
        <w:tc>
          <w:tcPr>
            <w:tcW w:w="568" w:type="dxa"/>
            <w:tcBorders>
              <w:right w:val="nil"/>
            </w:tcBorders>
          </w:tcPr>
          <w:p w14:paraId="0C5836CD"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4.</w:t>
            </w:r>
          </w:p>
        </w:tc>
        <w:tc>
          <w:tcPr>
            <w:tcW w:w="3960" w:type="dxa"/>
            <w:tcBorders>
              <w:left w:val="nil"/>
            </w:tcBorders>
            <w:vAlign w:val="center"/>
          </w:tcPr>
          <w:p w14:paraId="2F3B18EF"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komunikasikan informasi untuk menanggapi isu yang sebelumnya diberikan.</w:t>
            </w:r>
          </w:p>
        </w:tc>
        <w:tc>
          <w:tcPr>
            <w:tcW w:w="1414" w:type="dxa"/>
          </w:tcPr>
          <w:p w14:paraId="09386716" w14:textId="77777777" w:rsidR="00BF169F" w:rsidRPr="00464AA3" w:rsidRDefault="00BF169F" w:rsidP="00435900">
            <w:pPr>
              <w:rPr>
                <w:sz w:val="18"/>
                <w:szCs w:val="18"/>
              </w:rPr>
            </w:pPr>
            <w:r w:rsidRPr="00464AA3">
              <w:rPr>
                <w:sz w:val="18"/>
                <w:szCs w:val="18"/>
              </w:rPr>
              <w:t>1   2   3   4</w:t>
            </w:r>
          </w:p>
        </w:tc>
      </w:tr>
      <w:tr w:rsidR="00BF169F" w14:paraId="38218FDE" w14:textId="77777777" w:rsidTr="00435900">
        <w:tc>
          <w:tcPr>
            <w:tcW w:w="568" w:type="dxa"/>
            <w:tcBorders>
              <w:right w:val="nil"/>
            </w:tcBorders>
          </w:tcPr>
          <w:p w14:paraId="0D01EDE7"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5.</w:t>
            </w:r>
          </w:p>
        </w:tc>
        <w:tc>
          <w:tcPr>
            <w:tcW w:w="3960" w:type="dxa"/>
            <w:tcBorders>
              <w:left w:val="nil"/>
            </w:tcBorders>
            <w:vAlign w:val="center"/>
          </w:tcPr>
          <w:p w14:paraId="1E1074E3"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jelaskan informasi berdasarkan fakta, pengalaman, dll dalam konteks biasa yang dia lakukan.</w:t>
            </w:r>
          </w:p>
        </w:tc>
        <w:tc>
          <w:tcPr>
            <w:tcW w:w="1414" w:type="dxa"/>
          </w:tcPr>
          <w:p w14:paraId="7860E441" w14:textId="77777777" w:rsidR="00BF169F" w:rsidRPr="00464AA3" w:rsidRDefault="00BF169F" w:rsidP="00435900">
            <w:pPr>
              <w:rPr>
                <w:sz w:val="18"/>
                <w:szCs w:val="18"/>
              </w:rPr>
            </w:pPr>
            <w:r w:rsidRPr="00464AA3">
              <w:rPr>
                <w:sz w:val="18"/>
                <w:szCs w:val="18"/>
              </w:rPr>
              <w:t>1   2   3   4</w:t>
            </w:r>
          </w:p>
        </w:tc>
      </w:tr>
      <w:tr w:rsidR="00BF169F" w14:paraId="06FDE1F0" w14:textId="77777777" w:rsidTr="00435900">
        <w:tc>
          <w:tcPr>
            <w:tcW w:w="568" w:type="dxa"/>
            <w:tcBorders>
              <w:right w:val="nil"/>
            </w:tcBorders>
          </w:tcPr>
          <w:p w14:paraId="7A991408"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6.</w:t>
            </w:r>
          </w:p>
        </w:tc>
        <w:tc>
          <w:tcPr>
            <w:tcW w:w="3960" w:type="dxa"/>
            <w:tcBorders>
              <w:left w:val="nil"/>
            </w:tcBorders>
            <w:vAlign w:val="center"/>
          </w:tcPr>
          <w:p w14:paraId="5DA275AF"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rti dan menjalankan perintah sederhana.</w:t>
            </w:r>
          </w:p>
        </w:tc>
        <w:tc>
          <w:tcPr>
            <w:tcW w:w="1414" w:type="dxa"/>
          </w:tcPr>
          <w:p w14:paraId="3C89A14D" w14:textId="77777777" w:rsidR="00BF169F" w:rsidRPr="00464AA3" w:rsidRDefault="00BF169F" w:rsidP="00435900">
            <w:pPr>
              <w:rPr>
                <w:sz w:val="18"/>
                <w:szCs w:val="18"/>
              </w:rPr>
            </w:pPr>
            <w:r w:rsidRPr="00464AA3">
              <w:rPr>
                <w:sz w:val="18"/>
                <w:szCs w:val="18"/>
              </w:rPr>
              <w:t>1   2   3   4</w:t>
            </w:r>
          </w:p>
        </w:tc>
      </w:tr>
      <w:tr w:rsidR="00BF169F" w14:paraId="6079270B" w14:textId="77777777" w:rsidTr="00435900">
        <w:tc>
          <w:tcPr>
            <w:tcW w:w="568" w:type="dxa"/>
            <w:tcBorders>
              <w:right w:val="nil"/>
            </w:tcBorders>
          </w:tcPr>
          <w:p w14:paraId="54D17B4B"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7.</w:t>
            </w:r>
          </w:p>
        </w:tc>
        <w:tc>
          <w:tcPr>
            <w:tcW w:w="3960" w:type="dxa"/>
            <w:tcBorders>
              <w:left w:val="nil"/>
            </w:tcBorders>
            <w:vAlign w:val="center"/>
          </w:tcPr>
          <w:p w14:paraId="0373D48D"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berinteraksi secara verbal dengan orang yang berbeda baik anak atau orang dewasa dalam lingkungan sekolah.</w:t>
            </w:r>
          </w:p>
        </w:tc>
        <w:tc>
          <w:tcPr>
            <w:tcW w:w="1414" w:type="dxa"/>
          </w:tcPr>
          <w:p w14:paraId="0DADD2B5" w14:textId="77777777" w:rsidR="00BF169F" w:rsidRPr="00464AA3" w:rsidRDefault="00BF169F" w:rsidP="00435900">
            <w:pPr>
              <w:rPr>
                <w:sz w:val="18"/>
                <w:szCs w:val="18"/>
              </w:rPr>
            </w:pPr>
            <w:r w:rsidRPr="00464AA3">
              <w:rPr>
                <w:sz w:val="18"/>
                <w:szCs w:val="18"/>
              </w:rPr>
              <w:t>1   2   3   4</w:t>
            </w:r>
          </w:p>
        </w:tc>
      </w:tr>
      <w:tr w:rsidR="00BF169F" w14:paraId="4F261E34" w14:textId="77777777" w:rsidTr="00435900">
        <w:tc>
          <w:tcPr>
            <w:tcW w:w="568" w:type="dxa"/>
            <w:tcBorders>
              <w:right w:val="nil"/>
            </w:tcBorders>
          </w:tcPr>
          <w:p w14:paraId="22DBC12A"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8.</w:t>
            </w:r>
          </w:p>
        </w:tc>
        <w:tc>
          <w:tcPr>
            <w:tcW w:w="3960" w:type="dxa"/>
            <w:tcBorders>
              <w:left w:val="nil"/>
            </w:tcBorders>
            <w:vAlign w:val="center"/>
          </w:tcPr>
          <w:p w14:paraId="638E3EE0"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gunakan kosakata tepat berdasarkan umurnya.</w:t>
            </w:r>
          </w:p>
        </w:tc>
        <w:tc>
          <w:tcPr>
            <w:tcW w:w="1414" w:type="dxa"/>
          </w:tcPr>
          <w:p w14:paraId="630EF050" w14:textId="77777777" w:rsidR="00BF169F" w:rsidRPr="00464AA3" w:rsidRDefault="00BF169F" w:rsidP="00435900">
            <w:pPr>
              <w:rPr>
                <w:sz w:val="18"/>
                <w:szCs w:val="18"/>
              </w:rPr>
            </w:pPr>
            <w:r w:rsidRPr="00464AA3">
              <w:rPr>
                <w:sz w:val="18"/>
                <w:szCs w:val="18"/>
              </w:rPr>
              <w:t>1   2   3   4</w:t>
            </w:r>
          </w:p>
        </w:tc>
      </w:tr>
      <w:tr w:rsidR="00BF169F" w14:paraId="10EC860C" w14:textId="77777777" w:rsidTr="00435900">
        <w:tc>
          <w:tcPr>
            <w:tcW w:w="568" w:type="dxa"/>
            <w:tcBorders>
              <w:right w:val="nil"/>
            </w:tcBorders>
          </w:tcPr>
          <w:p w14:paraId="04619560"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9.</w:t>
            </w:r>
          </w:p>
        </w:tc>
        <w:tc>
          <w:tcPr>
            <w:tcW w:w="3960" w:type="dxa"/>
            <w:tcBorders>
              <w:left w:val="nil"/>
            </w:tcBorders>
            <w:vAlign w:val="center"/>
          </w:tcPr>
          <w:p w14:paraId="2EAC273E"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mbaca dan mengerti kata.</w:t>
            </w:r>
          </w:p>
        </w:tc>
        <w:tc>
          <w:tcPr>
            <w:tcW w:w="1414" w:type="dxa"/>
          </w:tcPr>
          <w:p w14:paraId="1D6A452D" w14:textId="77777777" w:rsidR="00BF169F" w:rsidRPr="00464AA3" w:rsidRDefault="00BF169F" w:rsidP="00435900">
            <w:pPr>
              <w:rPr>
                <w:sz w:val="18"/>
                <w:szCs w:val="18"/>
              </w:rPr>
            </w:pPr>
            <w:r w:rsidRPr="00464AA3">
              <w:rPr>
                <w:sz w:val="18"/>
                <w:szCs w:val="18"/>
              </w:rPr>
              <w:t>1   2   3   4</w:t>
            </w:r>
          </w:p>
        </w:tc>
      </w:tr>
      <w:tr w:rsidR="00BF169F" w14:paraId="42F22EE7" w14:textId="77777777" w:rsidTr="00435900">
        <w:tc>
          <w:tcPr>
            <w:tcW w:w="568" w:type="dxa"/>
            <w:tcBorders>
              <w:right w:val="nil"/>
            </w:tcBorders>
          </w:tcPr>
          <w:p w14:paraId="5CDF44C3"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0.</w:t>
            </w:r>
          </w:p>
        </w:tc>
        <w:tc>
          <w:tcPr>
            <w:tcW w:w="3960" w:type="dxa"/>
            <w:tcBorders>
              <w:left w:val="nil"/>
            </w:tcBorders>
            <w:vAlign w:val="center"/>
          </w:tcPr>
          <w:p w14:paraId="7C5DD4D6"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mbaca dan mengerti frase sederhana.</w:t>
            </w:r>
          </w:p>
        </w:tc>
        <w:tc>
          <w:tcPr>
            <w:tcW w:w="1414" w:type="dxa"/>
          </w:tcPr>
          <w:p w14:paraId="36BB1A71" w14:textId="77777777" w:rsidR="00BF169F" w:rsidRPr="00464AA3" w:rsidRDefault="00BF169F" w:rsidP="00435900">
            <w:pPr>
              <w:rPr>
                <w:sz w:val="18"/>
                <w:szCs w:val="18"/>
              </w:rPr>
            </w:pPr>
            <w:r w:rsidRPr="00464AA3">
              <w:rPr>
                <w:sz w:val="18"/>
                <w:szCs w:val="18"/>
              </w:rPr>
              <w:t>1   2   3   4</w:t>
            </w:r>
          </w:p>
        </w:tc>
      </w:tr>
      <w:tr w:rsidR="00BF169F" w14:paraId="47C183CD" w14:textId="77777777" w:rsidTr="00435900">
        <w:tc>
          <w:tcPr>
            <w:tcW w:w="568" w:type="dxa"/>
            <w:tcBorders>
              <w:right w:val="nil"/>
            </w:tcBorders>
          </w:tcPr>
          <w:p w14:paraId="5FFE2331"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1.</w:t>
            </w:r>
          </w:p>
        </w:tc>
        <w:tc>
          <w:tcPr>
            <w:tcW w:w="3960" w:type="dxa"/>
            <w:tcBorders>
              <w:left w:val="nil"/>
            </w:tcBorders>
            <w:vAlign w:val="center"/>
          </w:tcPr>
          <w:p w14:paraId="3398EF62"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mahami informasi tertulis yang muncul diberbagai lingkungannya.</w:t>
            </w:r>
          </w:p>
        </w:tc>
        <w:tc>
          <w:tcPr>
            <w:tcW w:w="1414" w:type="dxa"/>
          </w:tcPr>
          <w:p w14:paraId="0D24619D" w14:textId="77777777" w:rsidR="00BF169F" w:rsidRPr="00464AA3" w:rsidRDefault="00BF169F" w:rsidP="00435900">
            <w:pPr>
              <w:rPr>
                <w:sz w:val="18"/>
                <w:szCs w:val="18"/>
              </w:rPr>
            </w:pPr>
            <w:r w:rsidRPr="00464AA3">
              <w:rPr>
                <w:sz w:val="18"/>
                <w:szCs w:val="18"/>
              </w:rPr>
              <w:t>1   2   3   4</w:t>
            </w:r>
          </w:p>
        </w:tc>
      </w:tr>
      <w:tr w:rsidR="00BF169F" w14:paraId="45468E2A" w14:textId="77777777" w:rsidTr="00435900">
        <w:tc>
          <w:tcPr>
            <w:tcW w:w="568" w:type="dxa"/>
            <w:tcBorders>
              <w:right w:val="nil"/>
            </w:tcBorders>
          </w:tcPr>
          <w:p w14:paraId="65EA190D"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2.</w:t>
            </w:r>
          </w:p>
        </w:tc>
        <w:tc>
          <w:tcPr>
            <w:tcW w:w="3960" w:type="dxa"/>
            <w:tcBorders>
              <w:left w:val="nil"/>
            </w:tcBorders>
            <w:vAlign w:val="center"/>
          </w:tcPr>
          <w:p w14:paraId="60CFEFCC"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sanggup menulis teks sederhana dengan kalimat sederhana.</w:t>
            </w:r>
          </w:p>
        </w:tc>
        <w:tc>
          <w:tcPr>
            <w:tcW w:w="1414" w:type="dxa"/>
          </w:tcPr>
          <w:p w14:paraId="242F4A6A" w14:textId="77777777" w:rsidR="00BF169F" w:rsidRPr="00464AA3" w:rsidRDefault="00BF169F" w:rsidP="00435900">
            <w:pPr>
              <w:rPr>
                <w:sz w:val="18"/>
                <w:szCs w:val="18"/>
              </w:rPr>
            </w:pPr>
            <w:r w:rsidRPr="00464AA3">
              <w:rPr>
                <w:sz w:val="18"/>
                <w:szCs w:val="18"/>
              </w:rPr>
              <w:t>1   2   3   4</w:t>
            </w:r>
          </w:p>
        </w:tc>
      </w:tr>
      <w:tr w:rsidR="00BF169F" w14:paraId="509BACA7" w14:textId="77777777" w:rsidTr="00435900">
        <w:tc>
          <w:tcPr>
            <w:tcW w:w="568" w:type="dxa"/>
            <w:tcBorders>
              <w:right w:val="nil"/>
            </w:tcBorders>
          </w:tcPr>
          <w:p w14:paraId="3EC8A9F0"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3.</w:t>
            </w:r>
          </w:p>
        </w:tc>
        <w:tc>
          <w:tcPr>
            <w:tcW w:w="3960" w:type="dxa"/>
            <w:tcBorders>
              <w:left w:val="nil"/>
            </w:tcBorders>
            <w:vAlign w:val="center"/>
          </w:tcPr>
          <w:p w14:paraId="332C3D5F"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dapat menulis untuk menanggapi situasi kehidupan sehari-hari yang dipelajari.</w:t>
            </w:r>
          </w:p>
        </w:tc>
        <w:tc>
          <w:tcPr>
            <w:tcW w:w="1414" w:type="dxa"/>
          </w:tcPr>
          <w:p w14:paraId="433B2F8A" w14:textId="77777777" w:rsidR="00BF169F" w:rsidRPr="00464AA3" w:rsidRDefault="00BF169F" w:rsidP="00435900">
            <w:pPr>
              <w:rPr>
                <w:sz w:val="18"/>
                <w:szCs w:val="18"/>
              </w:rPr>
            </w:pPr>
            <w:r w:rsidRPr="00464AA3">
              <w:rPr>
                <w:sz w:val="18"/>
                <w:szCs w:val="18"/>
              </w:rPr>
              <w:t>1   2   3   4</w:t>
            </w:r>
          </w:p>
        </w:tc>
      </w:tr>
      <w:tr w:rsidR="00BF169F" w14:paraId="5AA16DEF" w14:textId="77777777" w:rsidTr="00435900">
        <w:tc>
          <w:tcPr>
            <w:tcW w:w="568" w:type="dxa"/>
            <w:tcBorders>
              <w:right w:val="nil"/>
            </w:tcBorders>
          </w:tcPr>
          <w:p w14:paraId="7F3B759B"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4.</w:t>
            </w:r>
          </w:p>
        </w:tc>
        <w:tc>
          <w:tcPr>
            <w:tcW w:w="3960" w:type="dxa"/>
            <w:tcBorders>
              <w:left w:val="nil"/>
            </w:tcBorders>
            <w:vAlign w:val="center"/>
          </w:tcPr>
          <w:p w14:paraId="271BAD93"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kspresikan minat dan kesenangan dalam berpartisipasi komunikasi lisan.</w:t>
            </w:r>
          </w:p>
        </w:tc>
        <w:tc>
          <w:tcPr>
            <w:tcW w:w="1414" w:type="dxa"/>
          </w:tcPr>
          <w:p w14:paraId="6BDEBA64" w14:textId="77777777" w:rsidR="00BF169F" w:rsidRPr="00464AA3" w:rsidRDefault="00BF169F" w:rsidP="00435900">
            <w:pPr>
              <w:rPr>
                <w:sz w:val="18"/>
                <w:szCs w:val="18"/>
              </w:rPr>
            </w:pPr>
            <w:r w:rsidRPr="00464AA3">
              <w:rPr>
                <w:sz w:val="18"/>
                <w:szCs w:val="18"/>
              </w:rPr>
              <w:t>1   2   3   4</w:t>
            </w:r>
          </w:p>
        </w:tc>
      </w:tr>
    </w:tbl>
    <w:p w14:paraId="7E036155" w14:textId="77777777" w:rsidR="00BF169F" w:rsidRDefault="00BF169F" w:rsidP="00BF169F">
      <w:pPr>
        <w:widowControl w:val="0"/>
        <w:autoSpaceDE w:val="0"/>
        <w:autoSpaceDN w:val="0"/>
        <w:adjustRightInd w:val="0"/>
        <w:spacing w:before="38"/>
        <w:ind w:left="117"/>
      </w:pPr>
    </w:p>
    <w:p w14:paraId="62B9EF37" w14:textId="77777777" w:rsidR="008A4B70" w:rsidRDefault="008A4B70" w:rsidP="00BF169F">
      <w:pPr>
        <w:widowControl w:val="0"/>
        <w:autoSpaceDE w:val="0"/>
        <w:autoSpaceDN w:val="0"/>
        <w:adjustRightInd w:val="0"/>
        <w:spacing w:before="38"/>
        <w:ind w:left="117"/>
      </w:pPr>
    </w:p>
    <w:p w14:paraId="121AFC35" w14:textId="77777777" w:rsidR="008A4B70" w:rsidRDefault="008A4B70" w:rsidP="00BF169F">
      <w:pPr>
        <w:widowControl w:val="0"/>
        <w:autoSpaceDE w:val="0"/>
        <w:autoSpaceDN w:val="0"/>
        <w:adjustRightInd w:val="0"/>
        <w:spacing w:before="38"/>
        <w:ind w:left="117"/>
      </w:pPr>
    </w:p>
    <w:p w14:paraId="304A2DF5" w14:textId="77777777" w:rsidR="008A4B70" w:rsidRDefault="008A4B70" w:rsidP="00BF169F">
      <w:pPr>
        <w:widowControl w:val="0"/>
        <w:autoSpaceDE w:val="0"/>
        <w:autoSpaceDN w:val="0"/>
        <w:adjustRightInd w:val="0"/>
        <w:spacing w:before="38"/>
        <w:ind w:left="117"/>
      </w:pPr>
    </w:p>
    <w:p w14:paraId="28D1EC64" w14:textId="77777777" w:rsidR="008A4B70" w:rsidRDefault="008A4B70" w:rsidP="00BF169F">
      <w:pPr>
        <w:widowControl w:val="0"/>
        <w:autoSpaceDE w:val="0"/>
        <w:autoSpaceDN w:val="0"/>
        <w:adjustRightInd w:val="0"/>
        <w:spacing w:before="38"/>
        <w:ind w:left="117"/>
      </w:pPr>
    </w:p>
    <w:p w14:paraId="186690BF" w14:textId="77777777" w:rsidR="00E66BD1" w:rsidRDefault="00E66BD1" w:rsidP="00E66BD1">
      <w:pPr>
        <w:pStyle w:val="Caption"/>
        <w:keepNext/>
      </w:pPr>
      <w:bookmarkStart w:id="420" w:name="_Toc396498090"/>
      <w:r>
        <w:lastRenderedPageBreak/>
        <w:t xml:space="preserve">Tabel </w:t>
      </w:r>
      <w:r w:rsidR="003C0604">
        <w:fldChar w:fldCharType="begin"/>
      </w:r>
      <w:r w:rsidR="003C0604">
        <w:instrText xml:space="preserve"> STYLEREF 1 \s </w:instrText>
      </w:r>
      <w:r w:rsidR="003C0604">
        <w:fldChar w:fldCharType="separate"/>
      </w:r>
      <w:r w:rsidR="002836B7">
        <w:rPr>
          <w:noProof/>
        </w:rPr>
        <w:t>4</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w:t>
      </w:r>
      <w:r w:rsidR="003C0604">
        <w:fldChar w:fldCharType="end"/>
      </w:r>
      <w:r w:rsidRPr="00E66BD1">
        <w:t xml:space="preserve"> </w:t>
      </w:r>
      <w:r w:rsidRPr="00260A5A">
        <w:t xml:space="preserve">Kuisioner Survei Kemampuan </w:t>
      </w:r>
      <w:r>
        <w:t>Matematika Siswa</w:t>
      </w:r>
      <w:bookmarkEnd w:id="420"/>
    </w:p>
    <w:tbl>
      <w:tblPr>
        <w:tblStyle w:val="TableGrid"/>
        <w:tblW w:w="0" w:type="auto"/>
        <w:tblInd w:w="117" w:type="dxa"/>
        <w:tblLook w:val="04A0" w:firstRow="1" w:lastRow="0" w:firstColumn="1" w:lastColumn="0" w:noHBand="0" w:noVBand="1"/>
      </w:tblPr>
      <w:tblGrid>
        <w:gridCol w:w="569"/>
        <w:gridCol w:w="3955"/>
        <w:gridCol w:w="1418"/>
      </w:tblGrid>
      <w:tr w:rsidR="00BF169F" w14:paraId="35D0F4DE" w14:textId="77777777" w:rsidTr="00435900">
        <w:tc>
          <w:tcPr>
            <w:tcW w:w="569" w:type="dxa"/>
            <w:tcBorders>
              <w:right w:val="nil"/>
            </w:tcBorders>
          </w:tcPr>
          <w:p w14:paraId="31CBAFC0" w14:textId="77777777" w:rsidR="00BF169F" w:rsidRPr="00464AA3" w:rsidRDefault="00BF169F" w:rsidP="00435900">
            <w:pPr>
              <w:widowControl w:val="0"/>
              <w:autoSpaceDE w:val="0"/>
              <w:autoSpaceDN w:val="0"/>
              <w:adjustRightInd w:val="0"/>
              <w:spacing w:before="38"/>
              <w:rPr>
                <w:sz w:val="18"/>
                <w:szCs w:val="18"/>
              </w:rPr>
            </w:pPr>
          </w:p>
        </w:tc>
        <w:tc>
          <w:tcPr>
            <w:tcW w:w="3955" w:type="dxa"/>
            <w:tcBorders>
              <w:left w:val="nil"/>
            </w:tcBorders>
            <w:vAlign w:val="center"/>
          </w:tcPr>
          <w:p w14:paraId="6E2233B6" w14:textId="77777777" w:rsidR="00BF169F" w:rsidRPr="00464AA3" w:rsidRDefault="00BF169F" w:rsidP="00435900">
            <w:pPr>
              <w:widowControl w:val="0"/>
              <w:autoSpaceDE w:val="0"/>
              <w:autoSpaceDN w:val="0"/>
              <w:adjustRightInd w:val="0"/>
              <w:spacing w:before="38"/>
              <w:rPr>
                <w:b/>
                <w:sz w:val="18"/>
                <w:szCs w:val="18"/>
              </w:rPr>
            </w:pPr>
            <w:r w:rsidRPr="00464AA3">
              <w:rPr>
                <w:b/>
                <w:sz w:val="18"/>
                <w:szCs w:val="18"/>
              </w:rPr>
              <w:t>Kemampuan Matematika</w:t>
            </w:r>
          </w:p>
        </w:tc>
        <w:tc>
          <w:tcPr>
            <w:tcW w:w="1418" w:type="dxa"/>
            <w:vAlign w:val="center"/>
          </w:tcPr>
          <w:p w14:paraId="3126BA97"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Penilaian</w:t>
            </w:r>
          </w:p>
        </w:tc>
      </w:tr>
      <w:tr w:rsidR="00BF169F" w14:paraId="0F8FC2AE" w14:textId="77777777" w:rsidTr="00435900">
        <w:tc>
          <w:tcPr>
            <w:tcW w:w="569" w:type="dxa"/>
            <w:tcBorders>
              <w:right w:val="nil"/>
            </w:tcBorders>
          </w:tcPr>
          <w:p w14:paraId="2C4EC377"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w:t>
            </w:r>
          </w:p>
        </w:tc>
        <w:tc>
          <w:tcPr>
            <w:tcW w:w="3955" w:type="dxa"/>
            <w:tcBorders>
              <w:left w:val="nil"/>
            </w:tcBorders>
            <w:vAlign w:val="center"/>
          </w:tcPr>
          <w:p w14:paraId="64AD6566"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klasifikasikan berbagai jenis aktivitas dan menanggapinya.</w:t>
            </w:r>
          </w:p>
        </w:tc>
        <w:tc>
          <w:tcPr>
            <w:tcW w:w="1418" w:type="dxa"/>
          </w:tcPr>
          <w:p w14:paraId="6B17EA98" w14:textId="77777777" w:rsidR="00BF169F" w:rsidRPr="00464AA3" w:rsidRDefault="00BF169F" w:rsidP="00435900">
            <w:pPr>
              <w:rPr>
                <w:sz w:val="18"/>
                <w:szCs w:val="18"/>
              </w:rPr>
            </w:pPr>
            <w:r w:rsidRPr="00464AA3">
              <w:rPr>
                <w:sz w:val="18"/>
                <w:szCs w:val="18"/>
              </w:rPr>
              <w:t>1   2   3   4</w:t>
            </w:r>
          </w:p>
        </w:tc>
      </w:tr>
      <w:tr w:rsidR="00BF169F" w14:paraId="6102CCDC" w14:textId="77777777" w:rsidTr="00435900">
        <w:tc>
          <w:tcPr>
            <w:tcW w:w="569" w:type="dxa"/>
            <w:tcBorders>
              <w:right w:val="nil"/>
            </w:tcBorders>
          </w:tcPr>
          <w:p w14:paraId="192C51A0"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2.</w:t>
            </w:r>
          </w:p>
        </w:tc>
        <w:tc>
          <w:tcPr>
            <w:tcW w:w="3955" w:type="dxa"/>
            <w:tcBorders>
              <w:left w:val="nil"/>
            </w:tcBorders>
            <w:vAlign w:val="center"/>
          </w:tcPr>
          <w:p w14:paraId="54441461"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yusun rangkaian objek berdasarkan warna, bentuk atau ukuran.</w:t>
            </w:r>
          </w:p>
        </w:tc>
        <w:tc>
          <w:tcPr>
            <w:tcW w:w="1418" w:type="dxa"/>
          </w:tcPr>
          <w:p w14:paraId="52CEC25A" w14:textId="77777777" w:rsidR="00BF169F" w:rsidRPr="00464AA3" w:rsidRDefault="00BF169F" w:rsidP="00435900">
            <w:pPr>
              <w:rPr>
                <w:sz w:val="18"/>
                <w:szCs w:val="18"/>
              </w:rPr>
            </w:pPr>
            <w:r w:rsidRPr="00464AA3">
              <w:rPr>
                <w:sz w:val="18"/>
                <w:szCs w:val="18"/>
              </w:rPr>
              <w:t>1   2   3   4</w:t>
            </w:r>
          </w:p>
        </w:tc>
      </w:tr>
      <w:tr w:rsidR="00BF169F" w14:paraId="5E5E7477" w14:textId="77777777" w:rsidTr="00435900">
        <w:tc>
          <w:tcPr>
            <w:tcW w:w="569" w:type="dxa"/>
            <w:tcBorders>
              <w:right w:val="nil"/>
            </w:tcBorders>
          </w:tcPr>
          <w:p w14:paraId="437A0FC7"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3.</w:t>
            </w:r>
          </w:p>
        </w:tc>
        <w:tc>
          <w:tcPr>
            <w:tcW w:w="3955" w:type="dxa"/>
            <w:tcBorders>
              <w:left w:val="nil"/>
            </w:tcBorders>
            <w:vAlign w:val="center"/>
          </w:tcPr>
          <w:p w14:paraId="3CBC28CC"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hubungkan aktivitas kehidupan sehari-hari dengan berbeda-beda (dengan perbandingan, korespondensi).</w:t>
            </w:r>
          </w:p>
        </w:tc>
        <w:tc>
          <w:tcPr>
            <w:tcW w:w="1418" w:type="dxa"/>
          </w:tcPr>
          <w:p w14:paraId="1975FC58" w14:textId="77777777" w:rsidR="00BF169F" w:rsidRPr="00464AA3" w:rsidRDefault="00BF169F" w:rsidP="00435900">
            <w:pPr>
              <w:rPr>
                <w:sz w:val="18"/>
                <w:szCs w:val="18"/>
              </w:rPr>
            </w:pPr>
            <w:r w:rsidRPr="00464AA3">
              <w:rPr>
                <w:sz w:val="18"/>
                <w:szCs w:val="18"/>
              </w:rPr>
              <w:t>1   2   3   4</w:t>
            </w:r>
          </w:p>
        </w:tc>
      </w:tr>
      <w:tr w:rsidR="00BF169F" w14:paraId="3D9C867E" w14:textId="77777777" w:rsidTr="00435900">
        <w:tc>
          <w:tcPr>
            <w:tcW w:w="569" w:type="dxa"/>
            <w:tcBorders>
              <w:right w:val="nil"/>
            </w:tcBorders>
          </w:tcPr>
          <w:p w14:paraId="68A6D16B"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4.</w:t>
            </w:r>
          </w:p>
        </w:tc>
        <w:tc>
          <w:tcPr>
            <w:tcW w:w="3955" w:type="dxa"/>
            <w:tcBorders>
              <w:left w:val="nil"/>
            </w:tcBorders>
            <w:vAlign w:val="center"/>
          </w:tcPr>
          <w:p w14:paraId="62BCEE0E"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rti angka dari 0 sampai 10 dan mengidentifikasi jumlah yang ditunjukkan.</w:t>
            </w:r>
          </w:p>
        </w:tc>
        <w:tc>
          <w:tcPr>
            <w:tcW w:w="1418" w:type="dxa"/>
          </w:tcPr>
          <w:p w14:paraId="0505766A" w14:textId="77777777" w:rsidR="00BF169F" w:rsidRPr="00464AA3" w:rsidRDefault="00BF169F" w:rsidP="00435900">
            <w:pPr>
              <w:rPr>
                <w:sz w:val="18"/>
                <w:szCs w:val="18"/>
              </w:rPr>
            </w:pPr>
            <w:r w:rsidRPr="00464AA3">
              <w:rPr>
                <w:sz w:val="18"/>
                <w:szCs w:val="18"/>
              </w:rPr>
              <w:t>1   2   3   4</w:t>
            </w:r>
          </w:p>
        </w:tc>
      </w:tr>
      <w:tr w:rsidR="00BF169F" w14:paraId="62692F93" w14:textId="77777777" w:rsidTr="00435900">
        <w:tc>
          <w:tcPr>
            <w:tcW w:w="569" w:type="dxa"/>
            <w:tcBorders>
              <w:right w:val="nil"/>
            </w:tcBorders>
          </w:tcPr>
          <w:p w14:paraId="38E05C47"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5.</w:t>
            </w:r>
          </w:p>
        </w:tc>
        <w:tc>
          <w:tcPr>
            <w:tcW w:w="3955" w:type="dxa"/>
            <w:tcBorders>
              <w:left w:val="nil"/>
            </w:tcBorders>
            <w:vAlign w:val="center"/>
          </w:tcPr>
          <w:p w14:paraId="1240D4BB"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rti angka dari 10 sampai 100 dan mengidentifikasi jumlah yang ditunjukkan.</w:t>
            </w:r>
          </w:p>
        </w:tc>
        <w:tc>
          <w:tcPr>
            <w:tcW w:w="1418" w:type="dxa"/>
          </w:tcPr>
          <w:p w14:paraId="5C2DC19B" w14:textId="77777777" w:rsidR="00BF169F" w:rsidRPr="00464AA3" w:rsidRDefault="00BF169F" w:rsidP="00435900">
            <w:pPr>
              <w:rPr>
                <w:sz w:val="18"/>
                <w:szCs w:val="18"/>
              </w:rPr>
            </w:pPr>
            <w:r w:rsidRPr="00464AA3">
              <w:rPr>
                <w:sz w:val="18"/>
                <w:szCs w:val="18"/>
              </w:rPr>
              <w:t>1   2   3   4</w:t>
            </w:r>
          </w:p>
        </w:tc>
      </w:tr>
      <w:tr w:rsidR="00BF169F" w14:paraId="078A0DFA" w14:textId="77777777" w:rsidTr="00435900">
        <w:tc>
          <w:tcPr>
            <w:tcW w:w="569" w:type="dxa"/>
            <w:tcBorders>
              <w:right w:val="nil"/>
            </w:tcBorders>
          </w:tcPr>
          <w:p w14:paraId="7852F330"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6.</w:t>
            </w:r>
          </w:p>
        </w:tc>
        <w:tc>
          <w:tcPr>
            <w:tcW w:w="3955" w:type="dxa"/>
            <w:tcBorders>
              <w:left w:val="nil"/>
            </w:tcBorders>
            <w:vAlign w:val="center"/>
          </w:tcPr>
          <w:p w14:paraId="21488202"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lakukam penjumlahan sederhana (yang mana hasil kurang dari 10).</w:t>
            </w:r>
          </w:p>
        </w:tc>
        <w:tc>
          <w:tcPr>
            <w:tcW w:w="1418" w:type="dxa"/>
          </w:tcPr>
          <w:p w14:paraId="75B04D15" w14:textId="77777777" w:rsidR="00BF169F" w:rsidRPr="00464AA3" w:rsidRDefault="00BF169F" w:rsidP="00435900">
            <w:pPr>
              <w:rPr>
                <w:sz w:val="18"/>
                <w:szCs w:val="18"/>
              </w:rPr>
            </w:pPr>
            <w:r w:rsidRPr="00464AA3">
              <w:rPr>
                <w:sz w:val="18"/>
                <w:szCs w:val="18"/>
              </w:rPr>
              <w:t>1   2   3   4</w:t>
            </w:r>
          </w:p>
        </w:tc>
      </w:tr>
      <w:tr w:rsidR="00BF169F" w14:paraId="4ADA840C" w14:textId="77777777" w:rsidTr="00435900">
        <w:tc>
          <w:tcPr>
            <w:tcW w:w="569" w:type="dxa"/>
            <w:tcBorders>
              <w:right w:val="nil"/>
            </w:tcBorders>
          </w:tcPr>
          <w:p w14:paraId="5646E04C"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7.</w:t>
            </w:r>
          </w:p>
        </w:tc>
        <w:tc>
          <w:tcPr>
            <w:tcW w:w="3955" w:type="dxa"/>
            <w:tcBorders>
              <w:left w:val="nil"/>
            </w:tcBorders>
            <w:vAlign w:val="center"/>
          </w:tcPr>
          <w:p w14:paraId="7817B173"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nal bentuk geomteri sederhana (lingkaran, persegi, segitiga).</w:t>
            </w:r>
          </w:p>
        </w:tc>
        <w:tc>
          <w:tcPr>
            <w:tcW w:w="1418" w:type="dxa"/>
          </w:tcPr>
          <w:p w14:paraId="3FFF93EB" w14:textId="77777777" w:rsidR="00BF169F" w:rsidRPr="00464AA3" w:rsidRDefault="00BF169F" w:rsidP="00435900">
            <w:pPr>
              <w:rPr>
                <w:sz w:val="18"/>
                <w:szCs w:val="18"/>
              </w:rPr>
            </w:pPr>
            <w:r w:rsidRPr="00464AA3">
              <w:rPr>
                <w:sz w:val="18"/>
                <w:szCs w:val="18"/>
              </w:rPr>
              <w:t>1   2   3   4</w:t>
            </w:r>
          </w:p>
        </w:tc>
      </w:tr>
      <w:tr w:rsidR="00BF169F" w14:paraId="6C131915" w14:textId="77777777" w:rsidTr="00435900">
        <w:tc>
          <w:tcPr>
            <w:tcW w:w="569" w:type="dxa"/>
            <w:tcBorders>
              <w:right w:val="nil"/>
            </w:tcBorders>
          </w:tcPr>
          <w:p w14:paraId="3C08ACDB"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8.</w:t>
            </w:r>
          </w:p>
        </w:tc>
        <w:tc>
          <w:tcPr>
            <w:tcW w:w="3955" w:type="dxa"/>
            <w:tcBorders>
              <w:left w:val="nil"/>
            </w:tcBorders>
            <w:vAlign w:val="center"/>
          </w:tcPr>
          <w:p w14:paraId="33DC2800"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yelesaikan situasi permasalahan sederhana dari kehidupan sehari-hari.</w:t>
            </w:r>
          </w:p>
        </w:tc>
        <w:tc>
          <w:tcPr>
            <w:tcW w:w="1418" w:type="dxa"/>
          </w:tcPr>
          <w:p w14:paraId="1FF744B2" w14:textId="77777777" w:rsidR="00BF169F" w:rsidRPr="00464AA3" w:rsidRDefault="00BF169F" w:rsidP="00435900">
            <w:pPr>
              <w:rPr>
                <w:sz w:val="18"/>
                <w:szCs w:val="18"/>
              </w:rPr>
            </w:pPr>
            <w:r w:rsidRPr="00464AA3">
              <w:rPr>
                <w:sz w:val="18"/>
                <w:szCs w:val="18"/>
              </w:rPr>
              <w:t>1   2   3   4</w:t>
            </w:r>
          </w:p>
        </w:tc>
      </w:tr>
      <w:tr w:rsidR="00BF169F" w14:paraId="34F9C298" w14:textId="77777777" w:rsidTr="00435900">
        <w:tc>
          <w:tcPr>
            <w:tcW w:w="569" w:type="dxa"/>
            <w:tcBorders>
              <w:right w:val="nil"/>
            </w:tcBorders>
          </w:tcPr>
          <w:p w14:paraId="33B63237"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9.</w:t>
            </w:r>
          </w:p>
        </w:tc>
        <w:tc>
          <w:tcPr>
            <w:tcW w:w="3955" w:type="dxa"/>
            <w:tcBorders>
              <w:left w:val="nil"/>
            </w:tcBorders>
            <w:vAlign w:val="center"/>
          </w:tcPr>
          <w:p w14:paraId="6FB13DEC"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rti hari dalam seminggu dan menghubungkannya dengan aktivitas yang spesifik.</w:t>
            </w:r>
          </w:p>
        </w:tc>
        <w:tc>
          <w:tcPr>
            <w:tcW w:w="1418" w:type="dxa"/>
          </w:tcPr>
          <w:p w14:paraId="7DA16DAF" w14:textId="77777777" w:rsidR="00BF169F" w:rsidRPr="00464AA3" w:rsidRDefault="00BF169F" w:rsidP="00435900">
            <w:pPr>
              <w:rPr>
                <w:sz w:val="18"/>
                <w:szCs w:val="18"/>
              </w:rPr>
            </w:pPr>
            <w:r w:rsidRPr="00464AA3">
              <w:rPr>
                <w:sz w:val="18"/>
                <w:szCs w:val="18"/>
              </w:rPr>
              <w:t>1   2   3   4</w:t>
            </w:r>
          </w:p>
        </w:tc>
      </w:tr>
      <w:tr w:rsidR="00BF169F" w14:paraId="3413CC7B" w14:textId="77777777" w:rsidTr="00435900">
        <w:tc>
          <w:tcPr>
            <w:tcW w:w="569" w:type="dxa"/>
            <w:tcBorders>
              <w:right w:val="nil"/>
            </w:tcBorders>
          </w:tcPr>
          <w:p w14:paraId="6CAB09F9"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0.</w:t>
            </w:r>
          </w:p>
        </w:tc>
        <w:tc>
          <w:tcPr>
            <w:tcW w:w="3955" w:type="dxa"/>
            <w:tcBorders>
              <w:left w:val="nil"/>
            </w:tcBorders>
            <w:vAlign w:val="center"/>
          </w:tcPr>
          <w:p w14:paraId="78AA7D9B"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gabungkan waktu dan jam dengan aktivitas biasa yang dilakukan pada saat itu.</w:t>
            </w:r>
          </w:p>
        </w:tc>
        <w:tc>
          <w:tcPr>
            <w:tcW w:w="1418" w:type="dxa"/>
          </w:tcPr>
          <w:p w14:paraId="3FA18FBB" w14:textId="77777777" w:rsidR="00BF169F" w:rsidRPr="00464AA3" w:rsidRDefault="00BF169F" w:rsidP="00435900">
            <w:pPr>
              <w:rPr>
                <w:sz w:val="18"/>
                <w:szCs w:val="18"/>
              </w:rPr>
            </w:pPr>
            <w:r w:rsidRPr="00464AA3">
              <w:rPr>
                <w:sz w:val="18"/>
                <w:szCs w:val="18"/>
              </w:rPr>
              <w:t>1   2   3   4</w:t>
            </w:r>
          </w:p>
        </w:tc>
      </w:tr>
      <w:tr w:rsidR="00BF169F" w14:paraId="3D4D4139" w14:textId="77777777" w:rsidTr="00435900">
        <w:tc>
          <w:tcPr>
            <w:tcW w:w="569" w:type="dxa"/>
            <w:tcBorders>
              <w:right w:val="nil"/>
            </w:tcBorders>
          </w:tcPr>
          <w:p w14:paraId="76985276"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1.</w:t>
            </w:r>
          </w:p>
        </w:tc>
        <w:tc>
          <w:tcPr>
            <w:tcW w:w="3955" w:type="dxa"/>
            <w:tcBorders>
              <w:left w:val="nil"/>
            </w:tcBorders>
            <w:vAlign w:val="center"/>
          </w:tcPr>
          <w:p w14:paraId="4CA07985"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nal uang sebagai alat tukar untuk memperoleh objek.</w:t>
            </w:r>
          </w:p>
        </w:tc>
        <w:tc>
          <w:tcPr>
            <w:tcW w:w="1418" w:type="dxa"/>
          </w:tcPr>
          <w:p w14:paraId="4362B883" w14:textId="77777777" w:rsidR="00BF169F" w:rsidRPr="00464AA3" w:rsidRDefault="00BF169F" w:rsidP="00435900">
            <w:pPr>
              <w:rPr>
                <w:sz w:val="18"/>
                <w:szCs w:val="18"/>
              </w:rPr>
            </w:pPr>
            <w:r w:rsidRPr="00464AA3">
              <w:rPr>
                <w:sz w:val="18"/>
                <w:szCs w:val="18"/>
              </w:rPr>
              <w:t>1   2   3   4</w:t>
            </w:r>
          </w:p>
        </w:tc>
      </w:tr>
      <w:tr w:rsidR="00BF169F" w14:paraId="731A3ED5" w14:textId="77777777" w:rsidTr="00435900">
        <w:tc>
          <w:tcPr>
            <w:tcW w:w="569" w:type="dxa"/>
            <w:tcBorders>
              <w:right w:val="nil"/>
            </w:tcBorders>
          </w:tcPr>
          <w:p w14:paraId="57CBF40F"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2.</w:t>
            </w:r>
          </w:p>
        </w:tc>
        <w:tc>
          <w:tcPr>
            <w:tcW w:w="3955" w:type="dxa"/>
            <w:tcBorders>
              <w:left w:val="nil"/>
            </w:tcBorders>
            <w:vAlign w:val="center"/>
          </w:tcPr>
          <w:p w14:paraId="465EC0CF"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dapat mengidentifikasi nilai dari beberapa koin atau tagihan.</w:t>
            </w:r>
          </w:p>
        </w:tc>
        <w:tc>
          <w:tcPr>
            <w:tcW w:w="1418" w:type="dxa"/>
          </w:tcPr>
          <w:p w14:paraId="3C17AB7A" w14:textId="77777777" w:rsidR="00BF169F" w:rsidRPr="00464AA3" w:rsidRDefault="00BF169F" w:rsidP="00435900">
            <w:pPr>
              <w:rPr>
                <w:sz w:val="18"/>
                <w:szCs w:val="18"/>
              </w:rPr>
            </w:pPr>
            <w:r w:rsidRPr="00464AA3">
              <w:rPr>
                <w:sz w:val="18"/>
                <w:szCs w:val="18"/>
              </w:rPr>
              <w:t>1   2   3   4</w:t>
            </w:r>
          </w:p>
        </w:tc>
      </w:tr>
      <w:tr w:rsidR="00BF169F" w14:paraId="5B67559F" w14:textId="77777777" w:rsidTr="00435900">
        <w:tc>
          <w:tcPr>
            <w:tcW w:w="569" w:type="dxa"/>
            <w:tcBorders>
              <w:right w:val="nil"/>
            </w:tcBorders>
          </w:tcPr>
          <w:p w14:paraId="50E97793"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3.</w:t>
            </w:r>
          </w:p>
        </w:tc>
        <w:tc>
          <w:tcPr>
            <w:tcW w:w="3955" w:type="dxa"/>
            <w:tcBorders>
              <w:left w:val="nil"/>
            </w:tcBorders>
            <w:vAlign w:val="center"/>
          </w:tcPr>
          <w:p w14:paraId="279D2888"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dapat berorientasi dalam riang dengan perintah sederhana.</w:t>
            </w:r>
          </w:p>
        </w:tc>
        <w:tc>
          <w:tcPr>
            <w:tcW w:w="1418" w:type="dxa"/>
          </w:tcPr>
          <w:p w14:paraId="5328B2FC" w14:textId="77777777" w:rsidR="00BF169F" w:rsidRPr="00464AA3" w:rsidRDefault="00BF169F" w:rsidP="00435900">
            <w:pPr>
              <w:rPr>
                <w:sz w:val="18"/>
                <w:szCs w:val="18"/>
              </w:rPr>
            </w:pPr>
            <w:r w:rsidRPr="00464AA3">
              <w:rPr>
                <w:sz w:val="18"/>
                <w:szCs w:val="18"/>
              </w:rPr>
              <w:t>1   2   3   4</w:t>
            </w:r>
          </w:p>
        </w:tc>
      </w:tr>
      <w:tr w:rsidR="00BF169F" w14:paraId="1E9E43A2" w14:textId="77777777" w:rsidTr="00435900">
        <w:tc>
          <w:tcPr>
            <w:tcW w:w="569" w:type="dxa"/>
            <w:tcBorders>
              <w:right w:val="nil"/>
            </w:tcBorders>
          </w:tcPr>
          <w:p w14:paraId="264C9A11"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4.</w:t>
            </w:r>
          </w:p>
        </w:tc>
        <w:tc>
          <w:tcPr>
            <w:tcW w:w="3955" w:type="dxa"/>
            <w:tcBorders>
              <w:left w:val="nil"/>
            </w:tcBorders>
            <w:vAlign w:val="center"/>
          </w:tcPr>
          <w:p w14:paraId="63BF47D4"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dapat mengerti kosakata dasar yang berhubungan dengan konsep ruangan, waktu, ukuran atau posisi.</w:t>
            </w:r>
          </w:p>
        </w:tc>
        <w:tc>
          <w:tcPr>
            <w:tcW w:w="1418" w:type="dxa"/>
          </w:tcPr>
          <w:p w14:paraId="3C337F0F" w14:textId="77777777" w:rsidR="00BF169F" w:rsidRPr="00464AA3" w:rsidRDefault="00BF169F" w:rsidP="00435900">
            <w:pPr>
              <w:rPr>
                <w:sz w:val="18"/>
                <w:szCs w:val="18"/>
              </w:rPr>
            </w:pPr>
            <w:r w:rsidRPr="00464AA3">
              <w:rPr>
                <w:sz w:val="18"/>
                <w:szCs w:val="18"/>
              </w:rPr>
              <w:t>1   2   3   4</w:t>
            </w:r>
          </w:p>
        </w:tc>
      </w:tr>
    </w:tbl>
    <w:p w14:paraId="389567E2" w14:textId="77777777" w:rsidR="00BF169F" w:rsidRDefault="00BF169F" w:rsidP="00BF169F">
      <w:pPr>
        <w:widowControl w:val="0"/>
        <w:autoSpaceDE w:val="0"/>
        <w:autoSpaceDN w:val="0"/>
        <w:adjustRightInd w:val="0"/>
        <w:spacing w:before="38"/>
        <w:ind w:left="117"/>
        <w:rPr>
          <w:color w:val="000000"/>
          <w:w w:val="119"/>
          <w:sz w:val="16"/>
          <w:szCs w:val="16"/>
        </w:rPr>
      </w:pPr>
    </w:p>
    <w:p w14:paraId="56BF0E42" w14:textId="77777777" w:rsidR="008A4B70" w:rsidRDefault="008A4B70" w:rsidP="00BF169F">
      <w:pPr>
        <w:widowControl w:val="0"/>
        <w:autoSpaceDE w:val="0"/>
        <w:autoSpaceDN w:val="0"/>
        <w:adjustRightInd w:val="0"/>
        <w:spacing w:before="38"/>
        <w:ind w:left="117"/>
        <w:rPr>
          <w:color w:val="000000"/>
          <w:w w:val="119"/>
          <w:sz w:val="16"/>
          <w:szCs w:val="16"/>
        </w:rPr>
      </w:pPr>
    </w:p>
    <w:p w14:paraId="7A92ECEA" w14:textId="77777777" w:rsidR="008A4B70" w:rsidRDefault="008A4B70" w:rsidP="00BF169F">
      <w:pPr>
        <w:widowControl w:val="0"/>
        <w:autoSpaceDE w:val="0"/>
        <w:autoSpaceDN w:val="0"/>
        <w:adjustRightInd w:val="0"/>
        <w:spacing w:before="38"/>
        <w:ind w:left="117"/>
        <w:rPr>
          <w:color w:val="000000"/>
          <w:w w:val="119"/>
          <w:sz w:val="16"/>
          <w:szCs w:val="16"/>
        </w:rPr>
      </w:pPr>
    </w:p>
    <w:p w14:paraId="7197BF45" w14:textId="77777777" w:rsidR="008A4B70" w:rsidRDefault="008A4B70" w:rsidP="00BF169F">
      <w:pPr>
        <w:widowControl w:val="0"/>
        <w:autoSpaceDE w:val="0"/>
        <w:autoSpaceDN w:val="0"/>
        <w:adjustRightInd w:val="0"/>
        <w:spacing w:before="38"/>
        <w:ind w:left="117"/>
        <w:rPr>
          <w:color w:val="000000"/>
          <w:w w:val="119"/>
          <w:sz w:val="16"/>
          <w:szCs w:val="16"/>
        </w:rPr>
      </w:pPr>
    </w:p>
    <w:p w14:paraId="6591BA6B" w14:textId="77777777" w:rsidR="008A4B70" w:rsidRDefault="008A4B70" w:rsidP="00BF169F">
      <w:pPr>
        <w:widowControl w:val="0"/>
        <w:autoSpaceDE w:val="0"/>
        <w:autoSpaceDN w:val="0"/>
        <w:adjustRightInd w:val="0"/>
        <w:spacing w:before="38"/>
        <w:ind w:left="117"/>
        <w:rPr>
          <w:color w:val="000000"/>
          <w:w w:val="119"/>
          <w:sz w:val="16"/>
          <w:szCs w:val="16"/>
        </w:rPr>
      </w:pPr>
    </w:p>
    <w:p w14:paraId="22A97A8E" w14:textId="77777777" w:rsidR="00E66BD1" w:rsidRDefault="00E66BD1" w:rsidP="00E66BD1">
      <w:pPr>
        <w:pStyle w:val="Caption"/>
        <w:keepNext/>
      </w:pPr>
      <w:bookmarkStart w:id="421" w:name="_Toc396498091"/>
      <w:r>
        <w:lastRenderedPageBreak/>
        <w:t xml:space="preserve">Tabel </w:t>
      </w:r>
      <w:r w:rsidR="003C0604">
        <w:fldChar w:fldCharType="begin"/>
      </w:r>
      <w:r w:rsidR="003C0604">
        <w:instrText xml:space="preserve"> STYLEREF 1 \s </w:instrText>
      </w:r>
      <w:r w:rsidR="003C0604">
        <w:fldChar w:fldCharType="separate"/>
      </w:r>
      <w:r w:rsidR="002836B7">
        <w:rPr>
          <w:noProof/>
        </w:rPr>
        <w:t>4</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w:t>
      </w:r>
      <w:r w:rsidR="003C0604">
        <w:fldChar w:fldCharType="end"/>
      </w:r>
      <w:r w:rsidRPr="00E66BD1">
        <w:t xml:space="preserve"> </w:t>
      </w:r>
      <w:r w:rsidRPr="00260A5A">
        <w:t xml:space="preserve">Kuisioner Survei Kemampuan </w:t>
      </w:r>
      <w:r>
        <w:t>Kesadaran Lingkungan Siswa</w:t>
      </w:r>
      <w:bookmarkEnd w:id="421"/>
    </w:p>
    <w:tbl>
      <w:tblPr>
        <w:tblStyle w:val="TableGrid"/>
        <w:tblW w:w="0" w:type="auto"/>
        <w:tblInd w:w="117" w:type="dxa"/>
        <w:tblLook w:val="04A0" w:firstRow="1" w:lastRow="0" w:firstColumn="1" w:lastColumn="0" w:noHBand="0" w:noVBand="1"/>
      </w:tblPr>
      <w:tblGrid>
        <w:gridCol w:w="524"/>
        <w:gridCol w:w="3993"/>
        <w:gridCol w:w="1425"/>
      </w:tblGrid>
      <w:tr w:rsidR="00BF169F" w14:paraId="21637011" w14:textId="77777777" w:rsidTr="00435900">
        <w:tc>
          <w:tcPr>
            <w:tcW w:w="524" w:type="dxa"/>
            <w:tcBorders>
              <w:right w:val="nil"/>
            </w:tcBorders>
          </w:tcPr>
          <w:p w14:paraId="5ACF71B3" w14:textId="77777777" w:rsidR="00BF169F" w:rsidRPr="00464AA3" w:rsidRDefault="00BF169F" w:rsidP="00435900">
            <w:pPr>
              <w:widowControl w:val="0"/>
              <w:autoSpaceDE w:val="0"/>
              <w:autoSpaceDN w:val="0"/>
              <w:adjustRightInd w:val="0"/>
              <w:spacing w:before="38"/>
              <w:rPr>
                <w:sz w:val="18"/>
                <w:szCs w:val="18"/>
              </w:rPr>
            </w:pPr>
          </w:p>
        </w:tc>
        <w:tc>
          <w:tcPr>
            <w:tcW w:w="3993" w:type="dxa"/>
            <w:tcBorders>
              <w:left w:val="nil"/>
            </w:tcBorders>
            <w:vAlign w:val="center"/>
          </w:tcPr>
          <w:p w14:paraId="6349D13E" w14:textId="77777777" w:rsidR="00BF169F" w:rsidRPr="00464AA3" w:rsidRDefault="00BF169F" w:rsidP="00435900">
            <w:pPr>
              <w:widowControl w:val="0"/>
              <w:autoSpaceDE w:val="0"/>
              <w:autoSpaceDN w:val="0"/>
              <w:adjustRightInd w:val="0"/>
              <w:spacing w:before="38"/>
              <w:rPr>
                <w:b/>
                <w:sz w:val="18"/>
                <w:szCs w:val="18"/>
              </w:rPr>
            </w:pPr>
            <w:r w:rsidRPr="00464AA3">
              <w:rPr>
                <w:b/>
                <w:sz w:val="18"/>
                <w:szCs w:val="18"/>
              </w:rPr>
              <w:t>Kemampuan Kesadaran Lingkungan</w:t>
            </w:r>
          </w:p>
        </w:tc>
        <w:tc>
          <w:tcPr>
            <w:tcW w:w="1425" w:type="dxa"/>
            <w:vAlign w:val="center"/>
          </w:tcPr>
          <w:p w14:paraId="21ED22F9"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Penilaian</w:t>
            </w:r>
          </w:p>
        </w:tc>
      </w:tr>
      <w:tr w:rsidR="00BF169F" w14:paraId="3EAD9EFD" w14:textId="77777777" w:rsidTr="00435900">
        <w:tc>
          <w:tcPr>
            <w:tcW w:w="524" w:type="dxa"/>
            <w:tcBorders>
              <w:right w:val="nil"/>
            </w:tcBorders>
          </w:tcPr>
          <w:p w14:paraId="7ECF0C32"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w:t>
            </w:r>
          </w:p>
        </w:tc>
        <w:tc>
          <w:tcPr>
            <w:tcW w:w="3993" w:type="dxa"/>
            <w:tcBorders>
              <w:left w:val="nil"/>
            </w:tcBorders>
            <w:vAlign w:val="center"/>
          </w:tcPr>
          <w:p w14:paraId="6813DA11"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nal objek berdasarkan konteks domestik yang berbeda (dapur, kamar mandi, tempat tidur, dll) dan mengidentifikasikan yang mereka gunakan.</w:t>
            </w:r>
          </w:p>
        </w:tc>
        <w:tc>
          <w:tcPr>
            <w:tcW w:w="1425" w:type="dxa"/>
          </w:tcPr>
          <w:p w14:paraId="5CA19A69" w14:textId="77777777" w:rsidR="00BF169F" w:rsidRPr="00464AA3" w:rsidRDefault="00BF169F" w:rsidP="00435900">
            <w:pPr>
              <w:rPr>
                <w:sz w:val="18"/>
                <w:szCs w:val="18"/>
              </w:rPr>
            </w:pPr>
            <w:r w:rsidRPr="00464AA3">
              <w:rPr>
                <w:sz w:val="18"/>
                <w:szCs w:val="18"/>
              </w:rPr>
              <w:t>1   2   3   4</w:t>
            </w:r>
          </w:p>
        </w:tc>
      </w:tr>
      <w:tr w:rsidR="00BF169F" w14:paraId="2E18FDB7" w14:textId="77777777" w:rsidTr="00435900">
        <w:tc>
          <w:tcPr>
            <w:tcW w:w="524" w:type="dxa"/>
            <w:tcBorders>
              <w:right w:val="nil"/>
            </w:tcBorders>
          </w:tcPr>
          <w:p w14:paraId="25B91885"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2.</w:t>
            </w:r>
          </w:p>
        </w:tc>
        <w:tc>
          <w:tcPr>
            <w:tcW w:w="3993" w:type="dxa"/>
            <w:tcBorders>
              <w:left w:val="nil"/>
            </w:tcBorders>
            <w:vAlign w:val="center"/>
          </w:tcPr>
          <w:p w14:paraId="48EE5A2B"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nal objek yang ada di lingkungan sekolah (ruang kelas, tempat bermain, dll) dan mengidentifikasi yang mereka gunakan.</w:t>
            </w:r>
          </w:p>
        </w:tc>
        <w:tc>
          <w:tcPr>
            <w:tcW w:w="1425" w:type="dxa"/>
          </w:tcPr>
          <w:p w14:paraId="7B05F1C5" w14:textId="77777777" w:rsidR="00BF169F" w:rsidRPr="00464AA3" w:rsidRDefault="00BF169F" w:rsidP="00435900">
            <w:pPr>
              <w:rPr>
                <w:sz w:val="18"/>
                <w:szCs w:val="18"/>
              </w:rPr>
            </w:pPr>
            <w:r w:rsidRPr="00464AA3">
              <w:rPr>
                <w:sz w:val="18"/>
                <w:szCs w:val="18"/>
              </w:rPr>
              <w:t>1   2   3   4</w:t>
            </w:r>
          </w:p>
        </w:tc>
      </w:tr>
      <w:tr w:rsidR="00BF169F" w14:paraId="4C861E3F" w14:textId="77777777" w:rsidTr="00435900">
        <w:tc>
          <w:tcPr>
            <w:tcW w:w="524" w:type="dxa"/>
            <w:tcBorders>
              <w:right w:val="nil"/>
            </w:tcBorders>
          </w:tcPr>
          <w:p w14:paraId="0FCA25BB"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3.</w:t>
            </w:r>
          </w:p>
        </w:tc>
        <w:tc>
          <w:tcPr>
            <w:tcW w:w="3993" w:type="dxa"/>
            <w:tcBorders>
              <w:left w:val="nil"/>
            </w:tcBorders>
            <w:vAlign w:val="center"/>
          </w:tcPr>
          <w:p w14:paraId="59163F03"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nal tempat biasa dan mengidentifikasi aktivitas yang dilakukan disana.</w:t>
            </w:r>
          </w:p>
        </w:tc>
        <w:tc>
          <w:tcPr>
            <w:tcW w:w="1425" w:type="dxa"/>
          </w:tcPr>
          <w:p w14:paraId="457C4C40" w14:textId="77777777" w:rsidR="00BF169F" w:rsidRPr="00464AA3" w:rsidRDefault="00BF169F" w:rsidP="00435900">
            <w:pPr>
              <w:rPr>
                <w:sz w:val="18"/>
                <w:szCs w:val="18"/>
              </w:rPr>
            </w:pPr>
            <w:r w:rsidRPr="00464AA3">
              <w:rPr>
                <w:sz w:val="18"/>
                <w:szCs w:val="18"/>
              </w:rPr>
              <w:t>1   2   3   4</w:t>
            </w:r>
          </w:p>
        </w:tc>
      </w:tr>
      <w:tr w:rsidR="00BF169F" w14:paraId="4D49E6FA" w14:textId="77777777" w:rsidTr="00435900">
        <w:tc>
          <w:tcPr>
            <w:tcW w:w="524" w:type="dxa"/>
            <w:tcBorders>
              <w:right w:val="nil"/>
            </w:tcBorders>
          </w:tcPr>
          <w:p w14:paraId="50433F69"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4.</w:t>
            </w:r>
          </w:p>
        </w:tc>
        <w:tc>
          <w:tcPr>
            <w:tcW w:w="3993" w:type="dxa"/>
            <w:tcBorders>
              <w:left w:val="nil"/>
            </w:tcBorders>
            <w:vAlign w:val="center"/>
          </w:tcPr>
          <w:p w14:paraId="3EE487E5"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rti produk yang biasa dia gunakan.</w:t>
            </w:r>
          </w:p>
        </w:tc>
        <w:tc>
          <w:tcPr>
            <w:tcW w:w="1425" w:type="dxa"/>
          </w:tcPr>
          <w:p w14:paraId="603E337B" w14:textId="77777777" w:rsidR="00BF169F" w:rsidRPr="00464AA3" w:rsidRDefault="00BF169F" w:rsidP="00435900">
            <w:pPr>
              <w:rPr>
                <w:sz w:val="18"/>
                <w:szCs w:val="18"/>
              </w:rPr>
            </w:pPr>
            <w:r w:rsidRPr="00464AA3">
              <w:rPr>
                <w:sz w:val="18"/>
                <w:szCs w:val="18"/>
              </w:rPr>
              <w:t>1   2   3   4</w:t>
            </w:r>
          </w:p>
        </w:tc>
      </w:tr>
      <w:tr w:rsidR="00BF169F" w14:paraId="4A7CF797" w14:textId="77777777" w:rsidTr="00435900">
        <w:tc>
          <w:tcPr>
            <w:tcW w:w="524" w:type="dxa"/>
            <w:tcBorders>
              <w:right w:val="nil"/>
            </w:tcBorders>
          </w:tcPr>
          <w:p w14:paraId="272ED0E0"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5.</w:t>
            </w:r>
          </w:p>
        </w:tc>
        <w:tc>
          <w:tcPr>
            <w:tcW w:w="3993" w:type="dxa"/>
            <w:tcBorders>
              <w:left w:val="nil"/>
            </w:tcBorders>
            <w:vAlign w:val="center"/>
          </w:tcPr>
          <w:p w14:paraId="4A0FE2DD"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rti hubungan produk konsumen dengan toko yang dia beli.</w:t>
            </w:r>
          </w:p>
        </w:tc>
        <w:tc>
          <w:tcPr>
            <w:tcW w:w="1425" w:type="dxa"/>
          </w:tcPr>
          <w:p w14:paraId="5E7F08AF" w14:textId="77777777" w:rsidR="00BF169F" w:rsidRPr="00464AA3" w:rsidRDefault="00BF169F" w:rsidP="00435900">
            <w:pPr>
              <w:rPr>
                <w:sz w:val="18"/>
                <w:szCs w:val="18"/>
              </w:rPr>
            </w:pPr>
            <w:r w:rsidRPr="00464AA3">
              <w:rPr>
                <w:sz w:val="18"/>
                <w:szCs w:val="18"/>
              </w:rPr>
              <w:t>1   2   3   4</w:t>
            </w:r>
          </w:p>
        </w:tc>
      </w:tr>
      <w:tr w:rsidR="00BF169F" w14:paraId="79BA4E6A" w14:textId="77777777" w:rsidTr="00435900">
        <w:tc>
          <w:tcPr>
            <w:tcW w:w="524" w:type="dxa"/>
            <w:tcBorders>
              <w:right w:val="nil"/>
            </w:tcBorders>
          </w:tcPr>
          <w:p w14:paraId="373349C7"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6.</w:t>
            </w:r>
          </w:p>
        </w:tc>
        <w:tc>
          <w:tcPr>
            <w:tcW w:w="3993" w:type="dxa"/>
            <w:tcBorders>
              <w:left w:val="nil"/>
            </w:tcBorders>
            <w:vAlign w:val="center"/>
          </w:tcPr>
          <w:p w14:paraId="45A21CAD"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nal transportasi yang berbeda-beda.</w:t>
            </w:r>
          </w:p>
        </w:tc>
        <w:tc>
          <w:tcPr>
            <w:tcW w:w="1425" w:type="dxa"/>
          </w:tcPr>
          <w:p w14:paraId="7732FA54" w14:textId="77777777" w:rsidR="00BF169F" w:rsidRPr="00464AA3" w:rsidRDefault="00BF169F" w:rsidP="00435900">
            <w:pPr>
              <w:rPr>
                <w:sz w:val="18"/>
                <w:szCs w:val="18"/>
              </w:rPr>
            </w:pPr>
            <w:r w:rsidRPr="00464AA3">
              <w:rPr>
                <w:sz w:val="18"/>
                <w:szCs w:val="18"/>
              </w:rPr>
              <w:t>1   2   3   4</w:t>
            </w:r>
          </w:p>
        </w:tc>
      </w:tr>
      <w:tr w:rsidR="00BF169F" w14:paraId="0C67D42A" w14:textId="77777777" w:rsidTr="00435900">
        <w:tc>
          <w:tcPr>
            <w:tcW w:w="524" w:type="dxa"/>
            <w:tcBorders>
              <w:right w:val="nil"/>
            </w:tcBorders>
          </w:tcPr>
          <w:p w14:paraId="7B5F39E8"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7.</w:t>
            </w:r>
          </w:p>
        </w:tc>
        <w:tc>
          <w:tcPr>
            <w:tcW w:w="3993" w:type="dxa"/>
            <w:tcBorders>
              <w:left w:val="nil"/>
            </w:tcBorders>
            <w:vAlign w:val="center"/>
          </w:tcPr>
          <w:p w14:paraId="0F3D6DCC"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jelaskan kegunaan dari transport yang berbeda-beda.</w:t>
            </w:r>
          </w:p>
        </w:tc>
        <w:tc>
          <w:tcPr>
            <w:tcW w:w="1425" w:type="dxa"/>
          </w:tcPr>
          <w:p w14:paraId="42A9EFF8" w14:textId="77777777" w:rsidR="00BF169F" w:rsidRPr="00464AA3" w:rsidRDefault="00BF169F" w:rsidP="00435900">
            <w:pPr>
              <w:rPr>
                <w:sz w:val="18"/>
                <w:szCs w:val="18"/>
              </w:rPr>
            </w:pPr>
            <w:r w:rsidRPr="00464AA3">
              <w:rPr>
                <w:sz w:val="18"/>
                <w:szCs w:val="18"/>
              </w:rPr>
              <w:t>1   2   3   4</w:t>
            </w:r>
          </w:p>
        </w:tc>
      </w:tr>
      <w:tr w:rsidR="00BF169F" w14:paraId="50B5D02A" w14:textId="77777777" w:rsidTr="00435900">
        <w:tc>
          <w:tcPr>
            <w:tcW w:w="524" w:type="dxa"/>
            <w:tcBorders>
              <w:right w:val="nil"/>
            </w:tcBorders>
          </w:tcPr>
          <w:p w14:paraId="06430549"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8.</w:t>
            </w:r>
          </w:p>
        </w:tc>
        <w:tc>
          <w:tcPr>
            <w:tcW w:w="3993" w:type="dxa"/>
            <w:tcBorders>
              <w:left w:val="nil"/>
            </w:tcBorders>
            <w:vAlign w:val="center"/>
          </w:tcPr>
          <w:p w14:paraId="542E7392"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identifikasi makanan yang biasa dikonsumsi dan menjelaskannya.</w:t>
            </w:r>
          </w:p>
        </w:tc>
        <w:tc>
          <w:tcPr>
            <w:tcW w:w="1425" w:type="dxa"/>
          </w:tcPr>
          <w:p w14:paraId="15148EC5" w14:textId="77777777" w:rsidR="00BF169F" w:rsidRPr="00464AA3" w:rsidRDefault="00BF169F" w:rsidP="00435900">
            <w:pPr>
              <w:rPr>
                <w:sz w:val="18"/>
                <w:szCs w:val="18"/>
              </w:rPr>
            </w:pPr>
            <w:r w:rsidRPr="00464AA3">
              <w:rPr>
                <w:sz w:val="18"/>
                <w:szCs w:val="18"/>
              </w:rPr>
              <w:t>1   2   3   4</w:t>
            </w:r>
          </w:p>
        </w:tc>
      </w:tr>
    </w:tbl>
    <w:p w14:paraId="69FFC8BA" w14:textId="77777777" w:rsidR="00BF169F" w:rsidRDefault="00BF169F" w:rsidP="00BF169F">
      <w:pPr>
        <w:widowControl w:val="0"/>
        <w:autoSpaceDE w:val="0"/>
        <w:autoSpaceDN w:val="0"/>
        <w:adjustRightInd w:val="0"/>
        <w:spacing w:before="38"/>
        <w:ind w:left="117"/>
        <w:rPr>
          <w:color w:val="000000"/>
          <w:w w:val="119"/>
          <w:sz w:val="16"/>
          <w:szCs w:val="16"/>
        </w:rPr>
      </w:pPr>
    </w:p>
    <w:p w14:paraId="14C46FE0" w14:textId="77777777" w:rsidR="00E66BD1" w:rsidRDefault="00E66BD1" w:rsidP="00E66BD1">
      <w:pPr>
        <w:pStyle w:val="Caption"/>
        <w:keepNext/>
      </w:pPr>
      <w:bookmarkStart w:id="422" w:name="_Toc396498092"/>
      <w:r>
        <w:t xml:space="preserve">Tabel </w:t>
      </w:r>
      <w:r w:rsidR="003C0604">
        <w:fldChar w:fldCharType="begin"/>
      </w:r>
      <w:r w:rsidR="003C0604">
        <w:instrText xml:space="preserve"> STYLEREF 1 \s </w:instrText>
      </w:r>
      <w:r w:rsidR="003C0604">
        <w:fldChar w:fldCharType="separate"/>
      </w:r>
      <w:r w:rsidR="002836B7">
        <w:rPr>
          <w:noProof/>
        </w:rPr>
        <w:t>4</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w:t>
      </w:r>
      <w:r w:rsidR="003C0604">
        <w:fldChar w:fldCharType="end"/>
      </w:r>
      <w:r w:rsidRPr="00E66BD1">
        <w:t xml:space="preserve"> </w:t>
      </w:r>
      <w:r w:rsidRPr="00260A5A">
        <w:t xml:space="preserve">Kuisioner Survei Kemampuan </w:t>
      </w:r>
      <w:r>
        <w:t>Kemandirian Siswa</w:t>
      </w:r>
      <w:bookmarkEnd w:id="422"/>
    </w:p>
    <w:tbl>
      <w:tblPr>
        <w:tblStyle w:val="TableGrid"/>
        <w:tblW w:w="0" w:type="auto"/>
        <w:tblInd w:w="117" w:type="dxa"/>
        <w:tblLook w:val="04A0" w:firstRow="1" w:lastRow="0" w:firstColumn="1" w:lastColumn="0" w:noHBand="0" w:noVBand="1"/>
      </w:tblPr>
      <w:tblGrid>
        <w:gridCol w:w="530"/>
        <w:gridCol w:w="3967"/>
        <w:gridCol w:w="1445"/>
      </w:tblGrid>
      <w:tr w:rsidR="00BF169F" w14:paraId="50BB72B6" w14:textId="77777777" w:rsidTr="00435900">
        <w:tc>
          <w:tcPr>
            <w:tcW w:w="530" w:type="dxa"/>
            <w:tcBorders>
              <w:right w:val="nil"/>
            </w:tcBorders>
          </w:tcPr>
          <w:p w14:paraId="4F0491DB" w14:textId="77777777" w:rsidR="00BF169F" w:rsidRPr="00464AA3" w:rsidRDefault="00BF169F" w:rsidP="00435900">
            <w:pPr>
              <w:widowControl w:val="0"/>
              <w:autoSpaceDE w:val="0"/>
              <w:autoSpaceDN w:val="0"/>
              <w:adjustRightInd w:val="0"/>
              <w:spacing w:before="38"/>
              <w:rPr>
                <w:sz w:val="18"/>
                <w:szCs w:val="18"/>
              </w:rPr>
            </w:pPr>
          </w:p>
        </w:tc>
        <w:tc>
          <w:tcPr>
            <w:tcW w:w="3967" w:type="dxa"/>
            <w:tcBorders>
              <w:left w:val="nil"/>
            </w:tcBorders>
            <w:vAlign w:val="center"/>
          </w:tcPr>
          <w:p w14:paraId="7D5C6236" w14:textId="77777777" w:rsidR="00BF169F" w:rsidRPr="00464AA3" w:rsidRDefault="00BF169F" w:rsidP="00435900">
            <w:pPr>
              <w:widowControl w:val="0"/>
              <w:autoSpaceDE w:val="0"/>
              <w:autoSpaceDN w:val="0"/>
              <w:adjustRightInd w:val="0"/>
              <w:spacing w:before="38"/>
              <w:rPr>
                <w:b/>
                <w:sz w:val="18"/>
                <w:szCs w:val="18"/>
              </w:rPr>
            </w:pPr>
            <w:r w:rsidRPr="00464AA3">
              <w:rPr>
                <w:b/>
                <w:sz w:val="18"/>
                <w:szCs w:val="18"/>
              </w:rPr>
              <w:t>Kemampuan Kemandirian</w:t>
            </w:r>
          </w:p>
        </w:tc>
        <w:tc>
          <w:tcPr>
            <w:tcW w:w="1445" w:type="dxa"/>
            <w:vAlign w:val="center"/>
          </w:tcPr>
          <w:p w14:paraId="5C30A1C9"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Penilaian</w:t>
            </w:r>
          </w:p>
        </w:tc>
      </w:tr>
      <w:tr w:rsidR="00BF169F" w14:paraId="28E7B5D0" w14:textId="77777777" w:rsidTr="00435900">
        <w:tc>
          <w:tcPr>
            <w:tcW w:w="530" w:type="dxa"/>
            <w:tcBorders>
              <w:right w:val="nil"/>
            </w:tcBorders>
          </w:tcPr>
          <w:p w14:paraId="422C9007"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w:t>
            </w:r>
          </w:p>
        </w:tc>
        <w:tc>
          <w:tcPr>
            <w:tcW w:w="3967" w:type="dxa"/>
            <w:tcBorders>
              <w:left w:val="nil"/>
            </w:tcBorders>
            <w:vAlign w:val="center"/>
          </w:tcPr>
          <w:p w14:paraId="429E2333"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nal gambar fisik yang menjelaskan bagian dari tubuhnya.</w:t>
            </w:r>
          </w:p>
        </w:tc>
        <w:tc>
          <w:tcPr>
            <w:tcW w:w="1445" w:type="dxa"/>
          </w:tcPr>
          <w:p w14:paraId="47B94061" w14:textId="77777777" w:rsidR="00BF169F" w:rsidRPr="00464AA3" w:rsidRDefault="00BF169F" w:rsidP="00435900">
            <w:pPr>
              <w:rPr>
                <w:sz w:val="18"/>
                <w:szCs w:val="18"/>
              </w:rPr>
            </w:pPr>
            <w:r w:rsidRPr="00464AA3">
              <w:rPr>
                <w:sz w:val="18"/>
                <w:szCs w:val="18"/>
              </w:rPr>
              <w:t>1   2   3   4</w:t>
            </w:r>
          </w:p>
        </w:tc>
      </w:tr>
      <w:tr w:rsidR="00BF169F" w14:paraId="7D9FD045" w14:textId="77777777" w:rsidTr="00435900">
        <w:tc>
          <w:tcPr>
            <w:tcW w:w="530" w:type="dxa"/>
            <w:tcBorders>
              <w:right w:val="nil"/>
            </w:tcBorders>
          </w:tcPr>
          <w:p w14:paraId="5C36A79B"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2.</w:t>
            </w:r>
          </w:p>
        </w:tc>
        <w:tc>
          <w:tcPr>
            <w:tcW w:w="3967" w:type="dxa"/>
            <w:tcBorders>
              <w:left w:val="nil"/>
            </w:tcBorders>
            <w:vAlign w:val="center"/>
          </w:tcPr>
          <w:p w14:paraId="37C8C43E"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jelaskan peran pada setiap tubuhnya.</w:t>
            </w:r>
          </w:p>
        </w:tc>
        <w:tc>
          <w:tcPr>
            <w:tcW w:w="1445" w:type="dxa"/>
          </w:tcPr>
          <w:p w14:paraId="2C1D5DAF" w14:textId="77777777" w:rsidR="00BF169F" w:rsidRPr="00464AA3" w:rsidRDefault="00BF169F" w:rsidP="00435900">
            <w:pPr>
              <w:rPr>
                <w:sz w:val="18"/>
                <w:szCs w:val="18"/>
              </w:rPr>
            </w:pPr>
            <w:r w:rsidRPr="00464AA3">
              <w:rPr>
                <w:sz w:val="18"/>
                <w:szCs w:val="18"/>
              </w:rPr>
              <w:t>1   2   3   4</w:t>
            </w:r>
          </w:p>
        </w:tc>
      </w:tr>
      <w:tr w:rsidR="00BF169F" w14:paraId="02007D56" w14:textId="77777777" w:rsidTr="00435900">
        <w:tc>
          <w:tcPr>
            <w:tcW w:w="530" w:type="dxa"/>
            <w:tcBorders>
              <w:right w:val="nil"/>
            </w:tcBorders>
          </w:tcPr>
          <w:p w14:paraId="7705F521"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3.</w:t>
            </w:r>
          </w:p>
        </w:tc>
        <w:tc>
          <w:tcPr>
            <w:tcW w:w="3967" w:type="dxa"/>
            <w:tcBorders>
              <w:left w:val="nil"/>
            </w:tcBorders>
            <w:vAlign w:val="center"/>
          </w:tcPr>
          <w:p w14:paraId="3A99DBD0"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nal beberapa perubahan yang terjadi pada tubuhnya seiring berjalannya waktu.</w:t>
            </w:r>
          </w:p>
        </w:tc>
        <w:tc>
          <w:tcPr>
            <w:tcW w:w="1445" w:type="dxa"/>
          </w:tcPr>
          <w:p w14:paraId="3B9298E6" w14:textId="77777777" w:rsidR="00BF169F" w:rsidRPr="00464AA3" w:rsidRDefault="00BF169F" w:rsidP="00435900">
            <w:pPr>
              <w:rPr>
                <w:sz w:val="18"/>
                <w:szCs w:val="18"/>
              </w:rPr>
            </w:pPr>
            <w:r w:rsidRPr="00464AA3">
              <w:rPr>
                <w:sz w:val="18"/>
                <w:szCs w:val="18"/>
              </w:rPr>
              <w:t>1   2   3   4</w:t>
            </w:r>
          </w:p>
        </w:tc>
      </w:tr>
      <w:tr w:rsidR="00BF169F" w14:paraId="29772332" w14:textId="77777777" w:rsidTr="00435900">
        <w:tc>
          <w:tcPr>
            <w:tcW w:w="530" w:type="dxa"/>
            <w:tcBorders>
              <w:right w:val="nil"/>
            </w:tcBorders>
          </w:tcPr>
          <w:p w14:paraId="67D4EE2F"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4.</w:t>
            </w:r>
          </w:p>
        </w:tc>
        <w:tc>
          <w:tcPr>
            <w:tcW w:w="3967" w:type="dxa"/>
            <w:tcBorders>
              <w:left w:val="nil"/>
            </w:tcBorders>
            <w:vAlign w:val="center"/>
          </w:tcPr>
          <w:p w14:paraId="6EC265C7"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unjukkan kepentingan dan prioritasnya.</w:t>
            </w:r>
          </w:p>
        </w:tc>
        <w:tc>
          <w:tcPr>
            <w:tcW w:w="1445" w:type="dxa"/>
          </w:tcPr>
          <w:p w14:paraId="32C778EE" w14:textId="77777777" w:rsidR="00BF169F" w:rsidRPr="00464AA3" w:rsidRDefault="00BF169F" w:rsidP="00435900">
            <w:pPr>
              <w:rPr>
                <w:sz w:val="18"/>
                <w:szCs w:val="18"/>
              </w:rPr>
            </w:pPr>
            <w:r w:rsidRPr="00464AA3">
              <w:rPr>
                <w:sz w:val="18"/>
                <w:szCs w:val="18"/>
              </w:rPr>
              <w:t>1   2   3   4</w:t>
            </w:r>
          </w:p>
        </w:tc>
      </w:tr>
      <w:tr w:rsidR="00BF169F" w14:paraId="30E2CA83" w14:textId="77777777" w:rsidTr="00435900">
        <w:tc>
          <w:tcPr>
            <w:tcW w:w="530" w:type="dxa"/>
            <w:tcBorders>
              <w:right w:val="nil"/>
            </w:tcBorders>
          </w:tcPr>
          <w:p w14:paraId="5A8DFBBF"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5.</w:t>
            </w:r>
          </w:p>
        </w:tc>
        <w:tc>
          <w:tcPr>
            <w:tcW w:w="3967" w:type="dxa"/>
            <w:tcBorders>
              <w:left w:val="nil"/>
            </w:tcBorders>
            <w:vAlign w:val="center"/>
          </w:tcPr>
          <w:p w14:paraId="13FFAC46"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identifikasi emosi perasaan dan yang berhubungan dengan penyebabnya.</w:t>
            </w:r>
          </w:p>
        </w:tc>
        <w:tc>
          <w:tcPr>
            <w:tcW w:w="1445" w:type="dxa"/>
          </w:tcPr>
          <w:p w14:paraId="5280C3C2" w14:textId="77777777" w:rsidR="00BF169F" w:rsidRPr="00464AA3" w:rsidRDefault="00BF169F" w:rsidP="00435900">
            <w:pPr>
              <w:rPr>
                <w:sz w:val="18"/>
                <w:szCs w:val="18"/>
              </w:rPr>
            </w:pPr>
            <w:r w:rsidRPr="00464AA3">
              <w:rPr>
                <w:sz w:val="18"/>
                <w:szCs w:val="18"/>
              </w:rPr>
              <w:t>1   2   3   4</w:t>
            </w:r>
          </w:p>
        </w:tc>
      </w:tr>
      <w:tr w:rsidR="00BF169F" w14:paraId="6CFC1E3F" w14:textId="77777777" w:rsidTr="00435900">
        <w:tc>
          <w:tcPr>
            <w:tcW w:w="530" w:type="dxa"/>
            <w:tcBorders>
              <w:right w:val="nil"/>
            </w:tcBorders>
          </w:tcPr>
          <w:p w14:paraId="077FBFB0"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6.</w:t>
            </w:r>
          </w:p>
        </w:tc>
        <w:tc>
          <w:tcPr>
            <w:tcW w:w="3967" w:type="dxa"/>
            <w:tcBorders>
              <w:left w:val="nil"/>
            </w:tcBorders>
            <w:vAlign w:val="center"/>
          </w:tcPr>
          <w:p w14:paraId="4AE969FA"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tidak tergantung dalam melakukan aktivitas biasa dalam kehidupan sehari-hari (makan, ganti baju, berjalan, ke toilet).</w:t>
            </w:r>
          </w:p>
        </w:tc>
        <w:tc>
          <w:tcPr>
            <w:tcW w:w="1445" w:type="dxa"/>
          </w:tcPr>
          <w:p w14:paraId="779367A5" w14:textId="77777777" w:rsidR="00BF169F" w:rsidRPr="00464AA3" w:rsidRDefault="00BF169F" w:rsidP="00435900">
            <w:pPr>
              <w:rPr>
                <w:sz w:val="18"/>
                <w:szCs w:val="18"/>
              </w:rPr>
            </w:pPr>
            <w:r w:rsidRPr="00464AA3">
              <w:rPr>
                <w:sz w:val="18"/>
                <w:szCs w:val="18"/>
              </w:rPr>
              <w:t>1   2   3   4</w:t>
            </w:r>
          </w:p>
        </w:tc>
      </w:tr>
      <w:tr w:rsidR="00BF169F" w14:paraId="4C05D90D" w14:textId="77777777" w:rsidTr="00435900">
        <w:tc>
          <w:tcPr>
            <w:tcW w:w="530" w:type="dxa"/>
            <w:tcBorders>
              <w:right w:val="nil"/>
            </w:tcBorders>
          </w:tcPr>
          <w:p w14:paraId="1F215A17"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7.</w:t>
            </w:r>
          </w:p>
        </w:tc>
        <w:tc>
          <w:tcPr>
            <w:tcW w:w="3967" w:type="dxa"/>
            <w:tcBorders>
              <w:left w:val="nil"/>
            </w:tcBorders>
            <w:vAlign w:val="center"/>
          </w:tcPr>
          <w:p w14:paraId="5D89D9ED"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kspresikan inisiatifnya untuk melakukan beberapa pekerjaan.</w:t>
            </w:r>
          </w:p>
        </w:tc>
        <w:tc>
          <w:tcPr>
            <w:tcW w:w="1445" w:type="dxa"/>
          </w:tcPr>
          <w:p w14:paraId="0C7A546F" w14:textId="77777777" w:rsidR="00BF169F" w:rsidRPr="00464AA3" w:rsidRDefault="00BF169F" w:rsidP="00435900">
            <w:pPr>
              <w:rPr>
                <w:sz w:val="18"/>
                <w:szCs w:val="18"/>
              </w:rPr>
            </w:pPr>
            <w:r w:rsidRPr="00464AA3">
              <w:rPr>
                <w:sz w:val="18"/>
                <w:szCs w:val="18"/>
              </w:rPr>
              <w:t>1   2   3   4</w:t>
            </w:r>
          </w:p>
        </w:tc>
      </w:tr>
    </w:tbl>
    <w:p w14:paraId="1764A071" w14:textId="77777777" w:rsidR="00BF169F" w:rsidRDefault="00BF169F" w:rsidP="00BF169F">
      <w:pPr>
        <w:widowControl w:val="0"/>
        <w:autoSpaceDE w:val="0"/>
        <w:autoSpaceDN w:val="0"/>
        <w:adjustRightInd w:val="0"/>
        <w:spacing w:before="38"/>
        <w:ind w:left="117"/>
        <w:rPr>
          <w:color w:val="000000"/>
          <w:w w:val="119"/>
          <w:sz w:val="16"/>
          <w:szCs w:val="16"/>
        </w:rPr>
      </w:pPr>
    </w:p>
    <w:p w14:paraId="0A6BC4EE" w14:textId="77777777" w:rsidR="00E66BD1" w:rsidRDefault="00E66BD1" w:rsidP="00E66BD1">
      <w:pPr>
        <w:pStyle w:val="Caption"/>
        <w:keepNext/>
      </w:pPr>
      <w:bookmarkStart w:id="423" w:name="_Toc396498093"/>
      <w:r>
        <w:lastRenderedPageBreak/>
        <w:t xml:space="preserve">Tabel </w:t>
      </w:r>
      <w:r w:rsidR="003C0604">
        <w:fldChar w:fldCharType="begin"/>
      </w:r>
      <w:r w:rsidR="003C0604">
        <w:instrText xml:space="preserve"> STYLEREF 1 \s </w:instrText>
      </w:r>
      <w:r w:rsidR="003C0604">
        <w:fldChar w:fldCharType="separate"/>
      </w:r>
      <w:r w:rsidR="002836B7">
        <w:rPr>
          <w:noProof/>
        </w:rPr>
        <w:t>4</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5</w:t>
      </w:r>
      <w:r w:rsidR="003C0604">
        <w:fldChar w:fldCharType="end"/>
      </w:r>
      <w:r w:rsidRPr="00E66BD1">
        <w:t xml:space="preserve"> </w:t>
      </w:r>
      <w:r w:rsidRPr="00260A5A">
        <w:t xml:space="preserve">Kuisioner Survei Kemampuan </w:t>
      </w:r>
      <w:r>
        <w:t>Sosial Siswa</w:t>
      </w:r>
      <w:bookmarkEnd w:id="423"/>
    </w:p>
    <w:tbl>
      <w:tblPr>
        <w:tblStyle w:val="TableGrid"/>
        <w:tblW w:w="0" w:type="auto"/>
        <w:tblInd w:w="117" w:type="dxa"/>
        <w:tblLook w:val="04A0" w:firstRow="1" w:lastRow="0" w:firstColumn="1" w:lastColumn="0" w:noHBand="0" w:noVBand="1"/>
      </w:tblPr>
      <w:tblGrid>
        <w:gridCol w:w="532"/>
        <w:gridCol w:w="3962"/>
        <w:gridCol w:w="1448"/>
      </w:tblGrid>
      <w:tr w:rsidR="00BF169F" w14:paraId="0E0D5BB9" w14:textId="77777777" w:rsidTr="00435900">
        <w:tc>
          <w:tcPr>
            <w:tcW w:w="532" w:type="dxa"/>
            <w:tcBorders>
              <w:right w:val="nil"/>
            </w:tcBorders>
          </w:tcPr>
          <w:p w14:paraId="636E8293" w14:textId="77777777" w:rsidR="00BF169F" w:rsidRPr="00464AA3" w:rsidRDefault="00BF169F" w:rsidP="00435900">
            <w:pPr>
              <w:widowControl w:val="0"/>
              <w:autoSpaceDE w:val="0"/>
              <w:autoSpaceDN w:val="0"/>
              <w:adjustRightInd w:val="0"/>
              <w:spacing w:before="38"/>
              <w:rPr>
                <w:sz w:val="18"/>
                <w:szCs w:val="18"/>
              </w:rPr>
            </w:pPr>
          </w:p>
        </w:tc>
        <w:tc>
          <w:tcPr>
            <w:tcW w:w="3962" w:type="dxa"/>
            <w:tcBorders>
              <w:left w:val="nil"/>
            </w:tcBorders>
            <w:vAlign w:val="center"/>
          </w:tcPr>
          <w:p w14:paraId="21943060" w14:textId="77777777" w:rsidR="00BF169F" w:rsidRPr="00464AA3" w:rsidRDefault="00BF169F" w:rsidP="00435900">
            <w:pPr>
              <w:widowControl w:val="0"/>
              <w:autoSpaceDE w:val="0"/>
              <w:autoSpaceDN w:val="0"/>
              <w:adjustRightInd w:val="0"/>
              <w:spacing w:before="38"/>
              <w:rPr>
                <w:b/>
                <w:sz w:val="18"/>
                <w:szCs w:val="18"/>
              </w:rPr>
            </w:pPr>
            <w:r w:rsidRPr="00464AA3">
              <w:rPr>
                <w:b/>
                <w:sz w:val="18"/>
                <w:szCs w:val="18"/>
              </w:rPr>
              <w:t>Kemampuan Sosial</w:t>
            </w:r>
          </w:p>
        </w:tc>
        <w:tc>
          <w:tcPr>
            <w:tcW w:w="1448" w:type="dxa"/>
            <w:vAlign w:val="center"/>
          </w:tcPr>
          <w:p w14:paraId="4D1086BA"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Penilaian</w:t>
            </w:r>
          </w:p>
        </w:tc>
      </w:tr>
      <w:tr w:rsidR="00BF169F" w14:paraId="6D7DBCDB" w14:textId="77777777" w:rsidTr="00435900">
        <w:tc>
          <w:tcPr>
            <w:tcW w:w="532" w:type="dxa"/>
            <w:tcBorders>
              <w:right w:val="nil"/>
            </w:tcBorders>
          </w:tcPr>
          <w:p w14:paraId="31848CFE"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1.</w:t>
            </w:r>
          </w:p>
        </w:tc>
        <w:tc>
          <w:tcPr>
            <w:tcW w:w="3962" w:type="dxa"/>
            <w:tcBorders>
              <w:left w:val="nil"/>
            </w:tcBorders>
            <w:vAlign w:val="center"/>
          </w:tcPr>
          <w:p w14:paraId="4521BC5F"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rti orang-orang dari konteks yang berbeda (sekolah, keluarga, dll).</w:t>
            </w:r>
          </w:p>
        </w:tc>
        <w:tc>
          <w:tcPr>
            <w:tcW w:w="1448" w:type="dxa"/>
          </w:tcPr>
          <w:p w14:paraId="3A446905" w14:textId="77777777" w:rsidR="00BF169F" w:rsidRPr="00464AA3" w:rsidRDefault="00BF169F" w:rsidP="00435900">
            <w:pPr>
              <w:rPr>
                <w:sz w:val="18"/>
                <w:szCs w:val="18"/>
              </w:rPr>
            </w:pPr>
            <w:r w:rsidRPr="00464AA3">
              <w:rPr>
                <w:sz w:val="18"/>
                <w:szCs w:val="18"/>
              </w:rPr>
              <w:t>1   2   3   4</w:t>
            </w:r>
          </w:p>
        </w:tc>
      </w:tr>
      <w:tr w:rsidR="00BF169F" w14:paraId="422B30C8" w14:textId="77777777" w:rsidTr="00435900">
        <w:tc>
          <w:tcPr>
            <w:tcW w:w="532" w:type="dxa"/>
            <w:tcBorders>
              <w:right w:val="nil"/>
            </w:tcBorders>
          </w:tcPr>
          <w:p w14:paraId="0BC307CF"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2.</w:t>
            </w:r>
          </w:p>
        </w:tc>
        <w:tc>
          <w:tcPr>
            <w:tcW w:w="3962" w:type="dxa"/>
            <w:tcBorders>
              <w:left w:val="nil"/>
            </w:tcBorders>
            <w:vAlign w:val="center"/>
          </w:tcPr>
          <w:p w14:paraId="540F598E"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identifikasi apa hubungan dia dengan orang lain.</w:t>
            </w:r>
          </w:p>
        </w:tc>
        <w:tc>
          <w:tcPr>
            <w:tcW w:w="1448" w:type="dxa"/>
          </w:tcPr>
          <w:p w14:paraId="6BEB6FC1" w14:textId="77777777" w:rsidR="00BF169F" w:rsidRPr="00464AA3" w:rsidRDefault="00BF169F" w:rsidP="00435900">
            <w:pPr>
              <w:rPr>
                <w:sz w:val="18"/>
                <w:szCs w:val="18"/>
              </w:rPr>
            </w:pPr>
            <w:r w:rsidRPr="00464AA3">
              <w:rPr>
                <w:sz w:val="18"/>
                <w:szCs w:val="18"/>
              </w:rPr>
              <w:t>1   2   3   4</w:t>
            </w:r>
          </w:p>
        </w:tc>
      </w:tr>
      <w:tr w:rsidR="00BF169F" w14:paraId="3425B185" w14:textId="77777777" w:rsidTr="00435900">
        <w:tc>
          <w:tcPr>
            <w:tcW w:w="532" w:type="dxa"/>
            <w:tcBorders>
              <w:right w:val="nil"/>
            </w:tcBorders>
          </w:tcPr>
          <w:p w14:paraId="0DFB3144"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3.</w:t>
            </w:r>
          </w:p>
        </w:tc>
        <w:tc>
          <w:tcPr>
            <w:tcW w:w="3962" w:type="dxa"/>
            <w:tcBorders>
              <w:left w:val="nil"/>
            </w:tcBorders>
            <w:vAlign w:val="center"/>
          </w:tcPr>
          <w:p w14:paraId="789DB18D"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melihara hubungan dengan teman satu kelas secara spontan dan lancar.</w:t>
            </w:r>
          </w:p>
        </w:tc>
        <w:tc>
          <w:tcPr>
            <w:tcW w:w="1448" w:type="dxa"/>
          </w:tcPr>
          <w:p w14:paraId="54B162BC" w14:textId="77777777" w:rsidR="00BF169F" w:rsidRPr="00464AA3" w:rsidRDefault="00BF169F" w:rsidP="00435900">
            <w:pPr>
              <w:rPr>
                <w:sz w:val="18"/>
                <w:szCs w:val="18"/>
              </w:rPr>
            </w:pPr>
            <w:r w:rsidRPr="00464AA3">
              <w:rPr>
                <w:sz w:val="18"/>
                <w:szCs w:val="18"/>
              </w:rPr>
              <w:t>1   2   3   4</w:t>
            </w:r>
          </w:p>
        </w:tc>
      </w:tr>
      <w:tr w:rsidR="00BF169F" w14:paraId="361D4DE1" w14:textId="77777777" w:rsidTr="00435900">
        <w:tc>
          <w:tcPr>
            <w:tcW w:w="532" w:type="dxa"/>
            <w:tcBorders>
              <w:right w:val="nil"/>
            </w:tcBorders>
          </w:tcPr>
          <w:p w14:paraId="25181263"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4.</w:t>
            </w:r>
          </w:p>
        </w:tc>
        <w:tc>
          <w:tcPr>
            <w:tcW w:w="3962" w:type="dxa"/>
            <w:tcBorders>
              <w:left w:val="nil"/>
            </w:tcBorders>
            <w:vAlign w:val="center"/>
          </w:tcPr>
          <w:p w14:paraId="278615FD"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melihara hubungan dengan pendidik yang paling dekat dengan dia ketika di sekolah.</w:t>
            </w:r>
          </w:p>
        </w:tc>
        <w:tc>
          <w:tcPr>
            <w:tcW w:w="1448" w:type="dxa"/>
          </w:tcPr>
          <w:p w14:paraId="5E066353" w14:textId="77777777" w:rsidR="00BF169F" w:rsidRPr="00464AA3" w:rsidRDefault="00BF169F" w:rsidP="00435900">
            <w:pPr>
              <w:rPr>
                <w:sz w:val="18"/>
                <w:szCs w:val="18"/>
              </w:rPr>
            </w:pPr>
            <w:r w:rsidRPr="00464AA3">
              <w:rPr>
                <w:sz w:val="18"/>
                <w:szCs w:val="18"/>
              </w:rPr>
              <w:t>1   2   3   4</w:t>
            </w:r>
          </w:p>
        </w:tc>
      </w:tr>
      <w:tr w:rsidR="00BF169F" w14:paraId="762D4387" w14:textId="77777777" w:rsidTr="00435900">
        <w:tc>
          <w:tcPr>
            <w:tcW w:w="532" w:type="dxa"/>
            <w:tcBorders>
              <w:right w:val="nil"/>
            </w:tcBorders>
          </w:tcPr>
          <w:p w14:paraId="1D418BB4"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5.</w:t>
            </w:r>
          </w:p>
        </w:tc>
        <w:tc>
          <w:tcPr>
            <w:tcW w:w="3962" w:type="dxa"/>
            <w:tcBorders>
              <w:left w:val="nil"/>
            </w:tcBorders>
            <w:vAlign w:val="center"/>
          </w:tcPr>
          <w:p w14:paraId="76993F7F"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melihara hubungan dengan orang-orang yang hidup dalam keluarganya secara spontan dan lancar.</w:t>
            </w:r>
          </w:p>
        </w:tc>
        <w:tc>
          <w:tcPr>
            <w:tcW w:w="1448" w:type="dxa"/>
          </w:tcPr>
          <w:p w14:paraId="7025D36F" w14:textId="77777777" w:rsidR="00BF169F" w:rsidRPr="00464AA3" w:rsidRDefault="00BF169F" w:rsidP="00435900">
            <w:pPr>
              <w:rPr>
                <w:sz w:val="18"/>
                <w:szCs w:val="18"/>
              </w:rPr>
            </w:pPr>
            <w:r w:rsidRPr="00464AA3">
              <w:rPr>
                <w:sz w:val="18"/>
                <w:szCs w:val="18"/>
              </w:rPr>
              <w:t>1   2   3   4</w:t>
            </w:r>
          </w:p>
        </w:tc>
      </w:tr>
      <w:tr w:rsidR="00BF169F" w14:paraId="4F92137C" w14:textId="77777777" w:rsidTr="00435900">
        <w:tc>
          <w:tcPr>
            <w:tcW w:w="532" w:type="dxa"/>
            <w:tcBorders>
              <w:right w:val="nil"/>
            </w:tcBorders>
          </w:tcPr>
          <w:p w14:paraId="41849C23"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6.</w:t>
            </w:r>
          </w:p>
        </w:tc>
        <w:tc>
          <w:tcPr>
            <w:tcW w:w="3962" w:type="dxa"/>
            <w:tcBorders>
              <w:left w:val="nil"/>
            </w:tcBorders>
            <w:vAlign w:val="center"/>
          </w:tcPr>
          <w:p w14:paraId="1766BB91"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dapat membedakan orang yang telah dikenal.</w:t>
            </w:r>
          </w:p>
        </w:tc>
        <w:tc>
          <w:tcPr>
            <w:tcW w:w="1448" w:type="dxa"/>
          </w:tcPr>
          <w:p w14:paraId="5B365CC7" w14:textId="77777777" w:rsidR="00BF169F" w:rsidRPr="00464AA3" w:rsidRDefault="00BF169F" w:rsidP="00435900">
            <w:pPr>
              <w:rPr>
                <w:sz w:val="18"/>
                <w:szCs w:val="18"/>
              </w:rPr>
            </w:pPr>
            <w:r w:rsidRPr="00464AA3">
              <w:rPr>
                <w:sz w:val="18"/>
                <w:szCs w:val="18"/>
              </w:rPr>
              <w:t>1   2   3   4</w:t>
            </w:r>
          </w:p>
        </w:tc>
      </w:tr>
      <w:tr w:rsidR="00BF169F" w14:paraId="089B8795" w14:textId="77777777" w:rsidTr="00435900">
        <w:tc>
          <w:tcPr>
            <w:tcW w:w="532" w:type="dxa"/>
            <w:tcBorders>
              <w:right w:val="nil"/>
            </w:tcBorders>
          </w:tcPr>
          <w:p w14:paraId="32026A0B"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7.</w:t>
            </w:r>
          </w:p>
        </w:tc>
        <w:tc>
          <w:tcPr>
            <w:tcW w:w="3962" w:type="dxa"/>
            <w:tcBorders>
              <w:left w:val="nil"/>
            </w:tcBorders>
            <w:vAlign w:val="center"/>
          </w:tcPr>
          <w:p w14:paraId="21AAF45A"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 xml:space="preserve">Siswa membedakan peran orang lain yang bekerja di beberapa layanan sosial dan budaya </w:t>
            </w:r>
          </w:p>
        </w:tc>
        <w:tc>
          <w:tcPr>
            <w:tcW w:w="1448" w:type="dxa"/>
          </w:tcPr>
          <w:p w14:paraId="366CD7B2" w14:textId="77777777" w:rsidR="00BF169F" w:rsidRPr="00464AA3" w:rsidRDefault="00BF169F" w:rsidP="00435900">
            <w:pPr>
              <w:rPr>
                <w:sz w:val="18"/>
                <w:szCs w:val="18"/>
              </w:rPr>
            </w:pPr>
            <w:r w:rsidRPr="00464AA3">
              <w:rPr>
                <w:sz w:val="18"/>
                <w:szCs w:val="18"/>
              </w:rPr>
              <w:t>1   2   3   4</w:t>
            </w:r>
          </w:p>
        </w:tc>
      </w:tr>
      <w:tr w:rsidR="00BF169F" w14:paraId="589AFA7E" w14:textId="77777777" w:rsidTr="00435900">
        <w:tc>
          <w:tcPr>
            <w:tcW w:w="532" w:type="dxa"/>
            <w:tcBorders>
              <w:right w:val="nil"/>
            </w:tcBorders>
          </w:tcPr>
          <w:p w14:paraId="51AD1048" w14:textId="77777777" w:rsidR="00BF169F" w:rsidRPr="00464AA3" w:rsidRDefault="00BF169F" w:rsidP="00435900">
            <w:pPr>
              <w:widowControl w:val="0"/>
              <w:autoSpaceDE w:val="0"/>
              <w:autoSpaceDN w:val="0"/>
              <w:adjustRightInd w:val="0"/>
              <w:spacing w:before="38"/>
              <w:jc w:val="right"/>
              <w:rPr>
                <w:sz w:val="18"/>
                <w:szCs w:val="18"/>
              </w:rPr>
            </w:pPr>
            <w:r w:rsidRPr="00464AA3">
              <w:rPr>
                <w:sz w:val="18"/>
                <w:szCs w:val="18"/>
              </w:rPr>
              <w:t>8.</w:t>
            </w:r>
          </w:p>
        </w:tc>
        <w:tc>
          <w:tcPr>
            <w:tcW w:w="3962" w:type="dxa"/>
            <w:tcBorders>
              <w:left w:val="nil"/>
            </w:tcBorders>
            <w:vAlign w:val="center"/>
          </w:tcPr>
          <w:p w14:paraId="775679FD" w14:textId="77777777" w:rsidR="00BF169F" w:rsidRPr="00464AA3" w:rsidRDefault="00BF169F" w:rsidP="00435900">
            <w:pPr>
              <w:widowControl w:val="0"/>
              <w:autoSpaceDE w:val="0"/>
              <w:autoSpaceDN w:val="0"/>
              <w:adjustRightInd w:val="0"/>
              <w:spacing w:before="38"/>
              <w:rPr>
                <w:sz w:val="18"/>
                <w:szCs w:val="18"/>
              </w:rPr>
            </w:pPr>
            <w:r w:rsidRPr="00464AA3">
              <w:rPr>
                <w:sz w:val="18"/>
                <w:szCs w:val="18"/>
              </w:rPr>
              <w:t>Siswa mengenal dan menerapkan aturan sebagai warga biasa (mengerti kondisi di jalan rumah, membuang sampah)</w:t>
            </w:r>
          </w:p>
        </w:tc>
        <w:tc>
          <w:tcPr>
            <w:tcW w:w="1448" w:type="dxa"/>
          </w:tcPr>
          <w:p w14:paraId="4B92C4F6" w14:textId="77777777" w:rsidR="00BF169F" w:rsidRPr="00464AA3" w:rsidRDefault="00BF169F" w:rsidP="00435900">
            <w:pPr>
              <w:rPr>
                <w:sz w:val="18"/>
                <w:szCs w:val="18"/>
              </w:rPr>
            </w:pPr>
            <w:r w:rsidRPr="00464AA3">
              <w:rPr>
                <w:sz w:val="18"/>
                <w:szCs w:val="18"/>
              </w:rPr>
              <w:t>1   2   3   4</w:t>
            </w:r>
          </w:p>
        </w:tc>
      </w:tr>
    </w:tbl>
    <w:p w14:paraId="4C88878B" w14:textId="77777777" w:rsidR="00BF169F" w:rsidRPr="00B70CD4" w:rsidRDefault="00BF169F" w:rsidP="00BF169F">
      <w:pPr>
        <w:pStyle w:val="Caption"/>
        <w:keepNext/>
        <w:rPr>
          <w:sz w:val="24"/>
          <w:szCs w:val="24"/>
        </w:rPr>
      </w:pPr>
    </w:p>
    <w:p w14:paraId="2CC4BC2F" w14:textId="77777777" w:rsidR="00E66BD1" w:rsidRDefault="00E66BD1" w:rsidP="00E66BD1">
      <w:pPr>
        <w:pStyle w:val="Caption"/>
        <w:keepNext/>
      </w:pPr>
      <w:bookmarkStart w:id="424" w:name="_Toc396498094"/>
      <w:r>
        <w:t xml:space="preserve">Tabel </w:t>
      </w:r>
      <w:r w:rsidR="003C0604">
        <w:fldChar w:fldCharType="begin"/>
      </w:r>
      <w:r w:rsidR="003C0604">
        <w:instrText xml:space="preserve"> STYLEREF 1 \s </w:instrText>
      </w:r>
      <w:r w:rsidR="003C0604">
        <w:fldChar w:fldCharType="separate"/>
      </w:r>
      <w:r w:rsidR="002836B7">
        <w:rPr>
          <w:noProof/>
        </w:rPr>
        <w:t>4</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6</w:t>
      </w:r>
      <w:r w:rsidR="003C0604">
        <w:fldChar w:fldCharType="end"/>
      </w:r>
      <w:r w:rsidRPr="00E66BD1">
        <w:t xml:space="preserve"> </w:t>
      </w:r>
      <w:r w:rsidRPr="00260A5A">
        <w:t xml:space="preserve">Kuisioner Survei </w:t>
      </w:r>
      <w:r>
        <w:t>Penggunaan Aktivitas</w:t>
      </w:r>
      <w:bookmarkEnd w:id="424"/>
    </w:p>
    <w:tbl>
      <w:tblPr>
        <w:tblStyle w:val="TableGrid"/>
        <w:tblW w:w="0" w:type="auto"/>
        <w:tblInd w:w="117" w:type="dxa"/>
        <w:tblLook w:val="04A0" w:firstRow="1" w:lastRow="0" w:firstColumn="1" w:lastColumn="0" w:noHBand="0" w:noVBand="1"/>
      </w:tblPr>
      <w:tblGrid>
        <w:gridCol w:w="1390"/>
        <w:gridCol w:w="1151"/>
        <w:gridCol w:w="1240"/>
        <w:gridCol w:w="1093"/>
        <w:gridCol w:w="1068"/>
      </w:tblGrid>
      <w:tr w:rsidR="00BF169F" w:rsidRPr="003E1FC5" w14:paraId="2E05F1FD" w14:textId="77777777" w:rsidTr="00435900">
        <w:tc>
          <w:tcPr>
            <w:tcW w:w="1390" w:type="dxa"/>
            <w:vMerge w:val="restart"/>
          </w:tcPr>
          <w:p w14:paraId="12742501" w14:textId="77777777" w:rsidR="00BF169F" w:rsidRPr="00464AA3" w:rsidRDefault="00BF169F" w:rsidP="00435900">
            <w:pPr>
              <w:widowControl w:val="0"/>
              <w:autoSpaceDE w:val="0"/>
              <w:autoSpaceDN w:val="0"/>
              <w:adjustRightInd w:val="0"/>
              <w:spacing w:before="38"/>
              <w:rPr>
                <w:b/>
                <w:color w:val="000000"/>
                <w:w w:val="119"/>
                <w:sz w:val="18"/>
                <w:szCs w:val="18"/>
              </w:rPr>
            </w:pPr>
            <w:r w:rsidRPr="00464AA3">
              <w:rPr>
                <w:b/>
                <w:color w:val="000000"/>
                <w:w w:val="119"/>
                <w:sz w:val="18"/>
                <w:szCs w:val="18"/>
              </w:rPr>
              <w:t>Aktivitas yang digunakan</w:t>
            </w:r>
          </w:p>
        </w:tc>
        <w:tc>
          <w:tcPr>
            <w:tcW w:w="4552" w:type="dxa"/>
            <w:gridSpan w:val="4"/>
            <w:vAlign w:val="center"/>
          </w:tcPr>
          <w:p w14:paraId="0CBC473F" w14:textId="77777777" w:rsidR="00BF169F" w:rsidRPr="00464AA3" w:rsidRDefault="00BF169F" w:rsidP="00435900">
            <w:pPr>
              <w:widowControl w:val="0"/>
              <w:autoSpaceDE w:val="0"/>
              <w:autoSpaceDN w:val="0"/>
              <w:adjustRightInd w:val="0"/>
              <w:spacing w:before="38"/>
              <w:jc w:val="center"/>
              <w:rPr>
                <w:b/>
                <w:color w:val="000000"/>
                <w:w w:val="119"/>
                <w:sz w:val="18"/>
                <w:szCs w:val="18"/>
              </w:rPr>
            </w:pPr>
            <w:r w:rsidRPr="00464AA3">
              <w:rPr>
                <w:b/>
                <w:color w:val="000000"/>
                <w:w w:val="119"/>
                <w:sz w:val="18"/>
                <w:szCs w:val="18"/>
              </w:rPr>
              <w:t>Frekuensi penggunaan</w:t>
            </w:r>
          </w:p>
        </w:tc>
      </w:tr>
      <w:tr w:rsidR="00BF169F" w:rsidRPr="003E1FC5" w14:paraId="480FFD7A" w14:textId="77777777" w:rsidTr="00435900">
        <w:tc>
          <w:tcPr>
            <w:tcW w:w="1390" w:type="dxa"/>
            <w:vMerge/>
          </w:tcPr>
          <w:p w14:paraId="35212FEE" w14:textId="77777777" w:rsidR="00BF169F" w:rsidRPr="00464AA3" w:rsidRDefault="00BF169F" w:rsidP="00435900">
            <w:pPr>
              <w:widowControl w:val="0"/>
              <w:autoSpaceDE w:val="0"/>
              <w:autoSpaceDN w:val="0"/>
              <w:adjustRightInd w:val="0"/>
              <w:spacing w:before="38"/>
              <w:rPr>
                <w:b/>
                <w:color w:val="000000"/>
                <w:w w:val="119"/>
                <w:sz w:val="18"/>
                <w:szCs w:val="18"/>
              </w:rPr>
            </w:pPr>
          </w:p>
        </w:tc>
        <w:tc>
          <w:tcPr>
            <w:tcW w:w="1151" w:type="dxa"/>
          </w:tcPr>
          <w:p w14:paraId="5538A011" w14:textId="77777777" w:rsidR="00BF169F" w:rsidRPr="00464AA3" w:rsidRDefault="00BF169F" w:rsidP="00435900">
            <w:pPr>
              <w:widowControl w:val="0"/>
              <w:autoSpaceDE w:val="0"/>
              <w:autoSpaceDN w:val="0"/>
              <w:adjustRightInd w:val="0"/>
              <w:spacing w:before="38"/>
              <w:rPr>
                <w:b/>
                <w:color w:val="000000"/>
                <w:w w:val="119"/>
                <w:sz w:val="18"/>
                <w:szCs w:val="18"/>
              </w:rPr>
            </w:pPr>
            <w:r w:rsidRPr="00464AA3">
              <w:rPr>
                <w:b/>
                <w:color w:val="000000"/>
                <w:w w:val="119"/>
                <w:sz w:val="18"/>
                <w:szCs w:val="18"/>
              </w:rPr>
              <w:t>Tidak Pernah</w:t>
            </w:r>
          </w:p>
        </w:tc>
        <w:tc>
          <w:tcPr>
            <w:tcW w:w="1240" w:type="dxa"/>
          </w:tcPr>
          <w:p w14:paraId="78618783" w14:textId="77777777" w:rsidR="00BF169F" w:rsidRPr="00464AA3" w:rsidRDefault="00BF169F" w:rsidP="00435900">
            <w:pPr>
              <w:widowControl w:val="0"/>
              <w:autoSpaceDE w:val="0"/>
              <w:autoSpaceDN w:val="0"/>
              <w:adjustRightInd w:val="0"/>
              <w:spacing w:before="38"/>
              <w:rPr>
                <w:b/>
                <w:color w:val="000000"/>
                <w:w w:val="119"/>
                <w:sz w:val="18"/>
                <w:szCs w:val="18"/>
              </w:rPr>
            </w:pPr>
            <w:r w:rsidRPr="00464AA3">
              <w:rPr>
                <w:b/>
                <w:color w:val="000000"/>
                <w:w w:val="119"/>
                <w:sz w:val="18"/>
                <w:szCs w:val="18"/>
              </w:rPr>
              <w:t>Kadang-kadang</w:t>
            </w:r>
          </w:p>
        </w:tc>
        <w:tc>
          <w:tcPr>
            <w:tcW w:w="1093" w:type="dxa"/>
          </w:tcPr>
          <w:p w14:paraId="5098968A" w14:textId="77777777" w:rsidR="00BF169F" w:rsidRPr="00464AA3" w:rsidRDefault="00BF169F" w:rsidP="00435900">
            <w:pPr>
              <w:widowControl w:val="0"/>
              <w:autoSpaceDE w:val="0"/>
              <w:autoSpaceDN w:val="0"/>
              <w:adjustRightInd w:val="0"/>
              <w:spacing w:before="38"/>
              <w:rPr>
                <w:b/>
                <w:color w:val="000000"/>
                <w:w w:val="119"/>
                <w:sz w:val="18"/>
                <w:szCs w:val="18"/>
              </w:rPr>
            </w:pPr>
            <w:r w:rsidRPr="00464AA3">
              <w:rPr>
                <w:b/>
                <w:color w:val="000000"/>
                <w:w w:val="119"/>
                <w:sz w:val="18"/>
                <w:szCs w:val="18"/>
              </w:rPr>
              <w:t>Sering</w:t>
            </w:r>
          </w:p>
        </w:tc>
        <w:tc>
          <w:tcPr>
            <w:tcW w:w="1068" w:type="dxa"/>
          </w:tcPr>
          <w:p w14:paraId="08D3FFFB" w14:textId="77777777" w:rsidR="00BF169F" w:rsidRPr="00464AA3" w:rsidRDefault="00BF169F" w:rsidP="00435900">
            <w:pPr>
              <w:widowControl w:val="0"/>
              <w:autoSpaceDE w:val="0"/>
              <w:autoSpaceDN w:val="0"/>
              <w:adjustRightInd w:val="0"/>
              <w:spacing w:before="38"/>
              <w:rPr>
                <w:b/>
                <w:color w:val="000000"/>
                <w:w w:val="119"/>
                <w:sz w:val="18"/>
                <w:szCs w:val="18"/>
              </w:rPr>
            </w:pPr>
            <w:r w:rsidRPr="00464AA3">
              <w:rPr>
                <w:b/>
                <w:color w:val="000000"/>
                <w:w w:val="119"/>
                <w:sz w:val="18"/>
                <w:szCs w:val="18"/>
              </w:rPr>
              <w:t>Selalu</w:t>
            </w:r>
          </w:p>
        </w:tc>
      </w:tr>
      <w:tr w:rsidR="00BF169F" w:rsidRPr="003E1FC5" w14:paraId="69C677FB" w14:textId="77777777" w:rsidTr="00435900">
        <w:tc>
          <w:tcPr>
            <w:tcW w:w="1390" w:type="dxa"/>
          </w:tcPr>
          <w:p w14:paraId="287BFB20"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Asosiasi</w:t>
            </w:r>
          </w:p>
        </w:tc>
        <w:tc>
          <w:tcPr>
            <w:tcW w:w="1151" w:type="dxa"/>
          </w:tcPr>
          <w:p w14:paraId="375DD13E"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1</w:t>
            </w:r>
          </w:p>
        </w:tc>
        <w:tc>
          <w:tcPr>
            <w:tcW w:w="1240" w:type="dxa"/>
          </w:tcPr>
          <w:p w14:paraId="25311077"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2</w:t>
            </w:r>
          </w:p>
        </w:tc>
        <w:tc>
          <w:tcPr>
            <w:tcW w:w="1093" w:type="dxa"/>
          </w:tcPr>
          <w:p w14:paraId="66517002"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3</w:t>
            </w:r>
          </w:p>
        </w:tc>
        <w:tc>
          <w:tcPr>
            <w:tcW w:w="1068" w:type="dxa"/>
          </w:tcPr>
          <w:p w14:paraId="5D42E134"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4</w:t>
            </w:r>
          </w:p>
        </w:tc>
      </w:tr>
      <w:tr w:rsidR="00BF169F" w:rsidRPr="003E1FC5" w14:paraId="4B6D11C9" w14:textId="77777777" w:rsidTr="00435900">
        <w:tc>
          <w:tcPr>
            <w:tcW w:w="1390" w:type="dxa"/>
          </w:tcPr>
          <w:p w14:paraId="7DF5CE31"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Eksplorasi</w:t>
            </w:r>
          </w:p>
        </w:tc>
        <w:tc>
          <w:tcPr>
            <w:tcW w:w="1151" w:type="dxa"/>
          </w:tcPr>
          <w:p w14:paraId="59F43139"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1</w:t>
            </w:r>
          </w:p>
        </w:tc>
        <w:tc>
          <w:tcPr>
            <w:tcW w:w="1240" w:type="dxa"/>
          </w:tcPr>
          <w:p w14:paraId="081148A1"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2</w:t>
            </w:r>
          </w:p>
        </w:tc>
        <w:tc>
          <w:tcPr>
            <w:tcW w:w="1093" w:type="dxa"/>
          </w:tcPr>
          <w:p w14:paraId="1A1BF1B4"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3</w:t>
            </w:r>
          </w:p>
        </w:tc>
        <w:tc>
          <w:tcPr>
            <w:tcW w:w="1068" w:type="dxa"/>
          </w:tcPr>
          <w:p w14:paraId="3D14361F"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4</w:t>
            </w:r>
          </w:p>
        </w:tc>
      </w:tr>
      <w:tr w:rsidR="00BF169F" w:rsidRPr="003E1FC5" w14:paraId="6E64A876" w14:textId="77777777" w:rsidTr="00435900">
        <w:tc>
          <w:tcPr>
            <w:tcW w:w="1390" w:type="dxa"/>
          </w:tcPr>
          <w:p w14:paraId="325033A6"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Teka-teki</w:t>
            </w:r>
          </w:p>
        </w:tc>
        <w:tc>
          <w:tcPr>
            <w:tcW w:w="1151" w:type="dxa"/>
          </w:tcPr>
          <w:p w14:paraId="49DA22CC"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1</w:t>
            </w:r>
          </w:p>
        </w:tc>
        <w:tc>
          <w:tcPr>
            <w:tcW w:w="1240" w:type="dxa"/>
          </w:tcPr>
          <w:p w14:paraId="5075CE7D"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2</w:t>
            </w:r>
          </w:p>
        </w:tc>
        <w:tc>
          <w:tcPr>
            <w:tcW w:w="1093" w:type="dxa"/>
          </w:tcPr>
          <w:p w14:paraId="527F7E35"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3</w:t>
            </w:r>
          </w:p>
        </w:tc>
        <w:tc>
          <w:tcPr>
            <w:tcW w:w="1068" w:type="dxa"/>
          </w:tcPr>
          <w:p w14:paraId="00198735"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4</w:t>
            </w:r>
          </w:p>
        </w:tc>
      </w:tr>
      <w:tr w:rsidR="00BF169F" w:rsidRPr="003E1FC5" w14:paraId="2CB4470D" w14:textId="77777777" w:rsidTr="00435900">
        <w:tc>
          <w:tcPr>
            <w:tcW w:w="1390" w:type="dxa"/>
          </w:tcPr>
          <w:p w14:paraId="269F9727"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Penyortiran</w:t>
            </w:r>
          </w:p>
        </w:tc>
        <w:tc>
          <w:tcPr>
            <w:tcW w:w="1151" w:type="dxa"/>
          </w:tcPr>
          <w:p w14:paraId="53768404"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1</w:t>
            </w:r>
          </w:p>
        </w:tc>
        <w:tc>
          <w:tcPr>
            <w:tcW w:w="1240" w:type="dxa"/>
          </w:tcPr>
          <w:p w14:paraId="04B366EC"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2</w:t>
            </w:r>
          </w:p>
        </w:tc>
        <w:tc>
          <w:tcPr>
            <w:tcW w:w="1093" w:type="dxa"/>
          </w:tcPr>
          <w:p w14:paraId="71801A90"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3</w:t>
            </w:r>
          </w:p>
        </w:tc>
        <w:tc>
          <w:tcPr>
            <w:tcW w:w="1068" w:type="dxa"/>
          </w:tcPr>
          <w:p w14:paraId="5A87F44E" w14:textId="77777777" w:rsidR="00BF169F" w:rsidRPr="008A4B70" w:rsidRDefault="00BF169F" w:rsidP="00435900">
            <w:pPr>
              <w:widowControl w:val="0"/>
              <w:autoSpaceDE w:val="0"/>
              <w:autoSpaceDN w:val="0"/>
              <w:adjustRightInd w:val="0"/>
              <w:spacing w:before="38"/>
              <w:rPr>
                <w:color w:val="000000"/>
                <w:w w:val="119"/>
                <w:sz w:val="18"/>
                <w:szCs w:val="18"/>
              </w:rPr>
            </w:pPr>
            <w:r w:rsidRPr="008A4B70">
              <w:rPr>
                <w:color w:val="000000"/>
                <w:w w:val="119"/>
                <w:sz w:val="18"/>
                <w:szCs w:val="18"/>
              </w:rPr>
              <w:t>4</w:t>
            </w:r>
          </w:p>
        </w:tc>
      </w:tr>
    </w:tbl>
    <w:p w14:paraId="1B169B16" w14:textId="77777777" w:rsidR="00BF169F" w:rsidRDefault="00BF169F" w:rsidP="00BF169F">
      <w:pPr>
        <w:widowControl w:val="0"/>
        <w:autoSpaceDE w:val="0"/>
        <w:autoSpaceDN w:val="0"/>
        <w:adjustRightInd w:val="0"/>
        <w:spacing w:before="38"/>
        <w:ind w:left="117"/>
        <w:rPr>
          <w:color w:val="000000"/>
          <w:w w:val="119"/>
          <w:sz w:val="24"/>
          <w:szCs w:val="24"/>
        </w:rPr>
      </w:pPr>
    </w:p>
    <w:p w14:paraId="4D485AE8" w14:textId="77777777" w:rsidR="00E66BD1" w:rsidRDefault="00E66BD1" w:rsidP="00E66BD1">
      <w:pPr>
        <w:pStyle w:val="Caption"/>
        <w:keepNext/>
      </w:pPr>
      <w:bookmarkStart w:id="425" w:name="_Toc396498095"/>
      <w:r>
        <w:t xml:space="preserve">Tabel </w:t>
      </w:r>
      <w:r w:rsidR="003C0604">
        <w:fldChar w:fldCharType="begin"/>
      </w:r>
      <w:r w:rsidR="003C0604">
        <w:instrText xml:space="preserve"> STYLEREF 1 \s </w:instrText>
      </w:r>
      <w:r w:rsidR="003C0604">
        <w:fldChar w:fldCharType="separate"/>
      </w:r>
      <w:r w:rsidR="002836B7">
        <w:rPr>
          <w:noProof/>
        </w:rPr>
        <w:t>4</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7</w:t>
      </w:r>
      <w:r w:rsidR="003C0604">
        <w:fldChar w:fldCharType="end"/>
      </w:r>
      <w:r w:rsidRPr="00E66BD1">
        <w:t xml:space="preserve"> </w:t>
      </w:r>
      <w:r>
        <w:t>Daftar Siswa yang Diuji</w:t>
      </w:r>
      <w:bookmarkEnd w:id="425"/>
    </w:p>
    <w:tbl>
      <w:tblPr>
        <w:tblStyle w:val="TableGrid"/>
        <w:tblW w:w="0" w:type="auto"/>
        <w:tblInd w:w="108" w:type="dxa"/>
        <w:tblLook w:val="04A0" w:firstRow="1" w:lastRow="0" w:firstColumn="1" w:lastColumn="0" w:noHBand="0" w:noVBand="1"/>
      </w:tblPr>
      <w:tblGrid>
        <w:gridCol w:w="540"/>
        <w:gridCol w:w="816"/>
        <w:gridCol w:w="2171"/>
        <w:gridCol w:w="1212"/>
        <w:gridCol w:w="1212"/>
      </w:tblGrid>
      <w:tr w:rsidR="00BF169F" w14:paraId="2EBD1BCF" w14:textId="77777777" w:rsidTr="008A4B70">
        <w:tc>
          <w:tcPr>
            <w:tcW w:w="540" w:type="dxa"/>
          </w:tcPr>
          <w:p w14:paraId="6BD44DCC" w14:textId="77777777" w:rsidR="00BF169F" w:rsidRPr="008A4B70" w:rsidRDefault="00BF169F" w:rsidP="00435900">
            <w:pPr>
              <w:rPr>
                <w:b/>
                <w:sz w:val="18"/>
                <w:szCs w:val="18"/>
                <w:lang w:eastAsia="en-US"/>
              </w:rPr>
            </w:pPr>
            <w:r w:rsidRPr="008A4B70">
              <w:rPr>
                <w:b/>
                <w:sz w:val="18"/>
                <w:szCs w:val="18"/>
                <w:lang w:eastAsia="en-US"/>
              </w:rPr>
              <w:t>No.</w:t>
            </w:r>
          </w:p>
        </w:tc>
        <w:tc>
          <w:tcPr>
            <w:tcW w:w="816" w:type="dxa"/>
          </w:tcPr>
          <w:p w14:paraId="4AB96AF1" w14:textId="77777777" w:rsidR="00BF169F" w:rsidRPr="008A4B70" w:rsidRDefault="00BF169F" w:rsidP="00435900">
            <w:pPr>
              <w:rPr>
                <w:b/>
                <w:sz w:val="18"/>
                <w:szCs w:val="18"/>
                <w:lang w:eastAsia="en-US"/>
              </w:rPr>
            </w:pPr>
            <w:r w:rsidRPr="008A4B70">
              <w:rPr>
                <w:b/>
                <w:sz w:val="18"/>
                <w:szCs w:val="18"/>
                <w:lang w:eastAsia="en-US"/>
              </w:rPr>
              <w:t>Nama</w:t>
            </w:r>
          </w:p>
        </w:tc>
        <w:tc>
          <w:tcPr>
            <w:tcW w:w="2171" w:type="dxa"/>
          </w:tcPr>
          <w:p w14:paraId="464885AE" w14:textId="77777777" w:rsidR="00BF169F" w:rsidRPr="008A4B70" w:rsidRDefault="00BF169F" w:rsidP="00435900">
            <w:pPr>
              <w:rPr>
                <w:b/>
                <w:sz w:val="18"/>
                <w:szCs w:val="18"/>
                <w:lang w:eastAsia="en-US"/>
              </w:rPr>
            </w:pPr>
            <w:r w:rsidRPr="008A4B70">
              <w:rPr>
                <w:b/>
                <w:sz w:val="18"/>
                <w:szCs w:val="18"/>
                <w:lang w:eastAsia="en-US"/>
              </w:rPr>
              <w:t>Sindrom</w:t>
            </w:r>
          </w:p>
        </w:tc>
        <w:tc>
          <w:tcPr>
            <w:tcW w:w="1212" w:type="dxa"/>
          </w:tcPr>
          <w:p w14:paraId="673D2DCA" w14:textId="77777777" w:rsidR="00BF169F" w:rsidRPr="008A4B70" w:rsidRDefault="00BF169F" w:rsidP="00435900">
            <w:pPr>
              <w:rPr>
                <w:b/>
                <w:sz w:val="18"/>
                <w:szCs w:val="18"/>
                <w:lang w:eastAsia="en-US"/>
              </w:rPr>
            </w:pPr>
            <w:r w:rsidRPr="008A4B70">
              <w:rPr>
                <w:b/>
                <w:sz w:val="18"/>
                <w:szCs w:val="18"/>
                <w:lang w:eastAsia="en-US"/>
              </w:rPr>
              <w:t>Jenis Kelamin</w:t>
            </w:r>
          </w:p>
        </w:tc>
        <w:tc>
          <w:tcPr>
            <w:tcW w:w="1212" w:type="dxa"/>
          </w:tcPr>
          <w:p w14:paraId="31128676" w14:textId="77777777" w:rsidR="00BF169F" w:rsidRPr="008A4B70" w:rsidRDefault="00BF169F" w:rsidP="00435900">
            <w:pPr>
              <w:rPr>
                <w:b/>
                <w:sz w:val="18"/>
                <w:szCs w:val="18"/>
                <w:lang w:eastAsia="en-US"/>
              </w:rPr>
            </w:pPr>
            <w:r w:rsidRPr="008A4B70">
              <w:rPr>
                <w:b/>
                <w:sz w:val="18"/>
                <w:szCs w:val="18"/>
                <w:lang w:eastAsia="en-US"/>
              </w:rPr>
              <w:t>Umur (Tahun)</w:t>
            </w:r>
          </w:p>
        </w:tc>
      </w:tr>
      <w:tr w:rsidR="00BF169F" w14:paraId="74F6625C" w14:textId="77777777" w:rsidTr="008A4B70">
        <w:tc>
          <w:tcPr>
            <w:tcW w:w="540" w:type="dxa"/>
          </w:tcPr>
          <w:p w14:paraId="27E09DDB" w14:textId="77777777" w:rsidR="00BF169F" w:rsidRPr="008A4B70" w:rsidRDefault="00BF169F" w:rsidP="00435900">
            <w:pPr>
              <w:rPr>
                <w:sz w:val="18"/>
                <w:szCs w:val="18"/>
                <w:lang w:eastAsia="en-US"/>
              </w:rPr>
            </w:pPr>
            <w:r w:rsidRPr="008A4B70">
              <w:rPr>
                <w:sz w:val="18"/>
                <w:szCs w:val="18"/>
                <w:lang w:eastAsia="en-US"/>
              </w:rPr>
              <w:t>1</w:t>
            </w:r>
          </w:p>
        </w:tc>
        <w:tc>
          <w:tcPr>
            <w:tcW w:w="816" w:type="dxa"/>
          </w:tcPr>
          <w:p w14:paraId="6F14A33D" w14:textId="77777777" w:rsidR="00BF169F" w:rsidRPr="008A4B70" w:rsidRDefault="00BF169F" w:rsidP="00435900">
            <w:pPr>
              <w:rPr>
                <w:sz w:val="18"/>
                <w:szCs w:val="18"/>
                <w:lang w:eastAsia="en-US"/>
              </w:rPr>
            </w:pPr>
            <w:r w:rsidRPr="008A4B70">
              <w:rPr>
                <w:sz w:val="18"/>
                <w:szCs w:val="18"/>
                <w:lang w:eastAsia="en-US"/>
              </w:rPr>
              <w:t>Mayer</w:t>
            </w:r>
          </w:p>
        </w:tc>
        <w:tc>
          <w:tcPr>
            <w:tcW w:w="2171" w:type="dxa"/>
          </w:tcPr>
          <w:p w14:paraId="05C73C59" w14:textId="77777777" w:rsidR="00BF169F" w:rsidRPr="008A4B70" w:rsidRDefault="00BF169F" w:rsidP="00435900">
            <w:pPr>
              <w:rPr>
                <w:sz w:val="18"/>
                <w:szCs w:val="18"/>
                <w:lang w:eastAsia="en-US"/>
              </w:rPr>
            </w:pPr>
            <w:r w:rsidRPr="008A4B70">
              <w:rPr>
                <w:sz w:val="18"/>
                <w:szCs w:val="18"/>
                <w:lang w:eastAsia="en-US"/>
              </w:rPr>
              <w:t>Autis</w:t>
            </w:r>
          </w:p>
        </w:tc>
        <w:tc>
          <w:tcPr>
            <w:tcW w:w="1212" w:type="dxa"/>
          </w:tcPr>
          <w:p w14:paraId="4762C613" w14:textId="77777777" w:rsidR="00BF169F" w:rsidRPr="008A4B70" w:rsidRDefault="00BF169F" w:rsidP="00435900">
            <w:pPr>
              <w:rPr>
                <w:sz w:val="18"/>
                <w:szCs w:val="18"/>
                <w:lang w:eastAsia="en-US"/>
              </w:rPr>
            </w:pPr>
            <w:r w:rsidRPr="008A4B70">
              <w:rPr>
                <w:sz w:val="18"/>
                <w:szCs w:val="18"/>
                <w:lang w:eastAsia="en-US"/>
              </w:rPr>
              <w:t>Laki-laki</w:t>
            </w:r>
          </w:p>
        </w:tc>
        <w:tc>
          <w:tcPr>
            <w:tcW w:w="1212" w:type="dxa"/>
          </w:tcPr>
          <w:p w14:paraId="33559308" w14:textId="77777777" w:rsidR="00BF169F" w:rsidRPr="008A4B70" w:rsidRDefault="00BF169F" w:rsidP="00435900">
            <w:pPr>
              <w:rPr>
                <w:sz w:val="18"/>
                <w:szCs w:val="18"/>
                <w:lang w:eastAsia="en-US"/>
              </w:rPr>
            </w:pPr>
            <w:r w:rsidRPr="008A4B70">
              <w:rPr>
                <w:sz w:val="18"/>
                <w:szCs w:val="18"/>
                <w:lang w:eastAsia="en-US"/>
              </w:rPr>
              <w:t xml:space="preserve">5 </w:t>
            </w:r>
          </w:p>
        </w:tc>
      </w:tr>
      <w:tr w:rsidR="00BF169F" w14:paraId="2E9E10CE" w14:textId="77777777" w:rsidTr="008A4B70">
        <w:tc>
          <w:tcPr>
            <w:tcW w:w="540" w:type="dxa"/>
          </w:tcPr>
          <w:p w14:paraId="2B285610" w14:textId="77777777" w:rsidR="00BF169F" w:rsidRPr="008A4B70" w:rsidRDefault="00BF169F" w:rsidP="00435900">
            <w:pPr>
              <w:rPr>
                <w:sz w:val="18"/>
                <w:szCs w:val="18"/>
                <w:lang w:eastAsia="en-US"/>
              </w:rPr>
            </w:pPr>
            <w:r w:rsidRPr="008A4B70">
              <w:rPr>
                <w:sz w:val="18"/>
                <w:szCs w:val="18"/>
                <w:lang w:eastAsia="en-US"/>
              </w:rPr>
              <w:t>2</w:t>
            </w:r>
          </w:p>
        </w:tc>
        <w:tc>
          <w:tcPr>
            <w:tcW w:w="816" w:type="dxa"/>
          </w:tcPr>
          <w:p w14:paraId="457A7A5B" w14:textId="77777777" w:rsidR="00BF169F" w:rsidRPr="008A4B70" w:rsidRDefault="00BF169F" w:rsidP="00435900">
            <w:pPr>
              <w:rPr>
                <w:sz w:val="18"/>
                <w:szCs w:val="18"/>
                <w:lang w:eastAsia="en-US"/>
              </w:rPr>
            </w:pPr>
            <w:r w:rsidRPr="008A4B70">
              <w:rPr>
                <w:sz w:val="18"/>
                <w:szCs w:val="18"/>
                <w:lang w:eastAsia="en-US"/>
              </w:rPr>
              <w:t>Joice</w:t>
            </w:r>
          </w:p>
        </w:tc>
        <w:tc>
          <w:tcPr>
            <w:tcW w:w="2171" w:type="dxa"/>
          </w:tcPr>
          <w:p w14:paraId="06B4C709" w14:textId="77777777" w:rsidR="00BF169F" w:rsidRPr="008A4B70" w:rsidRDefault="00BF169F" w:rsidP="00435900">
            <w:pPr>
              <w:rPr>
                <w:sz w:val="18"/>
                <w:szCs w:val="18"/>
                <w:lang w:eastAsia="en-US"/>
              </w:rPr>
            </w:pPr>
            <w:r w:rsidRPr="008A4B70">
              <w:rPr>
                <w:sz w:val="18"/>
                <w:szCs w:val="18"/>
                <w:lang w:eastAsia="en-US"/>
              </w:rPr>
              <w:t>Autis dan ADHD</w:t>
            </w:r>
          </w:p>
        </w:tc>
        <w:tc>
          <w:tcPr>
            <w:tcW w:w="1212" w:type="dxa"/>
          </w:tcPr>
          <w:p w14:paraId="60444CCE" w14:textId="77777777" w:rsidR="00BF169F" w:rsidRPr="008A4B70" w:rsidRDefault="00BF169F" w:rsidP="00435900">
            <w:pPr>
              <w:rPr>
                <w:sz w:val="18"/>
                <w:szCs w:val="18"/>
                <w:lang w:eastAsia="en-US"/>
              </w:rPr>
            </w:pPr>
            <w:r w:rsidRPr="008A4B70">
              <w:rPr>
                <w:sz w:val="18"/>
                <w:szCs w:val="18"/>
                <w:lang w:eastAsia="en-US"/>
              </w:rPr>
              <w:t>Perempuan</w:t>
            </w:r>
          </w:p>
        </w:tc>
        <w:tc>
          <w:tcPr>
            <w:tcW w:w="1212" w:type="dxa"/>
          </w:tcPr>
          <w:p w14:paraId="37435EF1" w14:textId="77777777" w:rsidR="00BF169F" w:rsidRPr="008A4B70" w:rsidRDefault="00BF169F" w:rsidP="00435900">
            <w:pPr>
              <w:rPr>
                <w:sz w:val="18"/>
                <w:szCs w:val="18"/>
                <w:lang w:eastAsia="en-US"/>
              </w:rPr>
            </w:pPr>
            <w:r w:rsidRPr="008A4B70">
              <w:rPr>
                <w:sz w:val="18"/>
                <w:szCs w:val="18"/>
                <w:lang w:eastAsia="en-US"/>
              </w:rPr>
              <w:t>8</w:t>
            </w:r>
          </w:p>
        </w:tc>
      </w:tr>
      <w:tr w:rsidR="00BF169F" w14:paraId="7FB38B47" w14:textId="77777777" w:rsidTr="008A4B70">
        <w:tc>
          <w:tcPr>
            <w:tcW w:w="540" w:type="dxa"/>
          </w:tcPr>
          <w:p w14:paraId="00F76CBB" w14:textId="77777777" w:rsidR="00BF169F" w:rsidRPr="008A4B70" w:rsidRDefault="00BF169F" w:rsidP="00435900">
            <w:pPr>
              <w:rPr>
                <w:sz w:val="18"/>
                <w:szCs w:val="18"/>
                <w:lang w:eastAsia="en-US"/>
              </w:rPr>
            </w:pPr>
            <w:r w:rsidRPr="008A4B70">
              <w:rPr>
                <w:sz w:val="18"/>
                <w:szCs w:val="18"/>
                <w:lang w:eastAsia="en-US"/>
              </w:rPr>
              <w:t>3</w:t>
            </w:r>
          </w:p>
        </w:tc>
        <w:tc>
          <w:tcPr>
            <w:tcW w:w="816" w:type="dxa"/>
          </w:tcPr>
          <w:p w14:paraId="2F12F6C2" w14:textId="77777777" w:rsidR="00BF169F" w:rsidRPr="008A4B70" w:rsidRDefault="00BF169F" w:rsidP="00435900">
            <w:pPr>
              <w:rPr>
                <w:sz w:val="18"/>
                <w:szCs w:val="18"/>
                <w:lang w:eastAsia="en-US"/>
              </w:rPr>
            </w:pPr>
            <w:r w:rsidRPr="008A4B70">
              <w:rPr>
                <w:sz w:val="18"/>
                <w:szCs w:val="18"/>
                <w:lang w:eastAsia="en-US"/>
              </w:rPr>
              <w:t>Jocelyn</w:t>
            </w:r>
          </w:p>
        </w:tc>
        <w:tc>
          <w:tcPr>
            <w:tcW w:w="2171" w:type="dxa"/>
          </w:tcPr>
          <w:p w14:paraId="05914C7E" w14:textId="77777777" w:rsidR="00BF169F" w:rsidRPr="008A4B70" w:rsidRDefault="00BF169F" w:rsidP="00435900">
            <w:pPr>
              <w:rPr>
                <w:sz w:val="18"/>
                <w:szCs w:val="18"/>
                <w:lang w:eastAsia="en-US"/>
              </w:rPr>
            </w:pPr>
            <w:r w:rsidRPr="008A4B70">
              <w:rPr>
                <w:sz w:val="18"/>
                <w:szCs w:val="18"/>
                <w:lang w:eastAsia="en-US"/>
              </w:rPr>
              <w:t xml:space="preserve">Autis dan </w:t>
            </w:r>
            <w:r w:rsidRPr="008A4B70">
              <w:rPr>
                <w:i/>
                <w:sz w:val="18"/>
                <w:szCs w:val="18"/>
                <w:lang w:eastAsia="en-US"/>
              </w:rPr>
              <w:t>Down Syndrome</w:t>
            </w:r>
          </w:p>
        </w:tc>
        <w:tc>
          <w:tcPr>
            <w:tcW w:w="1212" w:type="dxa"/>
          </w:tcPr>
          <w:p w14:paraId="32303EDA" w14:textId="77777777" w:rsidR="00BF169F" w:rsidRPr="008A4B70" w:rsidRDefault="00BF169F" w:rsidP="00435900">
            <w:pPr>
              <w:rPr>
                <w:sz w:val="18"/>
                <w:szCs w:val="18"/>
                <w:lang w:eastAsia="en-US"/>
              </w:rPr>
            </w:pPr>
            <w:r w:rsidRPr="008A4B70">
              <w:rPr>
                <w:sz w:val="18"/>
                <w:szCs w:val="18"/>
                <w:lang w:eastAsia="en-US"/>
              </w:rPr>
              <w:t>Perempuan</w:t>
            </w:r>
          </w:p>
        </w:tc>
        <w:tc>
          <w:tcPr>
            <w:tcW w:w="1212" w:type="dxa"/>
          </w:tcPr>
          <w:p w14:paraId="7FE7EE72" w14:textId="77777777" w:rsidR="00BF169F" w:rsidRPr="008A4B70" w:rsidRDefault="00BF169F" w:rsidP="00435900">
            <w:pPr>
              <w:rPr>
                <w:sz w:val="18"/>
                <w:szCs w:val="18"/>
                <w:lang w:eastAsia="en-US"/>
              </w:rPr>
            </w:pPr>
            <w:r w:rsidRPr="008A4B70">
              <w:rPr>
                <w:sz w:val="18"/>
                <w:szCs w:val="18"/>
                <w:lang w:eastAsia="en-US"/>
              </w:rPr>
              <w:t>9</w:t>
            </w:r>
          </w:p>
        </w:tc>
      </w:tr>
      <w:tr w:rsidR="00BF169F" w14:paraId="4041C594" w14:textId="77777777" w:rsidTr="008A4B70">
        <w:tc>
          <w:tcPr>
            <w:tcW w:w="540" w:type="dxa"/>
          </w:tcPr>
          <w:p w14:paraId="25F30EC4" w14:textId="77777777" w:rsidR="00BF169F" w:rsidRPr="008A4B70" w:rsidRDefault="00BF169F" w:rsidP="00435900">
            <w:pPr>
              <w:rPr>
                <w:sz w:val="18"/>
                <w:szCs w:val="18"/>
                <w:lang w:eastAsia="en-US"/>
              </w:rPr>
            </w:pPr>
            <w:r w:rsidRPr="008A4B70">
              <w:rPr>
                <w:sz w:val="18"/>
                <w:szCs w:val="18"/>
                <w:lang w:eastAsia="en-US"/>
              </w:rPr>
              <w:t>4</w:t>
            </w:r>
          </w:p>
        </w:tc>
        <w:tc>
          <w:tcPr>
            <w:tcW w:w="816" w:type="dxa"/>
          </w:tcPr>
          <w:p w14:paraId="788A454C" w14:textId="77777777" w:rsidR="00BF169F" w:rsidRPr="008A4B70" w:rsidRDefault="00BF169F" w:rsidP="00435900">
            <w:pPr>
              <w:rPr>
                <w:sz w:val="18"/>
                <w:szCs w:val="18"/>
                <w:lang w:eastAsia="en-US"/>
              </w:rPr>
            </w:pPr>
            <w:r w:rsidRPr="008A4B70">
              <w:rPr>
                <w:sz w:val="18"/>
                <w:szCs w:val="18"/>
                <w:lang w:eastAsia="en-US"/>
              </w:rPr>
              <w:t>Marchel</w:t>
            </w:r>
          </w:p>
        </w:tc>
        <w:tc>
          <w:tcPr>
            <w:tcW w:w="2171" w:type="dxa"/>
          </w:tcPr>
          <w:p w14:paraId="6B917B7A" w14:textId="77777777" w:rsidR="00BF169F" w:rsidRPr="008A4B70" w:rsidRDefault="00BF169F" w:rsidP="00435900">
            <w:pPr>
              <w:rPr>
                <w:sz w:val="18"/>
                <w:szCs w:val="18"/>
                <w:lang w:eastAsia="en-US"/>
              </w:rPr>
            </w:pPr>
            <w:r w:rsidRPr="008A4B70">
              <w:rPr>
                <w:sz w:val="18"/>
                <w:szCs w:val="18"/>
                <w:lang w:eastAsia="en-US"/>
              </w:rPr>
              <w:t>Autis dan ADHD</w:t>
            </w:r>
          </w:p>
        </w:tc>
        <w:tc>
          <w:tcPr>
            <w:tcW w:w="1212" w:type="dxa"/>
          </w:tcPr>
          <w:p w14:paraId="473AF5B9" w14:textId="77777777" w:rsidR="00BF169F" w:rsidRPr="008A4B70" w:rsidRDefault="00BF169F" w:rsidP="00435900">
            <w:pPr>
              <w:rPr>
                <w:sz w:val="18"/>
                <w:szCs w:val="18"/>
                <w:lang w:eastAsia="en-US"/>
              </w:rPr>
            </w:pPr>
            <w:r w:rsidRPr="008A4B70">
              <w:rPr>
                <w:sz w:val="18"/>
                <w:szCs w:val="18"/>
                <w:lang w:eastAsia="en-US"/>
              </w:rPr>
              <w:t>Laki-laki</w:t>
            </w:r>
          </w:p>
        </w:tc>
        <w:tc>
          <w:tcPr>
            <w:tcW w:w="1212" w:type="dxa"/>
          </w:tcPr>
          <w:p w14:paraId="3BF1A488" w14:textId="77777777" w:rsidR="00BF169F" w:rsidRPr="008A4B70" w:rsidRDefault="00BF169F" w:rsidP="00435900">
            <w:pPr>
              <w:rPr>
                <w:sz w:val="18"/>
                <w:szCs w:val="18"/>
                <w:lang w:eastAsia="en-US"/>
              </w:rPr>
            </w:pPr>
            <w:r w:rsidRPr="008A4B70">
              <w:rPr>
                <w:sz w:val="18"/>
                <w:szCs w:val="18"/>
                <w:lang w:eastAsia="en-US"/>
              </w:rPr>
              <w:t>8</w:t>
            </w:r>
          </w:p>
        </w:tc>
      </w:tr>
      <w:tr w:rsidR="00BF169F" w14:paraId="44E9A179" w14:textId="77777777" w:rsidTr="008A4B70">
        <w:tc>
          <w:tcPr>
            <w:tcW w:w="540" w:type="dxa"/>
          </w:tcPr>
          <w:p w14:paraId="3645A63E" w14:textId="77777777" w:rsidR="00BF169F" w:rsidRPr="008A4B70" w:rsidRDefault="00BF169F" w:rsidP="00435900">
            <w:pPr>
              <w:rPr>
                <w:sz w:val="18"/>
                <w:szCs w:val="18"/>
                <w:lang w:eastAsia="en-US"/>
              </w:rPr>
            </w:pPr>
            <w:r w:rsidRPr="008A4B70">
              <w:rPr>
                <w:sz w:val="18"/>
                <w:szCs w:val="18"/>
                <w:lang w:eastAsia="en-US"/>
              </w:rPr>
              <w:t>5</w:t>
            </w:r>
          </w:p>
        </w:tc>
        <w:tc>
          <w:tcPr>
            <w:tcW w:w="816" w:type="dxa"/>
          </w:tcPr>
          <w:p w14:paraId="29076C72" w14:textId="77777777" w:rsidR="00BF169F" w:rsidRPr="008A4B70" w:rsidRDefault="00BF169F" w:rsidP="00435900">
            <w:pPr>
              <w:rPr>
                <w:sz w:val="18"/>
                <w:szCs w:val="18"/>
                <w:lang w:eastAsia="en-US"/>
              </w:rPr>
            </w:pPr>
            <w:r w:rsidRPr="008A4B70">
              <w:rPr>
                <w:sz w:val="18"/>
                <w:szCs w:val="18"/>
                <w:lang w:eastAsia="en-US"/>
              </w:rPr>
              <w:t>Ninis</w:t>
            </w:r>
          </w:p>
        </w:tc>
        <w:tc>
          <w:tcPr>
            <w:tcW w:w="2171" w:type="dxa"/>
          </w:tcPr>
          <w:p w14:paraId="1CD815AD" w14:textId="77777777" w:rsidR="00BF169F" w:rsidRPr="008A4B70" w:rsidRDefault="00BF169F" w:rsidP="00435900">
            <w:pPr>
              <w:rPr>
                <w:sz w:val="18"/>
                <w:szCs w:val="18"/>
                <w:lang w:eastAsia="en-US"/>
              </w:rPr>
            </w:pPr>
            <w:r w:rsidRPr="008A4B70">
              <w:rPr>
                <w:sz w:val="18"/>
                <w:szCs w:val="18"/>
                <w:lang w:eastAsia="en-US"/>
              </w:rPr>
              <w:t>Autis</w:t>
            </w:r>
          </w:p>
        </w:tc>
        <w:tc>
          <w:tcPr>
            <w:tcW w:w="1212" w:type="dxa"/>
          </w:tcPr>
          <w:p w14:paraId="28C45388" w14:textId="77777777" w:rsidR="00BF169F" w:rsidRPr="008A4B70" w:rsidRDefault="00BF169F" w:rsidP="00435900">
            <w:pPr>
              <w:rPr>
                <w:sz w:val="18"/>
                <w:szCs w:val="18"/>
                <w:lang w:eastAsia="en-US"/>
              </w:rPr>
            </w:pPr>
            <w:r w:rsidRPr="008A4B70">
              <w:rPr>
                <w:sz w:val="18"/>
                <w:szCs w:val="18"/>
                <w:lang w:eastAsia="en-US"/>
              </w:rPr>
              <w:t>Perempuan</w:t>
            </w:r>
          </w:p>
        </w:tc>
        <w:tc>
          <w:tcPr>
            <w:tcW w:w="1212" w:type="dxa"/>
          </w:tcPr>
          <w:p w14:paraId="0EC55F67" w14:textId="77777777" w:rsidR="00BF169F" w:rsidRPr="008A4B70" w:rsidRDefault="00BF169F" w:rsidP="00435900">
            <w:pPr>
              <w:rPr>
                <w:sz w:val="18"/>
                <w:szCs w:val="18"/>
                <w:lang w:eastAsia="en-US"/>
              </w:rPr>
            </w:pPr>
            <w:r w:rsidRPr="008A4B70">
              <w:rPr>
                <w:sz w:val="18"/>
                <w:szCs w:val="18"/>
                <w:lang w:eastAsia="en-US"/>
              </w:rPr>
              <w:t>7</w:t>
            </w:r>
          </w:p>
        </w:tc>
      </w:tr>
      <w:tr w:rsidR="00BF169F" w14:paraId="0B9F0280" w14:textId="77777777" w:rsidTr="008A4B70">
        <w:tc>
          <w:tcPr>
            <w:tcW w:w="540" w:type="dxa"/>
          </w:tcPr>
          <w:p w14:paraId="51E47B7E" w14:textId="77777777" w:rsidR="00BF169F" w:rsidRPr="008A4B70" w:rsidRDefault="00BF169F" w:rsidP="00435900">
            <w:pPr>
              <w:rPr>
                <w:sz w:val="18"/>
                <w:szCs w:val="18"/>
                <w:lang w:eastAsia="en-US"/>
              </w:rPr>
            </w:pPr>
            <w:r w:rsidRPr="008A4B70">
              <w:rPr>
                <w:sz w:val="18"/>
                <w:szCs w:val="18"/>
                <w:lang w:eastAsia="en-US"/>
              </w:rPr>
              <w:t>6</w:t>
            </w:r>
          </w:p>
        </w:tc>
        <w:tc>
          <w:tcPr>
            <w:tcW w:w="816" w:type="dxa"/>
          </w:tcPr>
          <w:p w14:paraId="45627720" w14:textId="77777777" w:rsidR="00BF169F" w:rsidRPr="008A4B70" w:rsidRDefault="00BF169F" w:rsidP="00435900">
            <w:pPr>
              <w:rPr>
                <w:sz w:val="18"/>
                <w:szCs w:val="18"/>
                <w:lang w:eastAsia="en-US"/>
              </w:rPr>
            </w:pPr>
            <w:r w:rsidRPr="008A4B70">
              <w:rPr>
                <w:sz w:val="18"/>
                <w:szCs w:val="18"/>
                <w:lang w:eastAsia="en-US"/>
              </w:rPr>
              <w:t>Janice</w:t>
            </w:r>
          </w:p>
        </w:tc>
        <w:tc>
          <w:tcPr>
            <w:tcW w:w="2171" w:type="dxa"/>
          </w:tcPr>
          <w:p w14:paraId="6D80E51B" w14:textId="77777777" w:rsidR="00BF169F" w:rsidRPr="008A4B70" w:rsidRDefault="00BF169F" w:rsidP="00435900">
            <w:pPr>
              <w:rPr>
                <w:sz w:val="18"/>
                <w:szCs w:val="18"/>
                <w:lang w:eastAsia="en-US"/>
              </w:rPr>
            </w:pPr>
            <w:r w:rsidRPr="008A4B70">
              <w:rPr>
                <w:sz w:val="18"/>
                <w:szCs w:val="18"/>
                <w:lang w:eastAsia="en-US"/>
              </w:rPr>
              <w:t xml:space="preserve">Autis dan </w:t>
            </w:r>
            <w:r w:rsidRPr="008A4B70">
              <w:rPr>
                <w:i/>
                <w:sz w:val="18"/>
                <w:szCs w:val="18"/>
                <w:lang w:eastAsia="en-US"/>
              </w:rPr>
              <w:t>Down Syndrome</w:t>
            </w:r>
          </w:p>
        </w:tc>
        <w:tc>
          <w:tcPr>
            <w:tcW w:w="1212" w:type="dxa"/>
          </w:tcPr>
          <w:p w14:paraId="04E23EE3" w14:textId="77777777" w:rsidR="00BF169F" w:rsidRPr="008A4B70" w:rsidRDefault="00BF169F" w:rsidP="00435900">
            <w:pPr>
              <w:rPr>
                <w:sz w:val="18"/>
                <w:szCs w:val="18"/>
                <w:lang w:eastAsia="en-US"/>
              </w:rPr>
            </w:pPr>
            <w:r w:rsidRPr="008A4B70">
              <w:rPr>
                <w:sz w:val="18"/>
                <w:szCs w:val="18"/>
                <w:lang w:eastAsia="en-US"/>
              </w:rPr>
              <w:t>Perempuan</w:t>
            </w:r>
          </w:p>
        </w:tc>
        <w:tc>
          <w:tcPr>
            <w:tcW w:w="1212" w:type="dxa"/>
          </w:tcPr>
          <w:p w14:paraId="76934A87" w14:textId="77777777" w:rsidR="00BF169F" w:rsidRPr="008A4B70" w:rsidRDefault="00BF169F" w:rsidP="00435900">
            <w:pPr>
              <w:rPr>
                <w:sz w:val="18"/>
                <w:szCs w:val="18"/>
                <w:lang w:eastAsia="en-US"/>
              </w:rPr>
            </w:pPr>
            <w:r w:rsidRPr="008A4B70">
              <w:rPr>
                <w:sz w:val="18"/>
                <w:szCs w:val="18"/>
                <w:lang w:eastAsia="en-US"/>
              </w:rPr>
              <w:t>5</w:t>
            </w:r>
          </w:p>
        </w:tc>
      </w:tr>
    </w:tbl>
    <w:p w14:paraId="6E2F99E0" w14:textId="77777777" w:rsidR="00CB795C" w:rsidRDefault="00CB795C" w:rsidP="00E66BD1">
      <w:pPr>
        <w:pStyle w:val="Heading1"/>
        <w:ind w:left="0"/>
        <w:rPr>
          <w:lang w:eastAsia="en-US"/>
        </w:rPr>
      </w:pPr>
      <w:bookmarkStart w:id="426" w:name="_Toc360782168"/>
      <w:bookmarkStart w:id="427" w:name="_Toc396905576"/>
      <w:r w:rsidRPr="00E66BD1">
        <w:lastRenderedPageBreak/>
        <w:t>BAB</w:t>
      </w:r>
      <w:r w:rsidRPr="00CB795C">
        <w:rPr>
          <w:lang w:eastAsia="en-US"/>
        </w:rPr>
        <w:t xml:space="preserve"> </w:t>
      </w:r>
      <w:bookmarkEnd w:id="426"/>
      <w:r w:rsidR="007A7A25">
        <w:t>V</w:t>
      </w:r>
      <w:r w:rsidR="007A7A25" w:rsidRPr="00D25CEC">
        <w:br/>
      </w:r>
      <w:r w:rsidR="007A7A25">
        <w:t>PENGUJIAN DAN EVALUASI</w:t>
      </w:r>
      <w:bookmarkEnd w:id="427"/>
    </w:p>
    <w:p w14:paraId="332F1B1D" w14:textId="77777777" w:rsidR="00371319" w:rsidRDefault="00371319" w:rsidP="0069406A">
      <w:pPr>
        <w:ind w:firstLine="720"/>
        <w:rPr>
          <w:lang w:eastAsia="en-US"/>
        </w:rPr>
      </w:pPr>
      <w:r>
        <w:rPr>
          <w:lang w:eastAsia="en-US"/>
        </w:rPr>
        <w:t xml:space="preserve">Bab ini membahas pengujian dan evaluasi pada </w:t>
      </w:r>
      <w:r w:rsidR="00C943D7">
        <w:rPr>
          <w:lang w:eastAsia="en-US"/>
        </w:rPr>
        <w:t xml:space="preserve">aplikasi </w:t>
      </w:r>
      <w:r w:rsidR="00C943D7">
        <w:rPr>
          <w:i/>
          <w:lang w:eastAsia="en-US"/>
        </w:rPr>
        <w:t>Autis Care</w:t>
      </w:r>
      <w:r>
        <w:rPr>
          <w:lang w:eastAsia="en-US"/>
        </w:rPr>
        <w:t xml:space="preserve"> yang dikembangkan. </w:t>
      </w:r>
      <w:r w:rsidR="004421BE">
        <w:rPr>
          <w:lang w:eastAsia="en-US"/>
        </w:rPr>
        <w:t xml:space="preserve">Pengujian yang dilakukan adalah </w:t>
      </w:r>
      <w:r w:rsidR="00F443CB">
        <w:rPr>
          <w:lang w:eastAsia="en-US"/>
        </w:rPr>
        <w:t xml:space="preserve">pengujian fungsionalitas sistem  dan </w:t>
      </w:r>
      <w:r w:rsidR="004421BE">
        <w:rPr>
          <w:lang w:eastAsia="en-US"/>
        </w:rPr>
        <w:t xml:space="preserve">pengujian </w:t>
      </w:r>
      <w:r w:rsidR="00222B08">
        <w:rPr>
          <w:lang w:eastAsia="en-US"/>
        </w:rPr>
        <w:t>statistik</w:t>
      </w:r>
      <w:r w:rsidR="004421BE">
        <w:rPr>
          <w:lang w:eastAsia="en-US"/>
        </w:rPr>
        <w:t>.</w:t>
      </w:r>
      <w:r w:rsidR="00533AE9">
        <w:rPr>
          <w:lang w:eastAsia="en-US"/>
        </w:rPr>
        <w:t xml:space="preserve"> </w:t>
      </w:r>
      <w:r w:rsidR="00CF5260">
        <w:rPr>
          <w:lang w:eastAsia="en-US"/>
        </w:rPr>
        <w:t>Pengujian statistik dilakukan untuk membuktikan bahwa</w:t>
      </w:r>
      <w:r w:rsidR="00435900">
        <w:rPr>
          <w:lang w:eastAsia="en-US"/>
        </w:rPr>
        <w:t xml:space="preserve"> penggunaan</w:t>
      </w:r>
      <w:r w:rsidR="00CF5260">
        <w:rPr>
          <w:lang w:eastAsia="en-US"/>
        </w:rPr>
        <w:t xml:space="preserve"> aplikasi memberikan hasil yang baik terhadap perkembangan kemampuan anak. </w:t>
      </w:r>
      <w:r w:rsidR="008650E8">
        <w:rPr>
          <w:lang w:eastAsia="en-US"/>
        </w:rPr>
        <w:t>Pengujian fungsionalitas mengacu pada kasus penggun</w:t>
      </w:r>
      <w:r w:rsidR="0080506B">
        <w:rPr>
          <w:lang w:eastAsia="en-US"/>
        </w:rPr>
        <w:t>aan pada bab tiga</w:t>
      </w:r>
      <w:r w:rsidR="008650E8">
        <w:rPr>
          <w:lang w:eastAsia="en-US"/>
        </w:rPr>
        <w:t>.</w:t>
      </w:r>
      <w:r w:rsidR="00BE393E">
        <w:rPr>
          <w:lang w:eastAsia="en-US"/>
        </w:rPr>
        <w:t xml:space="preserve"> Hasil evaluasi menjabarkan tentang rangkuman hasil pengujian pada bagian akhir bab ini.</w:t>
      </w:r>
    </w:p>
    <w:p w14:paraId="31300160" w14:textId="77777777" w:rsidR="00E66BD1" w:rsidRPr="00371319" w:rsidRDefault="00E66BD1" w:rsidP="0069406A">
      <w:pPr>
        <w:ind w:firstLine="720"/>
        <w:rPr>
          <w:lang w:eastAsia="en-US"/>
        </w:rPr>
      </w:pPr>
    </w:p>
    <w:p w14:paraId="19B1918D" w14:textId="77777777" w:rsidR="005421E7" w:rsidRPr="005421E7" w:rsidRDefault="005421E7" w:rsidP="005421E7">
      <w:pPr>
        <w:pStyle w:val="ListParagraph"/>
        <w:numPr>
          <w:ilvl w:val="0"/>
          <w:numId w:val="45"/>
        </w:numPr>
        <w:spacing w:before="240"/>
        <w:jc w:val="left"/>
        <w:outlineLvl w:val="1"/>
        <w:rPr>
          <w:rFonts w:eastAsia="Calibri"/>
          <w:b/>
          <w:vanish/>
          <w:sz w:val="24"/>
          <w:szCs w:val="24"/>
          <w:lang w:eastAsia="en-US"/>
        </w:rPr>
      </w:pPr>
      <w:bookmarkStart w:id="428" w:name="_Toc389090130"/>
      <w:bookmarkStart w:id="429" w:name="_Toc389090567"/>
      <w:bookmarkStart w:id="430" w:name="_Toc389090691"/>
      <w:bookmarkStart w:id="431" w:name="_Toc394503684"/>
      <w:bookmarkStart w:id="432" w:name="_Toc396496796"/>
      <w:bookmarkStart w:id="433" w:name="_Toc396497950"/>
      <w:bookmarkStart w:id="434" w:name="_Toc396905577"/>
      <w:bookmarkStart w:id="435" w:name="_Toc360782169"/>
      <w:bookmarkEnd w:id="428"/>
      <w:bookmarkEnd w:id="429"/>
      <w:bookmarkEnd w:id="430"/>
      <w:bookmarkEnd w:id="431"/>
      <w:bookmarkEnd w:id="432"/>
      <w:bookmarkEnd w:id="433"/>
      <w:bookmarkEnd w:id="434"/>
    </w:p>
    <w:p w14:paraId="4C298140" w14:textId="77777777" w:rsidR="00792A46" w:rsidRPr="00E66BD1" w:rsidRDefault="00095A59" w:rsidP="00E66BD1">
      <w:pPr>
        <w:pStyle w:val="Heading2"/>
      </w:pPr>
      <w:bookmarkStart w:id="436" w:name="_Toc396905578"/>
      <w:r w:rsidRPr="00E66BD1">
        <w:t>Lingkungan Pengujian</w:t>
      </w:r>
      <w:bookmarkEnd w:id="435"/>
      <w:bookmarkEnd w:id="436"/>
      <w:r w:rsidRPr="00E66BD1">
        <w:t xml:space="preserve"> </w:t>
      </w:r>
    </w:p>
    <w:p w14:paraId="6F504279" w14:textId="77777777" w:rsidR="00AD6548" w:rsidRDefault="00AD6548" w:rsidP="00AD6548">
      <w:pPr>
        <w:ind w:firstLine="720"/>
      </w:pPr>
      <w:r>
        <w:t xml:space="preserve">Lingkungan </w:t>
      </w:r>
      <w:r w:rsidR="00BE067C">
        <w:t>pengujian</w:t>
      </w:r>
      <w:r>
        <w:t xml:space="preserve"> sistem pada pengerjaan Tugas Akhir ini dilakukan pada lingkungan dan alat kakas sebagai berikut:</w:t>
      </w:r>
    </w:p>
    <w:p w14:paraId="75130E12" w14:textId="77777777" w:rsidR="00AD6548" w:rsidRDefault="00AD6548" w:rsidP="00AD6548">
      <w:pPr>
        <w:ind w:firstLine="720"/>
      </w:pPr>
      <w:r>
        <w:t xml:space="preserve">Jenis </w:t>
      </w:r>
      <w:r w:rsidR="00037CE1">
        <w:t>Perangkat</w:t>
      </w:r>
      <w:r>
        <w:tab/>
        <w:t xml:space="preserve">: </w:t>
      </w:r>
      <w:r w:rsidR="00037CE1">
        <w:t>Tablet</w:t>
      </w:r>
      <w:r w:rsidR="001511E6">
        <w:t xml:space="preserve"> Samsung</w:t>
      </w:r>
    </w:p>
    <w:p w14:paraId="770FBAF4" w14:textId="77777777" w:rsidR="00AD6548" w:rsidRDefault="00AD6548" w:rsidP="00AD6548">
      <w:pPr>
        <w:ind w:firstLine="720"/>
      </w:pPr>
      <w:r>
        <w:t>Sistem Operasi</w:t>
      </w:r>
      <w:r>
        <w:tab/>
        <w:t xml:space="preserve">: </w:t>
      </w:r>
      <w:r w:rsidR="00037CE1">
        <w:t>Android v4.2.2 (Jelly Bean)</w:t>
      </w:r>
    </w:p>
    <w:p w14:paraId="31840A91" w14:textId="77777777" w:rsidR="00C82E77" w:rsidRDefault="00037CE1" w:rsidP="00AD6548">
      <w:pPr>
        <w:ind w:firstLine="720"/>
      </w:pPr>
      <w:r>
        <w:t>Ukuran Layar</w:t>
      </w:r>
      <w:r w:rsidR="00AD6548">
        <w:t xml:space="preserve"> </w:t>
      </w:r>
      <w:r w:rsidR="00AD6548">
        <w:tab/>
        <w:t xml:space="preserve">: </w:t>
      </w:r>
      <w:r>
        <w:t>600 x 1025 pixels, 7.0 inci</w:t>
      </w:r>
    </w:p>
    <w:p w14:paraId="3196341E" w14:textId="77777777" w:rsidR="00037CE1" w:rsidRDefault="00037CE1" w:rsidP="00037CE1">
      <w:pPr>
        <w:ind w:firstLine="720"/>
      </w:pPr>
      <w:r>
        <w:t xml:space="preserve">Memori </w:t>
      </w:r>
      <w:r>
        <w:tab/>
        <w:t>: 16 GB</w:t>
      </w:r>
    </w:p>
    <w:p w14:paraId="6A5A3BC3" w14:textId="77777777" w:rsidR="00037CE1" w:rsidRDefault="00037CE1" w:rsidP="00037CE1">
      <w:pPr>
        <w:ind w:firstLine="720"/>
      </w:pPr>
      <w:r>
        <w:t xml:space="preserve">RAM </w:t>
      </w:r>
      <w:r>
        <w:tab/>
      </w:r>
      <w:r>
        <w:tab/>
        <w:t>: 1 GB</w:t>
      </w:r>
    </w:p>
    <w:p w14:paraId="22B39204" w14:textId="77777777" w:rsidR="00037CE1" w:rsidRDefault="00037CE1" w:rsidP="00037CE1">
      <w:pPr>
        <w:ind w:firstLine="720"/>
      </w:pPr>
      <w:r>
        <w:t xml:space="preserve">Chipset </w:t>
      </w:r>
      <w:r>
        <w:tab/>
        <w:t>: TI OMAP 4430</w:t>
      </w:r>
    </w:p>
    <w:p w14:paraId="5DF565B0" w14:textId="77777777" w:rsidR="00037CE1" w:rsidRDefault="00037CE1" w:rsidP="00037CE1">
      <w:pPr>
        <w:ind w:firstLine="720"/>
      </w:pPr>
      <w:r>
        <w:t xml:space="preserve">CPU </w:t>
      </w:r>
      <w:r>
        <w:tab/>
      </w:r>
      <w:r>
        <w:tab/>
        <w:t>: Dual-core 1 GHz</w:t>
      </w:r>
    </w:p>
    <w:p w14:paraId="2A4B00A8" w14:textId="77777777" w:rsidR="00037CE1" w:rsidRDefault="00037CE1" w:rsidP="00AD6548">
      <w:pPr>
        <w:ind w:firstLine="720"/>
      </w:pPr>
      <w:r>
        <w:t xml:space="preserve">GPU </w:t>
      </w:r>
      <w:r>
        <w:tab/>
      </w:r>
      <w:r>
        <w:tab/>
        <w:t>: PowerVR SGX540</w:t>
      </w:r>
    </w:p>
    <w:p w14:paraId="1A650034" w14:textId="77777777" w:rsidR="00037CE1" w:rsidRPr="00CF5260" w:rsidRDefault="00037CE1" w:rsidP="00AD6548">
      <w:pPr>
        <w:ind w:firstLine="720"/>
        <w:rPr>
          <w:sz w:val="18"/>
          <w:szCs w:val="18"/>
        </w:rPr>
      </w:pPr>
    </w:p>
    <w:p w14:paraId="2FC59632" w14:textId="77777777" w:rsidR="00037CE1" w:rsidRDefault="00037CE1" w:rsidP="00037CE1">
      <w:pPr>
        <w:ind w:firstLine="720"/>
      </w:pPr>
      <w:r>
        <w:t>Jenis Perangkat</w:t>
      </w:r>
      <w:r>
        <w:tab/>
        <w:t>: Smartphone</w:t>
      </w:r>
      <w:r w:rsidR="001511E6">
        <w:t xml:space="preserve"> Nokia</w:t>
      </w:r>
    </w:p>
    <w:p w14:paraId="4A1FC4B2" w14:textId="77777777" w:rsidR="00037CE1" w:rsidRDefault="00037CE1" w:rsidP="00037CE1">
      <w:pPr>
        <w:ind w:firstLine="720"/>
      </w:pPr>
      <w:r>
        <w:t>Sistem Operasi</w:t>
      </w:r>
      <w:r>
        <w:tab/>
        <w:t>: Windows Phone 8</w:t>
      </w:r>
    </w:p>
    <w:p w14:paraId="3FC9B3E9" w14:textId="77777777" w:rsidR="00037CE1" w:rsidRDefault="00037CE1" w:rsidP="00037CE1">
      <w:pPr>
        <w:ind w:firstLine="720"/>
      </w:pPr>
      <w:r>
        <w:t xml:space="preserve">Ukuran Layar </w:t>
      </w:r>
      <w:r>
        <w:tab/>
        <w:t>: 480 x 800 pixels, 4.0 inches</w:t>
      </w:r>
    </w:p>
    <w:p w14:paraId="3807C3EB" w14:textId="77777777" w:rsidR="00037CE1" w:rsidRDefault="00037CE1" w:rsidP="00037CE1">
      <w:pPr>
        <w:ind w:firstLine="720"/>
      </w:pPr>
      <w:r>
        <w:t xml:space="preserve">Memori </w:t>
      </w:r>
      <w:r>
        <w:tab/>
        <w:t>: 8 GB</w:t>
      </w:r>
    </w:p>
    <w:p w14:paraId="1CF3D2C8" w14:textId="77777777" w:rsidR="00037CE1" w:rsidRDefault="00037CE1" w:rsidP="00037CE1">
      <w:pPr>
        <w:ind w:firstLine="720"/>
      </w:pPr>
      <w:r>
        <w:t xml:space="preserve">RAM </w:t>
      </w:r>
      <w:r>
        <w:tab/>
      </w:r>
      <w:r>
        <w:tab/>
        <w:t>: 512 GB</w:t>
      </w:r>
    </w:p>
    <w:p w14:paraId="50EA1647" w14:textId="77777777" w:rsidR="00037CE1" w:rsidRDefault="00037CE1" w:rsidP="00037CE1">
      <w:pPr>
        <w:ind w:firstLine="720"/>
      </w:pPr>
      <w:r>
        <w:t xml:space="preserve">Chipset </w:t>
      </w:r>
      <w:r>
        <w:tab/>
        <w:t>: Qualcomm MSM8227</w:t>
      </w:r>
    </w:p>
    <w:p w14:paraId="3F65708B" w14:textId="77777777" w:rsidR="00037CE1" w:rsidRDefault="00037CE1" w:rsidP="00037CE1">
      <w:pPr>
        <w:ind w:firstLine="720"/>
      </w:pPr>
      <w:r>
        <w:t xml:space="preserve">CPU </w:t>
      </w:r>
      <w:r>
        <w:tab/>
      </w:r>
      <w:r>
        <w:tab/>
        <w:t>: Dual-core 1 GHz</w:t>
      </w:r>
    </w:p>
    <w:p w14:paraId="319B5AAA" w14:textId="77777777" w:rsidR="00037CE1" w:rsidRDefault="00037CE1" w:rsidP="00037CE1">
      <w:pPr>
        <w:ind w:firstLine="720"/>
      </w:pPr>
      <w:r>
        <w:t xml:space="preserve">GPU </w:t>
      </w:r>
      <w:r>
        <w:tab/>
      </w:r>
      <w:r>
        <w:tab/>
        <w:t xml:space="preserve">: </w:t>
      </w:r>
      <w:r w:rsidR="001511E6">
        <w:t>Adreno 305</w:t>
      </w:r>
    </w:p>
    <w:p w14:paraId="2FF20141" w14:textId="77777777" w:rsidR="00037CE1" w:rsidRDefault="00037CE1" w:rsidP="00037CE1">
      <w:pPr>
        <w:ind w:firstLine="720"/>
      </w:pPr>
      <w:r>
        <w:t>Jenis Perangkat</w:t>
      </w:r>
      <w:r>
        <w:tab/>
        <w:t>: Tablet</w:t>
      </w:r>
      <w:r w:rsidR="001511E6">
        <w:t xml:space="preserve"> iPad</w:t>
      </w:r>
    </w:p>
    <w:p w14:paraId="7226D7C1" w14:textId="77777777" w:rsidR="00037CE1" w:rsidRDefault="00037CE1" w:rsidP="00037CE1">
      <w:pPr>
        <w:ind w:firstLine="720"/>
      </w:pPr>
      <w:r>
        <w:lastRenderedPageBreak/>
        <w:t>Sistem Operasi</w:t>
      </w:r>
      <w:r>
        <w:tab/>
        <w:t xml:space="preserve">: </w:t>
      </w:r>
      <w:r w:rsidR="001511E6">
        <w:t>iOS 7.1.2</w:t>
      </w:r>
    </w:p>
    <w:p w14:paraId="572FE958" w14:textId="77777777" w:rsidR="00037CE1" w:rsidRDefault="00037CE1" w:rsidP="00037CE1">
      <w:pPr>
        <w:ind w:firstLine="720"/>
      </w:pPr>
      <w:r>
        <w:t xml:space="preserve">Ukuran Layar </w:t>
      </w:r>
      <w:r>
        <w:tab/>
        <w:t xml:space="preserve">: </w:t>
      </w:r>
      <w:r w:rsidR="001511E6">
        <w:t>768 x 1024 pixels, 9.7 inches</w:t>
      </w:r>
    </w:p>
    <w:p w14:paraId="6417B3E7" w14:textId="77777777" w:rsidR="00037CE1" w:rsidRDefault="00037CE1" w:rsidP="00037CE1">
      <w:pPr>
        <w:ind w:firstLine="720"/>
      </w:pPr>
      <w:r>
        <w:t xml:space="preserve">Memori </w:t>
      </w:r>
      <w:r>
        <w:tab/>
        <w:t>: 16 GB</w:t>
      </w:r>
    </w:p>
    <w:p w14:paraId="7C5D8413" w14:textId="77777777" w:rsidR="00037CE1" w:rsidRDefault="00037CE1" w:rsidP="00037CE1">
      <w:pPr>
        <w:ind w:firstLine="720"/>
      </w:pPr>
      <w:r>
        <w:t xml:space="preserve">RAM </w:t>
      </w:r>
      <w:r>
        <w:tab/>
      </w:r>
      <w:r>
        <w:tab/>
        <w:t xml:space="preserve">: </w:t>
      </w:r>
      <w:r w:rsidR="001511E6">
        <w:t>512</w:t>
      </w:r>
      <w:r>
        <w:t xml:space="preserve"> GB</w:t>
      </w:r>
    </w:p>
    <w:p w14:paraId="2AA0C0F8" w14:textId="77777777" w:rsidR="00037CE1" w:rsidRDefault="00037CE1" w:rsidP="00037CE1">
      <w:pPr>
        <w:ind w:firstLine="720"/>
      </w:pPr>
      <w:r>
        <w:t xml:space="preserve">Chipset </w:t>
      </w:r>
      <w:r>
        <w:tab/>
        <w:t xml:space="preserve">: </w:t>
      </w:r>
      <w:r w:rsidR="001511E6">
        <w:t>Apple A5</w:t>
      </w:r>
    </w:p>
    <w:p w14:paraId="7417AB81" w14:textId="77777777" w:rsidR="00037CE1" w:rsidRDefault="00037CE1" w:rsidP="00037CE1">
      <w:pPr>
        <w:ind w:firstLine="720"/>
      </w:pPr>
      <w:r>
        <w:t xml:space="preserve">CPU </w:t>
      </w:r>
      <w:r>
        <w:tab/>
      </w:r>
      <w:r>
        <w:tab/>
        <w:t xml:space="preserve">: </w:t>
      </w:r>
      <w:r w:rsidR="001511E6">
        <w:t>Dual-core 1 GHz Cortex-A9</w:t>
      </w:r>
    </w:p>
    <w:p w14:paraId="4B1B63A8" w14:textId="77777777" w:rsidR="00037CE1" w:rsidRDefault="00037CE1" w:rsidP="00037CE1">
      <w:pPr>
        <w:ind w:firstLine="720"/>
      </w:pPr>
      <w:r>
        <w:t xml:space="preserve">GPU </w:t>
      </w:r>
      <w:r>
        <w:tab/>
      </w:r>
      <w:r>
        <w:tab/>
        <w:t xml:space="preserve">: </w:t>
      </w:r>
      <w:r w:rsidR="001511E6">
        <w:t>PowerVR SGX543MP2</w:t>
      </w:r>
    </w:p>
    <w:p w14:paraId="74CAFE2B" w14:textId="77777777" w:rsidR="00CE73DF" w:rsidRDefault="00CE73DF" w:rsidP="00037CE1">
      <w:pPr>
        <w:ind w:firstLine="720"/>
      </w:pPr>
    </w:p>
    <w:p w14:paraId="2A85A52B" w14:textId="77777777" w:rsidR="001D519A" w:rsidRPr="00533AE9" w:rsidRDefault="00533AE9" w:rsidP="00E66BD1">
      <w:pPr>
        <w:pStyle w:val="Heading2"/>
      </w:pPr>
      <w:bookmarkStart w:id="437" w:name="_Toc360782170"/>
      <w:bookmarkStart w:id="438" w:name="_Toc396905579"/>
      <w:r>
        <w:t>Skenario Pengujian</w:t>
      </w:r>
      <w:bookmarkEnd w:id="437"/>
      <w:bookmarkEnd w:id="438"/>
    </w:p>
    <w:p w14:paraId="641E2BAD" w14:textId="77777777" w:rsidR="00D12E12" w:rsidRDefault="0059249F" w:rsidP="00655A90">
      <w:pPr>
        <w:ind w:firstLine="720"/>
        <w:rPr>
          <w:lang w:eastAsia="en-US"/>
        </w:rPr>
      </w:pPr>
      <w:r>
        <w:rPr>
          <w:lang w:eastAsia="en-US"/>
        </w:rPr>
        <w:t xml:space="preserve">Pada bagian ini akan dijelaskan tentang skenario pengujian yang dilakukan. </w:t>
      </w:r>
      <w:r w:rsidR="0080506B">
        <w:rPr>
          <w:lang w:eastAsia="en-US"/>
        </w:rPr>
        <w:t>Pengujian yang dilakuka</w:t>
      </w:r>
      <w:r w:rsidR="00F443CB">
        <w:rPr>
          <w:lang w:eastAsia="en-US"/>
        </w:rPr>
        <w:t>n adalah pengujian fungsionalitas sistem dan pengujian statistik</w:t>
      </w:r>
      <w:r w:rsidR="0080506B">
        <w:rPr>
          <w:lang w:eastAsia="en-US"/>
        </w:rPr>
        <w:t>.</w:t>
      </w:r>
      <w:r w:rsidR="00F443CB" w:rsidRPr="00F443CB">
        <w:rPr>
          <w:lang w:eastAsia="en-US"/>
        </w:rPr>
        <w:t xml:space="preserve"> </w:t>
      </w:r>
      <w:r w:rsidR="00F443CB">
        <w:rPr>
          <w:lang w:eastAsia="en-US"/>
        </w:rPr>
        <w:t>Pengujian fungsionalitas menggunakan metode kotak hitam (</w:t>
      </w:r>
      <w:r w:rsidR="00F443CB" w:rsidRPr="001E18A5">
        <w:rPr>
          <w:i/>
          <w:lang w:eastAsia="en-US"/>
        </w:rPr>
        <w:t>black box</w:t>
      </w:r>
      <w:r w:rsidR="00F443CB">
        <w:rPr>
          <w:lang w:eastAsia="en-US"/>
        </w:rPr>
        <w:t>). Metode ini menekankan pada hasil keluaran sistem apakah sudah sesuai dengan yang diperlukan atau belum.</w:t>
      </w:r>
      <w:r w:rsidR="0080506B">
        <w:rPr>
          <w:lang w:eastAsia="en-US"/>
        </w:rPr>
        <w:t xml:space="preserve"> Pengujian statistik dilakukan untuk membuktikan bahwa penggunaan aplikasi memberikan hasil yang baik terhadap perkembangan kemampuan anak. Untuk mengukur perkembangan kemampuan anak maka diperlukan kuisioner atau survei mengenai kemampuan anak yang akan diisi oleh pendidik sendiri. Kuisioner berisi survei kemampuan</w:t>
      </w:r>
      <w:r w:rsidR="00074383">
        <w:rPr>
          <w:lang w:eastAsia="en-US"/>
        </w:rPr>
        <w:t xml:space="preserve"> bahasa, matematika, kesadaran lingk</w:t>
      </w:r>
      <w:r w:rsidR="00F443CB">
        <w:rPr>
          <w:lang w:eastAsia="en-US"/>
        </w:rPr>
        <w:t>ungan, sosial, dan kemandirian.</w:t>
      </w:r>
    </w:p>
    <w:p w14:paraId="747E6981" w14:textId="77777777" w:rsidR="00F443CB" w:rsidRPr="00D25CEC" w:rsidRDefault="00F443CB" w:rsidP="00F443CB">
      <w:pPr>
        <w:pStyle w:val="Heading3"/>
        <w:numPr>
          <w:ilvl w:val="2"/>
          <w:numId w:val="47"/>
        </w:numPr>
      </w:pPr>
      <w:bookmarkStart w:id="439" w:name="_Toc396905580"/>
      <w:r>
        <w:rPr>
          <w:lang w:val="en-US"/>
        </w:rPr>
        <w:t>Pengujian Fungsionalitas</w:t>
      </w:r>
      <w:bookmarkEnd w:id="439"/>
    </w:p>
    <w:p w14:paraId="30A27C04" w14:textId="77777777" w:rsidR="00F443CB" w:rsidRDefault="00F443CB" w:rsidP="00F443CB">
      <w:pPr>
        <w:ind w:firstLine="720"/>
      </w:pPr>
      <w:r w:rsidRPr="00D25CEC">
        <w:rPr>
          <w:lang w:val="id-ID"/>
        </w:rPr>
        <w:t xml:space="preserve">Pengujian fungsionalitas </w:t>
      </w:r>
      <w:r>
        <w:t>sistem dilakukan secara mandiri dengan menyiapkan sejumlah skenario sebagai tolak ukur keberhasilan pengujian. Pengujian fungsionalitas dilakukan dengan mengacu pada kasus penggunaan yang telah dijelaskan pada subbab 3.1.5. Pengujian pada kebutuhan fungsionalitas dijabarkan pada subbab 5.2.2.1 sampai 5.2.2.4.</w:t>
      </w:r>
    </w:p>
    <w:p w14:paraId="647C6C8F" w14:textId="77777777" w:rsidR="00F443CB" w:rsidRDefault="00F443CB" w:rsidP="00F443CB">
      <w:pPr>
        <w:pStyle w:val="Heading4"/>
        <w:numPr>
          <w:ilvl w:val="3"/>
          <w:numId w:val="47"/>
        </w:numPr>
        <w:spacing w:before="240"/>
        <w:rPr>
          <w:lang w:val="en-US"/>
        </w:rPr>
      </w:pPr>
      <w:r>
        <w:rPr>
          <w:lang w:val="en-US"/>
        </w:rPr>
        <w:t>Pengujian Fitur Mengelola Profil Siswa</w:t>
      </w:r>
    </w:p>
    <w:p w14:paraId="145D9241" w14:textId="77777777" w:rsidR="00F443CB" w:rsidRDefault="00F443CB" w:rsidP="00F443CB">
      <w:pPr>
        <w:ind w:firstLine="720"/>
      </w:pPr>
      <w:r>
        <w:t>Pengujian fitur mengelola profil siswa</w:t>
      </w:r>
      <w:r w:rsidR="00C358E1">
        <w:t xml:space="preserve"> dilakukan</w:t>
      </w:r>
      <w:r>
        <w:t xml:space="preserve"> dengan menggunakan data uji. Data uji disesuaikan dengan data yang diperlukan oleh pendidik di sekolah. Peneliti melakukan </w:t>
      </w:r>
      <w:r>
        <w:lastRenderedPageBreak/>
        <w:t>pengujian dengan menggunakan perangkat bergerak yaitu iPad, Samsung Galaxy Tab, dan Nokia Lumia. Rincian pengujian fitur ini dicantumkan pada</w:t>
      </w:r>
      <w:r w:rsidR="003654DF">
        <w:t xml:space="preserve"> </w:t>
      </w:r>
      <w:r w:rsidR="003654DF">
        <w:fldChar w:fldCharType="begin"/>
      </w:r>
      <w:r w:rsidR="003654DF">
        <w:instrText xml:space="preserve"> REF _Ref396498196 \h </w:instrText>
      </w:r>
      <w:r w:rsidR="003654DF">
        <w:fldChar w:fldCharType="separate"/>
      </w:r>
      <w:r w:rsidR="002836B7">
        <w:t xml:space="preserve">Tabel </w:t>
      </w:r>
      <w:r w:rsidR="002836B7">
        <w:rPr>
          <w:noProof/>
        </w:rPr>
        <w:t>5</w:t>
      </w:r>
      <w:r w:rsidR="002836B7">
        <w:t>.</w:t>
      </w:r>
      <w:r w:rsidR="002836B7">
        <w:rPr>
          <w:noProof/>
        </w:rPr>
        <w:t>1</w:t>
      </w:r>
      <w:r w:rsidR="003654DF">
        <w:fldChar w:fldCharType="end"/>
      </w:r>
      <w:r w:rsidR="003654DF">
        <w:t xml:space="preserve"> dan </w:t>
      </w:r>
      <w:r w:rsidR="003654DF">
        <w:fldChar w:fldCharType="begin"/>
      </w:r>
      <w:r w:rsidR="003654DF">
        <w:instrText xml:space="preserve"> REF _Ref396498197 \h </w:instrText>
      </w:r>
      <w:r w:rsidR="003654DF">
        <w:fldChar w:fldCharType="separate"/>
      </w:r>
      <w:r w:rsidR="002836B7">
        <w:t xml:space="preserve">Tabel </w:t>
      </w:r>
      <w:r w:rsidR="002836B7">
        <w:rPr>
          <w:noProof/>
        </w:rPr>
        <w:t>5</w:t>
      </w:r>
      <w:r w:rsidR="002836B7">
        <w:t>.</w:t>
      </w:r>
      <w:r w:rsidR="002836B7">
        <w:rPr>
          <w:noProof/>
        </w:rPr>
        <w:t>2</w:t>
      </w:r>
      <w:r w:rsidR="003654DF">
        <w:fldChar w:fldCharType="end"/>
      </w:r>
      <w:r>
        <w:t>.</w:t>
      </w:r>
    </w:p>
    <w:p w14:paraId="64C07518" w14:textId="77777777" w:rsidR="00F443CB" w:rsidRDefault="00F443CB" w:rsidP="00F443CB"/>
    <w:p w14:paraId="4658FD60" w14:textId="77777777" w:rsidR="003654DF" w:rsidRDefault="003654DF" w:rsidP="003654DF">
      <w:pPr>
        <w:pStyle w:val="Caption"/>
        <w:keepNext/>
      </w:pPr>
      <w:bookmarkStart w:id="440" w:name="_Ref396498196"/>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w:t>
      </w:r>
      <w:r w:rsidR="003C0604">
        <w:fldChar w:fldCharType="end"/>
      </w:r>
      <w:bookmarkEnd w:id="440"/>
      <w:r w:rsidRPr="003654DF">
        <w:t xml:space="preserve"> </w:t>
      </w:r>
      <w:r>
        <w:t>Pengujian Fungsionalitas Fitur Mengelola Profil Siswa (Bagian 1)</w:t>
      </w:r>
    </w:p>
    <w:tbl>
      <w:tblPr>
        <w:tblStyle w:val="LightGrid4"/>
        <w:tblW w:w="5850" w:type="dxa"/>
        <w:tblInd w:w="108" w:type="dxa"/>
        <w:tblLook w:val="04A0" w:firstRow="1" w:lastRow="0" w:firstColumn="1" w:lastColumn="0" w:noHBand="0" w:noVBand="1"/>
      </w:tblPr>
      <w:tblGrid>
        <w:gridCol w:w="1620"/>
        <w:gridCol w:w="4230"/>
      </w:tblGrid>
      <w:tr w:rsidR="00F443CB" w14:paraId="571BBFF4" w14:textId="77777777" w:rsidTr="00F443CB">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620" w:type="dxa"/>
            <w:hideMark/>
          </w:tcPr>
          <w:p w14:paraId="5EFD15AE" w14:textId="77777777" w:rsidR="00F443CB" w:rsidRDefault="00F443CB" w:rsidP="00F443CB">
            <w:pPr>
              <w:rPr>
                <w:b w:val="0"/>
                <w:bCs w:val="0"/>
                <w:noProof/>
                <w:color w:val="000000"/>
                <w:sz w:val="18"/>
                <w:szCs w:val="18"/>
                <w:lang w:val="id-ID" w:eastAsia="en-US"/>
              </w:rPr>
            </w:pPr>
            <w:r>
              <w:rPr>
                <w:bCs w:val="0"/>
                <w:noProof/>
                <w:color w:val="000000"/>
                <w:sz w:val="18"/>
                <w:szCs w:val="18"/>
                <w:lang w:val="id-ID"/>
              </w:rPr>
              <w:t>ID</w:t>
            </w:r>
          </w:p>
        </w:tc>
        <w:tc>
          <w:tcPr>
            <w:tcW w:w="4230" w:type="dxa"/>
            <w:hideMark/>
          </w:tcPr>
          <w:p w14:paraId="2E358AD4" w14:textId="77777777" w:rsidR="00F443CB" w:rsidRDefault="00F443CB" w:rsidP="00F443CB">
            <w:pPr>
              <w:cnfStyle w:val="100000000000" w:firstRow="1" w:lastRow="0" w:firstColumn="0" w:lastColumn="0" w:oddVBand="0" w:evenVBand="0" w:oddHBand="0" w:evenHBand="0" w:firstRowFirstColumn="0" w:firstRowLastColumn="0" w:lastRowFirstColumn="0" w:lastRowLastColumn="0"/>
              <w:rPr>
                <w:b w:val="0"/>
                <w:bCs w:val="0"/>
                <w:noProof/>
                <w:color w:val="000000"/>
                <w:sz w:val="18"/>
                <w:szCs w:val="18"/>
                <w:lang w:eastAsia="en-US"/>
              </w:rPr>
            </w:pPr>
            <w:r>
              <w:rPr>
                <w:sz w:val="20"/>
                <w:szCs w:val="20"/>
              </w:rPr>
              <w:t>TA-UJ.UC0001</w:t>
            </w:r>
          </w:p>
        </w:tc>
      </w:tr>
      <w:tr w:rsidR="00F443CB" w14:paraId="49505572" w14:textId="77777777" w:rsidTr="00F443CB">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620" w:type="dxa"/>
            <w:hideMark/>
          </w:tcPr>
          <w:p w14:paraId="5E9FE4C8" w14:textId="77777777" w:rsidR="00F443CB" w:rsidRDefault="00F443CB" w:rsidP="00F443CB">
            <w:pPr>
              <w:rPr>
                <w:noProof/>
                <w:color w:val="000000"/>
                <w:sz w:val="18"/>
                <w:szCs w:val="18"/>
                <w:lang w:val="id-ID" w:eastAsia="en-US"/>
              </w:rPr>
            </w:pPr>
            <w:r>
              <w:rPr>
                <w:noProof/>
                <w:color w:val="000000"/>
                <w:sz w:val="18"/>
                <w:szCs w:val="18"/>
                <w:lang w:val="id-ID"/>
              </w:rPr>
              <w:t>Referensi Kasus Penggunaan</w:t>
            </w:r>
          </w:p>
        </w:tc>
        <w:tc>
          <w:tcPr>
            <w:tcW w:w="4230" w:type="dxa"/>
            <w:hideMark/>
          </w:tcPr>
          <w:p w14:paraId="3718B123" w14:textId="77777777" w:rsidR="00F443CB"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UC0001</w:t>
            </w:r>
          </w:p>
        </w:tc>
      </w:tr>
      <w:tr w:rsidR="00F443CB" w14:paraId="2B08CBC8" w14:textId="77777777" w:rsidTr="00F443CB">
        <w:trPr>
          <w:cnfStyle w:val="000000010000" w:firstRow="0" w:lastRow="0" w:firstColumn="0" w:lastColumn="0" w:oddVBand="0" w:evenVBand="0" w:oddHBand="0" w:evenHBand="1"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620" w:type="dxa"/>
            <w:hideMark/>
          </w:tcPr>
          <w:p w14:paraId="29EAC611" w14:textId="77777777" w:rsidR="00F443CB" w:rsidRDefault="00F443CB" w:rsidP="00F443CB">
            <w:pPr>
              <w:rPr>
                <w:noProof/>
                <w:color w:val="000000"/>
                <w:sz w:val="18"/>
                <w:szCs w:val="18"/>
                <w:lang w:val="id-ID" w:eastAsia="en-US"/>
              </w:rPr>
            </w:pPr>
            <w:r>
              <w:rPr>
                <w:noProof/>
                <w:color w:val="000000"/>
                <w:sz w:val="18"/>
                <w:szCs w:val="18"/>
                <w:lang w:val="id-ID"/>
              </w:rPr>
              <w:t>Nama</w:t>
            </w:r>
          </w:p>
        </w:tc>
        <w:tc>
          <w:tcPr>
            <w:tcW w:w="4230" w:type="dxa"/>
            <w:hideMark/>
          </w:tcPr>
          <w:p w14:paraId="2EBD30E0" w14:textId="77777777" w:rsidR="00F443CB" w:rsidRDefault="00F443CB" w:rsidP="00F443CB">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ujian fitur m</w:t>
            </w:r>
            <w:r w:rsidRPr="00F96007">
              <w:rPr>
                <w:noProof/>
                <w:color w:val="000000"/>
                <w:sz w:val="18"/>
                <w:szCs w:val="18"/>
                <w:lang w:eastAsia="en-US"/>
              </w:rPr>
              <w:t>engelola profil siswa</w:t>
            </w:r>
          </w:p>
        </w:tc>
      </w:tr>
      <w:tr w:rsidR="00F443CB" w14:paraId="3388F1E8" w14:textId="77777777" w:rsidTr="00F443CB">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20" w:type="dxa"/>
            <w:hideMark/>
          </w:tcPr>
          <w:p w14:paraId="0B7E794C" w14:textId="77777777" w:rsidR="00F443CB" w:rsidRDefault="00F443CB" w:rsidP="00F443CB">
            <w:pPr>
              <w:rPr>
                <w:noProof/>
                <w:color w:val="000000"/>
                <w:sz w:val="18"/>
                <w:szCs w:val="18"/>
                <w:lang w:val="id-ID" w:eastAsia="en-US"/>
              </w:rPr>
            </w:pPr>
            <w:r>
              <w:rPr>
                <w:noProof/>
                <w:color w:val="000000"/>
                <w:sz w:val="18"/>
                <w:szCs w:val="18"/>
                <w:lang w:val="id-ID"/>
              </w:rPr>
              <w:t>Tujuan Pengujian</w:t>
            </w:r>
          </w:p>
        </w:tc>
        <w:tc>
          <w:tcPr>
            <w:tcW w:w="4230" w:type="dxa"/>
            <w:hideMark/>
          </w:tcPr>
          <w:p w14:paraId="0E001096" w14:textId="77777777" w:rsidR="00F443CB"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Menguji f</w:t>
            </w:r>
            <w:r w:rsidRPr="00FC4B3D">
              <w:rPr>
                <w:noProof/>
                <w:color w:val="000000"/>
                <w:sz w:val="18"/>
                <w:szCs w:val="18"/>
                <w:lang w:eastAsia="en-US"/>
              </w:rPr>
              <w:t xml:space="preserve">itur </w:t>
            </w:r>
            <w:r>
              <w:rPr>
                <w:noProof/>
                <w:color w:val="000000"/>
                <w:sz w:val="18"/>
                <w:szCs w:val="18"/>
                <w:lang w:eastAsia="en-US"/>
              </w:rPr>
              <w:t>yang</w:t>
            </w:r>
            <w:r w:rsidRPr="00FC4B3D">
              <w:rPr>
                <w:noProof/>
                <w:color w:val="000000"/>
                <w:sz w:val="18"/>
                <w:szCs w:val="18"/>
                <w:lang w:eastAsia="en-US"/>
              </w:rPr>
              <w:t xml:space="preserve"> digunakan</w:t>
            </w:r>
            <w:r>
              <w:rPr>
                <w:noProof/>
                <w:color w:val="000000"/>
                <w:sz w:val="18"/>
                <w:szCs w:val="18"/>
                <w:lang w:eastAsia="en-US"/>
              </w:rPr>
              <w:t xml:space="preserve"> oleh pendidik untuk mengelola </w:t>
            </w:r>
            <w:r w:rsidRPr="00FC4B3D">
              <w:rPr>
                <w:noProof/>
                <w:color w:val="000000"/>
                <w:sz w:val="18"/>
                <w:szCs w:val="18"/>
                <w:lang w:eastAsia="en-US"/>
              </w:rPr>
              <w:t>profil  siswa  dan  terg</w:t>
            </w:r>
            <w:r>
              <w:rPr>
                <w:noProof/>
                <w:color w:val="000000"/>
                <w:sz w:val="18"/>
                <w:szCs w:val="18"/>
                <w:lang w:eastAsia="en-US"/>
              </w:rPr>
              <w:t xml:space="preserve">olong  dalam  skala  prioritas </w:t>
            </w:r>
            <w:r w:rsidRPr="00FC4B3D">
              <w:rPr>
                <w:noProof/>
                <w:color w:val="000000"/>
                <w:sz w:val="18"/>
                <w:szCs w:val="18"/>
                <w:lang w:eastAsia="en-US"/>
              </w:rPr>
              <w:t>tinggi</w:t>
            </w:r>
            <w:r>
              <w:rPr>
                <w:noProof/>
                <w:color w:val="000000"/>
                <w:sz w:val="18"/>
                <w:szCs w:val="18"/>
                <w:lang w:eastAsia="en-US"/>
              </w:rPr>
              <w:t xml:space="preserve"> </w:t>
            </w:r>
          </w:p>
        </w:tc>
      </w:tr>
      <w:tr w:rsidR="00F443CB" w14:paraId="3EAD80CD" w14:textId="77777777" w:rsidTr="00F443CB">
        <w:trPr>
          <w:cnfStyle w:val="000000010000" w:firstRow="0" w:lastRow="0" w:firstColumn="0" w:lastColumn="0" w:oddVBand="0" w:evenVBand="0" w:oddHBand="0" w:evenHBand="1"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620" w:type="dxa"/>
            <w:hideMark/>
          </w:tcPr>
          <w:p w14:paraId="27B51997" w14:textId="77777777" w:rsidR="00F443CB" w:rsidRPr="00354699" w:rsidRDefault="00F443CB" w:rsidP="00F443CB">
            <w:pPr>
              <w:rPr>
                <w:noProof/>
                <w:color w:val="000000"/>
                <w:sz w:val="18"/>
                <w:szCs w:val="18"/>
                <w:lang w:val="id-ID" w:eastAsia="en-US"/>
              </w:rPr>
            </w:pPr>
            <w:r w:rsidRPr="00354699">
              <w:rPr>
                <w:noProof/>
                <w:color w:val="000000"/>
                <w:sz w:val="18"/>
                <w:szCs w:val="18"/>
                <w:lang w:val="id-ID"/>
              </w:rPr>
              <w:t>Skenario 1</w:t>
            </w:r>
          </w:p>
        </w:tc>
        <w:tc>
          <w:tcPr>
            <w:tcW w:w="4230" w:type="dxa"/>
            <w:hideMark/>
          </w:tcPr>
          <w:p w14:paraId="69A37432" w14:textId="77777777" w:rsidR="00F443CB" w:rsidRPr="00F97DC9" w:rsidRDefault="00F443CB" w:rsidP="00F443CB">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Pr>
                <w:b/>
                <w:noProof/>
                <w:color w:val="000000"/>
                <w:sz w:val="18"/>
                <w:szCs w:val="18"/>
                <w:lang w:eastAsia="en-US"/>
              </w:rPr>
              <w:t>Menguji fitur menambahkan profil baru siswa</w:t>
            </w:r>
          </w:p>
        </w:tc>
      </w:tr>
      <w:tr w:rsidR="00F443CB" w14:paraId="2C587C99" w14:textId="77777777" w:rsidTr="00F443CB">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620" w:type="dxa"/>
            <w:hideMark/>
          </w:tcPr>
          <w:p w14:paraId="2132FBC3" w14:textId="77777777" w:rsidR="00F443CB" w:rsidRDefault="00F443CB" w:rsidP="00F443CB">
            <w:pPr>
              <w:rPr>
                <w:b w:val="0"/>
                <w:bCs w:val="0"/>
                <w:noProof/>
                <w:color w:val="000000"/>
                <w:sz w:val="18"/>
                <w:szCs w:val="18"/>
                <w:lang w:val="id-ID" w:eastAsia="en-US"/>
              </w:rPr>
            </w:pPr>
            <w:r>
              <w:rPr>
                <w:noProof/>
                <w:color w:val="000000"/>
                <w:sz w:val="18"/>
                <w:szCs w:val="18"/>
                <w:lang w:val="id-ID"/>
              </w:rPr>
              <w:t>Kondisi Awal</w:t>
            </w:r>
          </w:p>
        </w:tc>
        <w:tc>
          <w:tcPr>
            <w:tcW w:w="4230" w:type="dxa"/>
            <w:hideMark/>
          </w:tcPr>
          <w:p w14:paraId="3BF11FA9" w14:textId="77777777" w:rsidR="00F443CB" w:rsidRPr="00B4743E"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Sistem menampilkan halaman isian baru profil siswa.</w:t>
            </w:r>
            <w:r w:rsidRPr="00B4743E">
              <w:rPr>
                <w:noProof/>
                <w:color w:val="000000"/>
                <w:sz w:val="14"/>
                <w:szCs w:val="18"/>
                <w:lang w:eastAsia="en-US"/>
              </w:rPr>
              <w:t xml:space="preserve"> </w:t>
            </w:r>
          </w:p>
        </w:tc>
      </w:tr>
      <w:tr w:rsidR="00F443CB" w14:paraId="3D39FE3B" w14:textId="77777777" w:rsidTr="00F443CB">
        <w:trPr>
          <w:cnfStyle w:val="000000010000" w:firstRow="0" w:lastRow="0" w:firstColumn="0" w:lastColumn="0" w:oddVBand="0" w:evenVBand="0" w:oddHBand="0" w:evenHBand="1"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620" w:type="dxa"/>
            <w:hideMark/>
          </w:tcPr>
          <w:p w14:paraId="59B0CA21" w14:textId="77777777" w:rsidR="00F443CB" w:rsidRDefault="00F443CB" w:rsidP="00F443CB">
            <w:pPr>
              <w:rPr>
                <w:noProof/>
                <w:color w:val="000000"/>
                <w:sz w:val="18"/>
                <w:szCs w:val="18"/>
                <w:lang w:val="id-ID" w:eastAsia="en-US"/>
              </w:rPr>
            </w:pPr>
            <w:r>
              <w:rPr>
                <w:noProof/>
                <w:color w:val="000000"/>
                <w:sz w:val="18"/>
                <w:szCs w:val="18"/>
                <w:lang w:val="id-ID"/>
              </w:rPr>
              <w:t>Data Uji</w:t>
            </w:r>
          </w:p>
        </w:tc>
        <w:tc>
          <w:tcPr>
            <w:tcW w:w="4230" w:type="dxa"/>
            <w:hideMark/>
          </w:tcPr>
          <w:p w14:paraId="6E4737F1" w14:textId="77777777" w:rsidR="00F443CB" w:rsidRPr="00460B46" w:rsidRDefault="00F443CB" w:rsidP="00F443C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460B46">
              <w:rPr>
                <w:noProof/>
                <w:color w:val="000000"/>
                <w:sz w:val="18"/>
                <w:szCs w:val="18"/>
                <w:lang w:eastAsia="en-US"/>
              </w:rPr>
              <w:t xml:space="preserve">Data uji </w:t>
            </w:r>
            <w:r>
              <w:rPr>
                <w:noProof/>
                <w:color w:val="000000"/>
                <w:sz w:val="18"/>
                <w:szCs w:val="18"/>
                <w:lang w:eastAsia="en-US"/>
              </w:rPr>
              <w:t>menggunakan</w:t>
            </w:r>
            <w:r w:rsidRPr="00460B46">
              <w:rPr>
                <w:noProof/>
                <w:color w:val="000000"/>
                <w:sz w:val="18"/>
                <w:szCs w:val="18"/>
                <w:lang w:eastAsia="en-US"/>
              </w:rPr>
              <w:t xml:space="preserve"> </w:t>
            </w:r>
            <w:r>
              <w:rPr>
                <w:noProof/>
                <w:color w:val="000000"/>
                <w:sz w:val="18"/>
                <w:szCs w:val="18"/>
                <w:lang w:eastAsia="en-US"/>
              </w:rPr>
              <w:t>nama siswa di sekolah Harapan Bunda</w:t>
            </w:r>
          </w:p>
        </w:tc>
      </w:tr>
      <w:tr w:rsidR="00F443CB" w14:paraId="3D79017B" w14:textId="77777777" w:rsidTr="00F443CB">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1620" w:type="dxa"/>
            <w:hideMark/>
          </w:tcPr>
          <w:p w14:paraId="74DAE3A3" w14:textId="77777777" w:rsidR="00F443CB" w:rsidRDefault="00F443CB" w:rsidP="00F443CB">
            <w:pPr>
              <w:rPr>
                <w:noProof/>
                <w:color w:val="000000"/>
                <w:sz w:val="18"/>
                <w:szCs w:val="18"/>
                <w:lang w:val="id-ID" w:eastAsia="en-US"/>
              </w:rPr>
            </w:pPr>
            <w:r>
              <w:rPr>
                <w:noProof/>
                <w:color w:val="000000"/>
                <w:sz w:val="18"/>
                <w:szCs w:val="18"/>
                <w:lang w:val="id-ID"/>
              </w:rPr>
              <w:t>Langkah Pengujian</w:t>
            </w:r>
          </w:p>
        </w:tc>
        <w:tc>
          <w:tcPr>
            <w:tcW w:w="4230" w:type="dxa"/>
            <w:hideMark/>
          </w:tcPr>
          <w:p w14:paraId="0C5BEBFD" w14:textId="77777777" w:rsidR="00F443CB" w:rsidRPr="008B248B"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Pengguna memilih masuk ke halaman tambah profil siswa</w:t>
            </w:r>
          </w:p>
        </w:tc>
      </w:tr>
      <w:tr w:rsidR="00F443CB" w14:paraId="1895CF53" w14:textId="77777777" w:rsidTr="00F443CB">
        <w:trPr>
          <w:cnfStyle w:val="000000010000" w:firstRow="0" w:lastRow="0" w:firstColumn="0" w:lastColumn="0" w:oddVBand="0" w:evenVBand="0" w:oddHBand="0" w:evenHBand="1"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620" w:type="dxa"/>
            <w:hideMark/>
          </w:tcPr>
          <w:p w14:paraId="663AAAD7" w14:textId="77777777" w:rsidR="00F443CB" w:rsidRDefault="00F443CB" w:rsidP="00F443CB">
            <w:pPr>
              <w:jc w:val="left"/>
              <w:rPr>
                <w:noProof/>
                <w:color w:val="000000"/>
                <w:sz w:val="18"/>
                <w:szCs w:val="18"/>
                <w:lang w:val="id-ID" w:eastAsia="en-US"/>
              </w:rPr>
            </w:pPr>
            <w:r>
              <w:rPr>
                <w:noProof/>
                <w:color w:val="000000"/>
                <w:sz w:val="18"/>
                <w:szCs w:val="18"/>
                <w:lang w:val="id-ID"/>
              </w:rPr>
              <w:t>Hasil Yang Diharapkan</w:t>
            </w:r>
          </w:p>
        </w:tc>
        <w:tc>
          <w:tcPr>
            <w:tcW w:w="4230" w:type="dxa"/>
            <w:hideMark/>
          </w:tcPr>
          <w:p w14:paraId="73B8EE2B" w14:textId="77777777" w:rsidR="00F443CB" w:rsidRDefault="00F443CB" w:rsidP="00F443C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Sistem menampilkan profil siswa yang baru dimasukkan</w:t>
            </w:r>
          </w:p>
        </w:tc>
      </w:tr>
      <w:tr w:rsidR="00F443CB" w14:paraId="2EA6286B" w14:textId="77777777" w:rsidTr="00F443CB">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20" w:type="dxa"/>
            <w:hideMark/>
          </w:tcPr>
          <w:p w14:paraId="463F659D" w14:textId="77777777" w:rsidR="00F443CB" w:rsidRDefault="00F443CB" w:rsidP="00F443CB">
            <w:pPr>
              <w:jc w:val="left"/>
              <w:rPr>
                <w:noProof/>
                <w:color w:val="000000"/>
                <w:sz w:val="18"/>
                <w:szCs w:val="18"/>
                <w:lang w:val="id-ID" w:eastAsia="en-US"/>
              </w:rPr>
            </w:pPr>
            <w:r>
              <w:rPr>
                <w:noProof/>
                <w:color w:val="000000"/>
                <w:sz w:val="18"/>
                <w:szCs w:val="18"/>
                <w:lang w:val="id-ID"/>
              </w:rPr>
              <w:t>Hasil Yang Didapat</w:t>
            </w:r>
          </w:p>
        </w:tc>
        <w:tc>
          <w:tcPr>
            <w:tcW w:w="4230" w:type="dxa"/>
            <w:hideMark/>
          </w:tcPr>
          <w:p w14:paraId="092A164C" w14:textId="77777777" w:rsidR="00F443CB" w:rsidRPr="00460B46"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Sistem menampilkan profil siswa</w:t>
            </w:r>
            <w:r w:rsidRPr="00460B46">
              <w:rPr>
                <w:noProof/>
                <w:color w:val="000000"/>
                <w:sz w:val="18"/>
                <w:szCs w:val="18"/>
                <w:lang w:eastAsia="en-US"/>
              </w:rPr>
              <w:t xml:space="preserve"> </w:t>
            </w:r>
            <w:r>
              <w:rPr>
                <w:noProof/>
                <w:color w:val="000000"/>
                <w:sz w:val="18"/>
                <w:szCs w:val="18"/>
                <w:lang w:eastAsia="en-US"/>
              </w:rPr>
              <w:t>sesuai dengan isian yang dimasukkan pada halaman tambah profil siswa.</w:t>
            </w:r>
          </w:p>
        </w:tc>
      </w:tr>
      <w:tr w:rsidR="00F443CB" w14:paraId="3BEFA958" w14:textId="77777777" w:rsidTr="00F443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hideMark/>
          </w:tcPr>
          <w:p w14:paraId="37695D4C" w14:textId="77777777" w:rsidR="00F443CB" w:rsidRDefault="00F443CB" w:rsidP="00F443CB">
            <w:pPr>
              <w:jc w:val="left"/>
              <w:rPr>
                <w:noProof/>
                <w:color w:val="000000"/>
                <w:sz w:val="18"/>
                <w:szCs w:val="18"/>
                <w:lang w:val="id-ID" w:eastAsia="en-US"/>
              </w:rPr>
            </w:pPr>
            <w:r>
              <w:rPr>
                <w:noProof/>
                <w:color w:val="000000"/>
                <w:sz w:val="18"/>
                <w:szCs w:val="18"/>
                <w:lang w:val="id-ID"/>
              </w:rPr>
              <w:t>Hasil Pengujian</w:t>
            </w:r>
          </w:p>
        </w:tc>
        <w:tc>
          <w:tcPr>
            <w:tcW w:w="4230" w:type="dxa"/>
            <w:hideMark/>
          </w:tcPr>
          <w:p w14:paraId="602D10F0" w14:textId="77777777" w:rsidR="00F443CB" w:rsidRPr="00C87159" w:rsidRDefault="00F443CB" w:rsidP="00F443C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100% Berhasil</w:t>
            </w:r>
          </w:p>
        </w:tc>
      </w:tr>
      <w:tr w:rsidR="00F443CB" w14:paraId="32849F3F" w14:textId="77777777" w:rsidTr="00F443CB">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620" w:type="dxa"/>
            <w:hideMark/>
          </w:tcPr>
          <w:p w14:paraId="74406CDB" w14:textId="77777777" w:rsidR="00F443CB" w:rsidRDefault="00F443CB" w:rsidP="00F443CB">
            <w:pPr>
              <w:jc w:val="left"/>
              <w:rPr>
                <w:noProof/>
                <w:color w:val="000000"/>
                <w:sz w:val="18"/>
                <w:szCs w:val="18"/>
                <w:lang w:val="id-ID" w:eastAsia="en-US"/>
              </w:rPr>
            </w:pPr>
            <w:r>
              <w:rPr>
                <w:noProof/>
                <w:color w:val="000000"/>
                <w:sz w:val="18"/>
                <w:szCs w:val="18"/>
                <w:lang w:val="id-ID"/>
              </w:rPr>
              <w:t>Kondisi Akhir</w:t>
            </w:r>
          </w:p>
        </w:tc>
        <w:tc>
          <w:tcPr>
            <w:tcW w:w="4230" w:type="dxa"/>
            <w:hideMark/>
          </w:tcPr>
          <w:p w14:paraId="669D103B" w14:textId="77777777" w:rsidR="00F443CB" w:rsidRPr="00EA7713" w:rsidRDefault="00F443CB" w:rsidP="005514D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mpilan profil siswa</w:t>
            </w:r>
            <w:r>
              <w:rPr>
                <w:i/>
                <w:noProof/>
                <w:color w:val="000000"/>
                <w:sz w:val="18"/>
                <w:szCs w:val="18"/>
                <w:lang w:eastAsia="en-US"/>
              </w:rPr>
              <w:t xml:space="preserve"> </w:t>
            </w:r>
            <w:r>
              <w:rPr>
                <w:noProof/>
                <w:color w:val="000000"/>
                <w:sz w:val="18"/>
                <w:szCs w:val="18"/>
                <w:lang w:eastAsia="en-US"/>
              </w:rPr>
              <w:t xml:space="preserve">dicantumkan pada </w:t>
            </w:r>
            <w:r w:rsidR="005514D2" w:rsidRPr="005514D2">
              <w:rPr>
                <w:noProof/>
                <w:color w:val="000000"/>
                <w:sz w:val="18"/>
                <w:szCs w:val="18"/>
                <w:lang w:eastAsia="en-US"/>
              </w:rPr>
              <w:fldChar w:fldCharType="begin"/>
            </w:r>
            <w:r w:rsidR="005514D2" w:rsidRPr="005514D2">
              <w:rPr>
                <w:noProof/>
                <w:color w:val="000000"/>
                <w:sz w:val="18"/>
                <w:szCs w:val="18"/>
                <w:lang w:eastAsia="en-US"/>
              </w:rPr>
              <w:instrText xml:space="preserve"> REF _Ref396498199 \h </w:instrText>
            </w:r>
            <w:r w:rsidR="005514D2">
              <w:rPr>
                <w:noProof/>
                <w:color w:val="000000"/>
                <w:sz w:val="18"/>
                <w:szCs w:val="18"/>
                <w:lang w:eastAsia="en-US"/>
              </w:rPr>
              <w:instrText xml:space="preserve"> \* MERGEFORMAT </w:instrText>
            </w:r>
            <w:r w:rsidR="005514D2" w:rsidRPr="005514D2">
              <w:rPr>
                <w:noProof/>
                <w:color w:val="000000"/>
                <w:sz w:val="18"/>
                <w:szCs w:val="18"/>
                <w:lang w:eastAsia="en-US"/>
              </w:rPr>
            </w:r>
            <w:r w:rsidR="005514D2" w:rsidRPr="005514D2">
              <w:rPr>
                <w:noProof/>
                <w:color w:val="000000"/>
                <w:sz w:val="18"/>
                <w:szCs w:val="18"/>
                <w:lang w:eastAsia="en-US"/>
              </w:rPr>
              <w:fldChar w:fldCharType="separate"/>
            </w:r>
            <w:r w:rsidR="002836B7" w:rsidRPr="002836B7">
              <w:rPr>
                <w:sz w:val="18"/>
                <w:szCs w:val="18"/>
              </w:rPr>
              <w:t xml:space="preserve">Gambar </w:t>
            </w:r>
            <w:r w:rsidR="002836B7" w:rsidRPr="002836B7">
              <w:rPr>
                <w:noProof/>
                <w:sz w:val="18"/>
                <w:szCs w:val="18"/>
              </w:rPr>
              <w:t>5.2</w:t>
            </w:r>
            <w:r w:rsidR="005514D2" w:rsidRPr="005514D2">
              <w:rPr>
                <w:noProof/>
                <w:color w:val="000000"/>
                <w:sz w:val="18"/>
                <w:szCs w:val="18"/>
                <w:lang w:eastAsia="en-US"/>
              </w:rPr>
              <w:fldChar w:fldCharType="end"/>
            </w:r>
          </w:p>
        </w:tc>
      </w:tr>
      <w:tr w:rsidR="00F443CB" w14:paraId="53B1C313" w14:textId="77777777" w:rsidTr="00F443CB">
        <w:trPr>
          <w:cnfStyle w:val="000000010000" w:firstRow="0" w:lastRow="0" w:firstColumn="0" w:lastColumn="0" w:oddVBand="0" w:evenVBand="0" w:oddHBand="0" w:evenHBand="1"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20" w:type="dxa"/>
            <w:hideMark/>
          </w:tcPr>
          <w:p w14:paraId="24DDF860" w14:textId="77777777" w:rsidR="00F443CB" w:rsidRPr="00354699" w:rsidRDefault="00F443CB" w:rsidP="00F443CB">
            <w:pPr>
              <w:rPr>
                <w:noProof/>
                <w:color w:val="000000"/>
                <w:sz w:val="18"/>
                <w:szCs w:val="18"/>
                <w:lang w:val="id-ID" w:eastAsia="en-US"/>
              </w:rPr>
            </w:pPr>
            <w:r w:rsidRPr="00354699">
              <w:rPr>
                <w:noProof/>
                <w:color w:val="000000"/>
                <w:sz w:val="18"/>
                <w:szCs w:val="18"/>
                <w:lang w:val="id-ID"/>
              </w:rPr>
              <w:t>Skenario 2</w:t>
            </w:r>
          </w:p>
        </w:tc>
        <w:tc>
          <w:tcPr>
            <w:tcW w:w="4230" w:type="dxa"/>
          </w:tcPr>
          <w:p w14:paraId="728E2F19" w14:textId="77777777" w:rsidR="00F443CB" w:rsidRPr="00354699" w:rsidRDefault="00F443CB" w:rsidP="00F443CB">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Pr>
                <w:b/>
                <w:noProof/>
                <w:color w:val="000000"/>
                <w:sz w:val="18"/>
                <w:szCs w:val="18"/>
                <w:lang w:eastAsia="en-US"/>
              </w:rPr>
              <w:t>Menguji fitur memperbarui profil siswa</w:t>
            </w:r>
          </w:p>
        </w:tc>
      </w:tr>
      <w:tr w:rsidR="00F443CB" w14:paraId="04319365" w14:textId="77777777" w:rsidTr="00F443C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620" w:type="dxa"/>
          </w:tcPr>
          <w:p w14:paraId="65958671" w14:textId="77777777" w:rsidR="00F443CB" w:rsidRDefault="00F443CB" w:rsidP="00F443CB">
            <w:pPr>
              <w:rPr>
                <w:b w:val="0"/>
                <w:bCs w:val="0"/>
                <w:noProof/>
                <w:color w:val="000000"/>
                <w:sz w:val="18"/>
                <w:szCs w:val="18"/>
                <w:lang w:val="id-ID"/>
              </w:rPr>
            </w:pPr>
            <w:r>
              <w:rPr>
                <w:noProof/>
                <w:color w:val="000000"/>
                <w:sz w:val="18"/>
                <w:szCs w:val="18"/>
                <w:lang w:val="id-ID"/>
              </w:rPr>
              <w:t>Kondisi Awal</w:t>
            </w:r>
          </w:p>
          <w:p w14:paraId="34539563" w14:textId="77777777" w:rsidR="00F443CB" w:rsidRDefault="00F443CB" w:rsidP="00F443CB">
            <w:pPr>
              <w:jc w:val="center"/>
              <w:rPr>
                <w:sz w:val="18"/>
                <w:szCs w:val="18"/>
                <w:lang w:val="id-ID" w:eastAsia="en-US"/>
              </w:rPr>
            </w:pPr>
          </w:p>
        </w:tc>
        <w:tc>
          <w:tcPr>
            <w:tcW w:w="4230" w:type="dxa"/>
          </w:tcPr>
          <w:p w14:paraId="0596C5DE" w14:textId="77777777" w:rsidR="00F443CB" w:rsidRPr="00DF37C1"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Sistem menampilkan profil siswa</w:t>
            </w:r>
            <w:r w:rsidR="008D6CFF">
              <w:rPr>
                <w:noProof/>
                <w:color w:val="000000"/>
                <w:sz w:val="18"/>
                <w:szCs w:val="18"/>
                <w:lang w:eastAsia="en-US"/>
              </w:rPr>
              <w:t xml:space="preserve"> yang telah tersimpan</w:t>
            </w:r>
          </w:p>
        </w:tc>
      </w:tr>
      <w:tr w:rsidR="00F443CB" w14:paraId="677CD527" w14:textId="77777777" w:rsidTr="00F443CB">
        <w:trPr>
          <w:cnfStyle w:val="000000010000" w:firstRow="0" w:lastRow="0" w:firstColumn="0" w:lastColumn="0" w:oddVBand="0" w:evenVBand="0" w:oddHBand="0" w:evenHBand="1"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620" w:type="dxa"/>
            <w:hideMark/>
          </w:tcPr>
          <w:p w14:paraId="7CF03093" w14:textId="77777777" w:rsidR="00F443CB" w:rsidRDefault="00F443CB" w:rsidP="00F443CB">
            <w:pPr>
              <w:rPr>
                <w:noProof/>
                <w:color w:val="000000"/>
                <w:sz w:val="18"/>
                <w:szCs w:val="18"/>
                <w:lang w:val="id-ID" w:eastAsia="en-US"/>
              </w:rPr>
            </w:pPr>
            <w:r>
              <w:rPr>
                <w:noProof/>
                <w:color w:val="000000"/>
                <w:sz w:val="18"/>
                <w:szCs w:val="18"/>
                <w:lang w:val="id-ID"/>
              </w:rPr>
              <w:t>Data Uji</w:t>
            </w:r>
          </w:p>
        </w:tc>
        <w:tc>
          <w:tcPr>
            <w:tcW w:w="4230" w:type="dxa"/>
          </w:tcPr>
          <w:p w14:paraId="25848206" w14:textId="77777777" w:rsidR="00F443CB" w:rsidRDefault="00F443CB" w:rsidP="00F443C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460B46">
              <w:rPr>
                <w:noProof/>
                <w:color w:val="000000"/>
                <w:sz w:val="18"/>
                <w:szCs w:val="18"/>
                <w:lang w:eastAsia="en-US"/>
              </w:rPr>
              <w:t xml:space="preserve">Data uji </w:t>
            </w:r>
            <w:r>
              <w:rPr>
                <w:noProof/>
                <w:color w:val="000000"/>
                <w:sz w:val="18"/>
                <w:szCs w:val="18"/>
                <w:lang w:eastAsia="en-US"/>
              </w:rPr>
              <w:t>menggunakan</w:t>
            </w:r>
            <w:r w:rsidRPr="00460B46">
              <w:rPr>
                <w:noProof/>
                <w:color w:val="000000"/>
                <w:sz w:val="18"/>
                <w:szCs w:val="18"/>
                <w:lang w:eastAsia="en-US"/>
              </w:rPr>
              <w:t xml:space="preserve"> </w:t>
            </w:r>
            <w:r>
              <w:rPr>
                <w:noProof/>
                <w:color w:val="000000"/>
                <w:sz w:val="18"/>
                <w:szCs w:val="18"/>
                <w:lang w:eastAsia="en-US"/>
              </w:rPr>
              <w:t>nama siswa di sekolah Harapan Bunda</w:t>
            </w:r>
          </w:p>
        </w:tc>
      </w:tr>
    </w:tbl>
    <w:p w14:paraId="3B0A231E" w14:textId="77777777" w:rsidR="003654DF" w:rsidRDefault="003654DF"/>
    <w:p w14:paraId="0EF20999" w14:textId="77777777" w:rsidR="003654DF" w:rsidRDefault="003654DF" w:rsidP="003654DF">
      <w:pPr>
        <w:pStyle w:val="Caption"/>
        <w:keepNext/>
      </w:pPr>
      <w:bookmarkStart w:id="441" w:name="_Ref396498197"/>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w:t>
      </w:r>
      <w:r w:rsidR="003C0604">
        <w:fldChar w:fldCharType="end"/>
      </w:r>
      <w:bookmarkEnd w:id="441"/>
      <w:r w:rsidRPr="003654DF">
        <w:t xml:space="preserve"> </w:t>
      </w:r>
      <w:r>
        <w:t>Pengujian Fungsionalitas Fitur Mengelola Profil Siswa (Bagian 2)</w:t>
      </w:r>
    </w:p>
    <w:tbl>
      <w:tblPr>
        <w:tblStyle w:val="LightGrid4"/>
        <w:tblW w:w="5850" w:type="dxa"/>
        <w:tblInd w:w="108" w:type="dxa"/>
        <w:tblLook w:val="04A0" w:firstRow="1" w:lastRow="0" w:firstColumn="1" w:lastColumn="0" w:noHBand="0" w:noVBand="1"/>
      </w:tblPr>
      <w:tblGrid>
        <w:gridCol w:w="1620"/>
        <w:gridCol w:w="4230"/>
      </w:tblGrid>
      <w:tr w:rsidR="00F443CB" w14:paraId="038881BE" w14:textId="77777777" w:rsidTr="003654DF">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tcBorders>
              <w:bottom w:val="single" w:sz="8" w:space="0" w:color="000000" w:themeColor="text1"/>
            </w:tcBorders>
            <w:hideMark/>
          </w:tcPr>
          <w:p w14:paraId="7666E1EF" w14:textId="77777777" w:rsidR="00F443CB" w:rsidRDefault="00F443CB" w:rsidP="00F443CB">
            <w:pPr>
              <w:rPr>
                <w:noProof/>
                <w:color w:val="000000"/>
                <w:sz w:val="18"/>
                <w:szCs w:val="18"/>
                <w:lang w:val="id-ID" w:eastAsia="en-US"/>
              </w:rPr>
            </w:pPr>
            <w:r>
              <w:rPr>
                <w:noProof/>
                <w:color w:val="000000"/>
                <w:sz w:val="18"/>
                <w:szCs w:val="18"/>
                <w:lang w:val="id-ID"/>
              </w:rPr>
              <w:t>Langkah Pengujian</w:t>
            </w:r>
          </w:p>
        </w:tc>
        <w:tc>
          <w:tcPr>
            <w:tcW w:w="4230" w:type="dxa"/>
            <w:tcBorders>
              <w:bottom w:val="single" w:sz="8" w:space="0" w:color="000000" w:themeColor="text1"/>
            </w:tcBorders>
          </w:tcPr>
          <w:p w14:paraId="63F6863B" w14:textId="77777777" w:rsidR="00F443CB" w:rsidRPr="005514D2" w:rsidRDefault="00F443CB" w:rsidP="00F443CB">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5514D2">
              <w:rPr>
                <w:b w:val="0"/>
                <w:noProof/>
                <w:color w:val="000000"/>
                <w:sz w:val="18"/>
                <w:szCs w:val="18"/>
                <w:lang w:eastAsia="en-US"/>
              </w:rPr>
              <w:t>Pengguna memilih masuk ke halaman ubah profil siswa</w:t>
            </w:r>
          </w:p>
        </w:tc>
      </w:tr>
      <w:tr w:rsidR="00282FAA" w14:paraId="2E17E53E" w14:textId="77777777" w:rsidTr="003654DF">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620" w:type="dxa"/>
            <w:hideMark/>
          </w:tcPr>
          <w:p w14:paraId="26E6169D" w14:textId="77777777" w:rsidR="00282FAA" w:rsidRDefault="00282FAA" w:rsidP="00F443CB">
            <w:pPr>
              <w:jc w:val="left"/>
              <w:rPr>
                <w:noProof/>
                <w:color w:val="000000"/>
                <w:sz w:val="18"/>
                <w:szCs w:val="18"/>
                <w:lang w:val="id-ID" w:eastAsia="en-US"/>
              </w:rPr>
            </w:pPr>
            <w:r>
              <w:rPr>
                <w:noProof/>
                <w:color w:val="000000"/>
                <w:sz w:val="18"/>
                <w:szCs w:val="18"/>
                <w:lang w:val="id-ID"/>
              </w:rPr>
              <w:t>Hasil Yang Diharapkan</w:t>
            </w:r>
          </w:p>
        </w:tc>
        <w:tc>
          <w:tcPr>
            <w:tcW w:w="4230" w:type="dxa"/>
          </w:tcPr>
          <w:p w14:paraId="63FE4E8A" w14:textId="77777777" w:rsidR="00282FAA" w:rsidRDefault="00282FAA"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Sistem menampilkan profil siswa</w:t>
            </w:r>
            <w:r w:rsidRPr="00460B46">
              <w:rPr>
                <w:noProof/>
                <w:color w:val="000000"/>
                <w:sz w:val="18"/>
                <w:szCs w:val="18"/>
                <w:lang w:eastAsia="en-US"/>
              </w:rPr>
              <w:t xml:space="preserve"> </w:t>
            </w:r>
            <w:r>
              <w:rPr>
                <w:noProof/>
                <w:color w:val="000000"/>
                <w:sz w:val="18"/>
                <w:szCs w:val="18"/>
                <w:lang w:eastAsia="en-US"/>
              </w:rPr>
              <w:t>sesuai dengan isian yang dimasukkan pada halaman ubah profil siswa</w:t>
            </w:r>
          </w:p>
        </w:tc>
      </w:tr>
      <w:tr w:rsidR="00282FAA" w14:paraId="42347D22" w14:textId="77777777" w:rsidTr="003654DF">
        <w:trPr>
          <w:cnfStyle w:val="000000010000" w:firstRow="0" w:lastRow="0" w:firstColumn="0" w:lastColumn="0" w:oddVBand="0" w:evenVBand="0" w:oddHBand="0" w:evenHBand="1"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hideMark/>
          </w:tcPr>
          <w:p w14:paraId="65C23E95" w14:textId="77777777" w:rsidR="00282FAA" w:rsidRDefault="00282FAA" w:rsidP="00F443CB">
            <w:pPr>
              <w:jc w:val="left"/>
              <w:rPr>
                <w:noProof/>
                <w:color w:val="000000"/>
                <w:sz w:val="18"/>
                <w:szCs w:val="18"/>
                <w:lang w:val="id-ID" w:eastAsia="en-US"/>
              </w:rPr>
            </w:pPr>
            <w:r>
              <w:rPr>
                <w:noProof/>
                <w:color w:val="000000"/>
                <w:sz w:val="18"/>
                <w:szCs w:val="18"/>
                <w:lang w:val="id-ID"/>
              </w:rPr>
              <w:t>Hasil Yang Didapat</w:t>
            </w:r>
          </w:p>
        </w:tc>
        <w:tc>
          <w:tcPr>
            <w:tcW w:w="4230" w:type="dxa"/>
            <w:tcBorders>
              <w:bottom w:val="single" w:sz="4" w:space="0" w:color="auto"/>
            </w:tcBorders>
          </w:tcPr>
          <w:p w14:paraId="67E7C9C5" w14:textId="77777777" w:rsidR="00282FAA" w:rsidRPr="00D610EF" w:rsidRDefault="00282FAA" w:rsidP="00F443C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Sistem berhasil mengubah profil siswa dengan benar sesuai isian pada halaman ubah profil siswa</w:t>
            </w:r>
          </w:p>
        </w:tc>
      </w:tr>
      <w:tr w:rsidR="00282FAA" w14:paraId="71BBD49E" w14:textId="77777777" w:rsidTr="003654D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hideMark/>
          </w:tcPr>
          <w:p w14:paraId="72B150C6" w14:textId="77777777" w:rsidR="00282FAA" w:rsidRDefault="00282FAA" w:rsidP="00F443CB">
            <w:pPr>
              <w:jc w:val="left"/>
              <w:rPr>
                <w:noProof/>
                <w:color w:val="000000"/>
                <w:sz w:val="18"/>
                <w:szCs w:val="18"/>
                <w:lang w:val="id-ID" w:eastAsia="en-US"/>
              </w:rPr>
            </w:pPr>
            <w:r>
              <w:rPr>
                <w:noProof/>
                <w:color w:val="000000"/>
                <w:sz w:val="18"/>
                <w:szCs w:val="18"/>
                <w:lang w:val="id-ID"/>
              </w:rPr>
              <w:t>Hasil Pengujian</w:t>
            </w:r>
          </w:p>
        </w:tc>
        <w:tc>
          <w:tcPr>
            <w:tcW w:w="4230" w:type="dxa"/>
            <w:tcBorders>
              <w:top w:val="single" w:sz="4" w:space="0" w:color="auto"/>
            </w:tcBorders>
          </w:tcPr>
          <w:p w14:paraId="1774AA74" w14:textId="77777777" w:rsidR="00282FAA" w:rsidRPr="00C87159" w:rsidRDefault="00282FAA"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100% berhasil</w:t>
            </w:r>
          </w:p>
        </w:tc>
      </w:tr>
      <w:tr w:rsidR="00282FAA" w14:paraId="6A9F1951" w14:textId="77777777" w:rsidTr="00F443CB">
        <w:trPr>
          <w:cnfStyle w:val="000000010000" w:firstRow="0" w:lastRow="0" w:firstColumn="0" w:lastColumn="0" w:oddVBand="0" w:evenVBand="0" w:oddHBand="0" w:evenHBand="1"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4DD89F3E" w14:textId="77777777" w:rsidR="00282FAA" w:rsidRDefault="00282FAA" w:rsidP="00F443CB">
            <w:pPr>
              <w:jc w:val="left"/>
              <w:rPr>
                <w:noProof/>
                <w:color w:val="000000"/>
                <w:sz w:val="18"/>
                <w:szCs w:val="18"/>
                <w:lang w:val="id-ID"/>
              </w:rPr>
            </w:pPr>
            <w:r>
              <w:rPr>
                <w:noProof/>
                <w:color w:val="000000"/>
                <w:sz w:val="18"/>
                <w:szCs w:val="18"/>
                <w:lang w:val="id-ID"/>
              </w:rPr>
              <w:t>Kondisi Akhir</w:t>
            </w:r>
          </w:p>
        </w:tc>
        <w:tc>
          <w:tcPr>
            <w:tcW w:w="4230" w:type="dxa"/>
          </w:tcPr>
          <w:p w14:paraId="0A61F275" w14:textId="77777777" w:rsidR="00282FAA" w:rsidRDefault="00282FAA" w:rsidP="005514D2">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ampilan profil siswa terbaru</w:t>
            </w:r>
            <w:r>
              <w:rPr>
                <w:i/>
                <w:noProof/>
                <w:color w:val="000000"/>
                <w:sz w:val="18"/>
                <w:szCs w:val="18"/>
                <w:lang w:eastAsia="en-US"/>
              </w:rPr>
              <w:t xml:space="preserve"> </w:t>
            </w:r>
            <w:r>
              <w:rPr>
                <w:noProof/>
                <w:color w:val="000000"/>
                <w:sz w:val="18"/>
                <w:szCs w:val="18"/>
                <w:lang w:eastAsia="en-US"/>
              </w:rPr>
              <w:t xml:space="preserve">dicantumkan pada </w:t>
            </w:r>
            <w:r w:rsidR="005514D2" w:rsidRPr="005514D2">
              <w:rPr>
                <w:noProof/>
                <w:color w:val="000000"/>
                <w:sz w:val="18"/>
                <w:szCs w:val="18"/>
                <w:lang w:eastAsia="en-US"/>
              </w:rPr>
              <w:fldChar w:fldCharType="begin"/>
            </w:r>
            <w:r w:rsidR="005514D2" w:rsidRPr="005514D2">
              <w:rPr>
                <w:noProof/>
                <w:color w:val="000000"/>
                <w:sz w:val="18"/>
                <w:szCs w:val="18"/>
                <w:lang w:eastAsia="en-US"/>
              </w:rPr>
              <w:instrText xml:space="preserve"> REF _Ref396498201 \h </w:instrText>
            </w:r>
            <w:r w:rsidR="005514D2">
              <w:rPr>
                <w:noProof/>
                <w:color w:val="000000"/>
                <w:sz w:val="18"/>
                <w:szCs w:val="18"/>
                <w:lang w:eastAsia="en-US"/>
              </w:rPr>
              <w:instrText xml:space="preserve"> \* MERGEFORMAT </w:instrText>
            </w:r>
            <w:r w:rsidR="005514D2" w:rsidRPr="005514D2">
              <w:rPr>
                <w:noProof/>
                <w:color w:val="000000"/>
                <w:sz w:val="18"/>
                <w:szCs w:val="18"/>
                <w:lang w:eastAsia="en-US"/>
              </w:rPr>
            </w:r>
            <w:r w:rsidR="005514D2" w:rsidRPr="005514D2">
              <w:rPr>
                <w:noProof/>
                <w:color w:val="000000"/>
                <w:sz w:val="18"/>
                <w:szCs w:val="18"/>
                <w:lang w:eastAsia="en-US"/>
              </w:rPr>
              <w:fldChar w:fldCharType="separate"/>
            </w:r>
            <w:r w:rsidR="002836B7" w:rsidRPr="002836B7">
              <w:rPr>
                <w:sz w:val="18"/>
                <w:szCs w:val="18"/>
              </w:rPr>
              <w:t xml:space="preserve">Gambar </w:t>
            </w:r>
            <w:r w:rsidR="002836B7" w:rsidRPr="002836B7">
              <w:rPr>
                <w:noProof/>
                <w:sz w:val="18"/>
                <w:szCs w:val="18"/>
              </w:rPr>
              <w:t>5.4</w:t>
            </w:r>
            <w:r w:rsidR="005514D2" w:rsidRPr="005514D2">
              <w:rPr>
                <w:noProof/>
                <w:color w:val="000000"/>
                <w:sz w:val="18"/>
                <w:szCs w:val="18"/>
                <w:lang w:eastAsia="en-US"/>
              </w:rPr>
              <w:fldChar w:fldCharType="end"/>
            </w:r>
          </w:p>
        </w:tc>
      </w:tr>
    </w:tbl>
    <w:p w14:paraId="749B15B5" w14:textId="77777777" w:rsidR="003654DF" w:rsidRDefault="00F00287" w:rsidP="003654DF">
      <w:pPr>
        <w:pStyle w:val="Heading4"/>
        <w:keepNext/>
        <w:numPr>
          <w:ilvl w:val="0"/>
          <w:numId w:val="0"/>
        </w:numPr>
        <w:spacing w:before="240"/>
        <w:ind w:left="964" w:hanging="964"/>
        <w:jc w:val="center"/>
      </w:pPr>
      <w:r>
        <w:rPr>
          <w:noProof/>
          <w:lang w:val="en-US" w:eastAsia="en-US"/>
        </w:rPr>
        <w:drawing>
          <wp:inline distT="0" distB="0" distL="0" distR="0" wp14:anchorId="564E159B" wp14:editId="0C9FB2D4">
            <wp:extent cx="2768121" cy="1622066"/>
            <wp:effectExtent l="0" t="0" r="0" b="0"/>
            <wp:docPr id="6" name="Picture 6" descr="D:\TA\dokumentasi foto\ss\Screenshot_2014-08-13-12-38-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A\dokumentasi foto\ss\Screenshot_2014-08-13-12-38-51.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786050" cy="1632572"/>
                    </a:xfrm>
                    <a:prstGeom prst="rect">
                      <a:avLst/>
                    </a:prstGeom>
                    <a:noFill/>
                    <a:ln>
                      <a:noFill/>
                    </a:ln>
                  </pic:spPr>
                </pic:pic>
              </a:graphicData>
            </a:graphic>
          </wp:inline>
        </w:drawing>
      </w:r>
    </w:p>
    <w:p w14:paraId="7C9CC66C" w14:textId="77777777" w:rsidR="00F00287" w:rsidRDefault="003654DF" w:rsidP="003654DF">
      <w:pPr>
        <w:pStyle w:val="Caption"/>
      </w:pPr>
      <w:bookmarkStart w:id="442" w:name="_Ref396498198"/>
      <w:bookmarkStart w:id="443" w:name="_Toc396905702"/>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w:t>
      </w:r>
      <w:r w:rsidR="005514D2">
        <w:fldChar w:fldCharType="end"/>
      </w:r>
      <w:bookmarkEnd w:id="442"/>
      <w:r w:rsidRPr="003654DF">
        <w:t xml:space="preserve"> </w:t>
      </w:r>
      <w:r>
        <w:t>Halaman Tambah Profil Siswa</w:t>
      </w:r>
      <w:bookmarkEnd w:id="443"/>
    </w:p>
    <w:p w14:paraId="25751F3D" w14:textId="77777777" w:rsidR="00F00287" w:rsidRDefault="00F00287" w:rsidP="00F00287"/>
    <w:p w14:paraId="193C2055" w14:textId="77777777" w:rsidR="003654DF" w:rsidRDefault="00F00287" w:rsidP="003654DF">
      <w:pPr>
        <w:keepNext/>
        <w:jc w:val="center"/>
      </w:pPr>
      <w:r>
        <w:rPr>
          <w:noProof/>
          <w:lang w:eastAsia="en-US"/>
        </w:rPr>
        <w:drawing>
          <wp:inline distT="0" distB="0" distL="0" distR="0" wp14:anchorId="659C287C" wp14:editId="32CA031A">
            <wp:extent cx="2749027" cy="1610875"/>
            <wp:effectExtent l="0" t="0" r="0" b="8890"/>
            <wp:docPr id="37" name="Picture 37" descr="D:\TA\dokumentasi foto\ss\Screenshot_2014-08-13-12-3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A\dokumentasi foto\ss\Screenshot_2014-08-13-12-39-16.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69278" cy="1622742"/>
                    </a:xfrm>
                    <a:prstGeom prst="rect">
                      <a:avLst/>
                    </a:prstGeom>
                    <a:noFill/>
                    <a:ln>
                      <a:noFill/>
                    </a:ln>
                  </pic:spPr>
                </pic:pic>
              </a:graphicData>
            </a:graphic>
          </wp:inline>
        </w:drawing>
      </w:r>
    </w:p>
    <w:p w14:paraId="32B1270F" w14:textId="77777777" w:rsidR="00F00287" w:rsidRDefault="003654DF" w:rsidP="003654DF">
      <w:pPr>
        <w:pStyle w:val="Caption"/>
      </w:pPr>
      <w:bookmarkStart w:id="444" w:name="_Ref396498199"/>
      <w:bookmarkStart w:id="445" w:name="_Toc396905703"/>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w:t>
      </w:r>
      <w:r w:rsidR="005514D2">
        <w:fldChar w:fldCharType="end"/>
      </w:r>
      <w:bookmarkEnd w:id="444"/>
      <w:r w:rsidRPr="003654DF">
        <w:t xml:space="preserve"> </w:t>
      </w:r>
      <w:r>
        <w:t>Halaman Profil Siswa</w:t>
      </w:r>
      <w:bookmarkEnd w:id="445"/>
    </w:p>
    <w:p w14:paraId="51343D8B" w14:textId="77777777" w:rsidR="003654DF" w:rsidRDefault="00F00287" w:rsidP="003654DF">
      <w:pPr>
        <w:keepNext/>
        <w:jc w:val="center"/>
      </w:pPr>
      <w:r>
        <w:rPr>
          <w:noProof/>
          <w:lang w:eastAsia="en-US"/>
        </w:rPr>
        <w:lastRenderedPageBreak/>
        <w:drawing>
          <wp:inline distT="0" distB="0" distL="0" distR="0" wp14:anchorId="0AE5BF0F" wp14:editId="2ADF6849">
            <wp:extent cx="3131389" cy="1834932"/>
            <wp:effectExtent l="0" t="0" r="0" b="0"/>
            <wp:docPr id="38" name="Picture 38" descr="D:\TA\dokumentasi foto\ss\Screenshot_2014-08-13-13-39-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A\dokumentasi foto\ss\Screenshot_2014-08-13-13-39-51.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135476" cy="1837327"/>
                    </a:xfrm>
                    <a:prstGeom prst="rect">
                      <a:avLst/>
                    </a:prstGeom>
                    <a:noFill/>
                    <a:ln>
                      <a:noFill/>
                    </a:ln>
                  </pic:spPr>
                </pic:pic>
              </a:graphicData>
            </a:graphic>
          </wp:inline>
        </w:drawing>
      </w:r>
    </w:p>
    <w:p w14:paraId="5C29E831" w14:textId="77777777" w:rsidR="00F00287" w:rsidRDefault="003654DF" w:rsidP="003654DF">
      <w:pPr>
        <w:pStyle w:val="Caption"/>
      </w:pPr>
      <w:bookmarkStart w:id="446" w:name="_Ref396498200"/>
      <w:bookmarkStart w:id="447" w:name="_Toc396905704"/>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3</w:t>
      </w:r>
      <w:r w:rsidR="005514D2">
        <w:fldChar w:fldCharType="end"/>
      </w:r>
      <w:bookmarkEnd w:id="446"/>
      <w:r w:rsidRPr="003654DF">
        <w:t xml:space="preserve"> </w:t>
      </w:r>
      <w:r>
        <w:t>Halaman Ubah Profil Siswa</w:t>
      </w:r>
      <w:bookmarkEnd w:id="447"/>
    </w:p>
    <w:p w14:paraId="4EBD92D1" w14:textId="77777777" w:rsidR="00F00287" w:rsidRDefault="00F00287" w:rsidP="00F00287"/>
    <w:p w14:paraId="59B62ECC" w14:textId="77777777" w:rsidR="003654DF" w:rsidRDefault="00F00287" w:rsidP="003654DF">
      <w:pPr>
        <w:keepNext/>
        <w:jc w:val="center"/>
      </w:pPr>
      <w:r>
        <w:rPr>
          <w:noProof/>
          <w:lang w:eastAsia="en-US"/>
        </w:rPr>
        <w:drawing>
          <wp:inline distT="0" distB="0" distL="0" distR="0" wp14:anchorId="57B07715" wp14:editId="27D5542C">
            <wp:extent cx="3174521" cy="1860207"/>
            <wp:effectExtent l="0" t="0" r="6985" b="6985"/>
            <wp:docPr id="40" name="Picture 40" descr="D:\TA\dokumentasi foto\ss\Screenshot_2014-08-13-12-40-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A\dokumentasi foto\ss\Screenshot_2014-08-13-12-40-48.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175331" cy="1860681"/>
                    </a:xfrm>
                    <a:prstGeom prst="rect">
                      <a:avLst/>
                    </a:prstGeom>
                    <a:noFill/>
                    <a:ln>
                      <a:noFill/>
                    </a:ln>
                  </pic:spPr>
                </pic:pic>
              </a:graphicData>
            </a:graphic>
          </wp:inline>
        </w:drawing>
      </w:r>
    </w:p>
    <w:p w14:paraId="3D2E1DE7" w14:textId="77777777" w:rsidR="00F00287" w:rsidRDefault="003654DF" w:rsidP="003654DF">
      <w:pPr>
        <w:pStyle w:val="Caption"/>
      </w:pPr>
      <w:bookmarkStart w:id="448" w:name="_Ref396498201"/>
      <w:bookmarkStart w:id="449" w:name="_Toc396905705"/>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4</w:t>
      </w:r>
      <w:r w:rsidR="005514D2">
        <w:fldChar w:fldCharType="end"/>
      </w:r>
      <w:bookmarkEnd w:id="448"/>
      <w:r w:rsidRPr="003654DF">
        <w:t xml:space="preserve"> </w:t>
      </w:r>
      <w:r>
        <w:t>Halaman Profil Baru Siswa</w:t>
      </w:r>
      <w:bookmarkEnd w:id="449"/>
    </w:p>
    <w:p w14:paraId="2D3DFFEF" w14:textId="77777777" w:rsidR="00374A7A" w:rsidRDefault="00374A7A" w:rsidP="00374A7A"/>
    <w:p w14:paraId="3E904592" w14:textId="77777777" w:rsidR="00282FAA" w:rsidRPr="00282FAA" w:rsidRDefault="00C739B4" w:rsidP="00132061">
      <w:pPr>
        <w:ind w:firstLine="720"/>
      </w:pPr>
      <w:r>
        <w:t>Peneliti</w:t>
      </w:r>
      <w:r w:rsidR="00374A7A">
        <w:t xml:space="preserve"> masuk ke halaman tambah profil siswa (</w:t>
      </w:r>
      <w:r w:rsidR="005514D2">
        <w:fldChar w:fldCharType="begin"/>
      </w:r>
      <w:r w:rsidR="005514D2">
        <w:instrText xml:space="preserve"> REF _Ref396498198 \h </w:instrText>
      </w:r>
      <w:r w:rsidR="005514D2">
        <w:fldChar w:fldCharType="separate"/>
      </w:r>
      <w:r w:rsidR="002836B7">
        <w:t xml:space="preserve">Gambar </w:t>
      </w:r>
      <w:r w:rsidR="002836B7">
        <w:rPr>
          <w:noProof/>
        </w:rPr>
        <w:t>5</w:t>
      </w:r>
      <w:r w:rsidR="002836B7">
        <w:t>.</w:t>
      </w:r>
      <w:r w:rsidR="002836B7">
        <w:rPr>
          <w:noProof/>
        </w:rPr>
        <w:t>1</w:t>
      </w:r>
      <w:r w:rsidR="005514D2">
        <w:fldChar w:fldCharType="end"/>
      </w:r>
      <w:r w:rsidR="00374A7A">
        <w:t>). Kemudian pengguna mengisi data siswa dan menyimpannya. Setelah berhasil disimpan, maka profil siswa telah dibuat beserta pengaturan utama aktivitas seperti nama teks, ukuran, dan jenis pertanyaan (</w:t>
      </w:r>
      <w:r w:rsidR="005514D2">
        <w:fldChar w:fldCharType="begin"/>
      </w:r>
      <w:r w:rsidR="005514D2">
        <w:instrText xml:space="preserve"> REF _Ref396498199 \h </w:instrText>
      </w:r>
      <w:r w:rsidR="005514D2">
        <w:fldChar w:fldCharType="separate"/>
      </w:r>
      <w:r w:rsidR="002836B7">
        <w:t xml:space="preserve">Gambar </w:t>
      </w:r>
      <w:r w:rsidR="002836B7">
        <w:rPr>
          <w:noProof/>
        </w:rPr>
        <w:t>5</w:t>
      </w:r>
      <w:r w:rsidR="002836B7">
        <w:t>.</w:t>
      </w:r>
      <w:r w:rsidR="002836B7">
        <w:rPr>
          <w:noProof/>
        </w:rPr>
        <w:t>2</w:t>
      </w:r>
      <w:r w:rsidR="005514D2">
        <w:fldChar w:fldCharType="end"/>
      </w:r>
      <w:r w:rsidR="00374A7A">
        <w:t xml:space="preserve">). </w:t>
      </w:r>
      <w:r>
        <w:t>Selain itu</w:t>
      </w:r>
      <w:r w:rsidR="00374A7A">
        <w:t xml:space="preserve"> dapat</w:t>
      </w:r>
      <w:r>
        <w:t xml:space="preserve"> juga</w:t>
      </w:r>
      <w:r w:rsidR="00374A7A">
        <w:t xml:space="preserve"> memperbarui profil yang sudah dibuat dengan masuk ke halaman ubah profil siswa (</w:t>
      </w:r>
      <w:r w:rsidR="005514D2">
        <w:fldChar w:fldCharType="begin"/>
      </w:r>
      <w:r w:rsidR="005514D2">
        <w:instrText xml:space="preserve"> REF _Ref396498200 \h </w:instrText>
      </w:r>
      <w:r w:rsidR="005514D2">
        <w:fldChar w:fldCharType="separate"/>
      </w:r>
      <w:r w:rsidR="002836B7">
        <w:t xml:space="preserve">Gambar </w:t>
      </w:r>
      <w:r w:rsidR="002836B7">
        <w:rPr>
          <w:noProof/>
        </w:rPr>
        <w:t>5</w:t>
      </w:r>
      <w:r w:rsidR="002836B7">
        <w:t>.</w:t>
      </w:r>
      <w:r w:rsidR="002836B7">
        <w:rPr>
          <w:noProof/>
        </w:rPr>
        <w:t>3</w:t>
      </w:r>
      <w:r w:rsidR="005514D2">
        <w:fldChar w:fldCharType="end"/>
      </w:r>
      <w:r w:rsidR="003654DF">
        <w:fldChar w:fldCharType="begin"/>
      </w:r>
      <w:r w:rsidR="003654DF">
        <w:instrText xml:space="preserve"> REF _Ref396498200 \h </w:instrText>
      </w:r>
      <w:r w:rsidR="003654DF">
        <w:fldChar w:fldCharType="separate"/>
      </w:r>
      <w:r w:rsidR="002836B7">
        <w:t xml:space="preserve">Gambar </w:t>
      </w:r>
      <w:r w:rsidR="002836B7">
        <w:rPr>
          <w:noProof/>
        </w:rPr>
        <w:t>5</w:t>
      </w:r>
      <w:r w:rsidR="002836B7">
        <w:t>.</w:t>
      </w:r>
      <w:r w:rsidR="002836B7">
        <w:rPr>
          <w:noProof/>
        </w:rPr>
        <w:t>3</w:t>
      </w:r>
      <w:r w:rsidR="003654DF">
        <w:fldChar w:fldCharType="end"/>
      </w:r>
      <w:r w:rsidR="00374A7A">
        <w:t>). Setelah disimpan, maka profil siswa baru berhasil diubah (</w:t>
      </w:r>
      <w:r w:rsidR="005514D2">
        <w:fldChar w:fldCharType="begin"/>
      </w:r>
      <w:r w:rsidR="005514D2">
        <w:instrText xml:space="preserve"> REF _Ref396498201 \h </w:instrText>
      </w:r>
      <w:r w:rsidR="005514D2">
        <w:fldChar w:fldCharType="separate"/>
      </w:r>
      <w:r w:rsidR="002836B7">
        <w:t xml:space="preserve">Gambar </w:t>
      </w:r>
      <w:r w:rsidR="002836B7">
        <w:rPr>
          <w:noProof/>
        </w:rPr>
        <w:t>5</w:t>
      </w:r>
      <w:r w:rsidR="002836B7">
        <w:t>.</w:t>
      </w:r>
      <w:r w:rsidR="002836B7">
        <w:rPr>
          <w:noProof/>
        </w:rPr>
        <w:t>4</w:t>
      </w:r>
      <w:r w:rsidR="005514D2">
        <w:fldChar w:fldCharType="end"/>
      </w:r>
      <w:r w:rsidR="00374A7A">
        <w:t>).</w:t>
      </w:r>
    </w:p>
    <w:p w14:paraId="3FC9D266" w14:textId="77777777" w:rsidR="00F443CB" w:rsidRDefault="00F443CB" w:rsidP="00F443CB">
      <w:pPr>
        <w:pStyle w:val="Heading4"/>
        <w:numPr>
          <w:ilvl w:val="3"/>
          <w:numId w:val="47"/>
        </w:numPr>
        <w:spacing w:before="240"/>
        <w:rPr>
          <w:lang w:val="en-US"/>
        </w:rPr>
      </w:pPr>
      <w:r>
        <w:rPr>
          <w:lang w:val="en-US"/>
        </w:rPr>
        <w:lastRenderedPageBreak/>
        <w:t xml:space="preserve">Pengujian Fitur Mengelola </w:t>
      </w:r>
      <w:r w:rsidR="00C82BB2">
        <w:rPr>
          <w:lang w:val="en-US"/>
        </w:rPr>
        <w:t>Rancangan Aktivitas Pembelajaran</w:t>
      </w:r>
      <w:r>
        <w:rPr>
          <w:lang w:val="en-US"/>
        </w:rPr>
        <w:t xml:space="preserve"> Siswa</w:t>
      </w:r>
    </w:p>
    <w:p w14:paraId="3C995D29" w14:textId="77777777" w:rsidR="00F443CB" w:rsidRDefault="00F443CB" w:rsidP="00F443CB">
      <w:pPr>
        <w:ind w:firstLine="720"/>
      </w:pPr>
      <w:r>
        <w:t xml:space="preserve">Pengujian fitur mengelola </w:t>
      </w:r>
      <w:r w:rsidR="00C82BB2">
        <w:t>rancangan aktivitas pembelajaran</w:t>
      </w:r>
      <w:r>
        <w:t xml:space="preserve"> siswa</w:t>
      </w:r>
      <w:r w:rsidR="00C358E1" w:rsidRPr="00C358E1">
        <w:t xml:space="preserve"> </w:t>
      </w:r>
      <w:r w:rsidR="00C358E1">
        <w:t>dilakukan</w:t>
      </w:r>
      <w:r>
        <w:t xml:space="preserve"> dengan menggunakan data uji. Data uji disesuaikan dengan data yang diperlukan oleh pendidik di sekolah. Peneliti melakukan pengujian dengan menggunakan perangkat bergerak yaitu iPad, Samsung Galaxy Tab, dan Nokia Lumia. Rincian pengujian fitur ini dicantumkan pada</w:t>
      </w:r>
      <w:r w:rsidR="003654DF">
        <w:t xml:space="preserve"> </w:t>
      </w:r>
      <w:r w:rsidR="003654DF">
        <w:fldChar w:fldCharType="begin"/>
      </w:r>
      <w:r w:rsidR="003654DF">
        <w:instrText xml:space="preserve"> REF _Ref396498202 \h </w:instrText>
      </w:r>
      <w:r w:rsidR="003654DF">
        <w:fldChar w:fldCharType="separate"/>
      </w:r>
      <w:r w:rsidR="002836B7">
        <w:t xml:space="preserve">Tabel </w:t>
      </w:r>
      <w:r w:rsidR="002836B7">
        <w:rPr>
          <w:noProof/>
        </w:rPr>
        <w:t>5</w:t>
      </w:r>
      <w:r w:rsidR="002836B7">
        <w:t>.</w:t>
      </w:r>
      <w:r w:rsidR="002836B7">
        <w:rPr>
          <w:noProof/>
        </w:rPr>
        <w:t>3</w:t>
      </w:r>
      <w:r w:rsidR="003654DF">
        <w:fldChar w:fldCharType="end"/>
      </w:r>
      <w:r w:rsidR="003654DF">
        <w:t xml:space="preserve"> dan </w:t>
      </w:r>
      <w:r w:rsidR="003654DF">
        <w:fldChar w:fldCharType="begin"/>
      </w:r>
      <w:r w:rsidR="003654DF">
        <w:instrText xml:space="preserve"> REF _Ref396498203 \h </w:instrText>
      </w:r>
      <w:r w:rsidR="003654DF">
        <w:fldChar w:fldCharType="separate"/>
      </w:r>
      <w:r w:rsidR="002836B7">
        <w:t xml:space="preserve">Tabel </w:t>
      </w:r>
      <w:r w:rsidR="002836B7">
        <w:rPr>
          <w:noProof/>
        </w:rPr>
        <w:t>5</w:t>
      </w:r>
      <w:r w:rsidR="002836B7">
        <w:t>.</w:t>
      </w:r>
      <w:r w:rsidR="002836B7">
        <w:rPr>
          <w:noProof/>
        </w:rPr>
        <w:t>4</w:t>
      </w:r>
      <w:r w:rsidR="003654DF">
        <w:fldChar w:fldCharType="end"/>
      </w:r>
      <w:r>
        <w:t>.</w:t>
      </w:r>
    </w:p>
    <w:p w14:paraId="6297BA05" w14:textId="77777777" w:rsidR="00F443CB" w:rsidRDefault="00F443CB" w:rsidP="00F443CB"/>
    <w:p w14:paraId="71C840A2" w14:textId="77777777" w:rsidR="003654DF" w:rsidRDefault="003654DF" w:rsidP="003654DF">
      <w:pPr>
        <w:pStyle w:val="Caption"/>
        <w:keepNext/>
      </w:pPr>
      <w:bookmarkStart w:id="450" w:name="_Ref396498202"/>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w:t>
      </w:r>
      <w:r w:rsidR="003C0604">
        <w:fldChar w:fldCharType="end"/>
      </w:r>
      <w:bookmarkEnd w:id="450"/>
      <w:r w:rsidRPr="003654DF">
        <w:t xml:space="preserve"> </w:t>
      </w:r>
      <w:r>
        <w:t>Pengujian Fungsionalitas Fitur Mengelola Rancangan Aktivitas Pembelajaran Siswa (Bagian 1)</w:t>
      </w:r>
    </w:p>
    <w:tbl>
      <w:tblPr>
        <w:tblStyle w:val="LightGrid4"/>
        <w:tblW w:w="5850" w:type="dxa"/>
        <w:tblInd w:w="108" w:type="dxa"/>
        <w:tblLook w:val="04A0" w:firstRow="1" w:lastRow="0" w:firstColumn="1" w:lastColumn="0" w:noHBand="0" w:noVBand="1"/>
      </w:tblPr>
      <w:tblGrid>
        <w:gridCol w:w="1620"/>
        <w:gridCol w:w="4230"/>
      </w:tblGrid>
      <w:tr w:rsidR="00F443CB" w14:paraId="6826CE65" w14:textId="77777777" w:rsidTr="00F443CB">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620" w:type="dxa"/>
            <w:hideMark/>
          </w:tcPr>
          <w:p w14:paraId="2A64797E" w14:textId="77777777" w:rsidR="00F443CB" w:rsidRDefault="00F443CB" w:rsidP="00F443CB">
            <w:pPr>
              <w:rPr>
                <w:b w:val="0"/>
                <w:bCs w:val="0"/>
                <w:noProof/>
                <w:color w:val="000000"/>
                <w:sz w:val="18"/>
                <w:szCs w:val="18"/>
                <w:lang w:val="id-ID" w:eastAsia="en-US"/>
              </w:rPr>
            </w:pPr>
            <w:r>
              <w:rPr>
                <w:bCs w:val="0"/>
                <w:noProof/>
                <w:color w:val="000000"/>
                <w:sz w:val="18"/>
                <w:szCs w:val="18"/>
                <w:lang w:val="id-ID"/>
              </w:rPr>
              <w:t>ID</w:t>
            </w:r>
          </w:p>
        </w:tc>
        <w:tc>
          <w:tcPr>
            <w:tcW w:w="4230" w:type="dxa"/>
            <w:hideMark/>
          </w:tcPr>
          <w:p w14:paraId="6B95AD50" w14:textId="77777777" w:rsidR="00F443CB" w:rsidRDefault="00F443CB" w:rsidP="00F443CB">
            <w:pPr>
              <w:cnfStyle w:val="100000000000" w:firstRow="1" w:lastRow="0" w:firstColumn="0" w:lastColumn="0" w:oddVBand="0" w:evenVBand="0" w:oddHBand="0" w:evenHBand="0" w:firstRowFirstColumn="0" w:firstRowLastColumn="0" w:lastRowFirstColumn="0" w:lastRowLastColumn="0"/>
              <w:rPr>
                <w:b w:val="0"/>
                <w:bCs w:val="0"/>
                <w:noProof/>
                <w:color w:val="000000"/>
                <w:sz w:val="18"/>
                <w:szCs w:val="18"/>
                <w:lang w:eastAsia="en-US"/>
              </w:rPr>
            </w:pPr>
            <w:r>
              <w:rPr>
                <w:sz w:val="20"/>
                <w:szCs w:val="20"/>
              </w:rPr>
              <w:t>TA-UJ.UC0002</w:t>
            </w:r>
          </w:p>
        </w:tc>
      </w:tr>
      <w:tr w:rsidR="00F443CB" w14:paraId="02A0796C" w14:textId="77777777" w:rsidTr="00F443CB">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620" w:type="dxa"/>
            <w:hideMark/>
          </w:tcPr>
          <w:p w14:paraId="33C8EE1B" w14:textId="77777777" w:rsidR="00F443CB" w:rsidRDefault="00F443CB" w:rsidP="00F443CB">
            <w:pPr>
              <w:rPr>
                <w:noProof/>
                <w:color w:val="000000"/>
                <w:sz w:val="18"/>
                <w:szCs w:val="18"/>
                <w:lang w:val="id-ID" w:eastAsia="en-US"/>
              </w:rPr>
            </w:pPr>
            <w:r>
              <w:rPr>
                <w:noProof/>
                <w:color w:val="000000"/>
                <w:sz w:val="18"/>
                <w:szCs w:val="18"/>
                <w:lang w:val="id-ID"/>
              </w:rPr>
              <w:t>Referensi Kasus Penggunaan</w:t>
            </w:r>
          </w:p>
        </w:tc>
        <w:tc>
          <w:tcPr>
            <w:tcW w:w="4230" w:type="dxa"/>
            <w:hideMark/>
          </w:tcPr>
          <w:p w14:paraId="3E634D7D" w14:textId="77777777" w:rsidR="00F443CB"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UC0002</w:t>
            </w:r>
          </w:p>
        </w:tc>
      </w:tr>
      <w:tr w:rsidR="00F443CB" w14:paraId="7C53017B" w14:textId="77777777" w:rsidTr="00282FAA">
        <w:trPr>
          <w:cnfStyle w:val="000000010000" w:firstRow="0" w:lastRow="0" w:firstColumn="0" w:lastColumn="0" w:oddVBand="0" w:evenVBand="0" w:oddHBand="0" w:evenHBand="1"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620" w:type="dxa"/>
            <w:hideMark/>
          </w:tcPr>
          <w:p w14:paraId="615EE2DF" w14:textId="77777777" w:rsidR="00F443CB" w:rsidRDefault="00F443CB" w:rsidP="00F443CB">
            <w:pPr>
              <w:rPr>
                <w:noProof/>
                <w:color w:val="000000"/>
                <w:sz w:val="18"/>
                <w:szCs w:val="18"/>
                <w:lang w:val="id-ID" w:eastAsia="en-US"/>
              </w:rPr>
            </w:pPr>
            <w:r>
              <w:rPr>
                <w:noProof/>
                <w:color w:val="000000"/>
                <w:sz w:val="18"/>
                <w:szCs w:val="18"/>
                <w:lang w:val="id-ID"/>
              </w:rPr>
              <w:t>Nama</w:t>
            </w:r>
          </w:p>
        </w:tc>
        <w:tc>
          <w:tcPr>
            <w:tcW w:w="4230" w:type="dxa"/>
            <w:hideMark/>
          </w:tcPr>
          <w:p w14:paraId="10327F86" w14:textId="77777777" w:rsidR="00F443CB" w:rsidRDefault="00F443CB" w:rsidP="00F443CB">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ujian fitur m</w:t>
            </w:r>
            <w:r w:rsidRPr="00F96007">
              <w:rPr>
                <w:noProof/>
                <w:color w:val="000000"/>
                <w:sz w:val="18"/>
                <w:szCs w:val="18"/>
                <w:lang w:eastAsia="en-US"/>
              </w:rPr>
              <w:t xml:space="preserve">engelola </w:t>
            </w:r>
            <w:r>
              <w:rPr>
                <w:noProof/>
                <w:color w:val="000000"/>
                <w:sz w:val="18"/>
                <w:szCs w:val="18"/>
                <w:lang w:eastAsia="en-US"/>
              </w:rPr>
              <w:t>rancangan aktivitas pembelajaran siswa</w:t>
            </w:r>
          </w:p>
        </w:tc>
      </w:tr>
      <w:tr w:rsidR="00F443CB" w14:paraId="00EC2D2F" w14:textId="77777777" w:rsidTr="00282FAA">
        <w:trPr>
          <w:cnfStyle w:val="000000100000" w:firstRow="0" w:lastRow="0" w:firstColumn="0" w:lastColumn="0" w:oddVBand="0" w:evenVBand="0" w:oddHBand="1" w:evenHBand="0" w:firstRowFirstColumn="0" w:firstRowLastColumn="0" w:lastRowFirstColumn="0" w:lastRowLastColumn="0"/>
          <w:trHeight w:val="947"/>
        </w:trPr>
        <w:tc>
          <w:tcPr>
            <w:cnfStyle w:val="001000000000" w:firstRow="0" w:lastRow="0" w:firstColumn="1" w:lastColumn="0" w:oddVBand="0" w:evenVBand="0" w:oddHBand="0" w:evenHBand="0" w:firstRowFirstColumn="0" w:firstRowLastColumn="0" w:lastRowFirstColumn="0" w:lastRowLastColumn="0"/>
            <w:tcW w:w="1620" w:type="dxa"/>
            <w:hideMark/>
          </w:tcPr>
          <w:p w14:paraId="176CC8AB" w14:textId="77777777" w:rsidR="00F443CB" w:rsidRDefault="00F443CB" w:rsidP="00F443CB">
            <w:pPr>
              <w:rPr>
                <w:noProof/>
                <w:color w:val="000000"/>
                <w:sz w:val="18"/>
                <w:szCs w:val="18"/>
                <w:lang w:val="id-ID" w:eastAsia="en-US"/>
              </w:rPr>
            </w:pPr>
            <w:r>
              <w:rPr>
                <w:noProof/>
                <w:color w:val="000000"/>
                <w:sz w:val="18"/>
                <w:szCs w:val="18"/>
                <w:lang w:val="id-ID"/>
              </w:rPr>
              <w:t>Tujuan Pengujian</w:t>
            </w:r>
          </w:p>
        </w:tc>
        <w:tc>
          <w:tcPr>
            <w:tcW w:w="4230" w:type="dxa"/>
            <w:hideMark/>
          </w:tcPr>
          <w:p w14:paraId="435AFAB3" w14:textId="77777777" w:rsidR="00F443CB" w:rsidRPr="00F443CB"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Menguji </w:t>
            </w:r>
            <w:r w:rsidR="00F13885">
              <w:rPr>
                <w:noProof/>
                <w:color w:val="000000"/>
                <w:sz w:val="18"/>
                <w:szCs w:val="18"/>
                <w:lang w:eastAsia="en-US"/>
              </w:rPr>
              <w:t>f</w:t>
            </w:r>
            <w:r w:rsidRPr="00F443CB">
              <w:rPr>
                <w:noProof/>
                <w:color w:val="000000"/>
                <w:sz w:val="18"/>
                <w:szCs w:val="18"/>
                <w:lang w:eastAsia="en-US"/>
              </w:rPr>
              <w:t xml:space="preserve">itur  </w:t>
            </w:r>
            <w:r>
              <w:rPr>
                <w:noProof/>
                <w:color w:val="000000"/>
                <w:sz w:val="18"/>
                <w:szCs w:val="18"/>
                <w:lang w:eastAsia="en-US"/>
              </w:rPr>
              <w:t xml:space="preserve">yang </w:t>
            </w:r>
            <w:r w:rsidRPr="00F443CB">
              <w:rPr>
                <w:noProof/>
                <w:color w:val="000000"/>
                <w:sz w:val="18"/>
                <w:szCs w:val="18"/>
                <w:lang w:eastAsia="en-US"/>
              </w:rPr>
              <w:t xml:space="preserve">digunakan  oleh  pendidik  untuk </w:t>
            </w:r>
          </w:p>
          <w:p w14:paraId="14506FCF" w14:textId="77777777" w:rsidR="00F443CB" w:rsidRPr="00F443CB"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F443CB">
              <w:rPr>
                <w:noProof/>
                <w:color w:val="000000"/>
                <w:sz w:val="18"/>
                <w:szCs w:val="18"/>
                <w:lang w:eastAsia="en-US"/>
              </w:rPr>
              <w:t xml:space="preserve">melakukan  manajemen  rancangan  aktivitas </w:t>
            </w:r>
          </w:p>
          <w:p w14:paraId="6CDE1650" w14:textId="77777777" w:rsidR="00F443CB" w:rsidRPr="00F443CB"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F443CB">
              <w:rPr>
                <w:noProof/>
                <w:color w:val="000000"/>
                <w:sz w:val="18"/>
                <w:szCs w:val="18"/>
                <w:lang w:eastAsia="en-US"/>
              </w:rPr>
              <w:t xml:space="preserve">pembelajaran  siswa  dan  tergolong  dalam  skala </w:t>
            </w:r>
          </w:p>
          <w:p w14:paraId="1F0AEB28" w14:textId="77777777" w:rsidR="00F443CB"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F443CB">
              <w:rPr>
                <w:noProof/>
                <w:color w:val="000000"/>
                <w:sz w:val="18"/>
                <w:szCs w:val="18"/>
                <w:lang w:eastAsia="en-US"/>
              </w:rPr>
              <w:t>prioritas tinggi</w:t>
            </w:r>
            <w:r>
              <w:rPr>
                <w:noProof/>
                <w:color w:val="000000"/>
                <w:sz w:val="18"/>
                <w:szCs w:val="18"/>
                <w:lang w:eastAsia="en-US"/>
              </w:rPr>
              <w:t xml:space="preserve"> </w:t>
            </w:r>
          </w:p>
        </w:tc>
      </w:tr>
      <w:tr w:rsidR="00F443CB" w14:paraId="3CCEF87E" w14:textId="77777777" w:rsidTr="000641BE">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620" w:type="dxa"/>
            <w:hideMark/>
          </w:tcPr>
          <w:p w14:paraId="7F8E1AC5" w14:textId="77777777" w:rsidR="00F443CB" w:rsidRPr="00354699" w:rsidRDefault="00F443CB" w:rsidP="00F443CB">
            <w:pPr>
              <w:rPr>
                <w:noProof/>
                <w:color w:val="000000"/>
                <w:sz w:val="18"/>
                <w:szCs w:val="18"/>
                <w:lang w:val="id-ID" w:eastAsia="en-US"/>
              </w:rPr>
            </w:pPr>
            <w:r w:rsidRPr="00354699">
              <w:rPr>
                <w:noProof/>
                <w:color w:val="000000"/>
                <w:sz w:val="18"/>
                <w:szCs w:val="18"/>
                <w:lang w:val="id-ID"/>
              </w:rPr>
              <w:t>Skenario 1</w:t>
            </w:r>
          </w:p>
        </w:tc>
        <w:tc>
          <w:tcPr>
            <w:tcW w:w="4230" w:type="dxa"/>
            <w:hideMark/>
          </w:tcPr>
          <w:p w14:paraId="09A5E857" w14:textId="77777777" w:rsidR="00F443CB" w:rsidRPr="00F97DC9" w:rsidRDefault="00F443CB" w:rsidP="00F443CB">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Pr>
                <w:b/>
                <w:noProof/>
                <w:color w:val="000000"/>
                <w:sz w:val="18"/>
                <w:szCs w:val="18"/>
                <w:lang w:eastAsia="en-US"/>
              </w:rPr>
              <w:t>Menguji fitur menambahkan aktivitas belajar siswa</w:t>
            </w:r>
          </w:p>
        </w:tc>
      </w:tr>
      <w:tr w:rsidR="00F443CB" w14:paraId="446B1B05" w14:textId="77777777" w:rsidTr="000641BE">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620" w:type="dxa"/>
            <w:hideMark/>
          </w:tcPr>
          <w:p w14:paraId="6B1FDE06" w14:textId="77777777" w:rsidR="00F443CB" w:rsidRDefault="00F443CB" w:rsidP="00F443CB">
            <w:pPr>
              <w:rPr>
                <w:b w:val="0"/>
                <w:bCs w:val="0"/>
                <w:noProof/>
                <w:color w:val="000000"/>
                <w:sz w:val="18"/>
                <w:szCs w:val="18"/>
                <w:lang w:val="id-ID" w:eastAsia="en-US"/>
              </w:rPr>
            </w:pPr>
            <w:r>
              <w:rPr>
                <w:noProof/>
                <w:color w:val="000000"/>
                <w:sz w:val="18"/>
                <w:szCs w:val="18"/>
                <w:lang w:val="id-ID"/>
              </w:rPr>
              <w:t>Kondisi Awal</w:t>
            </w:r>
          </w:p>
        </w:tc>
        <w:tc>
          <w:tcPr>
            <w:tcW w:w="4230" w:type="dxa"/>
            <w:hideMark/>
          </w:tcPr>
          <w:p w14:paraId="40958DBB" w14:textId="77777777" w:rsidR="00F443CB" w:rsidRPr="00B4743E" w:rsidRDefault="00F443CB" w:rsidP="00C82BB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Sistem menampilkan halaman </w:t>
            </w:r>
            <w:r w:rsidR="00C82BB2">
              <w:rPr>
                <w:noProof/>
                <w:color w:val="000000"/>
                <w:sz w:val="18"/>
                <w:szCs w:val="18"/>
                <w:lang w:eastAsia="en-US"/>
              </w:rPr>
              <w:t>tambah aktivitas</w:t>
            </w:r>
            <w:r>
              <w:rPr>
                <w:noProof/>
                <w:color w:val="000000"/>
                <w:sz w:val="18"/>
                <w:szCs w:val="18"/>
                <w:lang w:eastAsia="en-US"/>
              </w:rPr>
              <w:t xml:space="preserve"> siswa.</w:t>
            </w:r>
            <w:r w:rsidRPr="00B4743E">
              <w:rPr>
                <w:noProof/>
                <w:color w:val="000000"/>
                <w:sz w:val="14"/>
                <w:szCs w:val="18"/>
                <w:lang w:eastAsia="en-US"/>
              </w:rPr>
              <w:t xml:space="preserve"> </w:t>
            </w:r>
          </w:p>
        </w:tc>
      </w:tr>
      <w:tr w:rsidR="00F443CB" w14:paraId="6DC2CD8C" w14:textId="77777777" w:rsidTr="00F443CB">
        <w:trPr>
          <w:cnfStyle w:val="000000010000" w:firstRow="0" w:lastRow="0" w:firstColumn="0" w:lastColumn="0" w:oddVBand="0" w:evenVBand="0" w:oddHBand="0" w:evenHBand="1"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620" w:type="dxa"/>
            <w:hideMark/>
          </w:tcPr>
          <w:p w14:paraId="5BF871B8" w14:textId="77777777" w:rsidR="00F443CB" w:rsidRDefault="00F443CB" w:rsidP="00F443CB">
            <w:pPr>
              <w:rPr>
                <w:noProof/>
                <w:color w:val="000000"/>
                <w:sz w:val="18"/>
                <w:szCs w:val="18"/>
                <w:lang w:val="id-ID" w:eastAsia="en-US"/>
              </w:rPr>
            </w:pPr>
            <w:r>
              <w:rPr>
                <w:noProof/>
                <w:color w:val="000000"/>
                <w:sz w:val="18"/>
                <w:szCs w:val="18"/>
                <w:lang w:val="id-ID"/>
              </w:rPr>
              <w:t>Data Uji</w:t>
            </w:r>
          </w:p>
        </w:tc>
        <w:tc>
          <w:tcPr>
            <w:tcW w:w="4230" w:type="dxa"/>
            <w:hideMark/>
          </w:tcPr>
          <w:p w14:paraId="652F970D" w14:textId="77777777" w:rsidR="00F443CB" w:rsidRPr="00460B46" w:rsidRDefault="00C82BB2" w:rsidP="00C82BB2">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Data uji adalah karangan sendiri dengan mencob</w:t>
            </w:r>
            <w:r w:rsidR="008D6CFF">
              <w:rPr>
                <w:noProof/>
                <w:color w:val="000000"/>
                <w:sz w:val="18"/>
                <w:szCs w:val="18"/>
                <w:lang w:eastAsia="en-US"/>
              </w:rPr>
              <w:t>a semua aktivitas yang tersedia</w:t>
            </w:r>
          </w:p>
        </w:tc>
      </w:tr>
      <w:tr w:rsidR="00F443CB" w14:paraId="71B8B815" w14:textId="77777777" w:rsidTr="000641BE">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620" w:type="dxa"/>
            <w:hideMark/>
          </w:tcPr>
          <w:p w14:paraId="65546F6A" w14:textId="77777777" w:rsidR="00F443CB" w:rsidRDefault="00F443CB" w:rsidP="00F443CB">
            <w:pPr>
              <w:rPr>
                <w:noProof/>
                <w:color w:val="000000"/>
                <w:sz w:val="18"/>
                <w:szCs w:val="18"/>
                <w:lang w:val="id-ID" w:eastAsia="en-US"/>
              </w:rPr>
            </w:pPr>
            <w:r>
              <w:rPr>
                <w:noProof/>
                <w:color w:val="000000"/>
                <w:sz w:val="18"/>
                <w:szCs w:val="18"/>
                <w:lang w:val="id-ID"/>
              </w:rPr>
              <w:t>Langkah Pengujian</w:t>
            </w:r>
          </w:p>
        </w:tc>
        <w:tc>
          <w:tcPr>
            <w:tcW w:w="4230" w:type="dxa"/>
            <w:hideMark/>
          </w:tcPr>
          <w:p w14:paraId="73432393" w14:textId="77777777" w:rsidR="00F443CB" w:rsidRPr="008B248B" w:rsidRDefault="00F443CB"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Pengguna memilih masuk ke halaman </w:t>
            </w:r>
            <w:r w:rsidR="00C82BB2">
              <w:rPr>
                <w:noProof/>
                <w:color w:val="000000"/>
                <w:sz w:val="18"/>
                <w:szCs w:val="18"/>
                <w:lang w:eastAsia="en-US"/>
              </w:rPr>
              <w:t xml:space="preserve">tambah aktivitas </w:t>
            </w:r>
            <w:r>
              <w:rPr>
                <w:noProof/>
                <w:color w:val="000000"/>
                <w:sz w:val="18"/>
                <w:szCs w:val="18"/>
                <w:lang w:eastAsia="en-US"/>
              </w:rPr>
              <w:t>siswa</w:t>
            </w:r>
          </w:p>
        </w:tc>
      </w:tr>
      <w:tr w:rsidR="00F443CB" w14:paraId="2286AADC" w14:textId="77777777" w:rsidTr="00F443CB">
        <w:trPr>
          <w:cnfStyle w:val="000000010000" w:firstRow="0" w:lastRow="0" w:firstColumn="0" w:lastColumn="0" w:oddVBand="0" w:evenVBand="0" w:oddHBand="0" w:evenHBand="1"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620" w:type="dxa"/>
            <w:hideMark/>
          </w:tcPr>
          <w:p w14:paraId="567AFD3B" w14:textId="77777777" w:rsidR="00F443CB" w:rsidRDefault="00F443CB" w:rsidP="00F443CB">
            <w:pPr>
              <w:jc w:val="left"/>
              <w:rPr>
                <w:noProof/>
                <w:color w:val="000000"/>
                <w:sz w:val="18"/>
                <w:szCs w:val="18"/>
                <w:lang w:val="id-ID" w:eastAsia="en-US"/>
              </w:rPr>
            </w:pPr>
            <w:r>
              <w:rPr>
                <w:noProof/>
                <w:color w:val="000000"/>
                <w:sz w:val="18"/>
                <w:szCs w:val="18"/>
                <w:lang w:val="id-ID"/>
              </w:rPr>
              <w:t>Hasil Yang Diharapkan</w:t>
            </w:r>
          </w:p>
        </w:tc>
        <w:tc>
          <w:tcPr>
            <w:tcW w:w="4230" w:type="dxa"/>
            <w:hideMark/>
          </w:tcPr>
          <w:p w14:paraId="4751A729" w14:textId="77777777" w:rsidR="00F443CB" w:rsidRDefault="00F443CB" w:rsidP="00C82BB2">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 xml:space="preserve">Sistem menampilkan </w:t>
            </w:r>
            <w:r w:rsidR="00C82BB2">
              <w:rPr>
                <w:noProof/>
                <w:color w:val="000000"/>
                <w:sz w:val="18"/>
                <w:szCs w:val="18"/>
                <w:lang w:eastAsia="en-US"/>
              </w:rPr>
              <w:t>daftar aktivitas siswa yang tersimpan</w:t>
            </w:r>
          </w:p>
        </w:tc>
      </w:tr>
      <w:tr w:rsidR="00F443CB" w14:paraId="1ED61F51" w14:textId="77777777" w:rsidTr="00F443CB">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20" w:type="dxa"/>
            <w:hideMark/>
          </w:tcPr>
          <w:p w14:paraId="23558108" w14:textId="77777777" w:rsidR="00F443CB" w:rsidRDefault="00F443CB" w:rsidP="00F443CB">
            <w:pPr>
              <w:jc w:val="left"/>
              <w:rPr>
                <w:noProof/>
                <w:color w:val="000000"/>
                <w:sz w:val="18"/>
                <w:szCs w:val="18"/>
                <w:lang w:val="id-ID" w:eastAsia="en-US"/>
              </w:rPr>
            </w:pPr>
            <w:r>
              <w:rPr>
                <w:noProof/>
                <w:color w:val="000000"/>
                <w:sz w:val="18"/>
                <w:szCs w:val="18"/>
                <w:lang w:val="id-ID"/>
              </w:rPr>
              <w:t>Hasil Yang Didapat</w:t>
            </w:r>
          </w:p>
        </w:tc>
        <w:tc>
          <w:tcPr>
            <w:tcW w:w="4230" w:type="dxa"/>
            <w:hideMark/>
          </w:tcPr>
          <w:p w14:paraId="2243D1D8" w14:textId="77777777" w:rsidR="00F443CB" w:rsidRPr="00460B46" w:rsidRDefault="00F443CB" w:rsidP="00C82BB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Sistem menampilkan </w:t>
            </w:r>
            <w:r w:rsidR="00C82BB2">
              <w:rPr>
                <w:noProof/>
                <w:color w:val="000000"/>
                <w:sz w:val="18"/>
                <w:szCs w:val="18"/>
                <w:lang w:eastAsia="en-US"/>
              </w:rPr>
              <w:t>daftar aktivitas siswa sesuai dengan aktivitas-aktivitas yang telah didaftarkan</w:t>
            </w:r>
            <w:r>
              <w:rPr>
                <w:noProof/>
                <w:color w:val="000000"/>
                <w:sz w:val="18"/>
                <w:szCs w:val="18"/>
                <w:lang w:eastAsia="en-US"/>
              </w:rPr>
              <w:t>.</w:t>
            </w:r>
          </w:p>
        </w:tc>
      </w:tr>
      <w:tr w:rsidR="00F443CB" w14:paraId="29C59DEC" w14:textId="77777777" w:rsidTr="00F443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hideMark/>
          </w:tcPr>
          <w:p w14:paraId="177C23B8" w14:textId="77777777" w:rsidR="00F443CB" w:rsidRDefault="00F443CB" w:rsidP="00F443CB">
            <w:pPr>
              <w:jc w:val="left"/>
              <w:rPr>
                <w:noProof/>
                <w:color w:val="000000"/>
                <w:sz w:val="18"/>
                <w:szCs w:val="18"/>
                <w:lang w:val="id-ID" w:eastAsia="en-US"/>
              </w:rPr>
            </w:pPr>
            <w:r>
              <w:rPr>
                <w:noProof/>
                <w:color w:val="000000"/>
                <w:sz w:val="18"/>
                <w:szCs w:val="18"/>
                <w:lang w:val="id-ID"/>
              </w:rPr>
              <w:t>Hasil Pengujian</w:t>
            </w:r>
          </w:p>
        </w:tc>
        <w:tc>
          <w:tcPr>
            <w:tcW w:w="4230" w:type="dxa"/>
            <w:hideMark/>
          </w:tcPr>
          <w:p w14:paraId="107313A7" w14:textId="77777777" w:rsidR="00F443CB" w:rsidRPr="00C87159" w:rsidRDefault="00F443CB" w:rsidP="00F443C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100% Berhasil</w:t>
            </w:r>
          </w:p>
        </w:tc>
      </w:tr>
      <w:tr w:rsidR="00F443CB" w14:paraId="0C9BD09B" w14:textId="77777777" w:rsidTr="00F443CB">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620" w:type="dxa"/>
            <w:hideMark/>
          </w:tcPr>
          <w:p w14:paraId="1D483FAD" w14:textId="77777777" w:rsidR="00F443CB" w:rsidRDefault="00F443CB" w:rsidP="00F443CB">
            <w:pPr>
              <w:jc w:val="left"/>
              <w:rPr>
                <w:noProof/>
                <w:color w:val="000000"/>
                <w:sz w:val="18"/>
                <w:szCs w:val="18"/>
                <w:lang w:val="id-ID" w:eastAsia="en-US"/>
              </w:rPr>
            </w:pPr>
            <w:r>
              <w:rPr>
                <w:noProof/>
                <w:color w:val="000000"/>
                <w:sz w:val="18"/>
                <w:szCs w:val="18"/>
                <w:lang w:val="id-ID"/>
              </w:rPr>
              <w:t>Kondisi Akhir</w:t>
            </w:r>
          </w:p>
        </w:tc>
        <w:tc>
          <w:tcPr>
            <w:tcW w:w="4230" w:type="dxa"/>
            <w:hideMark/>
          </w:tcPr>
          <w:p w14:paraId="77BF9A9F" w14:textId="77777777" w:rsidR="00F443CB" w:rsidRPr="000641BE" w:rsidRDefault="00F443CB" w:rsidP="005514D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 xml:space="preserve">Tampilan </w:t>
            </w:r>
            <w:r w:rsidR="00C82BB2" w:rsidRPr="000641BE">
              <w:rPr>
                <w:noProof/>
                <w:color w:val="000000"/>
                <w:sz w:val="18"/>
                <w:szCs w:val="18"/>
                <w:lang w:eastAsia="en-US"/>
              </w:rPr>
              <w:t xml:space="preserve">daftar aktivitas </w:t>
            </w:r>
            <w:r w:rsidRPr="000641BE">
              <w:rPr>
                <w:noProof/>
                <w:color w:val="000000"/>
                <w:sz w:val="18"/>
                <w:szCs w:val="18"/>
                <w:lang w:eastAsia="en-US"/>
              </w:rPr>
              <w:t>baru siswa</w:t>
            </w:r>
            <w:r w:rsidRPr="000641BE">
              <w:rPr>
                <w:i/>
                <w:noProof/>
                <w:color w:val="000000"/>
                <w:sz w:val="18"/>
                <w:szCs w:val="18"/>
                <w:lang w:eastAsia="en-US"/>
              </w:rPr>
              <w:t xml:space="preserve"> </w:t>
            </w:r>
            <w:r w:rsidR="000641BE" w:rsidRPr="000641BE">
              <w:rPr>
                <w:noProof/>
                <w:color w:val="000000"/>
                <w:sz w:val="18"/>
                <w:szCs w:val="18"/>
                <w:lang w:eastAsia="en-US"/>
              </w:rPr>
              <w:t xml:space="preserve">dicantumkan pada </w:t>
            </w:r>
            <w:r w:rsidR="005514D2" w:rsidRPr="005514D2">
              <w:rPr>
                <w:noProof/>
                <w:color w:val="000000"/>
                <w:sz w:val="18"/>
                <w:szCs w:val="18"/>
                <w:lang w:eastAsia="en-US"/>
              </w:rPr>
              <w:fldChar w:fldCharType="begin"/>
            </w:r>
            <w:r w:rsidR="005514D2" w:rsidRPr="005514D2">
              <w:rPr>
                <w:noProof/>
                <w:color w:val="000000"/>
                <w:sz w:val="18"/>
                <w:szCs w:val="18"/>
                <w:lang w:eastAsia="en-US"/>
              </w:rPr>
              <w:instrText xml:space="preserve"> REF _Ref396498204 \h </w:instrText>
            </w:r>
            <w:r w:rsidR="005514D2">
              <w:rPr>
                <w:noProof/>
                <w:color w:val="000000"/>
                <w:sz w:val="18"/>
                <w:szCs w:val="18"/>
                <w:lang w:eastAsia="en-US"/>
              </w:rPr>
              <w:instrText xml:space="preserve"> \* MERGEFORMAT </w:instrText>
            </w:r>
            <w:r w:rsidR="005514D2" w:rsidRPr="005514D2">
              <w:rPr>
                <w:noProof/>
                <w:color w:val="000000"/>
                <w:sz w:val="18"/>
                <w:szCs w:val="18"/>
                <w:lang w:eastAsia="en-US"/>
              </w:rPr>
            </w:r>
            <w:r w:rsidR="005514D2" w:rsidRPr="005514D2">
              <w:rPr>
                <w:noProof/>
                <w:color w:val="000000"/>
                <w:sz w:val="18"/>
                <w:szCs w:val="18"/>
                <w:lang w:eastAsia="en-US"/>
              </w:rPr>
              <w:fldChar w:fldCharType="separate"/>
            </w:r>
            <w:r w:rsidR="002836B7" w:rsidRPr="002836B7">
              <w:rPr>
                <w:sz w:val="18"/>
                <w:szCs w:val="18"/>
              </w:rPr>
              <w:t xml:space="preserve">Gambar </w:t>
            </w:r>
            <w:r w:rsidR="002836B7" w:rsidRPr="002836B7">
              <w:rPr>
                <w:noProof/>
                <w:sz w:val="18"/>
                <w:szCs w:val="18"/>
              </w:rPr>
              <w:t>5.7</w:t>
            </w:r>
            <w:r w:rsidR="005514D2" w:rsidRPr="005514D2">
              <w:rPr>
                <w:noProof/>
                <w:color w:val="000000"/>
                <w:sz w:val="18"/>
                <w:szCs w:val="18"/>
                <w:lang w:eastAsia="en-US"/>
              </w:rPr>
              <w:fldChar w:fldCharType="end"/>
            </w:r>
          </w:p>
        </w:tc>
      </w:tr>
    </w:tbl>
    <w:p w14:paraId="509E941D" w14:textId="77777777" w:rsidR="003654DF" w:rsidRDefault="003654DF" w:rsidP="003654DF">
      <w:pPr>
        <w:pStyle w:val="Caption"/>
        <w:keepNext/>
      </w:pPr>
      <w:bookmarkStart w:id="451" w:name="_Ref396498203"/>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w:t>
      </w:r>
      <w:r w:rsidR="003C0604">
        <w:fldChar w:fldCharType="end"/>
      </w:r>
      <w:bookmarkEnd w:id="451"/>
      <w:r w:rsidRPr="003654DF">
        <w:t xml:space="preserve"> </w:t>
      </w:r>
      <w:r>
        <w:t>Pengujian Fungsionalitas Fitur Mengelola Rancangan Aktivitas Pembelajaran Siswa (Bagian 2)</w:t>
      </w:r>
    </w:p>
    <w:tbl>
      <w:tblPr>
        <w:tblStyle w:val="LightGrid4"/>
        <w:tblW w:w="5850" w:type="dxa"/>
        <w:tblInd w:w="108" w:type="dxa"/>
        <w:tblLook w:val="04A0" w:firstRow="1" w:lastRow="0" w:firstColumn="1" w:lastColumn="0" w:noHBand="0" w:noVBand="1"/>
      </w:tblPr>
      <w:tblGrid>
        <w:gridCol w:w="1620"/>
        <w:gridCol w:w="4230"/>
      </w:tblGrid>
      <w:tr w:rsidR="009A73ED" w14:paraId="2B0B1507" w14:textId="77777777" w:rsidTr="005514D2">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620" w:type="dxa"/>
            <w:tcBorders>
              <w:bottom w:val="single" w:sz="8" w:space="0" w:color="000000" w:themeColor="text1"/>
            </w:tcBorders>
          </w:tcPr>
          <w:p w14:paraId="6EA4F326" w14:textId="77777777" w:rsidR="009A73ED" w:rsidRPr="00354699" w:rsidRDefault="009A73ED" w:rsidP="00AA4214">
            <w:pPr>
              <w:rPr>
                <w:noProof/>
                <w:color w:val="000000"/>
                <w:sz w:val="18"/>
                <w:szCs w:val="18"/>
                <w:lang w:val="id-ID" w:eastAsia="en-US"/>
              </w:rPr>
            </w:pPr>
            <w:r w:rsidRPr="00354699">
              <w:rPr>
                <w:noProof/>
                <w:color w:val="000000"/>
                <w:sz w:val="18"/>
                <w:szCs w:val="18"/>
                <w:lang w:val="id-ID"/>
              </w:rPr>
              <w:t>Skenario 2</w:t>
            </w:r>
          </w:p>
        </w:tc>
        <w:tc>
          <w:tcPr>
            <w:tcW w:w="4230" w:type="dxa"/>
            <w:tcBorders>
              <w:bottom w:val="single" w:sz="8" w:space="0" w:color="000000" w:themeColor="text1"/>
            </w:tcBorders>
          </w:tcPr>
          <w:p w14:paraId="4910F81C" w14:textId="77777777" w:rsidR="009A73ED" w:rsidRPr="005514D2" w:rsidRDefault="009A73ED" w:rsidP="00AA4214">
            <w:pPr>
              <w:cnfStyle w:val="100000000000" w:firstRow="1" w:lastRow="0" w:firstColumn="0" w:lastColumn="0" w:oddVBand="0" w:evenVBand="0" w:oddHBand="0" w:evenHBand="0" w:firstRowFirstColumn="0" w:firstRowLastColumn="0" w:lastRowFirstColumn="0" w:lastRowLastColumn="0"/>
              <w:rPr>
                <w:noProof/>
                <w:color w:val="000000"/>
                <w:sz w:val="18"/>
                <w:szCs w:val="18"/>
                <w:lang w:eastAsia="en-US"/>
              </w:rPr>
            </w:pPr>
            <w:r w:rsidRPr="005514D2">
              <w:rPr>
                <w:noProof/>
                <w:color w:val="000000"/>
                <w:sz w:val="18"/>
                <w:szCs w:val="18"/>
                <w:lang w:eastAsia="en-US"/>
              </w:rPr>
              <w:t>Menguji fitur memperbarui aktivitas belajar siswa</w:t>
            </w:r>
          </w:p>
        </w:tc>
      </w:tr>
      <w:tr w:rsidR="009A73ED" w14:paraId="5C21A859" w14:textId="77777777" w:rsidTr="00F443C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620" w:type="dxa"/>
          </w:tcPr>
          <w:p w14:paraId="633272A0" w14:textId="77777777" w:rsidR="009A73ED" w:rsidRDefault="009A73ED" w:rsidP="00F443CB">
            <w:pPr>
              <w:rPr>
                <w:b w:val="0"/>
                <w:bCs w:val="0"/>
                <w:noProof/>
                <w:color w:val="000000"/>
                <w:sz w:val="18"/>
                <w:szCs w:val="18"/>
                <w:lang w:val="id-ID"/>
              </w:rPr>
            </w:pPr>
            <w:r>
              <w:rPr>
                <w:noProof/>
                <w:color w:val="000000"/>
                <w:sz w:val="18"/>
                <w:szCs w:val="18"/>
                <w:lang w:val="id-ID"/>
              </w:rPr>
              <w:t>Kondisi Awal</w:t>
            </w:r>
          </w:p>
          <w:p w14:paraId="21645019" w14:textId="77777777" w:rsidR="009A73ED" w:rsidRDefault="009A73ED" w:rsidP="00F443CB">
            <w:pPr>
              <w:jc w:val="center"/>
              <w:rPr>
                <w:sz w:val="18"/>
                <w:szCs w:val="18"/>
                <w:lang w:val="id-ID" w:eastAsia="en-US"/>
              </w:rPr>
            </w:pPr>
          </w:p>
        </w:tc>
        <w:tc>
          <w:tcPr>
            <w:tcW w:w="4230" w:type="dxa"/>
          </w:tcPr>
          <w:p w14:paraId="20619F1C" w14:textId="77777777" w:rsidR="009A73ED" w:rsidRPr="00DF37C1" w:rsidRDefault="009A73ED" w:rsidP="008D6CFF">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Sistem menampilkan aktivitas belajar siswa yang telah tersimpan</w:t>
            </w:r>
          </w:p>
        </w:tc>
      </w:tr>
      <w:tr w:rsidR="009A73ED" w14:paraId="2A37F608" w14:textId="77777777" w:rsidTr="00F443CB">
        <w:trPr>
          <w:cnfStyle w:val="000000010000" w:firstRow="0" w:lastRow="0" w:firstColumn="0" w:lastColumn="0" w:oddVBand="0" w:evenVBand="0" w:oddHBand="0" w:evenHBand="1"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620" w:type="dxa"/>
            <w:hideMark/>
          </w:tcPr>
          <w:p w14:paraId="12443A7F" w14:textId="77777777" w:rsidR="009A73ED" w:rsidRDefault="009A73ED" w:rsidP="00F443CB">
            <w:pPr>
              <w:rPr>
                <w:noProof/>
                <w:color w:val="000000"/>
                <w:sz w:val="18"/>
                <w:szCs w:val="18"/>
                <w:lang w:val="id-ID" w:eastAsia="en-US"/>
              </w:rPr>
            </w:pPr>
            <w:r>
              <w:rPr>
                <w:noProof/>
                <w:color w:val="000000"/>
                <w:sz w:val="18"/>
                <w:szCs w:val="18"/>
                <w:lang w:val="id-ID"/>
              </w:rPr>
              <w:t>Data Uji</w:t>
            </w:r>
          </w:p>
        </w:tc>
        <w:tc>
          <w:tcPr>
            <w:tcW w:w="4230" w:type="dxa"/>
          </w:tcPr>
          <w:p w14:paraId="5E84DDA5" w14:textId="77777777" w:rsidR="009A73ED" w:rsidRDefault="009A73ED" w:rsidP="00F443C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Data uji adalah karangan sendiri dengan mencoba semua aktivitas yang tersedia</w:t>
            </w:r>
          </w:p>
        </w:tc>
      </w:tr>
      <w:tr w:rsidR="009A73ED" w14:paraId="7E0E5FD6" w14:textId="77777777" w:rsidTr="00F443CB">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hideMark/>
          </w:tcPr>
          <w:p w14:paraId="3FE66ABF" w14:textId="77777777" w:rsidR="009A73ED" w:rsidRDefault="009A73ED" w:rsidP="00F443CB">
            <w:pPr>
              <w:rPr>
                <w:noProof/>
                <w:color w:val="000000"/>
                <w:sz w:val="18"/>
                <w:szCs w:val="18"/>
                <w:lang w:val="id-ID" w:eastAsia="en-US"/>
              </w:rPr>
            </w:pPr>
            <w:r>
              <w:rPr>
                <w:noProof/>
                <w:color w:val="000000"/>
                <w:sz w:val="18"/>
                <w:szCs w:val="18"/>
                <w:lang w:val="id-ID"/>
              </w:rPr>
              <w:t>Langkah Pengujian</w:t>
            </w:r>
          </w:p>
        </w:tc>
        <w:tc>
          <w:tcPr>
            <w:tcW w:w="4230" w:type="dxa"/>
          </w:tcPr>
          <w:p w14:paraId="0599F310" w14:textId="77777777" w:rsidR="009A73ED" w:rsidRPr="008B248B" w:rsidRDefault="009A73ED" w:rsidP="008D6CFF">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Pengguna memilih masuk ke halaman ubah detail aktivitas siswa</w:t>
            </w:r>
          </w:p>
        </w:tc>
      </w:tr>
      <w:tr w:rsidR="009A73ED" w14:paraId="48E30BD4" w14:textId="77777777" w:rsidTr="00F443CB">
        <w:trPr>
          <w:cnfStyle w:val="000000010000" w:firstRow="0" w:lastRow="0" w:firstColumn="0" w:lastColumn="0" w:oddVBand="0" w:evenVBand="0" w:oddHBand="0" w:evenHBand="1"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620" w:type="dxa"/>
            <w:hideMark/>
          </w:tcPr>
          <w:p w14:paraId="087F8956" w14:textId="77777777" w:rsidR="009A73ED" w:rsidRDefault="009A73ED" w:rsidP="00F443CB">
            <w:pPr>
              <w:jc w:val="left"/>
              <w:rPr>
                <w:noProof/>
                <w:color w:val="000000"/>
                <w:sz w:val="18"/>
                <w:szCs w:val="18"/>
                <w:lang w:val="id-ID" w:eastAsia="en-US"/>
              </w:rPr>
            </w:pPr>
            <w:r>
              <w:rPr>
                <w:noProof/>
                <w:color w:val="000000"/>
                <w:sz w:val="18"/>
                <w:szCs w:val="18"/>
                <w:lang w:val="id-ID"/>
              </w:rPr>
              <w:t>Hasil Yang Diharapkan</w:t>
            </w:r>
          </w:p>
        </w:tc>
        <w:tc>
          <w:tcPr>
            <w:tcW w:w="4230" w:type="dxa"/>
          </w:tcPr>
          <w:p w14:paraId="1FC44DA2" w14:textId="77777777" w:rsidR="009A73ED" w:rsidRDefault="009A73ED" w:rsidP="008D6CFF">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Sistem menampilkan detail aktivitas belajar siswa</w:t>
            </w:r>
            <w:r w:rsidRPr="00460B46">
              <w:rPr>
                <w:noProof/>
                <w:color w:val="000000"/>
                <w:sz w:val="18"/>
                <w:szCs w:val="18"/>
                <w:lang w:eastAsia="en-US"/>
              </w:rPr>
              <w:t xml:space="preserve"> </w:t>
            </w:r>
            <w:r>
              <w:rPr>
                <w:noProof/>
                <w:color w:val="000000"/>
                <w:sz w:val="18"/>
                <w:szCs w:val="18"/>
                <w:lang w:eastAsia="en-US"/>
              </w:rPr>
              <w:t>yang telah diubah</w:t>
            </w:r>
          </w:p>
        </w:tc>
      </w:tr>
      <w:tr w:rsidR="009A73ED" w14:paraId="456C0E8C" w14:textId="77777777" w:rsidTr="00F443CB">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620" w:type="dxa"/>
            <w:hideMark/>
          </w:tcPr>
          <w:p w14:paraId="4949A4E6" w14:textId="77777777" w:rsidR="009A73ED" w:rsidRDefault="009A73ED" w:rsidP="00F443CB">
            <w:pPr>
              <w:jc w:val="left"/>
              <w:rPr>
                <w:noProof/>
                <w:color w:val="000000"/>
                <w:sz w:val="18"/>
                <w:szCs w:val="18"/>
                <w:lang w:val="id-ID" w:eastAsia="en-US"/>
              </w:rPr>
            </w:pPr>
            <w:r>
              <w:rPr>
                <w:noProof/>
                <w:color w:val="000000"/>
                <w:sz w:val="18"/>
                <w:szCs w:val="18"/>
                <w:lang w:val="id-ID"/>
              </w:rPr>
              <w:t>Hasil Yang Didapat</w:t>
            </w:r>
          </w:p>
        </w:tc>
        <w:tc>
          <w:tcPr>
            <w:tcW w:w="4230" w:type="dxa"/>
          </w:tcPr>
          <w:p w14:paraId="2947E013" w14:textId="77777777" w:rsidR="009A73ED" w:rsidRPr="00D610EF" w:rsidRDefault="009A73ED" w:rsidP="00F443C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Sistem berhasil mengubah detail aktivitas belajar siswa dengan benar sesuai isian pada halaman ubah aktivitas belajar siswa</w:t>
            </w:r>
          </w:p>
        </w:tc>
      </w:tr>
      <w:tr w:rsidR="009A73ED" w14:paraId="41D67DF5" w14:textId="77777777" w:rsidTr="00F443CB">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hideMark/>
          </w:tcPr>
          <w:p w14:paraId="5D76DBF0" w14:textId="77777777" w:rsidR="009A73ED" w:rsidRDefault="009A73ED" w:rsidP="00F443CB">
            <w:pPr>
              <w:jc w:val="left"/>
              <w:rPr>
                <w:noProof/>
                <w:color w:val="000000"/>
                <w:sz w:val="18"/>
                <w:szCs w:val="18"/>
                <w:lang w:val="id-ID" w:eastAsia="en-US"/>
              </w:rPr>
            </w:pPr>
            <w:r>
              <w:rPr>
                <w:noProof/>
                <w:color w:val="000000"/>
                <w:sz w:val="18"/>
                <w:szCs w:val="18"/>
                <w:lang w:val="id-ID"/>
              </w:rPr>
              <w:t>Hasil Pengujian</w:t>
            </w:r>
          </w:p>
        </w:tc>
        <w:tc>
          <w:tcPr>
            <w:tcW w:w="4230" w:type="dxa"/>
          </w:tcPr>
          <w:p w14:paraId="33E0602D" w14:textId="77777777" w:rsidR="009A73ED" w:rsidRPr="00C87159" w:rsidRDefault="009A73ED" w:rsidP="00F443C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100% berhasil</w:t>
            </w:r>
          </w:p>
        </w:tc>
      </w:tr>
      <w:tr w:rsidR="009A73ED" w14:paraId="7AC73426" w14:textId="77777777" w:rsidTr="00F443CB">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5CAAF126" w14:textId="77777777" w:rsidR="009A73ED" w:rsidRDefault="009A73ED" w:rsidP="00F443CB">
            <w:pPr>
              <w:jc w:val="left"/>
              <w:rPr>
                <w:noProof/>
                <w:color w:val="000000"/>
                <w:sz w:val="18"/>
                <w:szCs w:val="18"/>
                <w:lang w:val="id-ID"/>
              </w:rPr>
            </w:pPr>
            <w:r>
              <w:rPr>
                <w:noProof/>
                <w:color w:val="000000"/>
                <w:sz w:val="18"/>
                <w:szCs w:val="18"/>
                <w:lang w:val="id-ID"/>
              </w:rPr>
              <w:t>Kondisi Akhir</w:t>
            </w:r>
          </w:p>
        </w:tc>
        <w:tc>
          <w:tcPr>
            <w:tcW w:w="4230" w:type="dxa"/>
          </w:tcPr>
          <w:p w14:paraId="24F23425" w14:textId="77777777" w:rsidR="009A73ED" w:rsidRPr="000641BE" w:rsidRDefault="009A73ED" w:rsidP="005514D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Tampilan daftar aktivitas baru siswa</w:t>
            </w:r>
            <w:r w:rsidRPr="000641BE">
              <w:rPr>
                <w:i/>
                <w:noProof/>
                <w:color w:val="000000"/>
                <w:sz w:val="18"/>
                <w:szCs w:val="18"/>
                <w:lang w:eastAsia="en-US"/>
              </w:rPr>
              <w:t xml:space="preserve"> </w:t>
            </w:r>
            <w:r w:rsidRPr="000641BE">
              <w:rPr>
                <w:noProof/>
                <w:color w:val="000000"/>
                <w:sz w:val="18"/>
                <w:szCs w:val="18"/>
                <w:lang w:eastAsia="en-US"/>
              </w:rPr>
              <w:t xml:space="preserve">dicantumkan pada </w:t>
            </w:r>
            <w:r w:rsidR="005514D2" w:rsidRPr="005514D2">
              <w:rPr>
                <w:noProof/>
                <w:color w:val="000000"/>
                <w:sz w:val="18"/>
                <w:szCs w:val="18"/>
                <w:lang w:eastAsia="en-US"/>
              </w:rPr>
              <w:fldChar w:fldCharType="begin"/>
            </w:r>
            <w:r w:rsidR="005514D2" w:rsidRPr="005514D2">
              <w:rPr>
                <w:noProof/>
                <w:color w:val="000000"/>
                <w:sz w:val="18"/>
                <w:szCs w:val="18"/>
                <w:lang w:eastAsia="en-US"/>
              </w:rPr>
              <w:instrText xml:space="preserve"> REF _Ref396498205 \h </w:instrText>
            </w:r>
            <w:r w:rsidR="005514D2">
              <w:rPr>
                <w:noProof/>
                <w:color w:val="000000"/>
                <w:sz w:val="18"/>
                <w:szCs w:val="18"/>
                <w:lang w:eastAsia="en-US"/>
              </w:rPr>
              <w:instrText xml:space="preserve"> \* MERGEFORMAT </w:instrText>
            </w:r>
            <w:r w:rsidR="005514D2" w:rsidRPr="005514D2">
              <w:rPr>
                <w:noProof/>
                <w:color w:val="000000"/>
                <w:sz w:val="18"/>
                <w:szCs w:val="18"/>
                <w:lang w:eastAsia="en-US"/>
              </w:rPr>
            </w:r>
            <w:r w:rsidR="005514D2" w:rsidRPr="005514D2">
              <w:rPr>
                <w:noProof/>
                <w:color w:val="000000"/>
                <w:sz w:val="18"/>
                <w:szCs w:val="18"/>
                <w:lang w:eastAsia="en-US"/>
              </w:rPr>
              <w:fldChar w:fldCharType="separate"/>
            </w:r>
            <w:r w:rsidR="002836B7" w:rsidRPr="002836B7">
              <w:rPr>
                <w:sz w:val="18"/>
                <w:szCs w:val="18"/>
              </w:rPr>
              <w:t xml:space="preserve">Gambar </w:t>
            </w:r>
            <w:r w:rsidR="002836B7" w:rsidRPr="002836B7">
              <w:rPr>
                <w:noProof/>
                <w:sz w:val="18"/>
                <w:szCs w:val="18"/>
              </w:rPr>
              <w:t>5.9</w:t>
            </w:r>
            <w:r w:rsidR="005514D2" w:rsidRPr="005514D2">
              <w:rPr>
                <w:noProof/>
                <w:color w:val="000000"/>
                <w:sz w:val="18"/>
                <w:szCs w:val="18"/>
                <w:lang w:eastAsia="en-US"/>
              </w:rPr>
              <w:fldChar w:fldCharType="end"/>
            </w:r>
          </w:p>
        </w:tc>
      </w:tr>
      <w:tr w:rsidR="009A73ED" w14:paraId="119990D4" w14:textId="77777777" w:rsidTr="003654DF">
        <w:trPr>
          <w:cnfStyle w:val="000000010000" w:firstRow="0" w:lastRow="0" w:firstColumn="0" w:lastColumn="0" w:oddVBand="0" w:evenVBand="0" w:oddHBand="0" w:evenHBand="1"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620" w:type="dxa"/>
          </w:tcPr>
          <w:p w14:paraId="4728854C" w14:textId="77777777" w:rsidR="009A73ED" w:rsidRPr="00F13885" w:rsidRDefault="009A73ED" w:rsidP="00C11766">
            <w:pPr>
              <w:rPr>
                <w:noProof/>
                <w:color w:val="000000"/>
                <w:sz w:val="18"/>
                <w:szCs w:val="18"/>
                <w:lang w:eastAsia="en-US"/>
              </w:rPr>
            </w:pPr>
            <w:r>
              <w:rPr>
                <w:noProof/>
                <w:color w:val="000000"/>
                <w:sz w:val="18"/>
                <w:szCs w:val="18"/>
                <w:lang w:val="id-ID"/>
              </w:rPr>
              <w:t xml:space="preserve">Skenario </w:t>
            </w:r>
            <w:r>
              <w:rPr>
                <w:noProof/>
                <w:color w:val="000000"/>
                <w:sz w:val="18"/>
                <w:szCs w:val="18"/>
              </w:rPr>
              <w:t>3</w:t>
            </w:r>
          </w:p>
        </w:tc>
        <w:tc>
          <w:tcPr>
            <w:tcW w:w="4230" w:type="dxa"/>
          </w:tcPr>
          <w:p w14:paraId="788E993C" w14:textId="77777777" w:rsidR="009A73ED" w:rsidRPr="000641BE" w:rsidRDefault="009A73ED" w:rsidP="00F13885">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sidRPr="000641BE">
              <w:rPr>
                <w:b/>
                <w:noProof/>
                <w:color w:val="000000"/>
                <w:sz w:val="18"/>
                <w:szCs w:val="18"/>
                <w:lang w:eastAsia="en-US"/>
              </w:rPr>
              <w:t>Menguji fitur menghapus aktivitas belajar siswa</w:t>
            </w:r>
          </w:p>
        </w:tc>
      </w:tr>
      <w:tr w:rsidR="009A73ED" w14:paraId="6F3A8C66" w14:textId="77777777" w:rsidTr="00F443CB">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4B55DC92" w14:textId="77777777" w:rsidR="009A73ED" w:rsidRDefault="009A73ED" w:rsidP="00C11766">
            <w:pPr>
              <w:rPr>
                <w:b w:val="0"/>
                <w:bCs w:val="0"/>
                <w:noProof/>
                <w:color w:val="000000"/>
                <w:sz w:val="18"/>
                <w:szCs w:val="18"/>
                <w:lang w:val="id-ID"/>
              </w:rPr>
            </w:pPr>
            <w:r>
              <w:rPr>
                <w:noProof/>
                <w:color w:val="000000"/>
                <w:sz w:val="18"/>
                <w:szCs w:val="18"/>
                <w:lang w:val="id-ID"/>
              </w:rPr>
              <w:t>Kondisi Awal</w:t>
            </w:r>
          </w:p>
          <w:p w14:paraId="37FBB8C9" w14:textId="77777777" w:rsidR="009A73ED" w:rsidRDefault="009A73ED" w:rsidP="00C11766">
            <w:pPr>
              <w:jc w:val="center"/>
              <w:rPr>
                <w:sz w:val="18"/>
                <w:szCs w:val="18"/>
                <w:lang w:val="id-ID" w:eastAsia="en-US"/>
              </w:rPr>
            </w:pPr>
          </w:p>
        </w:tc>
        <w:tc>
          <w:tcPr>
            <w:tcW w:w="4230" w:type="dxa"/>
          </w:tcPr>
          <w:p w14:paraId="4EECD880" w14:textId="77777777" w:rsidR="009A73ED" w:rsidRPr="000641BE" w:rsidRDefault="009A73ED" w:rsidP="00C11766">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Sistem menampilkan aktivitas belajar siswa yang telah tersimpan</w:t>
            </w:r>
          </w:p>
        </w:tc>
      </w:tr>
      <w:tr w:rsidR="009A73ED" w14:paraId="254C05D1" w14:textId="77777777" w:rsidTr="00F443CB">
        <w:trPr>
          <w:cnfStyle w:val="000000010000" w:firstRow="0" w:lastRow="0" w:firstColumn="0" w:lastColumn="0" w:oddVBand="0" w:evenVBand="0" w:oddHBand="0" w:evenHBand="1"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34292675" w14:textId="77777777" w:rsidR="009A73ED" w:rsidRDefault="009A73ED" w:rsidP="00C11766">
            <w:pPr>
              <w:rPr>
                <w:noProof/>
                <w:color w:val="000000"/>
                <w:sz w:val="18"/>
                <w:szCs w:val="18"/>
                <w:lang w:val="id-ID" w:eastAsia="en-US"/>
              </w:rPr>
            </w:pPr>
            <w:r>
              <w:rPr>
                <w:noProof/>
                <w:color w:val="000000"/>
                <w:sz w:val="18"/>
                <w:szCs w:val="18"/>
                <w:lang w:val="id-ID"/>
              </w:rPr>
              <w:t>Data Uji</w:t>
            </w:r>
          </w:p>
        </w:tc>
        <w:tc>
          <w:tcPr>
            <w:tcW w:w="4230" w:type="dxa"/>
          </w:tcPr>
          <w:p w14:paraId="29B524A8" w14:textId="77777777" w:rsidR="009A73ED" w:rsidRPr="000641BE" w:rsidRDefault="009A73ED" w:rsidP="00C11766">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0641BE">
              <w:rPr>
                <w:noProof/>
                <w:color w:val="000000"/>
                <w:sz w:val="18"/>
                <w:szCs w:val="18"/>
                <w:lang w:eastAsia="en-US"/>
              </w:rPr>
              <w:t>Data uji adalah karangan sendiri dengan mencoba semua aktivitas yang tersedia</w:t>
            </w:r>
          </w:p>
        </w:tc>
      </w:tr>
      <w:tr w:rsidR="009A73ED" w14:paraId="00B0F0FC" w14:textId="77777777" w:rsidTr="00F443CB">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7087F306" w14:textId="77777777" w:rsidR="009A73ED" w:rsidRDefault="009A73ED" w:rsidP="00C11766">
            <w:pPr>
              <w:rPr>
                <w:noProof/>
                <w:color w:val="000000"/>
                <w:sz w:val="18"/>
                <w:szCs w:val="18"/>
                <w:lang w:val="id-ID" w:eastAsia="en-US"/>
              </w:rPr>
            </w:pPr>
            <w:r>
              <w:rPr>
                <w:noProof/>
                <w:color w:val="000000"/>
                <w:sz w:val="18"/>
                <w:szCs w:val="18"/>
                <w:lang w:val="id-ID"/>
              </w:rPr>
              <w:t>Langkah Pengujian</w:t>
            </w:r>
          </w:p>
        </w:tc>
        <w:tc>
          <w:tcPr>
            <w:tcW w:w="4230" w:type="dxa"/>
          </w:tcPr>
          <w:p w14:paraId="2A830DB0" w14:textId="77777777" w:rsidR="009A73ED" w:rsidRPr="000641BE" w:rsidRDefault="009A73ED" w:rsidP="00C11766">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Pengguna memilih masuk ke halaman ubah detail aktivitas siswa</w:t>
            </w:r>
          </w:p>
        </w:tc>
      </w:tr>
      <w:tr w:rsidR="009A73ED" w14:paraId="362AF81F" w14:textId="77777777" w:rsidTr="00F443CB">
        <w:trPr>
          <w:cnfStyle w:val="000000010000" w:firstRow="0" w:lastRow="0" w:firstColumn="0" w:lastColumn="0" w:oddVBand="0" w:evenVBand="0" w:oddHBand="0" w:evenHBand="1"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1F199112" w14:textId="77777777" w:rsidR="009A73ED" w:rsidRDefault="009A73ED" w:rsidP="00C11766">
            <w:pPr>
              <w:jc w:val="left"/>
              <w:rPr>
                <w:noProof/>
                <w:color w:val="000000"/>
                <w:sz w:val="18"/>
                <w:szCs w:val="18"/>
                <w:lang w:val="id-ID" w:eastAsia="en-US"/>
              </w:rPr>
            </w:pPr>
            <w:r>
              <w:rPr>
                <w:noProof/>
                <w:color w:val="000000"/>
                <w:sz w:val="18"/>
                <w:szCs w:val="18"/>
                <w:lang w:val="id-ID"/>
              </w:rPr>
              <w:t>Hasil Yang Diharapkan</w:t>
            </w:r>
          </w:p>
        </w:tc>
        <w:tc>
          <w:tcPr>
            <w:tcW w:w="4230" w:type="dxa"/>
          </w:tcPr>
          <w:p w14:paraId="32DF28BF" w14:textId="77777777" w:rsidR="009A73ED" w:rsidRPr="000641BE" w:rsidRDefault="009A73ED" w:rsidP="008D6CFF">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0641BE">
              <w:rPr>
                <w:noProof/>
                <w:color w:val="000000"/>
                <w:sz w:val="18"/>
                <w:szCs w:val="18"/>
                <w:lang w:eastAsia="en-US"/>
              </w:rPr>
              <w:t>Sistem menghapus aktivitas belajar siswa yang diinginkan</w:t>
            </w:r>
          </w:p>
        </w:tc>
      </w:tr>
      <w:tr w:rsidR="009A73ED" w14:paraId="6810F108" w14:textId="77777777" w:rsidTr="00F443CB">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297D9F75" w14:textId="77777777" w:rsidR="009A73ED" w:rsidRDefault="009A73ED" w:rsidP="00C11766">
            <w:pPr>
              <w:jc w:val="left"/>
              <w:rPr>
                <w:noProof/>
                <w:color w:val="000000"/>
                <w:sz w:val="18"/>
                <w:szCs w:val="18"/>
                <w:lang w:val="id-ID" w:eastAsia="en-US"/>
              </w:rPr>
            </w:pPr>
            <w:r>
              <w:rPr>
                <w:noProof/>
                <w:color w:val="000000"/>
                <w:sz w:val="18"/>
                <w:szCs w:val="18"/>
                <w:lang w:val="id-ID"/>
              </w:rPr>
              <w:t>Hasil Yang Didapat</w:t>
            </w:r>
          </w:p>
        </w:tc>
        <w:tc>
          <w:tcPr>
            <w:tcW w:w="4230" w:type="dxa"/>
          </w:tcPr>
          <w:p w14:paraId="535B13BC" w14:textId="77777777" w:rsidR="009A73ED" w:rsidRPr="000641BE" w:rsidRDefault="009A73ED" w:rsidP="008D6CFF">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Sistem berhasil menghapus aktivitas belajar siswa dengan benar</w:t>
            </w:r>
          </w:p>
        </w:tc>
      </w:tr>
      <w:tr w:rsidR="009A73ED" w14:paraId="5B1E7FE7" w14:textId="77777777" w:rsidTr="003654DF">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620" w:type="dxa"/>
          </w:tcPr>
          <w:p w14:paraId="6CFBA2A9" w14:textId="77777777" w:rsidR="009A73ED" w:rsidRDefault="009A73ED" w:rsidP="00C11766">
            <w:pPr>
              <w:jc w:val="left"/>
              <w:rPr>
                <w:noProof/>
                <w:color w:val="000000"/>
                <w:sz w:val="18"/>
                <w:szCs w:val="18"/>
                <w:lang w:val="id-ID" w:eastAsia="en-US"/>
              </w:rPr>
            </w:pPr>
            <w:r>
              <w:rPr>
                <w:noProof/>
                <w:color w:val="000000"/>
                <w:sz w:val="18"/>
                <w:szCs w:val="18"/>
                <w:lang w:val="id-ID"/>
              </w:rPr>
              <w:t>Hasil Pengujian</w:t>
            </w:r>
          </w:p>
        </w:tc>
        <w:tc>
          <w:tcPr>
            <w:tcW w:w="4230" w:type="dxa"/>
          </w:tcPr>
          <w:p w14:paraId="0C9C16AC" w14:textId="77777777" w:rsidR="009A73ED" w:rsidRPr="000641BE" w:rsidRDefault="009A73ED" w:rsidP="00C11766">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0641BE">
              <w:rPr>
                <w:noProof/>
                <w:color w:val="000000"/>
                <w:sz w:val="18"/>
                <w:szCs w:val="18"/>
                <w:lang w:eastAsia="en-US"/>
              </w:rPr>
              <w:t>100% berhasil</w:t>
            </w:r>
          </w:p>
        </w:tc>
      </w:tr>
      <w:tr w:rsidR="009A73ED" w14:paraId="30D8F8E6" w14:textId="77777777" w:rsidTr="00F443CB">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3C1D9C55" w14:textId="77777777" w:rsidR="009A73ED" w:rsidRDefault="009A73ED" w:rsidP="00C11766">
            <w:pPr>
              <w:jc w:val="left"/>
              <w:rPr>
                <w:noProof/>
                <w:color w:val="000000"/>
                <w:sz w:val="18"/>
                <w:szCs w:val="18"/>
                <w:lang w:val="id-ID"/>
              </w:rPr>
            </w:pPr>
            <w:r>
              <w:rPr>
                <w:noProof/>
                <w:color w:val="000000"/>
                <w:sz w:val="18"/>
                <w:szCs w:val="18"/>
                <w:lang w:val="id-ID"/>
              </w:rPr>
              <w:t>Kondisi Akhir</w:t>
            </w:r>
          </w:p>
        </w:tc>
        <w:tc>
          <w:tcPr>
            <w:tcW w:w="4230" w:type="dxa"/>
          </w:tcPr>
          <w:p w14:paraId="5703336E" w14:textId="77777777" w:rsidR="009A73ED" w:rsidRPr="000641BE" w:rsidRDefault="009A73ED" w:rsidP="005514D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Tampilan daftar aktivitas belajar siswa terbaru</w:t>
            </w:r>
            <w:r w:rsidRPr="000641BE">
              <w:rPr>
                <w:i/>
                <w:noProof/>
                <w:color w:val="000000"/>
                <w:sz w:val="18"/>
                <w:szCs w:val="18"/>
                <w:lang w:eastAsia="en-US"/>
              </w:rPr>
              <w:t xml:space="preserve"> </w:t>
            </w:r>
            <w:r w:rsidRPr="000641BE">
              <w:rPr>
                <w:noProof/>
                <w:color w:val="000000"/>
                <w:sz w:val="18"/>
                <w:szCs w:val="18"/>
                <w:lang w:eastAsia="en-US"/>
              </w:rPr>
              <w:t>dicantumkan pada</w:t>
            </w:r>
            <w:r w:rsidRPr="00232D7C">
              <w:rPr>
                <w:noProof/>
                <w:color w:val="000000"/>
                <w:sz w:val="18"/>
                <w:szCs w:val="18"/>
                <w:lang w:eastAsia="en-US"/>
              </w:rPr>
              <w:t xml:space="preserve"> </w:t>
            </w:r>
            <w:r w:rsidR="005514D2" w:rsidRPr="005514D2">
              <w:rPr>
                <w:noProof/>
                <w:color w:val="000000"/>
                <w:sz w:val="18"/>
                <w:szCs w:val="18"/>
                <w:lang w:eastAsia="en-US"/>
              </w:rPr>
              <w:fldChar w:fldCharType="begin"/>
            </w:r>
            <w:r w:rsidR="005514D2" w:rsidRPr="005514D2">
              <w:rPr>
                <w:noProof/>
                <w:color w:val="000000"/>
                <w:sz w:val="18"/>
                <w:szCs w:val="18"/>
                <w:lang w:eastAsia="en-US"/>
              </w:rPr>
              <w:instrText xml:space="preserve"> REF _Ref396498206 \h </w:instrText>
            </w:r>
            <w:r w:rsidR="005514D2">
              <w:rPr>
                <w:noProof/>
                <w:color w:val="000000"/>
                <w:sz w:val="18"/>
                <w:szCs w:val="18"/>
                <w:lang w:eastAsia="en-US"/>
              </w:rPr>
              <w:instrText xml:space="preserve"> \* MERGEFORMAT </w:instrText>
            </w:r>
            <w:r w:rsidR="005514D2" w:rsidRPr="005514D2">
              <w:rPr>
                <w:noProof/>
                <w:color w:val="000000"/>
                <w:sz w:val="18"/>
                <w:szCs w:val="18"/>
                <w:lang w:eastAsia="en-US"/>
              </w:rPr>
            </w:r>
            <w:r w:rsidR="005514D2" w:rsidRPr="005514D2">
              <w:rPr>
                <w:noProof/>
                <w:color w:val="000000"/>
                <w:sz w:val="18"/>
                <w:szCs w:val="18"/>
                <w:lang w:eastAsia="en-US"/>
              </w:rPr>
              <w:fldChar w:fldCharType="separate"/>
            </w:r>
            <w:r w:rsidR="002836B7" w:rsidRPr="002836B7">
              <w:rPr>
                <w:sz w:val="18"/>
                <w:szCs w:val="18"/>
              </w:rPr>
              <w:t xml:space="preserve">Gambar </w:t>
            </w:r>
            <w:r w:rsidR="002836B7" w:rsidRPr="002836B7">
              <w:rPr>
                <w:noProof/>
                <w:sz w:val="18"/>
                <w:szCs w:val="18"/>
              </w:rPr>
              <w:t>5.11</w:t>
            </w:r>
            <w:r w:rsidR="005514D2" w:rsidRPr="005514D2">
              <w:rPr>
                <w:noProof/>
                <w:color w:val="000000"/>
                <w:sz w:val="18"/>
                <w:szCs w:val="18"/>
                <w:lang w:eastAsia="en-US"/>
              </w:rPr>
              <w:fldChar w:fldCharType="end"/>
            </w:r>
          </w:p>
        </w:tc>
      </w:tr>
    </w:tbl>
    <w:p w14:paraId="0ED165A7" w14:textId="77777777" w:rsidR="003654DF" w:rsidRDefault="00F07CAA" w:rsidP="003654DF">
      <w:pPr>
        <w:pStyle w:val="Heading4"/>
        <w:keepNext/>
        <w:numPr>
          <w:ilvl w:val="0"/>
          <w:numId w:val="0"/>
        </w:numPr>
        <w:spacing w:before="240"/>
        <w:ind w:left="964" w:hanging="964"/>
        <w:jc w:val="center"/>
      </w:pPr>
      <w:r>
        <w:rPr>
          <w:noProof/>
          <w:lang w:val="en-US" w:eastAsia="en-US"/>
        </w:rPr>
        <w:lastRenderedPageBreak/>
        <w:drawing>
          <wp:inline distT="0" distB="0" distL="0" distR="0" wp14:anchorId="3E0AD2E8" wp14:editId="4049ED97">
            <wp:extent cx="2820837" cy="1652955"/>
            <wp:effectExtent l="0" t="0" r="0" b="4445"/>
            <wp:docPr id="545" name="Picture 545" descr="D:\TA\dokumentasi foto\ss\Screenshot_2014-08-13-12-4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A\dokumentasi foto\ss\Screenshot_2014-08-13-12-42-49.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29489" cy="1658025"/>
                    </a:xfrm>
                    <a:prstGeom prst="rect">
                      <a:avLst/>
                    </a:prstGeom>
                    <a:noFill/>
                    <a:ln>
                      <a:noFill/>
                    </a:ln>
                  </pic:spPr>
                </pic:pic>
              </a:graphicData>
            </a:graphic>
          </wp:inline>
        </w:drawing>
      </w:r>
    </w:p>
    <w:p w14:paraId="12355FD5" w14:textId="77777777" w:rsidR="00F07CAA" w:rsidRDefault="003654DF" w:rsidP="003654DF">
      <w:pPr>
        <w:pStyle w:val="Caption"/>
      </w:pPr>
      <w:bookmarkStart w:id="452" w:name="_Ref396498207"/>
      <w:bookmarkStart w:id="453" w:name="_Toc396905706"/>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5</w:t>
      </w:r>
      <w:r w:rsidR="005514D2">
        <w:fldChar w:fldCharType="end"/>
      </w:r>
      <w:bookmarkEnd w:id="452"/>
      <w:r w:rsidRPr="003654DF">
        <w:t xml:space="preserve"> </w:t>
      </w:r>
      <w:r>
        <w:t>Halaman Rangkaian Aktivitas Pembelajaran Siswa</w:t>
      </w:r>
      <w:bookmarkEnd w:id="453"/>
    </w:p>
    <w:p w14:paraId="24AA2FA5" w14:textId="77777777" w:rsidR="00F07CAA" w:rsidRDefault="00F07CAA" w:rsidP="00F07CAA"/>
    <w:p w14:paraId="2FF28870" w14:textId="77777777" w:rsidR="003654DF" w:rsidRDefault="00F07CAA" w:rsidP="003654DF">
      <w:pPr>
        <w:keepNext/>
        <w:jc w:val="center"/>
      </w:pPr>
      <w:r>
        <w:rPr>
          <w:noProof/>
          <w:lang w:eastAsia="en-US"/>
        </w:rPr>
        <w:drawing>
          <wp:inline distT="0" distB="0" distL="0" distR="0" wp14:anchorId="6F2C957D" wp14:editId="1C6FE23C">
            <wp:extent cx="2786332" cy="1632735"/>
            <wp:effectExtent l="0" t="0" r="0" b="5715"/>
            <wp:docPr id="547" name="Picture 547" descr="D:\TA\dokumentasi foto\ss\Screenshot_2014-08-13-13-55-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A\dokumentasi foto\ss\Screenshot_2014-08-13-13-55-27.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87043" cy="1633151"/>
                    </a:xfrm>
                    <a:prstGeom prst="rect">
                      <a:avLst/>
                    </a:prstGeom>
                    <a:noFill/>
                    <a:ln>
                      <a:noFill/>
                    </a:ln>
                  </pic:spPr>
                </pic:pic>
              </a:graphicData>
            </a:graphic>
          </wp:inline>
        </w:drawing>
      </w:r>
    </w:p>
    <w:p w14:paraId="0668ECB5" w14:textId="77777777" w:rsidR="00F07CAA" w:rsidRDefault="003654DF" w:rsidP="003654DF">
      <w:pPr>
        <w:pStyle w:val="Caption"/>
      </w:pPr>
      <w:bookmarkStart w:id="454" w:name="_Ref396498208"/>
      <w:bookmarkStart w:id="455" w:name="_Toc396905707"/>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6</w:t>
      </w:r>
      <w:r w:rsidR="005514D2">
        <w:fldChar w:fldCharType="end"/>
      </w:r>
      <w:bookmarkEnd w:id="454"/>
      <w:r w:rsidRPr="003654DF">
        <w:t xml:space="preserve"> </w:t>
      </w:r>
      <w:r>
        <w:t>Halaman Tambah Aktivitas</w:t>
      </w:r>
      <w:bookmarkEnd w:id="455"/>
    </w:p>
    <w:p w14:paraId="024DA231" w14:textId="77777777" w:rsidR="00F07CAA" w:rsidRDefault="00F07CAA" w:rsidP="00F07CAA"/>
    <w:p w14:paraId="7753DB62" w14:textId="77777777" w:rsidR="003654DF" w:rsidRDefault="00F07CAA" w:rsidP="003654DF">
      <w:pPr>
        <w:keepNext/>
        <w:jc w:val="center"/>
      </w:pPr>
      <w:r>
        <w:rPr>
          <w:noProof/>
          <w:lang w:eastAsia="en-US"/>
        </w:rPr>
        <w:drawing>
          <wp:inline distT="0" distB="0" distL="0" distR="0" wp14:anchorId="0B46DB29" wp14:editId="385272AF">
            <wp:extent cx="2777706" cy="1627681"/>
            <wp:effectExtent l="0" t="0" r="3810" b="0"/>
            <wp:docPr id="549" name="Picture 549" descr="D:\TA\dokumentasi foto\ss\Screenshot_2014-08-13-12-43-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A\dokumentasi foto\ss\Screenshot_2014-08-13-12-43-17.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778414" cy="1628096"/>
                    </a:xfrm>
                    <a:prstGeom prst="rect">
                      <a:avLst/>
                    </a:prstGeom>
                    <a:noFill/>
                    <a:ln>
                      <a:noFill/>
                    </a:ln>
                  </pic:spPr>
                </pic:pic>
              </a:graphicData>
            </a:graphic>
          </wp:inline>
        </w:drawing>
      </w:r>
    </w:p>
    <w:p w14:paraId="67143789" w14:textId="77777777" w:rsidR="00F07CAA" w:rsidRDefault="003654DF" w:rsidP="003654DF">
      <w:pPr>
        <w:pStyle w:val="Caption"/>
      </w:pPr>
      <w:bookmarkStart w:id="456" w:name="_Ref396498204"/>
      <w:bookmarkStart w:id="457" w:name="_Toc396905708"/>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7</w:t>
      </w:r>
      <w:r w:rsidR="005514D2">
        <w:fldChar w:fldCharType="end"/>
      </w:r>
      <w:bookmarkEnd w:id="456"/>
      <w:r w:rsidRPr="003654DF">
        <w:t xml:space="preserve"> </w:t>
      </w:r>
      <w:r>
        <w:t>Halaman Rangkaian Aktivitas Pembelajaran Siswa</w:t>
      </w:r>
      <w:bookmarkEnd w:id="457"/>
    </w:p>
    <w:p w14:paraId="0DA37A22" w14:textId="77777777" w:rsidR="003654DF" w:rsidRDefault="00F07CAA" w:rsidP="003654DF">
      <w:pPr>
        <w:keepNext/>
        <w:jc w:val="center"/>
      </w:pPr>
      <w:r>
        <w:rPr>
          <w:noProof/>
          <w:lang w:eastAsia="en-US"/>
        </w:rPr>
        <w:lastRenderedPageBreak/>
        <w:drawing>
          <wp:inline distT="0" distB="0" distL="0" distR="0" wp14:anchorId="4E0685A8" wp14:editId="6B424EF4">
            <wp:extent cx="2723448" cy="1595887"/>
            <wp:effectExtent l="0" t="0" r="1270" b="4445"/>
            <wp:docPr id="551" name="Picture 551" descr="D:\TA\dokumentasi foto\ss\Screenshot_2014-08-13-12-44-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A\dokumentasi foto\ss\Screenshot_2014-08-13-12-44-07.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727308" cy="1598149"/>
                    </a:xfrm>
                    <a:prstGeom prst="rect">
                      <a:avLst/>
                    </a:prstGeom>
                    <a:noFill/>
                    <a:ln>
                      <a:noFill/>
                    </a:ln>
                  </pic:spPr>
                </pic:pic>
              </a:graphicData>
            </a:graphic>
          </wp:inline>
        </w:drawing>
      </w:r>
    </w:p>
    <w:p w14:paraId="53912B63" w14:textId="77777777" w:rsidR="00F07CAA" w:rsidRDefault="003654DF" w:rsidP="003654DF">
      <w:pPr>
        <w:pStyle w:val="Caption"/>
      </w:pPr>
      <w:bookmarkStart w:id="458" w:name="_Ref396498209"/>
      <w:bookmarkStart w:id="459" w:name="_Toc396905709"/>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8</w:t>
      </w:r>
      <w:r w:rsidR="005514D2">
        <w:fldChar w:fldCharType="end"/>
      </w:r>
      <w:bookmarkEnd w:id="458"/>
      <w:r w:rsidRPr="003654DF">
        <w:t xml:space="preserve"> </w:t>
      </w:r>
      <w:r>
        <w:t>Halaman Ubah Detail Aktivitas Siswa</w:t>
      </w:r>
      <w:bookmarkEnd w:id="459"/>
    </w:p>
    <w:p w14:paraId="033A6849" w14:textId="77777777" w:rsidR="009F1185" w:rsidRDefault="009F1185" w:rsidP="009F1185"/>
    <w:p w14:paraId="72BF5A89" w14:textId="77777777" w:rsidR="003654DF" w:rsidRDefault="009F1185" w:rsidP="003654DF">
      <w:pPr>
        <w:keepNext/>
        <w:jc w:val="center"/>
      </w:pPr>
      <w:r>
        <w:rPr>
          <w:noProof/>
          <w:lang w:eastAsia="en-US"/>
        </w:rPr>
        <w:drawing>
          <wp:inline distT="0" distB="0" distL="0" distR="0" wp14:anchorId="69DBC712" wp14:editId="2F70F50D">
            <wp:extent cx="2717321" cy="1592296"/>
            <wp:effectExtent l="0" t="0" r="6985" b="8255"/>
            <wp:docPr id="552" name="Picture 552" descr="D:\TA\dokumentasi foto\ss\Screenshot_2014-08-13-12-44-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A\dokumentasi foto\ss\Screenshot_2014-08-13-12-44-21.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732565" cy="1601229"/>
                    </a:xfrm>
                    <a:prstGeom prst="rect">
                      <a:avLst/>
                    </a:prstGeom>
                    <a:noFill/>
                    <a:ln>
                      <a:noFill/>
                    </a:ln>
                  </pic:spPr>
                </pic:pic>
              </a:graphicData>
            </a:graphic>
          </wp:inline>
        </w:drawing>
      </w:r>
    </w:p>
    <w:p w14:paraId="32012572" w14:textId="77777777" w:rsidR="009F1185" w:rsidRDefault="003654DF" w:rsidP="003654DF">
      <w:pPr>
        <w:pStyle w:val="Caption"/>
      </w:pPr>
      <w:bookmarkStart w:id="460" w:name="_Ref396498205"/>
      <w:bookmarkStart w:id="461" w:name="_Toc396905710"/>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9</w:t>
      </w:r>
      <w:r w:rsidR="005514D2">
        <w:fldChar w:fldCharType="end"/>
      </w:r>
      <w:bookmarkEnd w:id="460"/>
      <w:r w:rsidRPr="003654DF">
        <w:t xml:space="preserve"> </w:t>
      </w:r>
      <w:r>
        <w:t>Halaman Rangkaian Aktivitas Pembelajaran Siswa</w:t>
      </w:r>
      <w:bookmarkEnd w:id="461"/>
    </w:p>
    <w:p w14:paraId="71065191" w14:textId="77777777" w:rsidR="009F1185" w:rsidRDefault="009F1185" w:rsidP="009F1185"/>
    <w:p w14:paraId="1A7408A3" w14:textId="77777777" w:rsidR="003654DF" w:rsidRDefault="009F1185" w:rsidP="003654DF">
      <w:pPr>
        <w:keepNext/>
        <w:jc w:val="center"/>
      </w:pPr>
      <w:r>
        <w:rPr>
          <w:noProof/>
          <w:lang w:eastAsia="en-US"/>
        </w:rPr>
        <w:drawing>
          <wp:inline distT="0" distB="0" distL="0" distR="0" wp14:anchorId="1B75C2B3" wp14:editId="0FBB11BD">
            <wp:extent cx="2682815" cy="1572077"/>
            <wp:effectExtent l="0" t="0" r="3810" b="9525"/>
            <wp:docPr id="554" name="Picture 554" descr="D:\TA\dokumentasi foto\ss\Screenshot_2014-08-13-12-44-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A\dokumentasi foto\ss\Screenshot_2014-08-13-12-44-48.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683499" cy="1572478"/>
                    </a:xfrm>
                    <a:prstGeom prst="rect">
                      <a:avLst/>
                    </a:prstGeom>
                    <a:noFill/>
                    <a:ln>
                      <a:noFill/>
                    </a:ln>
                  </pic:spPr>
                </pic:pic>
              </a:graphicData>
            </a:graphic>
          </wp:inline>
        </w:drawing>
      </w:r>
    </w:p>
    <w:p w14:paraId="707C0A7C" w14:textId="77777777" w:rsidR="009F1185" w:rsidRDefault="003654DF" w:rsidP="003654DF">
      <w:pPr>
        <w:pStyle w:val="Caption"/>
      </w:pPr>
      <w:bookmarkStart w:id="462" w:name="_Ref396498210"/>
      <w:bookmarkStart w:id="463" w:name="_Toc396905711"/>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0</w:t>
      </w:r>
      <w:r w:rsidR="005514D2">
        <w:fldChar w:fldCharType="end"/>
      </w:r>
      <w:bookmarkEnd w:id="462"/>
      <w:r w:rsidRPr="003654DF">
        <w:t xml:space="preserve"> </w:t>
      </w:r>
      <w:r>
        <w:t>Halaman Hapus Aktivitas</w:t>
      </w:r>
      <w:bookmarkEnd w:id="463"/>
    </w:p>
    <w:p w14:paraId="61AB3CDE" w14:textId="77777777" w:rsidR="009F1185" w:rsidRDefault="009F1185" w:rsidP="009F1185"/>
    <w:p w14:paraId="014AFA60" w14:textId="77777777" w:rsidR="003654DF" w:rsidRDefault="009F1185" w:rsidP="003654DF">
      <w:pPr>
        <w:keepNext/>
        <w:jc w:val="center"/>
      </w:pPr>
      <w:r>
        <w:rPr>
          <w:noProof/>
          <w:lang w:eastAsia="en-US"/>
        </w:rPr>
        <w:lastRenderedPageBreak/>
        <w:drawing>
          <wp:inline distT="0" distB="0" distL="0" distR="0" wp14:anchorId="16A448CB" wp14:editId="37895203">
            <wp:extent cx="2751827" cy="1612516"/>
            <wp:effectExtent l="0" t="0" r="0" b="6985"/>
            <wp:docPr id="556" name="Picture 556" descr="D:\TA\dokumentasi foto\ss\Screenshot_2014-08-13-12-4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A\dokumentasi foto\ss\Screenshot_2014-08-13-12-44-55.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752529" cy="1612927"/>
                    </a:xfrm>
                    <a:prstGeom prst="rect">
                      <a:avLst/>
                    </a:prstGeom>
                    <a:noFill/>
                    <a:ln>
                      <a:noFill/>
                    </a:ln>
                  </pic:spPr>
                </pic:pic>
              </a:graphicData>
            </a:graphic>
          </wp:inline>
        </w:drawing>
      </w:r>
    </w:p>
    <w:p w14:paraId="3473F3AA" w14:textId="77777777" w:rsidR="009F1185" w:rsidRDefault="003654DF" w:rsidP="003654DF">
      <w:pPr>
        <w:pStyle w:val="Caption"/>
      </w:pPr>
      <w:bookmarkStart w:id="464" w:name="_Ref396498206"/>
      <w:bookmarkStart w:id="465" w:name="_Toc396905712"/>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1</w:t>
      </w:r>
      <w:r w:rsidR="005514D2">
        <w:fldChar w:fldCharType="end"/>
      </w:r>
      <w:bookmarkEnd w:id="464"/>
      <w:r w:rsidRPr="003654DF">
        <w:t xml:space="preserve"> </w:t>
      </w:r>
      <w:r>
        <w:t>Halaman Rangkaian Aktivitas Pembelajaran Siswa</w:t>
      </w:r>
      <w:bookmarkEnd w:id="465"/>
    </w:p>
    <w:p w14:paraId="5F57A2D7" w14:textId="77777777" w:rsidR="009F1185" w:rsidRDefault="009F1185" w:rsidP="009F1185"/>
    <w:p w14:paraId="400EEE88" w14:textId="77777777" w:rsidR="009A73ED" w:rsidRPr="009F1185" w:rsidRDefault="009A73ED" w:rsidP="009F1185">
      <w:r>
        <w:tab/>
      </w:r>
      <w:r w:rsidR="00C739B4">
        <w:t>Peneliti</w:t>
      </w:r>
      <w:r>
        <w:t xml:space="preserve"> </w:t>
      </w:r>
      <w:r w:rsidR="00E626D2">
        <w:t>masuk ke halaman kelola rangkaian aktivitas pembelajaran (</w:t>
      </w:r>
      <w:r w:rsidR="005514D2">
        <w:fldChar w:fldCharType="begin"/>
      </w:r>
      <w:r w:rsidR="005514D2">
        <w:instrText xml:space="preserve"> REF _Ref396498207 \h </w:instrText>
      </w:r>
      <w:r w:rsidR="005514D2">
        <w:fldChar w:fldCharType="separate"/>
      </w:r>
      <w:r w:rsidR="002836B7">
        <w:t xml:space="preserve">Gambar </w:t>
      </w:r>
      <w:r w:rsidR="002836B7">
        <w:rPr>
          <w:noProof/>
        </w:rPr>
        <w:t>5</w:t>
      </w:r>
      <w:r w:rsidR="002836B7">
        <w:t>.</w:t>
      </w:r>
      <w:r w:rsidR="002836B7">
        <w:rPr>
          <w:noProof/>
        </w:rPr>
        <w:t>5</w:t>
      </w:r>
      <w:r w:rsidR="005514D2">
        <w:fldChar w:fldCharType="end"/>
      </w:r>
      <w:r w:rsidR="00E626D2">
        <w:t>). Kemudian masuk ke halaman tambah aktivitas agar dapat menamba</w:t>
      </w:r>
      <w:r w:rsidR="00C739B4">
        <w:t>h</w:t>
      </w:r>
      <w:r w:rsidR="00E626D2">
        <w:t xml:space="preserve"> rangkaian aktivitas milik siswa (</w:t>
      </w:r>
      <w:r w:rsidR="005514D2">
        <w:fldChar w:fldCharType="begin"/>
      </w:r>
      <w:r w:rsidR="005514D2">
        <w:instrText xml:space="preserve"> REF _Ref396498208 \h </w:instrText>
      </w:r>
      <w:r w:rsidR="005514D2">
        <w:fldChar w:fldCharType="separate"/>
      </w:r>
      <w:r w:rsidR="002836B7">
        <w:t xml:space="preserve">Gambar </w:t>
      </w:r>
      <w:r w:rsidR="002836B7">
        <w:rPr>
          <w:noProof/>
        </w:rPr>
        <w:t>5</w:t>
      </w:r>
      <w:r w:rsidR="002836B7">
        <w:t>.</w:t>
      </w:r>
      <w:r w:rsidR="002836B7">
        <w:rPr>
          <w:noProof/>
        </w:rPr>
        <w:t>6</w:t>
      </w:r>
      <w:r w:rsidR="005514D2">
        <w:fldChar w:fldCharType="end"/>
      </w:r>
      <w:r w:rsidR="00E626D2">
        <w:t xml:space="preserve">). </w:t>
      </w:r>
      <w:r w:rsidR="008E0124">
        <w:t>Setelah rangkaian aktivitas baru berhasil disimpan, maka halaman akan menampilkan daftar aktivitas milik siswa (</w:t>
      </w:r>
      <w:r w:rsidR="005514D2">
        <w:fldChar w:fldCharType="begin"/>
      </w:r>
      <w:r w:rsidR="005514D2">
        <w:instrText xml:space="preserve"> REF _Ref396498204 \h </w:instrText>
      </w:r>
      <w:r w:rsidR="005514D2">
        <w:fldChar w:fldCharType="separate"/>
      </w:r>
      <w:r w:rsidR="002836B7">
        <w:t xml:space="preserve">Gambar </w:t>
      </w:r>
      <w:r w:rsidR="002836B7">
        <w:rPr>
          <w:noProof/>
        </w:rPr>
        <w:t>5</w:t>
      </w:r>
      <w:r w:rsidR="002836B7">
        <w:t>.</w:t>
      </w:r>
      <w:r w:rsidR="002836B7">
        <w:rPr>
          <w:noProof/>
        </w:rPr>
        <w:t>7</w:t>
      </w:r>
      <w:r w:rsidR="005514D2">
        <w:fldChar w:fldCharType="end"/>
      </w:r>
      <w:r w:rsidR="008E0124">
        <w:t xml:space="preserve">). Detail setiap aktivitas perlu diubah karena </w:t>
      </w:r>
      <w:r w:rsidR="00F338ED">
        <w:t xml:space="preserve">harus mengubah statusnya </w:t>
      </w:r>
      <w:r w:rsidR="008E0124">
        <w:t>menjadi aktif sebelum digunakan pembelajaran</w:t>
      </w:r>
      <w:r w:rsidR="00AA4214">
        <w:t xml:space="preserve"> ke</w:t>
      </w:r>
      <w:r w:rsidR="008E0124">
        <w:t xml:space="preserve"> siswa</w:t>
      </w:r>
      <w:r w:rsidR="00F338ED">
        <w:t>, sehingga untuk mengubah detail aktivitas harus masuk ke halaman detail aktivitas (</w:t>
      </w:r>
      <w:r w:rsidR="005514D2">
        <w:fldChar w:fldCharType="begin"/>
      </w:r>
      <w:r w:rsidR="005514D2">
        <w:instrText xml:space="preserve"> REF _Ref396498209 \h </w:instrText>
      </w:r>
      <w:r w:rsidR="005514D2">
        <w:fldChar w:fldCharType="separate"/>
      </w:r>
      <w:r w:rsidR="002836B7">
        <w:t xml:space="preserve">Gambar </w:t>
      </w:r>
      <w:r w:rsidR="002836B7">
        <w:rPr>
          <w:noProof/>
        </w:rPr>
        <w:t>5</w:t>
      </w:r>
      <w:r w:rsidR="002836B7">
        <w:t>.</w:t>
      </w:r>
      <w:r w:rsidR="002836B7">
        <w:rPr>
          <w:noProof/>
        </w:rPr>
        <w:t>8</w:t>
      </w:r>
      <w:r w:rsidR="005514D2">
        <w:fldChar w:fldCharType="end"/>
      </w:r>
      <w:r w:rsidR="00F338ED">
        <w:t>). Jika detail sudah diubah dan disimpan, maka halaman akan menampilkan rangkaian aktivitas siswa dengan status barunya (</w:t>
      </w:r>
      <w:r w:rsidR="005514D2">
        <w:fldChar w:fldCharType="begin"/>
      </w:r>
      <w:r w:rsidR="005514D2">
        <w:instrText xml:space="preserve"> REF _Ref396498205 \h </w:instrText>
      </w:r>
      <w:r w:rsidR="005514D2">
        <w:fldChar w:fldCharType="separate"/>
      </w:r>
      <w:r w:rsidR="002836B7">
        <w:t xml:space="preserve">Gambar </w:t>
      </w:r>
      <w:r w:rsidR="002836B7">
        <w:rPr>
          <w:noProof/>
        </w:rPr>
        <w:t>5</w:t>
      </w:r>
      <w:r w:rsidR="002836B7">
        <w:t>.</w:t>
      </w:r>
      <w:r w:rsidR="002836B7">
        <w:rPr>
          <w:noProof/>
        </w:rPr>
        <w:t>9</w:t>
      </w:r>
      <w:r w:rsidR="005514D2">
        <w:fldChar w:fldCharType="end"/>
      </w:r>
      <w:r w:rsidR="00F338ED">
        <w:t>). Untuk menghapus aktivitas, masuk ke halaman detail aktivitas dan pilih hapus (</w:t>
      </w:r>
      <w:r w:rsidR="005514D2">
        <w:fldChar w:fldCharType="begin"/>
      </w:r>
      <w:r w:rsidR="005514D2">
        <w:instrText xml:space="preserve"> REF _Ref396498210 \h </w:instrText>
      </w:r>
      <w:r w:rsidR="005514D2">
        <w:fldChar w:fldCharType="separate"/>
      </w:r>
      <w:r w:rsidR="002836B7">
        <w:t xml:space="preserve">Gambar </w:t>
      </w:r>
      <w:r w:rsidR="002836B7">
        <w:rPr>
          <w:noProof/>
        </w:rPr>
        <w:t>5</w:t>
      </w:r>
      <w:r w:rsidR="002836B7">
        <w:t>.</w:t>
      </w:r>
      <w:r w:rsidR="002836B7">
        <w:rPr>
          <w:noProof/>
        </w:rPr>
        <w:t>10</w:t>
      </w:r>
      <w:r w:rsidR="005514D2">
        <w:fldChar w:fldCharType="end"/>
      </w:r>
      <w:r w:rsidR="00F338ED">
        <w:t>), halaman akan menampilkan rangkaian aktivitas baru jika data berhasil dihapus</w:t>
      </w:r>
      <w:r w:rsidR="00AA4214">
        <w:t xml:space="preserve"> (</w:t>
      </w:r>
      <w:r w:rsidR="005514D2">
        <w:fldChar w:fldCharType="begin"/>
      </w:r>
      <w:r w:rsidR="005514D2">
        <w:instrText xml:space="preserve"> REF _Ref396498206 \h </w:instrText>
      </w:r>
      <w:r w:rsidR="005514D2">
        <w:fldChar w:fldCharType="separate"/>
      </w:r>
      <w:r w:rsidR="002836B7">
        <w:t xml:space="preserve">Gambar </w:t>
      </w:r>
      <w:r w:rsidR="002836B7">
        <w:rPr>
          <w:noProof/>
        </w:rPr>
        <w:t>5</w:t>
      </w:r>
      <w:r w:rsidR="002836B7">
        <w:t>.</w:t>
      </w:r>
      <w:r w:rsidR="002836B7">
        <w:rPr>
          <w:noProof/>
        </w:rPr>
        <w:t>11</w:t>
      </w:r>
      <w:r w:rsidR="005514D2">
        <w:fldChar w:fldCharType="end"/>
      </w:r>
      <w:r w:rsidR="00AA4214">
        <w:t>)</w:t>
      </w:r>
      <w:r w:rsidR="00F338ED">
        <w:t>.</w:t>
      </w:r>
    </w:p>
    <w:p w14:paraId="17E1A017" w14:textId="77777777" w:rsidR="00F13885" w:rsidRDefault="00F13885" w:rsidP="00F13885">
      <w:pPr>
        <w:pStyle w:val="Heading4"/>
        <w:numPr>
          <w:ilvl w:val="3"/>
          <w:numId w:val="47"/>
        </w:numPr>
        <w:spacing w:before="240"/>
        <w:rPr>
          <w:lang w:val="en-US"/>
        </w:rPr>
      </w:pPr>
      <w:r>
        <w:rPr>
          <w:lang w:val="en-US"/>
        </w:rPr>
        <w:t>Pengujian Fitur Mengerjakan Aktivitas Pembelajaran</w:t>
      </w:r>
    </w:p>
    <w:p w14:paraId="45C74D2D" w14:textId="77777777" w:rsidR="00F13885" w:rsidRDefault="00F13885" w:rsidP="00F13885">
      <w:pPr>
        <w:ind w:firstLine="720"/>
      </w:pPr>
      <w:r>
        <w:t xml:space="preserve">Pengujian fitur </w:t>
      </w:r>
      <w:r w:rsidR="00D61F86">
        <w:t>mengerjakan aktivitas pembelajaran</w:t>
      </w:r>
      <w:r>
        <w:t xml:space="preserve"> </w:t>
      </w:r>
      <w:r w:rsidR="00C358E1">
        <w:t xml:space="preserve">dilakukan </w:t>
      </w:r>
      <w:r>
        <w:t>dengan menggunakan data uji. Data uji disesuaikan dengan data yang diperlukan oleh pendidik di sekolah. Peneliti melakukan pengujian dengan menggunakan perangkat bergerak yaitu iPad, Samsung Galaxy Tab, dan Nokia Lumia. Rincian pengujian fitur ini dicantumkan pada</w:t>
      </w:r>
      <w:r w:rsidR="005514D2">
        <w:t xml:space="preserve"> </w:t>
      </w:r>
      <w:r w:rsidR="005514D2">
        <w:fldChar w:fldCharType="begin"/>
      </w:r>
      <w:r w:rsidR="005514D2">
        <w:instrText xml:space="preserve"> REF _Ref396498213 \h </w:instrText>
      </w:r>
      <w:r w:rsidR="005514D2">
        <w:fldChar w:fldCharType="separate"/>
      </w:r>
      <w:r w:rsidR="002836B7">
        <w:t xml:space="preserve">Tabel </w:t>
      </w:r>
      <w:r w:rsidR="002836B7">
        <w:rPr>
          <w:noProof/>
        </w:rPr>
        <w:t>5</w:t>
      </w:r>
      <w:r w:rsidR="002836B7">
        <w:t>.</w:t>
      </w:r>
      <w:r w:rsidR="002836B7">
        <w:rPr>
          <w:noProof/>
        </w:rPr>
        <w:t>5</w:t>
      </w:r>
      <w:r w:rsidR="005514D2">
        <w:fldChar w:fldCharType="end"/>
      </w:r>
      <w:r w:rsidR="005514D2">
        <w:t xml:space="preserve"> dan </w:t>
      </w:r>
      <w:r w:rsidR="005514D2">
        <w:fldChar w:fldCharType="begin"/>
      </w:r>
      <w:r w:rsidR="005514D2">
        <w:instrText xml:space="preserve"> REF _Ref396498212 \h </w:instrText>
      </w:r>
      <w:r w:rsidR="005514D2">
        <w:fldChar w:fldCharType="separate"/>
      </w:r>
      <w:r w:rsidR="002836B7">
        <w:t xml:space="preserve">Tabel </w:t>
      </w:r>
      <w:r w:rsidR="002836B7">
        <w:rPr>
          <w:noProof/>
        </w:rPr>
        <w:t>5</w:t>
      </w:r>
      <w:r w:rsidR="002836B7">
        <w:t>.</w:t>
      </w:r>
      <w:r w:rsidR="002836B7">
        <w:rPr>
          <w:noProof/>
        </w:rPr>
        <w:t>6</w:t>
      </w:r>
      <w:r w:rsidR="005514D2">
        <w:fldChar w:fldCharType="end"/>
      </w:r>
      <w:r>
        <w:t>.</w:t>
      </w:r>
    </w:p>
    <w:p w14:paraId="09E88161" w14:textId="77777777" w:rsidR="003654DF" w:rsidRDefault="003654DF" w:rsidP="003654DF">
      <w:pPr>
        <w:pStyle w:val="Caption"/>
        <w:keepNext/>
      </w:pPr>
      <w:bookmarkStart w:id="466" w:name="_Ref396498213"/>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5</w:t>
      </w:r>
      <w:r w:rsidR="003C0604">
        <w:fldChar w:fldCharType="end"/>
      </w:r>
      <w:bookmarkEnd w:id="466"/>
      <w:r w:rsidRPr="003654DF">
        <w:t xml:space="preserve"> </w:t>
      </w:r>
      <w:r>
        <w:t>Pengujian Fungsionalitas Fitur Mengerjakan Aktivitas Pembelajaran (Bagian 1)</w:t>
      </w:r>
    </w:p>
    <w:tbl>
      <w:tblPr>
        <w:tblStyle w:val="LightGrid4"/>
        <w:tblW w:w="5850" w:type="dxa"/>
        <w:tblInd w:w="108" w:type="dxa"/>
        <w:tblLook w:val="04A0" w:firstRow="1" w:lastRow="0" w:firstColumn="1" w:lastColumn="0" w:noHBand="0" w:noVBand="1"/>
      </w:tblPr>
      <w:tblGrid>
        <w:gridCol w:w="1620"/>
        <w:gridCol w:w="4230"/>
      </w:tblGrid>
      <w:tr w:rsidR="00F13885" w14:paraId="6BCF76C0" w14:textId="77777777" w:rsidTr="00C11766">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620" w:type="dxa"/>
            <w:hideMark/>
          </w:tcPr>
          <w:p w14:paraId="37B82B66" w14:textId="77777777" w:rsidR="00F13885" w:rsidRDefault="00F13885" w:rsidP="00C11766">
            <w:pPr>
              <w:rPr>
                <w:b w:val="0"/>
                <w:bCs w:val="0"/>
                <w:noProof/>
                <w:color w:val="000000"/>
                <w:sz w:val="18"/>
                <w:szCs w:val="18"/>
                <w:lang w:val="id-ID" w:eastAsia="en-US"/>
              </w:rPr>
            </w:pPr>
            <w:r>
              <w:rPr>
                <w:bCs w:val="0"/>
                <w:noProof/>
                <w:color w:val="000000"/>
                <w:sz w:val="18"/>
                <w:szCs w:val="18"/>
                <w:lang w:val="id-ID"/>
              </w:rPr>
              <w:t>ID</w:t>
            </w:r>
          </w:p>
        </w:tc>
        <w:tc>
          <w:tcPr>
            <w:tcW w:w="4230" w:type="dxa"/>
            <w:hideMark/>
          </w:tcPr>
          <w:p w14:paraId="2F65B4A2" w14:textId="77777777" w:rsidR="00F13885" w:rsidRDefault="00F13885" w:rsidP="00C11766">
            <w:pPr>
              <w:cnfStyle w:val="100000000000" w:firstRow="1" w:lastRow="0" w:firstColumn="0" w:lastColumn="0" w:oddVBand="0" w:evenVBand="0" w:oddHBand="0" w:evenHBand="0" w:firstRowFirstColumn="0" w:firstRowLastColumn="0" w:lastRowFirstColumn="0" w:lastRowLastColumn="0"/>
              <w:rPr>
                <w:b w:val="0"/>
                <w:bCs w:val="0"/>
                <w:noProof/>
                <w:color w:val="000000"/>
                <w:sz w:val="18"/>
                <w:szCs w:val="18"/>
                <w:lang w:eastAsia="en-US"/>
              </w:rPr>
            </w:pPr>
            <w:r>
              <w:rPr>
                <w:sz w:val="20"/>
                <w:szCs w:val="20"/>
              </w:rPr>
              <w:t>TA-UJ.UC0003</w:t>
            </w:r>
          </w:p>
        </w:tc>
      </w:tr>
      <w:tr w:rsidR="00F13885" w14:paraId="5555D557" w14:textId="77777777" w:rsidTr="00C11766">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620" w:type="dxa"/>
            <w:hideMark/>
          </w:tcPr>
          <w:p w14:paraId="110BA408" w14:textId="77777777" w:rsidR="00F13885" w:rsidRDefault="00F13885" w:rsidP="00C11766">
            <w:pPr>
              <w:rPr>
                <w:noProof/>
                <w:color w:val="000000"/>
                <w:sz w:val="18"/>
                <w:szCs w:val="18"/>
                <w:lang w:val="id-ID" w:eastAsia="en-US"/>
              </w:rPr>
            </w:pPr>
            <w:r>
              <w:rPr>
                <w:noProof/>
                <w:color w:val="000000"/>
                <w:sz w:val="18"/>
                <w:szCs w:val="18"/>
                <w:lang w:val="id-ID"/>
              </w:rPr>
              <w:t>Referensi Kasus Penggunaan</w:t>
            </w:r>
          </w:p>
        </w:tc>
        <w:tc>
          <w:tcPr>
            <w:tcW w:w="4230" w:type="dxa"/>
            <w:hideMark/>
          </w:tcPr>
          <w:p w14:paraId="06A07930" w14:textId="77777777" w:rsidR="00F13885" w:rsidRDefault="00F13885" w:rsidP="00C11766">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UC0003</w:t>
            </w:r>
          </w:p>
        </w:tc>
      </w:tr>
      <w:tr w:rsidR="00F13885" w14:paraId="5DC830CD" w14:textId="77777777" w:rsidTr="00C11766">
        <w:trPr>
          <w:cnfStyle w:val="000000010000" w:firstRow="0" w:lastRow="0" w:firstColumn="0" w:lastColumn="0" w:oddVBand="0" w:evenVBand="0" w:oddHBand="0" w:evenHBand="1"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620" w:type="dxa"/>
            <w:hideMark/>
          </w:tcPr>
          <w:p w14:paraId="58E65F91" w14:textId="77777777" w:rsidR="00F13885" w:rsidRDefault="00F13885" w:rsidP="00C11766">
            <w:pPr>
              <w:rPr>
                <w:noProof/>
                <w:color w:val="000000"/>
                <w:sz w:val="18"/>
                <w:szCs w:val="18"/>
                <w:lang w:val="id-ID" w:eastAsia="en-US"/>
              </w:rPr>
            </w:pPr>
            <w:r>
              <w:rPr>
                <w:noProof/>
                <w:color w:val="000000"/>
                <w:sz w:val="18"/>
                <w:szCs w:val="18"/>
                <w:lang w:val="id-ID"/>
              </w:rPr>
              <w:t>Nama</w:t>
            </w:r>
          </w:p>
        </w:tc>
        <w:tc>
          <w:tcPr>
            <w:tcW w:w="4230" w:type="dxa"/>
            <w:hideMark/>
          </w:tcPr>
          <w:p w14:paraId="18ED2C46" w14:textId="77777777" w:rsidR="00F13885" w:rsidRDefault="00F13885" w:rsidP="00F13885">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ujian fitur mengerjakan aktivitas pembelajaran</w:t>
            </w:r>
          </w:p>
        </w:tc>
      </w:tr>
      <w:tr w:rsidR="00F13885" w14:paraId="1CE3A6AD" w14:textId="77777777" w:rsidTr="00C1176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20" w:type="dxa"/>
            <w:hideMark/>
          </w:tcPr>
          <w:p w14:paraId="64050B3A" w14:textId="77777777" w:rsidR="00F13885" w:rsidRDefault="00F13885" w:rsidP="00C11766">
            <w:pPr>
              <w:rPr>
                <w:noProof/>
                <w:color w:val="000000"/>
                <w:sz w:val="18"/>
                <w:szCs w:val="18"/>
                <w:lang w:val="id-ID" w:eastAsia="en-US"/>
              </w:rPr>
            </w:pPr>
            <w:r>
              <w:rPr>
                <w:noProof/>
                <w:color w:val="000000"/>
                <w:sz w:val="18"/>
                <w:szCs w:val="18"/>
                <w:lang w:val="id-ID"/>
              </w:rPr>
              <w:t>Tujuan Pengujian</w:t>
            </w:r>
          </w:p>
        </w:tc>
        <w:tc>
          <w:tcPr>
            <w:tcW w:w="4230" w:type="dxa"/>
            <w:hideMark/>
          </w:tcPr>
          <w:p w14:paraId="308C9959" w14:textId="77777777" w:rsidR="00EE621C" w:rsidRDefault="00F13885" w:rsidP="00F13885">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Menguji f</w:t>
            </w:r>
            <w:r w:rsidRPr="00F443CB">
              <w:rPr>
                <w:noProof/>
                <w:color w:val="000000"/>
                <w:sz w:val="18"/>
                <w:szCs w:val="18"/>
                <w:lang w:eastAsia="en-US"/>
              </w:rPr>
              <w:t xml:space="preserve">itur  </w:t>
            </w:r>
            <w:r>
              <w:rPr>
                <w:noProof/>
                <w:color w:val="000000"/>
                <w:sz w:val="18"/>
                <w:szCs w:val="18"/>
                <w:lang w:eastAsia="en-US"/>
              </w:rPr>
              <w:t xml:space="preserve">yang </w:t>
            </w:r>
            <w:r w:rsidRPr="00F13885">
              <w:rPr>
                <w:noProof/>
                <w:color w:val="000000"/>
                <w:sz w:val="18"/>
                <w:szCs w:val="18"/>
                <w:lang w:eastAsia="en-US"/>
              </w:rPr>
              <w:t>digunakan  oleh  siswa  untuk  melakukan aktivitas belajar yang telah dirancang oleh pendidik dan tergolong  dalam  skala  prioritas  tinggi</w:t>
            </w:r>
          </w:p>
        </w:tc>
      </w:tr>
      <w:tr w:rsidR="00F13885" w14:paraId="2D9AF2EF" w14:textId="77777777" w:rsidTr="00C11766">
        <w:trPr>
          <w:cnfStyle w:val="000000010000" w:firstRow="0" w:lastRow="0" w:firstColumn="0" w:lastColumn="0" w:oddVBand="0" w:evenVBand="0" w:oddHBand="0" w:evenHBand="1"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620" w:type="dxa"/>
            <w:hideMark/>
          </w:tcPr>
          <w:p w14:paraId="647E0F4A" w14:textId="77777777" w:rsidR="00F13885" w:rsidRPr="00354699" w:rsidRDefault="00F13885" w:rsidP="00C11766">
            <w:pPr>
              <w:rPr>
                <w:noProof/>
                <w:color w:val="000000"/>
                <w:sz w:val="18"/>
                <w:szCs w:val="18"/>
                <w:lang w:val="id-ID" w:eastAsia="en-US"/>
              </w:rPr>
            </w:pPr>
            <w:r w:rsidRPr="00354699">
              <w:rPr>
                <w:noProof/>
                <w:color w:val="000000"/>
                <w:sz w:val="18"/>
                <w:szCs w:val="18"/>
                <w:lang w:val="id-ID"/>
              </w:rPr>
              <w:t>Skenario 1</w:t>
            </w:r>
          </w:p>
        </w:tc>
        <w:tc>
          <w:tcPr>
            <w:tcW w:w="4230" w:type="dxa"/>
            <w:hideMark/>
          </w:tcPr>
          <w:p w14:paraId="531D7EEC" w14:textId="77777777" w:rsidR="00F13885" w:rsidRPr="00F97DC9" w:rsidRDefault="00F13885" w:rsidP="00F13885">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Pr>
                <w:b/>
                <w:noProof/>
                <w:color w:val="000000"/>
                <w:sz w:val="18"/>
                <w:szCs w:val="18"/>
                <w:lang w:eastAsia="en-US"/>
              </w:rPr>
              <w:t>Menguji fitur melakukan aktivitas belajar</w:t>
            </w:r>
          </w:p>
        </w:tc>
      </w:tr>
      <w:tr w:rsidR="00F13885" w14:paraId="60238AAD" w14:textId="77777777" w:rsidTr="00C11766">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620" w:type="dxa"/>
            <w:hideMark/>
          </w:tcPr>
          <w:p w14:paraId="2C669471" w14:textId="77777777" w:rsidR="00F13885" w:rsidRDefault="00F13885" w:rsidP="00C11766">
            <w:pPr>
              <w:rPr>
                <w:b w:val="0"/>
                <w:bCs w:val="0"/>
                <w:noProof/>
                <w:color w:val="000000"/>
                <w:sz w:val="18"/>
                <w:szCs w:val="18"/>
                <w:lang w:val="id-ID" w:eastAsia="en-US"/>
              </w:rPr>
            </w:pPr>
            <w:r>
              <w:rPr>
                <w:noProof/>
                <w:color w:val="000000"/>
                <w:sz w:val="18"/>
                <w:szCs w:val="18"/>
                <w:lang w:val="id-ID"/>
              </w:rPr>
              <w:t>Kondisi Awal</w:t>
            </w:r>
          </w:p>
        </w:tc>
        <w:tc>
          <w:tcPr>
            <w:tcW w:w="4230" w:type="dxa"/>
            <w:hideMark/>
          </w:tcPr>
          <w:p w14:paraId="76596FD1" w14:textId="77777777" w:rsidR="00F13885" w:rsidRPr="00B4743E" w:rsidRDefault="00F13885" w:rsidP="00EE62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Sistem menampilkan </w:t>
            </w:r>
            <w:r w:rsidR="00EE621C">
              <w:rPr>
                <w:noProof/>
                <w:color w:val="000000"/>
                <w:sz w:val="18"/>
                <w:szCs w:val="18"/>
                <w:lang w:eastAsia="en-US"/>
              </w:rPr>
              <w:t>halaman aktivitas yang akan dikerjakan siswa</w:t>
            </w:r>
          </w:p>
        </w:tc>
      </w:tr>
      <w:tr w:rsidR="00F13885" w14:paraId="06667974" w14:textId="77777777" w:rsidTr="00C11766">
        <w:trPr>
          <w:cnfStyle w:val="000000010000" w:firstRow="0" w:lastRow="0" w:firstColumn="0" w:lastColumn="0" w:oddVBand="0" w:evenVBand="0" w:oddHBand="0" w:evenHBand="1"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620" w:type="dxa"/>
            <w:hideMark/>
          </w:tcPr>
          <w:p w14:paraId="4E8C0276" w14:textId="77777777" w:rsidR="00F13885" w:rsidRDefault="00F13885" w:rsidP="00C11766">
            <w:pPr>
              <w:rPr>
                <w:noProof/>
                <w:color w:val="000000"/>
                <w:sz w:val="18"/>
                <w:szCs w:val="18"/>
                <w:lang w:val="id-ID" w:eastAsia="en-US"/>
              </w:rPr>
            </w:pPr>
            <w:r>
              <w:rPr>
                <w:noProof/>
                <w:color w:val="000000"/>
                <w:sz w:val="18"/>
                <w:szCs w:val="18"/>
                <w:lang w:val="id-ID"/>
              </w:rPr>
              <w:t>Data Uji</w:t>
            </w:r>
          </w:p>
        </w:tc>
        <w:tc>
          <w:tcPr>
            <w:tcW w:w="4230" w:type="dxa"/>
            <w:hideMark/>
          </w:tcPr>
          <w:p w14:paraId="6C474D1E" w14:textId="77777777" w:rsidR="00F13885" w:rsidRPr="00460B46" w:rsidRDefault="00F13885" w:rsidP="00EE62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460B46">
              <w:rPr>
                <w:noProof/>
                <w:color w:val="000000"/>
                <w:sz w:val="18"/>
                <w:szCs w:val="18"/>
                <w:lang w:eastAsia="en-US"/>
              </w:rPr>
              <w:t xml:space="preserve">Data uji </w:t>
            </w:r>
            <w:r>
              <w:rPr>
                <w:noProof/>
                <w:color w:val="000000"/>
                <w:sz w:val="18"/>
                <w:szCs w:val="18"/>
                <w:lang w:eastAsia="en-US"/>
              </w:rPr>
              <w:t>menggunakan</w:t>
            </w:r>
            <w:r w:rsidRPr="00460B46">
              <w:rPr>
                <w:noProof/>
                <w:color w:val="000000"/>
                <w:sz w:val="18"/>
                <w:szCs w:val="18"/>
                <w:lang w:eastAsia="en-US"/>
              </w:rPr>
              <w:t xml:space="preserve"> </w:t>
            </w:r>
            <w:r w:rsidR="00EE621C">
              <w:rPr>
                <w:noProof/>
                <w:color w:val="000000"/>
                <w:sz w:val="18"/>
                <w:szCs w:val="18"/>
                <w:lang w:eastAsia="en-US"/>
              </w:rPr>
              <w:t>jawaban yang acak</w:t>
            </w:r>
          </w:p>
        </w:tc>
      </w:tr>
      <w:tr w:rsidR="00F13885" w14:paraId="6313F1A6" w14:textId="77777777" w:rsidTr="00C11766">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1620" w:type="dxa"/>
            <w:hideMark/>
          </w:tcPr>
          <w:p w14:paraId="244E0CDE" w14:textId="77777777" w:rsidR="00F13885" w:rsidRDefault="00F13885" w:rsidP="00C11766">
            <w:pPr>
              <w:rPr>
                <w:noProof/>
                <w:color w:val="000000"/>
                <w:sz w:val="18"/>
                <w:szCs w:val="18"/>
                <w:lang w:val="id-ID" w:eastAsia="en-US"/>
              </w:rPr>
            </w:pPr>
            <w:r>
              <w:rPr>
                <w:noProof/>
                <w:color w:val="000000"/>
                <w:sz w:val="18"/>
                <w:szCs w:val="18"/>
                <w:lang w:val="id-ID"/>
              </w:rPr>
              <w:t>Langkah Pengujian</w:t>
            </w:r>
          </w:p>
        </w:tc>
        <w:tc>
          <w:tcPr>
            <w:tcW w:w="4230" w:type="dxa"/>
            <w:hideMark/>
          </w:tcPr>
          <w:p w14:paraId="61505D30" w14:textId="77777777" w:rsidR="00F13885" w:rsidRPr="008B248B" w:rsidRDefault="00F13885" w:rsidP="00B53926">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Pengguna memilih </w:t>
            </w:r>
            <w:r w:rsidR="00B53926">
              <w:rPr>
                <w:noProof/>
                <w:color w:val="000000"/>
                <w:sz w:val="18"/>
                <w:szCs w:val="18"/>
                <w:lang w:eastAsia="en-US"/>
              </w:rPr>
              <w:t>jawaban dari</w:t>
            </w:r>
            <w:r w:rsidR="00EE621C">
              <w:rPr>
                <w:noProof/>
                <w:color w:val="000000"/>
                <w:sz w:val="18"/>
                <w:szCs w:val="18"/>
                <w:lang w:eastAsia="en-US"/>
              </w:rPr>
              <w:t xml:space="preserve"> pertanyaan yang diberikan</w:t>
            </w:r>
          </w:p>
        </w:tc>
      </w:tr>
      <w:tr w:rsidR="00F13885" w14:paraId="1AC7A879" w14:textId="77777777" w:rsidTr="00C11766">
        <w:trPr>
          <w:cnfStyle w:val="000000010000" w:firstRow="0" w:lastRow="0" w:firstColumn="0" w:lastColumn="0" w:oddVBand="0" w:evenVBand="0" w:oddHBand="0" w:evenHBand="1"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620" w:type="dxa"/>
            <w:hideMark/>
          </w:tcPr>
          <w:p w14:paraId="0F2A46C6" w14:textId="77777777" w:rsidR="00F13885" w:rsidRDefault="00F13885" w:rsidP="00C11766">
            <w:pPr>
              <w:jc w:val="left"/>
              <w:rPr>
                <w:noProof/>
                <w:color w:val="000000"/>
                <w:sz w:val="18"/>
                <w:szCs w:val="18"/>
                <w:lang w:val="id-ID" w:eastAsia="en-US"/>
              </w:rPr>
            </w:pPr>
            <w:r>
              <w:rPr>
                <w:noProof/>
                <w:color w:val="000000"/>
                <w:sz w:val="18"/>
                <w:szCs w:val="18"/>
                <w:lang w:val="id-ID"/>
              </w:rPr>
              <w:t>Hasil Yang Diharapkan</w:t>
            </w:r>
          </w:p>
        </w:tc>
        <w:tc>
          <w:tcPr>
            <w:tcW w:w="4230" w:type="dxa"/>
            <w:hideMark/>
          </w:tcPr>
          <w:p w14:paraId="63E9C8C2" w14:textId="77777777" w:rsidR="00F13885" w:rsidRDefault="00F13885" w:rsidP="00EE62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Sistem menampilkan</w:t>
            </w:r>
            <w:r w:rsidR="00EE621C">
              <w:rPr>
                <w:noProof/>
                <w:color w:val="000000"/>
                <w:sz w:val="18"/>
                <w:szCs w:val="18"/>
                <w:lang w:eastAsia="en-US"/>
              </w:rPr>
              <w:t xml:space="preserve"> hasil</w:t>
            </w:r>
            <w:r>
              <w:rPr>
                <w:noProof/>
                <w:color w:val="000000"/>
                <w:sz w:val="18"/>
                <w:szCs w:val="18"/>
                <w:lang w:eastAsia="en-US"/>
              </w:rPr>
              <w:t xml:space="preserve"> </w:t>
            </w:r>
            <w:r w:rsidR="00EE621C">
              <w:rPr>
                <w:noProof/>
                <w:color w:val="000000"/>
                <w:sz w:val="18"/>
                <w:szCs w:val="18"/>
                <w:lang w:eastAsia="en-US"/>
              </w:rPr>
              <w:t>jawaban siswa yang telah dijawab</w:t>
            </w:r>
          </w:p>
        </w:tc>
      </w:tr>
      <w:tr w:rsidR="00F13885" w14:paraId="49E5AFE0" w14:textId="77777777" w:rsidTr="00C11766">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20" w:type="dxa"/>
            <w:hideMark/>
          </w:tcPr>
          <w:p w14:paraId="7896F64E" w14:textId="77777777" w:rsidR="00F13885" w:rsidRDefault="00F13885" w:rsidP="00C11766">
            <w:pPr>
              <w:jc w:val="left"/>
              <w:rPr>
                <w:noProof/>
                <w:color w:val="000000"/>
                <w:sz w:val="18"/>
                <w:szCs w:val="18"/>
                <w:lang w:val="id-ID" w:eastAsia="en-US"/>
              </w:rPr>
            </w:pPr>
            <w:r>
              <w:rPr>
                <w:noProof/>
                <w:color w:val="000000"/>
                <w:sz w:val="18"/>
                <w:szCs w:val="18"/>
                <w:lang w:val="id-ID"/>
              </w:rPr>
              <w:t>Hasil Yang Didapat</w:t>
            </w:r>
          </w:p>
        </w:tc>
        <w:tc>
          <w:tcPr>
            <w:tcW w:w="4230" w:type="dxa"/>
            <w:hideMark/>
          </w:tcPr>
          <w:p w14:paraId="5274120F" w14:textId="77777777" w:rsidR="00F13885" w:rsidRPr="00460B46" w:rsidRDefault="00F13885" w:rsidP="00EE62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Sistem menampilkan</w:t>
            </w:r>
            <w:r w:rsidR="00EE621C">
              <w:rPr>
                <w:noProof/>
                <w:color w:val="000000"/>
                <w:sz w:val="18"/>
                <w:szCs w:val="18"/>
                <w:lang w:eastAsia="en-US"/>
              </w:rPr>
              <w:t xml:space="preserve"> hasil</w:t>
            </w:r>
            <w:r>
              <w:rPr>
                <w:noProof/>
                <w:color w:val="000000"/>
                <w:sz w:val="18"/>
                <w:szCs w:val="18"/>
                <w:lang w:eastAsia="en-US"/>
              </w:rPr>
              <w:t xml:space="preserve"> </w:t>
            </w:r>
            <w:r w:rsidR="00EE621C">
              <w:rPr>
                <w:noProof/>
                <w:color w:val="000000"/>
                <w:sz w:val="18"/>
                <w:szCs w:val="18"/>
                <w:lang w:eastAsia="en-US"/>
              </w:rPr>
              <w:t>jawaban</w:t>
            </w:r>
            <w:r>
              <w:rPr>
                <w:noProof/>
                <w:color w:val="000000"/>
                <w:sz w:val="18"/>
                <w:szCs w:val="18"/>
                <w:lang w:eastAsia="en-US"/>
              </w:rPr>
              <w:t xml:space="preserve"> siswa</w:t>
            </w:r>
            <w:r w:rsidRPr="00460B46">
              <w:rPr>
                <w:noProof/>
                <w:color w:val="000000"/>
                <w:sz w:val="18"/>
                <w:szCs w:val="18"/>
                <w:lang w:eastAsia="en-US"/>
              </w:rPr>
              <w:t xml:space="preserve"> </w:t>
            </w:r>
            <w:r w:rsidR="00EE621C">
              <w:rPr>
                <w:noProof/>
                <w:color w:val="000000"/>
                <w:sz w:val="18"/>
                <w:szCs w:val="18"/>
                <w:lang w:eastAsia="en-US"/>
              </w:rPr>
              <w:t>sesuai dengan jawaban aktivitas yang telah dikerjakan</w:t>
            </w:r>
          </w:p>
        </w:tc>
      </w:tr>
      <w:tr w:rsidR="00F13885" w14:paraId="674DDE1C" w14:textId="77777777" w:rsidTr="00C11766">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hideMark/>
          </w:tcPr>
          <w:p w14:paraId="0B9909D5" w14:textId="77777777" w:rsidR="00F13885" w:rsidRDefault="00F13885" w:rsidP="00C11766">
            <w:pPr>
              <w:jc w:val="left"/>
              <w:rPr>
                <w:noProof/>
                <w:color w:val="000000"/>
                <w:sz w:val="18"/>
                <w:szCs w:val="18"/>
                <w:lang w:val="id-ID" w:eastAsia="en-US"/>
              </w:rPr>
            </w:pPr>
            <w:r>
              <w:rPr>
                <w:noProof/>
                <w:color w:val="000000"/>
                <w:sz w:val="18"/>
                <w:szCs w:val="18"/>
                <w:lang w:val="id-ID"/>
              </w:rPr>
              <w:t>Hasil Pengujian</w:t>
            </w:r>
          </w:p>
        </w:tc>
        <w:tc>
          <w:tcPr>
            <w:tcW w:w="4230" w:type="dxa"/>
            <w:hideMark/>
          </w:tcPr>
          <w:p w14:paraId="091AE19C" w14:textId="77777777" w:rsidR="00F13885" w:rsidRPr="00C87159" w:rsidRDefault="00F13885" w:rsidP="00C11766">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100% Berhasil</w:t>
            </w:r>
          </w:p>
        </w:tc>
      </w:tr>
      <w:tr w:rsidR="00F13885" w14:paraId="0AFC346D" w14:textId="77777777" w:rsidTr="00C11766">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620" w:type="dxa"/>
            <w:hideMark/>
          </w:tcPr>
          <w:p w14:paraId="314EBA1B" w14:textId="77777777" w:rsidR="00F13885" w:rsidRDefault="00F13885" w:rsidP="00C11766">
            <w:pPr>
              <w:jc w:val="left"/>
              <w:rPr>
                <w:noProof/>
                <w:color w:val="000000"/>
                <w:sz w:val="18"/>
                <w:szCs w:val="18"/>
                <w:lang w:val="id-ID" w:eastAsia="en-US"/>
              </w:rPr>
            </w:pPr>
            <w:r>
              <w:rPr>
                <w:noProof/>
                <w:color w:val="000000"/>
                <w:sz w:val="18"/>
                <w:szCs w:val="18"/>
                <w:lang w:val="id-ID"/>
              </w:rPr>
              <w:t>Kondisi Akhir</w:t>
            </w:r>
          </w:p>
        </w:tc>
        <w:tc>
          <w:tcPr>
            <w:tcW w:w="4230" w:type="dxa"/>
            <w:hideMark/>
          </w:tcPr>
          <w:p w14:paraId="344660CC" w14:textId="77777777" w:rsidR="00F13885" w:rsidRPr="000641BE" w:rsidRDefault="00F13885" w:rsidP="005514D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 xml:space="preserve">Tampilan </w:t>
            </w:r>
            <w:r w:rsidR="00EE621C" w:rsidRPr="000641BE">
              <w:rPr>
                <w:noProof/>
                <w:color w:val="000000"/>
                <w:sz w:val="18"/>
                <w:szCs w:val="18"/>
                <w:lang w:eastAsia="en-US"/>
              </w:rPr>
              <w:t>hasil aktivias</w:t>
            </w:r>
            <w:r w:rsidRPr="000641BE">
              <w:rPr>
                <w:noProof/>
                <w:color w:val="000000"/>
                <w:sz w:val="18"/>
                <w:szCs w:val="18"/>
                <w:lang w:eastAsia="en-US"/>
              </w:rPr>
              <w:t xml:space="preserve"> siswa</w:t>
            </w:r>
            <w:r w:rsidRPr="000641BE">
              <w:rPr>
                <w:i/>
                <w:noProof/>
                <w:color w:val="000000"/>
                <w:sz w:val="18"/>
                <w:szCs w:val="18"/>
                <w:lang w:eastAsia="en-US"/>
              </w:rPr>
              <w:t xml:space="preserve"> </w:t>
            </w:r>
            <w:r w:rsidRPr="000641BE">
              <w:rPr>
                <w:noProof/>
                <w:color w:val="000000"/>
                <w:sz w:val="18"/>
                <w:szCs w:val="18"/>
                <w:lang w:eastAsia="en-US"/>
              </w:rPr>
              <w:t xml:space="preserve">dicantumkan pada </w:t>
            </w:r>
            <w:r w:rsidR="005514D2" w:rsidRPr="005514D2">
              <w:rPr>
                <w:noProof/>
                <w:color w:val="000000"/>
                <w:sz w:val="18"/>
                <w:szCs w:val="18"/>
                <w:lang w:eastAsia="en-US"/>
              </w:rPr>
              <w:fldChar w:fldCharType="begin"/>
            </w:r>
            <w:r w:rsidR="005514D2" w:rsidRPr="005514D2">
              <w:rPr>
                <w:noProof/>
                <w:color w:val="000000"/>
                <w:sz w:val="18"/>
                <w:szCs w:val="18"/>
                <w:lang w:eastAsia="en-US"/>
              </w:rPr>
              <w:instrText xml:space="preserve"> REF _Ref396498217 \h </w:instrText>
            </w:r>
            <w:r w:rsidR="005514D2">
              <w:rPr>
                <w:noProof/>
                <w:color w:val="000000"/>
                <w:sz w:val="18"/>
                <w:szCs w:val="18"/>
                <w:lang w:eastAsia="en-US"/>
              </w:rPr>
              <w:instrText xml:space="preserve"> \* MERGEFORMAT </w:instrText>
            </w:r>
            <w:r w:rsidR="005514D2" w:rsidRPr="005514D2">
              <w:rPr>
                <w:noProof/>
                <w:color w:val="000000"/>
                <w:sz w:val="18"/>
                <w:szCs w:val="18"/>
                <w:lang w:eastAsia="en-US"/>
              </w:rPr>
            </w:r>
            <w:r w:rsidR="005514D2" w:rsidRPr="005514D2">
              <w:rPr>
                <w:noProof/>
                <w:color w:val="000000"/>
                <w:sz w:val="18"/>
                <w:szCs w:val="18"/>
                <w:lang w:eastAsia="en-US"/>
              </w:rPr>
              <w:fldChar w:fldCharType="separate"/>
            </w:r>
            <w:r w:rsidR="002836B7" w:rsidRPr="002836B7">
              <w:rPr>
                <w:sz w:val="18"/>
                <w:szCs w:val="18"/>
              </w:rPr>
              <w:t xml:space="preserve">Gambar </w:t>
            </w:r>
            <w:r w:rsidR="002836B7" w:rsidRPr="002836B7">
              <w:rPr>
                <w:noProof/>
                <w:sz w:val="18"/>
                <w:szCs w:val="18"/>
              </w:rPr>
              <w:t>5.16</w:t>
            </w:r>
            <w:r w:rsidR="005514D2" w:rsidRPr="005514D2">
              <w:rPr>
                <w:noProof/>
                <w:color w:val="000000"/>
                <w:sz w:val="18"/>
                <w:szCs w:val="18"/>
                <w:lang w:eastAsia="en-US"/>
              </w:rPr>
              <w:fldChar w:fldCharType="end"/>
            </w:r>
          </w:p>
        </w:tc>
      </w:tr>
      <w:tr w:rsidR="00F13885" w14:paraId="1A1F2FAE" w14:textId="77777777" w:rsidTr="00C11766">
        <w:trPr>
          <w:cnfStyle w:val="000000010000" w:firstRow="0" w:lastRow="0" w:firstColumn="0" w:lastColumn="0" w:oddVBand="0" w:evenVBand="0" w:oddHBand="0" w:evenHBand="1"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20" w:type="dxa"/>
            <w:hideMark/>
          </w:tcPr>
          <w:p w14:paraId="0873E390" w14:textId="77777777" w:rsidR="00F13885" w:rsidRPr="00354699" w:rsidRDefault="00F13885" w:rsidP="00C11766">
            <w:pPr>
              <w:rPr>
                <w:noProof/>
                <w:color w:val="000000"/>
                <w:sz w:val="18"/>
                <w:szCs w:val="18"/>
                <w:lang w:val="id-ID" w:eastAsia="en-US"/>
              </w:rPr>
            </w:pPr>
            <w:r w:rsidRPr="00354699">
              <w:rPr>
                <w:noProof/>
                <w:color w:val="000000"/>
                <w:sz w:val="18"/>
                <w:szCs w:val="18"/>
                <w:lang w:val="id-ID"/>
              </w:rPr>
              <w:t>Skenario 2</w:t>
            </w:r>
          </w:p>
        </w:tc>
        <w:tc>
          <w:tcPr>
            <w:tcW w:w="4230" w:type="dxa"/>
          </w:tcPr>
          <w:p w14:paraId="60EDB3FF" w14:textId="77777777" w:rsidR="00F13885" w:rsidRPr="000641BE" w:rsidRDefault="00F13885" w:rsidP="00F13885">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sidRPr="000641BE">
              <w:rPr>
                <w:b/>
                <w:noProof/>
                <w:color w:val="000000"/>
                <w:sz w:val="18"/>
                <w:szCs w:val="18"/>
                <w:lang w:eastAsia="en-US"/>
              </w:rPr>
              <w:t>Menguji fitur mengulangi aktivitas belajar yang sebelumnya</w:t>
            </w:r>
          </w:p>
        </w:tc>
      </w:tr>
      <w:tr w:rsidR="00F13885" w14:paraId="6F584B7B" w14:textId="77777777" w:rsidTr="00C11766">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620" w:type="dxa"/>
          </w:tcPr>
          <w:p w14:paraId="3974EB38" w14:textId="77777777" w:rsidR="00F13885" w:rsidRDefault="00F13885" w:rsidP="00C11766">
            <w:pPr>
              <w:rPr>
                <w:b w:val="0"/>
                <w:bCs w:val="0"/>
                <w:noProof/>
                <w:color w:val="000000"/>
                <w:sz w:val="18"/>
                <w:szCs w:val="18"/>
                <w:lang w:val="id-ID"/>
              </w:rPr>
            </w:pPr>
            <w:r>
              <w:rPr>
                <w:noProof/>
                <w:color w:val="000000"/>
                <w:sz w:val="18"/>
                <w:szCs w:val="18"/>
                <w:lang w:val="id-ID"/>
              </w:rPr>
              <w:t>Kondisi Awal</w:t>
            </w:r>
          </w:p>
          <w:p w14:paraId="5570A859" w14:textId="77777777" w:rsidR="00F13885" w:rsidRDefault="00F13885" w:rsidP="00C11766">
            <w:pPr>
              <w:jc w:val="center"/>
              <w:rPr>
                <w:sz w:val="18"/>
                <w:szCs w:val="18"/>
                <w:lang w:val="id-ID" w:eastAsia="en-US"/>
              </w:rPr>
            </w:pPr>
          </w:p>
        </w:tc>
        <w:tc>
          <w:tcPr>
            <w:tcW w:w="4230" w:type="dxa"/>
          </w:tcPr>
          <w:p w14:paraId="5DF7327A" w14:textId="77777777" w:rsidR="00F13885" w:rsidRPr="000641BE" w:rsidRDefault="00EE621C" w:rsidP="00EE62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Sistem menampilkan hasil jawaban siswa sesuai dengan jawaban aktivitas yang telah dikerjakan</w:t>
            </w:r>
          </w:p>
        </w:tc>
      </w:tr>
      <w:tr w:rsidR="00F13885" w14:paraId="1285CE73" w14:textId="77777777" w:rsidTr="00C11766">
        <w:trPr>
          <w:cnfStyle w:val="000000010000" w:firstRow="0" w:lastRow="0" w:firstColumn="0" w:lastColumn="0" w:oddVBand="0" w:evenVBand="0" w:oddHBand="0" w:evenHBand="1"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620" w:type="dxa"/>
            <w:hideMark/>
          </w:tcPr>
          <w:p w14:paraId="2954B3BB" w14:textId="77777777" w:rsidR="00F13885" w:rsidRDefault="00F13885" w:rsidP="00C11766">
            <w:pPr>
              <w:rPr>
                <w:noProof/>
                <w:color w:val="000000"/>
                <w:sz w:val="18"/>
                <w:szCs w:val="18"/>
                <w:lang w:val="id-ID" w:eastAsia="en-US"/>
              </w:rPr>
            </w:pPr>
            <w:r>
              <w:rPr>
                <w:noProof/>
                <w:color w:val="000000"/>
                <w:sz w:val="18"/>
                <w:szCs w:val="18"/>
                <w:lang w:val="id-ID"/>
              </w:rPr>
              <w:t>Data Uji</w:t>
            </w:r>
          </w:p>
        </w:tc>
        <w:tc>
          <w:tcPr>
            <w:tcW w:w="4230" w:type="dxa"/>
          </w:tcPr>
          <w:p w14:paraId="317FE520" w14:textId="77777777" w:rsidR="00F13885" w:rsidRPr="000641BE" w:rsidRDefault="00EE621C" w:rsidP="00C11766">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0641BE">
              <w:rPr>
                <w:noProof/>
                <w:color w:val="000000"/>
                <w:sz w:val="18"/>
                <w:szCs w:val="18"/>
                <w:lang w:eastAsia="en-US"/>
              </w:rPr>
              <w:t>Data uji menggunakan jawaban yang acak</w:t>
            </w:r>
            <w:r w:rsidR="003F3863">
              <w:rPr>
                <w:noProof/>
                <w:color w:val="000000"/>
                <w:sz w:val="18"/>
                <w:szCs w:val="18"/>
                <w:lang w:eastAsia="en-US"/>
              </w:rPr>
              <w:t xml:space="preserve"> dan minimal berbeda dengan jawaban dari skenario 1</w:t>
            </w:r>
          </w:p>
        </w:tc>
      </w:tr>
      <w:tr w:rsidR="00F13885" w14:paraId="3986DE3B" w14:textId="77777777" w:rsidTr="00C11766">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hideMark/>
          </w:tcPr>
          <w:p w14:paraId="324DD2BE" w14:textId="77777777" w:rsidR="00F13885" w:rsidRDefault="00F13885" w:rsidP="00C11766">
            <w:pPr>
              <w:rPr>
                <w:noProof/>
                <w:color w:val="000000"/>
                <w:sz w:val="18"/>
                <w:szCs w:val="18"/>
                <w:lang w:val="id-ID" w:eastAsia="en-US"/>
              </w:rPr>
            </w:pPr>
            <w:r>
              <w:rPr>
                <w:noProof/>
                <w:color w:val="000000"/>
                <w:sz w:val="18"/>
                <w:szCs w:val="18"/>
                <w:lang w:val="id-ID"/>
              </w:rPr>
              <w:t>Langkah Pengujian</w:t>
            </w:r>
          </w:p>
        </w:tc>
        <w:tc>
          <w:tcPr>
            <w:tcW w:w="4230" w:type="dxa"/>
          </w:tcPr>
          <w:p w14:paraId="6E9A8901" w14:textId="77777777" w:rsidR="00F13885" w:rsidRPr="000641BE" w:rsidRDefault="00F13885" w:rsidP="00EE62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 xml:space="preserve">Pengguna memilih </w:t>
            </w:r>
            <w:r w:rsidR="00EE621C" w:rsidRPr="000641BE">
              <w:rPr>
                <w:noProof/>
                <w:color w:val="000000"/>
                <w:sz w:val="18"/>
                <w:szCs w:val="18"/>
                <w:lang w:eastAsia="en-US"/>
              </w:rPr>
              <w:t>ulangi aktivitas sekarang</w:t>
            </w:r>
          </w:p>
        </w:tc>
      </w:tr>
    </w:tbl>
    <w:p w14:paraId="06084272" w14:textId="77777777" w:rsidR="003654DF" w:rsidRDefault="003654DF"/>
    <w:p w14:paraId="05E9CE0F" w14:textId="77777777" w:rsidR="003654DF" w:rsidRDefault="003654DF" w:rsidP="003654DF">
      <w:pPr>
        <w:pStyle w:val="Caption"/>
        <w:keepNext/>
      </w:pPr>
      <w:bookmarkStart w:id="467" w:name="_Ref396498212"/>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6</w:t>
      </w:r>
      <w:r w:rsidR="003C0604">
        <w:fldChar w:fldCharType="end"/>
      </w:r>
      <w:bookmarkEnd w:id="467"/>
      <w:r w:rsidRPr="003654DF">
        <w:t xml:space="preserve"> </w:t>
      </w:r>
      <w:r>
        <w:t>Pengujian Fungsionalitas Fitur Mengerjakan Aktivitas Pembelajaran (Bagian 2)</w:t>
      </w:r>
    </w:p>
    <w:tbl>
      <w:tblPr>
        <w:tblStyle w:val="LightGrid4"/>
        <w:tblW w:w="5850" w:type="dxa"/>
        <w:tblInd w:w="108" w:type="dxa"/>
        <w:tblLook w:val="04A0" w:firstRow="1" w:lastRow="0" w:firstColumn="1" w:lastColumn="0" w:noHBand="0" w:noVBand="1"/>
      </w:tblPr>
      <w:tblGrid>
        <w:gridCol w:w="1620"/>
        <w:gridCol w:w="4230"/>
      </w:tblGrid>
      <w:tr w:rsidR="00AA4214" w14:paraId="5156D86A" w14:textId="77777777" w:rsidTr="003654DF">
        <w:trPr>
          <w:cnfStyle w:val="100000000000" w:firstRow="1" w:lastRow="0" w:firstColumn="0" w:lastColumn="0" w:oddVBand="0" w:evenVBand="0" w:oddHBand="0"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620" w:type="dxa"/>
            <w:tcBorders>
              <w:bottom w:val="single" w:sz="8" w:space="0" w:color="000000" w:themeColor="text1"/>
            </w:tcBorders>
            <w:hideMark/>
          </w:tcPr>
          <w:p w14:paraId="7592C33A" w14:textId="77777777" w:rsidR="00AA4214" w:rsidRDefault="00AA4214" w:rsidP="00C11766">
            <w:pPr>
              <w:jc w:val="left"/>
              <w:rPr>
                <w:noProof/>
                <w:color w:val="000000"/>
                <w:sz w:val="18"/>
                <w:szCs w:val="18"/>
                <w:lang w:val="id-ID" w:eastAsia="en-US"/>
              </w:rPr>
            </w:pPr>
            <w:r>
              <w:rPr>
                <w:noProof/>
                <w:color w:val="000000"/>
                <w:sz w:val="18"/>
                <w:szCs w:val="18"/>
                <w:lang w:val="id-ID"/>
              </w:rPr>
              <w:t>Hasil Yang Diharapkan</w:t>
            </w:r>
          </w:p>
        </w:tc>
        <w:tc>
          <w:tcPr>
            <w:tcW w:w="4230" w:type="dxa"/>
            <w:tcBorders>
              <w:bottom w:val="single" w:sz="8" w:space="0" w:color="000000" w:themeColor="text1"/>
            </w:tcBorders>
          </w:tcPr>
          <w:p w14:paraId="1A58879A" w14:textId="77777777" w:rsidR="00AA4214" w:rsidRPr="003654DF" w:rsidRDefault="00AA4214" w:rsidP="00C11766">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3654DF">
              <w:rPr>
                <w:b w:val="0"/>
                <w:noProof/>
                <w:color w:val="000000"/>
                <w:sz w:val="18"/>
                <w:szCs w:val="18"/>
                <w:lang w:eastAsia="en-US"/>
              </w:rPr>
              <w:t>Sistem menampilkan hasil jawaban baru siswa yang telah dijawab</w:t>
            </w:r>
          </w:p>
        </w:tc>
      </w:tr>
      <w:tr w:rsidR="00AA4214" w14:paraId="4820C7EE" w14:textId="77777777" w:rsidTr="00C11766">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620" w:type="dxa"/>
            <w:hideMark/>
          </w:tcPr>
          <w:p w14:paraId="0BB94090" w14:textId="77777777" w:rsidR="00AA4214" w:rsidRDefault="00AA4214" w:rsidP="00C11766">
            <w:pPr>
              <w:jc w:val="left"/>
              <w:rPr>
                <w:noProof/>
                <w:color w:val="000000"/>
                <w:sz w:val="18"/>
                <w:szCs w:val="18"/>
                <w:lang w:val="id-ID" w:eastAsia="en-US"/>
              </w:rPr>
            </w:pPr>
            <w:r>
              <w:rPr>
                <w:noProof/>
                <w:color w:val="000000"/>
                <w:sz w:val="18"/>
                <w:szCs w:val="18"/>
                <w:lang w:val="id-ID"/>
              </w:rPr>
              <w:t>Hasil Yang Didapat</w:t>
            </w:r>
          </w:p>
        </w:tc>
        <w:tc>
          <w:tcPr>
            <w:tcW w:w="4230" w:type="dxa"/>
          </w:tcPr>
          <w:p w14:paraId="5CEE96EC" w14:textId="77777777" w:rsidR="00AA4214" w:rsidRPr="000641BE" w:rsidRDefault="00AA4214" w:rsidP="00EE62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Sistem menampilkan hasil jawaban baru siswa sesuai dengan jawaban aktivitas yang telah dikerjakan</w:t>
            </w:r>
          </w:p>
        </w:tc>
      </w:tr>
      <w:tr w:rsidR="00AA4214" w14:paraId="00DD6127" w14:textId="77777777" w:rsidTr="00C11766">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hideMark/>
          </w:tcPr>
          <w:p w14:paraId="2CA2DA64" w14:textId="77777777" w:rsidR="00AA4214" w:rsidRDefault="00AA4214" w:rsidP="00C11766">
            <w:pPr>
              <w:jc w:val="left"/>
              <w:rPr>
                <w:noProof/>
                <w:color w:val="000000"/>
                <w:sz w:val="18"/>
                <w:szCs w:val="18"/>
                <w:lang w:val="id-ID" w:eastAsia="en-US"/>
              </w:rPr>
            </w:pPr>
            <w:r>
              <w:rPr>
                <w:noProof/>
                <w:color w:val="000000"/>
                <w:sz w:val="18"/>
                <w:szCs w:val="18"/>
                <w:lang w:val="id-ID"/>
              </w:rPr>
              <w:t>Hasil Pengujian</w:t>
            </w:r>
          </w:p>
        </w:tc>
        <w:tc>
          <w:tcPr>
            <w:tcW w:w="4230" w:type="dxa"/>
          </w:tcPr>
          <w:p w14:paraId="7EA0FB80" w14:textId="77777777" w:rsidR="00AA4214" w:rsidRPr="000641BE" w:rsidRDefault="00AA4214" w:rsidP="00C11766">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0641BE">
              <w:rPr>
                <w:noProof/>
                <w:color w:val="000000"/>
                <w:sz w:val="18"/>
                <w:szCs w:val="18"/>
                <w:lang w:eastAsia="en-US"/>
              </w:rPr>
              <w:t>100% berhasil</w:t>
            </w:r>
          </w:p>
        </w:tc>
      </w:tr>
      <w:tr w:rsidR="00AA4214" w14:paraId="7D0D8ECB" w14:textId="77777777" w:rsidTr="00C11766">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47E4CE30" w14:textId="77777777" w:rsidR="00AA4214" w:rsidRDefault="00AA4214" w:rsidP="00C11766">
            <w:pPr>
              <w:jc w:val="left"/>
              <w:rPr>
                <w:noProof/>
                <w:color w:val="000000"/>
                <w:sz w:val="18"/>
                <w:szCs w:val="18"/>
                <w:lang w:val="id-ID"/>
              </w:rPr>
            </w:pPr>
            <w:r>
              <w:rPr>
                <w:noProof/>
                <w:color w:val="000000"/>
                <w:sz w:val="18"/>
                <w:szCs w:val="18"/>
                <w:lang w:val="id-ID"/>
              </w:rPr>
              <w:t>Kondisi Akhir</w:t>
            </w:r>
          </w:p>
        </w:tc>
        <w:tc>
          <w:tcPr>
            <w:tcW w:w="4230" w:type="dxa"/>
          </w:tcPr>
          <w:p w14:paraId="2FC6EA0C" w14:textId="77777777" w:rsidR="00AA4214" w:rsidRPr="000641BE" w:rsidRDefault="00AA4214" w:rsidP="005514D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Tampilan hasil aktivias siswa terbaru</w:t>
            </w:r>
            <w:r w:rsidRPr="000641BE">
              <w:rPr>
                <w:i/>
                <w:noProof/>
                <w:color w:val="000000"/>
                <w:sz w:val="18"/>
                <w:szCs w:val="18"/>
                <w:lang w:eastAsia="en-US"/>
              </w:rPr>
              <w:t xml:space="preserve"> </w:t>
            </w:r>
            <w:r w:rsidRPr="000641BE">
              <w:rPr>
                <w:noProof/>
                <w:color w:val="000000"/>
                <w:sz w:val="18"/>
                <w:szCs w:val="18"/>
                <w:lang w:eastAsia="en-US"/>
              </w:rPr>
              <w:t xml:space="preserve">dicantumkan pada </w:t>
            </w:r>
            <w:r w:rsidR="005514D2" w:rsidRPr="005514D2">
              <w:rPr>
                <w:noProof/>
                <w:color w:val="000000"/>
                <w:sz w:val="18"/>
                <w:szCs w:val="18"/>
                <w:lang w:eastAsia="en-US"/>
              </w:rPr>
              <w:fldChar w:fldCharType="begin"/>
            </w:r>
            <w:r w:rsidR="005514D2" w:rsidRPr="005514D2">
              <w:rPr>
                <w:noProof/>
                <w:color w:val="000000"/>
                <w:sz w:val="18"/>
                <w:szCs w:val="18"/>
                <w:lang w:eastAsia="en-US"/>
              </w:rPr>
              <w:instrText xml:space="preserve"> REF _Ref396498218 \h </w:instrText>
            </w:r>
            <w:r w:rsidR="005514D2">
              <w:rPr>
                <w:noProof/>
                <w:color w:val="000000"/>
                <w:sz w:val="18"/>
                <w:szCs w:val="18"/>
                <w:lang w:eastAsia="en-US"/>
              </w:rPr>
              <w:instrText xml:space="preserve"> \* MERGEFORMAT </w:instrText>
            </w:r>
            <w:r w:rsidR="005514D2" w:rsidRPr="005514D2">
              <w:rPr>
                <w:noProof/>
                <w:color w:val="000000"/>
                <w:sz w:val="18"/>
                <w:szCs w:val="18"/>
                <w:lang w:eastAsia="en-US"/>
              </w:rPr>
            </w:r>
            <w:r w:rsidR="005514D2" w:rsidRPr="005514D2">
              <w:rPr>
                <w:noProof/>
                <w:color w:val="000000"/>
                <w:sz w:val="18"/>
                <w:szCs w:val="18"/>
                <w:lang w:eastAsia="en-US"/>
              </w:rPr>
              <w:fldChar w:fldCharType="separate"/>
            </w:r>
            <w:r w:rsidR="002836B7" w:rsidRPr="002836B7">
              <w:rPr>
                <w:sz w:val="18"/>
                <w:szCs w:val="18"/>
              </w:rPr>
              <w:t xml:space="preserve">Gambar </w:t>
            </w:r>
            <w:r w:rsidR="002836B7" w:rsidRPr="002836B7">
              <w:rPr>
                <w:noProof/>
                <w:sz w:val="18"/>
                <w:szCs w:val="18"/>
              </w:rPr>
              <w:t>5.20</w:t>
            </w:r>
            <w:r w:rsidR="005514D2" w:rsidRPr="005514D2">
              <w:rPr>
                <w:noProof/>
                <w:color w:val="000000"/>
                <w:sz w:val="18"/>
                <w:szCs w:val="18"/>
                <w:lang w:eastAsia="en-US"/>
              </w:rPr>
              <w:fldChar w:fldCharType="end"/>
            </w:r>
          </w:p>
        </w:tc>
      </w:tr>
    </w:tbl>
    <w:p w14:paraId="0C2C0A0B" w14:textId="77777777" w:rsidR="003654DF" w:rsidRDefault="009F1185" w:rsidP="003654DF">
      <w:pPr>
        <w:pStyle w:val="Heading4"/>
        <w:keepNext/>
        <w:numPr>
          <w:ilvl w:val="0"/>
          <w:numId w:val="0"/>
        </w:numPr>
        <w:spacing w:before="240"/>
        <w:ind w:left="964" w:hanging="964"/>
        <w:jc w:val="center"/>
      </w:pPr>
      <w:r>
        <w:rPr>
          <w:noProof/>
          <w:lang w:val="en-US" w:eastAsia="en-US"/>
        </w:rPr>
        <w:drawing>
          <wp:inline distT="0" distB="0" distL="0" distR="0" wp14:anchorId="2A1C14C2" wp14:editId="12551DE3">
            <wp:extent cx="3027872" cy="1774273"/>
            <wp:effectExtent l="0" t="0" r="1270" b="0"/>
            <wp:docPr id="557" name="Picture 557" descr="D:\TA\dokumentasi foto\ss\Screenshot_2014-08-13-12-46-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A\dokumentasi foto\ss\Screenshot_2014-08-13-12-46-21.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028644" cy="1774725"/>
                    </a:xfrm>
                    <a:prstGeom prst="rect">
                      <a:avLst/>
                    </a:prstGeom>
                    <a:noFill/>
                    <a:ln>
                      <a:noFill/>
                    </a:ln>
                  </pic:spPr>
                </pic:pic>
              </a:graphicData>
            </a:graphic>
          </wp:inline>
        </w:drawing>
      </w:r>
    </w:p>
    <w:p w14:paraId="108A0B0F" w14:textId="77777777" w:rsidR="009F1185" w:rsidRDefault="003654DF" w:rsidP="003654DF">
      <w:pPr>
        <w:pStyle w:val="Caption"/>
      </w:pPr>
      <w:bookmarkStart w:id="468" w:name="_Ref396498220"/>
      <w:bookmarkStart w:id="469" w:name="_Toc396905713"/>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2</w:t>
      </w:r>
      <w:r w:rsidR="005514D2">
        <w:fldChar w:fldCharType="end"/>
      </w:r>
      <w:bookmarkEnd w:id="468"/>
      <w:r w:rsidRPr="003654DF">
        <w:t xml:space="preserve"> </w:t>
      </w:r>
      <w:r>
        <w:t>Halaman Rangkaian Aktivitas Pembelajaran Siswa</w:t>
      </w:r>
      <w:bookmarkEnd w:id="469"/>
    </w:p>
    <w:p w14:paraId="1AD707BB" w14:textId="77777777" w:rsidR="009F1185" w:rsidRDefault="009F1185" w:rsidP="009F1185"/>
    <w:p w14:paraId="46505D23" w14:textId="77777777" w:rsidR="003654DF" w:rsidRDefault="009F1185" w:rsidP="003654DF">
      <w:pPr>
        <w:keepNext/>
        <w:jc w:val="center"/>
      </w:pPr>
      <w:r>
        <w:rPr>
          <w:noProof/>
          <w:lang w:eastAsia="en-US"/>
        </w:rPr>
        <w:drawing>
          <wp:inline distT="0" distB="0" distL="0" distR="0" wp14:anchorId="666844E9" wp14:editId="4928885E">
            <wp:extent cx="3044657" cy="1784108"/>
            <wp:effectExtent l="0" t="0" r="3810" b="6985"/>
            <wp:docPr id="558" name="Picture 558" descr="D:\TA\dokumentasi foto\ss\Screenshot_2014-08-13-12-4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TA\dokumentasi foto\ss\Screenshot_2014-08-13-12-46-41.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047921" cy="1786021"/>
                    </a:xfrm>
                    <a:prstGeom prst="rect">
                      <a:avLst/>
                    </a:prstGeom>
                    <a:noFill/>
                    <a:ln>
                      <a:noFill/>
                    </a:ln>
                  </pic:spPr>
                </pic:pic>
              </a:graphicData>
            </a:graphic>
          </wp:inline>
        </w:drawing>
      </w:r>
    </w:p>
    <w:p w14:paraId="1411D724" w14:textId="77777777" w:rsidR="009F1185" w:rsidRDefault="003654DF" w:rsidP="003654DF">
      <w:pPr>
        <w:pStyle w:val="Caption"/>
      </w:pPr>
      <w:bookmarkStart w:id="470" w:name="_Ref396498221"/>
      <w:bookmarkStart w:id="471" w:name="_Toc396905714"/>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3</w:t>
      </w:r>
      <w:r w:rsidR="005514D2">
        <w:fldChar w:fldCharType="end"/>
      </w:r>
      <w:bookmarkEnd w:id="470"/>
      <w:r w:rsidRPr="003654DF">
        <w:t xml:space="preserve"> </w:t>
      </w:r>
      <w:r>
        <w:t>Halaman Mengerjakan Aktivitas Tebak Suku Kata</w:t>
      </w:r>
      <w:bookmarkEnd w:id="471"/>
    </w:p>
    <w:p w14:paraId="0B77483D" w14:textId="77777777" w:rsidR="003654DF" w:rsidRDefault="009F1185" w:rsidP="003654DF">
      <w:pPr>
        <w:keepNext/>
        <w:jc w:val="center"/>
      </w:pPr>
      <w:r>
        <w:rPr>
          <w:noProof/>
          <w:lang w:eastAsia="en-US"/>
        </w:rPr>
        <w:lastRenderedPageBreak/>
        <w:drawing>
          <wp:inline distT="0" distB="0" distL="0" distR="0" wp14:anchorId="3304634E" wp14:editId="4A62630E">
            <wp:extent cx="2674189" cy="1567022"/>
            <wp:effectExtent l="0" t="0" r="0" b="0"/>
            <wp:docPr id="560" name="Picture 560" descr="D:\TA\dokumentasi foto\ss\Screenshot_2014-08-13-12-46-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TA\dokumentasi foto\ss\Screenshot_2014-08-13-12-46-59.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674871" cy="1567422"/>
                    </a:xfrm>
                    <a:prstGeom prst="rect">
                      <a:avLst/>
                    </a:prstGeom>
                    <a:noFill/>
                    <a:ln>
                      <a:noFill/>
                    </a:ln>
                  </pic:spPr>
                </pic:pic>
              </a:graphicData>
            </a:graphic>
          </wp:inline>
        </w:drawing>
      </w:r>
    </w:p>
    <w:p w14:paraId="7A1AFC90" w14:textId="77777777" w:rsidR="009F1185" w:rsidRDefault="003654DF" w:rsidP="003654DF">
      <w:pPr>
        <w:pStyle w:val="Caption"/>
      </w:pPr>
      <w:bookmarkStart w:id="472" w:name="_Ref396498222"/>
      <w:bookmarkStart w:id="473" w:name="_Toc396905715"/>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4</w:t>
      </w:r>
      <w:r w:rsidR="005514D2">
        <w:fldChar w:fldCharType="end"/>
      </w:r>
      <w:bookmarkEnd w:id="472"/>
      <w:r w:rsidRPr="003654DF">
        <w:t xml:space="preserve"> </w:t>
      </w:r>
      <w:r>
        <w:t>Halaman Mengerjakan Aktivitas Tebak Angka</w:t>
      </w:r>
      <w:bookmarkEnd w:id="473"/>
    </w:p>
    <w:p w14:paraId="78580730" w14:textId="77777777" w:rsidR="009F1185" w:rsidRDefault="009F1185" w:rsidP="009F1185"/>
    <w:p w14:paraId="6418A569" w14:textId="77777777" w:rsidR="003654DF" w:rsidRDefault="009F1185" w:rsidP="003654DF">
      <w:pPr>
        <w:keepNext/>
        <w:jc w:val="center"/>
      </w:pPr>
      <w:r>
        <w:rPr>
          <w:noProof/>
          <w:lang w:eastAsia="en-US"/>
        </w:rPr>
        <w:drawing>
          <wp:inline distT="0" distB="0" distL="0" distR="0" wp14:anchorId="3B7EE102" wp14:editId="0D8AEA2A">
            <wp:extent cx="2682815" cy="1572076"/>
            <wp:effectExtent l="0" t="0" r="3810" b="9525"/>
            <wp:docPr id="562" name="Picture 562" descr="D:\TA\dokumentasi foto\ss\Screenshot_2014-08-13-12-47-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TA\dokumentasi foto\ss\Screenshot_2014-08-13-12-47-46.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687355" cy="1574736"/>
                    </a:xfrm>
                    <a:prstGeom prst="rect">
                      <a:avLst/>
                    </a:prstGeom>
                    <a:noFill/>
                    <a:ln>
                      <a:noFill/>
                    </a:ln>
                  </pic:spPr>
                </pic:pic>
              </a:graphicData>
            </a:graphic>
          </wp:inline>
        </w:drawing>
      </w:r>
    </w:p>
    <w:p w14:paraId="208E996B" w14:textId="77777777" w:rsidR="009F1185" w:rsidRDefault="003654DF" w:rsidP="003654DF">
      <w:pPr>
        <w:pStyle w:val="Caption"/>
      </w:pPr>
      <w:bookmarkStart w:id="474" w:name="_Ref396498223"/>
      <w:bookmarkStart w:id="475" w:name="_Toc396905716"/>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5</w:t>
      </w:r>
      <w:r w:rsidR="005514D2">
        <w:fldChar w:fldCharType="end"/>
      </w:r>
      <w:bookmarkEnd w:id="474"/>
      <w:r w:rsidRPr="003654DF">
        <w:t xml:space="preserve"> </w:t>
      </w:r>
      <w:r>
        <w:t>Halaman Mengerjakan Aktivitas Tebak Warna</w:t>
      </w:r>
      <w:bookmarkEnd w:id="475"/>
    </w:p>
    <w:p w14:paraId="19A06368" w14:textId="77777777" w:rsidR="009F1185" w:rsidRDefault="009F1185" w:rsidP="009F1185"/>
    <w:p w14:paraId="391255D6" w14:textId="77777777" w:rsidR="003654DF" w:rsidRDefault="009F1185" w:rsidP="003654DF">
      <w:pPr>
        <w:keepNext/>
        <w:jc w:val="center"/>
      </w:pPr>
      <w:r>
        <w:rPr>
          <w:noProof/>
          <w:lang w:eastAsia="en-US"/>
        </w:rPr>
        <w:drawing>
          <wp:inline distT="0" distB="0" distL="0" distR="0" wp14:anchorId="2545F7F8" wp14:editId="0846AD1B">
            <wp:extent cx="2691442" cy="1577132"/>
            <wp:effectExtent l="0" t="0" r="0" b="4445"/>
            <wp:docPr id="563" name="Picture 563" descr="D:\TA\dokumentasi foto\ss\Screenshot_2014-08-13-12-47-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TA\dokumentasi foto\ss\Screenshot_2014-08-13-12-47-16.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692128" cy="1577534"/>
                    </a:xfrm>
                    <a:prstGeom prst="rect">
                      <a:avLst/>
                    </a:prstGeom>
                    <a:noFill/>
                    <a:ln>
                      <a:noFill/>
                    </a:ln>
                  </pic:spPr>
                </pic:pic>
              </a:graphicData>
            </a:graphic>
          </wp:inline>
        </w:drawing>
      </w:r>
    </w:p>
    <w:p w14:paraId="0F73D068" w14:textId="77777777" w:rsidR="009F1185" w:rsidRDefault="003654DF" w:rsidP="003654DF">
      <w:pPr>
        <w:pStyle w:val="Caption"/>
      </w:pPr>
      <w:bookmarkStart w:id="476" w:name="_Ref396498217"/>
      <w:bookmarkStart w:id="477" w:name="_Toc396905717"/>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6</w:t>
      </w:r>
      <w:r w:rsidR="005514D2">
        <w:fldChar w:fldCharType="end"/>
      </w:r>
      <w:bookmarkEnd w:id="476"/>
      <w:r w:rsidRPr="003654DF">
        <w:t xml:space="preserve"> </w:t>
      </w:r>
      <w:r>
        <w:t>Halaman Hasil Aktivitas Siswa</w:t>
      </w:r>
      <w:bookmarkEnd w:id="477"/>
    </w:p>
    <w:p w14:paraId="690EDB34" w14:textId="77777777" w:rsidR="009F1185" w:rsidRDefault="009F1185" w:rsidP="009F1185"/>
    <w:p w14:paraId="79FC4748" w14:textId="77777777" w:rsidR="003654DF" w:rsidRDefault="009F1185" w:rsidP="003654DF">
      <w:pPr>
        <w:keepNext/>
        <w:jc w:val="center"/>
      </w:pPr>
      <w:r>
        <w:rPr>
          <w:noProof/>
          <w:lang w:eastAsia="en-US"/>
        </w:rPr>
        <w:lastRenderedPageBreak/>
        <w:drawing>
          <wp:inline distT="0" distB="0" distL="0" distR="0" wp14:anchorId="1A6B8747" wp14:editId="2A31778D">
            <wp:extent cx="2631057" cy="1541748"/>
            <wp:effectExtent l="0" t="0" r="0" b="1905"/>
            <wp:docPr id="565" name="Picture 565" descr="D:\TA\dokumentasi foto\ss\Screenshot_2014-08-13-12-47-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TA\dokumentasi foto\ss\Screenshot_2014-08-13-12-47-28.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634239" cy="1543612"/>
                    </a:xfrm>
                    <a:prstGeom prst="rect">
                      <a:avLst/>
                    </a:prstGeom>
                    <a:noFill/>
                    <a:ln>
                      <a:noFill/>
                    </a:ln>
                  </pic:spPr>
                </pic:pic>
              </a:graphicData>
            </a:graphic>
          </wp:inline>
        </w:drawing>
      </w:r>
    </w:p>
    <w:p w14:paraId="5E479CDA" w14:textId="77777777" w:rsidR="009F1185" w:rsidRDefault="003654DF" w:rsidP="003654DF">
      <w:pPr>
        <w:pStyle w:val="Caption"/>
      </w:pPr>
      <w:bookmarkStart w:id="478" w:name="_Ref396498224"/>
      <w:bookmarkStart w:id="479" w:name="_Toc396905718"/>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7</w:t>
      </w:r>
      <w:r w:rsidR="005514D2">
        <w:fldChar w:fldCharType="end"/>
      </w:r>
      <w:bookmarkEnd w:id="478"/>
      <w:r w:rsidRPr="003654DF">
        <w:t xml:space="preserve"> </w:t>
      </w:r>
      <w:r>
        <w:t>Halaman Mengerjakan Aktivitas Tebak Suku Kata</w:t>
      </w:r>
      <w:bookmarkEnd w:id="479"/>
    </w:p>
    <w:p w14:paraId="7C592F3C" w14:textId="77777777" w:rsidR="009F1185" w:rsidRDefault="009F1185" w:rsidP="009F1185"/>
    <w:p w14:paraId="0475FB0D" w14:textId="77777777" w:rsidR="003654DF" w:rsidRDefault="009F1185" w:rsidP="003654DF">
      <w:pPr>
        <w:keepNext/>
        <w:jc w:val="center"/>
      </w:pPr>
      <w:r>
        <w:rPr>
          <w:noProof/>
          <w:lang w:eastAsia="en-US"/>
        </w:rPr>
        <w:drawing>
          <wp:inline distT="0" distB="0" distL="0" distR="0" wp14:anchorId="46C41E02" wp14:editId="6CC01EFF">
            <wp:extent cx="2631057" cy="1541748"/>
            <wp:effectExtent l="0" t="0" r="0" b="1905"/>
            <wp:docPr id="566" name="Picture 566" descr="D:\TA\dokumentasi foto\ss\Screenshot_2014-08-13-12-47-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TA\dokumentasi foto\ss\Screenshot_2014-08-13-12-47-37.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631278" cy="1541878"/>
                    </a:xfrm>
                    <a:prstGeom prst="rect">
                      <a:avLst/>
                    </a:prstGeom>
                    <a:noFill/>
                    <a:ln>
                      <a:noFill/>
                    </a:ln>
                  </pic:spPr>
                </pic:pic>
              </a:graphicData>
            </a:graphic>
          </wp:inline>
        </w:drawing>
      </w:r>
    </w:p>
    <w:p w14:paraId="3D2CC4B7" w14:textId="77777777" w:rsidR="009F1185" w:rsidRDefault="003654DF" w:rsidP="003654DF">
      <w:pPr>
        <w:pStyle w:val="Caption"/>
      </w:pPr>
      <w:bookmarkStart w:id="480" w:name="_Ref396498225"/>
      <w:bookmarkStart w:id="481" w:name="_Toc396905719"/>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8</w:t>
      </w:r>
      <w:r w:rsidR="005514D2">
        <w:fldChar w:fldCharType="end"/>
      </w:r>
      <w:bookmarkEnd w:id="480"/>
      <w:r w:rsidRPr="003654DF">
        <w:t xml:space="preserve"> </w:t>
      </w:r>
      <w:r>
        <w:t>Halaman Mengerjakan Aktivitas Tebak Angka</w:t>
      </w:r>
      <w:bookmarkEnd w:id="481"/>
    </w:p>
    <w:p w14:paraId="798373A6" w14:textId="77777777" w:rsidR="003F3863" w:rsidRPr="003F3863" w:rsidRDefault="003F3863" w:rsidP="003F3863"/>
    <w:p w14:paraId="42F898F9" w14:textId="77777777" w:rsidR="003654DF" w:rsidRDefault="009F1185" w:rsidP="003654DF">
      <w:pPr>
        <w:keepNext/>
        <w:jc w:val="center"/>
      </w:pPr>
      <w:r>
        <w:rPr>
          <w:noProof/>
          <w:lang w:eastAsia="en-US"/>
        </w:rPr>
        <w:drawing>
          <wp:inline distT="0" distB="0" distL="0" distR="0" wp14:anchorId="21720889" wp14:editId="2EBE38D3">
            <wp:extent cx="2656936" cy="1556911"/>
            <wp:effectExtent l="0" t="0" r="0" b="5715"/>
            <wp:docPr id="568" name="Picture 568" descr="D:\TA\dokumentasi foto\ss\Screenshot_2014-08-13-12-47-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TA\dokumentasi foto\ss\Screenshot_2014-08-13-12-47-46.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662139" cy="1559960"/>
                    </a:xfrm>
                    <a:prstGeom prst="rect">
                      <a:avLst/>
                    </a:prstGeom>
                    <a:noFill/>
                    <a:ln>
                      <a:noFill/>
                    </a:ln>
                  </pic:spPr>
                </pic:pic>
              </a:graphicData>
            </a:graphic>
          </wp:inline>
        </w:drawing>
      </w:r>
    </w:p>
    <w:p w14:paraId="56115110" w14:textId="77777777" w:rsidR="009F1185" w:rsidRDefault="003654DF" w:rsidP="003654DF">
      <w:pPr>
        <w:pStyle w:val="Caption"/>
      </w:pPr>
      <w:bookmarkStart w:id="482" w:name="_Ref396498226"/>
      <w:bookmarkStart w:id="483" w:name="_Toc396905720"/>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19</w:t>
      </w:r>
      <w:r w:rsidR="005514D2">
        <w:fldChar w:fldCharType="end"/>
      </w:r>
      <w:bookmarkEnd w:id="482"/>
      <w:r w:rsidRPr="003654DF">
        <w:t xml:space="preserve"> </w:t>
      </w:r>
      <w:r>
        <w:t>Halaman Mengerjakan Aktivitas Tebak Warna</w:t>
      </w:r>
      <w:bookmarkEnd w:id="483"/>
    </w:p>
    <w:p w14:paraId="715FAD06" w14:textId="77777777" w:rsidR="009F1185" w:rsidRDefault="009F1185" w:rsidP="009F1185"/>
    <w:p w14:paraId="7E7DB3B1" w14:textId="77777777" w:rsidR="003654DF" w:rsidRDefault="009F1185" w:rsidP="003654DF">
      <w:pPr>
        <w:keepNext/>
        <w:jc w:val="center"/>
      </w:pPr>
      <w:r>
        <w:rPr>
          <w:noProof/>
          <w:lang w:eastAsia="en-US"/>
        </w:rPr>
        <w:lastRenderedPageBreak/>
        <w:drawing>
          <wp:inline distT="0" distB="0" distL="0" distR="0" wp14:anchorId="5296D450" wp14:editId="7F5BDCD9">
            <wp:extent cx="2932981" cy="1718669"/>
            <wp:effectExtent l="0" t="0" r="1270" b="0"/>
            <wp:docPr id="570" name="Picture 570" descr="D:\TA\dokumentasi foto\ss\Screenshot_2014-08-13-12-47-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TA\dokumentasi foto\ss\Screenshot_2014-08-13-12-47-55.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35244" cy="1719995"/>
                    </a:xfrm>
                    <a:prstGeom prst="rect">
                      <a:avLst/>
                    </a:prstGeom>
                    <a:noFill/>
                    <a:ln>
                      <a:noFill/>
                    </a:ln>
                  </pic:spPr>
                </pic:pic>
              </a:graphicData>
            </a:graphic>
          </wp:inline>
        </w:drawing>
      </w:r>
    </w:p>
    <w:p w14:paraId="37637886" w14:textId="77777777" w:rsidR="009F1185" w:rsidRDefault="003654DF" w:rsidP="003654DF">
      <w:pPr>
        <w:pStyle w:val="Caption"/>
      </w:pPr>
      <w:bookmarkStart w:id="484" w:name="_Ref396498218"/>
      <w:bookmarkStart w:id="485" w:name="_Toc396905721"/>
      <w:r>
        <w:t xml:space="preserve">Gambar </w:t>
      </w:r>
      <w:r w:rsidR="005514D2">
        <w:fldChar w:fldCharType="begin"/>
      </w:r>
      <w:r w:rsidR="005514D2">
        <w:instrText xml:space="preserve"> STYLEREF 1 \s </w:instrText>
      </w:r>
      <w:r w:rsidR="005514D2">
        <w:fldChar w:fldCharType="separate"/>
      </w:r>
      <w:r w:rsidR="002836B7">
        <w:rPr>
          <w:noProof/>
        </w:rPr>
        <w:t>5</w:t>
      </w:r>
      <w:r w:rsidR="005514D2">
        <w:fldChar w:fldCharType="end"/>
      </w:r>
      <w:r w:rsidR="005514D2">
        <w:t>.</w:t>
      </w:r>
      <w:r w:rsidR="005514D2">
        <w:fldChar w:fldCharType="begin"/>
      </w:r>
      <w:r w:rsidR="005514D2">
        <w:instrText xml:space="preserve"> SEQ Gambar \* ARABIC \s 1 </w:instrText>
      </w:r>
      <w:r w:rsidR="005514D2">
        <w:fldChar w:fldCharType="separate"/>
      </w:r>
      <w:r w:rsidR="002836B7">
        <w:rPr>
          <w:noProof/>
        </w:rPr>
        <w:t>20</w:t>
      </w:r>
      <w:r w:rsidR="005514D2">
        <w:fldChar w:fldCharType="end"/>
      </w:r>
      <w:bookmarkEnd w:id="484"/>
      <w:r w:rsidRPr="003654DF">
        <w:t xml:space="preserve"> </w:t>
      </w:r>
      <w:r>
        <w:t>Halaman Hasil Aktivitas Siswa</w:t>
      </w:r>
      <w:bookmarkEnd w:id="485"/>
    </w:p>
    <w:p w14:paraId="7E1383D1" w14:textId="77777777" w:rsidR="003F3863" w:rsidRDefault="003F3863" w:rsidP="003F3863"/>
    <w:p w14:paraId="4DB4F2A5" w14:textId="77777777" w:rsidR="003F3863" w:rsidRPr="003F3863" w:rsidRDefault="00C739B4" w:rsidP="003F3863">
      <w:r>
        <w:tab/>
        <w:t>Peneliti dapat memulai aktivitas dengan masuk ke halaman rangkaian aktivitas siswa (</w:t>
      </w:r>
      <w:r w:rsidR="005514D2">
        <w:fldChar w:fldCharType="begin"/>
      </w:r>
      <w:r w:rsidR="005514D2">
        <w:instrText xml:space="preserve"> REF _Ref396498220 \h </w:instrText>
      </w:r>
      <w:r w:rsidR="005514D2">
        <w:fldChar w:fldCharType="separate"/>
      </w:r>
      <w:r w:rsidR="002836B7">
        <w:t xml:space="preserve">Gambar </w:t>
      </w:r>
      <w:r w:rsidR="002836B7">
        <w:rPr>
          <w:noProof/>
        </w:rPr>
        <w:t>5</w:t>
      </w:r>
      <w:r w:rsidR="002836B7">
        <w:t>.</w:t>
      </w:r>
      <w:r w:rsidR="002836B7">
        <w:rPr>
          <w:noProof/>
        </w:rPr>
        <w:t>12</w:t>
      </w:r>
      <w:r w:rsidR="005514D2">
        <w:fldChar w:fldCharType="end"/>
      </w:r>
      <w:r>
        <w:t>) dan memilih mulai aktivitas sekarang. Peneliti menjawab pertanyaan dari aktivitas 1 (</w:t>
      </w:r>
      <w:r w:rsidR="005514D2">
        <w:fldChar w:fldCharType="begin"/>
      </w:r>
      <w:r w:rsidR="005514D2">
        <w:instrText xml:space="preserve"> REF _Ref396498221 \h </w:instrText>
      </w:r>
      <w:r w:rsidR="005514D2">
        <w:fldChar w:fldCharType="separate"/>
      </w:r>
      <w:r w:rsidR="002836B7">
        <w:t xml:space="preserve">Gambar </w:t>
      </w:r>
      <w:r w:rsidR="002836B7">
        <w:rPr>
          <w:noProof/>
        </w:rPr>
        <w:t>5</w:t>
      </w:r>
      <w:r w:rsidR="002836B7">
        <w:t>.</w:t>
      </w:r>
      <w:r w:rsidR="002836B7">
        <w:rPr>
          <w:noProof/>
        </w:rPr>
        <w:t>13</w:t>
      </w:r>
      <w:r w:rsidR="005514D2">
        <w:fldChar w:fldCharType="end"/>
      </w:r>
      <w:r>
        <w:t>) dengan jawaban benar, aktivitas 2 (</w:t>
      </w:r>
      <w:r w:rsidR="005514D2">
        <w:fldChar w:fldCharType="begin"/>
      </w:r>
      <w:r w:rsidR="005514D2">
        <w:instrText xml:space="preserve"> REF _Ref396498222 \h </w:instrText>
      </w:r>
      <w:r w:rsidR="005514D2">
        <w:fldChar w:fldCharType="separate"/>
      </w:r>
      <w:r w:rsidR="002836B7">
        <w:t xml:space="preserve">Gambar </w:t>
      </w:r>
      <w:r w:rsidR="002836B7">
        <w:rPr>
          <w:noProof/>
        </w:rPr>
        <w:t>5</w:t>
      </w:r>
      <w:r w:rsidR="002836B7">
        <w:t>.</w:t>
      </w:r>
      <w:r w:rsidR="002836B7">
        <w:rPr>
          <w:noProof/>
        </w:rPr>
        <w:t>14</w:t>
      </w:r>
      <w:r w:rsidR="005514D2">
        <w:fldChar w:fldCharType="end"/>
      </w:r>
      <w:r>
        <w:t>) dengan jawaban salah, dan aktivitas 3 (</w:t>
      </w:r>
      <w:r w:rsidR="005514D2">
        <w:fldChar w:fldCharType="begin"/>
      </w:r>
      <w:r w:rsidR="005514D2">
        <w:instrText xml:space="preserve"> REF _Ref396498223 \h </w:instrText>
      </w:r>
      <w:r w:rsidR="005514D2">
        <w:fldChar w:fldCharType="separate"/>
      </w:r>
      <w:r w:rsidR="002836B7">
        <w:t xml:space="preserve">Gambar </w:t>
      </w:r>
      <w:r w:rsidR="002836B7">
        <w:rPr>
          <w:noProof/>
        </w:rPr>
        <w:t>5</w:t>
      </w:r>
      <w:r w:rsidR="002836B7">
        <w:t>.</w:t>
      </w:r>
      <w:r w:rsidR="002836B7">
        <w:rPr>
          <w:noProof/>
        </w:rPr>
        <w:t>15</w:t>
      </w:r>
      <w:r w:rsidR="005514D2">
        <w:fldChar w:fldCharType="end"/>
      </w:r>
      <w:r>
        <w:t>) dengan jawaban benar. Setelah menjawab ketiga aktivitas maka pengguna dapat melihat hasil jawaban siswa (</w:t>
      </w:r>
      <w:r w:rsidR="005514D2">
        <w:fldChar w:fldCharType="begin"/>
      </w:r>
      <w:r w:rsidR="005514D2">
        <w:instrText xml:space="preserve"> REF _Ref396498217 \h </w:instrText>
      </w:r>
      <w:r w:rsidR="005514D2">
        <w:fldChar w:fldCharType="separate"/>
      </w:r>
      <w:r w:rsidR="002836B7">
        <w:t xml:space="preserve">Gambar </w:t>
      </w:r>
      <w:r w:rsidR="002836B7">
        <w:rPr>
          <w:noProof/>
        </w:rPr>
        <w:t>5</w:t>
      </w:r>
      <w:r w:rsidR="002836B7">
        <w:t>.</w:t>
      </w:r>
      <w:r w:rsidR="002836B7">
        <w:rPr>
          <w:noProof/>
        </w:rPr>
        <w:t>16</w:t>
      </w:r>
      <w:r w:rsidR="005514D2">
        <w:fldChar w:fldCharType="end"/>
      </w:r>
      <w:r>
        <w:t>). Untuk mengulangi aktivitas, dapat memilih ulangi lagi. Sehingga harus menjawab pertanyaan dari aktivitas 1 (</w:t>
      </w:r>
      <w:r w:rsidR="005514D2">
        <w:fldChar w:fldCharType="begin"/>
      </w:r>
      <w:r w:rsidR="005514D2">
        <w:instrText xml:space="preserve"> REF _Ref396498224 \h </w:instrText>
      </w:r>
      <w:r w:rsidR="005514D2">
        <w:fldChar w:fldCharType="separate"/>
      </w:r>
      <w:r w:rsidR="002836B7">
        <w:t xml:space="preserve">Gambar </w:t>
      </w:r>
      <w:r w:rsidR="002836B7">
        <w:rPr>
          <w:noProof/>
        </w:rPr>
        <w:t>5</w:t>
      </w:r>
      <w:r w:rsidR="002836B7">
        <w:t>.</w:t>
      </w:r>
      <w:r w:rsidR="002836B7">
        <w:rPr>
          <w:noProof/>
        </w:rPr>
        <w:t>17</w:t>
      </w:r>
      <w:r w:rsidR="005514D2">
        <w:fldChar w:fldCharType="end"/>
      </w:r>
      <w:r>
        <w:t>) dengan jawaban salah, aktivitas 2 (</w:t>
      </w:r>
      <w:r w:rsidR="005514D2">
        <w:fldChar w:fldCharType="begin"/>
      </w:r>
      <w:r w:rsidR="005514D2">
        <w:instrText xml:space="preserve"> REF _Ref396498225 \h </w:instrText>
      </w:r>
      <w:r w:rsidR="005514D2">
        <w:fldChar w:fldCharType="separate"/>
      </w:r>
      <w:r w:rsidR="002836B7">
        <w:t xml:space="preserve">Gambar </w:t>
      </w:r>
      <w:r w:rsidR="002836B7">
        <w:rPr>
          <w:noProof/>
        </w:rPr>
        <w:t>5</w:t>
      </w:r>
      <w:r w:rsidR="002836B7">
        <w:t>.</w:t>
      </w:r>
      <w:r w:rsidR="002836B7">
        <w:rPr>
          <w:noProof/>
        </w:rPr>
        <w:t>18</w:t>
      </w:r>
      <w:r w:rsidR="005514D2">
        <w:fldChar w:fldCharType="end"/>
      </w:r>
      <w:r>
        <w:t>) dengan jawaban benar, dan aktivitas 3 (</w:t>
      </w:r>
      <w:r w:rsidR="005514D2">
        <w:fldChar w:fldCharType="begin"/>
      </w:r>
      <w:r w:rsidR="005514D2">
        <w:instrText xml:space="preserve"> REF _Ref396498226 \h </w:instrText>
      </w:r>
      <w:r w:rsidR="005514D2">
        <w:fldChar w:fldCharType="separate"/>
      </w:r>
      <w:r w:rsidR="002836B7">
        <w:t xml:space="preserve">Gambar </w:t>
      </w:r>
      <w:r w:rsidR="002836B7">
        <w:rPr>
          <w:noProof/>
        </w:rPr>
        <w:t>5</w:t>
      </w:r>
      <w:r w:rsidR="002836B7">
        <w:t>.</w:t>
      </w:r>
      <w:r w:rsidR="002836B7">
        <w:rPr>
          <w:noProof/>
        </w:rPr>
        <w:t>19</w:t>
      </w:r>
      <w:r w:rsidR="005514D2">
        <w:fldChar w:fldCharType="end"/>
      </w:r>
      <w:r>
        <w:t>) dengan jawaban benar. Setelah itu keluar hasil jawaban sesuai dengan yang diberikan sebelumnya (</w:t>
      </w:r>
      <w:r w:rsidR="005514D2">
        <w:fldChar w:fldCharType="begin"/>
      </w:r>
      <w:r w:rsidR="005514D2">
        <w:instrText xml:space="preserve"> REF _Ref396498218 \h </w:instrText>
      </w:r>
      <w:r w:rsidR="005514D2">
        <w:fldChar w:fldCharType="separate"/>
      </w:r>
      <w:r w:rsidR="002836B7">
        <w:t xml:space="preserve">Gambar </w:t>
      </w:r>
      <w:r w:rsidR="002836B7">
        <w:rPr>
          <w:noProof/>
        </w:rPr>
        <w:t>5</w:t>
      </w:r>
      <w:r w:rsidR="002836B7">
        <w:t>.</w:t>
      </w:r>
      <w:r w:rsidR="002836B7">
        <w:rPr>
          <w:noProof/>
        </w:rPr>
        <w:t>20</w:t>
      </w:r>
      <w:r w:rsidR="005514D2">
        <w:fldChar w:fldCharType="end"/>
      </w:r>
      <w:r>
        <w:t>).</w:t>
      </w:r>
    </w:p>
    <w:p w14:paraId="31CD7863" w14:textId="77777777" w:rsidR="00F13885" w:rsidRDefault="00F13885" w:rsidP="00F13885">
      <w:pPr>
        <w:pStyle w:val="Heading4"/>
        <w:numPr>
          <w:ilvl w:val="3"/>
          <w:numId w:val="47"/>
        </w:numPr>
        <w:spacing w:before="240"/>
        <w:rPr>
          <w:lang w:val="en-US"/>
        </w:rPr>
      </w:pPr>
      <w:r>
        <w:rPr>
          <w:lang w:val="en-US"/>
        </w:rPr>
        <w:t>Pengujian Fitur Mengelola Evaluasi Siswa</w:t>
      </w:r>
    </w:p>
    <w:p w14:paraId="32903CA4" w14:textId="77777777" w:rsidR="00F13885" w:rsidRDefault="00F13885" w:rsidP="00F13885">
      <w:pPr>
        <w:ind w:firstLine="720"/>
      </w:pPr>
      <w:r>
        <w:t xml:space="preserve">Pengujian fitur mengelola </w:t>
      </w:r>
      <w:r w:rsidR="00D61F86">
        <w:t>evaluasi</w:t>
      </w:r>
      <w:r>
        <w:t xml:space="preserve"> siswa</w:t>
      </w:r>
      <w:r w:rsidR="00C358E1" w:rsidRPr="00C358E1">
        <w:t xml:space="preserve"> </w:t>
      </w:r>
      <w:r w:rsidR="00C358E1">
        <w:t>dilakukan</w:t>
      </w:r>
      <w:r>
        <w:t xml:space="preserve"> dengan menggunakan data uji. Data uji disesuaikan dengan data yang diperlukan oleh pendidik di sekolah. Peneliti melakukan pengujian dengan menggunakan perangkat bergerak yaitu iPad, Samsung Galaxy Tab, dan Nokia Lumia. Rincian pengujian fitur ini dicantumkan pada</w:t>
      </w:r>
      <w:r w:rsidR="005514D2">
        <w:t xml:space="preserve"> </w:t>
      </w:r>
      <w:r w:rsidR="005514D2">
        <w:fldChar w:fldCharType="begin"/>
      </w:r>
      <w:r w:rsidR="005514D2">
        <w:instrText xml:space="preserve"> REF _Ref396498228 \h </w:instrText>
      </w:r>
      <w:r w:rsidR="005514D2">
        <w:fldChar w:fldCharType="separate"/>
      </w:r>
      <w:r w:rsidR="002836B7">
        <w:t xml:space="preserve">Tabel </w:t>
      </w:r>
      <w:r w:rsidR="002836B7">
        <w:rPr>
          <w:noProof/>
        </w:rPr>
        <w:t>5</w:t>
      </w:r>
      <w:r w:rsidR="002836B7">
        <w:t>.</w:t>
      </w:r>
      <w:r w:rsidR="002836B7">
        <w:rPr>
          <w:noProof/>
        </w:rPr>
        <w:t>7</w:t>
      </w:r>
      <w:r w:rsidR="005514D2">
        <w:fldChar w:fldCharType="end"/>
      </w:r>
      <w:r w:rsidR="005514D2">
        <w:t xml:space="preserve"> dan </w:t>
      </w:r>
      <w:r w:rsidR="005514D2">
        <w:fldChar w:fldCharType="begin"/>
      </w:r>
      <w:r w:rsidR="005514D2">
        <w:instrText xml:space="preserve"> REF _Ref396498229 \h </w:instrText>
      </w:r>
      <w:r w:rsidR="005514D2">
        <w:fldChar w:fldCharType="separate"/>
      </w:r>
      <w:r w:rsidR="002836B7">
        <w:t xml:space="preserve">Tabel </w:t>
      </w:r>
      <w:r w:rsidR="002836B7">
        <w:rPr>
          <w:noProof/>
        </w:rPr>
        <w:t>5</w:t>
      </w:r>
      <w:r w:rsidR="002836B7">
        <w:t>.</w:t>
      </w:r>
      <w:r w:rsidR="002836B7">
        <w:rPr>
          <w:noProof/>
        </w:rPr>
        <w:t>8</w:t>
      </w:r>
      <w:r w:rsidR="005514D2">
        <w:fldChar w:fldCharType="end"/>
      </w:r>
      <w:r>
        <w:t>.</w:t>
      </w:r>
    </w:p>
    <w:p w14:paraId="62732EC7" w14:textId="77777777" w:rsidR="00F13885" w:rsidRDefault="00F13885" w:rsidP="00F13885"/>
    <w:p w14:paraId="77D661E7" w14:textId="77777777" w:rsidR="005514D2" w:rsidRDefault="005514D2" w:rsidP="005514D2">
      <w:pPr>
        <w:pStyle w:val="Caption"/>
        <w:keepNext/>
      </w:pPr>
      <w:bookmarkStart w:id="486" w:name="_Ref396498228"/>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7</w:t>
      </w:r>
      <w:r w:rsidR="003C0604">
        <w:fldChar w:fldCharType="end"/>
      </w:r>
      <w:bookmarkEnd w:id="486"/>
      <w:r w:rsidRPr="005514D2">
        <w:t xml:space="preserve"> </w:t>
      </w:r>
      <w:r>
        <w:t>Pengujian Fungsionalitas Fitur Mengelola Evaluasi Siswa (Bagian 1)</w:t>
      </w:r>
    </w:p>
    <w:tbl>
      <w:tblPr>
        <w:tblStyle w:val="LightGrid4"/>
        <w:tblW w:w="5850" w:type="dxa"/>
        <w:tblInd w:w="108" w:type="dxa"/>
        <w:tblLook w:val="04A0" w:firstRow="1" w:lastRow="0" w:firstColumn="1" w:lastColumn="0" w:noHBand="0" w:noVBand="1"/>
      </w:tblPr>
      <w:tblGrid>
        <w:gridCol w:w="1620"/>
        <w:gridCol w:w="4230"/>
      </w:tblGrid>
      <w:tr w:rsidR="00F13885" w14:paraId="1A2BA59B" w14:textId="77777777" w:rsidTr="00C11766">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620" w:type="dxa"/>
            <w:hideMark/>
          </w:tcPr>
          <w:p w14:paraId="7676E469" w14:textId="77777777" w:rsidR="00F13885" w:rsidRDefault="00F13885" w:rsidP="00C11766">
            <w:pPr>
              <w:rPr>
                <w:b w:val="0"/>
                <w:bCs w:val="0"/>
                <w:noProof/>
                <w:color w:val="000000"/>
                <w:sz w:val="18"/>
                <w:szCs w:val="18"/>
                <w:lang w:val="id-ID" w:eastAsia="en-US"/>
              </w:rPr>
            </w:pPr>
            <w:r>
              <w:rPr>
                <w:bCs w:val="0"/>
                <w:noProof/>
                <w:color w:val="000000"/>
                <w:sz w:val="18"/>
                <w:szCs w:val="18"/>
                <w:lang w:val="id-ID"/>
              </w:rPr>
              <w:t>ID</w:t>
            </w:r>
          </w:p>
        </w:tc>
        <w:tc>
          <w:tcPr>
            <w:tcW w:w="4230" w:type="dxa"/>
            <w:hideMark/>
          </w:tcPr>
          <w:p w14:paraId="4A2575F9" w14:textId="77777777" w:rsidR="00F13885" w:rsidRDefault="00F13885" w:rsidP="00C11766">
            <w:pPr>
              <w:cnfStyle w:val="100000000000" w:firstRow="1" w:lastRow="0" w:firstColumn="0" w:lastColumn="0" w:oddVBand="0" w:evenVBand="0" w:oddHBand="0" w:evenHBand="0" w:firstRowFirstColumn="0" w:firstRowLastColumn="0" w:lastRowFirstColumn="0" w:lastRowLastColumn="0"/>
              <w:rPr>
                <w:b w:val="0"/>
                <w:bCs w:val="0"/>
                <w:noProof/>
                <w:color w:val="000000"/>
                <w:sz w:val="18"/>
                <w:szCs w:val="18"/>
                <w:lang w:eastAsia="en-US"/>
              </w:rPr>
            </w:pPr>
            <w:r>
              <w:rPr>
                <w:sz w:val="20"/>
                <w:szCs w:val="20"/>
              </w:rPr>
              <w:t>TA-UJ.UC0004</w:t>
            </w:r>
          </w:p>
        </w:tc>
      </w:tr>
      <w:tr w:rsidR="00F13885" w14:paraId="3BD724AD" w14:textId="77777777" w:rsidTr="00C11766">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620" w:type="dxa"/>
            <w:hideMark/>
          </w:tcPr>
          <w:p w14:paraId="177CDE1D" w14:textId="77777777" w:rsidR="00F13885" w:rsidRDefault="00F13885" w:rsidP="00C11766">
            <w:pPr>
              <w:rPr>
                <w:noProof/>
                <w:color w:val="000000"/>
                <w:sz w:val="18"/>
                <w:szCs w:val="18"/>
                <w:lang w:val="id-ID" w:eastAsia="en-US"/>
              </w:rPr>
            </w:pPr>
            <w:r>
              <w:rPr>
                <w:noProof/>
                <w:color w:val="000000"/>
                <w:sz w:val="18"/>
                <w:szCs w:val="18"/>
                <w:lang w:val="id-ID"/>
              </w:rPr>
              <w:t>Referensi Kasus Penggunaan</w:t>
            </w:r>
          </w:p>
        </w:tc>
        <w:tc>
          <w:tcPr>
            <w:tcW w:w="4230" w:type="dxa"/>
            <w:hideMark/>
          </w:tcPr>
          <w:p w14:paraId="2C61B7DB" w14:textId="77777777" w:rsidR="00F13885" w:rsidRDefault="00F13885" w:rsidP="00C11766">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UC0004</w:t>
            </w:r>
          </w:p>
        </w:tc>
      </w:tr>
      <w:tr w:rsidR="00F13885" w14:paraId="399776EE" w14:textId="77777777" w:rsidTr="00C11766">
        <w:trPr>
          <w:cnfStyle w:val="000000010000" w:firstRow="0" w:lastRow="0" w:firstColumn="0" w:lastColumn="0" w:oddVBand="0" w:evenVBand="0" w:oddHBand="0" w:evenHBand="1"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620" w:type="dxa"/>
            <w:hideMark/>
          </w:tcPr>
          <w:p w14:paraId="47A6CBB3" w14:textId="77777777" w:rsidR="00F13885" w:rsidRDefault="00F13885" w:rsidP="00C11766">
            <w:pPr>
              <w:rPr>
                <w:noProof/>
                <w:color w:val="000000"/>
                <w:sz w:val="18"/>
                <w:szCs w:val="18"/>
                <w:lang w:val="id-ID" w:eastAsia="en-US"/>
              </w:rPr>
            </w:pPr>
            <w:r>
              <w:rPr>
                <w:noProof/>
                <w:color w:val="000000"/>
                <w:sz w:val="18"/>
                <w:szCs w:val="18"/>
                <w:lang w:val="id-ID"/>
              </w:rPr>
              <w:t>Nama</w:t>
            </w:r>
          </w:p>
        </w:tc>
        <w:tc>
          <w:tcPr>
            <w:tcW w:w="4230" w:type="dxa"/>
            <w:hideMark/>
          </w:tcPr>
          <w:p w14:paraId="64E17D79" w14:textId="77777777" w:rsidR="00F13885" w:rsidRDefault="00F13885" w:rsidP="00F13885">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ujian fitur mengelola evaluasi siswa</w:t>
            </w:r>
          </w:p>
        </w:tc>
      </w:tr>
      <w:tr w:rsidR="00F13885" w14:paraId="538C420E" w14:textId="77777777" w:rsidTr="0039204F">
        <w:trPr>
          <w:cnfStyle w:val="000000100000" w:firstRow="0" w:lastRow="0" w:firstColumn="0" w:lastColumn="0" w:oddVBand="0" w:evenVBand="0" w:oddHBand="1" w:evenHBand="0" w:firstRowFirstColumn="0" w:firstRowLastColumn="0" w:lastRowFirstColumn="0" w:lastRowLastColumn="0"/>
          <w:trHeight w:val="956"/>
        </w:trPr>
        <w:tc>
          <w:tcPr>
            <w:cnfStyle w:val="001000000000" w:firstRow="0" w:lastRow="0" w:firstColumn="1" w:lastColumn="0" w:oddVBand="0" w:evenVBand="0" w:oddHBand="0" w:evenHBand="0" w:firstRowFirstColumn="0" w:firstRowLastColumn="0" w:lastRowFirstColumn="0" w:lastRowLastColumn="0"/>
            <w:tcW w:w="1620" w:type="dxa"/>
            <w:hideMark/>
          </w:tcPr>
          <w:p w14:paraId="02BA587D" w14:textId="77777777" w:rsidR="00F13885" w:rsidRDefault="00F13885" w:rsidP="00C11766">
            <w:pPr>
              <w:rPr>
                <w:noProof/>
                <w:color w:val="000000"/>
                <w:sz w:val="18"/>
                <w:szCs w:val="18"/>
                <w:lang w:val="id-ID" w:eastAsia="en-US"/>
              </w:rPr>
            </w:pPr>
            <w:r>
              <w:rPr>
                <w:noProof/>
                <w:color w:val="000000"/>
                <w:sz w:val="18"/>
                <w:szCs w:val="18"/>
                <w:lang w:val="id-ID"/>
              </w:rPr>
              <w:t>Tujuan Pengujian</w:t>
            </w:r>
          </w:p>
        </w:tc>
        <w:tc>
          <w:tcPr>
            <w:tcW w:w="4230" w:type="dxa"/>
            <w:hideMark/>
          </w:tcPr>
          <w:p w14:paraId="41E16696" w14:textId="77777777" w:rsidR="00F13885" w:rsidRPr="00F13885" w:rsidRDefault="00F13885" w:rsidP="00F13885">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Menguji f</w:t>
            </w:r>
            <w:r w:rsidRPr="00F443CB">
              <w:rPr>
                <w:noProof/>
                <w:color w:val="000000"/>
                <w:sz w:val="18"/>
                <w:szCs w:val="18"/>
                <w:lang w:eastAsia="en-US"/>
              </w:rPr>
              <w:t xml:space="preserve">itur  </w:t>
            </w:r>
            <w:r>
              <w:rPr>
                <w:noProof/>
                <w:color w:val="000000"/>
                <w:sz w:val="18"/>
                <w:szCs w:val="18"/>
                <w:lang w:eastAsia="en-US"/>
              </w:rPr>
              <w:t xml:space="preserve">yang </w:t>
            </w:r>
            <w:r w:rsidRPr="00F13885">
              <w:rPr>
                <w:noProof/>
                <w:color w:val="000000"/>
                <w:sz w:val="18"/>
                <w:szCs w:val="18"/>
                <w:lang w:eastAsia="en-US"/>
              </w:rPr>
              <w:t xml:space="preserve">digunakan  untuk  melihat </w:t>
            </w:r>
          </w:p>
          <w:p w14:paraId="7F2964A7" w14:textId="77777777" w:rsidR="00F13885" w:rsidRPr="00F13885" w:rsidRDefault="00F13885" w:rsidP="00F13885">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F13885">
              <w:rPr>
                <w:noProof/>
                <w:color w:val="000000"/>
                <w:sz w:val="18"/>
                <w:szCs w:val="18"/>
                <w:lang w:eastAsia="en-US"/>
              </w:rPr>
              <w:t xml:space="preserve">perkembangan belajar siswa dan menampilkan </w:t>
            </w:r>
          </w:p>
          <w:p w14:paraId="72075B8B" w14:textId="77777777" w:rsidR="00F13885" w:rsidRPr="00F13885" w:rsidRDefault="00F13885" w:rsidP="00F13885">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F13885">
              <w:rPr>
                <w:noProof/>
                <w:color w:val="000000"/>
                <w:sz w:val="18"/>
                <w:szCs w:val="18"/>
                <w:lang w:eastAsia="en-US"/>
              </w:rPr>
              <w:t xml:space="preserve">grafik  hasil  aktivitas  berdasarkan  dari  tanggal </w:t>
            </w:r>
          </w:p>
          <w:p w14:paraId="1F4FCD86" w14:textId="77777777" w:rsidR="00F13885" w:rsidRDefault="00F13885" w:rsidP="00F13885">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F13885">
              <w:rPr>
                <w:noProof/>
                <w:color w:val="000000"/>
                <w:sz w:val="18"/>
                <w:szCs w:val="18"/>
                <w:lang w:eastAsia="en-US"/>
              </w:rPr>
              <w:t>siswa mengerjakan aktivitas tersebut</w:t>
            </w:r>
          </w:p>
        </w:tc>
      </w:tr>
      <w:tr w:rsidR="00F13885" w14:paraId="465D83D1" w14:textId="77777777" w:rsidTr="0039204F">
        <w:trPr>
          <w:cnfStyle w:val="000000010000" w:firstRow="0" w:lastRow="0" w:firstColumn="0" w:lastColumn="0" w:oddVBand="0" w:evenVBand="0" w:oddHBand="0" w:evenHBand="1"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hideMark/>
          </w:tcPr>
          <w:p w14:paraId="46CEEBA7" w14:textId="77777777" w:rsidR="00F13885" w:rsidRPr="00354699" w:rsidRDefault="00F13885" w:rsidP="00C11766">
            <w:pPr>
              <w:rPr>
                <w:noProof/>
                <w:color w:val="000000"/>
                <w:sz w:val="18"/>
                <w:szCs w:val="18"/>
                <w:lang w:val="id-ID" w:eastAsia="en-US"/>
              </w:rPr>
            </w:pPr>
            <w:r w:rsidRPr="00354699">
              <w:rPr>
                <w:noProof/>
                <w:color w:val="000000"/>
                <w:sz w:val="18"/>
                <w:szCs w:val="18"/>
                <w:lang w:val="id-ID"/>
              </w:rPr>
              <w:t>Skenario 1</w:t>
            </w:r>
          </w:p>
        </w:tc>
        <w:tc>
          <w:tcPr>
            <w:tcW w:w="4230" w:type="dxa"/>
            <w:hideMark/>
          </w:tcPr>
          <w:p w14:paraId="0B3333F9" w14:textId="77777777" w:rsidR="00F13885" w:rsidRPr="00F97DC9" w:rsidRDefault="00F13885" w:rsidP="00F13885">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Pr>
                <w:b/>
                <w:noProof/>
                <w:color w:val="000000"/>
                <w:sz w:val="18"/>
                <w:szCs w:val="18"/>
                <w:lang w:eastAsia="en-US"/>
              </w:rPr>
              <w:t>Menguji fitur melihat daftar tanggal evaluasi aktivitas belajar siswa</w:t>
            </w:r>
          </w:p>
        </w:tc>
      </w:tr>
      <w:tr w:rsidR="00F13885" w14:paraId="4836E701" w14:textId="77777777" w:rsidTr="0039204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hideMark/>
          </w:tcPr>
          <w:p w14:paraId="0C96B0C9" w14:textId="77777777" w:rsidR="00F13885" w:rsidRDefault="00F13885" w:rsidP="00C11766">
            <w:pPr>
              <w:rPr>
                <w:b w:val="0"/>
                <w:bCs w:val="0"/>
                <w:noProof/>
                <w:color w:val="000000"/>
                <w:sz w:val="18"/>
                <w:szCs w:val="18"/>
                <w:lang w:val="id-ID" w:eastAsia="en-US"/>
              </w:rPr>
            </w:pPr>
            <w:r>
              <w:rPr>
                <w:noProof/>
                <w:color w:val="000000"/>
                <w:sz w:val="18"/>
                <w:szCs w:val="18"/>
                <w:lang w:val="id-ID"/>
              </w:rPr>
              <w:t>Kondisi Awal</w:t>
            </w:r>
          </w:p>
        </w:tc>
        <w:tc>
          <w:tcPr>
            <w:tcW w:w="4230" w:type="dxa"/>
            <w:hideMark/>
          </w:tcPr>
          <w:p w14:paraId="0C08C9EB" w14:textId="77777777" w:rsidR="00F13885" w:rsidRPr="00B4743E" w:rsidRDefault="00F13885" w:rsidP="003A4E5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Sistem menampilkan </w:t>
            </w:r>
            <w:r w:rsidR="003A4E51">
              <w:rPr>
                <w:noProof/>
                <w:color w:val="000000"/>
                <w:sz w:val="18"/>
                <w:szCs w:val="18"/>
                <w:lang w:eastAsia="en-US"/>
              </w:rPr>
              <w:t xml:space="preserve">daftar </w:t>
            </w:r>
            <w:r>
              <w:rPr>
                <w:noProof/>
                <w:color w:val="000000"/>
                <w:sz w:val="18"/>
                <w:szCs w:val="18"/>
                <w:lang w:eastAsia="en-US"/>
              </w:rPr>
              <w:t>siswa</w:t>
            </w:r>
            <w:r w:rsidR="003A4E51">
              <w:rPr>
                <w:noProof/>
                <w:color w:val="000000"/>
                <w:sz w:val="18"/>
                <w:szCs w:val="18"/>
                <w:lang w:eastAsia="en-US"/>
              </w:rPr>
              <w:t xml:space="preserve"> yang telah melakukan aktivitas pembelajaran</w:t>
            </w:r>
          </w:p>
        </w:tc>
      </w:tr>
      <w:tr w:rsidR="00F13885" w14:paraId="014F7AFE" w14:textId="77777777" w:rsidTr="00C11766">
        <w:trPr>
          <w:cnfStyle w:val="000000010000" w:firstRow="0" w:lastRow="0" w:firstColumn="0" w:lastColumn="0" w:oddVBand="0" w:evenVBand="0" w:oddHBand="0" w:evenHBand="1"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620" w:type="dxa"/>
            <w:hideMark/>
          </w:tcPr>
          <w:p w14:paraId="7D48F8C3" w14:textId="77777777" w:rsidR="00F13885" w:rsidRDefault="00F13885" w:rsidP="00C11766">
            <w:pPr>
              <w:rPr>
                <w:noProof/>
                <w:color w:val="000000"/>
                <w:sz w:val="18"/>
                <w:szCs w:val="18"/>
                <w:lang w:val="id-ID" w:eastAsia="en-US"/>
              </w:rPr>
            </w:pPr>
            <w:r>
              <w:rPr>
                <w:noProof/>
                <w:color w:val="000000"/>
                <w:sz w:val="18"/>
                <w:szCs w:val="18"/>
                <w:lang w:val="id-ID"/>
              </w:rPr>
              <w:t>Data Uji</w:t>
            </w:r>
          </w:p>
        </w:tc>
        <w:tc>
          <w:tcPr>
            <w:tcW w:w="4230" w:type="dxa"/>
            <w:hideMark/>
          </w:tcPr>
          <w:p w14:paraId="737C4427" w14:textId="77777777" w:rsidR="00F13885" w:rsidRPr="00460B46" w:rsidRDefault="00F13885" w:rsidP="003A4E5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460B46">
              <w:rPr>
                <w:noProof/>
                <w:color w:val="000000"/>
                <w:sz w:val="18"/>
                <w:szCs w:val="18"/>
                <w:lang w:eastAsia="en-US"/>
              </w:rPr>
              <w:t xml:space="preserve">Data uji </w:t>
            </w:r>
            <w:r>
              <w:rPr>
                <w:noProof/>
                <w:color w:val="000000"/>
                <w:sz w:val="18"/>
                <w:szCs w:val="18"/>
                <w:lang w:eastAsia="en-US"/>
              </w:rPr>
              <w:t>menggunakan</w:t>
            </w:r>
            <w:r w:rsidRPr="00460B46">
              <w:rPr>
                <w:noProof/>
                <w:color w:val="000000"/>
                <w:sz w:val="18"/>
                <w:szCs w:val="18"/>
                <w:lang w:eastAsia="en-US"/>
              </w:rPr>
              <w:t xml:space="preserve"> </w:t>
            </w:r>
            <w:r w:rsidR="003A4E51">
              <w:rPr>
                <w:noProof/>
                <w:color w:val="000000"/>
                <w:sz w:val="18"/>
                <w:szCs w:val="18"/>
                <w:lang w:eastAsia="en-US"/>
              </w:rPr>
              <w:t>waktu siswa melakukan aktivitas pembelajaran.</w:t>
            </w:r>
          </w:p>
        </w:tc>
      </w:tr>
      <w:tr w:rsidR="00F13885" w14:paraId="19CFF7C5" w14:textId="77777777" w:rsidTr="00C11766">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1620" w:type="dxa"/>
            <w:hideMark/>
          </w:tcPr>
          <w:p w14:paraId="612E0843" w14:textId="77777777" w:rsidR="00F13885" w:rsidRDefault="00F13885" w:rsidP="00C11766">
            <w:pPr>
              <w:rPr>
                <w:noProof/>
                <w:color w:val="000000"/>
                <w:sz w:val="18"/>
                <w:szCs w:val="18"/>
                <w:lang w:val="id-ID" w:eastAsia="en-US"/>
              </w:rPr>
            </w:pPr>
            <w:r>
              <w:rPr>
                <w:noProof/>
                <w:color w:val="000000"/>
                <w:sz w:val="18"/>
                <w:szCs w:val="18"/>
                <w:lang w:val="id-ID"/>
              </w:rPr>
              <w:t>Langkah Pengujian</w:t>
            </w:r>
          </w:p>
        </w:tc>
        <w:tc>
          <w:tcPr>
            <w:tcW w:w="4230" w:type="dxa"/>
            <w:hideMark/>
          </w:tcPr>
          <w:p w14:paraId="3DFFCFB4" w14:textId="77777777" w:rsidR="00F13885" w:rsidRPr="008B248B" w:rsidRDefault="00F13885" w:rsidP="003A4E5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Pengguna memilih masuk ke halaman </w:t>
            </w:r>
            <w:r w:rsidR="003A4E51">
              <w:rPr>
                <w:noProof/>
                <w:color w:val="000000"/>
                <w:sz w:val="18"/>
                <w:szCs w:val="18"/>
                <w:lang w:eastAsia="en-US"/>
              </w:rPr>
              <w:t>detail evaluasi siswa</w:t>
            </w:r>
          </w:p>
        </w:tc>
      </w:tr>
      <w:tr w:rsidR="00F13885" w14:paraId="4633FB9E" w14:textId="77777777" w:rsidTr="0039204F">
        <w:trPr>
          <w:cnfStyle w:val="000000010000" w:firstRow="0" w:lastRow="0" w:firstColumn="0" w:lastColumn="0" w:oddVBand="0" w:evenVBand="0" w:oddHBand="0" w:evenHBand="1"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620" w:type="dxa"/>
            <w:hideMark/>
          </w:tcPr>
          <w:p w14:paraId="5A611010" w14:textId="77777777" w:rsidR="00F13885" w:rsidRDefault="00F13885" w:rsidP="00C11766">
            <w:pPr>
              <w:jc w:val="left"/>
              <w:rPr>
                <w:noProof/>
                <w:color w:val="000000"/>
                <w:sz w:val="18"/>
                <w:szCs w:val="18"/>
                <w:lang w:val="id-ID" w:eastAsia="en-US"/>
              </w:rPr>
            </w:pPr>
            <w:r>
              <w:rPr>
                <w:noProof/>
                <w:color w:val="000000"/>
                <w:sz w:val="18"/>
                <w:szCs w:val="18"/>
                <w:lang w:val="id-ID"/>
              </w:rPr>
              <w:t>Hasil Yang Diharapkan</w:t>
            </w:r>
          </w:p>
        </w:tc>
        <w:tc>
          <w:tcPr>
            <w:tcW w:w="4230" w:type="dxa"/>
            <w:hideMark/>
          </w:tcPr>
          <w:p w14:paraId="58B22B4D" w14:textId="77777777" w:rsidR="00F13885" w:rsidRDefault="00F13885" w:rsidP="003A4E5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 xml:space="preserve">Sistem menampilkan </w:t>
            </w:r>
            <w:r w:rsidR="003A4E51">
              <w:rPr>
                <w:noProof/>
                <w:color w:val="000000"/>
                <w:sz w:val="18"/>
                <w:szCs w:val="18"/>
                <w:lang w:eastAsia="en-US"/>
              </w:rPr>
              <w:t xml:space="preserve">evaluasi </w:t>
            </w:r>
            <w:r>
              <w:rPr>
                <w:noProof/>
                <w:color w:val="000000"/>
                <w:sz w:val="18"/>
                <w:szCs w:val="18"/>
                <w:lang w:eastAsia="en-US"/>
              </w:rPr>
              <w:t xml:space="preserve">siswa yang </w:t>
            </w:r>
            <w:r w:rsidR="003A4E51">
              <w:rPr>
                <w:noProof/>
                <w:color w:val="000000"/>
                <w:sz w:val="18"/>
                <w:szCs w:val="18"/>
                <w:lang w:eastAsia="en-US"/>
              </w:rPr>
              <w:t>sesuai dengan tanggal siswa mengerjakan aktivitas pembelajaran</w:t>
            </w:r>
          </w:p>
        </w:tc>
      </w:tr>
      <w:tr w:rsidR="00F13885" w14:paraId="2C35B633" w14:textId="77777777" w:rsidTr="0039204F">
        <w:trPr>
          <w:cnfStyle w:val="000000100000" w:firstRow="0" w:lastRow="0" w:firstColumn="0" w:lastColumn="0" w:oddVBand="0" w:evenVBand="0" w:oddHBand="1" w:evenHBand="0" w:firstRowFirstColumn="0" w:firstRowLastColumn="0" w:lastRowFirstColumn="0" w:lastRowLastColumn="0"/>
          <w:trHeight w:val="713"/>
        </w:trPr>
        <w:tc>
          <w:tcPr>
            <w:cnfStyle w:val="001000000000" w:firstRow="0" w:lastRow="0" w:firstColumn="1" w:lastColumn="0" w:oddVBand="0" w:evenVBand="0" w:oddHBand="0" w:evenHBand="0" w:firstRowFirstColumn="0" w:firstRowLastColumn="0" w:lastRowFirstColumn="0" w:lastRowLastColumn="0"/>
            <w:tcW w:w="1620" w:type="dxa"/>
            <w:hideMark/>
          </w:tcPr>
          <w:p w14:paraId="5348C3A6" w14:textId="77777777" w:rsidR="00F13885" w:rsidRDefault="00F13885" w:rsidP="00C11766">
            <w:pPr>
              <w:jc w:val="left"/>
              <w:rPr>
                <w:noProof/>
                <w:color w:val="000000"/>
                <w:sz w:val="18"/>
                <w:szCs w:val="18"/>
                <w:lang w:val="id-ID" w:eastAsia="en-US"/>
              </w:rPr>
            </w:pPr>
            <w:r>
              <w:rPr>
                <w:noProof/>
                <w:color w:val="000000"/>
                <w:sz w:val="18"/>
                <w:szCs w:val="18"/>
                <w:lang w:val="id-ID"/>
              </w:rPr>
              <w:t>Hasil Yang Didapat</w:t>
            </w:r>
          </w:p>
        </w:tc>
        <w:tc>
          <w:tcPr>
            <w:tcW w:w="4230" w:type="dxa"/>
            <w:hideMark/>
          </w:tcPr>
          <w:p w14:paraId="29869CAF" w14:textId="77777777" w:rsidR="00F13885" w:rsidRPr="00460B46" w:rsidRDefault="00F13885" w:rsidP="00C11766">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Sistem menampilkan </w:t>
            </w:r>
            <w:r w:rsidR="003A4E51">
              <w:rPr>
                <w:noProof/>
                <w:color w:val="000000"/>
                <w:sz w:val="18"/>
                <w:szCs w:val="18"/>
                <w:lang w:eastAsia="en-US"/>
              </w:rPr>
              <w:t>menampilkan evaluasi siswa pertanggal sesuai dengan waktu siswa melakukan pembelajaran</w:t>
            </w:r>
          </w:p>
        </w:tc>
      </w:tr>
      <w:tr w:rsidR="00F13885" w14:paraId="57783FBB" w14:textId="77777777" w:rsidTr="00C11766">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hideMark/>
          </w:tcPr>
          <w:p w14:paraId="239B8717" w14:textId="77777777" w:rsidR="00F13885" w:rsidRDefault="00F13885" w:rsidP="00C11766">
            <w:pPr>
              <w:jc w:val="left"/>
              <w:rPr>
                <w:noProof/>
                <w:color w:val="000000"/>
                <w:sz w:val="18"/>
                <w:szCs w:val="18"/>
                <w:lang w:val="id-ID" w:eastAsia="en-US"/>
              </w:rPr>
            </w:pPr>
            <w:r>
              <w:rPr>
                <w:noProof/>
                <w:color w:val="000000"/>
                <w:sz w:val="18"/>
                <w:szCs w:val="18"/>
                <w:lang w:val="id-ID"/>
              </w:rPr>
              <w:t>Hasil Pengujian</w:t>
            </w:r>
          </w:p>
        </w:tc>
        <w:tc>
          <w:tcPr>
            <w:tcW w:w="4230" w:type="dxa"/>
            <w:hideMark/>
          </w:tcPr>
          <w:p w14:paraId="209A388D" w14:textId="77777777" w:rsidR="00F13885" w:rsidRPr="00C87159" w:rsidRDefault="00F13885" w:rsidP="00C11766">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100% Berhasil</w:t>
            </w:r>
          </w:p>
        </w:tc>
      </w:tr>
      <w:tr w:rsidR="00F13885" w14:paraId="6FB28699" w14:textId="77777777" w:rsidTr="00C11766">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620" w:type="dxa"/>
            <w:hideMark/>
          </w:tcPr>
          <w:p w14:paraId="3B31BFDA" w14:textId="77777777" w:rsidR="00F13885" w:rsidRDefault="00F13885" w:rsidP="00C11766">
            <w:pPr>
              <w:jc w:val="left"/>
              <w:rPr>
                <w:noProof/>
                <w:color w:val="000000"/>
                <w:sz w:val="18"/>
                <w:szCs w:val="18"/>
                <w:lang w:val="id-ID" w:eastAsia="en-US"/>
              </w:rPr>
            </w:pPr>
            <w:r>
              <w:rPr>
                <w:noProof/>
                <w:color w:val="000000"/>
                <w:sz w:val="18"/>
                <w:szCs w:val="18"/>
                <w:lang w:val="id-ID"/>
              </w:rPr>
              <w:t>Kondisi Akhir</w:t>
            </w:r>
          </w:p>
        </w:tc>
        <w:tc>
          <w:tcPr>
            <w:tcW w:w="4230" w:type="dxa"/>
            <w:hideMark/>
          </w:tcPr>
          <w:p w14:paraId="7E99DCA4" w14:textId="77777777" w:rsidR="00F13885" w:rsidRPr="000641BE" w:rsidRDefault="00F13885" w:rsidP="005514D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 xml:space="preserve">Tampilan </w:t>
            </w:r>
            <w:r w:rsidR="003A4E51" w:rsidRPr="000641BE">
              <w:rPr>
                <w:noProof/>
                <w:color w:val="000000"/>
                <w:sz w:val="18"/>
                <w:szCs w:val="18"/>
                <w:lang w:eastAsia="en-US"/>
              </w:rPr>
              <w:t xml:space="preserve">detail evaluasi </w:t>
            </w:r>
            <w:r w:rsidRPr="000641BE">
              <w:rPr>
                <w:noProof/>
                <w:color w:val="000000"/>
                <w:sz w:val="18"/>
                <w:szCs w:val="18"/>
                <w:lang w:eastAsia="en-US"/>
              </w:rPr>
              <w:t>siswa</w:t>
            </w:r>
            <w:r w:rsidRPr="000641BE">
              <w:rPr>
                <w:i/>
                <w:noProof/>
                <w:color w:val="000000"/>
                <w:sz w:val="18"/>
                <w:szCs w:val="18"/>
                <w:lang w:eastAsia="en-US"/>
              </w:rPr>
              <w:t xml:space="preserve"> </w:t>
            </w:r>
            <w:r w:rsidRPr="000641BE">
              <w:rPr>
                <w:noProof/>
                <w:color w:val="000000"/>
                <w:sz w:val="18"/>
                <w:szCs w:val="18"/>
                <w:lang w:eastAsia="en-US"/>
              </w:rPr>
              <w:t xml:space="preserve">dicantumkan pada </w:t>
            </w:r>
            <w:r w:rsidR="005514D2" w:rsidRPr="005514D2">
              <w:rPr>
                <w:noProof/>
                <w:color w:val="000000"/>
                <w:sz w:val="18"/>
                <w:szCs w:val="18"/>
                <w:lang w:eastAsia="en-US"/>
              </w:rPr>
              <w:fldChar w:fldCharType="begin"/>
            </w:r>
            <w:r w:rsidR="005514D2" w:rsidRPr="005514D2">
              <w:rPr>
                <w:noProof/>
                <w:color w:val="000000"/>
                <w:sz w:val="18"/>
                <w:szCs w:val="18"/>
                <w:lang w:eastAsia="en-US"/>
              </w:rPr>
              <w:instrText xml:space="preserve"> REF _Ref396498231 \h </w:instrText>
            </w:r>
            <w:r w:rsidR="005514D2">
              <w:rPr>
                <w:noProof/>
                <w:color w:val="000000"/>
                <w:sz w:val="18"/>
                <w:szCs w:val="18"/>
                <w:lang w:eastAsia="en-US"/>
              </w:rPr>
              <w:instrText xml:space="preserve"> \* MERGEFORMAT </w:instrText>
            </w:r>
            <w:r w:rsidR="005514D2" w:rsidRPr="005514D2">
              <w:rPr>
                <w:noProof/>
                <w:color w:val="000000"/>
                <w:sz w:val="18"/>
                <w:szCs w:val="18"/>
                <w:lang w:eastAsia="en-US"/>
              </w:rPr>
            </w:r>
            <w:r w:rsidR="005514D2" w:rsidRPr="005514D2">
              <w:rPr>
                <w:noProof/>
                <w:color w:val="000000"/>
                <w:sz w:val="18"/>
                <w:szCs w:val="18"/>
                <w:lang w:eastAsia="en-US"/>
              </w:rPr>
              <w:fldChar w:fldCharType="separate"/>
            </w:r>
            <w:r w:rsidR="002836B7" w:rsidRPr="002836B7">
              <w:rPr>
                <w:sz w:val="18"/>
                <w:szCs w:val="18"/>
              </w:rPr>
              <w:t xml:space="preserve">Gambar </w:t>
            </w:r>
            <w:r w:rsidR="002836B7" w:rsidRPr="002836B7">
              <w:rPr>
                <w:noProof/>
                <w:sz w:val="18"/>
                <w:szCs w:val="18"/>
              </w:rPr>
              <w:t>5.21</w:t>
            </w:r>
            <w:r w:rsidR="005514D2" w:rsidRPr="005514D2">
              <w:rPr>
                <w:noProof/>
                <w:color w:val="000000"/>
                <w:sz w:val="18"/>
                <w:szCs w:val="18"/>
                <w:lang w:eastAsia="en-US"/>
              </w:rPr>
              <w:fldChar w:fldCharType="end"/>
            </w:r>
          </w:p>
        </w:tc>
      </w:tr>
      <w:tr w:rsidR="00F13885" w14:paraId="3306309C" w14:textId="77777777" w:rsidTr="00C11766">
        <w:trPr>
          <w:cnfStyle w:val="000000010000" w:firstRow="0" w:lastRow="0" w:firstColumn="0" w:lastColumn="0" w:oddVBand="0" w:evenVBand="0" w:oddHBand="0" w:evenHBand="1"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20" w:type="dxa"/>
            <w:hideMark/>
          </w:tcPr>
          <w:p w14:paraId="2EE281B6" w14:textId="77777777" w:rsidR="00F13885" w:rsidRPr="00354699" w:rsidRDefault="00F13885" w:rsidP="00C11766">
            <w:pPr>
              <w:rPr>
                <w:noProof/>
                <w:color w:val="000000"/>
                <w:sz w:val="18"/>
                <w:szCs w:val="18"/>
                <w:lang w:val="id-ID" w:eastAsia="en-US"/>
              </w:rPr>
            </w:pPr>
            <w:r w:rsidRPr="00354699">
              <w:rPr>
                <w:noProof/>
                <w:color w:val="000000"/>
                <w:sz w:val="18"/>
                <w:szCs w:val="18"/>
                <w:lang w:val="id-ID"/>
              </w:rPr>
              <w:t>Skenario 2</w:t>
            </w:r>
          </w:p>
        </w:tc>
        <w:tc>
          <w:tcPr>
            <w:tcW w:w="4230" w:type="dxa"/>
          </w:tcPr>
          <w:p w14:paraId="4296ECC6" w14:textId="77777777" w:rsidR="00F13885" w:rsidRPr="000641BE" w:rsidRDefault="00F13885" w:rsidP="00F13885">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sidRPr="000641BE">
              <w:rPr>
                <w:b/>
                <w:noProof/>
                <w:color w:val="000000"/>
                <w:sz w:val="18"/>
                <w:szCs w:val="18"/>
                <w:lang w:eastAsia="en-US"/>
              </w:rPr>
              <w:t>Menguji fitur melihat detail evaluasi aktivitas belajar siswa</w:t>
            </w:r>
          </w:p>
        </w:tc>
      </w:tr>
      <w:tr w:rsidR="00F13885" w14:paraId="72259C07" w14:textId="77777777" w:rsidTr="00C11766">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620" w:type="dxa"/>
          </w:tcPr>
          <w:p w14:paraId="0F83B1DB" w14:textId="77777777" w:rsidR="00F13885" w:rsidRDefault="00F13885" w:rsidP="00C11766">
            <w:pPr>
              <w:rPr>
                <w:b w:val="0"/>
                <w:bCs w:val="0"/>
                <w:noProof/>
                <w:color w:val="000000"/>
                <w:sz w:val="18"/>
                <w:szCs w:val="18"/>
                <w:lang w:val="id-ID"/>
              </w:rPr>
            </w:pPr>
            <w:r>
              <w:rPr>
                <w:noProof/>
                <w:color w:val="000000"/>
                <w:sz w:val="18"/>
                <w:szCs w:val="18"/>
                <w:lang w:val="id-ID"/>
              </w:rPr>
              <w:t>Kondisi Awal</w:t>
            </w:r>
          </w:p>
          <w:p w14:paraId="4A4AE896" w14:textId="77777777" w:rsidR="00F13885" w:rsidRDefault="00F13885" w:rsidP="00C11766">
            <w:pPr>
              <w:jc w:val="center"/>
              <w:rPr>
                <w:sz w:val="18"/>
                <w:szCs w:val="18"/>
                <w:lang w:val="id-ID" w:eastAsia="en-US"/>
              </w:rPr>
            </w:pPr>
          </w:p>
        </w:tc>
        <w:tc>
          <w:tcPr>
            <w:tcW w:w="4230" w:type="dxa"/>
          </w:tcPr>
          <w:p w14:paraId="36C9AE04" w14:textId="77777777" w:rsidR="00F13885" w:rsidRPr="000641BE" w:rsidRDefault="00F13885" w:rsidP="003A4E5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 xml:space="preserve">Sistem menampilkan </w:t>
            </w:r>
            <w:r w:rsidR="003A4E51" w:rsidRPr="000641BE">
              <w:rPr>
                <w:noProof/>
                <w:color w:val="000000"/>
                <w:sz w:val="18"/>
                <w:szCs w:val="18"/>
                <w:lang w:eastAsia="en-US"/>
              </w:rPr>
              <w:t>detail evaluasi siswa sesuai dengan tanggalnya</w:t>
            </w:r>
          </w:p>
        </w:tc>
      </w:tr>
      <w:tr w:rsidR="00F13885" w14:paraId="423C8E0C" w14:textId="77777777" w:rsidTr="00C11766">
        <w:trPr>
          <w:cnfStyle w:val="000000010000" w:firstRow="0" w:lastRow="0" w:firstColumn="0" w:lastColumn="0" w:oddVBand="0" w:evenVBand="0" w:oddHBand="0" w:evenHBand="1"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620" w:type="dxa"/>
            <w:hideMark/>
          </w:tcPr>
          <w:p w14:paraId="27DFAACF" w14:textId="77777777" w:rsidR="00F13885" w:rsidRDefault="00F13885" w:rsidP="00C11766">
            <w:pPr>
              <w:rPr>
                <w:noProof/>
                <w:color w:val="000000"/>
                <w:sz w:val="18"/>
                <w:szCs w:val="18"/>
                <w:lang w:val="id-ID" w:eastAsia="en-US"/>
              </w:rPr>
            </w:pPr>
            <w:r>
              <w:rPr>
                <w:noProof/>
                <w:color w:val="000000"/>
                <w:sz w:val="18"/>
                <w:szCs w:val="18"/>
                <w:lang w:val="id-ID"/>
              </w:rPr>
              <w:t>Data Uji</w:t>
            </w:r>
          </w:p>
        </w:tc>
        <w:tc>
          <w:tcPr>
            <w:tcW w:w="4230" w:type="dxa"/>
          </w:tcPr>
          <w:p w14:paraId="4AA8A130" w14:textId="77777777" w:rsidR="00F13885" w:rsidRPr="000641BE" w:rsidRDefault="003A4E51" w:rsidP="00C11766">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0641BE">
              <w:rPr>
                <w:noProof/>
                <w:color w:val="000000"/>
                <w:sz w:val="18"/>
                <w:szCs w:val="18"/>
                <w:lang w:eastAsia="en-US"/>
              </w:rPr>
              <w:t>Data uji menggunakan hasil jawaban yang telah dijawab sebelumnya</w:t>
            </w:r>
          </w:p>
        </w:tc>
      </w:tr>
      <w:tr w:rsidR="00F13885" w14:paraId="104C7C9A" w14:textId="77777777" w:rsidTr="00C11766">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hideMark/>
          </w:tcPr>
          <w:p w14:paraId="28223382" w14:textId="77777777" w:rsidR="00F13885" w:rsidRDefault="00F13885" w:rsidP="00C11766">
            <w:pPr>
              <w:rPr>
                <w:noProof/>
                <w:color w:val="000000"/>
                <w:sz w:val="18"/>
                <w:szCs w:val="18"/>
                <w:lang w:val="id-ID" w:eastAsia="en-US"/>
              </w:rPr>
            </w:pPr>
            <w:r>
              <w:rPr>
                <w:noProof/>
                <w:color w:val="000000"/>
                <w:sz w:val="18"/>
                <w:szCs w:val="18"/>
                <w:lang w:val="id-ID"/>
              </w:rPr>
              <w:t>Langkah Pengujian</w:t>
            </w:r>
          </w:p>
        </w:tc>
        <w:tc>
          <w:tcPr>
            <w:tcW w:w="4230" w:type="dxa"/>
          </w:tcPr>
          <w:p w14:paraId="431ED133" w14:textId="77777777" w:rsidR="00F13885" w:rsidRPr="000641BE" w:rsidRDefault="00F13885" w:rsidP="003A4E5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 xml:space="preserve">Pengguna memilih masuk ke halaman </w:t>
            </w:r>
            <w:r w:rsidR="003A4E51" w:rsidRPr="000641BE">
              <w:rPr>
                <w:noProof/>
                <w:color w:val="000000"/>
                <w:sz w:val="18"/>
                <w:szCs w:val="18"/>
                <w:lang w:eastAsia="en-US"/>
              </w:rPr>
              <w:t xml:space="preserve">detail perkembangan </w:t>
            </w:r>
            <w:r w:rsidRPr="000641BE">
              <w:rPr>
                <w:noProof/>
                <w:color w:val="000000"/>
                <w:sz w:val="18"/>
                <w:szCs w:val="18"/>
                <w:lang w:eastAsia="en-US"/>
              </w:rPr>
              <w:t>siswa</w:t>
            </w:r>
          </w:p>
        </w:tc>
      </w:tr>
    </w:tbl>
    <w:p w14:paraId="6154E913" w14:textId="77777777" w:rsidR="005514D2" w:rsidRDefault="005514D2" w:rsidP="005514D2">
      <w:pPr>
        <w:pStyle w:val="Caption"/>
        <w:keepNext/>
      </w:pPr>
      <w:bookmarkStart w:id="487" w:name="_Ref396498229"/>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8</w:t>
      </w:r>
      <w:r w:rsidR="003C0604">
        <w:fldChar w:fldCharType="end"/>
      </w:r>
      <w:bookmarkEnd w:id="487"/>
      <w:r w:rsidRPr="005514D2">
        <w:t xml:space="preserve"> </w:t>
      </w:r>
      <w:r>
        <w:t>Pengujian Fungsionalitas Fitur Mengelola Evaluasi Siswa (Bagian 2)</w:t>
      </w:r>
    </w:p>
    <w:tbl>
      <w:tblPr>
        <w:tblStyle w:val="LightGrid4"/>
        <w:tblW w:w="5850" w:type="dxa"/>
        <w:tblInd w:w="108" w:type="dxa"/>
        <w:tblLook w:val="04A0" w:firstRow="1" w:lastRow="0" w:firstColumn="1" w:lastColumn="0" w:noHBand="0" w:noVBand="1"/>
      </w:tblPr>
      <w:tblGrid>
        <w:gridCol w:w="1620"/>
        <w:gridCol w:w="4230"/>
      </w:tblGrid>
      <w:tr w:rsidR="0039204F" w14:paraId="0D2C4750" w14:textId="77777777" w:rsidTr="005514D2">
        <w:trPr>
          <w:cnfStyle w:val="100000000000" w:firstRow="1" w:lastRow="0" w:firstColumn="0" w:lastColumn="0" w:oddVBand="0" w:evenVBand="0" w:oddHBand="0"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620" w:type="dxa"/>
            <w:tcBorders>
              <w:bottom w:val="single" w:sz="8" w:space="0" w:color="000000" w:themeColor="text1"/>
            </w:tcBorders>
            <w:hideMark/>
          </w:tcPr>
          <w:p w14:paraId="117E6289" w14:textId="77777777" w:rsidR="0039204F" w:rsidRDefault="0039204F" w:rsidP="00C11766">
            <w:pPr>
              <w:jc w:val="left"/>
              <w:rPr>
                <w:noProof/>
                <w:color w:val="000000"/>
                <w:sz w:val="18"/>
                <w:szCs w:val="18"/>
                <w:lang w:val="id-ID" w:eastAsia="en-US"/>
              </w:rPr>
            </w:pPr>
            <w:r>
              <w:rPr>
                <w:noProof/>
                <w:color w:val="000000"/>
                <w:sz w:val="18"/>
                <w:szCs w:val="18"/>
                <w:lang w:val="id-ID"/>
              </w:rPr>
              <w:t>Hasil Yang Diharapkan</w:t>
            </w:r>
          </w:p>
        </w:tc>
        <w:tc>
          <w:tcPr>
            <w:tcW w:w="4230" w:type="dxa"/>
            <w:tcBorders>
              <w:bottom w:val="single" w:sz="8" w:space="0" w:color="000000" w:themeColor="text1"/>
            </w:tcBorders>
          </w:tcPr>
          <w:p w14:paraId="3896D313" w14:textId="77777777" w:rsidR="0039204F" w:rsidRPr="005514D2" w:rsidRDefault="0039204F" w:rsidP="003A4E51">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5514D2">
              <w:rPr>
                <w:b w:val="0"/>
                <w:noProof/>
                <w:color w:val="000000"/>
                <w:sz w:val="18"/>
                <w:szCs w:val="18"/>
                <w:lang w:eastAsia="en-US"/>
              </w:rPr>
              <w:t>Sistem menampilkan perkembangan siswa dengan benar</w:t>
            </w:r>
          </w:p>
        </w:tc>
      </w:tr>
      <w:tr w:rsidR="0039204F" w14:paraId="726C5A81" w14:textId="77777777" w:rsidTr="005514D2">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620" w:type="dxa"/>
            <w:hideMark/>
          </w:tcPr>
          <w:p w14:paraId="76B87F82" w14:textId="77777777" w:rsidR="0039204F" w:rsidRDefault="0039204F" w:rsidP="00C11766">
            <w:pPr>
              <w:jc w:val="left"/>
              <w:rPr>
                <w:noProof/>
                <w:color w:val="000000"/>
                <w:sz w:val="18"/>
                <w:szCs w:val="18"/>
                <w:lang w:val="id-ID" w:eastAsia="en-US"/>
              </w:rPr>
            </w:pPr>
            <w:r>
              <w:rPr>
                <w:noProof/>
                <w:color w:val="000000"/>
                <w:sz w:val="18"/>
                <w:szCs w:val="18"/>
                <w:lang w:val="id-ID"/>
              </w:rPr>
              <w:t>Hasil Yang Didapat</w:t>
            </w:r>
          </w:p>
        </w:tc>
        <w:tc>
          <w:tcPr>
            <w:tcW w:w="4230" w:type="dxa"/>
          </w:tcPr>
          <w:p w14:paraId="1F0087F4" w14:textId="77777777" w:rsidR="0039204F" w:rsidRPr="000641BE" w:rsidRDefault="0039204F" w:rsidP="003A4E5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Sistem menampilkan perkembangan siswa sesuai dengan hasil pembelajaran siswa selama ini</w:t>
            </w:r>
          </w:p>
        </w:tc>
      </w:tr>
      <w:tr w:rsidR="0039204F" w14:paraId="432995C0" w14:textId="77777777" w:rsidTr="00C11766">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hideMark/>
          </w:tcPr>
          <w:p w14:paraId="41D8EFEA" w14:textId="77777777" w:rsidR="0039204F" w:rsidRDefault="0039204F" w:rsidP="00C11766">
            <w:pPr>
              <w:jc w:val="left"/>
              <w:rPr>
                <w:noProof/>
                <w:color w:val="000000"/>
                <w:sz w:val="18"/>
                <w:szCs w:val="18"/>
                <w:lang w:val="id-ID" w:eastAsia="en-US"/>
              </w:rPr>
            </w:pPr>
            <w:r>
              <w:rPr>
                <w:noProof/>
                <w:color w:val="000000"/>
                <w:sz w:val="18"/>
                <w:szCs w:val="18"/>
                <w:lang w:val="id-ID"/>
              </w:rPr>
              <w:t>Hasil Pengujian</w:t>
            </w:r>
          </w:p>
        </w:tc>
        <w:tc>
          <w:tcPr>
            <w:tcW w:w="4230" w:type="dxa"/>
          </w:tcPr>
          <w:p w14:paraId="3A78B0F6" w14:textId="77777777" w:rsidR="0039204F" w:rsidRPr="000641BE" w:rsidRDefault="0039204F" w:rsidP="00C11766">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0641BE">
              <w:rPr>
                <w:noProof/>
                <w:color w:val="000000"/>
                <w:sz w:val="18"/>
                <w:szCs w:val="18"/>
                <w:lang w:eastAsia="en-US"/>
              </w:rPr>
              <w:t>100% berhasil</w:t>
            </w:r>
          </w:p>
        </w:tc>
      </w:tr>
      <w:tr w:rsidR="0039204F" w14:paraId="7CD8E863" w14:textId="77777777" w:rsidTr="00C11766">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2D62AC0F" w14:textId="77777777" w:rsidR="0039204F" w:rsidRDefault="0039204F" w:rsidP="00C11766">
            <w:pPr>
              <w:jc w:val="left"/>
              <w:rPr>
                <w:noProof/>
                <w:color w:val="000000"/>
                <w:sz w:val="18"/>
                <w:szCs w:val="18"/>
                <w:lang w:val="id-ID"/>
              </w:rPr>
            </w:pPr>
            <w:r>
              <w:rPr>
                <w:noProof/>
                <w:color w:val="000000"/>
                <w:sz w:val="18"/>
                <w:szCs w:val="18"/>
                <w:lang w:val="id-ID"/>
              </w:rPr>
              <w:t>Kondisi Akhir</w:t>
            </w:r>
          </w:p>
        </w:tc>
        <w:tc>
          <w:tcPr>
            <w:tcW w:w="4230" w:type="dxa"/>
          </w:tcPr>
          <w:p w14:paraId="3D6F95F7" w14:textId="77777777" w:rsidR="0039204F" w:rsidRPr="000641BE" w:rsidRDefault="0039204F" w:rsidP="005514D2">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Tampilan perkembangan siswa</w:t>
            </w:r>
            <w:r w:rsidRPr="000641BE">
              <w:rPr>
                <w:i/>
                <w:noProof/>
                <w:color w:val="000000"/>
                <w:sz w:val="18"/>
                <w:szCs w:val="18"/>
                <w:lang w:eastAsia="en-US"/>
              </w:rPr>
              <w:t xml:space="preserve"> </w:t>
            </w:r>
            <w:r w:rsidRPr="000641BE">
              <w:rPr>
                <w:noProof/>
                <w:color w:val="000000"/>
                <w:sz w:val="18"/>
                <w:szCs w:val="18"/>
                <w:lang w:eastAsia="en-US"/>
              </w:rPr>
              <w:t xml:space="preserve">dicantumkan pada </w:t>
            </w:r>
            <w:r w:rsidR="005514D2" w:rsidRPr="005514D2">
              <w:rPr>
                <w:noProof/>
                <w:color w:val="000000"/>
                <w:sz w:val="18"/>
                <w:szCs w:val="18"/>
                <w:lang w:eastAsia="en-US"/>
              </w:rPr>
              <w:fldChar w:fldCharType="begin"/>
            </w:r>
            <w:r w:rsidR="005514D2" w:rsidRPr="005514D2">
              <w:rPr>
                <w:noProof/>
                <w:color w:val="000000"/>
                <w:sz w:val="18"/>
                <w:szCs w:val="18"/>
                <w:lang w:eastAsia="en-US"/>
              </w:rPr>
              <w:instrText xml:space="preserve"> REF _Ref396498232 \h </w:instrText>
            </w:r>
            <w:r w:rsidR="005514D2">
              <w:rPr>
                <w:noProof/>
                <w:color w:val="000000"/>
                <w:sz w:val="18"/>
                <w:szCs w:val="18"/>
                <w:lang w:eastAsia="en-US"/>
              </w:rPr>
              <w:instrText xml:space="preserve"> \* MERGEFORMAT </w:instrText>
            </w:r>
            <w:r w:rsidR="005514D2" w:rsidRPr="005514D2">
              <w:rPr>
                <w:noProof/>
                <w:color w:val="000000"/>
                <w:sz w:val="18"/>
                <w:szCs w:val="18"/>
                <w:lang w:eastAsia="en-US"/>
              </w:rPr>
            </w:r>
            <w:r w:rsidR="005514D2" w:rsidRPr="005514D2">
              <w:rPr>
                <w:noProof/>
                <w:color w:val="000000"/>
                <w:sz w:val="18"/>
                <w:szCs w:val="18"/>
                <w:lang w:eastAsia="en-US"/>
              </w:rPr>
              <w:fldChar w:fldCharType="separate"/>
            </w:r>
            <w:r w:rsidR="002836B7" w:rsidRPr="002836B7">
              <w:rPr>
                <w:sz w:val="18"/>
                <w:szCs w:val="18"/>
              </w:rPr>
              <w:t xml:space="preserve">Gambar </w:t>
            </w:r>
            <w:r w:rsidR="002836B7" w:rsidRPr="002836B7">
              <w:rPr>
                <w:noProof/>
                <w:sz w:val="18"/>
                <w:szCs w:val="18"/>
              </w:rPr>
              <w:t>5.23</w:t>
            </w:r>
            <w:r w:rsidR="005514D2" w:rsidRPr="005514D2">
              <w:rPr>
                <w:noProof/>
                <w:color w:val="000000"/>
                <w:sz w:val="18"/>
                <w:szCs w:val="18"/>
                <w:lang w:eastAsia="en-US"/>
              </w:rPr>
              <w:fldChar w:fldCharType="end"/>
            </w:r>
          </w:p>
        </w:tc>
      </w:tr>
    </w:tbl>
    <w:p w14:paraId="28581EFE" w14:textId="77777777" w:rsidR="00CB09AA" w:rsidRDefault="00CB09AA" w:rsidP="009F1185">
      <w:pPr>
        <w:pStyle w:val="Caption"/>
      </w:pPr>
      <w:bookmarkStart w:id="488" w:name="_Ref395637269"/>
    </w:p>
    <w:p w14:paraId="57A9C805" w14:textId="77777777" w:rsidR="005514D2" w:rsidRDefault="00CB09AA" w:rsidP="005514D2">
      <w:pPr>
        <w:pStyle w:val="Caption"/>
        <w:keepNext/>
      </w:pPr>
      <w:bookmarkStart w:id="489" w:name="_Toc396496800"/>
      <w:r>
        <w:rPr>
          <w:noProof/>
          <w:lang w:eastAsia="en-US"/>
        </w:rPr>
        <w:drawing>
          <wp:inline distT="0" distB="0" distL="0" distR="0" wp14:anchorId="02345E3B" wp14:editId="2E0FB867">
            <wp:extent cx="3053751" cy="1789438"/>
            <wp:effectExtent l="0" t="0" r="0" b="1270"/>
            <wp:docPr id="571" name="Picture 571" descr="D:\TA\dokumentasi foto\ss\Screenshot_2014-08-13-12-4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TA\dokumentasi foto\ss\Screenshot_2014-08-13-12-48-34.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058404" cy="1792164"/>
                    </a:xfrm>
                    <a:prstGeom prst="rect">
                      <a:avLst/>
                    </a:prstGeom>
                    <a:noFill/>
                    <a:ln>
                      <a:noFill/>
                    </a:ln>
                  </pic:spPr>
                </pic:pic>
              </a:graphicData>
            </a:graphic>
          </wp:inline>
        </w:drawing>
      </w:r>
      <w:bookmarkEnd w:id="489"/>
    </w:p>
    <w:p w14:paraId="276B482D" w14:textId="77777777" w:rsidR="00CB09AA" w:rsidRDefault="005514D2" w:rsidP="005514D2">
      <w:pPr>
        <w:pStyle w:val="Caption"/>
      </w:pPr>
      <w:bookmarkStart w:id="490" w:name="_Ref396498231"/>
      <w:bookmarkStart w:id="491" w:name="_Toc396905722"/>
      <w:r>
        <w:t xml:space="preserve">Gambar </w:t>
      </w:r>
      <w:r>
        <w:fldChar w:fldCharType="begin"/>
      </w:r>
      <w:r>
        <w:instrText xml:space="preserve"> STYLEREF 1 \s </w:instrText>
      </w:r>
      <w:r>
        <w:fldChar w:fldCharType="separate"/>
      </w:r>
      <w:r w:rsidR="002836B7">
        <w:rPr>
          <w:noProof/>
        </w:rPr>
        <w:t>5</w:t>
      </w:r>
      <w:r>
        <w:fldChar w:fldCharType="end"/>
      </w:r>
      <w:r>
        <w:t>.</w:t>
      </w:r>
      <w:r>
        <w:fldChar w:fldCharType="begin"/>
      </w:r>
      <w:r>
        <w:instrText xml:space="preserve"> SEQ Gambar \* ARABIC \s 1 </w:instrText>
      </w:r>
      <w:r>
        <w:fldChar w:fldCharType="separate"/>
      </w:r>
      <w:r w:rsidR="002836B7">
        <w:rPr>
          <w:noProof/>
        </w:rPr>
        <w:t>21</w:t>
      </w:r>
      <w:r>
        <w:fldChar w:fldCharType="end"/>
      </w:r>
      <w:bookmarkEnd w:id="490"/>
      <w:r w:rsidRPr="005514D2">
        <w:t xml:space="preserve"> </w:t>
      </w:r>
      <w:r>
        <w:t>Halaman Detail Evaluasi Siswa</w:t>
      </w:r>
      <w:bookmarkEnd w:id="491"/>
    </w:p>
    <w:bookmarkEnd w:id="488"/>
    <w:p w14:paraId="59BCB073" w14:textId="77777777" w:rsidR="009F1185" w:rsidRDefault="009F1185" w:rsidP="009F1185">
      <w:pPr>
        <w:rPr>
          <w:lang w:eastAsia="en-US"/>
        </w:rPr>
      </w:pPr>
    </w:p>
    <w:p w14:paraId="36CA1E45" w14:textId="77777777" w:rsidR="005514D2" w:rsidRDefault="009F1185" w:rsidP="005514D2">
      <w:pPr>
        <w:keepNext/>
        <w:jc w:val="center"/>
      </w:pPr>
      <w:r>
        <w:rPr>
          <w:noProof/>
          <w:lang w:eastAsia="en-US"/>
        </w:rPr>
        <w:drawing>
          <wp:inline distT="0" distB="0" distL="0" distR="0" wp14:anchorId="2C221F63" wp14:editId="341AECE3">
            <wp:extent cx="3027872" cy="1774274"/>
            <wp:effectExtent l="0" t="0" r="1270" b="0"/>
            <wp:docPr id="572" name="Picture 572" descr="D:\TA\dokumentasi foto\ss\Screenshot_2014-08-13-12-48-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TA\dokumentasi foto\ss\Screenshot_2014-08-13-12-48-09.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038298" cy="1780383"/>
                    </a:xfrm>
                    <a:prstGeom prst="rect">
                      <a:avLst/>
                    </a:prstGeom>
                    <a:noFill/>
                    <a:ln>
                      <a:noFill/>
                    </a:ln>
                  </pic:spPr>
                </pic:pic>
              </a:graphicData>
            </a:graphic>
          </wp:inline>
        </w:drawing>
      </w:r>
    </w:p>
    <w:p w14:paraId="02F80587" w14:textId="77777777" w:rsidR="009F1185" w:rsidRDefault="005514D2" w:rsidP="005514D2">
      <w:pPr>
        <w:pStyle w:val="Caption"/>
      </w:pPr>
      <w:bookmarkStart w:id="492" w:name="_Ref396498233"/>
      <w:bookmarkStart w:id="493" w:name="_Toc396905723"/>
      <w:r>
        <w:t xml:space="preserve">Gambar </w:t>
      </w:r>
      <w:r>
        <w:fldChar w:fldCharType="begin"/>
      </w:r>
      <w:r>
        <w:instrText xml:space="preserve"> STYLEREF 1 \s </w:instrText>
      </w:r>
      <w:r>
        <w:fldChar w:fldCharType="separate"/>
      </w:r>
      <w:r w:rsidR="002836B7">
        <w:rPr>
          <w:noProof/>
        </w:rPr>
        <w:t>5</w:t>
      </w:r>
      <w:r>
        <w:fldChar w:fldCharType="end"/>
      </w:r>
      <w:r>
        <w:t>.</w:t>
      </w:r>
      <w:r>
        <w:fldChar w:fldCharType="begin"/>
      </w:r>
      <w:r>
        <w:instrText xml:space="preserve"> SEQ Gambar \* ARABIC \s 1 </w:instrText>
      </w:r>
      <w:r>
        <w:fldChar w:fldCharType="separate"/>
      </w:r>
      <w:r w:rsidR="002836B7">
        <w:rPr>
          <w:noProof/>
        </w:rPr>
        <w:t>22</w:t>
      </w:r>
      <w:r>
        <w:fldChar w:fldCharType="end"/>
      </w:r>
      <w:bookmarkEnd w:id="492"/>
      <w:r w:rsidRPr="005514D2">
        <w:t xml:space="preserve"> </w:t>
      </w:r>
      <w:r>
        <w:t>Halaman Perkembangan Kemampuan Siswa (Grafik)</w:t>
      </w:r>
      <w:bookmarkEnd w:id="493"/>
    </w:p>
    <w:p w14:paraId="7FF8B1F4" w14:textId="77777777" w:rsidR="009F1185" w:rsidRDefault="009F1185" w:rsidP="009F1185">
      <w:pPr>
        <w:rPr>
          <w:lang w:eastAsia="en-US"/>
        </w:rPr>
      </w:pPr>
    </w:p>
    <w:p w14:paraId="02CFDA67" w14:textId="77777777" w:rsidR="005514D2" w:rsidRDefault="009F1185" w:rsidP="005514D2">
      <w:pPr>
        <w:keepNext/>
        <w:jc w:val="center"/>
      </w:pPr>
      <w:r>
        <w:rPr>
          <w:noProof/>
          <w:lang w:eastAsia="en-US"/>
        </w:rPr>
        <w:drawing>
          <wp:inline distT="0" distB="0" distL="0" distR="0" wp14:anchorId="07FE84BA" wp14:editId="4A369941">
            <wp:extent cx="3027872" cy="1774274"/>
            <wp:effectExtent l="0" t="0" r="1270" b="0"/>
            <wp:docPr id="573" name="Picture 573" descr="D:\TA\dokumentasi foto\ss\Screenshot_2014-08-13-12-48-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TA\dokumentasi foto\ss\Screenshot_2014-08-13-12-48-22.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48277" cy="1786231"/>
                    </a:xfrm>
                    <a:prstGeom prst="rect">
                      <a:avLst/>
                    </a:prstGeom>
                    <a:noFill/>
                    <a:ln>
                      <a:noFill/>
                    </a:ln>
                  </pic:spPr>
                </pic:pic>
              </a:graphicData>
            </a:graphic>
          </wp:inline>
        </w:drawing>
      </w:r>
    </w:p>
    <w:p w14:paraId="7AFA5617" w14:textId="77777777" w:rsidR="009F1185" w:rsidRDefault="005514D2" w:rsidP="005514D2">
      <w:pPr>
        <w:pStyle w:val="Caption"/>
      </w:pPr>
      <w:bookmarkStart w:id="494" w:name="_Ref396498232"/>
      <w:bookmarkStart w:id="495" w:name="_Toc396905724"/>
      <w:r>
        <w:t xml:space="preserve">Gambar </w:t>
      </w:r>
      <w:r>
        <w:fldChar w:fldCharType="begin"/>
      </w:r>
      <w:r>
        <w:instrText xml:space="preserve"> STYLEREF 1 \s </w:instrText>
      </w:r>
      <w:r>
        <w:fldChar w:fldCharType="separate"/>
      </w:r>
      <w:r w:rsidR="002836B7">
        <w:rPr>
          <w:noProof/>
        </w:rPr>
        <w:t>5</w:t>
      </w:r>
      <w:r>
        <w:fldChar w:fldCharType="end"/>
      </w:r>
      <w:r>
        <w:t>.</w:t>
      </w:r>
      <w:r>
        <w:fldChar w:fldCharType="begin"/>
      </w:r>
      <w:r>
        <w:instrText xml:space="preserve"> SEQ Gambar \* ARABIC \s 1 </w:instrText>
      </w:r>
      <w:r>
        <w:fldChar w:fldCharType="separate"/>
      </w:r>
      <w:r w:rsidR="002836B7">
        <w:rPr>
          <w:noProof/>
        </w:rPr>
        <w:t>23</w:t>
      </w:r>
      <w:r>
        <w:fldChar w:fldCharType="end"/>
      </w:r>
      <w:bookmarkEnd w:id="494"/>
      <w:r w:rsidRPr="005514D2">
        <w:t xml:space="preserve"> </w:t>
      </w:r>
      <w:r>
        <w:t>Halaman Perkembangan Kemampuan Siswa (Grafik dan Nilai Terakhir)</w:t>
      </w:r>
      <w:bookmarkEnd w:id="495"/>
    </w:p>
    <w:p w14:paraId="70C5A4CB" w14:textId="77777777" w:rsidR="00DE07EF" w:rsidRDefault="00DE07EF" w:rsidP="00DE07EF"/>
    <w:p w14:paraId="694FFB00" w14:textId="77777777" w:rsidR="003D2290" w:rsidRDefault="00DE07EF" w:rsidP="00DE07EF">
      <w:r>
        <w:tab/>
        <w:t>Peneliti masuk ke halaman detail evaluasi siswa untuk melihat tanggal setiap aktivitas yang dilakukan oleh siswa (</w:t>
      </w:r>
      <w:r w:rsidR="005514D2">
        <w:fldChar w:fldCharType="begin"/>
      </w:r>
      <w:r w:rsidR="005514D2">
        <w:instrText xml:space="preserve"> REF _Ref396498231 \h </w:instrText>
      </w:r>
      <w:r w:rsidR="005514D2">
        <w:fldChar w:fldCharType="separate"/>
      </w:r>
      <w:r w:rsidR="002836B7">
        <w:t xml:space="preserve">Gambar </w:t>
      </w:r>
      <w:r w:rsidR="002836B7">
        <w:rPr>
          <w:noProof/>
        </w:rPr>
        <w:t>5</w:t>
      </w:r>
      <w:r w:rsidR="002836B7">
        <w:t>.</w:t>
      </w:r>
      <w:r w:rsidR="002836B7">
        <w:rPr>
          <w:noProof/>
        </w:rPr>
        <w:t>21</w:t>
      </w:r>
      <w:r w:rsidR="005514D2">
        <w:fldChar w:fldCharType="end"/>
      </w:r>
      <w:r>
        <w:t>). Peneliti dapat masuk ke halaman detail nilai untuk melihat nilai siswa beserta grafik perkembangan kemampuannya (</w:t>
      </w:r>
      <w:r w:rsidR="005514D2">
        <w:fldChar w:fldCharType="begin"/>
      </w:r>
      <w:r w:rsidR="005514D2">
        <w:instrText xml:space="preserve"> REF _Ref396498233 \h </w:instrText>
      </w:r>
      <w:r w:rsidR="005514D2">
        <w:fldChar w:fldCharType="separate"/>
      </w:r>
      <w:r w:rsidR="002836B7">
        <w:t xml:space="preserve">Gambar </w:t>
      </w:r>
      <w:r w:rsidR="002836B7">
        <w:rPr>
          <w:noProof/>
        </w:rPr>
        <w:t>5</w:t>
      </w:r>
      <w:r w:rsidR="002836B7">
        <w:t>.</w:t>
      </w:r>
      <w:r w:rsidR="002836B7">
        <w:rPr>
          <w:noProof/>
        </w:rPr>
        <w:t>22</w:t>
      </w:r>
      <w:r w:rsidR="005514D2">
        <w:fldChar w:fldCharType="end"/>
      </w:r>
      <w:r w:rsidR="005514D2">
        <w:t xml:space="preserve"> </w:t>
      </w:r>
      <w:r>
        <w:t>dan</w:t>
      </w:r>
      <w:r w:rsidR="005514D2">
        <w:t xml:space="preserve"> </w:t>
      </w:r>
      <w:r w:rsidR="005514D2">
        <w:fldChar w:fldCharType="begin"/>
      </w:r>
      <w:r w:rsidR="005514D2">
        <w:instrText xml:space="preserve"> REF _Ref396498232 \h </w:instrText>
      </w:r>
      <w:r w:rsidR="005514D2">
        <w:fldChar w:fldCharType="separate"/>
      </w:r>
      <w:r w:rsidR="002836B7">
        <w:t xml:space="preserve">Gambar </w:t>
      </w:r>
      <w:r w:rsidR="002836B7">
        <w:rPr>
          <w:noProof/>
        </w:rPr>
        <w:t>5</w:t>
      </w:r>
      <w:r w:rsidR="002836B7">
        <w:t>.</w:t>
      </w:r>
      <w:r w:rsidR="002836B7">
        <w:rPr>
          <w:noProof/>
        </w:rPr>
        <w:t>23</w:t>
      </w:r>
      <w:r w:rsidR="005514D2">
        <w:fldChar w:fldCharType="end"/>
      </w:r>
      <w:r w:rsidR="005E4C88">
        <w:t>).</w:t>
      </w:r>
      <w:r w:rsidR="003D2290">
        <w:t xml:space="preserve"> </w:t>
      </w:r>
    </w:p>
    <w:p w14:paraId="3C5D278F" w14:textId="77777777" w:rsidR="005E4C88" w:rsidRDefault="005E4C88" w:rsidP="005E4C88">
      <w:pPr>
        <w:pStyle w:val="Heading3"/>
        <w:numPr>
          <w:ilvl w:val="2"/>
          <w:numId w:val="47"/>
        </w:numPr>
      </w:pPr>
      <w:bookmarkStart w:id="496" w:name="_Toc396905581"/>
      <w:r>
        <w:t xml:space="preserve">Pengujian </w:t>
      </w:r>
      <w:r>
        <w:rPr>
          <w:lang w:val="en-US"/>
        </w:rPr>
        <w:t xml:space="preserve">Performa </w:t>
      </w:r>
      <w:r w:rsidR="00C90D6F">
        <w:rPr>
          <w:lang w:val="en-US"/>
        </w:rPr>
        <w:t>Kecepatan</w:t>
      </w:r>
      <w:bookmarkEnd w:id="496"/>
    </w:p>
    <w:p w14:paraId="5CC37CC1" w14:textId="77777777" w:rsidR="005E4C88" w:rsidRDefault="00C90D6F" w:rsidP="005E4C88">
      <w:pPr>
        <w:ind w:firstLine="720"/>
      </w:pPr>
      <w:r>
        <w:t>P</w:t>
      </w:r>
      <w:r w:rsidR="005E4C88">
        <w:t xml:space="preserve">eneliti melakukan pengujian kecepatan membuka halaman pada masing-masing fungsionalitas dengan menggunakan </w:t>
      </w:r>
      <w:r w:rsidR="005E4C88" w:rsidRPr="003D2290">
        <w:rPr>
          <w:i/>
        </w:rPr>
        <w:t>add-ons</w:t>
      </w:r>
      <w:r w:rsidR="005E4C88">
        <w:t xml:space="preserve"> YSlow pada firefox. Peneliti cukup menggunakan YSlow pada firefox saja karena YSlow pada Google Chrome tidak dapat menampilkan kecepatan waktu pada saat membuka halaman</w:t>
      </w:r>
    </w:p>
    <w:p w14:paraId="5295CFDA" w14:textId="77777777" w:rsidR="00C90D6F" w:rsidRDefault="00C90D6F" w:rsidP="00C90D6F">
      <w:pPr>
        <w:pStyle w:val="Heading4"/>
        <w:numPr>
          <w:ilvl w:val="3"/>
          <w:numId w:val="47"/>
        </w:numPr>
        <w:spacing w:before="240"/>
        <w:rPr>
          <w:lang w:val="en-US"/>
        </w:rPr>
      </w:pPr>
      <w:r>
        <w:rPr>
          <w:lang w:val="en-US"/>
        </w:rPr>
        <w:t>Pengujian Performa Kecepatan Mengelola Profil Siswa</w:t>
      </w:r>
    </w:p>
    <w:p w14:paraId="5853D2EF" w14:textId="77777777" w:rsidR="00C90D6F" w:rsidRDefault="00C90D6F" w:rsidP="00C90D6F">
      <w:pPr>
        <w:ind w:firstLine="720"/>
      </w:pPr>
      <w:r>
        <w:t>Pengujian</w:t>
      </w:r>
      <w:r w:rsidR="006208FA">
        <w:t xml:space="preserve"> performa kecepatan</w:t>
      </w:r>
      <w:r>
        <w:t xml:space="preserve"> fitur mengelola profil siswa</w:t>
      </w:r>
      <w:r w:rsidRPr="00C358E1">
        <w:t xml:space="preserve"> </w:t>
      </w:r>
      <w:r>
        <w:t xml:space="preserve">dilakukan dengan menggunakan data uji. Data uji disesuaikan dengan skenario yang dibuat pada pengujian fungsionalitas. </w:t>
      </w:r>
    </w:p>
    <w:p w14:paraId="22CFF484" w14:textId="77777777" w:rsidR="005514D2" w:rsidRDefault="005514D2" w:rsidP="005514D2">
      <w:pPr>
        <w:pStyle w:val="Caption"/>
        <w:keepNext/>
      </w:pPr>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9</w:t>
      </w:r>
      <w:r w:rsidR="003C0604">
        <w:fldChar w:fldCharType="end"/>
      </w:r>
      <w:r w:rsidRPr="005514D2">
        <w:t xml:space="preserve"> </w:t>
      </w:r>
      <w:r>
        <w:t>Pengujian Performa Kecepatan Fitur Mengelola Profil Siswa</w:t>
      </w:r>
    </w:p>
    <w:tbl>
      <w:tblPr>
        <w:tblStyle w:val="LightGrid4"/>
        <w:tblW w:w="5850" w:type="dxa"/>
        <w:tblInd w:w="108" w:type="dxa"/>
        <w:tblLook w:val="04A0" w:firstRow="1" w:lastRow="0" w:firstColumn="1" w:lastColumn="0" w:noHBand="0" w:noVBand="1"/>
      </w:tblPr>
      <w:tblGrid>
        <w:gridCol w:w="1620"/>
        <w:gridCol w:w="2070"/>
        <w:gridCol w:w="1080"/>
        <w:gridCol w:w="1080"/>
      </w:tblGrid>
      <w:tr w:rsidR="00C90D6F" w14:paraId="14E73285" w14:textId="77777777" w:rsidTr="002D065B">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620" w:type="dxa"/>
            <w:hideMark/>
          </w:tcPr>
          <w:p w14:paraId="1EE42FB1" w14:textId="77777777" w:rsidR="00C90D6F" w:rsidRDefault="00C90D6F" w:rsidP="002D065B">
            <w:pPr>
              <w:rPr>
                <w:b w:val="0"/>
                <w:bCs w:val="0"/>
                <w:noProof/>
                <w:color w:val="000000"/>
                <w:sz w:val="18"/>
                <w:szCs w:val="18"/>
                <w:lang w:val="id-ID" w:eastAsia="en-US"/>
              </w:rPr>
            </w:pPr>
            <w:r>
              <w:rPr>
                <w:bCs w:val="0"/>
                <w:noProof/>
                <w:color w:val="000000"/>
                <w:sz w:val="18"/>
                <w:szCs w:val="18"/>
                <w:lang w:val="id-ID"/>
              </w:rPr>
              <w:t>ID</w:t>
            </w:r>
          </w:p>
        </w:tc>
        <w:tc>
          <w:tcPr>
            <w:tcW w:w="4230" w:type="dxa"/>
            <w:gridSpan w:val="3"/>
            <w:hideMark/>
          </w:tcPr>
          <w:p w14:paraId="33065492" w14:textId="77777777" w:rsidR="00C90D6F" w:rsidRDefault="00C90D6F" w:rsidP="002D065B">
            <w:pPr>
              <w:cnfStyle w:val="100000000000" w:firstRow="1" w:lastRow="0" w:firstColumn="0" w:lastColumn="0" w:oddVBand="0" w:evenVBand="0" w:oddHBand="0" w:evenHBand="0" w:firstRowFirstColumn="0" w:firstRowLastColumn="0" w:lastRowFirstColumn="0" w:lastRowLastColumn="0"/>
              <w:rPr>
                <w:b w:val="0"/>
                <w:bCs w:val="0"/>
                <w:noProof/>
                <w:color w:val="000000"/>
                <w:sz w:val="18"/>
                <w:szCs w:val="18"/>
                <w:lang w:eastAsia="en-US"/>
              </w:rPr>
            </w:pPr>
            <w:r>
              <w:rPr>
                <w:sz w:val="20"/>
                <w:szCs w:val="20"/>
              </w:rPr>
              <w:t>TA-UJ.UC</w:t>
            </w:r>
            <w:r w:rsidR="007668EA">
              <w:rPr>
                <w:sz w:val="20"/>
                <w:szCs w:val="20"/>
              </w:rPr>
              <w:t>C</w:t>
            </w:r>
            <w:r>
              <w:rPr>
                <w:sz w:val="20"/>
                <w:szCs w:val="20"/>
              </w:rPr>
              <w:t>0001</w:t>
            </w:r>
          </w:p>
        </w:tc>
      </w:tr>
      <w:tr w:rsidR="00C90D6F" w14:paraId="27148C8A" w14:textId="77777777" w:rsidTr="005514D2">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620" w:type="dxa"/>
            <w:hideMark/>
          </w:tcPr>
          <w:p w14:paraId="0489C4C1" w14:textId="77777777" w:rsidR="00C90D6F" w:rsidRDefault="00C90D6F" w:rsidP="002D065B">
            <w:pPr>
              <w:rPr>
                <w:noProof/>
                <w:color w:val="000000"/>
                <w:sz w:val="18"/>
                <w:szCs w:val="18"/>
                <w:lang w:val="id-ID" w:eastAsia="en-US"/>
              </w:rPr>
            </w:pPr>
            <w:r>
              <w:rPr>
                <w:noProof/>
                <w:color w:val="000000"/>
                <w:sz w:val="18"/>
                <w:szCs w:val="18"/>
                <w:lang w:val="id-ID"/>
              </w:rPr>
              <w:t>Referensi Kasus Penggunaan</w:t>
            </w:r>
          </w:p>
        </w:tc>
        <w:tc>
          <w:tcPr>
            <w:tcW w:w="4230" w:type="dxa"/>
            <w:gridSpan w:val="3"/>
            <w:hideMark/>
          </w:tcPr>
          <w:p w14:paraId="344DC893" w14:textId="77777777" w:rsidR="00C90D6F" w:rsidRDefault="00C90D6F" w:rsidP="002D065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UC</w:t>
            </w:r>
            <w:r w:rsidR="007668EA">
              <w:rPr>
                <w:noProof/>
                <w:color w:val="000000"/>
                <w:sz w:val="18"/>
                <w:szCs w:val="18"/>
                <w:lang w:eastAsia="en-US"/>
              </w:rPr>
              <w:t>C</w:t>
            </w:r>
            <w:r>
              <w:rPr>
                <w:noProof/>
                <w:color w:val="000000"/>
                <w:sz w:val="18"/>
                <w:szCs w:val="18"/>
                <w:lang w:eastAsia="en-US"/>
              </w:rPr>
              <w:t>0001</w:t>
            </w:r>
          </w:p>
        </w:tc>
      </w:tr>
      <w:tr w:rsidR="00C90D6F" w14:paraId="3C0422BC" w14:textId="77777777" w:rsidTr="005514D2">
        <w:trPr>
          <w:cnfStyle w:val="000000010000" w:firstRow="0" w:lastRow="0" w:firstColumn="0" w:lastColumn="0" w:oddVBand="0" w:evenVBand="0" w:oddHBand="0" w:evenHBand="1"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hideMark/>
          </w:tcPr>
          <w:p w14:paraId="5A605B81" w14:textId="77777777" w:rsidR="00C90D6F" w:rsidRDefault="00C90D6F" w:rsidP="002D065B">
            <w:pPr>
              <w:rPr>
                <w:noProof/>
                <w:color w:val="000000"/>
                <w:sz w:val="18"/>
                <w:szCs w:val="18"/>
                <w:lang w:val="id-ID" w:eastAsia="en-US"/>
              </w:rPr>
            </w:pPr>
            <w:r>
              <w:rPr>
                <w:noProof/>
                <w:color w:val="000000"/>
                <w:sz w:val="18"/>
                <w:szCs w:val="18"/>
                <w:lang w:val="id-ID"/>
              </w:rPr>
              <w:t>Nama</w:t>
            </w:r>
          </w:p>
        </w:tc>
        <w:tc>
          <w:tcPr>
            <w:tcW w:w="4230" w:type="dxa"/>
            <w:gridSpan w:val="3"/>
            <w:hideMark/>
          </w:tcPr>
          <w:p w14:paraId="3DA347BE" w14:textId="77777777" w:rsidR="00C90D6F" w:rsidRDefault="00C90D6F" w:rsidP="002D065B">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ujian</w:t>
            </w:r>
            <w:r w:rsidR="00DB2872">
              <w:rPr>
                <w:noProof/>
                <w:color w:val="000000"/>
                <w:sz w:val="18"/>
                <w:szCs w:val="18"/>
                <w:lang w:eastAsia="en-US"/>
              </w:rPr>
              <w:t xml:space="preserve"> performa kecepatan</w:t>
            </w:r>
            <w:r>
              <w:rPr>
                <w:noProof/>
                <w:color w:val="000000"/>
                <w:sz w:val="18"/>
                <w:szCs w:val="18"/>
                <w:lang w:eastAsia="en-US"/>
              </w:rPr>
              <w:t xml:space="preserve"> fitur m</w:t>
            </w:r>
            <w:r w:rsidRPr="00F96007">
              <w:rPr>
                <w:noProof/>
                <w:color w:val="000000"/>
                <w:sz w:val="18"/>
                <w:szCs w:val="18"/>
                <w:lang w:eastAsia="en-US"/>
              </w:rPr>
              <w:t>engelola profil siswa</w:t>
            </w:r>
          </w:p>
        </w:tc>
      </w:tr>
      <w:tr w:rsidR="00C90D6F" w14:paraId="091DD61A" w14:textId="77777777" w:rsidTr="005514D2">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620" w:type="dxa"/>
            <w:hideMark/>
          </w:tcPr>
          <w:p w14:paraId="05B5508E" w14:textId="77777777" w:rsidR="00C90D6F" w:rsidRDefault="00C90D6F" w:rsidP="002D065B">
            <w:pPr>
              <w:rPr>
                <w:noProof/>
                <w:color w:val="000000"/>
                <w:sz w:val="18"/>
                <w:szCs w:val="18"/>
                <w:lang w:val="id-ID" w:eastAsia="en-US"/>
              </w:rPr>
            </w:pPr>
            <w:r>
              <w:rPr>
                <w:noProof/>
                <w:color w:val="000000"/>
                <w:sz w:val="18"/>
                <w:szCs w:val="18"/>
                <w:lang w:val="id-ID"/>
              </w:rPr>
              <w:t>Tujuan Pengujian</w:t>
            </w:r>
          </w:p>
        </w:tc>
        <w:tc>
          <w:tcPr>
            <w:tcW w:w="4230" w:type="dxa"/>
            <w:gridSpan w:val="3"/>
            <w:hideMark/>
          </w:tcPr>
          <w:p w14:paraId="17E00B4A" w14:textId="77777777" w:rsidR="00C90D6F" w:rsidRDefault="00C90D6F" w:rsidP="00C90D6F">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Menguji performa kecepatan f</w:t>
            </w:r>
            <w:r w:rsidRPr="00FC4B3D">
              <w:rPr>
                <w:noProof/>
                <w:color w:val="000000"/>
                <w:sz w:val="18"/>
                <w:szCs w:val="18"/>
                <w:lang w:eastAsia="en-US"/>
              </w:rPr>
              <w:t xml:space="preserve">itur </w:t>
            </w:r>
            <w:r>
              <w:rPr>
                <w:noProof/>
                <w:color w:val="000000"/>
                <w:sz w:val="18"/>
                <w:szCs w:val="18"/>
                <w:lang w:eastAsia="en-US"/>
              </w:rPr>
              <w:t xml:space="preserve">untuk mengelola </w:t>
            </w:r>
            <w:r w:rsidR="00DB2872">
              <w:rPr>
                <w:noProof/>
                <w:color w:val="000000"/>
                <w:sz w:val="18"/>
                <w:szCs w:val="18"/>
                <w:lang w:eastAsia="en-US"/>
              </w:rPr>
              <w:t xml:space="preserve">profil  siswa </w:t>
            </w:r>
          </w:p>
        </w:tc>
      </w:tr>
      <w:tr w:rsidR="00C90D6F" w14:paraId="40934CDE" w14:textId="77777777" w:rsidTr="002D065B">
        <w:trPr>
          <w:cnfStyle w:val="000000010000" w:firstRow="0" w:lastRow="0" w:firstColumn="0" w:lastColumn="0" w:oddVBand="0" w:evenVBand="0" w:oddHBand="0" w:evenHBand="1"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620" w:type="dxa"/>
            <w:hideMark/>
          </w:tcPr>
          <w:p w14:paraId="58AB4A1B" w14:textId="77777777" w:rsidR="00C90D6F" w:rsidRPr="00354699" w:rsidRDefault="00C90D6F" w:rsidP="002D065B">
            <w:pPr>
              <w:rPr>
                <w:noProof/>
                <w:color w:val="000000"/>
                <w:sz w:val="18"/>
                <w:szCs w:val="18"/>
                <w:lang w:val="id-ID" w:eastAsia="en-US"/>
              </w:rPr>
            </w:pPr>
            <w:r w:rsidRPr="00354699">
              <w:rPr>
                <w:noProof/>
                <w:color w:val="000000"/>
                <w:sz w:val="18"/>
                <w:szCs w:val="18"/>
                <w:lang w:val="id-ID"/>
              </w:rPr>
              <w:t>Skenario 1</w:t>
            </w:r>
          </w:p>
        </w:tc>
        <w:tc>
          <w:tcPr>
            <w:tcW w:w="4230" w:type="dxa"/>
            <w:gridSpan w:val="3"/>
            <w:hideMark/>
          </w:tcPr>
          <w:p w14:paraId="3E46E385" w14:textId="77777777" w:rsidR="00C90D6F" w:rsidRPr="00F97DC9" w:rsidRDefault="00C90D6F" w:rsidP="00C05474">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Pr>
                <w:b/>
                <w:noProof/>
                <w:color w:val="000000"/>
                <w:sz w:val="18"/>
                <w:szCs w:val="18"/>
                <w:lang w:eastAsia="en-US"/>
              </w:rPr>
              <w:t xml:space="preserve">Menguji </w:t>
            </w:r>
            <w:r w:rsidR="00C05474" w:rsidRPr="00C05474">
              <w:rPr>
                <w:b/>
                <w:noProof/>
                <w:color w:val="000000"/>
                <w:sz w:val="18"/>
                <w:szCs w:val="18"/>
                <w:lang w:eastAsia="en-US"/>
              </w:rPr>
              <w:t xml:space="preserve">performa kecepatan </w:t>
            </w:r>
            <w:r w:rsidRPr="00C05474">
              <w:rPr>
                <w:b/>
                <w:noProof/>
                <w:color w:val="000000"/>
                <w:sz w:val="18"/>
                <w:szCs w:val="18"/>
                <w:lang w:eastAsia="en-US"/>
              </w:rPr>
              <w:t>fitur menambahkan profil baru</w:t>
            </w:r>
            <w:r>
              <w:rPr>
                <w:b/>
                <w:noProof/>
                <w:color w:val="000000"/>
                <w:sz w:val="18"/>
                <w:szCs w:val="18"/>
                <w:lang w:eastAsia="en-US"/>
              </w:rPr>
              <w:t xml:space="preserve"> siswa</w:t>
            </w:r>
          </w:p>
        </w:tc>
      </w:tr>
      <w:tr w:rsidR="00C90D6F" w14:paraId="6BEA0C7C" w14:textId="77777777" w:rsidTr="002D065B">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1620" w:type="dxa"/>
            <w:hideMark/>
          </w:tcPr>
          <w:p w14:paraId="6DF8BB89" w14:textId="77777777" w:rsidR="00C90D6F" w:rsidRDefault="00C90D6F" w:rsidP="002D065B">
            <w:pPr>
              <w:rPr>
                <w:noProof/>
                <w:color w:val="000000"/>
                <w:sz w:val="18"/>
                <w:szCs w:val="18"/>
                <w:lang w:val="id-ID" w:eastAsia="en-US"/>
              </w:rPr>
            </w:pPr>
            <w:r>
              <w:rPr>
                <w:noProof/>
                <w:color w:val="000000"/>
                <w:sz w:val="18"/>
                <w:szCs w:val="18"/>
                <w:lang w:val="id-ID"/>
              </w:rPr>
              <w:t>Langkah Pengujian</w:t>
            </w:r>
          </w:p>
        </w:tc>
        <w:tc>
          <w:tcPr>
            <w:tcW w:w="4230" w:type="dxa"/>
            <w:gridSpan w:val="3"/>
            <w:hideMark/>
          </w:tcPr>
          <w:p w14:paraId="7A3F5D45" w14:textId="77777777" w:rsidR="00C90D6F" w:rsidRPr="008B248B" w:rsidRDefault="00C90D6F" w:rsidP="002D065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Pengguna memilih masuk ke halaman tambah profil siswa</w:t>
            </w:r>
          </w:p>
        </w:tc>
      </w:tr>
      <w:tr w:rsidR="006D0952" w14:paraId="092CA929" w14:textId="77777777" w:rsidTr="00870F4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val="restart"/>
            <w:hideMark/>
          </w:tcPr>
          <w:p w14:paraId="0CEDEAF5" w14:textId="77777777" w:rsidR="006D0952" w:rsidRPr="007668EA" w:rsidRDefault="006D0952" w:rsidP="002D065B">
            <w:pPr>
              <w:jc w:val="left"/>
              <w:rPr>
                <w:noProof/>
                <w:color w:val="000000"/>
                <w:sz w:val="18"/>
                <w:szCs w:val="18"/>
                <w:lang w:eastAsia="en-US"/>
              </w:rPr>
            </w:pPr>
            <w:r>
              <w:rPr>
                <w:noProof/>
                <w:color w:val="000000"/>
                <w:sz w:val="18"/>
                <w:szCs w:val="18"/>
              </w:rPr>
              <w:t>Kecepatan Buka Halaman</w:t>
            </w:r>
          </w:p>
        </w:tc>
        <w:tc>
          <w:tcPr>
            <w:tcW w:w="2070" w:type="dxa"/>
            <w:hideMark/>
          </w:tcPr>
          <w:p w14:paraId="1E5B80DD" w14:textId="77777777" w:rsidR="006D0952" w:rsidRPr="00C87159" w:rsidRDefault="00C223DC" w:rsidP="002D065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Daftar profil s</w:t>
            </w:r>
            <w:r w:rsidR="006D0952">
              <w:rPr>
                <w:noProof/>
                <w:color w:val="000000"/>
                <w:sz w:val="18"/>
                <w:szCs w:val="18"/>
                <w:lang w:eastAsia="en-US"/>
              </w:rPr>
              <w:t>iswa</w:t>
            </w:r>
          </w:p>
        </w:tc>
        <w:tc>
          <w:tcPr>
            <w:tcW w:w="1080" w:type="dxa"/>
          </w:tcPr>
          <w:p w14:paraId="376B592E" w14:textId="77777777" w:rsidR="006D0952" w:rsidRPr="00C87159" w:rsidRDefault="006D0952" w:rsidP="002D065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518 KB</w:t>
            </w:r>
          </w:p>
        </w:tc>
        <w:tc>
          <w:tcPr>
            <w:tcW w:w="1080" w:type="dxa"/>
          </w:tcPr>
          <w:p w14:paraId="2C490AB6" w14:textId="77777777" w:rsidR="006D0952" w:rsidRPr="00C87159" w:rsidRDefault="006D0952" w:rsidP="002D065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16 s</w:t>
            </w:r>
          </w:p>
        </w:tc>
      </w:tr>
      <w:tr w:rsidR="006D0952" w14:paraId="278BCEA9" w14:textId="77777777" w:rsidTr="00870F4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1162307C" w14:textId="77777777" w:rsidR="006D0952" w:rsidRDefault="006D0952" w:rsidP="002D065B">
            <w:pPr>
              <w:jc w:val="left"/>
              <w:rPr>
                <w:noProof/>
                <w:color w:val="000000"/>
                <w:sz w:val="18"/>
                <w:szCs w:val="18"/>
                <w:lang w:val="id-ID"/>
              </w:rPr>
            </w:pPr>
          </w:p>
        </w:tc>
        <w:tc>
          <w:tcPr>
            <w:tcW w:w="2070" w:type="dxa"/>
          </w:tcPr>
          <w:p w14:paraId="7EEACD6D" w14:textId="77777777" w:rsidR="006D0952" w:rsidRPr="00C87159" w:rsidRDefault="00C223DC" w:rsidP="002D065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mbah profil s</w:t>
            </w:r>
            <w:r w:rsidR="006D0952">
              <w:rPr>
                <w:noProof/>
                <w:color w:val="000000"/>
                <w:sz w:val="18"/>
                <w:szCs w:val="18"/>
                <w:lang w:eastAsia="en-US"/>
              </w:rPr>
              <w:t>iswa</w:t>
            </w:r>
          </w:p>
        </w:tc>
        <w:tc>
          <w:tcPr>
            <w:tcW w:w="1080" w:type="dxa"/>
          </w:tcPr>
          <w:p w14:paraId="10D7BA46" w14:textId="77777777" w:rsidR="006D0952" w:rsidRPr="00C87159" w:rsidRDefault="006D0952" w:rsidP="002D065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17.9 KB</w:t>
            </w:r>
          </w:p>
        </w:tc>
        <w:tc>
          <w:tcPr>
            <w:tcW w:w="1080" w:type="dxa"/>
          </w:tcPr>
          <w:p w14:paraId="3F11C3A8" w14:textId="77777777" w:rsidR="006D0952" w:rsidRPr="00C87159" w:rsidRDefault="006D0952" w:rsidP="002D065B">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382 s</w:t>
            </w:r>
          </w:p>
        </w:tc>
      </w:tr>
      <w:tr w:rsidR="006D0952" w14:paraId="34431273" w14:textId="77777777" w:rsidTr="00870F4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3983FFF0" w14:textId="77777777" w:rsidR="006D0952" w:rsidRDefault="006D0952" w:rsidP="002D065B">
            <w:pPr>
              <w:jc w:val="left"/>
              <w:rPr>
                <w:noProof/>
                <w:color w:val="000000"/>
                <w:sz w:val="18"/>
                <w:szCs w:val="18"/>
                <w:lang w:val="id-ID"/>
              </w:rPr>
            </w:pPr>
          </w:p>
        </w:tc>
        <w:tc>
          <w:tcPr>
            <w:tcW w:w="2070" w:type="dxa"/>
          </w:tcPr>
          <w:p w14:paraId="17FE6C29" w14:textId="77777777" w:rsidR="006D0952" w:rsidRDefault="00C223DC" w:rsidP="002D065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rofil s</w:t>
            </w:r>
            <w:r w:rsidR="006D0952">
              <w:rPr>
                <w:noProof/>
                <w:color w:val="000000"/>
                <w:sz w:val="18"/>
                <w:szCs w:val="18"/>
                <w:lang w:eastAsia="en-US"/>
              </w:rPr>
              <w:t>iswa</w:t>
            </w:r>
          </w:p>
        </w:tc>
        <w:tc>
          <w:tcPr>
            <w:tcW w:w="1080" w:type="dxa"/>
          </w:tcPr>
          <w:p w14:paraId="16882FCC" w14:textId="77777777" w:rsidR="006D0952" w:rsidRDefault="006D0952" w:rsidP="002D065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547.3 KB</w:t>
            </w:r>
          </w:p>
        </w:tc>
        <w:tc>
          <w:tcPr>
            <w:tcW w:w="1080" w:type="dxa"/>
          </w:tcPr>
          <w:p w14:paraId="019E62DB" w14:textId="77777777" w:rsidR="006D0952" w:rsidRDefault="006D0952" w:rsidP="002D065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525 s</w:t>
            </w:r>
          </w:p>
        </w:tc>
      </w:tr>
      <w:tr w:rsidR="00C90D6F" w14:paraId="23CB78DD" w14:textId="77777777" w:rsidTr="005514D2">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620" w:type="dxa"/>
            <w:hideMark/>
          </w:tcPr>
          <w:p w14:paraId="0C2783AC" w14:textId="77777777" w:rsidR="00C90D6F" w:rsidRPr="00354699" w:rsidRDefault="00C90D6F" w:rsidP="002D065B">
            <w:pPr>
              <w:rPr>
                <w:noProof/>
                <w:color w:val="000000"/>
                <w:sz w:val="18"/>
                <w:szCs w:val="18"/>
                <w:lang w:val="id-ID" w:eastAsia="en-US"/>
              </w:rPr>
            </w:pPr>
            <w:r w:rsidRPr="00354699">
              <w:rPr>
                <w:noProof/>
                <w:color w:val="000000"/>
                <w:sz w:val="18"/>
                <w:szCs w:val="18"/>
                <w:lang w:val="id-ID"/>
              </w:rPr>
              <w:t>Skenario 2</w:t>
            </w:r>
          </w:p>
        </w:tc>
        <w:tc>
          <w:tcPr>
            <w:tcW w:w="4230" w:type="dxa"/>
            <w:gridSpan w:val="3"/>
          </w:tcPr>
          <w:p w14:paraId="62F31DCF" w14:textId="77777777" w:rsidR="00C90D6F" w:rsidRPr="00354699" w:rsidRDefault="00C90D6F" w:rsidP="002D065B">
            <w:pPr>
              <w:cnfStyle w:val="000000100000" w:firstRow="0" w:lastRow="0" w:firstColumn="0" w:lastColumn="0" w:oddVBand="0" w:evenVBand="0" w:oddHBand="1" w:evenHBand="0" w:firstRowFirstColumn="0" w:firstRowLastColumn="0" w:lastRowFirstColumn="0" w:lastRowLastColumn="0"/>
              <w:rPr>
                <w:b/>
                <w:noProof/>
                <w:color w:val="000000"/>
                <w:sz w:val="18"/>
                <w:szCs w:val="18"/>
                <w:lang w:eastAsia="en-US"/>
              </w:rPr>
            </w:pPr>
            <w:r>
              <w:rPr>
                <w:b/>
                <w:noProof/>
                <w:color w:val="000000"/>
                <w:sz w:val="18"/>
                <w:szCs w:val="18"/>
                <w:lang w:eastAsia="en-US"/>
              </w:rPr>
              <w:t>Menguji</w:t>
            </w:r>
            <w:r w:rsidR="00C05474" w:rsidRPr="00C05474">
              <w:rPr>
                <w:b/>
                <w:noProof/>
                <w:color w:val="000000"/>
                <w:sz w:val="18"/>
                <w:szCs w:val="18"/>
                <w:lang w:eastAsia="en-US"/>
              </w:rPr>
              <w:t xml:space="preserve"> performa kecepatan</w:t>
            </w:r>
            <w:r>
              <w:rPr>
                <w:b/>
                <w:noProof/>
                <w:color w:val="000000"/>
                <w:sz w:val="18"/>
                <w:szCs w:val="18"/>
                <w:lang w:eastAsia="en-US"/>
              </w:rPr>
              <w:t xml:space="preserve"> fitur memperbarui profil siswa</w:t>
            </w:r>
          </w:p>
        </w:tc>
      </w:tr>
      <w:tr w:rsidR="00C90D6F" w14:paraId="17F53460" w14:textId="77777777" w:rsidTr="002D065B">
        <w:trPr>
          <w:cnfStyle w:val="000000010000" w:firstRow="0" w:lastRow="0" w:firstColumn="0" w:lastColumn="0" w:oddVBand="0" w:evenVBand="0" w:oddHBand="0" w:evenHBand="1"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hideMark/>
          </w:tcPr>
          <w:p w14:paraId="4FE86C3C" w14:textId="77777777" w:rsidR="00C90D6F" w:rsidRDefault="00C90D6F" w:rsidP="002D065B">
            <w:pPr>
              <w:rPr>
                <w:noProof/>
                <w:color w:val="000000"/>
                <w:sz w:val="18"/>
                <w:szCs w:val="18"/>
                <w:lang w:val="id-ID" w:eastAsia="en-US"/>
              </w:rPr>
            </w:pPr>
            <w:r>
              <w:rPr>
                <w:noProof/>
                <w:color w:val="000000"/>
                <w:sz w:val="18"/>
                <w:szCs w:val="18"/>
                <w:lang w:val="id-ID"/>
              </w:rPr>
              <w:t>Langkah Pengujian</w:t>
            </w:r>
          </w:p>
        </w:tc>
        <w:tc>
          <w:tcPr>
            <w:tcW w:w="4230" w:type="dxa"/>
            <w:gridSpan w:val="3"/>
          </w:tcPr>
          <w:p w14:paraId="228D0B3F" w14:textId="77777777" w:rsidR="00C90D6F" w:rsidRPr="008B248B" w:rsidRDefault="00C90D6F" w:rsidP="002D065B">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guna memilih masuk ke halaman ubah profil siswa</w:t>
            </w:r>
          </w:p>
        </w:tc>
      </w:tr>
      <w:tr w:rsidR="006D0952" w14:paraId="6A2951DD" w14:textId="77777777" w:rsidTr="006D0952">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34E6FB1A" w14:textId="77777777" w:rsidR="006D0952" w:rsidRDefault="006D0952" w:rsidP="00A678B1">
            <w:pPr>
              <w:jc w:val="left"/>
              <w:rPr>
                <w:noProof/>
                <w:color w:val="000000"/>
                <w:sz w:val="18"/>
                <w:szCs w:val="18"/>
                <w:lang w:val="id-ID"/>
              </w:rPr>
            </w:pPr>
            <w:r>
              <w:rPr>
                <w:noProof/>
                <w:color w:val="000000"/>
                <w:sz w:val="18"/>
                <w:szCs w:val="18"/>
              </w:rPr>
              <w:t>Kecepatan Buka Halaman</w:t>
            </w:r>
          </w:p>
        </w:tc>
        <w:tc>
          <w:tcPr>
            <w:tcW w:w="2070" w:type="dxa"/>
          </w:tcPr>
          <w:p w14:paraId="1C3BDF14" w14:textId="77777777" w:rsidR="006D0952"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Ubah profil s</w:t>
            </w:r>
            <w:r w:rsidR="006D0952">
              <w:rPr>
                <w:noProof/>
                <w:color w:val="000000"/>
                <w:sz w:val="18"/>
                <w:szCs w:val="18"/>
                <w:lang w:eastAsia="en-US"/>
              </w:rPr>
              <w:t>iswa</w:t>
            </w:r>
          </w:p>
        </w:tc>
        <w:tc>
          <w:tcPr>
            <w:tcW w:w="1080" w:type="dxa"/>
          </w:tcPr>
          <w:p w14:paraId="3FE9B272" w14:textId="77777777" w:rsidR="006D0952" w:rsidRDefault="006D095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19.1 KB</w:t>
            </w:r>
          </w:p>
        </w:tc>
        <w:tc>
          <w:tcPr>
            <w:tcW w:w="1080" w:type="dxa"/>
          </w:tcPr>
          <w:p w14:paraId="036F9164" w14:textId="77777777" w:rsidR="006D0952" w:rsidRDefault="006D095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62 s</w:t>
            </w:r>
          </w:p>
        </w:tc>
      </w:tr>
      <w:tr w:rsidR="006D0952" w14:paraId="1D7FFF74" w14:textId="77777777" w:rsidTr="006D0952">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4E366F64" w14:textId="77777777" w:rsidR="006D0952" w:rsidRDefault="006D0952" w:rsidP="00A678B1">
            <w:pPr>
              <w:jc w:val="left"/>
              <w:rPr>
                <w:noProof/>
                <w:color w:val="000000"/>
                <w:sz w:val="18"/>
                <w:szCs w:val="18"/>
                <w:lang w:val="id-ID"/>
              </w:rPr>
            </w:pPr>
          </w:p>
        </w:tc>
        <w:tc>
          <w:tcPr>
            <w:tcW w:w="2070" w:type="dxa"/>
          </w:tcPr>
          <w:p w14:paraId="195C1C95" w14:textId="77777777" w:rsidR="006D0952"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rofil s</w:t>
            </w:r>
            <w:r w:rsidR="006D0952">
              <w:rPr>
                <w:noProof/>
                <w:color w:val="000000"/>
                <w:sz w:val="18"/>
                <w:szCs w:val="18"/>
                <w:lang w:eastAsia="en-US"/>
              </w:rPr>
              <w:t>iswa</w:t>
            </w:r>
          </w:p>
        </w:tc>
        <w:tc>
          <w:tcPr>
            <w:tcW w:w="1080" w:type="dxa"/>
          </w:tcPr>
          <w:p w14:paraId="7DC13E04" w14:textId="77777777" w:rsidR="006D0952" w:rsidRDefault="006D095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547.3 KB</w:t>
            </w:r>
          </w:p>
        </w:tc>
        <w:tc>
          <w:tcPr>
            <w:tcW w:w="1080" w:type="dxa"/>
          </w:tcPr>
          <w:p w14:paraId="79752100" w14:textId="77777777" w:rsidR="006D0952" w:rsidRDefault="006D095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554 s</w:t>
            </w:r>
          </w:p>
        </w:tc>
      </w:tr>
    </w:tbl>
    <w:p w14:paraId="5277C1C2" w14:textId="77777777" w:rsidR="00C90D6F" w:rsidRDefault="00C90D6F" w:rsidP="00C90D6F">
      <w:pPr>
        <w:pStyle w:val="Heading4"/>
        <w:numPr>
          <w:ilvl w:val="3"/>
          <w:numId w:val="47"/>
        </w:numPr>
        <w:spacing w:before="240"/>
        <w:rPr>
          <w:lang w:val="en-US"/>
        </w:rPr>
      </w:pPr>
      <w:r>
        <w:rPr>
          <w:lang w:val="en-US"/>
        </w:rPr>
        <w:t>Pengujian Performa Kecepatan Mengelola Mengelola Rancangan Aktivitas Pembelajaran Siswa</w:t>
      </w:r>
    </w:p>
    <w:p w14:paraId="5751074B" w14:textId="77777777" w:rsidR="00C90D6F" w:rsidRDefault="00C90D6F" w:rsidP="006208FA">
      <w:pPr>
        <w:ind w:firstLine="720"/>
      </w:pPr>
      <w:r>
        <w:t xml:space="preserve">Pengujian </w:t>
      </w:r>
      <w:r w:rsidR="006208FA">
        <w:t xml:space="preserve">performa kecepatan </w:t>
      </w:r>
      <w:r>
        <w:t xml:space="preserve">fitur mengelola </w:t>
      </w:r>
      <w:r w:rsidR="006208FA">
        <w:t>rancangan aktivitas pembelajaran</w:t>
      </w:r>
      <w:r>
        <w:t xml:space="preserve"> siswa</w:t>
      </w:r>
      <w:r w:rsidRPr="00C358E1">
        <w:t xml:space="preserve"> </w:t>
      </w:r>
      <w:r>
        <w:t xml:space="preserve">dilakukan dengan menggunakan data uji. </w:t>
      </w:r>
      <w:r w:rsidR="006208FA">
        <w:t>Data uji disesuaikan dengan skenario yang dibuat pada pengujian fungsionalitas.</w:t>
      </w:r>
    </w:p>
    <w:p w14:paraId="5A919D97" w14:textId="77777777" w:rsidR="00232D7C" w:rsidRDefault="00232D7C" w:rsidP="00232D7C"/>
    <w:p w14:paraId="1F577F6D" w14:textId="77777777" w:rsidR="005514D2" w:rsidRDefault="005514D2" w:rsidP="005514D2">
      <w:pPr>
        <w:pStyle w:val="Caption"/>
        <w:keepNext/>
      </w:pPr>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0</w:t>
      </w:r>
      <w:r w:rsidR="003C0604">
        <w:fldChar w:fldCharType="end"/>
      </w:r>
      <w:r w:rsidRPr="005514D2">
        <w:t xml:space="preserve"> </w:t>
      </w:r>
      <w:r>
        <w:t>Pengujian Performa Kecepatan Fitur Mengelola Rancangan Aktivitas Pembelajaran Siswa</w:t>
      </w:r>
    </w:p>
    <w:tbl>
      <w:tblPr>
        <w:tblStyle w:val="LightGrid4"/>
        <w:tblW w:w="5850" w:type="dxa"/>
        <w:tblInd w:w="108" w:type="dxa"/>
        <w:tblLook w:val="04A0" w:firstRow="1" w:lastRow="0" w:firstColumn="1" w:lastColumn="0" w:noHBand="0" w:noVBand="1"/>
      </w:tblPr>
      <w:tblGrid>
        <w:gridCol w:w="1620"/>
        <w:gridCol w:w="1980"/>
        <w:gridCol w:w="1170"/>
        <w:gridCol w:w="1080"/>
      </w:tblGrid>
      <w:tr w:rsidR="00232D7C" w14:paraId="797E0284" w14:textId="77777777" w:rsidTr="00A678B1">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620" w:type="dxa"/>
            <w:hideMark/>
          </w:tcPr>
          <w:p w14:paraId="7AC03CB4" w14:textId="77777777" w:rsidR="00232D7C" w:rsidRDefault="00232D7C" w:rsidP="00A678B1">
            <w:pPr>
              <w:rPr>
                <w:b w:val="0"/>
                <w:bCs w:val="0"/>
                <w:noProof/>
                <w:color w:val="000000"/>
                <w:sz w:val="18"/>
                <w:szCs w:val="18"/>
                <w:lang w:val="id-ID" w:eastAsia="en-US"/>
              </w:rPr>
            </w:pPr>
            <w:r>
              <w:rPr>
                <w:bCs w:val="0"/>
                <w:noProof/>
                <w:color w:val="000000"/>
                <w:sz w:val="18"/>
                <w:szCs w:val="18"/>
                <w:lang w:val="id-ID"/>
              </w:rPr>
              <w:t>ID</w:t>
            </w:r>
          </w:p>
        </w:tc>
        <w:tc>
          <w:tcPr>
            <w:tcW w:w="4230" w:type="dxa"/>
            <w:gridSpan w:val="3"/>
            <w:hideMark/>
          </w:tcPr>
          <w:p w14:paraId="3BE5C9DD" w14:textId="77777777" w:rsidR="00232D7C" w:rsidRDefault="00232D7C" w:rsidP="00A678B1">
            <w:pPr>
              <w:cnfStyle w:val="100000000000" w:firstRow="1" w:lastRow="0" w:firstColumn="0" w:lastColumn="0" w:oddVBand="0" w:evenVBand="0" w:oddHBand="0" w:evenHBand="0" w:firstRowFirstColumn="0" w:firstRowLastColumn="0" w:lastRowFirstColumn="0" w:lastRowLastColumn="0"/>
              <w:rPr>
                <w:b w:val="0"/>
                <w:bCs w:val="0"/>
                <w:noProof/>
                <w:color w:val="000000"/>
                <w:sz w:val="18"/>
                <w:szCs w:val="18"/>
                <w:lang w:eastAsia="en-US"/>
              </w:rPr>
            </w:pPr>
            <w:r>
              <w:rPr>
                <w:sz w:val="20"/>
                <w:szCs w:val="20"/>
              </w:rPr>
              <w:t>TA-UJ.UCC0002</w:t>
            </w:r>
          </w:p>
        </w:tc>
      </w:tr>
      <w:tr w:rsidR="00232D7C" w14:paraId="32407BA4" w14:textId="77777777" w:rsidTr="00A678B1">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620" w:type="dxa"/>
            <w:hideMark/>
          </w:tcPr>
          <w:p w14:paraId="72337CFC" w14:textId="77777777" w:rsidR="00232D7C" w:rsidRDefault="00232D7C" w:rsidP="00A678B1">
            <w:pPr>
              <w:rPr>
                <w:noProof/>
                <w:color w:val="000000"/>
                <w:sz w:val="18"/>
                <w:szCs w:val="18"/>
                <w:lang w:val="id-ID" w:eastAsia="en-US"/>
              </w:rPr>
            </w:pPr>
            <w:r>
              <w:rPr>
                <w:noProof/>
                <w:color w:val="000000"/>
                <w:sz w:val="18"/>
                <w:szCs w:val="18"/>
                <w:lang w:val="id-ID"/>
              </w:rPr>
              <w:t>Referensi Kasus Penggunaan</w:t>
            </w:r>
          </w:p>
        </w:tc>
        <w:tc>
          <w:tcPr>
            <w:tcW w:w="4230" w:type="dxa"/>
            <w:gridSpan w:val="3"/>
            <w:hideMark/>
          </w:tcPr>
          <w:p w14:paraId="3C4EB347" w14:textId="77777777" w:rsidR="00232D7C" w:rsidRDefault="00232D7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UCC0002</w:t>
            </w:r>
          </w:p>
        </w:tc>
      </w:tr>
      <w:tr w:rsidR="00232D7C" w14:paraId="16CECA83" w14:textId="77777777" w:rsidTr="00A678B1">
        <w:trPr>
          <w:cnfStyle w:val="000000010000" w:firstRow="0" w:lastRow="0" w:firstColumn="0" w:lastColumn="0" w:oddVBand="0" w:evenVBand="0" w:oddHBand="0" w:evenHBand="1"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620" w:type="dxa"/>
            <w:hideMark/>
          </w:tcPr>
          <w:p w14:paraId="6ED41C0A" w14:textId="77777777" w:rsidR="00232D7C" w:rsidRDefault="00232D7C" w:rsidP="00A678B1">
            <w:pPr>
              <w:rPr>
                <w:noProof/>
                <w:color w:val="000000"/>
                <w:sz w:val="18"/>
                <w:szCs w:val="18"/>
                <w:lang w:val="id-ID" w:eastAsia="en-US"/>
              </w:rPr>
            </w:pPr>
            <w:r>
              <w:rPr>
                <w:noProof/>
                <w:color w:val="000000"/>
                <w:sz w:val="18"/>
                <w:szCs w:val="18"/>
                <w:lang w:val="id-ID"/>
              </w:rPr>
              <w:t>Nama</w:t>
            </w:r>
          </w:p>
        </w:tc>
        <w:tc>
          <w:tcPr>
            <w:tcW w:w="4230" w:type="dxa"/>
            <w:gridSpan w:val="3"/>
            <w:hideMark/>
          </w:tcPr>
          <w:p w14:paraId="5A44A730" w14:textId="77777777" w:rsidR="00232D7C" w:rsidRDefault="00232D7C" w:rsidP="00A678B1">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ujian performa kecepatan fitur m</w:t>
            </w:r>
            <w:r w:rsidRPr="00F96007">
              <w:rPr>
                <w:noProof/>
                <w:color w:val="000000"/>
                <w:sz w:val="18"/>
                <w:szCs w:val="18"/>
                <w:lang w:eastAsia="en-US"/>
              </w:rPr>
              <w:t xml:space="preserve">engelola </w:t>
            </w:r>
            <w:r>
              <w:rPr>
                <w:noProof/>
                <w:color w:val="000000"/>
                <w:sz w:val="18"/>
                <w:szCs w:val="18"/>
                <w:lang w:eastAsia="en-US"/>
              </w:rPr>
              <w:t>rancangan aktivitas pembelajaran siswa</w:t>
            </w:r>
          </w:p>
        </w:tc>
      </w:tr>
      <w:tr w:rsidR="00232D7C" w14:paraId="7C70D54A" w14:textId="77777777" w:rsidTr="00232D7C">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620" w:type="dxa"/>
            <w:hideMark/>
          </w:tcPr>
          <w:p w14:paraId="163BB08D" w14:textId="77777777" w:rsidR="00232D7C" w:rsidRDefault="00232D7C" w:rsidP="00A678B1">
            <w:pPr>
              <w:rPr>
                <w:noProof/>
                <w:color w:val="000000"/>
                <w:sz w:val="18"/>
                <w:szCs w:val="18"/>
                <w:lang w:val="id-ID" w:eastAsia="en-US"/>
              </w:rPr>
            </w:pPr>
            <w:r>
              <w:rPr>
                <w:noProof/>
                <w:color w:val="000000"/>
                <w:sz w:val="18"/>
                <w:szCs w:val="18"/>
                <w:lang w:val="id-ID"/>
              </w:rPr>
              <w:t>Tujuan Pengujian</w:t>
            </w:r>
          </w:p>
        </w:tc>
        <w:tc>
          <w:tcPr>
            <w:tcW w:w="4230" w:type="dxa"/>
            <w:gridSpan w:val="3"/>
            <w:hideMark/>
          </w:tcPr>
          <w:p w14:paraId="0AF0C41A" w14:textId="77777777" w:rsidR="00232D7C" w:rsidRDefault="00232D7C" w:rsidP="00232D7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Menguji performa kecepatan f</w:t>
            </w:r>
            <w:r w:rsidRPr="00F443CB">
              <w:rPr>
                <w:noProof/>
                <w:color w:val="000000"/>
                <w:sz w:val="18"/>
                <w:szCs w:val="18"/>
                <w:lang w:eastAsia="en-US"/>
              </w:rPr>
              <w:t xml:space="preserve">itur  </w:t>
            </w:r>
            <w:r>
              <w:rPr>
                <w:noProof/>
                <w:color w:val="000000"/>
                <w:sz w:val="18"/>
                <w:szCs w:val="18"/>
                <w:lang w:eastAsia="en-US"/>
              </w:rPr>
              <w:t>mengelola</w:t>
            </w:r>
            <w:r w:rsidRPr="00F443CB">
              <w:rPr>
                <w:noProof/>
                <w:color w:val="000000"/>
                <w:sz w:val="18"/>
                <w:szCs w:val="18"/>
                <w:lang w:eastAsia="en-US"/>
              </w:rPr>
              <w:t xml:space="preserve">  rancangan  aktivitas </w:t>
            </w:r>
            <w:r>
              <w:rPr>
                <w:noProof/>
                <w:color w:val="000000"/>
                <w:sz w:val="18"/>
                <w:szCs w:val="18"/>
                <w:lang w:eastAsia="en-US"/>
              </w:rPr>
              <w:t>pembelajaran siswa</w:t>
            </w:r>
          </w:p>
          <w:p w14:paraId="519FD9BC" w14:textId="77777777" w:rsidR="00232D7C" w:rsidRDefault="00232D7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p>
        </w:tc>
      </w:tr>
      <w:tr w:rsidR="00232D7C" w14:paraId="302D6B78" w14:textId="77777777" w:rsidTr="00A678B1">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620" w:type="dxa"/>
            <w:hideMark/>
          </w:tcPr>
          <w:p w14:paraId="0FB3697A" w14:textId="77777777" w:rsidR="00232D7C" w:rsidRPr="00354699" w:rsidRDefault="00232D7C" w:rsidP="00A678B1">
            <w:pPr>
              <w:rPr>
                <w:noProof/>
                <w:color w:val="000000"/>
                <w:sz w:val="18"/>
                <w:szCs w:val="18"/>
                <w:lang w:val="id-ID" w:eastAsia="en-US"/>
              </w:rPr>
            </w:pPr>
            <w:r w:rsidRPr="00354699">
              <w:rPr>
                <w:noProof/>
                <w:color w:val="000000"/>
                <w:sz w:val="18"/>
                <w:szCs w:val="18"/>
                <w:lang w:val="id-ID"/>
              </w:rPr>
              <w:t>Skenario 1</w:t>
            </w:r>
          </w:p>
        </w:tc>
        <w:tc>
          <w:tcPr>
            <w:tcW w:w="4230" w:type="dxa"/>
            <w:gridSpan w:val="3"/>
            <w:hideMark/>
          </w:tcPr>
          <w:p w14:paraId="70E22EE1" w14:textId="77777777" w:rsidR="00232D7C" w:rsidRPr="00F97DC9" w:rsidRDefault="00232D7C" w:rsidP="00A678B1">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Pr>
                <w:b/>
                <w:noProof/>
                <w:color w:val="000000"/>
                <w:sz w:val="18"/>
                <w:szCs w:val="18"/>
                <w:lang w:eastAsia="en-US"/>
              </w:rPr>
              <w:t xml:space="preserve">Menguji </w:t>
            </w:r>
            <w:r w:rsidRPr="00232D7C">
              <w:rPr>
                <w:b/>
                <w:noProof/>
                <w:color w:val="000000"/>
                <w:sz w:val="18"/>
                <w:szCs w:val="18"/>
                <w:lang w:eastAsia="en-US"/>
              </w:rPr>
              <w:t>performa kecepatan</w:t>
            </w:r>
            <w:r>
              <w:rPr>
                <w:noProof/>
                <w:color w:val="000000"/>
                <w:sz w:val="18"/>
                <w:szCs w:val="18"/>
                <w:lang w:eastAsia="en-US"/>
              </w:rPr>
              <w:t xml:space="preserve"> </w:t>
            </w:r>
            <w:r>
              <w:rPr>
                <w:b/>
                <w:noProof/>
                <w:color w:val="000000"/>
                <w:sz w:val="18"/>
                <w:szCs w:val="18"/>
                <w:lang w:eastAsia="en-US"/>
              </w:rPr>
              <w:t>fitur menambahkan aktivitas belajar siswa</w:t>
            </w:r>
          </w:p>
        </w:tc>
      </w:tr>
      <w:tr w:rsidR="00232D7C" w14:paraId="1E4E2666" w14:textId="77777777" w:rsidTr="00A678B1">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620" w:type="dxa"/>
            <w:hideMark/>
          </w:tcPr>
          <w:p w14:paraId="5980ACA4" w14:textId="77777777" w:rsidR="00232D7C" w:rsidRDefault="00232D7C" w:rsidP="00A678B1">
            <w:pPr>
              <w:rPr>
                <w:noProof/>
                <w:color w:val="000000"/>
                <w:sz w:val="18"/>
                <w:szCs w:val="18"/>
                <w:lang w:val="id-ID" w:eastAsia="en-US"/>
              </w:rPr>
            </w:pPr>
            <w:r>
              <w:rPr>
                <w:noProof/>
                <w:color w:val="000000"/>
                <w:sz w:val="18"/>
                <w:szCs w:val="18"/>
                <w:lang w:val="id-ID"/>
              </w:rPr>
              <w:t>Langkah Pengujian</w:t>
            </w:r>
          </w:p>
        </w:tc>
        <w:tc>
          <w:tcPr>
            <w:tcW w:w="4230" w:type="dxa"/>
            <w:gridSpan w:val="3"/>
            <w:hideMark/>
          </w:tcPr>
          <w:p w14:paraId="386BE572" w14:textId="77777777" w:rsidR="00232D7C" w:rsidRPr="008B248B" w:rsidRDefault="00232D7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Pengguna memilih masuk ke halaman tambah aktivitas siswa</w:t>
            </w:r>
          </w:p>
        </w:tc>
      </w:tr>
      <w:tr w:rsidR="00C223DC" w14:paraId="6954BB3F" w14:textId="77777777" w:rsidTr="00C223D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val="restart"/>
            <w:hideMark/>
          </w:tcPr>
          <w:p w14:paraId="3723E4AE" w14:textId="77777777" w:rsidR="00C223DC" w:rsidRDefault="00C223DC" w:rsidP="00A678B1">
            <w:pPr>
              <w:jc w:val="left"/>
              <w:rPr>
                <w:noProof/>
                <w:color w:val="000000"/>
                <w:sz w:val="18"/>
                <w:szCs w:val="18"/>
                <w:lang w:val="id-ID" w:eastAsia="en-US"/>
              </w:rPr>
            </w:pPr>
            <w:r>
              <w:rPr>
                <w:noProof/>
                <w:color w:val="000000"/>
                <w:sz w:val="18"/>
                <w:szCs w:val="18"/>
              </w:rPr>
              <w:t>Kecepatan Buka Halaman</w:t>
            </w:r>
          </w:p>
        </w:tc>
        <w:tc>
          <w:tcPr>
            <w:tcW w:w="1980" w:type="dxa"/>
            <w:hideMark/>
          </w:tcPr>
          <w:p w14:paraId="7708C7F1" w14:textId="77777777" w:rsidR="00C223DC" w:rsidRPr="00C87159"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ambah aktivitas</w:t>
            </w:r>
          </w:p>
        </w:tc>
        <w:tc>
          <w:tcPr>
            <w:tcW w:w="1170" w:type="dxa"/>
          </w:tcPr>
          <w:p w14:paraId="26EB5580" w14:textId="77777777" w:rsidR="00C223DC" w:rsidRPr="00C87159"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537.8 KB</w:t>
            </w:r>
          </w:p>
        </w:tc>
        <w:tc>
          <w:tcPr>
            <w:tcW w:w="1080" w:type="dxa"/>
          </w:tcPr>
          <w:p w14:paraId="2D3BC72C" w14:textId="77777777" w:rsidR="00C223DC" w:rsidRPr="00C87159"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11 s</w:t>
            </w:r>
          </w:p>
        </w:tc>
      </w:tr>
      <w:tr w:rsidR="00C223DC" w14:paraId="15803B50" w14:textId="77777777" w:rsidTr="00C223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72A05F0A" w14:textId="77777777" w:rsidR="00C223DC" w:rsidRDefault="00C223DC" w:rsidP="00A678B1">
            <w:pPr>
              <w:jc w:val="left"/>
              <w:rPr>
                <w:noProof/>
                <w:color w:val="000000"/>
                <w:sz w:val="18"/>
                <w:szCs w:val="18"/>
                <w:lang w:val="id-ID" w:eastAsia="en-US"/>
              </w:rPr>
            </w:pPr>
          </w:p>
        </w:tc>
        <w:tc>
          <w:tcPr>
            <w:tcW w:w="1980" w:type="dxa"/>
          </w:tcPr>
          <w:p w14:paraId="0D6AE5D7" w14:textId="77777777" w:rsidR="00C223DC"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Daftar aktivitas siswa</w:t>
            </w:r>
          </w:p>
        </w:tc>
        <w:tc>
          <w:tcPr>
            <w:tcW w:w="1170" w:type="dxa"/>
          </w:tcPr>
          <w:p w14:paraId="59002F76" w14:textId="77777777" w:rsidR="00C223DC"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47.3 KB</w:t>
            </w:r>
          </w:p>
        </w:tc>
        <w:tc>
          <w:tcPr>
            <w:tcW w:w="1080" w:type="dxa"/>
          </w:tcPr>
          <w:p w14:paraId="7729B135" w14:textId="77777777" w:rsidR="00C223DC"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366 s</w:t>
            </w:r>
          </w:p>
        </w:tc>
      </w:tr>
      <w:tr w:rsidR="00232D7C" w14:paraId="4CAA1D42" w14:textId="77777777" w:rsidTr="00A678B1">
        <w:trPr>
          <w:cnfStyle w:val="000000010000" w:firstRow="0" w:lastRow="0" w:firstColumn="0" w:lastColumn="0" w:oddVBand="0" w:evenVBand="0" w:oddHBand="0" w:evenHBand="1"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620" w:type="dxa"/>
          </w:tcPr>
          <w:p w14:paraId="737025AE" w14:textId="77777777" w:rsidR="00232D7C" w:rsidRPr="00354699" w:rsidRDefault="00232D7C" w:rsidP="00A678B1">
            <w:pPr>
              <w:rPr>
                <w:noProof/>
                <w:color w:val="000000"/>
                <w:sz w:val="18"/>
                <w:szCs w:val="18"/>
                <w:lang w:val="id-ID" w:eastAsia="en-US"/>
              </w:rPr>
            </w:pPr>
            <w:r w:rsidRPr="00354699">
              <w:rPr>
                <w:noProof/>
                <w:color w:val="000000"/>
                <w:sz w:val="18"/>
                <w:szCs w:val="18"/>
                <w:lang w:val="id-ID"/>
              </w:rPr>
              <w:t>Skenario 2</w:t>
            </w:r>
          </w:p>
        </w:tc>
        <w:tc>
          <w:tcPr>
            <w:tcW w:w="4230" w:type="dxa"/>
            <w:gridSpan w:val="3"/>
          </w:tcPr>
          <w:p w14:paraId="30627834" w14:textId="77777777" w:rsidR="00232D7C" w:rsidRPr="00354699" w:rsidRDefault="00232D7C" w:rsidP="00A678B1">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Pr>
                <w:b/>
                <w:noProof/>
                <w:color w:val="000000"/>
                <w:sz w:val="18"/>
                <w:szCs w:val="18"/>
                <w:lang w:eastAsia="en-US"/>
              </w:rPr>
              <w:t>Menguji</w:t>
            </w:r>
            <w:r>
              <w:rPr>
                <w:noProof/>
                <w:color w:val="000000"/>
                <w:sz w:val="18"/>
                <w:szCs w:val="18"/>
                <w:lang w:eastAsia="en-US"/>
              </w:rPr>
              <w:t xml:space="preserve"> </w:t>
            </w:r>
            <w:r w:rsidRPr="00232D7C">
              <w:rPr>
                <w:b/>
                <w:noProof/>
                <w:color w:val="000000"/>
                <w:sz w:val="18"/>
                <w:szCs w:val="18"/>
                <w:lang w:eastAsia="en-US"/>
              </w:rPr>
              <w:t>performa kecepatan</w:t>
            </w:r>
            <w:r>
              <w:rPr>
                <w:b/>
                <w:noProof/>
                <w:color w:val="000000"/>
                <w:sz w:val="18"/>
                <w:szCs w:val="18"/>
                <w:lang w:eastAsia="en-US"/>
              </w:rPr>
              <w:t xml:space="preserve"> fitur memperbarui aktivitas belajar siswa</w:t>
            </w:r>
          </w:p>
        </w:tc>
      </w:tr>
      <w:tr w:rsidR="00232D7C" w14:paraId="3DDFEE17" w14:textId="77777777" w:rsidTr="00A678B1">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hideMark/>
          </w:tcPr>
          <w:p w14:paraId="353159EC" w14:textId="77777777" w:rsidR="00232D7C" w:rsidRDefault="00232D7C" w:rsidP="00A678B1">
            <w:pPr>
              <w:rPr>
                <w:noProof/>
                <w:color w:val="000000"/>
                <w:sz w:val="18"/>
                <w:szCs w:val="18"/>
                <w:lang w:val="id-ID" w:eastAsia="en-US"/>
              </w:rPr>
            </w:pPr>
            <w:r>
              <w:rPr>
                <w:noProof/>
                <w:color w:val="000000"/>
                <w:sz w:val="18"/>
                <w:szCs w:val="18"/>
                <w:lang w:val="id-ID"/>
              </w:rPr>
              <w:t>Langkah Pengujian</w:t>
            </w:r>
          </w:p>
        </w:tc>
        <w:tc>
          <w:tcPr>
            <w:tcW w:w="4230" w:type="dxa"/>
            <w:gridSpan w:val="3"/>
          </w:tcPr>
          <w:p w14:paraId="4153909F" w14:textId="77777777" w:rsidR="00232D7C" w:rsidRPr="008B248B" w:rsidRDefault="00232D7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Pengguna memilih masuk ke halaman ubah detail aktivitas siswa</w:t>
            </w:r>
          </w:p>
        </w:tc>
      </w:tr>
      <w:tr w:rsidR="00C223DC" w14:paraId="11F2BAF2" w14:textId="77777777" w:rsidTr="00C223DC">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val="restart"/>
            <w:hideMark/>
          </w:tcPr>
          <w:p w14:paraId="52BDC963" w14:textId="77777777" w:rsidR="00C223DC" w:rsidRDefault="00C223DC" w:rsidP="00A678B1">
            <w:pPr>
              <w:jc w:val="left"/>
              <w:rPr>
                <w:noProof/>
                <w:color w:val="000000"/>
                <w:sz w:val="18"/>
                <w:szCs w:val="18"/>
                <w:lang w:val="id-ID" w:eastAsia="en-US"/>
              </w:rPr>
            </w:pPr>
            <w:r>
              <w:rPr>
                <w:noProof/>
                <w:color w:val="000000"/>
                <w:sz w:val="18"/>
                <w:szCs w:val="18"/>
              </w:rPr>
              <w:t>Kecepatan Buka Halaman</w:t>
            </w:r>
          </w:p>
        </w:tc>
        <w:tc>
          <w:tcPr>
            <w:tcW w:w="1980" w:type="dxa"/>
          </w:tcPr>
          <w:p w14:paraId="55E3BD6B" w14:textId="77777777" w:rsidR="00C223DC" w:rsidRPr="00C87159"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Detail aktivitas</w:t>
            </w:r>
          </w:p>
        </w:tc>
        <w:tc>
          <w:tcPr>
            <w:tcW w:w="1170" w:type="dxa"/>
          </w:tcPr>
          <w:p w14:paraId="1CE6A5A3" w14:textId="77777777" w:rsidR="00C223DC" w:rsidRPr="00C87159"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648 KB</w:t>
            </w:r>
          </w:p>
        </w:tc>
        <w:tc>
          <w:tcPr>
            <w:tcW w:w="1080" w:type="dxa"/>
          </w:tcPr>
          <w:p w14:paraId="576D2A0B" w14:textId="77777777" w:rsidR="00C223DC" w:rsidRPr="00C87159"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773 s</w:t>
            </w:r>
          </w:p>
        </w:tc>
      </w:tr>
      <w:tr w:rsidR="00C223DC" w14:paraId="522684CE" w14:textId="77777777" w:rsidTr="00C223DC">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27FA8C50" w14:textId="77777777" w:rsidR="00C223DC" w:rsidRDefault="00C223DC" w:rsidP="00A678B1">
            <w:pPr>
              <w:jc w:val="left"/>
              <w:rPr>
                <w:noProof/>
                <w:color w:val="000000"/>
                <w:sz w:val="18"/>
                <w:szCs w:val="18"/>
              </w:rPr>
            </w:pPr>
          </w:p>
        </w:tc>
        <w:tc>
          <w:tcPr>
            <w:tcW w:w="1980" w:type="dxa"/>
          </w:tcPr>
          <w:p w14:paraId="51E5ADF5" w14:textId="77777777" w:rsidR="00C223DC"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Daftar aktivitas siswa</w:t>
            </w:r>
          </w:p>
        </w:tc>
        <w:tc>
          <w:tcPr>
            <w:tcW w:w="1170" w:type="dxa"/>
          </w:tcPr>
          <w:p w14:paraId="734F621F" w14:textId="77777777" w:rsidR="00C223DC"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47.3 KB</w:t>
            </w:r>
          </w:p>
        </w:tc>
        <w:tc>
          <w:tcPr>
            <w:tcW w:w="1080" w:type="dxa"/>
          </w:tcPr>
          <w:p w14:paraId="47744276" w14:textId="77777777" w:rsidR="00C223DC"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42 s</w:t>
            </w:r>
          </w:p>
        </w:tc>
      </w:tr>
      <w:tr w:rsidR="00232D7C" w14:paraId="1A92F6D1" w14:textId="77777777" w:rsidTr="00A678B1">
        <w:trPr>
          <w:cnfStyle w:val="000000010000" w:firstRow="0" w:lastRow="0" w:firstColumn="0" w:lastColumn="0" w:oddVBand="0" w:evenVBand="0" w:oddHBand="0" w:evenHBand="1"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2AC1A7CE" w14:textId="77777777" w:rsidR="00232D7C" w:rsidRPr="00F13885" w:rsidRDefault="00232D7C" w:rsidP="00A678B1">
            <w:pPr>
              <w:rPr>
                <w:noProof/>
                <w:color w:val="000000"/>
                <w:sz w:val="18"/>
                <w:szCs w:val="18"/>
                <w:lang w:eastAsia="en-US"/>
              </w:rPr>
            </w:pPr>
            <w:r>
              <w:rPr>
                <w:noProof/>
                <w:color w:val="000000"/>
                <w:sz w:val="18"/>
                <w:szCs w:val="18"/>
                <w:lang w:val="id-ID"/>
              </w:rPr>
              <w:t xml:space="preserve">Skenario </w:t>
            </w:r>
            <w:r>
              <w:rPr>
                <w:noProof/>
                <w:color w:val="000000"/>
                <w:sz w:val="18"/>
                <w:szCs w:val="18"/>
              </w:rPr>
              <w:t>3</w:t>
            </w:r>
          </w:p>
        </w:tc>
        <w:tc>
          <w:tcPr>
            <w:tcW w:w="4230" w:type="dxa"/>
            <w:gridSpan w:val="3"/>
          </w:tcPr>
          <w:p w14:paraId="624F62ED" w14:textId="77777777" w:rsidR="00232D7C" w:rsidRPr="000641BE" w:rsidRDefault="00232D7C" w:rsidP="00A678B1">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sidRPr="000641BE">
              <w:rPr>
                <w:b/>
                <w:noProof/>
                <w:color w:val="000000"/>
                <w:sz w:val="18"/>
                <w:szCs w:val="18"/>
                <w:lang w:eastAsia="en-US"/>
              </w:rPr>
              <w:t xml:space="preserve">Menguji </w:t>
            </w:r>
            <w:r w:rsidRPr="00232D7C">
              <w:rPr>
                <w:b/>
                <w:noProof/>
                <w:color w:val="000000"/>
                <w:sz w:val="18"/>
                <w:szCs w:val="18"/>
                <w:lang w:eastAsia="en-US"/>
              </w:rPr>
              <w:t>performa kecepatan</w:t>
            </w:r>
            <w:r>
              <w:rPr>
                <w:noProof/>
                <w:color w:val="000000"/>
                <w:sz w:val="18"/>
                <w:szCs w:val="18"/>
                <w:lang w:eastAsia="en-US"/>
              </w:rPr>
              <w:t xml:space="preserve"> </w:t>
            </w:r>
            <w:r w:rsidRPr="000641BE">
              <w:rPr>
                <w:b/>
                <w:noProof/>
                <w:color w:val="000000"/>
                <w:sz w:val="18"/>
                <w:szCs w:val="18"/>
                <w:lang w:eastAsia="en-US"/>
              </w:rPr>
              <w:t>fitur menghapus aktivitas belajar siswa</w:t>
            </w:r>
          </w:p>
        </w:tc>
      </w:tr>
      <w:tr w:rsidR="00232D7C" w14:paraId="1616E040" w14:textId="77777777" w:rsidTr="00A678B1">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620" w:type="dxa"/>
          </w:tcPr>
          <w:p w14:paraId="131365CD" w14:textId="77777777" w:rsidR="00232D7C" w:rsidRDefault="00232D7C" w:rsidP="00A678B1">
            <w:pPr>
              <w:rPr>
                <w:noProof/>
                <w:color w:val="000000"/>
                <w:sz w:val="18"/>
                <w:szCs w:val="18"/>
                <w:lang w:val="id-ID" w:eastAsia="en-US"/>
              </w:rPr>
            </w:pPr>
            <w:r>
              <w:rPr>
                <w:noProof/>
                <w:color w:val="000000"/>
                <w:sz w:val="18"/>
                <w:szCs w:val="18"/>
                <w:lang w:val="id-ID"/>
              </w:rPr>
              <w:t>Langkah Pengujian</w:t>
            </w:r>
          </w:p>
        </w:tc>
        <w:tc>
          <w:tcPr>
            <w:tcW w:w="4230" w:type="dxa"/>
            <w:gridSpan w:val="3"/>
          </w:tcPr>
          <w:p w14:paraId="6A3533F3" w14:textId="77777777" w:rsidR="00232D7C" w:rsidRPr="000641BE" w:rsidRDefault="00232D7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Pengguna memilih masuk ke halaman ubah detail aktivitas siswa</w:t>
            </w:r>
          </w:p>
        </w:tc>
      </w:tr>
      <w:tr w:rsidR="00C223DC" w14:paraId="7AA9BB64" w14:textId="77777777" w:rsidTr="00C223DC">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06A5AB1B" w14:textId="77777777" w:rsidR="00C223DC" w:rsidRDefault="00C223DC" w:rsidP="00A678B1">
            <w:pPr>
              <w:jc w:val="left"/>
              <w:rPr>
                <w:noProof/>
                <w:color w:val="000000"/>
                <w:sz w:val="18"/>
                <w:szCs w:val="18"/>
                <w:lang w:val="id-ID" w:eastAsia="en-US"/>
              </w:rPr>
            </w:pPr>
            <w:r>
              <w:rPr>
                <w:noProof/>
                <w:color w:val="000000"/>
                <w:sz w:val="18"/>
                <w:szCs w:val="18"/>
              </w:rPr>
              <w:t>Kecepatan Buka Halaman</w:t>
            </w:r>
          </w:p>
        </w:tc>
        <w:tc>
          <w:tcPr>
            <w:tcW w:w="1980" w:type="dxa"/>
          </w:tcPr>
          <w:p w14:paraId="1CA1D299" w14:textId="77777777" w:rsidR="00C223DC" w:rsidRPr="00C87159"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Detail aktivitas</w:t>
            </w:r>
          </w:p>
        </w:tc>
        <w:tc>
          <w:tcPr>
            <w:tcW w:w="1170" w:type="dxa"/>
          </w:tcPr>
          <w:p w14:paraId="0718FC5F" w14:textId="77777777" w:rsidR="00C223DC" w:rsidRPr="00C87159"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648 KB</w:t>
            </w:r>
          </w:p>
        </w:tc>
        <w:tc>
          <w:tcPr>
            <w:tcW w:w="1080" w:type="dxa"/>
          </w:tcPr>
          <w:p w14:paraId="6496723F" w14:textId="77777777" w:rsidR="00C223DC" w:rsidRPr="00C87159" w:rsidRDefault="00C223DC"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637 s</w:t>
            </w:r>
          </w:p>
        </w:tc>
      </w:tr>
      <w:tr w:rsidR="00C223DC" w14:paraId="4C767013" w14:textId="77777777" w:rsidTr="00C223DC">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5C86E9BB" w14:textId="77777777" w:rsidR="00C223DC" w:rsidRDefault="00C223DC" w:rsidP="00A678B1">
            <w:pPr>
              <w:jc w:val="left"/>
              <w:rPr>
                <w:noProof/>
                <w:color w:val="000000"/>
                <w:sz w:val="18"/>
                <w:szCs w:val="18"/>
              </w:rPr>
            </w:pPr>
          </w:p>
        </w:tc>
        <w:tc>
          <w:tcPr>
            <w:tcW w:w="1980" w:type="dxa"/>
          </w:tcPr>
          <w:p w14:paraId="3EC19542" w14:textId="77777777" w:rsidR="00C223DC"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Daftar aktivitas siswa</w:t>
            </w:r>
          </w:p>
        </w:tc>
        <w:tc>
          <w:tcPr>
            <w:tcW w:w="1170" w:type="dxa"/>
          </w:tcPr>
          <w:p w14:paraId="2387D527" w14:textId="77777777" w:rsidR="00C223DC"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47.3 KB</w:t>
            </w:r>
          </w:p>
        </w:tc>
        <w:tc>
          <w:tcPr>
            <w:tcW w:w="1080" w:type="dxa"/>
          </w:tcPr>
          <w:p w14:paraId="2D08FA48" w14:textId="77777777" w:rsidR="00C223DC" w:rsidRDefault="00C223D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379 s</w:t>
            </w:r>
          </w:p>
        </w:tc>
      </w:tr>
    </w:tbl>
    <w:p w14:paraId="76B67386" w14:textId="77777777" w:rsidR="00C90D6F" w:rsidRDefault="00C90D6F" w:rsidP="00C90D6F">
      <w:pPr>
        <w:pStyle w:val="Heading4"/>
        <w:numPr>
          <w:ilvl w:val="3"/>
          <w:numId w:val="47"/>
        </w:numPr>
        <w:spacing w:before="240"/>
        <w:rPr>
          <w:lang w:val="en-US"/>
        </w:rPr>
      </w:pPr>
      <w:r>
        <w:rPr>
          <w:lang w:val="en-US"/>
        </w:rPr>
        <w:t>Pengujian Performa Kecepatan Mengerjakan Aktivitas Pembelajaran</w:t>
      </w:r>
    </w:p>
    <w:p w14:paraId="507AC7BA" w14:textId="77777777" w:rsidR="00C90D6F" w:rsidRDefault="00C90D6F" w:rsidP="006208FA">
      <w:pPr>
        <w:ind w:firstLine="720"/>
      </w:pPr>
      <w:r>
        <w:t>Pengujian</w:t>
      </w:r>
      <w:r w:rsidR="006208FA" w:rsidRPr="006208FA">
        <w:t xml:space="preserve"> </w:t>
      </w:r>
      <w:r w:rsidR="006208FA">
        <w:t>performa kecepatan</w:t>
      </w:r>
      <w:r>
        <w:t xml:space="preserve"> fitur mengelola </w:t>
      </w:r>
      <w:r w:rsidR="006208FA">
        <w:t>mengerjakan aktivitas pembelajaran</w:t>
      </w:r>
      <w:r w:rsidRPr="00C358E1">
        <w:t xml:space="preserve"> </w:t>
      </w:r>
      <w:r>
        <w:t xml:space="preserve">dilakukan dengan menggunakan data uji. </w:t>
      </w:r>
      <w:r w:rsidR="006208FA">
        <w:t>Data uji disesuaikan dengan skenario yang dibuat pada pengujian fungsionalitas.</w:t>
      </w:r>
    </w:p>
    <w:p w14:paraId="114D01B7" w14:textId="77777777" w:rsidR="005514D2" w:rsidRDefault="005514D2" w:rsidP="005514D2">
      <w:pPr>
        <w:pStyle w:val="Caption"/>
        <w:keepNext/>
      </w:pPr>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1</w:t>
      </w:r>
      <w:r w:rsidR="003C0604">
        <w:fldChar w:fldCharType="end"/>
      </w:r>
      <w:r w:rsidRPr="005514D2">
        <w:t xml:space="preserve"> </w:t>
      </w:r>
      <w:r>
        <w:t>Pengujian Performa Kecepatan Fitur Mengerjakan Aktivitas Pembelajaran (Bagian 1)</w:t>
      </w:r>
    </w:p>
    <w:tbl>
      <w:tblPr>
        <w:tblStyle w:val="LightGrid4"/>
        <w:tblW w:w="5850" w:type="dxa"/>
        <w:tblInd w:w="108" w:type="dxa"/>
        <w:tblLook w:val="04A0" w:firstRow="1" w:lastRow="0" w:firstColumn="1" w:lastColumn="0" w:noHBand="0" w:noVBand="1"/>
      </w:tblPr>
      <w:tblGrid>
        <w:gridCol w:w="1620"/>
        <w:gridCol w:w="1980"/>
        <w:gridCol w:w="1170"/>
        <w:gridCol w:w="1080"/>
      </w:tblGrid>
      <w:tr w:rsidR="009F58FC" w14:paraId="6FF01259" w14:textId="77777777" w:rsidTr="00A678B1">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620" w:type="dxa"/>
            <w:hideMark/>
          </w:tcPr>
          <w:p w14:paraId="52478679" w14:textId="77777777" w:rsidR="009F58FC" w:rsidRDefault="009F58FC" w:rsidP="00A678B1">
            <w:pPr>
              <w:rPr>
                <w:b w:val="0"/>
                <w:bCs w:val="0"/>
                <w:noProof/>
                <w:color w:val="000000"/>
                <w:sz w:val="18"/>
                <w:szCs w:val="18"/>
                <w:lang w:val="id-ID" w:eastAsia="en-US"/>
              </w:rPr>
            </w:pPr>
            <w:r>
              <w:rPr>
                <w:bCs w:val="0"/>
                <w:noProof/>
                <w:color w:val="000000"/>
                <w:sz w:val="18"/>
                <w:szCs w:val="18"/>
                <w:lang w:val="id-ID"/>
              </w:rPr>
              <w:t>ID</w:t>
            </w:r>
          </w:p>
        </w:tc>
        <w:tc>
          <w:tcPr>
            <w:tcW w:w="4230" w:type="dxa"/>
            <w:gridSpan w:val="3"/>
            <w:hideMark/>
          </w:tcPr>
          <w:p w14:paraId="1CFEA441" w14:textId="77777777" w:rsidR="009F58FC" w:rsidRDefault="009F58FC" w:rsidP="009F58FC">
            <w:pPr>
              <w:cnfStyle w:val="100000000000" w:firstRow="1" w:lastRow="0" w:firstColumn="0" w:lastColumn="0" w:oddVBand="0" w:evenVBand="0" w:oddHBand="0" w:evenHBand="0" w:firstRowFirstColumn="0" w:firstRowLastColumn="0" w:lastRowFirstColumn="0" w:lastRowLastColumn="0"/>
              <w:rPr>
                <w:b w:val="0"/>
                <w:bCs w:val="0"/>
                <w:noProof/>
                <w:color w:val="000000"/>
                <w:sz w:val="18"/>
                <w:szCs w:val="18"/>
                <w:lang w:eastAsia="en-US"/>
              </w:rPr>
            </w:pPr>
            <w:r>
              <w:rPr>
                <w:sz w:val="20"/>
                <w:szCs w:val="20"/>
              </w:rPr>
              <w:t>TA-UJ.UCC0003</w:t>
            </w:r>
          </w:p>
        </w:tc>
      </w:tr>
      <w:tr w:rsidR="009F58FC" w14:paraId="1792A0D0" w14:textId="77777777" w:rsidTr="00A678B1">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620" w:type="dxa"/>
            <w:hideMark/>
          </w:tcPr>
          <w:p w14:paraId="67FCDE22" w14:textId="77777777" w:rsidR="009F58FC" w:rsidRDefault="009F58FC" w:rsidP="00A678B1">
            <w:pPr>
              <w:rPr>
                <w:noProof/>
                <w:color w:val="000000"/>
                <w:sz w:val="18"/>
                <w:szCs w:val="18"/>
                <w:lang w:val="id-ID" w:eastAsia="en-US"/>
              </w:rPr>
            </w:pPr>
            <w:r>
              <w:rPr>
                <w:noProof/>
                <w:color w:val="000000"/>
                <w:sz w:val="18"/>
                <w:szCs w:val="18"/>
                <w:lang w:val="id-ID"/>
              </w:rPr>
              <w:t>Referensi Kasus Penggunaan</w:t>
            </w:r>
          </w:p>
        </w:tc>
        <w:tc>
          <w:tcPr>
            <w:tcW w:w="4230" w:type="dxa"/>
            <w:gridSpan w:val="3"/>
            <w:hideMark/>
          </w:tcPr>
          <w:p w14:paraId="6AE2BDA7" w14:textId="77777777" w:rsidR="009F58FC" w:rsidRDefault="009F58FC"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UCC0003</w:t>
            </w:r>
          </w:p>
        </w:tc>
      </w:tr>
      <w:tr w:rsidR="00B53926" w14:paraId="13DFBE22" w14:textId="77777777" w:rsidTr="00A678B1">
        <w:trPr>
          <w:cnfStyle w:val="000000010000" w:firstRow="0" w:lastRow="0" w:firstColumn="0" w:lastColumn="0" w:oddVBand="0" w:evenVBand="0" w:oddHBand="0" w:evenHBand="1"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620" w:type="dxa"/>
            <w:hideMark/>
          </w:tcPr>
          <w:p w14:paraId="6F3009D3" w14:textId="77777777" w:rsidR="00B53926" w:rsidRDefault="00B53926" w:rsidP="00A678B1">
            <w:pPr>
              <w:rPr>
                <w:noProof/>
                <w:color w:val="000000"/>
                <w:sz w:val="18"/>
                <w:szCs w:val="18"/>
                <w:lang w:val="id-ID" w:eastAsia="en-US"/>
              </w:rPr>
            </w:pPr>
            <w:r>
              <w:rPr>
                <w:noProof/>
                <w:color w:val="000000"/>
                <w:sz w:val="18"/>
                <w:szCs w:val="18"/>
                <w:lang w:val="id-ID"/>
              </w:rPr>
              <w:t>Nama</w:t>
            </w:r>
          </w:p>
        </w:tc>
        <w:tc>
          <w:tcPr>
            <w:tcW w:w="4230" w:type="dxa"/>
            <w:gridSpan w:val="3"/>
            <w:hideMark/>
          </w:tcPr>
          <w:p w14:paraId="20F5E1AF" w14:textId="77777777" w:rsidR="00B53926" w:rsidRDefault="00B53926" w:rsidP="00A678B1">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ujian performa kecepatan fitur mengerjakan aktivitas pembelajaran</w:t>
            </w:r>
          </w:p>
        </w:tc>
      </w:tr>
      <w:tr w:rsidR="00B53926" w14:paraId="2F00AC32" w14:textId="77777777" w:rsidTr="00A678B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620" w:type="dxa"/>
            <w:hideMark/>
          </w:tcPr>
          <w:p w14:paraId="098DE3BD" w14:textId="77777777" w:rsidR="00B53926" w:rsidRDefault="00B53926" w:rsidP="00A678B1">
            <w:pPr>
              <w:rPr>
                <w:noProof/>
                <w:color w:val="000000"/>
                <w:sz w:val="18"/>
                <w:szCs w:val="18"/>
                <w:lang w:val="id-ID" w:eastAsia="en-US"/>
              </w:rPr>
            </w:pPr>
            <w:r>
              <w:rPr>
                <w:noProof/>
                <w:color w:val="000000"/>
                <w:sz w:val="18"/>
                <w:szCs w:val="18"/>
                <w:lang w:val="id-ID"/>
              </w:rPr>
              <w:t>Tujuan Pengujian</w:t>
            </w:r>
          </w:p>
        </w:tc>
        <w:tc>
          <w:tcPr>
            <w:tcW w:w="4230" w:type="dxa"/>
            <w:gridSpan w:val="3"/>
            <w:hideMark/>
          </w:tcPr>
          <w:p w14:paraId="236684C8" w14:textId="77777777" w:rsidR="00B53926" w:rsidRDefault="00B53926" w:rsidP="00B53926">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Menguji performa kecepatan fitur</w:t>
            </w:r>
            <w:r w:rsidRPr="00F443CB">
              <w:rPr>
                <w:noProof/>
                <w:color w:val="000000"/>
                <w:sz w:val="18"/>
                <w:szCs w:val="18"/>
                <w:lang w:eastAsia="en-US"/>
              </w:rPr>
              <w:t xml:space="preserve"> </w:t>
            </w:r>
            <w:r w:rsidRPr="00F13885">
              <w:rPr>
                <w:noProof/>
                <w:color w:val="000000"/>
                <w:sz w:val="18"/>
                <w:szCs w:val="18"/>
                <w:lang w:eastAsia="en-US"/>
              </w:rPr>
              <w:t>melakukan aktivitas belajar yan</w:t>
            </w:r>
            <w:r>
              <w:rPr>
                <w:noProof/>
                <w:color w:val="000000"/>
                <w:sz w:val="18"/>
                <w:szCs w:val="18"/>
                <w:lang w:eastAsia="en-US"/>
              </w:rPr>
              <w:t>g telah dirancang oleh pendidik</w:t>
            </w:r>
          </w:p>
        </w:tc>
      </w:tr>
      <w:tr w:rsidR="00B53926" w14:paraId="654F5CE8" w14:textId="77777777" w:rsidTr="00A678B1">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620" w:type="dxa"/>
            <w:hideMark/>
          </w:tcPr>
          <w:p w14:paraId="47DAD534" w14:textId="77777777" w:rsidR="00B53926" w:rsidRPr="00354699" w:rsidRDefault="00B53926" w:rsidP="00A678B1">
            <w:pPr>
              <w:rPr>
                <w:noProof/>
                <w:color w:val="000000"/>
                <w:sz w:val="18"/>
                <w:szCs w:val="18"/>
                <w:lang w:val="id-ID" w:eastAsia="en-US"/>
              </w:rPr>
            </w:pPr>
            <w:r w:rsidRPr="00354699">
              <w:rPr>
                <w:noProof/>
                <w:color w:val="000000"/>
                <w:sz w:val="18"/>
                <w:szCs w:val="18"/>
                <w:lang w:val="id-ID"/>
              </w:rPr>
              <w:t>Skenario 1</w:t>
            </w:r>
          </w:p>
        </w:tc>
        <w:tc>
          <w:tcPr>
            <w:tcW w:w="4230" w:type="dxa"/>
            <w:gridSpan w:val="3"/>
            <w:hideMark/>
          </w:tcPr>
          <w:p w14:paraId="3131F9F8" w14:textId="77777777" w:rsidR="00B53926" w:rsidRPr="00F97DC9" w:rsidRDefault="00B53926" w:rsidP="00A678B1">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Pr>
                <w:b/>
                <w:noProof/>
                <w:color w:val="000000"/>
                <w:sz w:val="18"/>
                <w:szCs w:val="18"/>
                <w:lang w:eastAsia="en-US"/>
              </w:rPr>
              <w:t xml:space="preserve">Menguji </w:t>
            </w:r>
            <w:r w:rsidRPr="00B53926">
              <w:rPr>
                <w:b/>
                <w:noProof/>
                <w:color w:val="000000"/>
                <w:sz w:val="18"/>
                <w:szCs w:val="18"/>
                <w:lang w:eastAsia="en-US"/>
              </w:rPr>
              <w:t>performa kecepatan</w:t>
            </w:r>
            <w:r>
              <w:rPr>
                <w:noProof/>
                <w:color w:val="000000"/>
                <w:sz w:val="18"/>
                <w:szCs w:val="18"/>
                <w:lang w:eastAsia="en-US"/>
              </w:rPr>
              <w:t xml:space="preserve"> </w:t>
            </w:r>
            <w:r>
              <w:rPr>
                <w:b/>
                <w:noProof/>
                <w:color w:val="000000"/>
                <w:sz w:val="18"/>
                <w:szCs w:val="18"/>
                <w:lang w:eastAsia="en-US"/>
              </w:rPr>
              <w:t>fitur melakukan aktivitas belajar</w:t>
            </w:r>
          </w:p>
        </w:tc>
      </w:tr>
      <w:tr w:rsidR="00B53926" w14:paraId="76B5246E" w14:textId="77777777" w:rsidTr="00A678B1">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620" w:type="dxa"/>
            <w:hideMark/>
          </w:tcPr>
          <w:p w14:paraId="30AC2ADD" w14:textId="77777777" w:rsidR="00B53926" w:rsidRDefault="00B53926" w:rsidP="00A678B1">
            <w:pPr>
              <w:rPr>
                <w:b w:val="0"/>
                <w:bCs w:val="0"/>
                <w:noProof/>
                <w:color w:val="000000"/>
                <w:sz w:val="18"/>
                <w:szCs w:val="18"/>
                <w:lang w:val="id-ID" w:eastAsia="en-US"/>
              </w:rPr>
            </w:pPr>
            <w:r>
              <w:rPr>
                <w:noProof/>
                <w:color w:val="000000"/>
                <w:sz w:val="18"/>
                <w:szCs w:val="18"/>
                <w:lang w:val="id-ID"/>
              </w:rPr>
              <w:t>Langkah Pengujian</w:t>
            </w:r>
          </w:p>
        </w:tc>
        <w:tc>
          <w:tcPr>
            <w:tcW w:w="4230" w:type="dxa"/>
            <w:gridSpan w:val="3"/>
            <w:hideMark/>
          </w:tcPr>
          <w:p w14:paraId="57F5406B" w14:textId="77777777" w:rsidR="00B53926" w:rsidRPr="00B4743E" w:rsidRDefault="00B53926" w:rsidP="00B53926">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Pengguna memilih jawaban dari pertanyaan yang diberikan</w:t>
            </w:r>
          </w:p>
        </w:tc>
      </w:tr>
      <w:tr w:rsidR="00333302" w14:paraId="1ABB128D" w14:textId="77777777" w:rsidTr="005E454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val="restart"/>
            <w:hideMark/>
          </w:tcPr>
          <w:p w14:paraId="1E438ED1" w14:textId="77777777" w:rsidR="00333302" w:rsidRDefault="00333302" w:rsidP="00A678B1">
            <w:pPr>
              <w:jc w:val="left"/>
              <w:rPr>
                <w:noProof/>
                <w:color w:val="000000"/>
                <w:sz w:val="18"/>
                <w:szCs w:val="18"/>
                <w:lang w:val="id-ID" w:eastAsia="en-US"/>
              </w:rPr>
            </w:pPr>
            <w:r>
              <w:rPr>
                <w:noProof/>
                <w:color w:val="000000"/>
                <w:sz w:val="18"/>
                <w:szCs w:val="18"/>
              </w:rPr>
              <w:t>Kecepatan Buka Halaman</w:t>
            </w:r>
          </w:p>
        </w:tc>
        <w:tc>
          <w:tcPr>
            <w:tcW w:w="1980" w:type="dxa"/>
          </w:tcPr>
          <w:p w14:paraId="20CAAF56" w14:textId="77777777" w:rsidR="00333302" w:rsidRPr="00C87159"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Daftar aktivitas siswa</w:t>
            </w:r>
          </w:p>
        </w:tc>
        <w:tc>
          <w:tcPr>
            <w:tcW w:w="1170" w:type="dxa"/>
          </w:tcPr>
          <w:p w14:paraId="1AB52DB1" w14:textId="77777777" w:rsidR="00333302" w:rsidRPr="00C87159"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547.3 KB</w:t>
            </w:r>
          </w:p>
        </w:tc>
        <w:tc>
          <w:tcPr>
            <w:tcW w:w="1080" w:type="dxa"/>
          </w:tcPr>
          <w:p w14:paraId="33A6A2AA" w14:textId="77777777" w:rsidR="00333302" w:rsidRPr="00C87159"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83 s</w:t>
            </w:r>
          </w:p>
        </w:tc>
      </w:tr>
      <w:tr w:rsidR="00333302" w14:paraId="50EB2E6C"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15C366F2" w14:textId="77777777" w:rsidR="00333302" w:rsidRDefault="00333302" w:rsidP="00A678B1">
            <w:pPr>
              <w:jc w:val="left"/>
              <w:rPr>
                <w:noProof/>
                <w:color w:val="000000"/>
                <w:sz w:val="18"/>
                <w:szCs w:val="18"/>
                <w:lang w:val="id-ID" w:eastAsia="en-US"/>
              </w:rPr>
            </w:pPr>
          </w:p>
        </w:tc>
        <w:tc>
          <w:tcPr>
            <w:tcW w:w="1980" w:type="dxa"/>
          </w:tcPr>
          <w:p w14:paraId="0450FC7A"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huruf</w:t>
            </w:r>
          </w:p>
        </w:tc>
        <w:tc>
          <w:tcPr>
            <w:tcW w:w="1170" w:type="dxa"/>
          </w:tcPr>
          <w:p w14:paraId="31F28E64"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0.3 KB</w:t>
            </w:r>
          </w:p>
        </w:tc>
        <w:tc>
          <w:tcPr>
            <w:tcW w:w="1080" w:type="dxa"/>
          </w:tcPr>
          <w:p w14:paraId="414D6367"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397 s</w:t>
            </w:r>
          </w:p>
        </w:tc>
      </w:tr>
      <w:tr w:rsidR="00333302" w14:paraId="2A20B660"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6960D46D" w14:textId="77777777" w:rsidR="00333302" w:rsidRDefault="00333302" w:rsidP="00A678B1">
            <w:pPr>
              <w:jc w:val="left"/>
              <w:rPr>
                <w:noProof/>
                <w:color w:val="000000"/>
                <w:sz w:val="18"/>
                <w:szCs w:val="18"/>
                <w:lang w:val="id-ID" w:eastAsia="en-US"/>
              </w:rPr>
            </w:pPr>
          </w:p>
        </w:tc>
        <w:tc>
          <w:tcPr>
            <w:tcW w:w="1980" w:type="dxa"/>
          </w:tcPr>
          <w:p w14:paraId="42C248B7"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suku kata</w:t>
            </w:r>
          </w:p>
        </w:tc>
        <w:tc>
          <w:tcPr>
            <w:tcW w:w="1170" w:type="dxa"/>
          </w:tcPr>
          <w:p w14:paraId="326C7CA2"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3.3 KB</w:t>
            </w:r>
          </w:p>
        </w:tc>
        <w:tc>
          <w:tcPr>
            <w:tcW w:w="1080" w:type="dxa"/>
          </w:tcPr>
          <w:p w14:paraId="06F618C3"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390 s</w:t>
            </w:r>
          </w:p>
        </w:tc>
      </w:tr>
      <w:tr w:rsidR="00333302" w14:paraId="3E9297FC"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440149EE" w14:textId="77777777" w:rsidR="00333302" w:rsidRDefault="00333302" w:rsidP="00A678B1">
            <w:pPr>
              <w:jc w:val="left"/>
              <w:rPr>
                <w:noProof/>
                <w:color w:val="000000"/>
                <w:sz w:val="18"/>
                <w:szCs w:val="18"/>
                <w:lang w:val="id-ID" w:eastAsia="en-US"/>
              </w:rPr>
            </w:pPr>
          </w:p>
        </w:tc>
        <w:tc>
          <w:tcPr>
            <w:tcW w:w="1980" w:type="dxa"/>
          </w:tcPr>
          <w:p w14:paraId="007E0D20"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kata tanpa imbuhan</w:t>
            </w:r>
          </w:p>
        </w:tc>
        <w:tc>
          <w:tcPr>
            <w:tcW w:w="1170" w:type="dxa"/>
          </w:tcPr>
          <w:p w14:paraId="7ECA3A0C"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2.5 KB</w:t>
            </w:r>
          </w:p>
        </w:tc>
        <w:tc>
          <w:tcPr>
            <w:tcW w:w="1080" w:type="dxa"/>
          </w:tcPr>
          <w:p w14:paraId="2F21CBC2"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41 s</w:t>
            </w:r>
          </w:p>
        </w:tc>
      </w:tr>
      <w:tr w:rsidR="00333302" w14:paraId="0BF2B423"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18DD7577" w14:textId="77777777" w:rsidR="00333302" w:rsidRDefault="00333302" w:rsidP="00A678B1">
            <w:pPr>
              <w:jc w:val="left"/>
              <w:rPr>
                <w:noProof/>
                <w:color w:val="000000"/>
                <w:sz w:val="18"/>
                <w:szCs w:val="18"/>
                <w:lang w:val="id-ID" w:eastAsia="en-US"/>
              </w:rPr>
            </w:pPr>
          </w:p>
        </w:tc>
        <w:tc>
          <w:tcPr>
            <w:tcW w:w="1980" w:type="dxa"/>
          </w:tcPr>
          <w:p w14:paraId="02F024AF"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kata dengan imbuhan</w:t>
            </w:r>
          </w:p>
        </w:tc>
        <w:tc>
          <w:tcPr>
            <w:tcW w:w="1170" w:type="dxa"/>
          </w:tcPr>
          <w:p w14:paraId="51BC07DE"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1.9 KB</w:t>
            </w:r>
          </w:p>
        </w:tc>
        <w:tc>
          <w:tcPr>
            <w:tcW w:w="1080" w:type="dxa"/>
          </w:tcPr>
          <w:p w14:paraId="3586B5A1"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380 s</w:t>
            </w:r>
          </w:p>
        </w:tc>
      </w:tr>
      <w:tr w:rsidR="00333302" w14:paraId="1DAD4484"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78F56399" w14:textId="77777777" w:rsidR="00333302" w:rsidRDefault="00333302" w:rsidP="00A678B1">
            <w:pPr>
              <w:jc w:val="left"/>
              <w:rPr>
                <w:noProof/>
                <w:color w:val="000000"/>
                <w:sz w:val="18"/>
                <w:szCs w:val="18"/>
                <w:lang w:val="id-ID" w:eastAsia="en-US"/>
              </w:rPr>
            </w:pPr>
          </w:p>
        </w:tc>
        <w:tc>
          <w:tcPr>
            <w:tcW w:w="1980" w:type="dxa"/>
          </w:tcPr>
          <w:p w14:paraId="78FAF052"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Acak kata</w:t>
            </w:r>
          </w:p>
        </w:tc>
        <w:tc>
          <w:tcPr>
            <w:tcW w:w="1170" w:type="dxa"/>
          </w:tcPr>
          <w:p w14:paraId="4DE270D9"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2.8 KB</w:t>
            </w:r>
          </w:p>
        </w:tc>
        <w:tc>
          <w:tcPr>
            <w:tcW w:w="1080" w:type="dxa"/>
          </w:tcPr>
          <w:p w14:paraId="031026CD"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49 s</w:t>
            </w:r>
          </w:p>
        </w:tc>
      </w:tr>
      <w:tr w:rsidR="00333302" w14:paraId="784A1706"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1B2A3EB8" w14:textId="77777777" w:rsidR="00333302" w:rsidRDefault="00333302" w:rsidP="00A678B1">
            <w:pPr>
              <w:jc w:val="left"/>
              <w:rPr>
                <w:noProof/>
                <w:color w:val="000000"/>
                <w:sz w:val="18"/>
                <w:szCs w:val="18"/>
                <w:lang w:val="id-ID" w:eastAsia="en-US"/>
              </w:rPr>
            </w:pPr>
          </w:p>
        </w:tc>
        <w:tc>
          <w:tcPr>
            <w:tcW w:w="1980" w:type="dxa"/>
          </w:tcPr>
          <w:p w14:paraId="3EB4DD41"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Cari kata</w:t>
            </w:r>
          </w:p>
        </w:tc>
        <w:tc>
          <w:tcPr>
            <w:tcW w:w="1170" w:type="dxa"/>
          </w:tcPr>
          <w:p w14:paraId="3B98DA3C"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59.7 KB</w:t>
            </w:r>
          </w:p>
        </w:tc>
        <w:tc>
          <w:tcPr>
            <w:tcW w:w="1080" w:type="dxa"/>
          </w:tcPr>
          <w:p w14:paraId="71F8FE8B"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370 s</w:t>
            </w:r>
          </w:p>
        </w:tc>
      </w:tr>
      <w:tr w:rsidR="00333302" w14:paraId="7337513E"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4D623D2F" w14:textId="77777777" w:rsidR="00333302" w:rsidRDefault="00333302" w:rsidP="00A678B1">
            <w:pPr>
              <w:jc w:val="left"/>
              <w:rPr>
                <w:noProof/>
                <w:color w:val="000000"/>
                <w:sz w:val="18"/>
                <w:szCs w:val="18"/>
                <w:lang w:val="id-ID" w:eastAsia="en-US"/>
              </w:rPr>
            </w:pPr>
          </w:p>
        </w:tc>
        <w:tc>
          <w:tcPr>
            <w:tcW w:w="1980" w:type="dxa"/>
          </w:tcPr>
          <w:p w14:paraId="4CD22597"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Susun Kata</w:t>
            </w:r>
          </w:p>
        </w:tc>
        <w:tc>
          <w:tcPr>
            <w:tcW w:w="1170" w:type="dxa"/>
          </w:tcPr>
          <w:p w14:paraId="34F8F2D0"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0.2 KB</w:t>
            </w:r>
          </w:p>
        </w:tc>
        <w:tc>
          <w:tcPr>
            <w:tcW w:w="1080" w:type="dxa"/>
          </w:tcPr>
          <w:p w14:paraId="4D87F10D"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43 s</w:t>
            </w:r>
          </w:p>
        </w:tc>
      </w:tr>
      <w:tr w:rsidR="00333302" w14:paraId="3C3AACB9"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2C34A957" w14:textId="77777777" w:rsidR="00333302" w:rsidRDefault="00333302" w:rsidP="00A678B1">
            <w:pPr>
              <w:jc w:val="left"/>
              <w:rPr>
                <w:noProof/>
                <w:color w:val="000000"/>
                <w:sz w:val="18"/>
                <w:szCs w:val="18"/>
                <w:lang w:val="id-ID" w:eastAsia="en-US"/>
              </w:rPr>
            </w:pPr>
          </w:p>
        </w:tc>
        <w:tc>
          <w:tcPr>
            <w:tcW w:w="1980" w:type="dxa"/>
          </w:tcPr>
          <w:p w14:paraId="7B514525"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Hitung angka (1)</w:t>
            </w:r>
          </w:p>
        </w:tc>
        <w:tc>
          <w:tcPr>
            <w:tcW w:w="1170" w:type="dxa"/>
          </w:tcPr>
          <w:p w14:paraId="77D694C6"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0.1 KB</w:t>
            </w:r>
          </w:p>
        </w:tc>
        <w:tc>
          <w:tcPr>
            <w:tcW w:w="1080" w:type="dxa"/>
          </w:tcPr>
          <w:p w14:paraId="7E166557"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06 s</w:t>
            </w:r>
          </w:p>
        </w:tc>
      </w:tr>
      <w:tr w:rsidR="00333302" w14:paraId="24277F79"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32010143" w14:textId="77777777" w:rsidR="00333302" w:rsidRDefault="00333302" w:rsidP="00A678B1">
            <w:pPr>
              <w:jc w:val="left"/>
              <w:rPr>
                <w:noProof/>
                <w:color w:val="000000"/>
                <w:sz w:val="18"/>
                <w:szCs w:val="18"/>
                <w:lang w:val="id-ID" w:eastAsia="en-US"/>
              </w:rPr>
            </w:pPr>
          </w:p>
        </w:tc>
        <w:tc>
          <w:tcPr>
            <w:tcW w:w="1980" w:type="dxa"/>
          </w:tcPr>
          <w:p w14:paraId="6B9A28D3"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angka</w:t>
            </w:r>
          </w:p>
        </w:tc>
        <w:tc>
          <w:tcPr>
            <w:tcW w:w="1170" w:type="dxa"/>
          </w:tcPr>
          <w:p w14:paraId="141D1D6B"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59.8 KB</w:t>
            </w:r>
          </w:p>
        </w:tc>
        <w:tc>
          <w:tcPr>
            <w:tcW w:w="1080" w:type="dxa"/>
          </w:tcPr>
          <w:p w14:paraId="3BFE419A"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40 s</w:t>
            </w:r>
          </w:p>
        </w:tc>
      </w:tr>
      <w:tr w:rsidR="00333302" w14:paraId="092F9638"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1A520639" w14:textId="77777777" w:rsidR="00333302" w:rsidRDefault="00333302" w:rsidP="00A678B1">
            <w:pPr>
              <w:jc w:val="left"/>
              <w:rPr>
                <w:noProof/>
                <w:color w:val="000000"/>
                <w:sz w:val="18"/>
                <w:szCs w:val="18"/>
                <w:lang w:val="id-ID" w:eastAsia="en-US"/>
              </w:rPr>
            </w:pPr>
          </w:p>
        </w:tc>
        <w:tc>
          <w:tcPr>
            <w:tcW w:w="1980" w:type="dxa"/>
          </w:tcPr>
          <w:p w14:paraId="57C57433"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Bangun datar dan warna</w:t>
            </w:r>
          </w:p>
        </w:tc>
        <w:tc>
          <w:tcPr>
            <w:tcW w:w="1170" w:type="dxa"/>
          </w:tcPr>
          <w:p w14:paraId="4D07AAE8"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59.8 KB</w:t>
            </w:r>
          </w:p>
        </w:tc>
        <w:tc>
          <w:tcPr>
            <w:tcW w:w="1080" w:type="dxa"/>
          </w:tcPr>
          <w:p w14:paraId="3A347314"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763 s</w:t>
            </w:r>
          </w:p>
        </w:tc>
      </w:tr>
      <w:tr w:rsidR="00333302" w14:paraId="325E4E91"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01A28E8E" w14:textId="77777777" w:rsidR="00333302" w:rsidRDefault="00333302" w:rsidP="00A678B1">
            <w:pPr>
              <w:jc w:val="left"/>
              <w:rPr>
                <w:noProof/>
                <w:color w:val="000000"/>
                <w:sz w:val="18"/>
                <w:szCs w:val="18"/>
                <w:lang w:val="id-ID" w:eastAsia="en-US"/>
              </w:rPr>
            </w:pPr>
          </w:p>
        </w:tc>
        <w:tc>
          <w:tcPr>
            <w:tcW w:w="1980" w:type="dxa"/>
          </w:tcPr>
          <w:p w14:paraId="54439781"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Penjumlahan (gambar)</w:t>
            </w:r>
          </w:p>
        </w:tc>
        <w:tc>
          <w:tcPr>
            <w:tcW w:w="1170" w:type="dxa"/>
          </w:tcPr>
          <w:p w14:paraId="4018195D"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59.7 KB</w:t>
            </w:r>
          </w:p>
        </w:tc>
        <w:tc>
          <w:tcPr>
            <w:tcW w:w="1080" w:type="dxa"/>
          </w:tcPr>
          <w:p w14:paraId="7791E07F"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11 s</w:t>
            </w:r>
          </w:p>
        </w:tc>
      </w:tr>
      <w:tr w:rsidR="00333302" w14:paraId="12BE40FA"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66F8CFD7" w14:textId="77777777" w:rsidR="00333302" w:rsidRDefault="00333302" w:rsidP="00A678B1">
            <w:pPr>
              <w:jc w:val="left"/>
              <w:rPr>
                <w:noProof/>
                <w:color w:val="000000"/>
                <w:sz w:val="18"/>
                <w:szCs w:val="18"/>
                <w:lang w:val="id-ID" w:eastAsia="en-US"/>
              </w:rPr>
            </w:pPr>
          </w:p>
        </w:tc>
        <w:tc>
          <w:tcPr>
            <w:tcW w:w="1980" w:type="dxa"/>
          </w:tcPr>
          <w:p w14:paraId="724A49AA"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hari</w:t>
            </w:r>
          </w:p>
        </w:tc>
        <w:tc>
          <w:tcPr>
            <w:tcW w:w="1170" w:type="dxa"/>
          </w:tcPr>
          <w:p w14:paraId="26F8E171"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02.4 KB</w:t>
            </w:r>
          </w:p>
        </w:tc>
        <w:tc>
          <w:tcPr>
            <w:tcW w:w="1080" w:type="dxa"/>
          </w:tcPr>
          <w:p w14:paraId="34ED6812"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769 s</w:t>
            </w:r>
          </w:p>
        </w:tc>
      </w:tr>
      <w:tr w:rsidR="00333302" w14:paraId="38FF9E0A"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27CF6068" w14:textId="77777777" w:rsidR="00333302" w:rsidRDefault="00333302" w:rsidP="00A678B1">
            <w:pPr>
              <w:jc w:val="left"/>
              <w:rPr>
                <w:noProof/>
                <w:color w:val="000000"/>
                <w:sz w:val="18"/>
                <w:szCs w:val="18"/>
                <w:lang w:val="id-ID" w:eastAsia="en-US"/>
              </w:rPr>
            </w:pPr>
          </w:p>
        </w:tc>
        <w:tc>
          <w:tcPr>
            <w:tcW w:w="1980" w:type="dxa"/>
          </w:tcPr>
          <w:p w14:paraId="59B2485A"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bulan</w:t>
            </w:r>
          </w:p>
        </w:tc>
        <w:tc>
          <w:tcPr>
            <w:tcW w:w="1170" w:type="dxa"/>
          </w:tcPr>
          <w:p w14:paraId="278E84FB"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402.7 KB</w:t>
            </w:r>
          </w:p>
        </w:tc>
        <w:tc>
          <w:tcPr>
            <w:tcW w:w="1080" w:type="dxa"/>
          </w:tcPr>
          <w:p w14:paraId="21905452"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394 s</w:t>
            </w:r>
          </w:p>
        </w:tc>
      </w:tr>
      <w:tr w:rsidR="00333302" w14:paraId="7E70ED07"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415EADB7" w14:textId="77777777" w:rsidR="00333302" w:rsidRDefault="00333302" w:rsidP="00A678B1">
            <w:pPr>
              <w:jc w:val="left"/>
              <w:rPr>
                <w:noProof/>
                <w:color w:val="000000"/>
                <w:sz w:val="18"/>
                <w:szCs w:val="18"/>
                <w:lang w:val="id-ID" w:eastAsia="en-US"/>
              </w:rPr>
            </w:pPr>
          </w:p>
        </w:tc>
        <w:tc>
          <w:tcPr>
            <w:tcW w:w="1980" w:type="dxa"/>
          </w:tcPr>
          <w:p w14:paraId="683B1547"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jumlahan (angka)</w:t>
            </w:r>
          </w:p>
        </w:tc>
        <w:tc>
          <w:tcPr>
            <w:tcW w:w="1170" w:type="dxa"/>
          </w:tcPr>
          <w:p w14:paraId="3DAC2FCB"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0.0 KB</w:t>
            </w:r>
          </w:p>
        </w:tc>
        <w:tc>
          <w:tcPr>
            <w:tcW w:w="1080" w:type="dxa"/>
          </w:tcPr>
          <w:p w14:paraId="11B240E9"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83 s</w:t>
            </w:r>
          </w:p>
        </w:tc>
      </w:tr>
      <w:tr w:rsidR="00333302" w14:paraId="71D4AE49"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4D422332" w14:textId="77777777" w:rsidR="00333302" w:rsidRDefault="00333302" w:rsidP="00A678B1">
            <w:pPr>
              <w:jc w:val="left"/>
              <w:rPr>
                <w:noProof/>
                <w:color w:val="000000"/>
                <w:sz w:val="18"/>
                <w:szCs w:val="18"/>
                <w:lang w:val="id-ID" w:eastAsia="en-US"/>
              </w:rPr>
            </w:pPr>
          </w:p>
        </w:tc>
        <w:tc>
          <w:tcPr>
            <w:tcW w:w="1980" w:type="dxa"/>
          </w:tcPr>
          <w:p w14:paraId="7D4D2687"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jam</w:t>
            </w:r>
          </w:p>
        </w:tc>
        <w:tc>
          <w:tcPr>
            <w:tcW w:w="1170" w:type="dxa"/>
          </w:tcPr>
          <w:p w14:paraId="13CC026E"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403.9 KB</w:t>
            </w:r>
          </w:p>
        </w:tc>
        <w:tc>
          <w:tcPr>
            <w:tcW w:w="1080" w:type="dxa"/>
          </w:tcPr>
          <w:p w14:paraId="1485F355"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27 s</w:t>
            </w:r>
          </w:p>
        </w:tc>
      </w:tr>
      <w:tr w:rsidR="00333302" w14:paraId="7BC138C5"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072F1F62" w14:textId="77777777" w:rsidR="00333302" w:rsidRDefault="00333302" w:rsidP="00A678B1">
            <w:pPr>
              <w:jc w:val="left"/>
              <w:rPr>
                <w:noProof/>
                <w:color w:val="000000"/>
                <w:sz w:val="18"/>
                <w:szCs w:val="18"/>
                <w:lang w:val="id-ID" w:eastAsia="en-US"/>
              </w:rPr>
            </w:pPr>
          </w:p>
        </w:tc>
        <w:tc>
          <w:tcPr>
            <w:tcW w:w="1980" w:type="dxa"/>
          </w:tcPr>
          <w:p w14:paraId="35D3A5A1"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ruangan</w:t>
            </w:r>
          </w:p>
        </w:tc>
        <w:tc>
          <w:tcPr>
            <w:tcW w:w="1170" w:type="dxa"/>
          </w:tcPr>
          <w:p w14:paraId="1385DFB7"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2.1 KB</w:t>
            </w:r>
          </w:p>
        </w:tc>
        <w:tc>
          <w:tcPr>
            <w:tcW w:w="1080" w:type="dxa"/>
          </w:tcPr>
          <w:p w14:paraId="11E43B3C"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24 s</w:t>
            </w:r>
          </w:p>
        </w:tc>
      </w:tr>
    </w:tbl>
    <w:p w14:paraId="3EABE4D0" w14:textId="77777777" w:rsidR="005514D2" w:rsidRDefault="005514D2"/>
    <w:p w14:paraId="6375D428" w14:textId="77777777" w:rsidR="005514D2" w:rsidRDefault="005514D2" w:rsidP="005514D2">
      <w:pPr>
        <w:pStyle w:val="Caption"/>
        <w:keepNext/>
      </w:pPr>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2</w:t>
      </w:r>
      <w:r w:rsidR="003C0604">
        <w:fldChar w:fldCharType="end"/>
      </w:r>
      <w:r w:rsidRPr="005514D2">
        <w:t xml:space="preserve"> </w:t>
      </w:r>
      <w:r>
        <w:t>Pengujian Performa Kecepatan Fitur Mengerjakan Aktivitas Pembelajaran (Bagian 2)</w:t>
      </w:r>
    </w:p>
    <w:tbl>
      <w:tblPr>
        <w:tblStyle w:val="LightGrid4"/>
        <w:tblW w:w="5850" w:type="dxa"/>
        <w:tblInd w:w="108" w:type="dxa"/>
        <w:tblLook w:val="04A0" w:firstRow="1" w:lastRow="0" w:firstColumn="1" w:lastColumn="0" w:noHBand="0" w:noVBand="1"/>
      </w:tblPr>
      <w:tblGrid>
        <w:gridCol w:w="1620"/>
        <w:gridCol w:w="1980"/>
        <w:gridCol w:w="1170"/>
        <w:gridCol w:w="1080"/>
      </w:tblGrid>
      <w:tr w:rsidR="00333302" w14:paraId="1C2F51BA" w14:textId="77777777" w:rsidTr="005514D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3A58DF25" w14:textId="77777777" w:rsidR="00333302" w:rsidRDefault="00333302" w:rsidP="00A678B1">
            <w:pPr>
              <w:jc w:val="left"/>
              <w:rPr>
                <w:noProof/>
                <w:color w:val="000000"/>
                <w:sz w:val="18"/>
                <w:szCs w:val="18"/>
                <w:lang w:val="id-ID" w:eastAsia="en-US"/>
              </w:rPr>
            </w:pPr>
          </w:p>
        </w:tc>
        <w:tc>
          <w:tcPr>
            <w:tcW w:w="1980" w:type="dxa"/>
            <w:tcBorders>
              <w:bottom w:val="single" w:sz="8" w:space="0" w:color="000000" w:themeColor="text1"/>
            </w:tcBorders>
          </w:tcPr>
          <w:p w14:paraId="7E755565" w14:textId="77777777" w:rsidR="00333302" w:rsidRPr="005514D2" w:rsidRDefault="00333302" w:rsidP="00A678B1">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5514D2">
              <w:rPr>
                <w:b w:val="0"/>
                <w:noProof/>
                <w:color w:val="000000"/>
                <w:sz w:val="18"/>
                <w:szCs w:val="18"/>
                <w:lang w:eastAsia="en-US"/>
              </w:rPr>
              <w:t>Tebak aktivitas</w:t>
            </w:r>
          </w:p>
        </w:tc>
        <w:tc>
          <w:tcPr>
            <w:tcW w:w="1170" w:type="dxa"/>
            <w:tcBorders>
              <w:bottom w:val="single" w:sz="8" w:space="0" w:color="000000" w:themeColor="text1"/>
            </w:tcBorders>
          </w:tcPr>
          <w:p w14:paraId="765A046A" w14:textId="77777777" w:rsidR="00333302" w:rsidRPr="005514D2" w:rsidRDefault="00333302" w:rsidP="00A678B1">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5514D2">
              <w:rPr>
                <w:b w:val="0"/>
                <w:noProof/>
                <w:color w:val="000000"/>
                <w:sz w:val="18"/>
                <w:szCs w:val="18"/>
                <w:lang w:eastAsia="en-US"/>
              </w:rPr>
              <w:t>361.9 KB</w:t>
            </w:r>
          </w:p>
        </w:tc>
        <w:tc>
          <w:tcPr>
            <w:tcW w:w="1080" w:type="dxa"/>
            <w:tcBorders>
              <w:bottom w:val="single" w:sz="8" w:space="0" w:color="000000" w:themeColor="text1"/>
            </w:tcBorders>
          </w:tcPr>
          <w:p w14:paraId="7668591B" w14:textId="77777777" w:rsidR="00333302" w:rsidRPr="005514D2" w:rsidRDefault="00333302" w:rsidP="00A678B1">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5514D2">
              <w:rPr>
                <w:b w:val="0"/>
                <w:noProof/>
                <w:color w:val="000000"/>
                <w:sz w:val="18"/>
                <w:szCs w:val="18"/>
                <w:lang w:eastAsia="en-US"/>
              </w:rPr>
              <w:t>0.579 s</w:t>
            </w:r>
          </w:p>
        </w:tc>
      </w:tr>
      <w:tr w:rsidR="00333302" w14:paraId="48A4963D"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5E5F1C38" w14:textId="77777777" w:rsidR="00333302" w:rsidRDefault="00333302" w:rsidP="00A678B1">
            <w:pPr>
              <w:jc w:val="left"/>
              <w:rPr>
                <w:noProof/>
                <w:color w:val="000000"/>
                <w:sz w:val="18"/>
                <w:szCs w:val="18"/>
                <w:lang w:val="id-ID" w:eastAsia="en-US"/>
              </w:rPr>
            </w:pPr>
          </w:p>
        </w:tc>
        <w:tc>
          <w:tcPr>
            <w:tcW w:w="1980" w:type="dxa"/>
          </w:tcPr>
          <w:p w14:paraId="01CA6D69"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benda</w:t>
            </w:r>
          </w:p>
        </w:tc>
        <w:tc>
          <w:tcPr>
            <w:tcW w:w="1170" w:type="dxa"/>
          </w:tcPr>
          <w:p w14:paraId="4DD3F92F"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2.0 KB</w:t>
            </w:r>
          </w:p>
        </w:tc>
        <w:tc>
          <w:tcPr>
            <w:tcW w:w="1080" w:type="dxa"/>
          </w:tcPr>
          <w:p w14:paraId="580B6813"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563 s</w:t>
            </w:r>
          </w:p>
        </w:tc>
      </w:tr>
      <w:tr w:rsidR="00333302" w14:paraId="5D830991"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6D248D3B" w14:textId="77777777" w:rsidR="00333302" w:rsidRDefault="00333302" w:rsidP="00A678B1">
            <w:pPr>
              <w:jc w:val="left"/>
              <w:rPr>
                <w:noProof/>
                <w:color w:val="000000"/>
                <w:sz w:val="18"/>
                <w:szCs w:val="18"/>
                <w:lang w:val="id-ID" w:eastAsia="en-US"/>
              </w:rPr>
            </w:pPr>
          </w:p>
        </w:tc>
        <w:tc>
          <w:tcPr>
            <w:tcW w:w="1980" w:type="dxa"/>
          </w:tcPr>
          <w:p w14:paraId="2E4AFFEE"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alat musik</w:t>
            </w:r>
          </w:p>
        </w:tc>
        <w:tc>
          <w:tcPr>
            <w:tcW w:w="1170" w:type="dxa"/>
          </w:tcPr>
          <w:p w14:paraId="0E490BBB"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2.0 KB</w:t>
            </w:r>
          </w:p>
        </w:tc>
        <w:tc>
          <w:tcPr>
            <w:tcW w:w="1080" w:type="dxa"/>
          </w:tcPr>
          <w:p w14:paraId="2353B63D"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584 s</w:t>
            </w:r>
          </w:p>
        </w:tc>
      </w:tr>
      <w:tr w:rsidR="00333302" w14:paraId="2E0E55C4"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0712DD7D" w14:textId="77777777" w:rsidR="00333302" w:rsidRDefault="00333302" w:rsidP="00A678B1">
            <w:pPr>
              <w:jc w:val="left"/>
              <w:rPr>
                <w:noProof/>
                <w:color w:val="000000"/>
                <w:sz w:val="18"/>
                <w:szCs w:val="18"/>
                <w:lang w:val="id-ID" w:eastAsia="en-US"/>
              </w:rPr>
            </w:pPr>
          </w:p>
        </w:tc>
        <w:tc>
          <w:tcPr>
            <w:tcW w:w="1980" w:type="dxa"/>
          </w:tcPr>
          <w:p w14:paraId="79C7C7C4"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transportasi</w:t>
            </w:r>
          </w:p>
        </w:tc>
        <w:tc>
          <w:tcPr>
            <w:tcW w:w="1170" w:type="dxa"/>
          </w:tcPr>
          <w:p w14:paraId="0047B5B9"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2.1 KB</w:t>
            </w:r>
          </w:p>
        </w:tc>
        <w:tc>
          <w:tcPr>
            <w:tcW w:w="1080" w:type="dxa"/>
          </w:tcPr>
          <w:p w14:paraId="5A133613"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52 s</w:t>
            </w:r>
          </w:p>
        </w:tc>
      </w:tr>
      <w:tr w:rsidR="00333302" w14:paraId="0E7146A3"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76FD006A" w14:textId="77777777" w:rsidR="00333302" w:rsidRDefault="00333302" w:rsidP="00A678B1">
            <w:pPr>
              <w:jc w:val="left"/>
              <w:rPr>
                <w:noProof/>
                <w:color w:val="000000"/>
                <w:sz w:val="18"/>
                <w:szCs w:val="18"/>
                <w:lang w:val="id-ID" w:eastAsia="en-US"/>
              </w:rPr>
            </w:pPr>
          </w:p>
        </w:tc>
        <w:tc>
          <w:tcPr>
            <w:tcW w:w="1980" w:type="dxa"/>
          </w:tcPr>
          <w:p w14:paraId="6305D5E5"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Hubungan ruangan dengan benda</w:t>
            </w:r>
          </w:p>
        </w:tc>
        <w:tc>
          <w:tcPr>
            <w:tcW w:w="1170" w:type="dxa"/>
          </w:tcPr>
          <w:p w14:paraId="71EBA7E7"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02.5 KB</w:t>
            </w:r>
          </w:p>
        </w:tc>
        <w:tc>
          <w:tcPr>
            <w:tcW w:w="1080" w:type="dxa"/>
          </w:tcPr>
          <w:p w14:paraId="78953077"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934 s</w:t>
            </w:r>
          </w:p>
        </w:tc>
      </w:tr>
      <w:tr w:rsidR="00333302" w14:paraId="58ADC6A3"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2AAF8301" w14:textId="77777777" w:rsidR="00333302" w:rsidRDefault="00333302" w:rsidP="00A678B1">
            <w:pPr>
              <w:jc w:val="left"/>
              <w:rPr>
                <w:noProof/>
                <w:color w:val="000000"/>
                <w:sz w:val="18"/>
                <w:szCs w:val="18"/>
                <w:lang w:val="id-ID" w:eastAsia="en-US"/>
              </w:rPr>
            </w:pPr>
          </w:p>
        </w:tc>
        <w:tc>
          <w:tcPr>
            <w:tcW w:w="1980" w:type="dxa"/>
          </w:tcPr>
          <w:p w14:paraId="2A418226"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Hubungan aktivitas dengan benda</w:t>
            </w:r>
          </w:p>
        </w:tc>
        <w:tc>
          <w:tcPr>
            <w:tcW w:w="1170" w:type="dxa"/>
          </w:tcPr>
          <w:p w14:paraId="2E2ABBE8"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402.7 KB</w:t>
            </w:r>
          </w:p>
        </w:tc>
        <w:tc>
          <w:tcPr>
            <w:tcW w:w="1080" w:type="dxa"/>
          </w:tcPr>
          <w:p w14:paraId="38776D6D"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1.087 s</w:t>
            </w:r>
          </w:p>
        </w:tc>
      </w:tr>
      <w:tr w:rsidR="00333302" w14:paraId="77FA7F02"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1DAA4577" w14:textId="77777777" w:rsidR="00333302" w:rsidRDefault="00333302" w:rsidP="00A678B1">
            <w:pPr>
              <w:jc w:val="left"/>
              <w:rPr>
                <w:noProof/>
                <w:color w:val="000000"/>
                <w:sz w:val="18"/>
                <w:szCs w:val="18"/>
                <w:lang w:val="id-ID" w:eastAsia="en-US"/>
              </w:rPr>
            </w:pPr>
          </w:p>
        </w:tc>
        <w:tc>
          <w:tcPr>
            <w:tcW w:w="1980" w:type="dxa"/>
          </w:tcPr>
          <w:p w14:paraId="2837AF70"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anggota badan</w:t>
            </w:r>
          </w:p>
        </w:tc>
        <w:tc>
          <w:tcPr>
            <w:tcW w:w="1170" w:type="dxa"/>
          </w:tcPr>
          <w:p w14:paraId="7B5220EB"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01.8 KB</w:t>
            </w:r>
          </w:p>
        </w:tc>
        <w:tc>
          <w:tcPr>
            <w:tcW w:w="1080" w:type="dxa"/>
          </w:tcPr>
          <w:p w14:paraId="18C5D148"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520 s</w:t>
            </w:r>
          </w:p>
        </w:tc>
      </w:tr>
      <w:tr w:rsidR="00333302" w14:paraId="65DB5BF0"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5FE77758" w14:textId="77777777" w:rsidR="00333302" w:rsidRDefault="00333302" w:rsidP="00A678B1">
            <w:pPr>
              <w:jc w:val="left"/>
              <w:rPr>
                <w:noProof/>
                <w:color w:val="000000"/>
                <w:sz w:val="18"/>
                <w:szCs w:val="18"/>
                <w:lang w:val="id-ID" w:eastAsia="en-US"/>
              </w:rPr>
            </w:pPr>
          </w:p>
        </w:tc>
        <w:tc>
          <w:tcPr>
            <w:tcW w:w="1980" w:type="dxa"/>
          </w:tcPr>
          <w:p w14:paraId="4DDA627B"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ekspresi</w:t>
            </w:r>
          </w:p>
        </w:tc>
        <w:tc>
          <w:tcPr>
            <w:tcW w:w="1170" w:type="dxa"/>
          </w:tcPr>
          <w:p w14:paraId="4E00D7A8"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2.0 KB</w:t>
            </w:r>
          </w:p>
        </w:tc>
        <w:tc>
          <w:tcPr>
            <w:tcW w:w="1080" w:type="dxa"/>
          </w:tcPr>
          <w:p w14:paraId="115E331B"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1.033 s</w:t>
            </w:r>
          </w:p>
        </w:tc>
      </w:tr>
      <w:tr w:rsidR="00333302" w14:paraId="3B092A8C"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2B62EAD1" w14:textId="77777777" w:rsidR="00333302" w:rsidRDefault="00333302" w:rsidP="00A678B1">
            <w:pPr>
              <w:jc w:val="left"/>
              <w:rPr>
                <w:noProof/>
                <w:color w:val="000000"/>
                <w:sz w:val="18"/>
                <w:szCs w:val="18"/>
                <w:lang w:val="id-ID" w:eastAsia="en-US"/>
              </w:rPr>
            </w:pPr>
          </w:p>
        </w:tc>
        <w:tc>
          <w:tcPr>
            <w:tcW w:w="1980" w:type="dxa"/>
          </w:tcPr>
          <w:p w14:paraId="0CD72B98"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pekerjaan</w:t>
            </w:r>
          </w:p>
        </w:tc>
        <w:tc>
          <w:tcPr>
            <w:tcW w:w="1170" w:type="dxa"/>
          </w:tcPr>
          <w:p w14:paraId="35B02DA0"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2.0 KB</w:t>
            </w:r>
          </w:p>
        </w:tc>
        <w:tc>
          <w:tcPr>
            <w:tcW w:w="1080" w:type="dxa"/>
          </w:tcPr>
          <w:p w14:paraId="42D330EF"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774 s</w:t>
            </w:r>
          </w:p>
        </w:tc>
      </w:tr>
      <w:tr w:rsidR="00333302" w14:paraId="7299E48D" w14:textId="77777777" w:rsidTr="00A678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69B22203" w14:textId="77777777" w:rsidR="00333302" w:rsidRDefault="00333302" w:rsidP="00A678B1">
            <w:pPr>
              <w:jc w:val="left"/>
              <w:rPr>
                <w:noProof/>
                <w:color w:val="000000"/>
                <w:sz w:val="18"/>
                <w:szCs w:val="18"/>
                <w:lang w:val="id-ID" w:eastAsia="en-US"/>
              </w:rPr>
            </w:pPr>
          </w:p>
        </w:tc>
        <w:tc>
          <w:tcPr>
            <w:tcW w:w="1980" w:type="dxa"/>
          </w:tcPr>
          <w:p w14:paraId="71CFAF2B"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ka-teki</w:t>
            </w:r>
          </w:p>
        </w:tc>
        <w:tc>
          <w:tcPr>
            <w:tcW w:w="1170" w:type="dxa"/>
          </w:tcPr>
          <w:p w14:paraId="477FFBE8"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0.6 KB</w:t>
            </w:r>
          </w:p>
        </w:tc>
        <w:tc>
          <w:tcPr>
            <w:tcW w:w="1080" w:type="dxa"/>
          </w:tcPr>
          <w:p w14:paraId="13EFD3B8" w14:textId="77777777" w:rsidR="00333302" w:rsidRDefault="00333302"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567 s</w:t>
            </w:r>
          </w:p>
        </w:tc>
      </w:tr>
      <w:tr w:rsidR="00333302" w14:paraId="0C709E12" w14:textId="77777777" w:rsidTr="00A678B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vMerge/>
          </w:tcPr>
          <w:p w14:paraId="14E1E398" w14:textId="77777777" w:rsidR="00333302" w:rsidRDefault="00333302" w:rsidP="00A678B1">
            <w:pPr>
              <w:jc w:val="left"/>
              <w:rPr>
                <w:noProof/>
                <w:color w:val="000000"/>
                <w:sz w:val="18"/>
                <w:szCs w:val="18"/>
                <w:lang w:val="id-ID" w:eastAsia="en-US"/>
              </w:rPr>
            </w:pPr>
          </w:p>
        </w:tc>
        <w:tc>
          <w:tcPr>
            <w:tcW w:w="1980" w:type="dxa"/>
          </w:tcPr>
          <w:p w14:paraId="38E50720"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Hasil akhir siswa</w:t>
            </w:r>
          </w:p>
        </w:tc>
        <w:tc>
          <w:tcPr>
            <w:tcW w:w="1170" w:type="dxa"/>
          </w:tcPr>
          <w:p w14:paraId="454F2659"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538.3 KB</w:t>
            </w:r>
          </w:p>
        </w:tc>
        <w:tc>
          <w:tcPr>
            <w:tcW w:w="1080" w:type="dxa"/>
          </w:tcPr>
          <w:p w14:paraId="087F085D" w14:textId="77777777" w:rsidR="00333302" w:rsidRDefault="00333302"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752</w:t>
            </w:r>
            <w:r w:rsidR="00E67065">
              <w:rPr>
                <w:noProof/>
                <w:color w:val="000000"/>
                <w:sz w:val="18"/>
                <w:szCs w:val="18"/>
                <w:lang w:eastAsia="en-US"/>
              </w:rPr>
              <w:t xml:space="preserve"> s</w:t>
            </w:r>
          </w:p>
        </w:tc>
      </w:tr>
      <w:tr w:rsidR="00B53926" w14:paraId="2937EECE" w14:textId="77777777" w:rsidTr="00A678B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620" w:type="dxa"/>
          </w:tcPr>
          <w:p w14:paraId="576CDA8D" w14:textId="77777777" w:rsidR="00B53926" w:rsidRPr="00354699" w:rsidRDefault="00B53926" w:rsidP="00A678B1">
            <w:pPr>
              <w:rPr>
                <w:noProof/>
                <w:color w:val="000000"/>
                <w:sz w:val="18"/>
                <w:szCs w:val="18"/>
                <w:lang w:val="id-ID" w:eastAsia="en-US"/>
              </w:rPr>
            </w:pPr>
            <w:r w:rsidRPr="00354699">
              <w:rPr>
                <w:noProof/>
                <w:color w:val="000000"/>
                <w:sz w:val="18"/>
                <w:szCs w:val="18"/>
                <w:lang w:val="id-ID"/>
              </w:rPr>
              <w:t>Skenario 2</w:t>
            </w:r>
          </w:p>
        </w:tc>
        <w:tc>
          <w:tcPr>
            <w:tcW w:w="4230" w:type="dxa"/>
            <w:gridSpan w:val="3"/>
          </w:tcPr>
          <w:p w14:paraId="06092E0A" w14:textId="77777777" w:rsidR="00B53926" w:rsidRPr="000641BE" w:rsidRDefault="00B53926" w:rsidP="00A678B1">
            <w:pPr>
              <w:cnfStyle w:val="000000100000" w:firstRow="0" w:lastRow="0" w:firstColumn="0" w:lastColumn="0" w:oddVBand="0" w:evenVBand="0" w:oddHBand="1" w:evenHBand="0" w:firstRowFirstColumn="0" w:firstRowLastColumn="0" w:lastRowFirstColumn="0" w:lastRowLastColumn="0"/>
              <w:rPr>
                <w:b/>
                <w:noProof/>
                <w:color w:val="000000"/>
                <w:sz w:val="18"/>
                <w:szCs w:val="18"/>
                <w:lang w:eastAsia="en-US"/>
              </w:rPr>
            </w:pPr>
            <w:r w:rsidRPr="000641BE">
              <w:rPr>
                <w:b/>
                <w:noProof/>
                <w:color w:val="000000"/>
                <w:sz w:val="18"/>
                <w:szCs w:val="18"/>
                <w:lang w:eastAsia="en-US"/>
              </w:rPr>
              <w:t xml:space="preserve">Menguji </w:t>
            </w:r>
            <w:r w:rsidRPr="00B53926">
              <w:rPr>
                <w:b/>
                <w:noProof/>
                <w:color w:val="000000"/>
                <w:sz w:val="18"/>
                <w:szCs w:val="18"/>
                <w:lang w:eastAsia="en-US"/>
              </w:rPr>
              <w:t>performa kecepatan</w:t>
            </w:r>
            <w:r>
              <w:rPr>
                <w:noProof/>
                <w:color w:val="000000"/>
                <w:sz w:val="18"/>
                <w:szCs w:val="18"/>
                <w:lang w:eastAsia="en-US"/>
              </w:rPr>
              <w:t xml:space="preserve"> </w:t>
            </w:r>
            <w:r w:rsidRPr="000641BE">
              <w:rPr>
                <w:b/>
                <w:noProof/>
                <w:color w:val="000000"/>
                <w:sz w:val="18"/>
                <w:szCs w:val="18"/>
                <w:lang w:eastAsia="en-US"/>
              </w:rPr>
              <w:t>fitur mengulangi aktivitas belajar yang sebelumnya</w:t>
            </w:r>
          </w:p>
        </w:tc>
      </w:tr>
      <w:tr w:rsidR="00B53926" w14:paraId="3F1E788F" w14:textId="77777777" w:rsidTr="00A678B1">
        <w:trPr>
          <w:cnfStyle w:val="000000010000" w:firstRow="0" w:lastRow="0" w:firstColumn="0" w:lastColumn="0" w:oddVBand="0" w:evenVBand="0" w:oddHBand="0" w:evenHBand="1"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hideMark/>
          </w:tcPr>
          <w:p w14:paraId="61D11F03" w14:textId="77777777" w:rsidR="00B53926" w:rsidRDefault="00B53926" w:rsidP="00A678B1">
            <w:pPr>
              <w:rPr>
                <w:noProof/>
                <w:color w:val="000000"/>
                <w:sz w:val="18"/>
                <w:szCs w:val="18"/>
                <w:lang w:val="id-ID" w:eastAsia="en-US"/>
              </w:rPr>
            </w:pPr>
            <w:r>
              <w:rPr>
                <w:noProof/>
                <w:color w:val="000000"/>
                <w:sz w:val="18"/>
                <w:szCs w:val="18"/>
                <w:lang w:val="id-ID"/>
              </w:rPr>
              <w:t>Langkah Pengujian</w:t>
            </w:r>
          </w:p>
        </w:tc>
        <w:tc>
          <w:tcPr>
            <w:tcW w:w="4230" w:type="dxa"/>
            <w:gridSpan w:val="3"/>
          </w:tcPr>
          <w:p w14:paraId="2E9FAF8D" w14:textId="77777777" w:rsidR="00B53926" w:rsidRPr="000641BE" w:rsidRDefault="00B53926"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0641BE">
              <w:rPr>
                <w:noProof/>
                <w:color w:val="000000"/>
                <w:sz w:val="18"/>
                <w:szCs w:val="18"/>
                <w:lang w:eastAsia="en-US"/>
              </w:rPr>
              <w:t>Pengguna memilih ulangi aktivitas sekarang</w:t>
            </w:r>
          </w:p>
        </w:tc>
      </w:tr>
      <w:tr w:rsidR="00333302" w14:paraId="313437AB"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val="restart"/>
            <w:hideMark/>
          </w:tcPr>
          <w:p w14:paraId="0F03D29B" w14:textId="77777777" w:rsidR="00333302" w:rsidRDefault="00333302" w:rsidP="00A678B1">
            <w:pPr>
              <w:jc w:val="left"/>
              <w:rPr>
                <w:noProof/>
                <w:color w:val="000000"/>
                <w:sz w:val="18"/>
                <w:szCs w:val="18"/>
                <w:lang w:val="id-ID" w:eastAsia="en-US"/>
              </w:rPr>
            </w:pPr>
            <w:r>
              <w:rPr>
                <w:noProof/>
                <w:color w:val="000000"/>
                <w:sz w:val="18"/>
                <w:szCs w:val="18"/>
              </w:rPr>
              <w:t>Kecepatan Buka Halaman</w:t>
            </w:r>
          </w:p>
        </w:tc>
        <w:tc>
          <w:tcPr>
            <w:tcW w:w="1980" w:type="dxa"/>
          </w:tcPr>
          <w:p w14:paraId="20B330D1"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Hasil akhir siswa</w:t>
            </w:r>
          </w:p>
        </w:tc>
        <w:tc>
          <w:tcPr>
            <w:tcW w:w="1170" w:type="dxa"/>
          </w:tcPr>
          <w:p w14:paraId="156497B9"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38.3 KB</w:t>
            </w:r>
          </w:p>
        </w:tc>
        <w:tc>
          <w:tcPr>
            <w:tcW w:w="1080" w:type="dxa"/>
          </w:tcPr>
          <w:p w14:paraId="4F1D46DC"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752</w:t>
            </w:r>
            <w:r w:rsidR="00E67065">
              <w:rPr>
                <w:noProof/>
                <w:color w:val="000000"/>
                <w:sz w:val="18"/>
                <w:szCs w:val="18"/>
                <w:lang w:eastAsia="en-US"/>
              </w:rPr>
              <w:t xml:space="preserve"> s</w:t>
            </w:r>
          </w:p>
        </w:tc>
      </w:tr>
      <w:tr w:rsidR="00333302" w14:paraId="17F3F6B7"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3B487B7B" w14:textId="77777777" w:rsidR="00333302" w:rsidRDefault="00333302" w:rsidP="00A678B1">
            <w:pPr>
              <w:jc w:val="left"/>
              <w:rPr>
                <w:noProof/>
                <w:color w:val="000000"/>
                <w:sz w:val="18"/>
                <w:szCs w:val="18"/>
              </w:rPr>
            </w:pPr>
          </w:p>
        </w:tc>
        <w:tc>
          <w:tcPr>
            <w:tcW w:w="1980" w:type="dxa"/>
          </w:tcPr>
          <w:p w14:paraId="66B5E7C9"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huruf</w:t>
            </w:r>
          </w:p>
        </w:tc>
        <w:tc>
          <w:tcPr>
            <w:tcW w:w="1170" w:type="dxa"/>
          </w:tcPr>
          <w:p w14:paraId="6B89FC82" w14:textId="77777777" w:rsidR="00333302" w:rsidRDefault="00E67065"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0.3 KB</w:t>
            </w:r>
          </w:p>
        </w:tc>
        <w:tc>
          <w:tcPr>
            <w:tcW w:w="1080" w:type="dxa"/>
          </w:tcPr>
          <w:p w14:paraId="27A8F60C" w14:textId="77777777" w:rsidR="00333302" w:rsidRDefault="00E67065"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396 s</w:t>
            </w:r>
          </w:p>
        </w:tc>
      </w:tr>
      <w:tr w:rsidR="00333302" w14:paraId="231C4123"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054C817B" w14:textId="77777777" w:rsidR="00333302" w:rsidRDefault="00333302" w:rsidP="00A678B1">
            <w:pPr>
              <w:jc w:val="left"/>
              <w:rPr>
                <w:noProof/>
                <w:color w:val="000000"/>
                <w:sz w:val="18"/>
                <w:szCs w:val="18"/>
              </w:rPr>
            </w:pPr>
          </w:p>
        </w:tc>
        <w:tc>
          <w:tcPr>
            <w:tcW w:w="1980" w:type="dxa"/>
          </w:tcPr>
          <w:p w14:paraId="63100B98"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suku kata</w:t>
            </w:r>
          </w:p>
        </w:tc>
        <w:tc>
          <w:tcPr>
            <w:tcW w:w="1170" w:type="dxa"/>
          </w:tcPr>
          <w:p w14:paraId="7999C418" w14:textId="77777777" w:rsidR="00333302" w:rsidRDefault="00F127E4"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3.3 KB</w:t>
            </w:r>
          </w:p>
        </w:tc>
        <w:tc>
          <w:tcPr>
            <w:tcW w:w="1080" w:type="dxa"/>
          </w:tcPr>
          <w:p w14:paraId="1B04D2EB" w14:textId="77777777" w:rsidR="00333302" w:rsidRDefault="00F127E4"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94 s</w:t>
            </w:r>
          </w:p>
        </w:tc>
      </w:tr>
      <w:tr w:rsidR="00333302" w14:paraId="7B491A8D"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0DFBA54C" w14:textId="77777777" w:rsidR="00333302" w:rsidRDefault="00333302" w:rsidP="00A678B1">
            <w:pPr>
              <w:jc w:val="left"/>
              <w:rPr>
                <w:noProof/>
                <w:color w:val="000000"/>
                <w:sz w:val="18"/>
                <w:szCs w:val="18"/>
              </w:rPr>
            </w:pPr>
          </w:p>
        </w:tc>
        <w:tc>
          <w:tcPr>
            <w:tcW w:w="1980" w:type="dxa"/>
          </w:tcPr>
          <w:p w14:paraId="0A011653"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kata tanpa imbuhan</w:t>
            </w:r>
          </w:p>
        </w:tc>
        <w:tc>
          <w:tcPr>
            <w:tcW w:w="1170" w:type="dxa"/>
          </w:tcPr>
          <w:p w14:paraId="66C22D17" w14:textId="77777777" w:rsidR="00333302" w:rsidRDefault="00F127E4"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2.5 KB</w:t>
            </w:r>
          </w:p>
        </w:tc>
        <w:tc>
          <w:tcPr>
            <w:tcW w:w="1080" w:type="dxa"/>
          </w:tcPr>
          <w:p w14:paraId="4248BB60" w14:textId="77777777" w:rsidR="00333302" w:rsidRDefault="00F127E4"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558 s</w:t>
            </w:r>
          </w:p>
        </w:tc>
      </w:tr>
      <w:tr w:rsidR="00333302" w14:paraId="2968480D"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3E8C9AC5" w14:textId="77777777" w:rsidR="00333302" w:rsidRDefault="00333302" w:rsidP="00A678B1">
            <w:pPr>
              <w:jc w:val="left"/>
              <w:rPr>
                <w:noProof/>
                <w:color w:val="000000"/>
                <w:sz w:val="18"/>
                <w:szCs w:val="18"/>
              </w:rPr>
            </w:pPr>
          </w:p>
        </w:tc>
        <w:tc>
          <w:tcPr>
            <w:tcW w:w="1980" w:type="dxa"/>
          </w:tcPr>
          <w:p w14:paraId="331A41AC"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kata dengan imbuhan</w:t>
            </w:r>
          </w:p>
        </w:tc>
        <w:tc>
          <w:tcPr>
            <w:tcW w:w="1170" w:type="dxa"/>
          </w:tcPr>
          <w:p w14:paraId="11562F9D" w14:textId="77777777" w:rsidR="00333302" w:rsidRDefault="00F127E4"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1.9 KB</w:t>
            </w:r>
          </w:p>
        </w:tc>
        <w:tc>
          <w:tcPr>
            <w:tcW w:w="1080" w:type="dxa"/>
          </w:tcPr>
          <w:p w14:paraId="326D627E" w14:textId="77777777" w:rsidR="00333302" w:rsidRDefault="00F127E4"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373 s</w:t>
            </w:r>
          </w:p>
        </w:tc>
      </w:tr>
      <w:tr w:rsidR="00333302" w14:paraId="2F3B354A"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20A0F11E" w14:textId="77777777" w:rsidR="00333302" w:rsidRDefault="00333302" w:rsidP="00A678B1">
            <w:pPr>
              <w:jc w:val="left"/>
              <w:rPr>
                <w:noProof/>
                <w:color w:val="000000"/>
                <w:sz w:val="18"/>
                <w:szCs w:val="18"/>
              </w:rPr>
            </w:pPr>
          </w:p>
        </w:tc>
        <w:tc>
          <w:tcPr>
            <w:tcW w:w="1980" w:type="dxa"/>
          </w:tcPr>
          <w:p w14:paraId="594ECFEF"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Acak kata</w:t>
            </w:r>
          </w:p>
        </w:tc>
        <w:tc>
          <w:tcPr>
            <w:tcW w:w="1170" w:type="dxa"/>
          </w:tcPr>
          <w:p w14:paraId="3F8BDAF7" w14:textId="77777777" w:rsidR="00333302" w:rsidRDefault="00F127E4"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2.8 KB</w:t>
            </w:r>
          </w:p>
        </w:tc>
        <w:tc>
          <w:tcPr>
            <w:tcW w:w="1080" w:type="dxa"/>
          </w:tcPr>
          <w:p w14:paraId="735C1915" w14:textId="77777777" w:rsidR="00333302" w:rsidRDefault="00F127E4"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46 s</w:t>
            </w:r>
          </w:p>
        </w:tc>
      </w:tr>
      <w:tr w:rsidR="00333302" w14:paraId="413D58A3"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0D7818B3" w14:textId="77777777" w:rsidR="00333302" w:rsidRDefault="00333302" w:rsidP="00A678B1">
            <w:pPr>
              <w:jc w:val="left"/>
              <w:rPr>
                <w:noProof/>
                <w:color w:val="000000"/>
                <w:sz w:val="18"/>
                <w:szCs w:val="18"/>
              </w:rPr>
            </w:pPr>
          </w:p>
        </w:tc>
        <w:tc>
          <w:tcPr>
            <w:tcW w:w="1980" w:type="dxa"/>
          </w:tcPr>
          <w:p w14:paraId="53584313"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Cari kata</w:t>
            </w:r>
          </w:p>
        </w:tc>
        <w:tc>
          <w:tcPr>
            <w:tcW w:w="1170" w:type="dxa"/>
          </w:tcPr>
          <w:p w14:paraId="7C1204A5" w14:textId="77777777" w:rsidR="00333302" w:rsidRDefault="00F127E4"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59.7 KB</w:t>
            </w:r>
          </w:p>
        </w:tc>
        <w:tc>
          <w:tcPr>
            <w:tcW w:w="1080" w:type="dxa"/>
          </w:tcPr>
          <w:p w14:paraId="5A49187D" w14:textId="77777777" w:rsidR="00333302" w:rsidRDefault="00F127E4"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68 s</w:t>
            </w:r>
          </w:p>
        </w:tc>
      </w:tr>
      <w:tr w:rsidR="00333302" w14:paraId="060F330A"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697E4E43" w14:textId="77777777" w:rsidR="00333302" w:rsidRDefault="00333302" w:rsidP="00A678B1">
            <w:pPr>
              <w:jc w:val="left"/>
              <w:rPr>
                <w:noProof/>
                <w:color w:val="000000"/>
                <w:sz w:val="18"/>
                <w:szCs w:val="18"/>
              </w:rPr>
            </w:pPr>
          </w:p>
        </w:tc>
        <w:tc>
          <w:tcPr>
            <w:tcW w:w="1980" w:type="dxa"/>
          </w:tcPr>
          <w:p w14:paraId="2D8D5382"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Susun Kata</w:t>
            </w:r>
          </w:p>
        </w:tc>
        <w:tc>
          <w:tcPr>
            <w:tcW w:w="1170" w:type="dxa"/>
          </w:tcPr>
          <w:p w14:paraId="21C95CAC" w14:textId="77777777" w:rsidR="00333302" w:rsidRDefault="00F127E4"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0.2 KB</w:t>
            </w:r>
          </w:p>
        </w:tc>
        <w:tc>
          <w:tcPr>
            <w:tcW w:w="1080" w:type="dxa"/>
          </w:tcPr>
          <w:p w14:paraId="44F50009" w14:textId="77777777" w:rsidR="00333302" w:rsidRDefault="00F127E4"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44 s</w:t>
            </w:r>
          </w:p>
        </w:tc>
      </w:tr>
      <w:tr w:rsidR="00333302" w14:paraId="33989305"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1025AAFA" w14:textId="77777777" w:rsidR="00333302" w:rsidRDefault="00333302" w:rsidP="00A678B1">
            <w:pPr>
              <w:jc w:val="left"/>
              <w:rPr>
                <w:noProof/>
                <w:color w:val="000000"/>
                <w:sz w:val="18"/>
                <w:szCs w:val="18"/>
              </w:rPr>
            </w:pPr>
          </w:p>
        </w:tc>
        <w:tc>
          <w:tcPr>
            <w:tcW w:w="1980" w:type="dxa"/>
          </w:tcPr>
          <w:p w14:paraId="101CEFF9"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Hitung angka (1)</w:t>
            </w:r>
          </w:p>
        </w:tc>
        <w:tc>
          <w:tcPr>
            <w:tcW w:w="1170" w:type="dxa"/>
          </w:tcPr>
          <w:p w14:paraId="412ECAF2" w14:textId="77777777" w:rsidR="00333302" w:rsidRDefault="00F71B0B"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0.1 KB</w:t>
            </w:r>
          </w:p>
        </w:tc>
        <w:tc>
          <w:tcPr>
            <w:tcW w:w="1080" w:type="dxa"/>
          </w:tcPr>
          <w:p w14:paraId="3B2C7530" w14:textId="77777777" w:rsidR="00333302" w:rsidRDefault="00F71B0B"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72 s</w:t>
            </w:r>
          </w:p>
        </w:tc>
      </w:tr>
      <w:tr w:rsidR="00333302" w14:paraId="6A15E634"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7F4D05D2" w14:textId="77777777" w:rsidR="00333302" w:rsidRDefault="00333302" w:rsidP="00A678B1">
            <w:pPr>
              <w:jc w:val="left"/>
              <w:rPr>
                <w:noProof/>
                <w:color w:val="000000"/>
                <w:sz w:val="18"/>
                <w:szCs w:val="18"/>
              </w:rPr>
            </w:pPr>
          </w:p>
        </w:tc>
        <w:tc>
          <w:tcPr>
            <w:tcW w:w="1980" w:type="dxa"/>
          </w:tcPr>
          <w:p w14:paraId="48E555C8"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angka</w:t>
            </w:r>
          </w:p>
        </w:tc>
        <w:tc>
          <w:tcPr>
            <w:tcW w:w="1170" w:type="dxa"/>
          </w:tcPr>
          <w:p w14:paraId="2118A350" w14:textId="77777777" w:rsidR="00333302" w:rsidRDefault="00F71B0B"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59.8 KB</w:t>
            </w:r>
          </w:p>
        </w:tc>
        <w:tc>
          <w:tcPr>
            <w:tcW w:w="1080" w:type="dxa"/>
          </w:tcPr>
          <w:p w14:paraId="493DFCBE" w14:textId="77777777" w:rsidR="00333302" w:rsidRDefault="00F71B0B"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553 s</w:t>
            </w:r>
          </w:p>
        </w:tc>
      </w:tr>
      <w:tr w:rsidR="00333302" w14:paraId="71A1306E"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652D4948" w14:textId="77777777" w:rsidR="00333302" w:rsidRDefault="00333302" w:rsidP="00A678B1">
            <w:pPr>
              <w:jc w:val="left"/>
              <w:rPr>
                <w:noProof/>
                <w:color w:val="000000"/>
                <w:sz w:val="18"/>
                <w:szCs w:val="18"/>
              </w:rPr>
            </w:pPr>
          </w:p>
        </w:tc>
        <w:tc>
          <w:tcPr>
            <w:tcW w:w="1980" w:type="dxa"/>
          </w:tcPr>
          <w:p w14:paraId="15613AAE"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Bangun datar dan warna</w:t>
            </w:r>
          </w:p>
        </w:tc>
        <w:tc>
          <w:tcPr>
            <w:tcW w:w="1170" w:type="dxa"/>
          </w:tcPr>
          <w:p w14:paraId="4E14F1CA" w14:textId="77777777" w:rsidR="00333302" w:rsidRDefault="00F71B0B"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59.8 KB</w:t>
            </w:r>
          </w:p>
        </w:tc>
        <w:tc>
          <w:tcPr>
            <w:tcW w:w="1080" w:type="dxa"/>
          </w:tcPr>
          <w:p w14:paraId="148C9E4A" w14:textId="77777777" w:rsidR="00333302" w:rsidRDefault="00F71B0B"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78 s</w:t>
            </w:r>
          </w:p>
        </w:tc>
      </w:tr>
      <w:tr w:rsidR="00333302" w14:paraId="7553DD48"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4FCBEAF7" w14:textId="77777777" w:rsidR="00333302" w:rsidRDefault="00333302" w:rsidP="00A678B1">
            <w:pPr>
              <w:jc w:val="left"/>
              <w:rPr>
                <w:noProof/>
                <w:color w:val="000000"/>
                <w:sz w:val="18"/>
                <w:szCs w:val="18"/>
              </w:rPr>
            </w:pPr>
          </w:p>
        </w:tc>
        <w:tc>
          <w:tcPr>
            <w:tcW w:w="1980" w:type="dxa"/>
          </w:tcPr>
          <w:p w14:paraId="5D01DB13"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jumlahan (gambar)</w:t>
            </w:r>
          </w:p>
        </w:tc>
        <w:tc>
          <w:tcPr>
            <w:tcW w:w="1170" w:type="dxa"/>
          </w:tcPr>
          <w:p w14:paraId="2B3E3D79" w14:textId="77777777" w:rsidR="00333302" w:rsidRDefault="00F71B0B"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59.7 KB</w:t>
            </w:r>
          </w:p>
        </w:tc>
        <w:tc>
          <w:tcPr>
            <w:tcW w:w="1080" w:type="dxa"/>
          </w:tcPr>
          <w:p w14:paraId="0DC90F12" w14:textId="77777777" w:rsidR="00333302" w:rsidRDefault="00F71B0B"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30 s</w:t>
            </w:r>
          </w:p>
        </w:tc>
      </w:tr>
    </w:tbl>
    <w:p w14:paraId="2D5D18C1" w14:textId="77777777" w:rsidR="005514D2" w:rsidRDefault="005514D2" w:rsidP="005514D2">
      <w:pPr>
        <w:pStyle w:val="Caption"/>
        <w:keepNext/>
      </w:pPr>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3</w:t>
      </w:r>
      <w:r w:rsidR="003C0604">
        <w:fldChar w:fldCharType="end"/>
      </w:r>
      <w:r w:rsidRPr="005514D2">
        <w:t xml:space="preserve"> </w:t>
      </w:r>
      <w:r>
        <w:t>Pengujian Performa Kecepatan Fitur Mengerjakan Aktivitas Pembelajaran (Bagian 3)</w:t>
      </w:r>
    </w:p>
    <w:tbl>
      <w:tblPr>
        <w:tblStyle w:val="LightGrid4"/>
        <w:tblW w:w="5850" w:type="dxa"/>
        <w:tblInd w:w="108" w:type="dxa"/>
        <w:tblLook w:val="04A0" w:firstRow="1" w:lastRow="0" w:firstColumn="1" w:lastColumn="0" w:noHBand="0" w:noVBand="1"/>
      </w:tblPr>
      <w:tblGrid>
        <w:gridCol w:w="1620"/>
        <w:gridCol w:w="1980"/>
        <w:gridCol w:w="1170"/>
        <w:gridCol w:w="1080"/>
      </w:tblGrid>
      <w:tr w:rsidR="00333302" w14:paraId="1EACF9AF" w14:textId="77777777" w:rsidTr="005514D2">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678B78DB" w14:textId="77777777" w:rsidR="00333302" w:rsidRDefault="00333302" w:rsidP="00A678B1">
            <w:pPr>
              <w:jc w:val="left"/>
              <w:rPr>
                <w:noProof/>
                <w:color w:val="000000"/>
                <w:sz w:val="18"/>
                <w:szCs w:val="18"/>
              </w:rPr>
            </w:pPr>
          </w:p>
        </w:tc>
        <w:tc>
          <w:tcPr>
            <w:tcW w:w="1980" w:type="dxa"/>
            <w:tcBorders>
              <w:bottom w:val="single" w:sz="8" w:space="0" w:color="000000" w:themeColor="text1"/>
            </w:tcBorders>
          </w:tcPr>
          <w:p w14:paraId="6CA8541B" w14:textId="77777777" w:rsidR="00333302" w:rsidRPr="005514D2" w:rsidRDefault="00333302" w:rsidP="0018611C">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5514D2">
              <w:rPr>
                <w:b w:val="0"/>
                <w:noProof/>
                <w:color w:val="000000"/>
                <w:sz w:val="18"/>
                <w:szCs w:val="18"/>
                <w:lang w:eastAsia="en-US"/>
              </w:rPr>
              <w:t>Tebak hari</w:t>
            </w:r>
          </w:p>
        </w:tc>
        <w:tc>
          <w:tcPr>
            <w:tcW w:w="1170" w:type="dxa"/>
            <w:tcBorders>
              <w:bottom w:val="single" w:sz="8" w:space="0" w:color="000000" w:themeColor="text1"/>
            </w:tcBorders>
          </w:tcPr>
          <w:p w14:paraId="10AF74E4" w14:textId="77777777" w:rsidR="00333302" w:rsidRPr="005514D2" w:rsidRDefault="00F71B0B" w:rsidP="00A678B1">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5514D2">
              <w:rPr>
                <w:b w:val="0"/>
                <w:noProof/>
                <w:color w:val="000000"/>
                <w:sz w:val="18"/>
                <w:szCs w:val="18"/>
                <w:lang w:eastAsia="en-US"/>
              </w:rPr>
              <w:t>402.4 KB</w:t>
            </w:r>
          </w:p>
        </w:tc>
        <w:tc>
          <w:tcPr>
            <w:tcW w:w="1080" w:type="dxa"/>
            <w:tcBorders>
              <w:bottom w:val="single" w:sz="8" w:space="0" w:color="000000" w:themeColor="text1"/>
            </w:tcBorders>
          </w:tcPr>
          <w:p w14:paraId="362403A7" w14:textId="77777777" w:rsidR="00333302" w:rsidRPr="005514D2" w:rsidRDefault="00F71B0B" w:rsidP="00A678B1">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5514D2">
              <w:rPr>
                <w:b w:val="0"/>
                <w:noProof/>
                <w:color w:val="000000"/>
                <w:sz w:val="18"/>
                <w:szCs w:val="18"/>
                <w:lang w:eastAsia="en-US"/>
              </w:rPr>
              <w:t>0.508 s</w:t>
            </w:r>
          </w:p>
        </w:tc>
      </w:tr>
      <w:tr w:rsidR="00333302" w14:paraId="15BEF86D" w14:textId="77777777" w:rsidTr="005514D2">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6CF36425" w14:textId="77777777" w:rsidR="00333302" w:rsidRDefault="00333302" w:rsidP="00A678B1">
            <w:pPr>
              <w:jc w:val="left"/>
              <w:rPr>
                <w:noProof/>
                <w:color w:val="000000"/>
                <w:sz w:val="18"/>
                <w:szCs w:val="18"/>
              </w:rPr>
            </w:pPr>
          </w:p>
        </w:tc>
        <w:tc>
          <w:tcPr>
            <w:tcW w:w="1980" w:type="dxa"/>
          </w:tcPr>
          <w:p w14:paraId="5055DAC6"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bulan</w:t>
            </w:r>
          </w:p>
        </w:tc>
        <w:tc>
          <w:tcPr>
            <w:tcW w:w="1170" w:type="dxa"/>
          </w:tcPr>
          <w:p w14:paraId="08B6B72C" w14:textId="77777777" w:rsidR="00333302" w:rsidRDefault="00F71B0B"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402.7 KB</w:t>
            </w:r>
          </w:p>
        </w:tc>
        <w:tc>
          <w:tcPr>
            <w:tcW w:w="1080" w:type="dxa"/>
          </w:tcPr>
          <w:p w14:paraId="649DD345" w14:textId="77777777" w:rsidR="00333302" w:rsidRDefault="00F71B0B"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62 s</w:t>
            </w:r>
          </w:p>
        </w:tc>
      </w:tr>
      <w:tr w:rsidR="00333302" w14:paraId="0AA5A42F"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5A4D38D3" w14:textId="77777777" w:rsidR="00333302" w:rsidRDefault="00333302" w:rsidP="00A678B1">
            <w:pPr>
              <w:jc w:val="left"/>
              <w:rPr>
                <w:noProof/>
                <w:color w:val="000000"/>
                <w:sz w:val="18"/>
                <w:szCs w:val="18"/>
              </w:rPr>
            </w:pPr>
          </w:p>
        </w:tc>
        <w:tc>
          <w:tcPr>
            <w:tcW w:w="1980" w:type="dxa"/>
          </w:tcPr>
          <w:p w14:paraId="5F89DE94"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jumlahan (angka)</w:t>
            </w:r>
          </w:p>
        </w:tc>
        <w:tc>
          <w:tcPr>
            <w:tcW w:w="1170" w:type="dxa"/>
          </w:tcPr>
          <w:p w14:paraId="472CAB22" w14:textId="77777777" w:rsidR="00333302" w:rsidRDefault="00F71B0B"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0.0 KB</w:t>
            </w:r>
          </w:p>
        </w:tc>
        <w:tc>
          <w:tcPr>
            <w:tcW w:w="1080" w:type="dxa"/>
          </w:tcPr>
          <w:p w14:paraId="17AE0940" w14:textId="77777777" w:rsidR="00333302" w:rsidRDefault="00F71B0B"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26 s</w:t>
            </w:r>
          </w:p>
        </w:tc>
      </w:tr>
      <w:tr w:rsidR="00333302" w14:paraId="6DA7F5A8"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0F9860F1" w14:textId="77777777" w:rsidR="00333302" w:rsidRDefault="00333302" w:rsidP="00A678B1">
            <w:pPr>
              <w:jc w:val="left"/>
              <w:rPr>
                <w:noProof/>
                <w:color w:val="000000"/>
                <w:sz w:val="18"/>
                <w:szCs w:val="18"/>
              </w:rPr>
            </w:pPr>
          </w:p>
        </w:tc>
        <w:tc>
          <w:tcPr>
            <w:tcW w:w="1980" w:type="dxa"/>
          </w:tcPr>
          <w:p w14:paraId="63CBA410"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jam</w:t>
            </w:r>
          </w:p>
        </w:tc>
        <w:tc>
          <w:tcPr>
            <w:tcW w:w="1170" w:type="dxa"/>
          </w:tcPr>
          <w:p w14:paraId="1661E197" w14:textId="77777777" w:rsidR="00333302" w:rsidRDefault="00F71B0B"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403.9 KB</w:t>
            </w:r>
          </w:p>
        </w:tc>
        <w:tc>
          <w:tcPr>
            <w:tcW w:w="1080" w:type="dxa"/>
          </w:tcPr>
          <w:p w14:paraId="44182749" w14:textId="77777777" w:rsidR="00333302" w:rsidRDefault="00F71B0B"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18 s</w:t>
            </w:r>
          </w:p>
        </w:tc>
      </w:tr>
      <w:tr w:rsidR="00333302" w14:paraId="02C35736"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5F881B93" w14:textId="77777777" w:rsidR="00333302" w:rsidRDefault="00333302" w:rsidP="00A678B1">
            <w:pPr>
              <w:jc w:val="left"/>
              <w:rPr>
                <w:noProof/>
                <w:color w:val="000000"/>
                <w:sz w:val="18"/>
                <w:szCs w:val="18"/>
              </w:rPr>
            </w:pPr>
          </w:p>
        </w:tc>
        <w:tc>
          <w:tcPr>
            <w:tcW w:w="1980" w:type="dxa"/>
          </w:tcPr>
          <w:p w14:paraId="0396C5D3"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ruangan</w:t>
            </w:r>
          </w:p>
        </w:tc>
        <w:tc>
          <w:tcPr>
            <w:tcW w:w="1170" w:type="dxa"/>
          </w:tcPr>
          <w:p w14:paraId="4A2FE6F3" w14:textId="77777777" w:rsidR="00333302" w:rsidRDefault="00F71B0B"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2.1 KB</w:t>
            </w:r>
          </w:p>
        </w:tc>
        <w:tc>
          <w:tcPr>
            <w:tcW w:w="1080" w:type="dxa"/>
          </w:tcPr>
          <w:p w14:paraId="2ABBD411" w14:textId="77777777" w:rsidR="00333302" w:rsidRDefault="00F71B0B"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30 s</w:t>
            </w:r>
          </w:p>
        </w:tc>
      </w:tr>
      <w:tr w:rsidR="00333302" w14:paraId="43056DA0"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1AF56D97" w14:textId="77777777" w:rsidR="00333302" w:rsidRDefault="00333302" w:rsidP="00A678B1">
            <w:pPr>
              <w:jc w:val="left"/>
              <w:rPr>
                <w:noProof/>
                <w:color w:val="000000"/>
                <w:sz w:val="18"/>
                <w:szCs w:val="18"/>
              </w:rPr>
            </w:pPr>
          </w:p>
        </w:tc>
        <w:tc>
          <w:tcPr>
            <w:tcW w:w="1980" w:type="dxa"/>
          </w:tcPr>
          <w:p w14:paraId="5479EB76"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aktivitas</w:t>
            </w:r>
          </w:p>
        </w:tc>
        <w:tc>
          <w:tcPr>
            <w:tcW w:w="1170" w:type="dxa"/>
          </w:tcPr>
          <w:p w14:paraId="644AE1C9"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1.9 KB</w:t>
            </w:r>
          </w:p>
        </w:tc>
        <w:tc>
          <w:tcPr>
            <w:tcW w:w="1080" w:type="dxa"/>
          </w:tcPr>
          <w:p w14:paraId="27C4C6A5"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22 s</w:t>
            </w:r>
          </w:p>
        </w:tc>
      </w:tr>
      <w:tr w:rsidR="00333302" w14:paraId="5F3FAD54"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424B6A1E" w14:textId="77777777" w:rsidR="00333302" w:rsidRDefault="00333302" w:rsidP="00A678B1">
            <w:pPr>
              <w:jc w:val="left"/>
              <w:rPr>
                <w:noProof/>
                <w:color w:val="000000"/>
                <w:sz w:val="18"/>
                <w:szCs w:val="18"/>
              </w:rPr>
            </w:pPr>
          </w:p>
        </w:tc>
        <w:tc>
          <w:tcPr>
            <w:tcW w:w="1980" w:type="dxa"/>
          </w:tcPr>
          <w:p w14:paraId="6232D651"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benda</w:t>
            </w:r>
          </w:p>
        </w:tc>
        <w:tc>
          <w:tcPr>
            <w:tcW w:w="1170" w:type="dxa"/>
          </w:tcPr>
          <w:p w14:paraId="5354BDF6"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2.0 KB</w:t>
            </w:r>
          </w:p>
        </w:tc>
        <w:tc>
          <w:tcPr>
            <w:tcW w:w="1080" w:type="dxa"/>
          </w:tcPr>
          <w:p w14:paraId="75086CB7"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509 s</w:t>
            </w:r>
          </w:p>
        </w:tc>
      </w:tr>
      <w:tr w:rsidR="00333302" w14:paraId="7082AE95"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28E94B4E" w14:textId="77777777" w:rsidR="00333302" w:rsidRDefault="00333302" w:rsidP="00A678B1">
            <w:pPr>
              <w:jc w:val="left"/>
              <w:rPr>
                <w:noProof/>
                <w:color w:val="000000"/>
                <w:sz w:val="18"/>
                <w:szCs w:val="18"/>
              </w:rPr>
            </w:pPr>
          </w:p>
        </w:tc>
        <w:tc>
          <w:tcPr>
            <w:tcW w:w="1980" w:type="dxa"/>
          </w:tcPr>
          <w:p w14:paraId="18FAB65F"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alat musik</w:t>
            </w:r>
          </w:p>
        </w:tc>
        <w:tc>
          <w:tcPr>
            <w:tcW w:w="1170" w:type="dxa"/>
          </w:tcPr>
          <w:p w14:paraId="6533157A"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2.0 KB</w:t>
            </w:r>
          </w:p>
        </w:tc>
        <w:tc>
          <w:tcPr>
            <w:tcW w:w="1080" w:type="dxa"/>
          </w:tcPr>
          <w:p w14:paraId="73CBE7A6"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588 s</w:t>
            </w:r>
          </w:p>
        </w:tc>
      </w:tr>
      <w:tr w:rsidR="00333302" w14:paraId="47FE1A0B"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60707DE4" w14:textId="77777777" w:rsidR="00333302" w:rsidRDefault="00333302" w:rsidP="00A678B1">
            <w:pPr>
              <w:jc w:val="left"/>
              <w:rPr>
                <w:noProof/>
                <w:color w:val="000000"/>
                <w:sz w:val="18"/>
                <w:szCs w:val="18"/>
              </w:rPr>
            </w:pPr>
          </w:p>
        </w:tc>
        <w:tc>
          <w:tcPr>
            <w:tcW w:w="1980" w:type="dxa"/>
          </w:tcPr>
          <w:p w14:paraId="569A8618"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transportasi</w:t>
            </w:r>
          </w:p>
        </w:tc>
        <w:tc>
          <w:tcPr>
            <w:tcW w:w="1170" w:type="dxa"/>
          </w:tcPr>
          <w:p w14:paraId="011720A3"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2.1 KB</w:t>
            </w:r>
          </w:p>
        </w:tc>
        <w:tc>
          <w:tcPr>
            <w:tcW w:w="1080" w:type="dxa"/>
          </w:tcPr>
          <w:p w14:paraId="6F4BBF7D"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678 s</w:t>
            </w:r>
          </w:p>
        </w:tc>
      </w:tr>
      <w:tr w:rsidR="00333302" w14:paraId="66C009AA"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7A39F222" w14:textId="77777777" w:rsidR="00333302" w:rsidRDefault="00333302" w:rsidP="00A678B1">
            <w:pPr>
              <w:jc w:val="left"/>
              <w:rPr>
                <w:noProof/>
                <w:color w:val="000000"/>
                <w:sz w:val="18"/>
                <w:szCs w:val="18"/>
              </w:rPr>
            </w:pPr>
          </w:p>
        </w:tc>
        <w:tc>
          <w:tcPr>
            <w:tcW w:w="1980" w:type="dxa"/>
          </w:tcPr>
          <w:p w14:paraId="1C0AEFE6"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Hubungan ruangan dengan benda</w:t>
            </w:r>
          </w:p>
        </w:tc>
        <w:tc>
          <w:tcPr>
            <w:tcW w:w="1170" w:type="dxa"/>
          </w:tcPr>
          <w:p w14:paraId="6AA2139C"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402.5 KB</w:t>
            </w:r>
          </w:p>
        </w:tc>
        <w:tc>
          <w:tcPr>
            <w:tcW w:w="1080" w:type="dxa"/>
          </w:tcPr>
          <w:p w14:paraId="66D72555"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557 s</w:t>
            </w:r>
          </w:p>
        </w:tc>
      </w:tr>
      <w:tr w:rsidR="00333302" w14:paraId="42876FCF" w14:textId="77777777" w:rsidTr="005514D2">
        <w:trPr>
          <w:cnfStyle w:val="000000010000" w:firstRow="0" w:lastRow="0" w:firstColumn="0" w:lastColumn="0" w:oddVBand="0" w:evenVBand="0" w:oddHBand="0" w:evenHBand="1"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1620" w:type="dxa"/>
            <w:vMerge/>
          </w:tcPr>
          <w:p w14:paraId="703FAC27" w14:textId="77777777" w:rsidR="00333302" w:rsidRDefault="00333302" w:rsidP="00A678B1">
            <w:pPr>
              <w:jc w:val="left"/>
              <w:rPr>
                <w:noProof/>
                <w:color w:val="000000"/>
                <w:sz w:val="18"/>
                <w:szCs w:val="18"/>
              </w:rPr>
            </w:pPr>
          </w:p>
        </w:tc>
        <w:tc>
          <w:tcPr>
            <w:tcW w:w="1980" w:type="dxa"/>
          </w:tcPr>
          <w:p w14:paraId="55BC3580"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Hubungan aktivitas dengan benda</w:t>
            </w:r>
          </w:p>
        </w:tc>
        <w:tc>
          <w:tcPr>
            <w:tcW w:w="1170" w:type="dxa"/>
          </w:tcPr>
          <w:p w14:paraId="305D478B"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02.7 KB</w:t>
            </w:r>
          </w:p>
        </w:tc>
        <w:tc>
          <w:tcPr>
            <w:tcW w:w="1080" w:type="dxa"/>
          </w:tcPr>
          <w:p w14:paraId="058E6363"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23 s</w:t>
            </w:r>
          </w:p>
        </w:tc>
      </w:tr>
      <w:tr w:rsidR="00333302" w14:paraId="2C40D464"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60D91D6E" w14:textId="77777777" w:rsidR="00333302" w:rsidRDefault="00333302" w:rsidP="00A678B1">
            <w:pPr>
              <w:jc w:val="left"/>
              <w:rPr>
                <w:noProof/>
                <w:color w:val="000000"/>
                <w:sz w:val="18"/>
                <w:szCs w:val="18"/>
              </w:rPr>
            </w:pPr>
          </w:p>
        </w:tc>
        <w:tc>
          <w:tcPr>
            <w:tcW w:w="1980" w:type="dxa"/>
          </w:tcPr>
          <w:p w14:paraId="044AFEE0"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anggota badan</w:t>
            </w:r>
          </w:p>
        </w:tc>
        <w:tc>
          <w:tcPr>
            <w:tcW w:w="1170" w:type="dxa"/>
          </w:tcPr>
          <w:p w14:paraId="4C2078CB"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401.8 KB</w:t>
            </w:r>
          </w:p>
        </w:tc>
        <w:tc>
          <w:tcPr>
            <w:tcW w:w="1080" w:type="dxa"/>
          </w:tcPr>
          <w:p w14:paraId="14C6DE0A"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510 s</w:t>
            </w:r>
          </w:p>
        </w:tc>
      </w:tr>
      <w:tr w:rsidR="00333302" w14:paraId="50B30CD2"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4E20C0FE" w14:textId="77777777" w:rsidR="00333302" w:rsidRDefault="00333302" w:rsidP="00A678B1">
            <w:pPr>
              <w:jc w:val="left"/>
              <w:rPr>
                <w:noProof/>
                <w:color w:val="000000"/>
                <w:sz w:val="18"/>
                <w:szCs w:val="18"/>
              </w:rPr>
            </w:pPr>
          </w:p>
        </w:tc>
        <w:tc>
          <w:tcPr>
            <w:tcW w:w="1980" w:type="dxa"/>
          </w:tcPr>
          <w:p w14:paraId="5998A0BF"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bak ekspresi</w:t>
            </w:r>
          </w:p>
        </w:tc>
        <w:tc>
          <w:tcPr>
            <w:tcW w:w="1170" w:type="dxa"/>
          </w:tcPr>
          <w:p w14:paraId="4F5B9C5F"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2.0 KB</w:t>
            </w:r>
          </w:p>
        </w:tc>
        <w:tc>
          <w:tcPr>
            <w:tcW w:w="1080" w:type="dxa"/>
          </w:tcPr>
          <w:p w14:paraId="088AD250"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34 s</w:t>
            </w:r>
          </w:p>
        </w:tc>
      </w:tr>
      <w:tr w:rsidR="00333302" w14:paraId="46956DD3"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7FFFB23F" w14:textId="77777777" w:rsidR="00333302" w:rsidRDefault="00333302" w:rsidP="00A678B1">
            <w:pPr>
              <w:jc w:val="left"/>
              <w:rPr>
                <w:noProof/>
                <w:color w:val="000000"/>
                <w:sz w:val="18"/>
                <w:szCs w:val="18"/>
              </w:rPr>
            </w:pPr>
          </w:p>
        </w:tc>
        <w:tc>
          <w:tcPr>
            <w:tcW w:w="1980" w:type="dxa"/>
          </w:tcPr>
          <w:p w14:paraId="0F66128D" w14:textId="77777777" w:rsidR="00333302" w:rsidRDefault="00333302"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ebak pekerjaan</w:t>
            </w:r>
          </w:p>
        </w:tc>
        <w:tc>
          <w:tcPr>
            <w:tcW w:w="1170" w:type="dxa"/>
          </w:tcPr>
          <w:p w14:paraId="59E261D8"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362.0 KB</w:t>
            </w:r>
          </w:p>
        </w:tc>
        <w:tc>
          <w:tcPr>
            <w:tcW w:w="1080" w:type="dxa"/>
          </w:tcPr>
          <w:p w14:paraId="5CD08544"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535 s</w:t>
            </w:r>
          </w:p>
        </w:tc>
      </w:tr>
      <w:tr w:rsidR="00333302" w14:paraId="5813F7C0" w14:textId="77777777" w:rsidTr="00A678B1">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6DA3159C" w14:textId="77777777" w:rsidR="00333302" w:rsidRDefault="00333302" w:rsidP="00A678B1">
            <w:pPr>
              <w:jc w:val="left"/>
              <w:rPr>
                <w:noProof/>
                <w:color w:val="000000"/>
                <w:sz w:val="18"/>
                <w:szCs w:val="18"/>
              </w:rPr>
            </w:pPr>
          </w:p>
        </w:tc>
        <w:tc>
          <w:tcPr>
            <w:tcW w:w="1980" w:type="dxa"/>
          </w:tcPr>
          <w:p w14:paraId="2480F956" w14:textId="77777777" w:rsidR="00333302" w:rsidRDefault="00333302"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Teka-teki</w:t>
            </w:r>
          </w:p>
        </w:tc>
        <w:tc>
          <w:tcPr>
            <w:tcW w:w="1170" w:type="dxa"/>
          </w:tcPr>
          <w:p w14:paraId="02EA0EDE"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60.6 KB</w:t>
            </w:r>
          </w:p>
        </w:tc>
        <w:tc>
          <w:tcPr>
            <w:tcW w:w="1080" w:type="dxa"/>
          </w:tcPr>
          <w:p w14:paraId="68491E15" w14:textId="77777777" w:rsidR="00333302" w:rsidRDefault="00AE1750" w:rsidP="00A678B1">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459 s</w:t>
            </w:r>
          </w:p>
        </w:tc>
      </w:tr>
      <w:tr w:rsidR="00333302" w14:paraId="6835908D" w14:textId="77777777" w:rsidTr="00A678B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vMerge/>
          </w:tcPr>
          <w:p w14:paraId="111475B7" w14:textId="77777777" w:rsidR="00333302" w:rsidRDefault="00333302" w:rsidP="00A678B1">
            <w:pPr>
              <w:jc w:val="left"/>
              <w:rPr>
                <w:noProof/>
                <w:color w:val="000000"/>
                <w:sz w:val="18"/>
                <w:szCs w:val="18"/>
              </w:rPr>
            </w:pPr>
          </w:p>
        </w:tc>
        <w:tc>
          <w:tcPr>
            <w:tcW w:w="1980" w:type="dxa"/>
          </w:tcPr>
          <w:p w14:paraId="58F4B5B6" w14:textId="77777777" w:rsidR="00333302" w:rsidRDefault="00AE1750"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Hasil akhir</w:t>
            </w:r>
            <w:r w:rsidR="00333302">
              <w:rPr>
                <w:noProof/>
                <w:color w:val="000000"/>
                <w:sz w:val="18"/>
                <w:szCs w:val="18"/>
                <w:lang w:eastAsia="en-US"/>
              </w:rPr>
              <w:t xml:space="preserve"> siswa</w:t>
            </w:r>
          </w:p>
        </w:tc>
        <w:tc>
          <w:tcPr>
            <w:tcW w:w="1170" w:type="dxa"/>
          </w:tcPr>
          <w:p w14:paraId="3EEBE4DA"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38.3 KB</w:t>
            </w:r>
          </w:p>
        </w:tc>
        <w:tc>
          <w:tcPr>
            <w:tcW w:w="1080" w:type="dxa"/>
          </w:tcPr>
          <w:p w14:paraId="7AB761F3" w14:textId="77777777" w:rsidR="00333302" w:rsidRDefault="00AE1750" w:rsidP="00A678B1">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609 s</w:t>
            </w:r>
          </w:p>
        </w:tc>
      </w:tr>
    </w:tbl>
    <w:p w14:paraId="69F75300" w14:textId="77777777" w:rsidR="00C90D6F" w:rsidRDefault="00C90D6F" w:rsidP="00C90D6F">
      <w:pPr>
        <w:pStyle w:val="Heading4"/>
        <w:numPr>
          <w:ilvl w:val="3"/>
          <w:numId w:val="47"/>
        </w:numPr>
        <w:spacing w:before="240"/>
        <w:rPr>
          <w:lang w:val="en-US"/>
        </w:rPr>
      </w:pPr>
      <w:r>
        <w:rPr>
          <w:lang w:val="en-US"/>
        </w:rPr>
        <w:t>Pengujian Performa Kecepatan Mengelola Evaluasi Siswa</w:t>
      </w:r>
    </w:p>
    <w:p w14:paraId="503828C6" w14:textId="77777777" w:rsidR="00C90D6F" w:rsidRDefault="00C90D6F" w:rsidP="006208FA">
      <w:pPr>
        <w:ind w:firstLine="720"/>
      </w:pPr>
      <w:r>
        <w:t>Pengujian</w:t>
      </w:r>
      <w:r w:rsidR="006208FA" w:rsidRPr="006208FA">
        <w:t xml:space="preserve"> </w:t>
      </w:r>
      <w:r w:rsidR="006208FA">
        <w:t>performa kecepatan</w:t>
      </w:r>
      <w:r>
        <w:t xml:space="preserve"> fitur mengelola evaluasi siswa</w:t>
      </w:r>
      <w:r w:rsidRPr="00C358E1">
        <w:t xml:space="preserve"> </w:t>
      </w:r>
      <w:r>
        <w:t xml:space="preserve">dilakukan dengan menggunakan data uji. </w:t>
      </w:r>
      <w:r w:rsidR="00976802">
        <w:t>Data uji disesuaikan dengan skenario yang dibuat pada pengujian fungsionalitas.</w:t>
      </w:r>
    </w:p>
    <w:p w14:paraId="158124D9" w14:textId="77777777" w:rsidR="00A72E2D" w:rsidRDefault="00A72E2D" w:rsidP="00A72E2D"/>
    <w:p w14:paraId="166F6869" w14:textId="77777777" w:rsidR="005514D2" w:rsidRDefault="005514D2" w:rsidP="005514D2">
      <w:pPr>
        <w:pStyle w:val="Caption"/>
        <w:keepNext/>
      </w:pPr>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4</w:t>
      </w:r>
      <w:r w:rsidR="003C0604">
        <w:fldChar w:fldCharType="end"/>
      </w:r>
      <w:r w:rsidRPr="005514D2">
        <w:t xml:space="preserve"> </w:t>
      </w:r>
      <w:r>
        <w:t>Pengujian Performa Kecepatan Fitur Mengelola Evaluasi Siswa (Bagian 1)</w:t>
      </w:r>
    </w:p>
    <w:tbl>
      <w:tblPr>
        <w:tblStyle w:val="LightGrid4"/>
        <w:tblW w:w="5850" w:type="dxa"/>
        <w:tblInd w:w="108" w:type="dxa"/>
        <w:tblLook w:val="04A0" w:firstRow="1" w:lastRow="0" w:firstColumn="1" w:lastColumn="0" w:noHBand="0" w:noVBand="1"/>
      </w:tblPr>
      <w:tblGrid>
        <w:gridCol w:w="1620"/>
        <w:gridCol w:w="4230"/>
      </w:tblGrid>
      <w:tr w:rsidR="00A72E2D" w14:paraId="27DDED2F" w14:textId="77777777" w:rsidTr="0018611C">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620" w:type="dxa"/>
            <w:hideMark/>
          </w:tcPr>
          <w:p w14:paraId="4B0533E0" w14:textId="77777777" w:rsidR="00A72E2D" w:rsidRDefault="00A72E2D" w:rsidP="0018611C">
            <w:pPr>
              <w:rPr>
                <w:b w:val="0"/>
                <w:bCs w:val="0"/>
                <w:noProof/>
                <w:color w:val="000000"/>
                <w:sz w:val="18"/>
                <w:szCs w:val="18"/>
                <w:lang w:val="id-ID" w:eastAsia="en-US"/>
              </w:rPr>
            </w:pPr>
            <w:r>
              <w:rPr>
                <w:bCs w:val="0"/>
                <w:noProof/>
                <w:color w:val="000000"/>
                <w:sz w:val="18"/>
                <w:szCs w:val="18"/>
                <w:lang w:val="id-ID"/>
              </w:rPr>
              <w:t>ID</w:t>
            </w:r>
          </w:p>
        </w:tc>
        <w:tc>
          <w:tcPr>
            <w:tcW w:w="4230" w:type="dxa"/>
            <w:hideMark/>
          </w:tcPr>
          <w:p w14:paraId="21A3E6E7" w14:textId="77777777" w:rsidR="00A72E2D" w:rsidRDefault="00A72E2D" w:rsidP="0018611C">
            <w:pPr>
              <w:cnfStyle w:val="100000000000" w:firstRow="1" w:lastRow="0" w:firstColumn="0" w:lastColumn="0" w:oddVBand="0" w:evenVBand="0" w:oddHBand="0" w:evenHBand="0" w:firstRowFirstColumn="0" w:firstRowLastColumn="0" w:lastRowFirstColumn="0" w:lastRowLastColumn="0"/>
              <w:rPr>
                <w:b w:val="0"/>
                <w:bCs w:val="0"/>
                <w:noProof/>
                <w:color w:val="000000"/>
                <w:sz w:val="18"/>
                <w:szCs w:val="18"/>
                <w:lang w:eastAsia="en-US"/>
              </w:rPr>
            </w:pPr>
            <w:r>
              <w:rPr>
                <w:sz w:val="20"/>
                <w:szCs w:val="20"/>
              </w:rPr>
              <w:t>TA-UJ.UC</w:t>
            </w:r>
            <w:r w:rsidR="000F2675">
              <w:rPr>
                <w:sz w:val="20"/>
                <w:szCs w:val="20"/>
              </w:rPr>
              <w:t>C</w:t>
            </w:r>
            <w:r>
              <w:rPr>
                <w:sz w:val="20"/>
                <w:szCs w:val="20"/>
              </w:rPr>
              <w:t>0004</w:t>
            </w:r>
          </w:p>
        </w:tc>
      </w:tr>
      <w:tr w:rsidR="00A72E2D" w14:paraId="2F2225E2" w14:textId="77777777" w:rsidTr="0018611C">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620" w:type="dxa"/>
            <w:hideMark/>
          </w:tcPr>
          <w:p w14:paraId="07E0DF92" w14:textId="77777777" w:rsidR="00A72E2D" w:rsidRDefault="00A72E2D" w:rsidP="0018611C">
            <w:pPr>
              <w:rPr>
                <w:noProof/>
                <w:color w:val="000000"/>
                <w:sz w:val="18"/>
                <w:szCs w:val="18"/>
                <w:lang w:val="id-ID" w:eastAsia="en-US"/>
              </w:rPr>
            </w:pPr>
            <w:r>
              <w:rPr>
                <w:noProof/>
                <w:color w:val="000000"/>
                <w:sz w:val="18"/>
                <w:szCs w:val="18"/>
                <w:lang w:val="id-ID"/>
              </w:rPr>
              <w:t>Referensi Kasus Penggunaan</w:t>
            </w:r>
          </w:p>
        </w:tc>
        <w:tc>
          <w:tcPr>
            <w:tcW w:w="4230" w:type="dxa"/>
            <w:hideMark/>
          </w:tcPr>
          <w:p w14:paraId="58EDA00E" w14:textId="77777777" w:rsidR="00A72E2D" w:rsidRDefault="00A72E2D"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TA-UC</w:t>
            </w:r>
            <w:r w:rsidR="000F2675">
              <w:rPr>
                <w:noProof/>
                <w:color w:val="000000"/>
                <w:sz w:val="18"/>
                <w:szCs w:val="18"/>
                <w:lang w:eastAsia="en-US"/>
              </w:rPr>
              <w:t>C</w:t>
            </w:r>
            <w:r>
              <w:rPr>
                <w:noProof/>
                <w:color w:val="000000"/>
                <w:sz w:val="18"/>
                <w:szCs w:val="18"/>
                <w:lang w:eastAsia="en-US"/>
              </w:rPr>
              <w:t>0004</w:t>
            </w:r>
          </w:p>
        </w:tc>
      </w:tr>
      <w:tr w:rsidR="00A72E2D" w14:paraId="58630587" w14:textId="77777777" w:rsidTr="0018611C">
        <w:trPr>
          <w:cnfStyle w:val="000000010000" w:firstRow="0" w:lastRow="0" w:firstColumn="0" w:lastColumn="0" w:oddVBand="0" w:evenVBand="0" w:oddHBand="0" w:evenHBand="1"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620" w:type="dxa"/>
            <w:hideMark/>
          </w:tcPr>
          <w:p w14:paraId="4C141F0D" w14:textId="77777777" w:rsidR="00A72E2D" w:rsidRDefault="00A72E2D" w:rsidP="0018611C">
            <w:pPr>
              <w:rPr>
                <w:noProof/>
                <w:color w:val="000000"/>
                <w:sz w:val="18"/>
                <w:szCs w:val="18"/>
                <w:lang w:val="id-ID" w:eastAsia="en-US"/>
              </w:rPr>
            </w:pPr>
            <w:r>
              <w:rPr>
                <w:noProof/>
                <w:color w:val="000000"/>
                <w:sz w:val="18"/>
                <w:szCs w:val="18"/>
                <w:lang w:val="id-ID"/>
              </w:rPr>
              <w:t>Nama</w:t>
            </w:r>
          </w:p>
        </w:tc>
        <w:tc>
          <w:tcPr>
            <w:tcW w:w="4230" w:type="dxa"/>
            <w:hideMark/>
          </w:tcPr>
          <w:p w14:paraId="3AF8084B" w14:textId="77777777" w:rsidR="00A72E2D" w:rsidRDefault="00A72E2D" w:rsidP="0018611C">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ujian performa kecepatan fitur mengelola evaluasi siswa</w:t>
            </w:r>
          </w:p>
        </w:tc>
      </w:tr>
    </w:tbl>
    <w:p w14:paraId="69D7F58A" w14:textId="77777777" w:rsidR="005514D2" w:rsidRDefault="005514D2" w:rsidP="005514D2">
      <w:pPr>
        <w:pStyle w:val="Caption"/>
        <w:keepNext/>
      </w:pPr>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5</w:t>
      </w:r>
      <w:r w:rsidR="003C0604">
        <w:fldChar w:fldCharType="end"/>
      </w:r>
      <w:r w:rsidRPr="005514D2">
        <w:t xml:space="preserve"> </w:t>
      </w:r>
      <w:r>
        <w:t>Pengujian Performa Kecepatan Fitur Mengelola Evaluasi Siswa (Bagian 2)</w:t>
      </w:r>
    </w:p>
    <w:tbl>
      <w:tblPr>
        <w:tblStyle w:val="LightGrid4"/>
        <w:tblW w:w="5850" w:type="dxa"/>
        <w:tblInd w:w="108" w:type="dxa"/>
        <w:tblLook w:val="04A0" w:firstRow="1" w:lastRow="0" w:firstColumn="1" w:lastColumn="0" w:noHBand="0" w:noVBand="1"/>
      </w:tblPr>
      <w:tblGrid>
        <w:gridCol w:w="1620"/>
        <w:gridCol w:w="1890"/>
        <w:gridCol w:w="1170"/>
        <w:gridCol w:w="1170"/>
      </w:tblGrid>
      <w:tr w:rsidR="00A72E2D" w14:paraId="5590C364" w14:textId="77777777" w:rsidTr="005514D2">
        <w:trPr>
          <w:cnfStyle w:val="100000000000" w:firstRow="1" w:lastRow="0" w:firstColumn="0" w:lastColumn="0" w:oddVBand="0" w:evenVBand="0" w:oddHBand="0" w:evenHBand="0" w:firstRowFirstColumn="0" w:firstRowLastColumn="0" w:lastRowFirstColumn="0" w:lastRowLastColumn="0"/>
          <w:trHeight w:val="956"/>
        </w:trPr>
        <w:tc>
          <w:tcPr>
            <w:cnfStyle w:val="001000000000" w:firstRow="0" w:lastRow="0" w:firstColumn="1" w:lastColumn="0" w:oddVBand="0" w:evenVBand="0" w:oddHBand="0" w:evenHBand="0" w:firstRowFirstColumn="0" w:firstRowLastColumn="0" w:lastRowFirstColumn="0" w:lastRowLastColumn="0"/>
            <w:tcW w:w="1620" w:type="dxa"/>
            <w:tcBorders>
              <w:bottom w:val="single" w:sz="8" w:space="0" w:color="000000" w:themeColor="text1"/>
            </w:tcBorders>
            <w:hideMark/>
          </w:tcPr>
          <w:p w14:paraId="1CF3A5BF" w14:textId="77777777" w:rsidR="00A72E2D" w:rsidRDefault="00A72E2D" w:rsidP="0018611C">
            <w:pPr>
              <w:rPr>
                <w:noProof/>
                <w:color w:val="000000"/>
                <w:sz w:val="18"/>
                <w:szCs w:val="18"/>
                <w:lang w:val="id-ID" w:eastAsia="en-US"/>
              </w:rPr>
            </w:pPr>
            <w:r>
              <w:rPr>
                <w:noProof/>
                <w:color w:val="000000"/>
                <w:sz w:val="18"/>
                <w:szCs w:val="18"/>
                <w:lang w:val="id-ID"/>
              </w:rPr>
              <w:t>Tujuan Pengujian</w:t>
            </w:r>
          </w:p>
        </w:tc>
        <w:tc>
          <w:tcPr>
            <w:tcW w:w="4230" w:type="dxa"/>
            <w:gridSpan w:val="3"/>
            <w:tcBorders>
              <w:bottom w:val="single" w:sz="8" w:space="0" w:color="000000" w:themeColor="text1"/>
            </w:tcBorders>
            <w:hideMark/>
          </w:tcPr>
          <w:p w14:paraId="4A2A5878" w14:textId="77777777" w:rsidR="00A72E2D" w:rsidRPr="005514D2" w:rsidRDefault="00A72E2D" w:rsidP="00A72E2D">
            <w:pP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sidRPr="005514D2">
              <w:rPr>
                <w:b w:val="0"/>
                <w:noProof/>
                <w:color w:val="000000"/>
                <w:sz w:val="18"/>
                <w:szCs w:val="18"/>
                <w:lang w:eastAsia="en-US"/>
              </w:rPr>
              <w:t>Menguji performa kecepatan fitur perkembangan belajar siswa dan menampilkan grafik  hasil  aktivitas  berdasarkan  dari  tanggal siswa mengerjakan aktivitas tersebut</w:t>
            </w:r>
          </w:p>
        </w:tc>
      </w:tr>
      <w:tr w:rsidR="00A72E2D" w14:paraId="6F0AFB98" w14:textId="77777777" w:rsidTr="005514D2">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hideMark/>
          </w:tcPr>
          <w:p w14:paraId="2DA4BE54" w14:textId="77777777" w:rsidR="00A72E2D" w:rsidRPr="00354699" w:rsidRDefault="00A72E2D" w:rsidP="0018611C">
            <w:pPr>
              <w:rPr>
                <w:noProof/>
                <w:color w:val="000000"/>
                <w:sz w:val="18"/>
                <w:szCs w:val="18"/>
                <w:lang w:val="id-ID" w:eastAsia="en-US"/>
              </w:rPr>
            </w:pPr>
            <w:r w:rsidRPr="00354699">
              <w:rPr>
                <w:noProof/>
                <w:color w:val="000000"/>
                <w:sz w:val="18"/>
                <w:szCs w:val="18"/>
                <w:lang w:val="id-ID"/>
              </w:rPr>
              <w:t>Skenario 1</w:t>
            </w:r>
          </w:p>
        </w:tc>
        <w:tc>
          <w:tcPr>
            <w:tcW w:w="4230" w:type="dxa"/>
            <w:gridSpan w:val="3"/>
            <w:hideMark/>
          </w:tcPr>
          <w:p w14:paraId="24265EAE" w14:textId="77777777" w:rsidR="00A72E2D" w:rsidRPr="00F97DC9" w:rsidRDefault="00A72E2D" w:rsidP="0018611C">
            <w:pPr>
              <w:cnfStyle w:val="000000100000" w:firstRow="0" w:lastRow="0" w:firstColumn="0" w:lastColumn="0" w:oddVBand="0" w:evenVBand="0" w:oddHBand="1" w:evenHBand="0" w:firstRowFirstColumn="0" w:firstRowLastColumn="0" w:lastRowFirstColumn="0" w:lastRowLastColumn="0"/>
              <w:rPr>
                <w:b/>
                <w:noProof/>
                <w:color w:val="000000"/>
                <w:sz w:val="18"/>
                <w:szCs w:val="18"/>
                <w:lang w:eastAsia="en-US"/>
              </w:rPr>
            </w:pPr>
            <w:r>
              <w:rPr>
                <w:b/>
                <w:noProof/>
                <w:color w:val="000000"/>
                <w:sz w:val="18"/>
                <w:szCs w:val="18"/>
                <w:lang w:eastAsia="en-US"/>
              </w:rPr>
              <w:t>Menguji</w:t>
            </w:r>
            <w:r>
              <w:rPr>
                <w:noProof/>
                <w:color w:val="000000"/>
                <w:sz w:val="18"/>
                <w:szCs w:val="18"/>
                <w:lang w:eastAsia="en-US"/>
              </w:rPr>
              <w:t xml:space="preserve"> </w:t>
            </w:r>
            <w:r w:rsidRPr="00A72E2D">
              <w:rPr>
                <w:b/>
                <w:noProof/>
                <w:color w:val="000000"/>
                <w:sz w:val="18"/>
                <w:szCs w:val="18"/>
                <w:lang w:eastAsia="en-US"/>
              </w:rPr>
              <w:t>performa kecepatan</w:t>
            </w:r>
            <w:r>
              <w:rPr>
                <w:b/>
                <w:noProof/>
                <w:color w:val="000000"/>
                <w:sz w:val="18"/>
                <w:szCs w:val="18"/>
                <w:lang w:eastAsia="en-US"/>
              </w:rPr>
              <w:t xml:space="preserve"> fitur melihat daftar tanggal evaluasi aktivitas belajar siswa</w:t>
            </w:r>
          </w:p>
        </w:tc>
      </w:tr>
      <w:tr w:rsidR="00A72E2D" w14:paraId="6FB29342" w14:textId="77777777" w:rsidTr="0018611C">
        <w:trPr>
          <w:cnfStyle w:val="000000010000" w:firstRow="0" w:lastRow="0" w:firstColumn="0" w:lastColumn="0" w:oddVBand="0" w:evenVBand="0" w:oddHBand="0" w:evenHBand="1"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1620" w:type="dxa"/>
            <w:hideMark/>
          </w:tcPr>
          <w:p w14:paraId="1362F3E0" w14:textId="77777777" w:rsidR="00A72E2D" w:rsidRDefault="00A72E2D" w:rsidP="0018611C">
            <w:pPr>
              <w:rPr>
                <w:noProof/>
                <w:color w:val="000000"/>
                <w:sz w:val="18"/>
                <w:szCs w:val="18"/>
                <w:lang w:val="id-ID" w:eastAsia="en-US"/>
              </w:rPr>
            </w:pPr>
            <w:r>
              <w:rPr>
                <w:noProof/>
                <w:color w:val="000000"/>
                <w:sz w:val="18"/>
                <w:szCs w:val="18"/>
                <w:lang w:val="id-ID"/>
              </w:rPr>
              <w:t>Langkah Pengujian</w:t>
            </w:r>
          </w:p>
        </w:tc>
        <w:tc>
          <w:tcPr>
            <w:tcW w:w="4230" w:type="dxa"/>
            <w:gridSpan w:val="3"/>
            <w:hideMark/>
          </w:tcPr>
          <w:p w14:paraId="5632A361" w14:textId="77777777" w:rsidR="00A72E2D" w:rsidRPr="008B248B" w:rsidRDefault="00A72E2D"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engguna memilih masuk ke halaman detail evaluasi siswa</w:t>
            </w:r>
          </w:p>
        </w:tc>
      </w:tr>
      <w:tr w:rsidR="00A72E2D" w14:paraId="0365D13E" w14:textId="77777777" w:rsidTr="00CD0B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0" w:type="dxa"/>
          </w:tcPr>
          <w:p w14:paraId="30C82EB5" w14:textId="77777777" w:rsidR="00A72E2D" w:rsidRDefault="00A72E2D" w:rsidP="0018611C">
            <w:pPr>
              <w:jc w:val="left"/>
              <w:rPr>
                <w:noProof/>
                <w:color w:val="000000"/>
                <w:sz w:val="18"/>
                <w:szCs w:val="18"/>
                <w:lang w:val="id-ID" w:eastAsia="en-US"/>
              </w:rPr>
            </w:pPr>
            <w:r>
              <w:rPr>
                <w:noProof/>
                <w:color w:val="000000"/>
                <w:sz w:val="18"/>
                <w:szCs w:val="18"/>
              </w:rPr>
              <w:t>Kecepatan Buka Halaman</w:t>
            </w:r>
          </w:p>
        </w:tc>
        <w:tc>
          <w:tcPr>
            <w:tcW w:w="1890" w:type="dxa"/>
          </w:tcPr>
          <w:p w14:paraId="0AB4A69B" w14:textId="77777777" w:rsidR="00A72E2D" w:rsidRPr="00C87159" w:rsidRDefault="00CD0B93"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Detail progres siswa</w:t>
            </w:r>
          </w:p>
        </w:tc>
        <w:tc>
          <w:tcPr>
            <w:tcW w:w="1170" w:type="dxa"/>
          </w:tcPr>
          <w:p w14:paraId="4F683B69" w14:textId="77777777" w:rsidR="00A72E2D" w:rsidRPr="00C87159" w:rsidRDefault="00CD0B93"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36.6 KB</w:t>
            </w:r>
          </w:p>
        </w:tc>
        <w:tc>
          <w:tcPr>
            <w:tcW w:w="1170" w:type="dxa"/>
          </w:tcPr>
          <w:p w14:paraId="6CBC0056" w14:textId="77777777" w:rsidR="00A72E2D" w:rsidRPr="00C87159" w:rsidRDefault="00CD0B93"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0.449 s</w:t>
            </w:r>
          </w:p>
        </w:tc>
      </w:tr>
      <w:tr w:rsidR="00A72E2D" w14:paraId="2E619BB5" w14:textId="77777777" w:rsidTr="0018611C">
        <w:trPr>
          <w:cnfStyle w:val="000000010000" w:firstRow="0" w:lastRow="0" w:firstColumn="0" w:lastColumn="0" w:oddVBand="0" w:evenVBand="0" w:oddHBand="0" w:evenHBand="1"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20" w:type="dxa"/>
            <w:hideMark/>
          </w:tcPr>
          <w:p w14:paraId="7418DD82" w14:textId="77777777" w:rsidR="00A72E2D" w:rsidRPr="00354699" w:rsidRDefault="00A72E2D" w:rsidP="0018611C">
            <w:pPr>
              <w:rPr>
                <w:noProof/>
                <w:color w:val="000000"/>
                <w:sz w:val="18"/>
                <w:szCs w:val="18"/>
                <w:lang w:val="id-ID" w:eastAsia="en-US"/>
              </w:rPr>
            </w:pPr>
            <w:r w:rsidRPr="00354699">
              <w:rPr>
                <w:noProof/>
                <w:color w:val="000000"/>
                <w:sz w:val="18"/>
                <w:szCs w:val="18"/>
                <w:lang w:val="id-ID"/>
              </w:rPr>
              <w:t>Skenario 2</w:t>
            </w:r>
          </w:p>
        </w:tc>
        <w:tc>
          <w:tcPr>
            <w:tcW w:w="4230" w:type="dxa"/>
            <w:gridSpan w:val="3"/>
          </w:tcPr>
          <w:p w14:paraId="78F6C7F3" w14:textId="77777777" w:rsidR="00A72E2D" w:rsidRPr="000641BE" w:rsidRDefault="00A72E2D" w:rsidP="0018611C">
            <w:pPr>
              <w:cnfStyle w:val="000000010000" w:firstRow="0" w:lastRow="0" w:firstColumn="0" w:lastColumn="0" w:oddVBand="0" w:evenVBand="0" w:oddHBand="0" w:evenHBand="1" w:firstRowFirstColumn="0" w:firstRowLastColumn="0" w:lastRowFirstColumn="0" w:lastRowLastColumn="0"/>
              <w:rPr>
                <w:b/>
                <w:noProof/>
                <w:color w:val="000000"/>
                <w:sz w:val="18"/>
                <w:szCs w:val="18"/>
                <w:lang w:eastAsia="en-US"/>
              </w:rPr>
            </w:pPr>
            <w:r w:rsidRPr="00A72E2D">
              <w:rPr>
                <w:b/>
                <w:noProof/>
                <w:color w:val="000000"/>
                <w:sz w:val="18"/>
                <w:szCs w:val="18"/>
                <w:lang w:eastAsia="en-US"/>
              </w:rPr>
              <w:t>Menguji performa kecepatan</w:t>
            </w:r>
            <w:r w:rsidRPr="000641BE">
              <w:rPr>
                <w:b/>
                <w:noProof/>
                <w:color w:val="000000"/>
                <w:sz w:val="18"/>
                <w:szCs w:val="18"/>
                <w:lang w:eastAsia="en-US"/>
              </w:rPr>
              <w:t xml:space="preserve"> fitur melihat detail evaluasi aktivitas belajar siswa</w:t>
            </w:r>
          </w:p>
        </w:tc>
      </w:tr>
      <w:tr w:rsidR="00A72E2D" w14:paraId="6BF9834A" w14:textId="77777777" w:rsidTr="0018611C">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620" w:type="dxa"/>
            <w:hideMark/>
          </w:tcPr>
          <w:p w14:paraId="719F2DEA" w14:textId="77777777" w:rsidR="00A72E2D" w:rsidRDefault="00A72E2D" w:rsidP="0018611C">
            <w:pPr>
              <w:rPr>
                <w:noProof/>
                <w:color w:val="000000"/>
                <w:sz w:val="18"/>
                <w:szCs w:val="18"/>
                <w:lang w:val="id-ID" w:eastAsia="en-US"/>
              </w:rPr>
            </w:pPr>
            <w:r>
              <w:rPr>
                <w:noProof/>
                <w:color w:val="000000"/>
                <w:sz w:val="18"/>
                <w:szCs w:val="18"/>
                <w:lang w:val="id-ID"/>
              </w:rPr>
              <w:t>Langkah Pengujian</w:t>
            </w:r>
          </w:p>
        </w:tc>
        <w:tc>
          <w:tcPr>
            <w:tcW w:w="4230" w:type="dxa"/>
            <w:gridSpan w:val="3"/>
          </w:tcPr>
          <w:p w14:paraId="02B16EEF" w14:textId="77777777" w:rsidR="00A72E2D" w:rsidRPr="000641BE" w:rsidRDefault="00A72E2D" w:rsidP="0018611C">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0641BE">
              <w:rPr>
                <w:noProof/>
                <w:color w:val="000000"/>
                <w:sz w:val="18"/>
                <w:szCs w:val="18"/>
                <w:lang w:eastAsia="en-US"/>
              </w:rPr>
              <w:t>Pengguna memilih masuk ke halaman detail perkembangan siswa</w:t>
            </w:r>
          </w:p>
        </w:tc>
      </w:tr>
      <w:tr w:rsidR="00A72E2D" w14:paraId="1E389584" w14:textId="77777777" w:rsidTr="00CD0B93">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20" w:type="dxa"/>
          </w:tcPr>
          <w:p w14:paraId="5E2E9E20" w14:textId="77777777" w:rsidR="00A72E2D" w:rsidRDefault="00A72E2D" w:rsidP="0018611C">
            <w:pPr>
              <w:jc w:val="left"/>
              <w:rPr>
                <w:noProof/>
                <w:color w:val="000000"/>
                <w:sz w:val="18"/>
                <w:szCs w:val="18"/>
                <w:lang w:val="id-ID" w:eastAsia="en-US"/>
              </w:rPr>
            </w:pPr>
            <w:r>
              <w:rPr>
                <w:noProof/>
                <w:color w:val="000000"/>
                <w:sz w:val="18"/>
                <w:szCs w:val="18"/>
              </w:rPr>
              <w:t>Kecepatan Buka Halaman</w:t>
            </w:r>
          </w:p>
        </w:tc>
        <w:tc>
          <w:tcPr>
            <w:tcW w:w="1890" w:type="dxa"/>
          </w:tcPr>
          <w:p w14:paraId="3D75264A" w14:textId="77777777" w:rsidR="00A72E2D" w:rsidRPr="000641BE" w:rsidRDefault="00CD0B93"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Progres grafik perkembangan dan nilai siswa</w:t>
            </w:r>
          </w:p>
        </w:tc>
        <w:tc>
          <w:tcPr>
            <w:tcW w:w="1170" w:type="dxa"/>
          </w:tcPr>
          <w:p w14:paraId="524AB79A" w14:textId="77777777" w:rsidR="00A72E2D" w:rsidRPr="000641BE" w:rsidRDefault="00CD0B93"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704.0 KB</w:t>
            </w:r>
          </w:p>
        </w:tc>
        <w:tc>
          <w:tcPr>
            <w:tcW w:w="1170" w:type="dxa"/>
          </w:tcPr>
          <w:p w14:paraId="17727D2B" w14:textId="77777777" w:rsidR="00A72E2D" w:rsidRPr="000641BE" w:rsidRDefault="00CD0B93" w:rsidP="0018611C">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1.096 s</w:t>
            </w:r>
          </w:p>
        </w:tc>
      </w:tr>
    </w:tbl>
    <w:p w14:paraId="7BCCB9F3" w14:textId="77777777" w:rsidR="004E520E" w:rsidRDefault="004E520E" w:rsidP="00FB62F6">
      <w:pPr>
        <w:pStyle w:val="Heading3"/>
        <w:numPr>
          <w:ilvl w:val="2"/>
          <w:numId w:val="47"/>
        </w:numPr>
      </w:pPr>
      <w:bookmarkStart w:id="497" w:name="_Toc396905582"/>
      <w:r>
        <w:t xml:space="preserve">Pengujian </w:t>
      </w:r>
      <w:r w:rsidR="00FB62F6">
        <w:rPr>
          <w:lang w:val="en-US"/>
        </w:rPr>
        <w:t>Statistik</w:t>
      </w:r>
      <w:bookmarkEnd w:id="497"/>
    </w:p>
    <w:p w14:paraId="780686AD" w14:textId="77777777" w:rsidR="005C1E6E" w:rsidRDefault="005C1E6E" w:rsidP="00074383">
      <w:pPr>
        <w:ind w:firstLine="720"/>
      </w:pPr>
      <w:r>
        <w:t>Pengujian ini bertujuan untuk membuktikan bahwa aplikasi memiliki efek positif terhadap siswa dan diharapkan kemampuan siswa dapat berkembang dengan baik. Selain itu pengujian ini dapat membuktikan bahwa populasi</w:t>
      </w:r>
      <w:r w:rsidR="007447EA">
        <w:t xml:space="preserve"> telah terdistribusi normal dan memverifikasi peningkatan kemampuan siswa merupakan bukan suatu kebetulan.</w:t>
      </w:r>
    </w:p>
    <w:p w14:paraId="2D698E2A" w14:textId="77777777" w:rsidR="00560544" w:rsidRDefault="007447EA" w:rsidP="00916A98">
      <w:pPr>
        <w:ind w:firstLine="720"/>
      </w:pPr>
      <w:r>
        <w:t>Sebelum memulai pengujian, peneliti perlu memiliki data kemampuan siswa sebelum aplikasi diterapkan dalam pembelajaran (</w:t>
      </w:r>
      <w:r>
        <w:rPr>
          <w:i/>
        </w:rPr>
        <w:t>pre test</w:t>
      </w:r>
      <w:r>
        <w:t>) dan data kemampuan siswa setelah diberikan aplikasi (</w:t>
      </w:r>
      <w:r>
        <w:rPr>
          <w:i/>
        </w:rPr>
        <w:t>post test</w:t>
      </w:r>
      <w:r>
        <w:t>). Untuk mendapatkan data siswa maka peneliti membuat kuisioner dengan lima kemampuan dasar yaitu bahasa, matematika, kesadaran sosial, sosial, dan kemandirian. Masing-masing kuisioner diberikan kepada pendidik untuk diisi saat siswa sebelum diberikan aplikasi (</w:t>
      </w:r>
      <w:r w:rsidR="007A0BA3">
        <w:t>pra</w:t>
      </w:r>
      <w:r>
        <w:t>) dan setelah diberikan aplikasi (</w:t>
      </w:r>
      <w:r w:rsidR="007A0BA3">
        <w:t>pasca</w:t>
      </w:r>
      <w:r>
        <w:t>)</w:t>
      </w:r>
      <w:r w:rsidR="00DF72D6">
        <w:t>.</w:t>
      </w:r>
      <w:r w:rsidR="00CD27A9">
        <w:t xml:space="preserve"> Penilaian kuisioner menggunakan </w:t>
      </w:r>
      <w:r w:rsidR="00CD27A9">
        <w:lastRenderedPageBreak/>
        <w:t>skala likert sehingga isi jawaban berupa angka dari 1 sampai 4 dimana 1 adalah sangat tidak setuju, 2 adalah tidak setuju, 3 adalah setuju, dan 4 adalah sangat setuju.</w:t>
      </w:r>
      <w:r w:rsidR="0064625A">
        <w:t xml:space="preserve"> </w:t>
      </w:r>
      <w:r w:rsidR="00560544">
        <w:t xml:space="preserve">Peneliti melakukan pengujian penggunaan </w:t>
      </w:r>
      <w:r w:rsidR="00560544">
        <w:rPr>
          <w:i/>
        </w:rPr>
        <w:t>Autis Care</w:t>
      </w:r>
      <w:r w:rsidR="00560544">
        <w:t xml:space="preserve"> pada siswa sekolah Harapan Bunda selama 2 minggu berturut-turut dari hari senin hingga jumat. Dengan rata-rata 1 anak diberikan terapi selama 0.5 sampai 1 jam dengan mengulang a</w:t>
      </w:r>
      <w:r w:rsidR="00D32C98">
        <w:t>ktivitas bisa lebih dari 3 kali, hal dilakukan untuk memastikan bahwa anak tidak sekedar menghafal jawaban.</w:t>
      </w:r>
    </w:p>
    <w:p w14:paraId="457FA9B7" w14:textId="77777777" w:rsidR="00AA47E2" w:rsidRDefault="00560544" w:rsidP="00D32C98">
      <w:pPr>
        <w:ind w:firstLine="720"/>
      </w:pPr>
      <w:r>
        <w:t>Awal pengujian, semua konten aktivitias siswa disesuaikan dengan hasil kuisioner sebelum diberikan aplikasi (Pra). Dengan memberikan aktivitas yang sesuai dengan batas kemampuan siswa, maka diharapkan peneliti dapat mendapatkan hasil yang baik. Seiring dengan perkembangan siswa, konten aktivitas diubah yang berfungsi untuk memastikan bahwa siswa bukan hanya menghafal, namun juga harus mengerti</w:t>
      </w:r>
      <w:r w:rsidRPr="0064625A">
        <w:t xml:space="preserve"> </w:t>
      </w:r>
      <w:r>
        <w:t>isi kontennya. Misal anak sudah dapat menghitung dari angka 1 hingga 10, maka pendidik perlu menambah belajar angka 1 hingga 20. Penambahan konten ini diberikan agar siswa mengerti angka selain 1 hingga 10 tanpa melupakan semua angka yang dia ketahui.</w:t>
      </w:r>
      <w:r w:rsidR="00D32C98">
        <w:t xml:space="preserve"> Setelah 2 minggu siswa diberikan terapi, pendidik mengisi kuisioner mengenai perkembangan kemampuan siswanya setelah menggunakan aplikasi </w:t>
      </w:r>
      <w:r w:rsidR="00D32C98">
        <w:rPr>
          <w:i/>
        </w:rPr>
        <w:t xml:space="preserve">Autis Care </w:t>
      </w:r>
      <w:r w:rsidR="00D32C98">
        <w:t xml:space="preserve">(Pasca). </w:t>
      </w:r>
      <w:r w:rsidR="00CD27A9">
        <w:t>Berikut ini adalah hasil kuisioner dari siswa yang diuji dengan nilai sebelum diberikan aplikasi (pra) dan setelah diberikan aplikasi (pasca):</w:t>
      </w:r>
    </w:p>
    <w:p w14:paraId="4D9E9DC2" w14:textId="77777777" w:rsidR="002754E0" w:rsidRDefault="002754E0" w:rsidP="00D32C98">
      <w:pPr>
        <w:ind w:firstLine="720"/>
      </w:pPr>
    </w:p>
    <w:p w14:paraId="5916F1DE" w14:textId="77777777" w:rsidR="00144B37" w:rsidRDefault="00144B37" w:rsidP="00144B37">
      <w:pPr>
        <w:pStyle w:val="Caption"/>
        <w:keepNext/>
      </w:pPr>
      <w:bookmarkStart w:id="498" w:name="_Ref396498234"/>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6</w:t>
      </w:r>
      <w:r w:rsidR="003C0604">
        <w:fldChar w:fldCharType="end"/>
      </w:r>
      <w:bookmarkEnd w:id="498"/>
      <w:r w:rsidRPr="00144B37">
        <w:t xml:space="preserve"> </w:t>
      </w:r>
      <w:r>
        <w:t>Kuisioner Perkembangan Kemampuan Meyer (Bagian 1)</w:t>
      </w:r>
    </w:p>
    <w:tbl>
      <w:tblPr>
        <w:tblStyle w:val="TableGrid"/>
        <w:tblW w:w="5942" w:type="dxa"/>
        <w:tblInd w:w="117" w:type="dxa"/>
        <w:tblLook w:val="04A0" w:firstRow="1" w:lastRow="0" w:firstColumn="1" w:lastColumn="0" w:noHBand="0" w:noVBand="1"/>
      </w:tblPr>
      <w:tblGrid>
        <w:gridCol w:w="555"/>
        <w:gridCol w:w="3745"/>
        <w:gridCol w:w="821"/>
        <w:gridCol w:w="821"/>
      </w:tblGrid>
      <w:tr w:rsidR="00CE191D" w14:paraId="7F72874B" w14:textId="77777777" w:rsidTr="007A0BA3">
        <w:tc>
          <w:tcPr>
            <w:tcW w:w="555" w:type="dxa"/>
            <w:tcBorders>
              <w:right w:val="nil"/>
            </w:tcBorders>
            <w:vAlign w:val="center"/>
          </w:tcPr>
          <w:p w14:paraId="6049BC0C" w14:textId="77777777" w:rsidR="00CE191D" w:rsidRPr="00464AA3" w:rsidRDefault="00CE191D" w:rsidP="00FD2BF2">
            <w:pPr>
              <w:widowControl w:val="0"/>
              <w:autoSpaceDE w:val="0"/>
              <w:autoSpaceDN w:val="0"/>
              <w:adjustRightInd w:val="0"/>
              <w:spacing w:before="38"/>
              <w:rPr>
                <w:sz w:val="18"/>
                <w:szCs w:val="18"/>
              </w:rPr>
            </w:pPr>
          </w:p>
        </w:tc>
        <w:tc>
          <w:tcPr>
            <w:tcW w:w="3745" w:type="dxa"/>
            <w:tcBorders>
              <w:left w:val="nil"/>
            </w:tcBorders>
            <w:vAlign w:val="center"/>
          </w:tcPr>
          <w:p w14:paraId="07BFEF81" w14:textId="77777777" w:rsidR="00CE191D" w:rsidRPr="00464AA3" w:rsidRDefault="00CE191D" w:rsidP="00FD2BF2">
            <w:pPr>
              <w:widowControl w:val="0"/>
              <w:autoSpaceDE w:val="0"/>
              <w:autoSpaceDN w:val="0"/>
              <w:adjustRightInd w:val="0"/>
              <w:spacing w:before="38"/>
              <w:rPr>
                <w:b/>
                <w:sz w:val="18"/>
                <w:szCs w:val="18"/>
              </w:rPr>
            </w:pPr>
            <w:r w:rsidRPr="00464AA3">
              <w:rPr>
                <w:b/>
                <w:sz w:val="18"/>
                <w:szCs w:val="18"/>
              </w:rPr>
              <w:t>Kemampuan Bahasa</w:t>
            </w:r>
          </w:p>
        </w:tc>
        <w:tc>
          <w:tcPr>
            <w:tcW w:w="821" w:type="dxa"/>
            <w:vAlign w:val="center"/>
          </w:tcPr>
          <w:p w14:paraId="6953E4DA" w14:textId="77777777" w:rsidR="00CE191D" w:rsidRPr="00652360" w:rsidRDefault="00CE191D">
            <w:pPr>
              <w:jc w:val="center"/>
              <w:rPr>
                <w:b/>
                <w:color w:val="000000"/>
                <w:sz w:val="18"/>
                <w:szCs w:val="18"/>
              </w:rPr>
            </w:pPr>
            <w:r w:rsidRPr="00652360">
              <w:rPr>
                <w:b/>
                <w:color w:val="000000"/>
                <w:sz w:val="18"/>
                <w:szCs w:val="18"/>
              </w:rPr>
              <w:t>Pra</w:t>
            </w:r>
          </w:p>
        </w:tc>
        <w:tc>
          <w:tcPr>
            <w:tcW w:w="821" w:type="dxa"/>
            <w:vAlign w:val="center"/>
          </w:tcPr>
          <w:p w14:paraId="527F79DA" w14:textId="77777777" w:rsidR="00CE191D" w:rsidRPr="00652360" w:rsidRDefault="00CE191D">
            <w:pPr>
              <w:jc w:val="center"/>
              <w:rPr>
                <w:b/>
                <w:color w:val="000000"/>
                <w:sz w:val="18"/>
                <w:szCs w:val="18"/>
              </w:rPr>
            </w:pPr>
            <w:r w:rsidRPr="00652360">
              <w:rPr>
                <w:b/>
                <w:color w:val="000000"/>
                <w:sz w:val="18"/>
                <w:szCs w:val="18"/>
              </w:rPr>
              <w:t>Pasca</w:t>
            </w:r>
          </w:p>
        </w:tc>
      </w:tr>
      <w:tr w:rsidR="00652360" w14:paraId="39141DFB" w14:textId="77777777" w:rsidTr="007A0BA3">
        <w:tc>
          <w:tcPr>
            <w:tcW w:w="555" w:type="dxa"/>
            <w:tcBorders>
              <w:right w:val="nil"/>
            </w:tcBorders>
            <w:vAlign w:val="center"/>
          </w:tcPr>
          <w:p w14:paraId="67BD460C"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633539A9"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Penggunaan nonverbal (gerakan, lirikan, dll) untuk memudahkan komunikasinya.</w:t>
            </w:r>
          </w:p>
        </w:tc>
        <w:tc>
          <w:tcPr>
            <w:tcW w:w="821" w:type="dxa"/>
            <w:vAlign w:val="center"/>
          </w:tcPr>
          <w:p w14:paraId="0BF1F98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5CFEE13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63A35369" w14:textId="77777777" w:rsidTr="007A0BA3">
        <w:tc>
          <w:tcPr>
            <w:tcW w:w="555" w:type="dxa"/>
            <w:tcBorders>
              <w:right w:val="nil"/>
            </w:tcBorders>
            <w:vAlign w:val="center"/>
          </w:tcPr>
          <w:p w14:paraId="53CEF5D5"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45B9C971"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 xml:space="preserve">Penggunaan sistem </w:t>
            </w:r>
            <w:r w:rsidRPr="00464AA3">
              <w:rPr>
                <w:i/>
                <w:sz w:val="18"/>
                <w:szCs w:val="18"/>
              </w:rPr>
              <w:t>Augmentative and Alternative Communication</w:t>
            </w:r>
            <w:r w:rsidRPr="00464AA3">
              <w:rPr>
                <w:sz w:val="18"/>
                <w:szCs w:val="18"/>
              </w:rPr>
              <w:t xml:space="preserve"> (menggunakanan bahasa tubuh, simbol atau gambar untuk berkomunikasi dengan lingkungannya).</w:t>
            </w:r>
          </w:p>
        </w:tc>
        <w:tc>
          <w:tcPr>
            <w:tcW w:w="821" w:type="dxa"/>
            <w:vAlign w:val="center"/>
          </w:tcPr>
          <w:p w14:paraId="0371BE75"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3DA45024"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503246F3" w14:textId="77777777" w:rsidTr="007A0BA3">
        <w:tc>
          <w:tcPr>
            <w:tcW w:w="555" w:type="dxa"/>
            <w:tcBorders>
              <w:right w:val="nil"/>
            </w:tcBorders>
            <w:vAlign w:val="center"/>
          </w:tcPr>
          <w:p w14:paraId="0BC3D749"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7326D3D3"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kspresikan melalui bahasa lisan dan suasana hati.</w:t>
            </w:r>
          </w:p>
        </w:tc>
        <w:tc>
          <w:tcPr>
            <w:tcW w:w="821" w:type="dxa"/>
            <w:vAlign w:val="center"/>
          </w:tcPr>
          <w:p w14:paraId="33992A5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5FAC3B2"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bl>
    <w:p w14:paraId="33D8B677" w14:textId="77777777" w:rsidR="00144B37" w:rsidRDefault="00144B37" w:rsidP="00144B37">
      <w:pPr>
        <w:pStyle w:val="Caption"/>
        <w:keepNext/>
      </w:pPr>
      <w:bookmarkStart w:id="499" w:name="_Ref396498235"/>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7</w:t>
      </w:r>
      <w:r w:rsidR="003C0604">
        <w:fldChar w:fldCharType="end"/>
      </w:r>
      <w:bookmarkEnd w:id="499"/>
      <w:r w:rsidRPr="00144B37">
        <w:t xml:space="preserve"> </w:t>
      </w:r>
      <w:r>
        <w:t>Kuisioner Perkembangan Kemampuan Meyer (Bagian 2)</w:t>
      </w:r>
    </w:p>
    <w:tbl>
      <w:tblPr>
        <w:tblStyle w:val="TableGrid"/>
        <w:tblW w:w="5942" w:type="dxa"/>
        <w:tblInd w:w="117" w:type="dxa"/>
        <w:tblLook w:val="04A0" w:firstRow="1" w:lastRow="0" w:firstColumn="1" w:lastColumn="0" w:noHBand="0" w:noVBand="1"/>
      </w:tblPr>
      <w:tblGrid>
        <w:gridCol w:w="555"/>
        <w:gridCol w:w="3745"/>
        <w:gridCol w:w="821"/>
        <w:gridCol w:w="821"/>
      </w:tblGrid>
      <w:tr w:rsidR="00652360" w14:paraId="155BCB19" w14:textId="77777777" w:rsidTr="007A0BA3">
        <w:tc>
          <w:tcPr>
            <w:tcW w:w="555" w:type="dxa"/>
            <w:tcBorders>
              <w:right w:val="nil"/>
            </w:tcBorders>
            <w:vAlign w:val="center"/>
          </w:tcPr>
          <w:p w14:paraId="1BDCB312"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7CCE8A15"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komunikasikan informasi untuk menanggapi isu yang sebelumnya diberikan.</w:t>
            </w:r>
          </w:p>
        </w:tc>
        <w:tc>
          <w:tcPr>
            <w:tcW w:w="821" w:type="dxa"/>
            <w:vAlign w:val="center"/>
          </w:tcPr>
          <w:p w14:paraId="1A9451F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471896B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5D327DCE" w14:textId="77777777" w:rsidTr="007A0BA3">
        <w:tc>
          <w:tcPr>
            <w:tcW w:w="555" w:type="dxa"/>
            <w:tcBorders>
              <w:right w:val="nil"/>
            </w:tcBorders>
            <w:vAlign w:val="center"/>
          </w:tcPr>
          <w:p w14:paraId="7D8B29E9"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5ED3D9D0"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jelaskan informasi berdasarkan fakta, pengalaman, dll dalam konteks biasa yang dia lakukan.</w:t>
            </w:r>
          </w:p>
        </w:tc>
        <w:tc>
          <w:tcPr>
            <w:tcW w:w="821" w:type="dxa"/>
            <w:vAlign w:val="center"/>
          </w:tcPr>
          <w:p w14:paraId="0057D84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4511F6B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613BE7BF" w14:textId="77777777" w:rsidTr="007A0BA3">
        <w:tc>
          <w:tcPr>
            <w:tcW w:w="555" w:type="dxa"/>
            <w:tcBorders>
              <w:right w:val="nil"/>
            </w:tcBorders>
            <w:vAlign w:val="center"/>
          </w:tcPr>
          <w:p w14:paraId="75114051"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31DD66A0"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dan menjalankan perintah sederhana.</w:t>
            </w:r>
          </w:p>
        </w:tc>
        <w:tc>
          <w:tcPr>
            <w:tcW w:w="821" w:type="dxa"/>
            <w:vAlign w:val="center"/>
          </w:tcPr>
          <w:p w14:paraId="15B6E41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c>
          <w:tcPr>
            <w:tcW w:w="821" w:type="dxa"/>
            <w:vAlign w:val="center"/>
          </w:tcPr>
          <w:p w14:paraId="24580EC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51E2D997" w14:textId="77777777" w:rsidTr="007A0BA3">
        <w:tc>
          <w:tcPr>
            <w:tcW w:w="555" w:type="dxa"/>
            <w:tcBorders>
              <w:right w:val="nil"/>
            </w:tcBorders>
            <w:vAlign w:val="center"/>
          </w:tcPr>
          <w:p w14:paraId="5236631A"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0B84B8B0"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berinteraksi secara verbal dengan orang yang berbeda baik anak atau orang dewasa dalam lingkungan sekolah.</w:t>
            </w:r>
          </w:p>
        </w:tc>
        <w:tc>
          <w:tcPr>
            <w:tcW w:w="821" w:type="dxa"/>
            <w:vAlign w:val="center"/>
          </w:tcPr>
          <w:p w14:paraId="7DADDC0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11DFCDB2"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30B2FCC6" w14:textId="77777777" w:rsidTr="007A0BA3">
        <w:tc>
          <w:tcPr>
            <w:tcW w:w="555" w:type="dxa"/>
            <w:tcBorders>
              <w:right w:val="nil"/>
            </w:tcBorders>
            <w:vAlign w:val="center"/>
          </w:tcPr>
          <w:p w14:paraId="06C24AFA"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66C3197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gunakan kosakata tepat berdasarkan umurnya.</w:t>
            </w:r>
          </w:p>
        </w:tc>
        <w:tc>
          <w:tcPr>
            <w:tcW w:w="821" w:type="dxa"/>
            <w:vAlign w:val="center"/>
          </w:tcPr>
          <w:p w14:paraId="65B57A85"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7E2A1D4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5B5F9CA3" w14:textId="77777777" w:rsidTr="007A0BA3">
        <w:tc>
          <w:tcPr>
            <w:tcW w:w="555" w:type="dxa"/>
            <w:tcBorders>
              <w:right w:val="nil"/>
            </w:tcBorders>
            <w:vAlign w:val="center"/>
          </w:tcPr>
          <w:p w14:paraId="5D97FDB0"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2AEC26E6"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baca dan mengerti kata.</w:t>
            </w:r>
          </w:p>
        </w:tc>
        <w:tc>
          <w:tcPr>
            <w:tcW w:w="821" w:type="dxa"/>
            <w:vAlign w:val="center"/>
          </w:tcPr>
          <w:p w14:paraId="409D16D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6582861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044F545A" w14:textId="77777777" w:rsidTr="007A0BA3">
        <w:tc>
          <w:tcPr>
            <w:tcW w:w="555" w:type="dxa"/>
            <w:tcBorders>
              <w:right w:val="nil"/>
            </w:tcBorders>
            <w:vAlign w:val="center"/>
          </w:tcPr>
          <w:p w14:paraId="7E090974"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3BBCAB17"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baca dan mengerti frase sederhana.</w:t>
            </w:r>
          </w:p>
        </w:tc>
        <w:tc>
          <w:tcPr>
            <w:tcW w:w="821" w:type="dxa"/>
            <w:vAlign w:val="center"/>
          </w:tcPr>
          <w:p w14:paraId="4FFC664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20EB776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7DF81B57" w14:textId="77777777" w:rsidTr="007A0BA3">
        <w:tc>
          <w:tcPr>
            <w:tcW w:w="555" w:type="dxa"/>
            <w:tcBorders>
              <w:right w:val="nil"/>
            </w:tcBorders>
            <w:vAlign w:val="center"/>
          </w:tcPr>
          <w:p w14:paraId="7263B631"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76516A29"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ahami informasi tertulis yang muncul diberbagai lingkungannya.</w:t>
            </w:r>
          </w:p>
        </w:tc>
        <w:tc>
          <w:tcPr>
            <w:tcW w:w="821" w:type="dxa"/>
            <w:vAlign w:val="center"/>
          </w:tcPr>
          <w:p w14:paraId="2C62AA8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603575E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784ABC46" w14:textId="77777777" w:rsidTr="007A0BA3">
        <w:tc>
          <w:tcPr>
            <w:tcW w:w="555" w:type="dxa"/>
            <w:tcBorders>
              <w:right w:val="nil"/>
            </w:tcBorders>
            <w:vAlign w:val="center"/>
          </w:tcPr>
          <w:p w14:paraId="323DDA4F"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09ECCC5D"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sanggup menulis teks sederhana dengan kalimat sederhana.</w:t>
            </w:r>
          </w:p>
        </w:tc>
        <w:tc>
          <w:tcPr>
            <w:tcW w:w="821" w:type="dxa"/>
            <w:vAlign w:val="center"/>
          </w:tcPr>
          <w:p w14:paraId="5C68C015"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399DDD9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5B064955" w14:textId="77777777" w:rsidTr="007A0BA3">
        <w:tc>
          <w:tcPr>
            <w:tcW w:w="555" w:type="dxa"/>
            <w:tcBorders>
              <w:right w:val="nil"/>
            </w:tcBorders>
            <w:vAlign w:val="center"/>
          </w:tcPr>
          <w:p w14:paraId="6625C223"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5195AA88"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menulis untuk menanggapi situasi kehidupan sehari-hari yang dipelajari.</w:t>
            </w:r>
          </w:p>
        </w:tc>
        <w:tc>
          <w:tcPr>
            <w:tcW w:w="821" w:type="dxa"/>
            <w:vAlign w:val="center"/>
          </w:tcPr>
          <w:p w14:paraId="75BBF9D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476DD16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52A741F1" w14:textId="77777777" w:rsidTr="007A0BA3">
        <w:tc>
          <w:tcPr>
            <w:tcW w:w="555" w:type="dxa"/>
            <w:tcBorders>
              <w:right w:val="nil"/>
            </w:tcBorders>
            <w:vAlign w:val="center"/>
          </w:tcPr>
          <w:p w14:paraId="1B382C94"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5512F66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kspresikan minat dan kesenangan dalam berpartisipasi komunikasi lisan.</w:t>
            </w:r>
          </w:p>
        </w:tc>
        <w:tc>
          <w:tcPr>
            <w:tcW w:w="821" w:type="dxa"/>
            <w:vAlign w:val="center"/>
          </w:tcPr>
          <w:p w14:paraId="538439B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12A803D2"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CE191D" w14:paraId="1C9CA845" w14:textId="77777777" w:rsidTr="007A0BA3">
        <w:tc>
          <w:tcPr>
            <w:tcW w:w="555" w:type="dxa"/>
            <w:tcBorders>
              <w:right w:val="nil"/>
            </w:tcBorders>
            <w:vAlign w:val="center"/>
          </w:tcPr>
          <w:p w14:paraId="75998C4B" w14:textId="77777777" w:rsidR="00CE191D" w:rsidRPr="00464AA3" w:rsidRDefault="00CE191D" w:rsidP="00FD2BF2">
            <w:pPr>
              <w:widowControl w:val="0"/>
              <w:autoSpaceDE w:val="0"/>
              <w:autoSpaceDN w:val="0"/>
              <w:adjustRightInd w:val="0"/>
              <w:spacing w:before="38"/>
              <w:rPr>
                <w:sz w:val="18"/>
                <w:szCs w:val="18"/>
              </w:rPr>
            </w:pPr>
          </w:p>
        </w:tc>
        <w:tc>
          <w:tcPr>
            <w:tcW w:w="3745" w:type="dxa"/>
            <w:tcBorders>
              <w:left w:val="nil"/>
            </w:tcBorders>
            <w:vAlign w:val="center"/>
          </w:tcPr>
          <w:p w14:paraId="1EA81FF8" w14:textId="77777777" w:rsidR="00CE191D" w:rsidRPr="00464AA3" w:rsidRDefault="00CE191D" w:rsidP="00FD2BF2">
            <w:pPr>
              <w:widowControl w:val="0"/>
              <w:autoSpaceDE w:val="0"/>
              <w:autoSpaceDN w:val="0"/>
              <w:adjustRightInd w:val="0"/>
              <w:spacing w:before="38"/>
              <w:rPr>
                <w:b/>
                <w:sz w:val="18"/>
                <w:szCs w:val="18"/>
              </w:rPr>
            </w:pPr>
            <w:r w:rsidRPr="00464AA3">
              <w:rPr>
                <w:b/>
                <w:sz w:val="18"/>
                <w:szCs w:val="18"/>
              </w:rPr>
              <w:t>Kemampuan Matematika</w:t>
            </w:r>
          </w:p>
        </w:tc>
        <w:tc>
          <w:tcPr>
            <w:tcW w:w="821" w:type="dxa"/>
            <w:vAlign w:val="center"/>
          </w:tcPr>
          <w:p w14:paraId="32DF3759" w14:textId="77777777" w:rsidR="00CE191D" w:rsidRPr="00652360" w:rsidRDefault="00CE191D" w:rsidP="00FD2BF2">
            <w:pPr>
              <w:jc w:val="center"/>
              <w:rPr>
                <w:b/>
                <w:color w:val="000000"/>
                <w:sz w:val="18"/>
                <w:szCs w:val="18"/>
              </w:rPr>
            </w:pPr>
            <w:r w:rsidRPr="00652360">
              <w:rPr>
                <w:b/>
                <w:color w:val="000000"/>
                <w:sz w:val="18"/>
                <w:szCs w:val="18"/>
              </w:rPr>
              <w:t>Pra</w:t>
            </w:r>
          </w:p>
        </w:tc>
        <w:tc>
          <w:tcPr>
            <w:tcW w:w="821" w:type="dxa"/>
            <w:vAlign w:val="center"/>
          </w:tcPr>
          <w:p w14:paraId="385B2B66" w14:textId="77777777" w:rsidR="00CE191D" w:rsidRPr="00652360" w:rsidRDefault="00CE191D" w:rsidP="00FD2BF2">
            <w:pPr>
              <w:jc w:val="center"/>
              <w:rPr>
                <w:b/>
                <w:color w:val="000000"/>
                <w:sz w:val="18"/>
                <w:szCs w:val="18"/>
              </w:rPr>
            </w:pPr>
            <w:r w:rsidRPr="00652360">
              <w:rPr>
                <w:b/>
                <w:color w:val="000000"/>
                <w:sz w:val="18"/>
                <w:szCs w:val="18"/>
              </w:rPr>
              <w:t>Pasca</w:t>
            </w:r>
          </w:p>
        </w:tc>
      </w:tr>
      <w:tr w:rsidR="00652360" w14:paraId="2EE84002" w14:textId="77777777" w:rsidTr="007A0BA3">
        <w:tc>
          <w:tcPr>
            <w:tcW w:w="555" w:type="dxa"/>
            <w:tcBorders>
              <w:right w:val="nil"/>
            </w:tcBorders>
            <w:vAlign w:val="center"/>
          </w:tcPr>
          <w:p w14:paraId="40F02C1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58D86411"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klasifikasikan berbagai jenis aktivitas dan menanggapinya.</w:t>
            </w:r>
          </w:p>
        </w:tc>
        <w:tc>
          <w:tcPr>
            <w:tcW w:w="821" w:type="dxa"/>
            <w:vAlign w:val="center"/>
          </w:tcPr>
          <w:p w14:paraId="0083C7B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5A920575"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4F80BFDC" w14:textId="77777777" w:rsidTr="007A0BA3">
        <w:tc>
          <w:tcPr>
            <w:tcW w:w="555" w:type="dxa"/>
            <w:tcBorders>
              <w:right w:val="nil"/>
            </w:tcBorders>
            <w:vAlign w:val="center"/>
          </w:tcPr>
          <w:p w14:paraId="1EEC5E40"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6CE888B3"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yusun rangkaian objek berdasarkan warna, bentuk atau ukuran.</w:t>
            </w:r>
          </w:p>
        </w:tc>
        <w:tc>
          <w:tcPr>
            <w:tcW w:w="821" w:type="dxa"/>
            <w:vAlign w:val="center"/>
          </w:tcPr>
          <w:p w14:paraId="2FD137D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0858BE14"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2C495904" w14:textId="77777777" w:rsidTr="007A0BA3">
        <w:tc>
          <w:tcPr>
            <w:tcW w:w="555" w:type="dxa"/>
            <w:tcBorders>
              <w:right w:val="nil"/>
            </w:tcBorders>
            <w:vAlign w:val="center"/>
          </w:tcPr>
          <w:p w14:paraId="194D3669"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422D2BA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hubungkan aktivitas kehidupan sehari-hari dengan berbeda-beda (dengan perbandingan, korespondensi).</w:t>
            </w:r>
          </w:p>
        </w:tc>
        <w:tc>
          <w:tcPr>
            <w:tcW w:w="821" w:type="dxa"/>
            <w:vAlign w:val="center"/>
          </w:tcPr>
          <w:p w14:paraId="59F10A9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0F2F7FD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36A9725A" w14:textId="77777777" w:rsidTr="007A0BA3">
        <w:tc>
          <w:tcPr>
            <w:tcW w:w="555" w:type="dxa"/>
            <w:tcBorders>
              <w:right w:val="nil"/>
            </w:tcBorders>
            <w:vAlign w:val="center"/>
          </w:tcPr>
          <w:p w14:paraId="14E8C17A"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405322B0"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angka dari 0 sampai 10 dan mengidentifikasi jumlah yang ditunjukkan.</w:t>
            </w:r>
          </w:p>
        </w:tc>
        <w:tc>
          <w:tcPr>
            <w:tcW w:w="821" w:type="dxa"/>
            <w:vAlign w:val="center"/>
          </w:tcPr>
          <w:p w14:paraId="50668AB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08E43A9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620ED9E7" w14:textId="77777777" w:rsidTr="007A0BA3">
        <w:tc>
          <w:tcPr>
            <w:tcW w:w="555" w:type="dxa"/>
            <w:tcBorders>
              <w:right w:val="nil"/>
            </w:tcBorders>
            <w:vAlign w:val="center"/>
          </w:tcPr>
          <w:p w14:paraId="1D94ADF4"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6BE23983"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angka dari 10 sampai 100 dan mengidentifikasi jumlah yang ditunjukkan.</w:t>
            </w:r>
          </w:p>
        </w:tc>
        <w:tc>
          <w:tcPr>
            <w:tcW w:w="821" w:type="dxa"/>
            <w:vAlign w:val="center"/>
          </w:tcPr>
          <w:p w14:paraId="60C5488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0B7D541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3A682D9B" w14:textId="77777777" w:rsidTr="007A0BA3">
        <w:tc>
          <w:tcPr>
            <w:tcW w:w="555" w:type="dxa"/>
            <w:tcBorders>
              <w:right w:val="nil"/>
            </w:tcBorders>
            <w:vAlign w:val="center"/>
          </w:tcPr>
          <w:p w14:paraId="6ECA68ED"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66284F85"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lakukam penjumlahan sederhana (yang mana hasil kurang dari 10).</w:t>
            </w:r>
          </w:p>
        </w:tc>
        <w:tc>
          <w:tcPr>
            <w:tcW w:w="821" w:type="dxa"/>
            <w:vAlign w:val="center"/>
          </w:tcPr>
          <w:p w14:paraId="337F923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4019D75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3542AC01" w14:textId="77777777" w:rsidTr="007A0BA3">
        <w:tc>
          <w:tcPr>
            <w:tcW w:w="555" w:type="dxa"/>
            <w:tcBorders>
              <w:right w:val="nil"/>
            </w:tcBorders>
            <w:vAlign w:val="center"/>
          </w:tcPr>
          <w:p w14:paraId="49AA61D5"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2878100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bentuk geomteri sederhana (lingkaran, persegi, segitiga).</w:t>
            </w:r>
          </w:p>
        </w:tc>
        <w:tc>
          <w:tcPr>
            <w:tcW w:w="821" w:type="dxa"/>
            <w:vAlign w:val="center"/>
          </w:tcPr>
          <w:p w14:paraId="210AD83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3815BEB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bl>
    <w:p w14:paraId="59CD724F" w14:textId="77777777" w:rsidR="00144B37" w:rsidRDefault="00144B37" w:rsidP="00144B37">
      <w:pPr>
        <w:pStyle w:val="Caption"/>
        <w:keepNext/>
      </w:pPr>
      <w:bookmarkStart w:id="500" w:name="_Ref396498236"/>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8</w:t>
      </w:r>
      <w:r w:rsidR="003C0604">
        <w:fldChar w:fldCharType="end"/>
      </w:r>
      <w:bookmarkEnd w:id="500"/>
      <w:r w:rsidRPr="00144B37">
        <w:t xml:space="preserve"> </w:t>
      </w:r>
      <w:r>
        <w:t>Kuisioner Perkembangan Kemampuan Meyer (Bagian 3)</w:t>
      </w:r>
    </w:p>
    <w:tbl>
      <w:tblPr>
        <w:tblStyle w:val="TableGrid"/>
        <w:tblW w:w="5942" w:type="dxa"/>
        <w:tblInd w:w="117" w:type="dxa"/>
        <w:tblLook w:val="04A0" w:firstRow="1" w:lastRow="0" w:firstColumn="1" w:lastColumn="0" w:noHBand="0" w:noVBand="1"/>
      </w:tblPr>
      <w:tblGrid>
        <w:gridCol w:w="513"/>
        <w:gridCol w:w="8"/>
        <w:gridCol w:w="34"/>
        <w:gridCol w:w="3745"/>
        <w:gridCol w:w="821"/>
        <w:gridCol w:w="821"/>
      </w:tblGrid>
      <w:tr w:rsidR="00652360" w14:paraId="326BA17F" w14:textId="77777777" w:rsidTr="007A0BA3">
        <w:tc>
          <w:tcPr>
            <w:tcW w:w="555" w:type="dxa"/>
            <w:gridSpan w:val="3"/>
            <w:tcBorders>
              <w:right w:val="nil"/>
            </w:tcBorders>
            <w:vAlign w:val="center"/>
          </w:tcPr>
          <w:p w14:paraId="39A739A2"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5F5ADC2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yelesaikan situasi permasalahan sederhana dari kehidupan sehari-hari.</w:t>
            </w:r>
          </w:p>
        </w:tc>
        <w:tc>
          <w:tcPr>
            <w:tcW w:w="821" w:type="dxa"/>
            <w:vAlign w:val="center"/>
          </w:tcPr>
          <w:p w14:paraId="3BBBEDD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33A09472"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7336B35A" w14:textId="77777777" w:rsidTr="007A0BA3">
        <w:tc>
          <w:tcPr>
            <w:tcW w:w="555" w:type="dxa"/>
            <w:gridSpan w:val="3"/>
            <w:tcBorders>
              <w:right w:val="nil"/>
            </w:tcBorders>
            <w:vAlign w:val="center"/>
          </w:tcPr>
          <w:p w14:paraId="661F54EF"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5B0A3FD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hari dalam seminggu dan menghubungkannya dengan aktivitas yang spesifik.</w:t>
            </w:r>
          </w:p>
        </w:tc>
        <w:tc>
          <w:tcPr>
            <w:tcW w:w="821" w:type="dxa"/>
            <w:vAlign w:val="center"/>
          </w:tcPr>
          <w:p w14:paraId="333F43D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1D196B5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61051D0A" w14:textId="77777777" w:rsidTr="007A0BA3">
        <w:tc>
          <w:tcPr>
            <w:tcW w:w="555" w:type="dxa"/>
            <w:gridSpan w:val="3"/>
            <w:tcBorders>
              <w:right w:val="nil"/>
            </w:tcBorders>
            <w:vAlign w:val="center"/>
          </w:tcPr>
          <w:p w14:paraId="148B74FD"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4513D9F6"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gabungkan waktu dan jam dengan aktivitas biasa yang dilakukan pada saat itu.</w:t>
            </w:r>
          </w:p>
        </w:tc>
        <w:tc>
          <w:tcPr>
            <w:tcW w:w="821" w:type="dxa"/>
            <w:vAlign w:val="center"/>
          </w:tcPr>
          <w:p w14:paraId="259D9A3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2A3226B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7A14595F" w14:textId="77777777" w:rsidTr="007A0BA3">
        <w:tc>
          <w:tcPr>
            <w:tcW w:w="555" w:type="dxa"/>
            <w:gridSpan w:val="3"/>
            <w:tcBorders>
              <w:right w:val="nil"/>
            </w:tcBorders>
            <w:vAlign w:val="center"/>
          </w:tcPr>
          <w:p w14:paraId="1C37F68E"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29FA6AF9"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uang sebagai alat tukar untuk memperoleh objek.</w:t>
            </w:r>
          </w:p>
        </w:tc>
        <w:tc>
          <w:tcPr>
            <w:tcW w:w="821" w:type="dxa"/>
            <w:vAlign w:val="center"/>
          </w:tcPr>
          <w:p w14:paraId="06E68D94"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55D2264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29CBDB77" w14:textId="77777777" w:rsidTr="007A0BA3">
        <w:tc>
          <w:tcPr>
            <w:tcW w:w="555" w:type="dxa"/>
            <w:gridSpan w:val="3"/>
            <w:tcBorders>
              <w:right w:val="nil"/>
            </w:tcBorders>
            <w:vAlign w:val="center"/>
          </w:tcPr>
          <w:p w14:paraId="79B585F2"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43E09F9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mengidentifikasi nilai dari beberapa koin atau tagihan.</w:t>
            </w:r>
          </w:p>
        </w:tc>
        <w:tc>
          <w:tcPr>
            <w:tcW w:w="821" w:type="dxa"/>
            <w:vAlign w:val="center"/>
          </w:tcPr>
          <w:p w14:paraId="1B57DF8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15278FF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336534E9" w14:textId="77777777" w:rsidTr="007A0BA3">
        <w:tc>
          <w:tcPr>
            <w:tcW w:w="555" w:type="dxa"/>
            <w:gridSpan w:val="3"/>
            <w:tcBorders>
              <w:right w:val="nil"/>
            </w:tcBorders>
            <w:vAlign w:val="center"/>
          </w:tcPr>
          <w:p w14:paraId="0CAF360E"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38B9780D"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berorientasi dalam riang dengan perintah sederhana.</w:t>
            </w:r>
          </w:p>
        </w:tc>
        <w:tc>
          <w:tcPr>
            <w:tcW w:w="821" w:type="dxa"/>
            <w:vAlign w:val="center"/>
          </w:tcPr>
          <w:p w14:paraId="3E3F50B5"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E07FC42"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29F4BC78" w14:textId="77777777" w:rsidTr="007A0BA3">
        <w:tc>
          <w:tcPr>
            <w:tcW w:w="555" w:type="dxa"/>
            <w:gridSpan w:val="3"/>
            <w:tcBorders>
              <w:right w:val="nil"/>
            </w:tcBorders>
            <w:vAlign w:val="center"/>
          </w:tcPr>
          <w:p w14:paraId="4CABACAE"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710C6779"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mengerti kosakata dasar yang berhubungan dengan konsep ruangan, waktu, ukuran atau posisi.</w:t>
            </w:r>
          </w:p>
        </w:tc>
        <w:tc>
          <w:tcPr>
            <w:tcW w:w="821" w:type="dxa"/>
            <w:vAlign w:val="center"/>
          </w:tcPr>
          <w:p w14:paraId="03EA8C1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580DF17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CE191D" w14:paraId="1376B401" w14:textId="77777777" w:rsidTr="007A0BA3">
        <w:tc>
          <w:tcPr>
            <w:tcW w:w="513" w:type="dxa"/>
            <w:tcBorders>
              <w:right w:val="nil"/>
            </w:tcBorders>
            <w:vAlign w:val="center"/>
          </w:tcPr>
          <w:p w14:paraId="2CEF0C74" w14:textId="77777777" w:rsidR="00CE191D" w:rsidRPr="00464AA3" w:rsidRDefault="00CE191D" w:rsidP="00FD2BF2">
            <w:pPr>
              <w:widowControl w:val="0"/>
              <w:autoSpaceDE w:val="0"/>
              <w:autoSpaceDN w:val="0"/>
              <w:adjustRightInd w:val="0"/>
              <w:spacing w:before="38"/>
              <w:rPr>
                <w:sz w:val="18"/>
                <w:szCs w:val="18"/>
              </w:rPr>
            </w:pPr>
          </w:p>
        </w:tc>
        <w:tc>
          <w:tcPr>
            <w:tcW w:w="3787" w:type="dxa"/>
            <w:gridSpan w:val="3"/>
            <w:tcBorders>
              <w:left w:val="nil"/>
            </w:tcBorders>
            <w:vAlign w:val="center"/>
          </w:tcPr>
          <w:p w14:paraId="69BD9535" w14:textId="77777777" w:rsidR="00CE191D" w:rsidRPr="00464AA3" w:rsidRDefault="00CE191D" w:rsidP="00FD2BF2">
            <w:pPr>
              <w:widowControl w:val="0"/>
              <w:autoSpaceDE w:val="0"/>
              <w:autoSpaceDN w:val="0"/>
              <w:adjustRightInd w:val="0"/>
              <w:spacing w:before="38"/>
              <w:rPr>
                <w:b/>
                <w:sz w:val="18"/>
                <w:szCs w:val="18"/>
              </w:rPr>
            </w:pPr>
            <w:r w:rsidRPr="00464AA3">
              <w:rPr>
                <w:b/>
                <w:sz w:val="18"/>
                <w:szCs w:val="18"/>
              </w:rPr>
              <w:t>Kemampuan Kesadaran Lingkungan</w:t>
            </w:r>
          </w:p>
        </w:tc>
        <w:tc>
          <w:tcPr>
            <w:tcW w:w="821" w:type="dxa"/>
            <w:vAlign w:val="center"/>
          </w:tcPr>
          <w:p w14:paraId="2911EEA4" w14:textId="77777777" w:rsidR="00CE191D" w:rsidRPr="00652360" w:rsidRDefault="00CE191D" w:rsidP="00FD2BF2">
            <w:pPr>
              <w:jc w:val="center"/>
              <w:rPr>
                <w:b/>
                <w:color w:val="000000"/>
                <w:sz w:val="18"/>
                <w:szCs w:val="18"/>
              </w:rPr>
            </w:pPr>
            <w:r w:rsidRPr="00652360">
              <w:rPr>
                <w:b/>
                <w:color w:val="000000"/>
                <w:sz w:val="18"/>
                <w:szCs w:val="18"/>
              </w:rPr>
              <w:t>Pra</w:t>
            </w:r>
          </w:p>
        </w:tc>
        <w:tc>
          <w:tcPr>
            <w:tcW w:w="821" w:type="dxa"/>
            <w:vAlign w:val="center"/>
          </w:tcPr>
          <w:p w14:paraId="2FFCE1FF" w14:textId="77777777" w:rsidR="00CE191D" w:rsidRPr="00652360" w:rsidRDefault="00CE191D" w:rsidP="00FD2BF2">
            <w:pPr>
              <w:jc w:val="center"/>
              <w:rPr>
                <w:b/>
                <w:color w:val="000000"/>
                <w:sz w:val="18"/>
                <w:szCs w:val="18"/>
              </w:rPr>
            </w:pPr>
            <w:r w:rsidRPr="00652360">
              <w:rPr>
                <w:b/>
                <w:color w:val="000000"/>
                <w:sz w:val="18"/>
                <w:szCs w:val="18"/>
              </w:rPr>
              <w:t>Pasca</w:t>
            </w:r>
          </w:p>
        </w:tc>
      </w:tr>
      <w:tr w:rsidR="00652360" w14:paraId="1C58EAC3" w14:textId="77777777" w:rsidTr="007A0BA3">
        <w:tc>
          <w:tcPr>
            <w:tcW w:w="513" w:type="dxa"/>
            <w:tcBorders>
              <w:right w:val="nil"/>
            </w:tcBorders>
            <w:vAlign w:val="center"/>
          </w:tcPr>
          <w:p w14:paraId="4BE43EF6"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87" w:type="dxa"/>
            <w:gridSpan w:val="3"/>
            <w:tcBorders>
              <w:left w:val="nil"/>
            </w:tcBorders>
            <w:vAlign w:val="center"/>
          </w:tcPr>
          <w:p w14:paraId="0E5050D7"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objek berdasarkan konteks domestik yang berbeda (dapur, kamar mandi, tempat tidur, dll) dan mengidentifikasikan yang mereka gunakan.</w:t>
            </w:r>
          </w:p>
        </w:tc>
        <w:tc>
          <w:tcPr>
            <w:tcW w:w="821" w:type="dxa"/>
            <w:vAlign w:val="center"/>
          </w:tcPr>
          <w:p w14:paraId="3A3A0A0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5FA01BD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43A629CA" w14:textId="77777777" w:rsidTr="007A0BA3">
        <w:tc>
          <w:tcPr>
            <w:tcW w:w="513" w:type="dxa"/>
            <w:tcBorders>
              <w:right w:val="nil"/>
            </w:tcBorders>
            <w:vAlign w:val="center"/>
          </w:tcPr>
          <w:p w14:paraId="1A3304A6"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87" w:type="dxa"/>
            <w:gridSpan w:val="3"/>
            <w:tcBorders>
              <w:left w:val="nil"/>
            </w:tcBorders>
            <w:vAlign w:val="center"/>
          </w:tcPr>
          <w:p w14:paraId="3246048F"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objek yang ada di lingkungan sekolah (ruang kelas, tempat bermain, dll) dan mengidentifikasi yang mereka gunakan.</w:t>
            </w:r>
          </w:p>
        </w:tc>
        <w:tc>
          <w:tcPr>
            <w:tcW w:w="821" w:type="dxa"/>
            <w:vAlign w:val="center"/>
          </w:tcPr>
          <w:p w14:paraId="4329BAE4"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32F3879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7793CFE5" w14:textId="77777777" w:rsidTr="007A0BA3">
        <w:tc>
          <w:tcPr>
            <w:tcW w:w="513" w:type="dxa"/>
            <w:tcBorders>
              <w:right w:val="nil"/>
            </w:tcBorders>
            <w:vAlign w:val="center"/>
          </w:tcPr>
          <w:p w14:paraId="589DF41C"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87" w:type="dxa"/>
            <w:gridSpan w:val="3"/>
            <w:tcBorders>
              <w:left w:val="nil"/>
            </w:tcBorders>
            <w:vAlign w:val="center"/>
          </w:tcPr>
          <w:p w14:paraId="3EAACC2F"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tempat biasa dan mengidentifikasi aktivitas yang dilakukan disana.</w:t>
            </w:r>
          </w:p>
        </w:tc>
        <w:tc>
          <w:tcPr>
            <w:tcW w:w="821" w:type="dxa"/>
            <w:vAlign w:val="center"/>
          </w:tcPr>
          <w:p w14:paraId="3968042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66737D1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23F81C43" w14:textId="77777777" w:rsidTr="007A0BA3">
        <w:tc>
          <w:tcPr>
            <w:tcW w:w="513" w:type="dxa"/>
            <w:tcBorders>
              <w:right w:val="nil"/>
            </w:tcBorders>
            <w:vAlign w:val="center"/>
          </w:tcPr>
          <w:p w14:paraId="7C9B88E3"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87" w:type="dxa"/>
            <w:gridSpan w:val="3"/>
            <w:tcBorders>
              <w:left w:val="nil"/>
            </w:tcBorders>
            <w:vAlign w:val="center"/>
          </w:tcPr>
          <w:p w14:paraId="75DF60AD"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produk yang biasa dia gunakan.</w:t>
            </w:r>
          </w:p>
        </w:tc>
        <w:tc>
          <w:tcPr>
            <w:tcW w:w="821" w:type="dxa"/>
            <w:vAlign w:val="center"/>
          </w:tcPr>
          <w:p w14:paraId="158CC29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5410CF9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1DEE1890" w14:textId="77777777" w:rsidTr="007A0BA3">
        <w:tc>
          <w:tcPr>
            <w:tcW w:w="513" w:type="dxa"/>
            <w:tcBorders>
              <w:right w:val="nil"/>
            </w:tcBorders>
            <w:vAlign w:val="center"/>
          </w:tcPr>
          <w:p w14:paraId="0060F25D"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87" w:type="dxa"/>
            <w:gridSpan w:val="3"/>
            <w:tcBorders>
              <w:left w:val="nil"/>
            </w:tcBorders>
            <w:vAlign w:val="center"/>
          </w:tcPr>
          <w:p w14:paraId="223E79D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hubungan produk konsumen dengan toko yang dia beli.</w:t>
            </w:r>
          </w:p>
        </w:tc>
        <w:tc>
          <w:tcPr>
            <w:tcW w:w="821" w:type="dxa"/>
            <w:vAlign w:val="center"/>
          </w:tcPr>
          <w:p w14:paraId="51D59682"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09FBDA3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652360" w14:paraId="2170C395" w14:textId="77777777" w:rsidTr="007A0BA3">
        <w:tc>
          <w:tcPr>
            <w:tcW w:w="513" w:type="dxa"/>
            <w:tcBorders>
              <w:right w:val="nil"/>
            </w:tcBorders>
            <w:vAlign w:val="center"/>
          </w:tcPr>
          <w:p w14:paraId="52311DD5"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87" w:type="dxa"/>
            <w:gridSpan w:val="3"/>
            <w:tcBorders>
              <w:left w:val="nil"/>
            </w:tcBorders>
            <w:vAlign w:val="center"/>
          </w:tcPr>
          <w:p w14:paraId="4152663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transportasi yang berbeda-beda.</w:t>
            </w:r>
          </w:p>
        </w:tc>
        <w:tc>
          <w:tcPr>
            <w:tcW w:w="821" w:type="dxa"/>
            <w:vAlign w:val="center"/>
          </w:tcPr>
          <w:p w14:paraId="112762A2"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2EFFABD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3EF148BB" w14:textId="77777777" w:rsidTr="007A0BA3">
        <w:tc>
          <w:tcPr>
            <w:tcW w:w="513" w:type="dxa"/>
            <w:tcBorders>
              <w:right w:val="nil"/>
            </w:tcBorders>
            <w:vAlign w:val="center"/>
          </w:tcPr>
          <w:p w14:paraId="7E0BE87E"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87" w:type="dxa"/>
            <w:gridSpan w:val="3"/>
            <w:tcBorders>
              <w:left w:val="nil"/>
            </w:tcBorders>
            <w:vAlign w:val="center"/>
          </w:tcPr>
          <w:p w14:paraId="29E320E9"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jelaskan kegunaan dari transport yang berbeda-beda.</w:t>
            </w:r>
          </w:p>
        </w:tc>
        <w:tc>
          <w:tcPr>
            <w:tcW w:w="821" w:type="dxa"/>
            <w:vAlign w:val="center"/>
          </w:tcPr>
          <w:p w14:paraId="09725D4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0371C72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6173D6F5" w14:textId="77777777" w:rsidTr="007A0BA3">
        <w:tc>
          <w:tcPr>
            <w:tcW w:w="513" w:type="dxa"/>
            <w:tcBorders>
              <w:right w:val="nil"/>
            </w:tcBorders>
            <w:vAlign w:val="center"/>
          </w:tcPr>
          <w:p w14:paraId="497FFE8E"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8.</w:t>
            </w:r>
          </w:p>
        </w:tc>
        <w:tc>
          <w:tcPr>
            <w:tcW w:w="3787" w:type="dxa"/>
            <w:gridSpan w:val="3"/>
            <w:tcBorders>
              <w:left w:val="nil"/>
            </w:tcBorders>
            <w:vAlign w:val="center"/>
          </w:tcPr>
          <w:p w14:paraId="4E55788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identifikasi makanan yang biasa dikonsumsi dan menjelaskannya.</w:t>
            </w:r>
          </w:p>
        </w:tc>
        <w:tc>
          <w:tcPr>
            <w:tcW w:w="821" w:type="dxa"/>
            <w:vAlign w:val="center"/>
          </w:tcPr>
          <w:p w14:paraId="3FFCF4C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c>
          <w:tcPr>
            <w:tcW w:w="821" w:type="dxa"/>
            <w:vAlign w:val="center"/>
          </w:tcPr>
          <w:p w14:paraId="6647898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1</w:t>
            </w:r>
          </w:p>
        </w:tc>
      </w:tr>
      <w:tr w:rsidR="00CE191D" w14:paraId="1BA671E2" w14:textId="77777777" w:rsidTr="007A0BA3">
        <w:tc>
          <w:tcPr>
            <w:tcW w:w="521" w:type="dxa"/>
            <w:gridSpan w:val="2"/>
            <w:tcBorders>
              <w:right w:val="nil"/>
            </w:tcBorders>
            <w:vAlign w:val="center"/>
          </w:tcPr>
          <w:p w14:paraId="340A69D1" w14:textId="77777777" w:rsidR="00CE191D" w:rsidRPr="00464AA3" w:rsidRDefault="00CE191D" w:rsidP="00FD2BF2">
            <w:pPr>
              <w:widowControl w:val="0"/>
              <w:autoSpaceDE w:val="0"/>
              <w:autoSpaceDN w:val="0"/>
              <w:adjustRightInd w:val="0"/>
              <w:spacing w:before="38"/>
              <w:rPr>
                <w:sz w:val="18"/>
                <w:szCs w:val="18"/>
              </w:rPr>
            </w:pPr>
          </w:p>
        </w:tc>
        <w:tc>
          <w:tcPr>
            <w:tcW w:w="3779" w:type="dxa"/>
            <w:gridSpan w:val="2"/>
            <w:tcBorders>
              <w:left w:val="nil"/>
            </w:tcBorders>
            <w:vAlign w:val="center"/>
          </w:tcPr>
          <w:p w14:paraId="0E8A5796" w14:textId="77777777" w:rsidR="00CE191D" w:rsidRPr="00464AA3" w:rsidRDefault="00CE191D" w:rsidP="00FD2BF2">
            <w:pPr>
              <w:widowControl w:val="0"/>
              <w:autoSpaceDE w:val="0"/>
              <w:autoSpaceDN w:val="0"/>
              <w:adjustRightInd w:val="0"/>
              <w:spacing w:before="38"/>
              <w:rPr>
                <w:b/>
                <w:sz w:val="18"/>
                <w:szCs w:val="18"/>
              </w:rPr>
            </w:pPr>
            <w:r w:rsidRPr="00464AA3">
              <w:rPr>
                <w:b/>
                <w:sz w:val="18"/>
                <w:szCs w:val="18"/>
              </w:rPr>
              <w:t>Kemampuan Kemandirian</w:t>
            </w:r>
          </w:p>
        </w:tc>
        <w:tc>
          <w:tcPr>
            <w:tcW w:w="821" w:type="dxa"/>
            <w:vAlign w:val="center"/>
          </w:tcPr>
          <w:p w14:paraId="6C4ED51B" w14:textId="77777777" w:rsidR="00CE191D" w:rsidRPr="00652360" w:rsidRDefault="00CE191D" w:rsidP="00FD2BF2">
            <w:pPr>
              <w:jc w:val="center"/>
              <w:rPr>
                <w:b/>
                <w:color w:val="000000"/>
                <w:sz w:val="18"/>
                <w:szCs w:val="18"/>
              </w:rPr>
            </w:pPr>
            <w:r w:rsidRPr="00652360">
              <w:rPr>
                <w:b/>
                <w:color w:val="000000"/>
                <w:sz w:val="18"/>
                <w:szCs w:val="18"/>
              </w:rPr>
              <w:t>Pra</w:t>
            </w:r>
          </w:p>
        </w:tc>
        <w:tc>
          <w:tcPr>
            <w:tcW w:w="821" w:type="dxa"/>
            <w:vAlign w:val="center"/>
          </w:tcPr>
          <w:p w14:paraId="27524ED1" w14:textId="77777777" w:rsidR="00CE191D" w:rsidRPr="00652360" w:rsidRDefault="00CE191D" w:rsidP="00FD2BF2">
            <w:pPr>
              <w:jc w:val="center"/>
              <w:rPr>
                <w:b/>
                <w:color w:val="000000"/>
                <w:sz w:val="18"/>
                <w:szCs w:val="18"/>
              </w:rPr>
            </w:pPr>
            <w:r w:rsidRPr="00652360">
              <w:rPr>
                <w:b/>
                <w:color w:val="000000"/>
                <w:sz w:val="18"/>
                <w:szCs w:val="18"/>
              </w:rPr>
              <w:t>Pasca</w:t>
            </w:r>
          </w:p>
        </w:tc>
      </w:tr>
      <w:tr w:rsidR="00652360" w14:paraId="40569F4B" w14:textId="77777777" w:rsidTr="007A0BA3">
        <w:tc>
          <w:tcPr>
            <w:tcW w:w="521" w:type="dxa"/>
            <w:gridSpan w:val="2"/>
            <w:tcBorders>
              <w:right w:val="nil"/>
            </w:tcBorders>
            <w:vAlign w:val="center"/>
          </w:tcPr>
          <w:p w14:paraId="5B6BA94A"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79" w:type="dxa"/>
            <w:gridSpan w:val="2"/>
            <w:tcBorders>
              <w:left w:val="nil"/>
            </w:tcBorders>
            <w:vAlign w:val="center"/>
          </w:tcPr>
          <w:p w14:paraId="4C4A72F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gambar fisik yang menjelaskan bagian dari tubuhnya.</w:t>
            </w:r>
          </w:p>
        </w:tc>
        <w:tc>
          <w:tcPr>
            <w:tcW w:w="821" w:type="dxa"/>
            <w:vAlign w:val="center"/>
          </w:tcPr>
          <w:p w14:paraId="5F28797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2EC7C17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72F5DB12" w14:textId="77777777" w:rsidTr="007A0BA3">
        <w:tc>
          <w:tcPr>
            <w:tcW w:w="521" w:type="dxa"/>
            <w:gridSpan w:val="2"/>
            <w:tcBorders>
              <w:right w:val="nil"/>
            </w:tcBorders>
            <w:vAlign w:val="center"/>
          </w:tcPr>
          <w:p w14:paraId="5629D3A4"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79" w:type="dxa"/>
            <w:gridSpan w:val="2"/>
            <w:tcBorders>
              <w:left w:val="nil"/>
            </w:tcBorders>
            <w:vAlign w:val="center"/>
          </w:tcPr>
          <w:p w14:paraId="1DA91ACA"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jelaskan peran pada setiap tubuhnya.</w:t>
            </w:r>
          </w:p>
        </w:tc>
        <w:tc>
          <w:tcPr>
            <w:tcW w:w="821" w:type="dxa"/>
            <w:vAlign w:val="center"/>
          </w:tcPr>
          <w:p w14:paraId="7B75738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63DEBC9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bl>
    <w:p w14:paraId="5CE24928" w14:textId="77777777" w:rsidR="00144B37" w:rsidRDefault="00144B37" w:rsidP="00144B37">
      <w:pPr>
        <w:pStyle w:val="Caption"/>
        <w:keepNext/>
      </w:pPr>
      <w:bookmarkStart w:id="501" w:name="_Ref396498237"/>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9</w:t>
      </w:r>
      <w:r w:rsidR="003C0604">
        <w:fldChar w:fldCharType="end"/>
      </w:r>
      <w:bookmarkEnd w:id="501"/>
      <w:r w:rsidRPr="00144B37">
        <w:t xml:space="preserve"> </w:t>
      </w:r>
      <w:r>
        <w:t>Kuisioner Perkembangan Kemampuan Meyer (Bagian 4)</w:t>
      </w:r>
    </w:p>
    <w:tbl>
      <w:tblPr>
        <w:tblStyle w:val="TableGrid"/>
        <w:tblW w:w="5942" w:type="dxa"/>
        <w:tblInd w:w="117" w:type="dxa"/>
        <w:tblLook w:val="04A0" w:firstRow="1" w:lastRow="0" w:firstColumn="1" w:lastColumn="0" w:noHBand="0" w:noVBand="1"/>
      </w:tblPr>
      <w:tblGrid>
        <w:gridCol w:w="521"/>
        <w:gridCol w:w="3779"/>
        <w:gridCol w:w="821"/>
        <w:gridCol w:w="821"/>
      </w:tblGrid>
      <w:tr w:rsidR="00652360" w14:paraId="5998BC29" w14:textId="77777777" w:rsidTr="007A0BA3">
        <w:tc>
          <w:tcPr>
            <w:tcW w:w="521" w:type="dxa"/>
            <w:tcBorders>
              <w:right w:val="nil"/>
            </w:tcBorders>
            <w:vAlign w:val="center"/>
          </w:tcPr>
          <w:p w14:paraId="701D7B0A"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360623F9"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beberapa perubahan yang terjadi pada tubuhnya seiring berjalannya waktu.</w:t>
            </w:r>
          </w:p>
        </w:tc>
        <w:tc>
          <w:tcPr>
            <w:tcW w:w="821" w:type="dxa"/>
            <w:vAlign w:val="center"/>
          </w:tcPr>
          <w:p w14:paraId="249ECC5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7B11167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21FAD18B" w14:textId="77777777" w:rsidTr="007A0BA3">
        <w:tc>
          <w:tcPr>
            <w:tcW w:w="521" w:type="dxa"/>
            <w:tcBorders>
              <w:right w:val="nil"/>
            </w:tcBorders>
            <w:vAlign w:val="center"/>
          </w:tcPr>
          <w:p w14:paraId="53774962"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2247224C"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unjukkan kepentingan dan prioritasnya.</w:t>
            </w:r>
          </w:p>
        </w:tc>
        <w:tc>
          <w:tcPr>
            <w:tcW w:w="821" w:type="dxa"/>
            <w:vAlign w:val="center"/>
          </w:tcPr>
          <w:p w14:paraId="1DFB9474"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577AED9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5D5D11EA" w14:textId="77777777" w:rsidTr="007A0BA3">
        <w:tc>
          <w:tcPr>
            <w:tcW w:w="521" w:type="dxa"/>
            <w:tcBorders>
              <w:right w:val="nil"/>
            </w:tcBorders>
            <w:vAlign w:val="center"/>
          </w:tcPr>
          <w:p w14:paraId="2E4580BD"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3B6891D3"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identifikasi emosi perasaan dan yang berhubungan dengan penyebabnya.</w:t>
            </w:r>
          </w:p>
        </w:tc>
        <w:tc>
          <w:tcPr>
            <w:tcW w:w="821" w:type="dxa"/>
            <w:vAlign w:val="center"/>
          </w:tcPr>
          <w:p w14:paraId="35AF2A3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BF33C4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33BBB0E6" w14:textId="77777777" w:rsidTr="007A0BA3">
        <w:tc>
          <w:tcPr>
            <w:tcW w:w="521" w:type="dxa"/>
            <w:tcBorders>
              <w:right w:val="nil"/>
            </w:tcBorders>
            <w:vAlign w:val="center"/>
          </w:tcPr>
          <w:p w14:paraId="568523D6"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4CBC9CD0"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tidak tergantung dalam melakukan aktivitas biasa dalam kehidupan sehari-hari (makan, ganti baju, berjalan, ke toilet).</w:t>
            </w:r>
          </w:p>
        </w:tc>
        <w:tc>
          <w:tcPr>
            <w:tcW w:w="821" w:type="dxa"/>
            <w:vAlign w:val="center"/>
          </w:tcPr>
          <w:p w14:paraId="7AD8A9C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64F55B4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16B69DB4" w14:textId="77777777" w:rsidTr="007A0BA3">
        <w:tc>
          <w:tcPr>
            <w:tcW w:w="521" w:type="dxa"/>
            <w:tcBorders>
              <w:right w:val="nil"/>
            </w:tcBorders>
            <w:vAlign w:val="center"/>
          </w:tcPr>
          <w:p w14:paraId="427E35EE"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7EE7C526"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kspresikan inisiatifnya untuk melakukan beberapa pekerjaan.</w:t>
            </w:r>
          </w:p>
        </w:tc>
        <w:tc>
          <w:tcPr>
            <w:tcW w:w="821" w:type="dxa"/>
            <w:vAlign w:val="center"/>
          </w:tcPr>
          <w:p w14:paraId="1C832CE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6F5E7B8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CE191D" w14:paraId="702088C5" w14:textId="77777777" w:rsidTr="007A0BA3">
        <w:tc>
          <w:tcPr>
            <w:tcW w:w="521" w:type="dxa"/>
            <w:tcBorders>
              <w:right w:val="nil"/>
            </w:tcBorders>
            <w:vAlign w:val="center"/>
          </w:tcPr>
          <w:p w14:paraId="76CCAEF8" w14:textId="77777777" w:rsidR="00CE191D" w:rsidRPr="00464AA3" w:rsidRDefault="00CE191D" w:rsidP="00FD2BF2">
            <w:pPr>
              <w:widowControl w:val="0"/>
              <w:autoSpaceDE w:val="0"/>
              <w:autoSpaceDN w:val="0"/>
              <w:adjustRightInd w:val="0"/>
              <w:spacing w:before="38"/>
              <w:rPr>
                <w:sz w:val="18"/>
                <w:szCs w:val="18"/>
              </w:rPr>
            </w:pPr>
          </w:p>
        </w:tc>
        <w:tc>
          <w:tcPr>
            <w:tcW w:w="3779" w:type="dxa"/>
            <w:tcBorders>
              <w:left w:val="nil"/>
            </w:tcBorders>
            <w:vAlign w:val="center"/>
          </w:tcPr>
          <w:p w14:paraId="25616338" w14:textId="77777777" w:rsidR="00CE191D" w:rsidRPr="00464AA3" w:rsidRDefault="00CE191D" w:rsidP="00FD2BF2">
            <w:pPr>
              <w:widowControl w:val="0"/>
              <w:autoSpaceDE w:val="0"/>
              <w:autoSpaceDN w:val="0"/>
              <w:adjustRightInd w:val="0"/>
              <w:spacing w:before="38"/>
              <w:rPr>
                <w:b/>
                <w:sz w:val="18"/>
                <w:szCs w:val="18"/>
              </w:rPr>
            </w:pPr>
            <w:r w:rsidRPr="00464AA3">
              <w:rPr>
                <w:b/>
                <w:sz w:val="18"/>
                <w:szCs w:val="18"/>
              </w:rPr>
              <w:t>Kemampuan Sosial</w:t>
            </w:r>
          </w:p>
        </w:tc>
        <w:tc>
          <w:tcPr>
            <w:tcW w:w="821" w:type="dxa"/>
            <w:vAlign w:val="center"/>
          </w:tcPr>
          <w:p w14:paraId="24283064" w14:textId="77777777" w:rsidR="00CE191D" w:rsidRPr="00652360" w:rsidRDefault="00CE191D" w:rsidP="00FD2BF2">
            <w:pPr>
              <w:jc w:val="center"/>
              <w:rPr>
                <w:b/>
                <w:color w:val="000000"/>
                <w:sz w:val="18"/>
                <w:szCs w:val="18"/>
              </w:rPr>
            </w:pPr>
            <w:r w:rsidRPr="00652360">
              <w:rPr>
                <w:b/>
                <w:color w:val="000000"/>
                <w:sz w:val="18"/>
                <w:szCs w:val="18"/>
              </w:rPr>
              <w:t>Pra</w:t>
            </w:r>
          </w:p>
        </w:tc>
        <w:tc>
          <w:tcPr>
            <w:tcW w:w="821" w:type="dxa"/>
            <w:vAlign w:val="center"/>
          </w:tcPr>
          <w:p w14:paraId="34D52606" w14:textId="77777777" w:rsidR="00CE191D" w:rsidRPr="00652360" w:rsidRDefault="00CE191D" w:rsidP="00FD2BF2">
            <w:pPr>
              <w:jc w:val="center"/>
              <w:rPr>
                <w:b/>
                <w:color w:val="000000"/>
                <w:sz w:val="18"/>
                <w:szCs w:val="18"/>
              </w:rPr>
            </w:pPr>
            <w:r w:rsidRPr="00652360">
              <w:rPr>
                <w:b/>
                <w:color w:val="000000"/>
                <w:sz w:val="18"/>
                <w:szCs w:val="18"/>
              </w:rPr>
              <w:t>Pasca</w:t>
            </w:r>
          </w:p>
        </w:tc>
      </w:tr>
      <w:tr w:rsidR="00652360" w14:paraId="143AD030" w14:textId="77777777" w:rsidTr="007A0BA3">
        <w:tc>
          <w:tcPr>
            <w:tcW w:w="521" w:type="dxa"/>
            <w:tcBorders>
              <w:right w:val="nil"/>
            </w:tcBorders>
            <w:vAlign w:val="center"/>
          </w:tcPr>
          <w:p w14:paraId="2B2BF08B"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79" w:type="dxa"/>
            <w:tcBorders>
              <w:left w:val="nil"/>
            </w:tcBorders>
            <w:vAlign w:val="center"/>
          </w:tcPr>
          <w:p w14:paraId="4FB7CB74"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orang-orang dari konteks yang berbeda (sekolah, keluarga, dll).</w:t>
            </w:r>
          </w:p>
        </w:tc>
        <w:tc>
          <w:tcPr>
            <w:tcW w:w="821" w:type="dxa"/>
            <w:vAlign w:val="center"/>
          </w:tcPr>
          <w:p w14:paraId="5904FB8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2F315FF4"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6EB9F374" w14:textId="77777777" w:rsidTr="007A0BA3">
        <w:tc>
          <w:tcPr>
            <w:tcW w:w="521" w:type="dxa"/>
            <w:tcBorders>
              <w:right w:val="nil"/>
            </w:tcBorders>
            <w:vAlign w:val="center"/>
          </w:tcPr>
          <w:p w14:paraId="2F516BEC"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79" w:type="dxa"/>
            <w:tcBorders>
              <w:left w:val="nil"/>
            </w:tcBorders>
            <w:vAlign w:val="center"/>
          </w:tcPr>
          <w:p w14:paraId="61A6163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identifikasi apa hubungan dia dengan orang lain.</w:t>
            </w:r>
          </w:p>
        </w:tc>
        <w:tc>
          <w:tcPr>
            <w:tcW w:w="821" w:type="dxa"/>
            <w:vAlign w:val="center"/>
          </w:tcPr>
          <w:p w14:paraId="3BAE77B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2F33BBD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1BB76C0E" w14:textId="77777777" w:rsidTr="007A0BA3">
        <w:tc>
          <w:tcPr>
            <w:tcW w:w="521" w:type="dxa"/>
            <w:tcBorders>
              <w:right w:val="nil"/>
            </w:tcBorders>
            <w:vAlign w:val="center"/>
          </w:tcPr>
          <w:p w14:paraId="6EBDACDD"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7D9D80B5"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elihara hubungan dengan teman satu kelas secara spontan dan lancar.</w:t>
            </w:r>
          </w:p>
        </w:tc>
        <w:tc>
          <w:tcPr>
            <w:tcW w:w="821" w:type="dxa"/>
            <w:vAlign w:val="center"/>
          </w:tcPr>
          <w:p w14:paraId="1E5FABA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5748B79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4A4707A9" w14:textId="77777777" w:rsidTr="007A0BA3">
        <w:tc>
          <w:tcPr>
            <w:tcW w:w="521" w:type="dxa"/>
            <w:tcBorders>
              <w:right w:val="nil"/>
            </w:tcBorders>
            <w:vAlign w:val="center"/>
          </w:tcPr>
          <w:p w14:paraId="66B90CE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6431067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elihara hubungan dengan pendidik yang paling dekat dengan dia ketika di sekolah.</w:t>
            </w:r>
          </w:p>
        </w:tc>
        <w:tc>
          <w:tcPr>
            <w:tcW w:w="821" w:type="dxa"/>
            <w:vAlign w:val="center"/>
          </w:tcPr>
          <w:p w14:paraId="47D2939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7475122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342A2DEF" w14:textId="77777777" w:rsidTr="007A0BA3">
        <w:tc>
          <w:tcPr>
            <w:tcW w:w="521" w:type="dxa"/>
            <w:tcBorders>
              <w:right w:val="nil"/>
            </w:tcBorders>
            <w:vAlign w:val="center"/>
          </w:tcPr>
          <w:p w14:paraId="21FDCAF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20604724"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elihara hubungan dengan orang-orang yang hidup dalam keluarganya secara spontan dan lancar.</w:t>
            </w:r>
          </w:p>
        </w:tc>
        <w:tc>
          <w:tcPr>
            <w:tcW w:w="821" w:type="dxa"/>
            <w:vAlign w:val="center"/>
          </w:tcPr>
          <w:p w14:paraId="2895E8A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1A0B077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649E98E6" w14:textId="77777777" w:rsidTr="007A0BA3">
        <w:tc>
          <w:tcPr>
            <w:tcW w:w="521" w:type="dxa"/>
            <w:tcBorders>
              <w:right w:val="nil"/>
            </w:tcBorders>
            <w:vAlign w:val="center"/>
          </w:tcPr>
          <w:p w14:paraId="5130EB29"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5CBA6CB8"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membedakan orang yang telah dikenal.</w:t>
            </w:r>
          </w:p>
        </w:tc>
        <w:tc>
          <w:tcPr>
            <w:tcW w:w="821" w:type="dxa"/>
            <w:vAlign w:val="center"/>
          </w:tcPr>
          <w:p w14:paraId="76E9AD1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7DA2AB9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304D1081" w14:textId="77777777" w:rsidTr="007A0BA3">
        <w:tc>
          <w:tcPr>
            <w:tcW w:w="521" w:type="dxa"/>
            <w:tcBorders>
              <w:right w:val="nil"/>
            </w:tcBorders>
            <w:vAlign w:val="center"/>
          </w:tcPr>
          <w:p w14:paraId="335C9AEE"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02B05B1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 xml:space="preserve">Siswa membedakan peran orang lain yang bekerja di beberapa layanan sosial dan budaya </w:t>
            </w:r>
          </w:p>
        </w:tc>
        <w:tc>
          <w:tcPr>
            <w:tcW w:w="821" w:type="dxa"/>
            <w:vAlign w:val="center"/>
          </w:tcPr>
          <w:p w14:paraId="42A3C89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2053220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3D866663" w14:textId="77777777" w:rsidTr="007A0BA3">
        <w:tc>
          <w:tcPr>
            <w:tcW w:w="521" w:type="dxa"/>
            <w:tcBorders>
              <w:right w:val="nil"/>
            </w:tcBorders>
            <w:vAlign w:val="center"/>
          </w:tcPr>
          <w:p w14:paraId="177EF3EA"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8.</w:t>
            </w:r>
          </w:p>
        </w:tc>
        <w:tc>
          <w:tcPr>
            <w:tcW w:w="3779" w:type="dxa"/>
            <w:tcBorders>
              <w:left w:val="nil"/>
            </w:tcBorders>
            <w:vAlign w:val="center"/>
          </w:tcPr>
          <w:p w14:paraId="7C6023AF"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dan menerapkan aturan sebagai warga biasa (mengerti kondisi di jalan rumah, membuang sampah)</w:t>
            </w:r>
          </w:p>
        </w:tc>
        <w:tc>
          <w:tcPr>
            <w:tcW w:w="821" w:type="dxa"/>
            <w:vAlign w:val="center"/>
          </w:tcPr>
          <w:p w14:paraId="0F45DBF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0613B7F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bl>
    <w:p w14:paraId="6812B902" w14:textId="77777777" w:rsidR="00AA47E2" w:rsidRDefault="00AA47E2" w:rsidP="00AA47E2"/>
    <w:p w14:paraId="315061C9" w14:textId="77777777" w:rsidR="00144B37" w:rsidRDefault="00144B37" w:rsidP="00144B37">
      <w:pPr>
        <w:pStyle w:val="Caption"/>
        <w:keepNext/>
      </w:pPr>
      <w:bookmarkStart w:id="502" w:name="_Ref396498238"/>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0</w:t>
      </w:r>
      <w:r w:rsidR="003C0604">
        <w:fldChar w:fldCharType="end"/>
      </w:r>
      <w:bookmarkEnd w:id="502"/>
      <w:r w:rsidRPr="00144B37">
        <w:t xml:space="preserve"> </w:t>
      </w:r>
      <w:r>
        <w:t>Kuisioner Perkembangan Kemampuan Joice (Bagian 1)</w:t>
      </w:r>
    </w:p>
    <w:tbl>
      <w:tblPr>
        <w:tblStyle w:val="TableGrid"/>
        <w:tblW w:w="5942" w:type="dxa"/>
        <w:tblInd w:w="117" w:type="dxa"/>
        <w:tblLook w:val="04A0" w:firstRow="1" w:lastRow="0" w:firstColumn="1" w:lastColumn="0" w:noHBand="0" w:noVBand="1"/>
      </w:tblPr>
      <w:tblGrid>
        <w:gridCol w:w="555"/>
        <w:gridCol w:w="3756"/>
        <w:gridCol w:w="810"/>
        <w:gridCol w:w="821"/>
      </w:tblGrid>
      <w:tr w:rsidR="00652360" w14:paraId="0EB4E77B" w14:textId="77777777" w:rsidTr="00144B37">
        <w:tc>
          <w:tcPr>
            <w:tcW w:w="555" w:type="dxa"/>
            <w:tcBorders>
              <w:right w:val="nil"/>
            </w:tcBorders>
            <w:vAlign w:val="center"/>
          </w:tcPr>
          <w:p w14:paraId="73C4309C" w14:textId="77777777" w:rsidR="00652360" w:rsidRPr="00464AA3" w:rsidRDefault="00652360" w:rsidP="00FD2BF2">
            <w:pPr>
              <w:widowControl w:val="0"/>
              <w:autoSpaceDE w:val="0"/>
              <w:autoSpaceDN w:val="0"/>
              <w:adjustRightInd w:val="0"/>
              <w:spacing w:before="38"/>
              <w:rPr>
                <w:sz w:val="18"/>
                <w:szCs w:val="18"/>
              </w:rPr>
            </w:pPr>
          </w:p>
        </w:tc>
        <w:tc>
          <w:tcPr>
            <w:tcW w:w="3756" w:type="dxa"/>
            <w:tcBorders>
              <w:left w:val="nil"/>
            </w:tcBorders>
            <w:vAlign w:val="center"/>
          </w:tcPr>
          <w:p w14:paraId="4889D3A5"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Bahasa</w:t>
            </w:r>
          </w:p>
        </w:tc>
        <w:tc>
          <w:tcPr>
            <w:tcW w:w="810" w:type="dxa"/>
            <w:vAlign w:val="center"/>
          </w:tcPr>
          <w:p w14:paraId="6A894E42"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308C3AB4" w14:textId="77777777" w:rsidR="00652360" w:rsidRPr="00652360" w:rsidRDefault="00652360" w:rsidP="00FD2BF2">
            <w:pPr>
              <w:jc w:val="center"/>
              <w:rPr>
                <w:b/>
                <w:color w:val="000000"/>
                <w:sz w:val="18"/>
                <w:szCs w:val="18"/>
              </w:rPr>
            </w:pPr>
            <w:r w:rsidRPr="00652360">
              <w:rPr>
                <w:b/>
                <w:color w:val="000000"/>
                <w:sz w:val="18"/>
                <w:szCs w:val="18"/>
              </w:rPr>
              <w:t>Pasca</w:t>
            </w:r>
          </w:p>
        </w:tc>
      </w:tr>
      <w:tr w:rsidR="00652360" w14:paraId="184157D2" w14:textId="77777777" w:rsidTr="00144B37">
        <w:tc>
          <w:tcPr>
            <w:tcW w:w="555" w:type="dxa"/>
            <w:tcBorders>
              <w:right w:val="nil"/>
            </w:tcBorders>
            <w:vAlign w:val="center"/>
          </w:tcPr>
          <w:p w14:paraId="4D21163A"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56" w:type="dxa"/>
            <w:tcBorders>
              <w:left w:val="nil"/>
            </w:tcBorders>
            <w:vAlign w:val="center"/>
          </w:tcPr>
          <w:p w14:paraId="095E7FEC"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Penggunaan nonverbal (gerakan, lirikan, dll) untuk memudahkan komunikasinya.</w:t>
            </w:r>
          </w:p>
        </w:tc>
        <w:tc>
          <w:tcPr>
            <w:tcW w:w="810" w:type="dxa"/>
            <w:vAlign w:val="center"/>
          </w:tcPr>
          <w:p w14:paraId="095E33D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7DF76DE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bl>
    <w:p w14:paraId="1DD2DFA5" w14:textId="77777777" w:rsidR="00144B37" w:rsidRDefault="00144B37"/>
    <w:p w14:paraId="3DDA73F0" w14:textId="77777777" w:rsidR="00144B37" w:rsidRDefault="00144B37" w:rsidP="00144B37">
      <w:pPr>
        <w:pStyle w:val="Caption"/>
        <w:keepNext/>
      </w:pPr>
      <w:bookmarkStart w:id="503" w:name="_Ref396498239"/>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1</w:t>
      </w:r>
      <w:r w:rsidR="003C0604">
        <w:fldChar w:fldCharType="end"/>
      </w:r>
      <w:bookmarkEnd w:id="503"/>
      <w:r w:rsidRPr="00144B37">
        <w:t xml:space="preserve"> </w:t>
      </w:r>
      <w:r>
        <w:t>Kuisioner Perkembangan Kemampuan Joice (Bagian 2)</w:t>
      </w:r>
    </w:p>
    <w:tbl>
      <w:tblPr>
        <w:tblStyle w:val="TableGrid"/>
        <w:tblW w:w="5942" w:type="dxa"/>
        <w:tblInd w:w="117" w:type="dxa"/>
        <w:tblLook w:val="04A0" w:firstRow="1" w:lastRow="0" w:firstColumn="1" w:lastColumn="0" w:noHBand="0" w:noVBand="1"/>
      </w:tblPr>
      <w:tblGrid>
        <w:gridCol w:w="555"/>
        <w:gridCol w:w="3745"/>
        <w:gridCol w:w="11"/>
        <w:gridCol w:w="810"/>
        <w:gridCol w:w="821"/>
      </w:tblGrid>
      <w:tr w:rsidR="00652360" w14:paraId="6B5CB0F4" w14:textId="77777777" w:rsidTr="00144B37">
        <w:tc>
          <w:tcPr>
            <w:tcW w:w="555" w:type="dxa"/>
            <w:tcBorders>
              <w:right w:val="nil"/>
            </w:tcBorders>
            <w:vAlign w:val="center"/>
          </w:tcPr>
          <w:p w14:paraId="009EA47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56" w:type="dxa"/>
            <w:gridSpan w:val="2"/>
            <w:tcBorders>
              <w:left w:val="nil"/>
            </w:tcBorders>
            <w:vAlign w:val="center"/>
          </w:tcPr>
          <w:p w14:paraId="611840BF"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 xml:space="preserve">Penggunaan sistem </w:t>
            </w:r>
            <w:r w:rsidRPr="00464AA3">
              <w:rPr>
                <w:i/>
                <w:sz w:val="18"/>
                <w:szCs w:val="18"/>
              </w:rPr>
              <w:t>Augmentative and Alternative Communication</w:t>
            </w:r>
            <w:r w:rsidRPr="00464AA3">
              <w:rPr>
                <w:sz w:val="18"/>
                <w:szCs w:val="18"/>
              </w:rPr>
              <w:t xml:space="preserve"> (menggunakanan bahasa tubuh, simbol atau gambar untuk berkomunikasi dengan lingkungannya).</w:t>
            </w:r>
          </w:p>
        </w:tc>
        <w:tc>
          <w:tcPr>
            <w:tcW w:w="810" w:type="dxa"/>
            <w:vAlign w:val="center"/>
          </w:tcPr>
          <w:p w14:paraId="7A78BF3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054CB8D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614C09F4" w14:textId="77777777" w:rsidTr="007A0BA3">
        <w:tc>
          <w:tcPr>
            <w:tcW w:w="555" w:type="dxa"/>
            <w:tcBorders>
              <w:right w:val="nil"/>
            </w:tcBorders>
            <w:vAlign w:val="center"/>
          </w:tcPr>
          <w:p w14:paraId="5DFD631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5CCF83A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kspresikan melalui bahasa lisan dan suasana hati.</w:t>
            </w:r>
          </w:p>
        </w:tc>
        <w:tc>
          <w:tcPr>
            <w:tcW w:w="821" w:type="dxa"/>
            <w:gridSpan w:val="2"/>
            <w:vAlign w:val="center"/>
          </w:tcPr>
          <w:p w14:paraId="1FF9B79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4A05F31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6F8C3100" w14:textId="77777777" w:rsidTr="007A0BA3">
        <w:tc>
          <w:tcPr>
            <w:tcW w:w="555" w:type="dxa"/>
            <w:tcBorders>
              <w:right w:val="nil"/>
            </w:tcBorders>
            <w:vAlign w:val="center"/>
          </w:tcPr>
          <w:p w14:paraId="3D26C9DB"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141AA5D6"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komunikasikan informasi untuk menanggapi isu yang sebelumnya diberikan.</w:t>
            </w:r>
          </w:p>
        </w:tc>
        <w:tc>
          <w:tcPr>
            <w:tcW w:w="821" w:type="dxa"/>
            <w:gridSpan w:val="2"/>
            <w:vAlign w:val="center"/>
          </w:tcPr>
          <w:p w14:paraId="5D58BCF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3056086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4ED71D52" w14:textId="77777777" w:rsidTr="007A0BA3">
        <w:tc>
          <w:tcPr>
            <w:tcW w:w="555" w:type="dxa"/>
            <w:tcBorders>
              <w:right w:val="nil"/>
            </w:tcBorders>
            <w:vAlign w:val="center"/>
          </w:tcPr>
          <w:p w14:paraId="7040BCF1"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7E9D51C6"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jelaskan informasi berdasarkan fakta, pengalaman, dll dalam konteks biasa yang dia lakukan.</w:t>
            </w:r>
          </w:p>
        </w:tc>
        <w:tc>
          <w:tcPr>
            <w:tcW w:w="821" w:type="dxa"/>
            <w:gridSpan w:val="2"/>
            <w:vAlign w:val="center"/>
          </w:tcPr>
          <w:p w14:paraId="74570C3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4A7D955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1DC98F7C" w14:textId="77777777" w:rsidTr="007A0BA3">
        <w:tc>
          <w:tcPr>
            <w:tcW w:w="555" w:type="dxa"/>
            <w:tcBorders>
              <w:right w:val="nil"/>
            </w:tcBorders>
            <w:vAlign w:val="center"/>
          </w:tcPr>
          <w:p w14:paraId="2D8CB027"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094E8816"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dan menjalankan perintah sederhana.</w:t>
            </w:r>
          </w:p>
        </w:tc>
        <w:tc>
          <w:tcPr>
            <w:tcW w:w="821" w:type="dxa"/>
            <w:gridSpan w:val="2"/>
            <w:vAlign w:val="center"/>
          </w:tcPr>
          <w:p w14:paraId="24C7652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0801C4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4456A181" w14:textId="77777777" w:rsidTr="007A0BA3">
        <w:tc>
          <w:tcPr>
            <w:tcW w:w="555" w:type="dxa"/>
            <w:tcBorders>
              <w:right w:val="nil"/>
            </w:tcBorders>
            <w:vAlign w:val="center"/>
          </w:tcPr>
          <w:p w14:paraId="58924AA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7F46FB39"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berinteraksi secara verbal dengan orang yang berbeda baik anak atau orang dewasa dalam lingkungan sekolah.</w:t>
            </w:r>
          </w:p>
        </w:tc>
        <w:tc>
          <w:tcPr>
            <w:tcW w:w="821" w:type="dxa"/>
            <w:gridSpan w:val="2"/>
            <w:vAlign w:val="center"/>
          </w:tcPr>
          <w:p w14:paraId="6120C4F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41325E4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10A5ED2B" w14:textId="77777777" w:rsidTr="007A0BA3">
        <w:tc>
          <w:tcPr>
            <w:tcW w:w="555" w:type="dxa"/>
            <w:tcBorders>
              <w:right w:val="nil"/>
            </w:tcBorders>
            <w:vAlign w:val="center"/>
          </w:tcPr>
          <w:p w14:paraId="4A7EAD0D"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78C1A7B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gunakan kosakata tepat berdasarkan umurnya.</w:t>
            </w:r>
          </w:p>
        </w:tc>
        <w:tc>
          <w:tcPr>
            <w:tcW w:w="821" w:type="dxa"/>
            <w:gridSpan w:val="2"/>
            <w:vAlign w:val="center"/>
          </w:tcPr>
          <w:p w14:paraId="384CB33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7184D9D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0D71DB05" w14:textId="77777777" w:rsidTr="007A0BA3">
        <w:tc>
          <w:tcPr>
            <w:tcW w:w="555" w:type="dxa"/>
            <w:tcBorders>
              <w:right w:val="nil"/>
            </w:tcBorders>
            <w:vAlign w:val="center"/>
          </w:tcPr>
          <w:p w14:paraId="48883900"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2CFF9F8D"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baca dan mengerti kata.</w:t>
            </w:r>
          </w:p>
        </w:tc>
        <w:tc>
          <w:tcPr>
            <w:tcW w:w="821" w:type="dxa"/>
            <w:gridSpan w:val="2"/>
            <w:vAlign w:val="center"/>
          </w:tcPr>
          <w:p w14:paraId="6598A2F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2BAFAC4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45F42EA1" w14:textId="77777777" w:rsidTr="007A0BA3">
        <w:tc>
          <w:tcPr>
            <w:tcW w:w="555" w:type="dxa"/>
            <w:tcBorders>
              <w:right w:val="nil"/>
            </w:tcBorders>
            <w:vAlign w:val="center"/>
          </w:tcPr>
          <w:p w14:paraId="63EC0882"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710F5E2E"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baca dan mengerti frase sederhana.</w:t>
            </w:r>
          </w:p>
        </w:tc>
        <w:tc>
          <w:tcPr>
            <w:tcW w:w="821" w:type="dxa"/>
            <w:gridSpan w:val="2"/>
            <w:vAlign w:val="center"/>
          </w:tcPr>
          <w:p w14:paraId="759D0DA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2522DFE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06DA89AB" w14:textId="77777777" w:rsidTr="007A0BA3">
        <w:tc>
          <w:tcPr>
            <w:tcW w:w="555" w:type="dxa"/>
            <w:tcBorders>
              <w:right w:val="nil"/>
            </w:tcBorders>
            <w:vAlign w:val="center"/>
          </w:tcPr>
          <w:p w14:paraId="43ADB98B"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7AB3E847"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ahami informasi tertulis yang muncul diberbagai lingkungannya.</w:t>
            </w:r>
          </w:p>
        </w:tc>
        <w:tc>
          <w:tcPr>
            <w:tcW w:w="821" w:type="dxa"/>
            <w:gridSpan w:val="2"/>
            <w:vAlign w:val="center"/>
          </w:tcPr>
          <w:p w14:paraId="62E2E36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3539D62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1BD68C2B" w14:textId="77777777" w:rsidTr="007A0BA3">
        <w:tc>
          <w:tcPr>
            <w:tcW w:w="555" w:type="dxa"/>
            <w:tcBorders>
              <w:right w:val="nil"/>
            </w:tcBorders>
            <w:vAlign w:val="center"/>
          </w:tcPr>
          <w:p w14:paraId="08E00844"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15A9D373"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sanggup menulis teks sederhana dengan kalimat sederhana.</w:t>
            </w:r>
          </w:p>
        </w:tc>
        <w:tc>
          <w:tcPr>
            <w:tcW w:w="821" w:type="dxa"/>
            <w:gridSpan w:val="2"/>
            <w:vAlign w:val="center"/>
          </w:tcPr>
          <w:p w14:paraId="2F21A5D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38E3F26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1B4C1B3F" w14:textId="77777777" w:rsidTr="007A0BA3">
        <w:tc>
          <w:tcPr>
            <w:tcW w:w="555" w:type="dxa"/>
            <w:tcBorders>
              <w:right w:val="nil"/>
            </w:tcBorders>
            <w:vAlign w:val="center"/>
          </w:tcPr>
          <w:p w14:paraId="10CC1D0C"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01831D85"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menulis untuk menanggapi situasi kehidupan sehari-hari yang dipelajari.</w:t>
            </w:r>
          </w:p>
        </w:tc>
        <w:tc>
          <w:tcPr>
            <w:tcW w:w="821" w:type="dxa"/>
            <w:gridSpan w:val="2"/>
            <w:vAlign w:val="center"/>
          </w:tcPr>
          <w:p w14:paraId="1E1027B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6CD0A4B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1E174408" w14:textId="77777777" w:rsidTr="007A0BA3">
        <w:tc>
          <w:tcPr>
            <w:tcW w:w="555" w:type="dxa"/>
            <w:tcBorders>
              <w:right w:val="nil"/>
            </w:tcBorders>
            <w:vAlign w:val="center"/>
          </w:tcPr>
          <w:p w14:paraId="51BE0D70"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03165B75"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kspresikan minat dan kesenangan dalam berpartisipasi komunikasi lisan.</w:t>
            </w:r>
          </w:p>
        </w:tc>
        <w:tc>
          <w:tcPr>
            <w:tcW w:w="821" w:type="dxa"/>
            <w:gridSpan w:val="2"/>
            <w:vAlign w:val="center"/>
          </w:tcPr>
          <w:p w14:paraId="0BBF3BD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4267AAF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55FF79AE" w14:textId="77777777" w:rsidTr="007A0BA3">
        <w:tc>
          <w:tcPr>
            <w:tcW w:w="555" w:type="dxa"/>
            <w:tcBorders>
              <w:right w:val="nil"/>
            </w:tcBorders>
            <w:vAlign w:val="center"/>
          </w:tcPr>
          <w:p w14:paraId="7D999DD3" w14:textId="77777777" w:rsidR="00652360" w:rsidRPr="00464AA3" w:rsidRDefault="00652360" w:rsidP="00FD2BF2">
            <w:pPr>
              <w:widowControl w:val="0"/>
              <w:autoSpaceDE w:val="0"/>
              <w:autoSpaceDN w:val="0"/>
              <w:adjustRightInd w:val="0"/>
              <w:spacing w:before="38"/>
              <w:rPr>
                <w:sz w:val="18"/>
                <w:szCs w:val="18"/>
              </w:rPr>
            </w:pPr>
          </w:p>
        </w:tc>
        <w:tc>
          <w:tcPr>
            <w:tcW w:w="3745" w:type="dxa"/>
            <w:tcBorders>
              <w:left w:val="nil"/>
            </w:tcBorders>
            <w:vAlign w:val="center"/>
          </w:tcPr>
          <w:p w14:paraId="0948AD54"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Matematika</w:t>
            </w:r>
          </w:p>
        </w:tc>
        <w:tc>
          <w:tcPr>
            <w:tcW w:w="821" w:type="dxa"/>
            <w:gridSpan w:val="2"/>
            <w:vAlign w:val="center"/>
          </w:tcPr>
          <w:p w14:paraId="442E24CA"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394638D8" w14:textId="77777777" w:rsidR="00652360" w:rsidRPr="00652360" w:rsidRDefault="00652360" w:rsidP="00FD2BF2">
            <w:pPr>
              <w:jc w:val="center"/>
              <w:rPr>
                <w:b/>
                <w:color w:val="000000"/>
                <w:sz w:val="18"/>
                <w:szCs w:val="18"/>
              </w:rPr>
            </w:pPr>
            <w:r w:rsidRPr="00652360">
              <w:rPr>
                <w:b/>
                <w:color w:val="000000"/>
                <w:sz w:val="18"/>
                <w:szCs w:val="18"/>
              </w:rPr>
              <w:t>Pasca</w:t>
            </w:r>
          </w:p>
        </w:tc>
      </w:tr>
      <w:tr w:rsidR="00652360" w14:paraId="64FDA478" w14:textId="77777777" w:rsidTr="007A0BA3">
        <w:tc>
          <w:tcPr>
            <w:tcW w:w="555" w:type="dxa"/>
            <w:tcBorders>
              <w:right w:val="nil"/>
            </w:tcBorders>
            <w:vAlign w:val="center"/>
          </w:tcPr>
          <w:p w14:paraId="44EBDF6D"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27E742EC"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klasifikasikan berbagai jenis aktivitas dan menanggapinya.</w:t>
            </w:r>
          </w:p>
        </w:tc>
        <w:tc>
          <w:tcPr>
            <w:tcW w:w="821" w:type="dxa"/>
            <w:gridSpan w:val="2"/>
            <w:vAlign w:val="center"/>
          </w:tcPr>
          <w:p w14:paraId="6DFF27E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70AAD6C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70CF7287" w14:textId="77777777" w:rsidTr="007A0BA3">
        <w:tc>
          <w:tcPr>
            <w:tcW w:w="555" w:type="dxa"/>
            <w:tcBorders>
              <w:right w:val="nil"/>
            </w:tcBorders>
            <w:vAlign w:val="center"/>
          </w:tcPr>
          <w:p w14:paraId="719B8142"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75BAAFDE"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yusun rangkaian objek berdasarkan warna, bentuk atau ukuran.</w:t>
            </w:r>
          </w:p>
        </w:tc>
        <w:tc>
          <w:tcPr>
            <w:tcW w:w="821" w:type="dxa"/>
            <w:gridSpan w:val="2"/>
            <w:vAlign w:val="center"/>
          </w:tcPr>
          <w:p w14:paraId="15F9D14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2BDDA35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4908C76A" w14:textId="77777777" w:rsidTr="007A0BA3">
        <w:tc>
          <w:tcPr>
            <w:tcW w:w="555" w:type="dxa"/>
            <w:tcBorders>
              <w:right w:val="nil"/>
            </w:tcBorders>
            <w:vAlign w:val="center"/>
          </w:tcPr>
          <w:p w14:paraId="61699AE7"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2B68857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hubungkan aktivitas kehidupan sehari-hari dengan berbeda-beda (dengan perbandingan, korespondensi).</w:t>
            </w:r>
          </w:p>
        </w:tc>
        <w:tc>
          <w:tcPr>
            <w:tcW w:w="821" w:type="dxa"/>
            <w:gridSpan w:val="2"/>
            <w:vAlign w:val="center"/>
          </w:tcPr>
          <w:p w14:paraId="63D5994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1466DBB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4CA72FA2" w14:textId="77777777" w:rsidTr="007A0BA3">
        <w:tc>
          <w:tcPr>
            <w:tcW w:w="555" w:type="dxa"/>
            <w:tcBorders>
              <w:right w:val="nil"/>
            </w:tcBorders>
            <w:vAlign w:val="center"/>
          </w:tcPr>
          <w:p w14:paraId="70D6FA9B"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025908FE"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angka dari 0 sampai 10 dan mengidentifikasi jumlah yang ditunjukkan.</w:t>
            </w:r>
          </w:p>
        </w:tc>
        <w:tc>
          <w:tcPr>
            <w:tcW w:w="821" w:type="dxa"/>
            <w:gridSpan w:val="2"/>
            <w:vAlign w:val="center"/>
          </w:tcPr>
          <w:p w14:paraId="2CBAB55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1CBA5E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bl>
    <w:p w14:paraId="44DB289A" w14:textId="77777777" w:rsidR="00144B37" w:rsidRDefault="00144B37" w:rsidP="00144B37">
      <w:pPr>
        <w:pStyle w:val="Caption"/>
        <w:keepNext/>
      </w:pPr>
      <w:bookmarkStart w:id="504" w:name="_Ref396498240"/>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2</w:t>
      </w:r>
      <w:r w:rsidR="003C0604">
        <w:fldChar w:fldCharType="end"/>
      </w:r>
      <w:bookmarkEnd w:id="504"/>
      <w:r w:rsidRPr="00144B37">
        <w:t xml:space="preserve"> </w:t>
      </w:r>
      <w:r>
        <w:t>Kuisioner Perkembangan Kemampuan Joice (Bagian 3)</w:t>
      </w:r>
    </w:p>
    <w:tbl>
      <w:tblPr>
        <w:tblStyle w:val="TableGrid"/>
        <w:tblW w:w="5942" w:type="dxa"/>
        <w:tblInd w:w="117" w:type="dxa"/>
        <w:tblLook w:val="04A0" w:firstRow="1" w:lastRow="0" w:firstColumn="1" w:lastColumn="0" w:noHBand="0" w:noVBand="1"/>
      </w:tblPr>
      <w:tblGrid>
        <w:gridCol w:w="513"/>
        <w:gridCol w:w="42"/>
        <w:gridCol w:w="3745"/>
        <w:gridCol w:w="821"/>
        <w:gridCol w:w="821"/>
      </w:tblGrid>
      <w:tr w:rsidR="00652360" w14:paraId="4E702954" w14:textId="77777777" w:rsidTr="007A0BA3">
        <w:tc>
          <w:tcPr>
            <w:tcW w:w="555" w:type="dxa"/>
            <w:gridSpan w:val="2"/>
            <w:tcBorders>
              <w:right w:val="nil"/>
            </w:tcBorders>
            <w:vAlign w:val="center"/>
          </w:tcPr>
          <w:p w14:paraId="26B1721D"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00739808"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angka dari 10 sampai 100 dan mengidentifikasi jumlah yang ditunjukkan.</w:t>
            </w:r>
          </w:p>
        </w:tc>
        <w:tc>
          <w:tcPr>
            <w:tcW w:w="821" w:type="dxa"/>
            <w:vAlign w:val="center"/>
          </w:tcPr>
          <w:p w14:paraId="6D9C280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AB9369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10EF8F07" w14:textId="77777777" w:rsidTr="007A0BA3">
        <w:tc>
          <w:tcPr>
            <w:tcW w:w="555" w:type="dxa"/>
            <w:gridSpan w:val="2"/>
            <w:tcBorders>
              <w:right w:val="nil"/>
            </w:tcBorders>
            <w:vAlign w:val="center"/>
          </w:tcPr>
          <w:p w14:paraId="3FEE59A0"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35F12E5C"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lakukam penjumlahan sederhana (yang mana hasil kurang dari 10).</w:t>
            </w:r>
          </w:p>
        </w:tc>
        <w:tc>
          <w:tcPr>
            <w:tcW w:w="821" w:type="dxa"/>
            <w:vAlign w:val="center"/>
          </w:tcPr>
          <w:p w14:paraId="008C541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2282D9F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18937F68" w14:textId="77777777" w:rsidTr="007A0BA3">
        <w:tc>
          <w:tcPr>
            <w:tcW w:w="555" w:type="dxa"/>
            <w:gridSpan w:val="2"/>
            <w:tcBorders>
              <w:right w:val="nil"/>
            </w:tcBorders>
            <w:vAlign w:val="center"/>
          </w:tcPr>
          <w:p w14:paraId="514EBF6B"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55125315"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bentuk geomteri sederhana (lingkaran, persegi, segitiga).</w:t>
            </w:r>
          </w:p>
        </w:tc>
        <w:tc>
          <w:tcPr>
            <w:tcW w:w="821" w:type="dxa"/>
            <w:vAlign w:val="center"/>
          </w:tcPr>
          <w:p w14:paraId="3B0A41A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3860C5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136B641F" w14:textId="77777777" w:rsidTr="007A0BA3">
        <w:tc>
          <w:tcPr>
            <w:tcW w:w="555" w:type="dxa"/>
            <w:gridSpan w:val="2"/>
            <w:tcBorders>
              <w:right w:val="nil"/>
            </w:tcBorders>
            <w:vAlign w:val="center"/>
          </w:tcPr>
          <w:p w14:paraId="6D8B758C"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1A29619D"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yelesaikan situasi permasalahan sederhana dari kehidupan sehari-hari.</w:t>
            </w:r>
          </w:p>
        </w:tc>
        <w:tc>
          <w:tcPr>
            <w:tcW w:w="821" w:type="dxa"/>
            <w:vAlign w:val="center"/>
          </w:tcPr>
          <w:p w14:paraId="4092914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51DC81C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7265C5C6" w14:textId="77777777" w:rsidTr="007A0BA3">
        <w:tc>
          <w:tcPr>
            <w:tcW w:w="555" w:type="dxa"/>
            <w:gridSpan w:val="2"/>
            <w:tcBorders>
              <w:right w:val="nil"/>
            </w:tcBorders>
            <w:vAlign w:val="center"/>
          </w:tcPr>
          <w:p w14:paraId="19ECAEEA"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27FEFC95"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hari dalam seminggu dan menghubungkannya dengan aktivitas yang spesifik.</w:t>
            </w:r>
          </w:p>
        </w:tc>
        <w:tc>
          <w:tcPr>
            <w:tcW w:w="821" w:type="dxa"/>
            <w:vAlign w:val="center"/>
          </w:tcPr>
          <w:p w14:paraId="7C2CB51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5A2C592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446A51A8" w14:textId="77777777" w:rsidTr="007A0BA3">
        <w:tc>
          <w:tcPr>
            <w:tcW w:w="555" w:type="dxa"/>
            <w:gridSpan w:val="2"/>
            <w:tcBorders>
              <w:right w:val="nil"/>
            </w:tcBorders>
            <w:vAlign w:val="center"/>
          </w:tcPr>
          <w:p w14:paraId="45612022"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3A1AA513"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gabungkan waktu dan jam dengan aktivitas biasa yang dilakukan pada saat itu.</w:t>
            </w:r>
          </w:p>
        </w:tc>
        <w:tc>
          <w:tcPr>
            <w:tcW w:w="821" w:type="dxa"/>
            <w:vAlign w:val="center"/>
          </w:tcPr>
          <w:p w14:paraId="2B3B92E2"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277EBEC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2195424C" w14:textId="77777777" w:rsidTr="007A0BA3">
        <w:tc>
          <w:tcPr>
            <w:tcW w:w="555" w:type="dxa"/>
            <w:gridSpan w:val="2"/>
            <w:tcBorders>
              <w:right w:val="nil"/>
            </w:tcBorders>
            <w:vAlign w:val="center"/>
          </w:tcPr>
          <w:p w14:paraId="3DCB60B0"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3E4924C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uang sebagai alat tukar untuk memperoleh objek.</w:t>
            </w:r>
          </w:p>
        </w:tc>
        <w:tc>
          <w:tcPr>
            <w:tcW w:w="821" w:type="dxa"/>
            <w:vAlign w:val="center"/>
          </w:tcPr>
          <w:p w14:paraId="171545F5"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2629830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429140C0" w14:textId="77777777" w:rsidTr="007A0BA3">
        <w:tc>
          <w:tcPr>
            <w:tcW w:w="555" w:type="dxa"/>
            <w:gridSpan w:val="2"/>
            <w:tcBorders>
              <w:right w:val="nil"/>
            </w:tcBorders>
            <w:vAlign w:val="center"/>
          </w:tcPr>
          <w:p w14:paraId="761D1667"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54F1617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mengidentifikasi nilai dari beberapa koin atau tagihan.</w:t>
            </w:r>
          </w:p>
        </w:tc>
        <w:tc>
          <w:tcPr>
            <w:tcW w:w="821" w:type="dxa"/>
            <w:vAlign w:val="center"/>
          </w:tcPr>
          <w:p w14:paraId="4B359375"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6166DF4C"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4BEC1F18" w14:textId="77777777" w:rsidTr="007A0BA3">
        <w:tc>
          <w:tcPr>
            <w:tcW w:w="555" w:type="dxa"/>
            <w:gridSpan w:val="2"/>
            <w:tcBorders>
              <w:right w:val="nil"/>
            </w:tcBorders>
            <w:vAlign w:val="center"/>
          </w:tcPr>
          <w:p w14:paraId="596DCCEE"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645BB5BA"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berorientasi dalam riang dengan perintah sederhana.</w:t>
            </w:r>
          </w:p>
        </w:tc>
        <w:tc>
          <w:tcPr>
            <w:tcW w:w="821" w:type="dxa"/>
            <w:vAlign w:val="center"/>
          </w:tcPr>
          <w:p w14:paraId="2D5796A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43B8F1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207C26E7" w14:textId="77777777" w:rsidTr="007A0BA3">
        <w:tc>
          <w:tcPr>
            <w:tcW w:w="555" w:type="dxa"/>
            <w:gridSpan w:val="2"/>
            <w:tcBorders>
              <w:right w:val="nil"/>
            </w:tcBorders>
            <w:vAlign w:val="center"/>
          </w:tcPr>
          <w:p w14:paraId="3C71C41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737CA787"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mengerti kosakata dasar yang berhubungan dengan konsep ruangan, waktu, ukuran atau posisi.</w:t>
            </w:r>
          </w:p>
        </w:tc>
        <w:tc>
          <w:tcPr>
            <w:tcW w:w="821" w:type="dxa"/>
            <w:vAlign w:val="center"/>
          </w:tcPr>
          <w:p w14:paraId="1033EBF1"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32EF46C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2C7B9809" w14:textId="77777777" w:rsidTr="007A0BA3">
        <w:tc>
          <w:tcPr>
            <w:tcW w:w="513" w:type="dxa"/>
            <w:tcBorders>
              <w:right w:val="nil"/>
            </w:tcBorders>
            <w:vAlign w:val="center"/>
          </w:tcPr>
          <w:p w14:paraId="55ED2C21" w14:textId="77777777" w:rsidR="00652360" w:rsidRPr="00464AA3" w:rsidRDefault="00652360" w:rsidP="00FD2BF2">
            <w:pPr>
              <w:widowControl w:val="0"/>
              <w:autoSpaceDE w:val="0"/>
              <w:autoSpaceDN w:val="0"/>
              <w:adjustRightInd w:val="0"/>
              <w:spacing w:before="38"/>
              <w:rPr>
                <w:sz w:val="18"/>
                <w:szCs w:val="18"/>
              </w:rPr>
            </w:pPr>
          </w:p>
        </w:tc>
        <w:tc>
          <w:tcPr>
            <w:tcW w:w="3787" w:type="dxa"/>
            <w:gridSpan w:val="2"/>
            <w:tcBorders>
              <w:left w:val="nil"/>
            </w:tcBorders>
            <w:vAlign w:val="center"/>
          </w:tcPr>
          <w:p w14:paraId="06C2E162"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sadaran Lingkungan</w:t>
            </w:r>
          </w:p>
        </w:tc>
        <w:tc>
          <w:tcPr>
            <w:tcW w:w="821" w:type="dxa"/>
            <w:vAlign w:val="center"/>
          </w:tcPr>
          <w:p w14:paraId="7D4D1595"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1142030C" w14:textId="77777777" w:rsidR="00652360" w:rsidRPr="00652360" w:rsidRDefault="00652360" w:rsidP="00FD2BF2">
            <w:pPr>
              <w:jc w:val="center"/>
              <w:rPr>
                <w:b/>
                <w:color w:val="000000"/>
                <w:sz w:val="18"/>
                <w:szCs w:val="18"/>
              </w:rPr>
            </w:pPr>
            <w:r w:rsidRPr="00652360">
              <w:rPr>
                <w:b/>
                <w:color w:val="000000"/>
                <w:sz w:val="18"/>
                <w:szCs w:val="18"/>
              </w:rPr>
              <w:t>Pasca</w:t>
            </w:r>
          </w:p>
        </w:tc>
      </w:tr>
      <w:tr w:rsidR="00652360" w14:paraId="3063EFA0" w14:textId="77777777" w:rsidTr="007A0BA3">
        <w:tc>
          <w:tcPr>
            <w:tcW w:w="513" w:type="dxa"/>
            <w:tcBorders>
              <w:right w:val="nil"/>
            </w:tcBorders>
            <w:vAlign w:val="center"/>
          </w:tcPr>
          <w:p w14:paraId="1C845F59"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87" w:type="dxa"/>
            <w:gridSpan w:val="2"/>
            <w:tcBorders>
              <w:left w:val="nil"/>
            </w:tcBorders>
            <w:vAlign w:val="center"/>
          </w:tcPr>
          <w:p w14:paraId="1D4A9726"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objek berdasarkan konteks domestik yang berbeda (dapur, kamar mandi, tempat tidur, dll) dan mengidentifikasikan yang mereka gunakan.</w:t>
            </w:r>
          </w:p>
        </w:tc>
        <w:tc>
          <w:tcPr>
            <w:tcW w:w="821" w:type="dxa"/>
            <w:vAlign w:val="center"/>
          </w:tcPr>
          <w:p w14:paraId="5195610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6AB8034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67C6DAB5" w14:textId="77777777" w:rsidTr="007A0BA3">
        <w:tc>
          <w:tcPr>
            <w:tcW w:w="513" w:type="dxa"/>
            <w:tcBorders>
              <w:right w:val="nil"/>
            </w:tcBorders>
            <w:vAlign w:val="center"/>
          </w:tcPr>
          <w:p w14:paraId="04ECA59F"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87" w:type="dxa"/>
            <w:gridSpan w:val="2"/>
            <w:tcBorders>
              <w:left w:val="nil"/>
            </w:tcBorders>
            <w:vAlign w:val="center"/>
          </w:tcPr>
          <w:p w14:paraId="059A65BC"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objek yang ada di lingkungan sekolah (ruang kelas, tempat bermain, dll) dan mengidentifikasi yang mereka gunakan.</w:t>
            </w:r>
          </w:p>
        </w:tc>
        <w:tc>
          <w:tcPr>
            <w:tcW w:w="821" w:type="dxa"/>
            <w:vAlign w:val="center"/>
          </w:tcPr>
          <w:p w14:paraId="0F3D8DC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4774D2C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783722B9" w14:textId="77777777" w:rsidTr="007A0BA3">
        <w:tc>
          <w:tcPr>
            <w:tcW w:w="513" w:type="dxa"/>
            <w:tcBorders>
              <w:right w:val="nil"/>
            </w:tcBorders>
            <w:vAlign w:val="center"/>
          </w:tcPr>
          <w:p w14:paraId="52C1375B"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87" w:type="dxa"/>
            <w:gridSpan w:val="2"/>
            <w:tcBorders>
              <w:left w:val="nil"/>
            </w:tcBorders>
            <w:vAlign w:val="center"/>
          </w:tcPr>
          <w:p w14:paraId="59758396"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tempat biasa dan mengidentifikasi aktivitas yang dilakukan disana.</w:t>
            </w:r>
          </w:p>
        </w:tc>
        <w:tc>
          <w:tcPr>
            <w:tcW w:w="821" w:type="dxa"/>
            <w:vAlign w:val="center"/>
          </w:tcPr>
          <w:p w14:paraId="0C45F00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7217056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213CDE93" w14:textId="77777777" w:rsidTr="007A0BA3">
        <w:tc>
          <w:tcPr>
            <w:tcW w:w="513" w:type="dxa"/>
            <w:tcBorders>
              <w:right w:val="nil"/>
            </w:tcBorders>
            <w:vAlign w:val="center"/>
          </w:tcPr>
          <w:p w14:paraId="763BF90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87" w:type="dxa"/>
            <w:gridSpan w:val="2"/>
            <w:tcBorders>
              <w:left w:val="nil"/>
            </w:tcBorders>
            <w:vAlign w:val="center"/>
          </w:tcPr>
          <w:p w14:paraId="75CDA269"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produk yang biasa dia gunakan.</w:t>
            </w:r>
          </w:p>
        </w:tc>
        <w:tc>
          <w:tcPr>
            <w:tcW w:w="821" w:type="dxa"/>
            <w:vAlign w:val="center"/>
          </w:tcPr>
          <w:p w14:paraId="6CDC95B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6569A71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32EB9562" w14:textId="77777777" w:rsidTr="007A0BA3">
        <w:tc>
          <w:tcPr>
            <w:tcW w:w="513" w:type="dxa"/>
            <w:tcBorders>
              <w:right w:val="nil"/>
            </w:tcBorders>
            <w:vAlign w:val="center"/>
          </w:tcPr>
          <w:p w14:paraId="37337B7A"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87" w:type="dxa"/>
            <w:gridSpan w:val="2"/>
            <w:tcBorders>
              <w:left w:val="nil"/>
            </w:tcBorders>
            <w:vAlign w:val="center"/>
          </w:tcPr>
          <w:p w14:paraId="4D14DB80"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hubungan produk konsumen dengan toko yang dia beli.</w:t>
            </w:r>
          </w:p>
        </w:tc>
        <w:tc>
          <w:tcPr>
            <w:tcW w:w="821" w:type="dxa"/>
            <w:vAlign w:val="center"/>
          </w:tcPr>
          <w:p w14:paraId="343591B8"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06241FF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48F1C74F" w14:textId="77777777" w:rsidTr="007A0BA3">
        <w:tc>
          <w:tcPr>
            <w:tcW w:w="513" w:type="dxa"/>
            <w:tcBorders>
              <w:right w:val="nil"/>
            </w:tcBorders>
            <w:vAlign w:val="center"/>
          </w:tcPr>
          <w:p w14:paraId="12CEA91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87" w:type="dxa"/>
            <w:gridSpan w:val="2"/>
            <w:tcBorders>
              <w:left w:val="nil"/>
            </w:tcBorders>
            <w:vAlign w:val="center"/>
          </w:tcPr>
          <w:p w14:paraId="1D39C50E"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transportasi yang berbeda-beda.</w:t>
            </w:r>
          </w:p>
        </w:tc>
        <w:tc>
          <w:tcPr>
            <w:tcW w:w="821" w:type="dxa"/>
            <w:vAlign w:val="center"/>
          </w:tcPr>
          <w:p w14:paraId="4C495A9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3524342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4BA7AF2F" w14:textId="77777777" w:rsidTr="007A0BA3">
        <w:tc>
          <w:tcPr>
            <w:tcW w:w="513" w:type="dxa"/>
            <w:tcBorders>
              <w:right w:val="nil"/>
            </w:tcBorders>
            <w:vAlign w:val="center"/>
          </w:tcPr>
          <w:p w14:paraId="7E78074C"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87" w:type="dxa"/>
            <w:gridSpan w:val="2"/>
            <w:tcBorders>
              <w:left w:val="nil"/>
            </w:tcBorders>
            <w:vAlign w:val="center"/>
          </w:tcPr>
          <w:p w14:paraId="5DBCFA80"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jelaskan kegunaan dari transport yang berbeda-beda.</w:t>
            </w:r>
          </w:p>
        </w:tc>
        <w:tc>
          <w:tcPr>
            <w:tcW w:w="821" w:type="dxa"/>
            <w:vAlign w:val="center"/>
          </w:tcPr>
          <w:p w14:paraId="35E2DF2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5B970500"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bl>
    <w:p w14:paraId="7AF88446" w14:textId="77777777" w:rsidR="00144B37" w:rsidRDefault="00144B37" w:rsidP="00144B37">
      <w:pPr>
        <w:pStyle w:val="Caption"/>
        <w:keepNext/>
      </w:pPr>
      <w:bookmarkStart w:id="505" w:name="_Ref396498241"/>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3</w:t>
      </w:r>
      <w:r w:rsidR="003C0604">
        <w:fldChar w:fldCharType="end"/>
      </w:r>
      <w:bookmarkEnd w:id="505"/>
      <w:r w:rsidRPr="00144B37">
        <w:t xml:space="preserve"> </w:t>
      </w:r>
      <w:r>
        <w:t>Kuisioner Perkembangan Kemampuan Joice (Bagian 4)</w:t>
      </w:r>
    </w:p>
    <w:tbl>
      <w:tblPr>
        <w:tblStyle w:val="TableGrid"/>
        <w:tblW w:w="5942" w:type="dxa"/>
        <w:tblInd w:w="117" w:type="dxa"/>
        <w:tblLook w:val="04A0" w:firstRow="1" w:lastRow="0" w:firstColumn="1" w:lastColumn="0" w:noHBand="0" w:noVBand="1"/>
      </w:tblPr>
      <w:tblGrid>
        <w:gridCol w:w="513"/>
        <w:gridCol w:w="8"/>
        <w:gridCol w:w="3779"/>
        <w:gridCol w:w="821"/>
        <w:gridCol w:w="821"/>
      </w:tblGrid>
      <w:tr w:rsidR="00652360" w14:paraId="45BA0025" w14:textId="77777777" w:rsidTr="007A0BA3">
        <w:tc>
          <w:tcPr>
            <w:tcW w:w="513" w:type="dxa"/>
            <w:tcBorders>
              <w:right w:val="nil"/>
            </w:tcBorders>
            <w:vAlign w:val="center"/>
          </w:tcPr>
          <w:p w14:paraId="2AF7685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8.</w:t>
            </w:r>
          </w:p>
        </w:tc>
        <w:tc>
          <w:tcPr>
            <w:tcW w:w="3787" w:type="dxa"/>
            <w:gridSpan w:val="2"/>
            <w:tcBorders>
              <w:left w:val="nil"/>
            </w:tcBorders>
            <w:vAlign w:val="center"/>
          </w:tcPr>
          <w:p w14:paraId="706AB5A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identifikasi makanan yang biasa dikonsumsi dan menjelaskannya.</w:t>
            </w:r>
          </w:p>
        </w:tc>
        <w:tc>
          <w:tcPr>
            <w:tcW w:w="821" w:type="dxa"/>
            <w:vAlign w:val="center"/>
          </w:tcPr>
          <w:p w14:paraId="48C6F47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139E94A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71EE5BEE" w14:textId="77777777" w:rsidTr="007A0BA3">
        <w:tc>
          <w:tcPr>
            <w:tcW w:w="521" w:type="dxa"/>
            <w:gridSpan w:val="2"/>
            <w:tcBorders>
              <w:right w:val="nil"/>
            </w:tcBorders>
            <w:vAlign w:val="center"/>
          </w:tcPr>
          <w:p w14:paraId="0BA462BD" w14:textId="77777777" w:rsidR="00652360" w:rsidRPr="00464AA3" w:rsidRDefault="00652360" w:rsidP="00FD2BF2">
            <w:pPr>
              <w:widowControl w:val="0"/>
              <w:autoSpaceDE w:val="0"/>
              <w:autoSpaceDN w:val="0"/>
              <w:adjustRightInd w:val="0"/>
              <w:spacing w:before="38"/>
              <w:rPr>
                <w:sz w:val="18"/>
                <w:szCs w:val="18"/>
              </w:rPr>
            </w:pPr>
          </w:p>
        </w:tc>
        <w:tc>
          <w:tcPr>
            <w:tcW w:w="3779" w:type="dxa"/>
            <w:tcBorders>
              <w:left w:val="nil"/>
            </w:tcBorders>
            <w:vAlign w:val="center"/>
          </w:tcPr>
          <w:p w14:paraId="3C6C913A"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mandirian</w:t>
            </w:r>
          </w:p>
        </w:tc>
        <w:tc>
          <w:tcPr>
            <w:tcW w:w="821" w:type="dxa"/>
            <w:vAlign w:val="center"/>
          </w:tcPr>
          <w:p w14:paraId="2C0C2A20"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69B8CF1C" w14:textId="77777777" w:rsidR="00652360" w:rsidRPr="00652360" w:rsidRDefault="00652360" w:rsidP="00FD2BF2">
            <w:pPr>
              <w:jc w:val="center"/>
              <w:rPr>
                <w:b/>
                <w:color w:val="000000"/>
                <w:sz w:val="18"/>
                <w:szCs w:val="18"/>
              </w:rPr>
            </w:pPr>
            <w:r w:rsidRPr="00652360">
              <w:rPr>
                <w:b/>
                <w:color w:val="000000"/>
                <w:sz w:val="18"/>
                <w:szCs w:val="18"/>
              </w:rPr>
              <w:t>Pasca</w:t>
            </w:r>
          </w:p>
        </w:tc>
      </w:tr>
      <w:tr w:rsidR="00652360" w14:paraId="0E6D60AC" w14:textId="77777777" w:rsidTr="007A0BA3">
        <w:tc>
          <w:tcPr>
            <w:tcW w:w="521" w:type="dxa"/>
            <w:gridSpan w:val="2"/>
            <w:tcBorders>
              <w:right w:val="nil"/>
            </w:tcBorders>
            <w:vAlign w:val="center"/>
          </w:tcPr>
          <w:p w14:paraId="6049B5D7"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79" w:type="dxa"/>
            <w:tcBorders>
              <w:left w:val="nil"/>
            </w:tcBorders>
            <w:vAlign w:val="center"/>
          </w:tcPr>
          <w:p w14:paraId="06D1E707"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gambar fisik yang menjelaskan bagian dari tubuhnya.</w:t>
            </w:r>
          </w:p>
        </w:tc>
        <w:tc>
          <w:tcPr>
            <w:tcW w:w="821" w:type="dxa"/>
            <w:vAlign w:val="center"/>
          </w:tcPr>
          <w:p w14:paraId="3D98BCED"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2794B195"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4</w:t>
            </w:r>
          </w:p>
        </w:tc>
      </w:tr>
      <w:tr w:rsidR="00652360" w14:paraId="675F3070" w14:textId="77777777" w:rsidTr="007A0BA3">
        <w:tc>
          <w:tcPr>
            <w:tcW w:w="521" w:type="dxa"/>
            <w:gridSpan w:val="2"/>
            <w:tcBorders>
              <w:right w:val="nil"/>
            </w:tcBorders>
            <w:vAlign w:val="center"/>
          </w:tcPr>
          <w:p w14:paraId="15225B29"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79" w:type="dxa"/>
            <w:tcBorders>
              <w:left w:val="nil"/>
            </w:tcBorders>
            <w:vAlign w:val="center"/>
          </w:tcPr>
          <w:p w14:paraId="621001F8"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jelaskan peran pada setiap tubuhnya.</w:t>
            </w:r>
          </w:p>
        </w:tc>
        <w:tc>
          <w:tcPr>
            <w:tcW w:w="821" w:type="dxa"/>
            <w:vAlign w:val="center"/>
          </w:tcPr>
          <w:p w14:paraId="1B286B47"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78A830A5"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45BDF0C5" w14:textId="77777777" w:rsidTr="007A0BA3">
        <w:tc>
          <w:tcPr>
            <w:tcW w:w="521" w:type="dxa"/>
            <w:gridSpan w:val="2"/>
            <w:tcBorders>
              <w:right w:val="nil"/>
            </w:tcBorders>
            <w:vAlign w:val="center"/>
          </w:tcPr>
          <w:p w14:paraId="49D21453"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1B62939D"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beberapa perubahan yang terjadi pada tubuhnya seiring berjalannya waktu.</w:t>
            </w:r>
          </w:p>
        </w:tc>
        <w:tc>
          <w:tcPr>
            <w:tcW w:w="821" w:type="dxa"/>
            <w:vAlign w:val="center"/>
          </w:tcPr>
          <w:p w14:paraId="2FC5B13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4E2D951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1159B402" w14:textId="77777777" w:rsidTr="007A0BA3">
        <w:tc>
          <w:tcPr>
            <w:tcW w:w="521" w:type="dxa"/>
            <w:gridSpan w:val="2"/>
            <w:tcBorders>
              <w:right w:val="nil"/>
            </w:tcBorders>
            <w:vAlign w:val="center"/>
          </w:tcPr>
          <w:p w14:paraId="22CA85BE"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4E798B23"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unjukkan kepentingan dan prioritasnya.</w:t>
            </w:r>
          </w:p>
        </w:tc>
        <w:tc>
          <w:tcPr>
            <w:tcW w:w="821" w:type="dxa"/>
            <w:vAlign w:val="center"/>
          </w:tcPr>
          <w:p w14:paraId="27DB91A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2D6EDE7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3DE22822" w14:textId="77777777" w:rsidTr="007A0BA3">
        <w:tc>
          <w:tcPr>
            <w:tcW w:w="521" w:type="dxa"/>
            <w:gridSpan w:val="2"/>
            <w:tcBorders>
              <w:right w:val="nil"/>
            </w:tcBorders>
            <w:vAlign w:val="center"/>
          </w:tcPr>
          <w:p w14:paraId="395B615B"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01B2B57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identifikasi emosi perasaan dan yang berhubungan dengan penyebabnya.</w:t>
            </w:r>
          </w:p>
        </w:tc>
        <w:tc>
          <w:tcPr>
            <w:tcW w:w="821" w:type="dxa"/>
            <w:vAlign w:val="center"/>
          </w:tcPr>
          <w:p w14:paraId="3FE8E5D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64C6E8E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7C7DE426" w14:textId="77777777" w:rsidTr="007A0BA3">
        <w:tc>
          <w:tcPr>
            <w:tcW w:w="521" w:type="dxa"/>
            <w:gridSpan w:val="2"/>
            <w:tcBorders>
              <w:right w:val="nil"/>
            </w:tcBorders>
            <w:vAlign w:val="center"/>
          </w:tcPr>
          <w:p w14:paraId="282A7300"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7F8A87E2"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tidak tergantung dalam melakukan aktivitas biasa dalam kehidupan sehari-hari (makan, ganti baju, berjalan, ke toilet).</w:t>
            </w:r>
          </w:p>
        </w:tc>
        <w:tc>
          <w:tcPr>
            <w:tcW w:w="821" w:type="dxa"/>
            <w:vAlign w:val="center"/>
          </w:tcPr>
          <w:p w14:paraId="008BF4D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43CD32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1855844E" w14:textId="77777777" w:rsidTr="007A0BA3">
        <w:tc>
          <w:tcPr>
            <w:tcW w:w="521" w:type="dxa"/>
            <w:gridSpan w:val="2"/>
            <w:tcBorders>
              <w:right w:val="nil"/>
            </w:tcBorders>
            <w:vAlign w:val="center"/>
          </w:tcPr>
          <w:p w14:paraId="04A66EBF"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7FF344AA"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kspresikan inisiatifnya untuk melakukan beberapa pekerjaan.</w:t>
            </w:r>
          </w:p>
        </w:tc>
        <w:tc>
          <w:tcPr>
            <w:tcW w:w="821" w:type="dxa"/>
            <w:vAlign w:val="center"/>
          </w:tcPr>
          <w:p w14:paraId="329E1F3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771FC1A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7273F9C7" w14:textId="77777777" w:rsidTr="007A0BA3">
        <w:tc>
          <w:tcPr>
            <w:tcW w:w="521" w:type="dxa"/>
            <w:gridSpan w:val="2"/>
            <w:tcBorders>
              <w:right w:val="nil"/>
            </w:tcBorders>
            <w:vAlign w:val="center"/>
          </w:tcPr>
          <w:p w14:paraId="23C16D65" w14:textId="77777777" w:rsidR="00652360" w:rsidRPr="00464AA3" w:rsidRDefault="00652360" w:rsidP="00FD2BF2">
            <w:pPr>
              <w:widowControl w:val="0"/>
              <w:autoSpaceDE w:val="0"/>
              <w:autoSpaceDN w:val="0"/>
              <w:adjustRightInd w:val="0"/>
              <w:spacing w:before="38"/>
              <w:rPr>
                <w:sz w:val="18"/>
                <w:szCs w:val="18"/>
              </w:rPr>
            </w:pPr>
          </w:p>
        </w:tc>
        <w:tc>
          <w:tcPr>
            <w:tcW w:w="3779" w:type="dxa"/>
            <w:tcBorders>
              <w:left w:val="nil"/>
            </w:tcBorders>
            <w:vAlign w:val="center"/>
          </w:tcPr>
          <w:p w14:paraId="4E8E72FD"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Sosial</w:t>
            </w:r>
          </w:p>
        </w:tc>
        <w:tc>
          <w:tcPr>
            <w:tcW w:w="821" w:type="dxa"/>
            <w:vAlign w:val="center"/>
          </w:tcPr>
          <w:p w14:paraId="49DE2FB2"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6BD8AD0F" w14:textId="77777777" w:rsidR="00652360" w:rsidRPr="00652360" w:rsidRDefault="00652360" w:rsidP="00FD2BF2">
            <w:pPr>
              <w:jc w:val="center"/>
              <w:rPr>
                <w:b/>
                <w:color w:val="000000"/>
                <w:sz w:val="18"/>
                <w:szCs w:val="18"/>
              </w:rPr>
            </w:pPr>
            <w:r w:rsidRPr="00652360">
              <w:rPr>
                <w:b/>
                <w:color w:val="000000"/>
                <w:sz w:val="18"/>
                <w:szCs w:val="18"/>
              </w:rPr>
              <w:t>Pasca</w:t>
            </w:r>
          </w:p>
        </w:tc>
      </w:tr>
      <w:tr w:rsidR="00652360" w14:paraId="42CCE5BA" w14:textId="77777777" w:rsidTr="007A0BA3">
        <w:tc>
          <w:tcPr>
            <w:tcW w:w="521" w:type="dxa"/>
            <w:gridSpan w:val="2"/>
            <w:tcBorders>
              <w:right w:val="nil"/>
            </w:tcBorders>
            <w:vAlign w:val="center"/>
          </w:tcPr>
          <w:p w14:paraId="664245B2"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1.</w:t>
            </w:r>
          </w:p>
        </w:tc>
        <w:tc>
          <w:tcPr>
            <w:tcW w:w="3779" w:type="dxa"/>
            <w:tcBorders>
              <w:left w:val="nil"/>
            </w:tcBorders>
            <w:vAlign w:val="center"/>
          </w:tcPr>
          <w:p w14:paraId="1778A7FD"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rti orang-orang dari konteks yang berbeda (sekolah, keluarga, dll).</w:t>
            </w:r>
          </w:p>
        </w:tc>
        <w:tc>
          <w:tcPr>
            <w:tcW w:w="821" w:type="dxa"/>
            <w:vAlign w:val="center"/>
          </w:tcPr>
          <w:p w14:paraId="0AD16516"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E1FBE1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r w:rsidR="00652360" w14:paraId="2B656014" w14:textId="77777777" w:rsidTr="007A0BA3">
        <w:tc>
          <w:tcPr>
            <w:tcW w:w="521" w:type="dxa"/>
            <w:gridSpan w:val="2"/>
            <w:tcBorders>
              <w:right w:val="nil"/>
            </w:tcBorders>
            <w:vAlign w:val="center"/>
          </w:tcPr>
          <w:p w14:paraId="4995FB31"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2.</w:t>
            </w:r>
          </w:p>
        </w:tc>
        <w:tc>
          <w:tcPr>
            <w:tcW w:w="3779" w:type="dxa"/>
            <w:tcBorders>
              <w:left w:val="nil"/>
            </w:tcBorders>
            <w:vAlign w:val="center"/>
          </w:tcPr>
          <w:p w14:paraId="19D272DA"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identifikasi apa hubungan dia dengan orang lain.</w:t>
            </w:r>
          </w:p>
        </w:tc>
        <w:tc>
          <w:tcPr>
            <w:tcW w:w="821" w:type="dxa"/>
            <w:vAlign w:val="center"/>
          </w:tcPr>
          <w:p w14:paraId="398CC5D3"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688E0512"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305C7654" w14:textId="77777777" w:rsidTr="007A0BA3">
        <w:tc>
          <w:tcPr>
            <w:tcW w:w="521" w:type="dxa"/>
            <w:gridSpan w:val="2"/>
            <w:tcBorders>
              <w:right w:val="nil"/>
            </w:tcBorders>
            <w:vAlign w:val="center"/>
          </w:tcPr>
          <w:p w14:paraId="6B239F41"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50A15F19"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elihara hubungan dengan teman satu kelas secara spontan dan lancar.</w:t>
            </w:r>
          </w:p>
        </w:tc>
        <w:tc>
          <w:tcPr>
            <w:tcW w:w="821" w:type="dxa"/>
            <w:vAlign w:val="center"/>
          </w:tcPr>
          <w:p w14:paraId="59CA1DDE"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39E8BB0B"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77B9DBC3" w14:textId="77777777" w:rsidTr="007A0BA3">
        <w:tc>
          <w:tcPr>
            <w:tcW w:w="521" w:type="dxa"/>
            <w:gridSpan w:val="2"/>
            <w:tcBorders>
              <w:right w:val="nil"/>
            </w:tcBorders>
            <w:vAlign w:val="center"/>
          </w:tcPr>
          <w:p w14:paraId="66344C7B"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7F66EDF6"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elihara hubungan dengan pendidik yang paling dekat dengan dia ketika di sekolah.</w:t>
            </w:r>
          </w:p>
        </w:tc>
        <w:tc>
          <w:tcPr>
            <w:tcW w:w="821" w:type="dxa"/>
            <w:vAlign w:val="center"/>
          </w:tcPr>
          <w:p w14:paraId="2AC3EA0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38F7064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0C2CF76E" w14:textId="77777777" w:rsidTr="007A0BA3">
        <w:tc>
          <w:tcPr>
            <w:tcW w:w="521" w:type="dxa"/>
            <w:gridSpan w:val="2"/>
            <w:tcBorders>
              <w:right w:val="nil"/>
            </w:tcBorders>
            <w:vAlign w:val="center"/>
          </w:tcPr>
          <w:p w14:paraId="3030CA97"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5AD8DB58"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melihara hubungan dengan orang-orang yang hidup dalam keluarganya secara spontan dan lancar.</w:t>
            </w:r>
          </w:p>
        </w:tc>
        <w:tc>
          <w:tcPr>
            <w:tcW w:w="821" w:type="dxa"/>
            <w:vAlign w:val="center"/>
          </w:tcPr>
          <w:p w14:paraId="4C63ACA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26E3CC9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1BFD9803" w14:textId="77777777" w:rsidTr="007A0BA3">
        <w:tc>
          <w:tcPr>
            <w:tcW w:w="521" w:type="dxa"/>
            <w:gridSpan w:val="2"/>
            <w:tcBorders>
              <w:right w:val="nil"/>
            </w:tcBorders>
            <w:vAlign w:val="center"/>
          </w:tcPr>
          <w:p w14:paraId="341CF561"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55FE497A"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dapat membedakan orang yang telah dikenal.</w:t>
            </w:r>
          </w:p>
        </w:tc>
        <w:tc>
          <w:tcPr>
            <w:tcW w:w="821" w:type="dxa"/>
            <w:vAlign w:val="center"/>
          </w:tcPr>
          <w:p w14:paraId="1755B2DA"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4DBB0D64"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159FAA84" w14:textId="77777777" w:rsidTr="007A0BA3">
        <w:tc>
          <w:tcPr>
            <w:tcW w:w="521" w:type="dxa"/>
            <w:gridSpan w:val="2"/>
            <w:tcBorders>
              <w:right w:val="nil"/>
            </w:tcBorders>
            <w:vAlign w:val="center"/>
          </w:tcPr>
          <w:p w14:paraId="6ABD6708"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7F2683BB"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 xml:space="preserve">Siswa membedakan peran orang lain yang bekerja di beberapa layanan sosial dan budaya </w:t>
            </w:r>
          </w:p>
        </w:tc>
        <w:tc>
          <w:tcPr>
            <w:tcW w:w="821" w:type="dxa"/>
            <w:vAlign w:val="center"/>
          </w:tcPr>
          <w:p w14:paraId="0398975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c>
          <w:tcPr>
            <w:tcW w:w="821" w:type="dxa"/>
            <w:vAlign w:val="center"/>
          </w:tcPr>
          <w:p w14:paraId="0FF3C37F"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2</w:t>
            </w:r>
          </w:p>
        </w:tc>
      </w:tr>
      <w:tr w:rsidR="00652360" w14:paraId="4CE83B61" w14:textId="77777777" w:rsidTr="007A0BA3">
        <w:tc>
          <w:tcPr>
            <w:tcW w:w="521" w:type="dxa"/>
            <w:gridSpan w:val="2"/>
            <w:tcBorders>
              <w:right w:val="nil"/>
            </w:tcBorders>
            <w:vAlign w:val="center"/>
          </w:tcPr>
          <w:p w14:paraId="295D5974" w14:textId="77777777" w:rsidR="00652360" w:rsidRPr="00464AA3" w:rsidRDefault="00652360" w:rsidP="00FD2BF2">
            <w:pPr>
              <w:widowControl w:val="0"/>
              <w:autoSpaceDE w:val="0"/>
              <w:autoSpaceDN w:val="0"/>
              <w:adjustRightInd w:val="0"/>
              <w:spacing w:before="38"/>
              <w:jc w:val="right"/>
              <w:rPr>
                <w:sz w:val="18"/>
                <w:szCs w:val="18"/>
              </w:rPr>
            </w:pPr>
            <w:r w:rsidRPr="00464AA3">
              <w:rPr>
                <w:sz w:val="18"/>
                <w:szCs w:val="18"/>
              </w:rPr>
              <w:t>8.</w:t>
            </w:r>
          </w:p>
        </w:tc>
        <w:tc>
          <w:tcPr>
            <w:tcW w:w="3779" w:type="dxa"/>
            <w:tcBorders>
              <w:left w:val="nil"/>
            </w:tcBorders>
            <w:vAlign w:val="center"/>
          </w:tcPr>
          <w:p w14:paraId="7D3D8643" w14:textId="77777777" w:rsidR="00652360" w:rsidRPr="00464AA3" w:rsidRDefault="00652360" w:rsidP="00FD2BF2">
            <w:pPr>
              <w:widowControl w:val="0"/>
              <w:autoSpaceDE w:val="0"/>
              <w:autoSpaceDN w:val="0"/>
              <w:adjustRightInd w:val="0"/>
              <w:spacing w:before="38"/>
              <w:rPr>
                <w:sz w:val="18"/>
                <w:szCs w:val="18"/>
              </w:rPr>
            </w:pPr>
            <w:r w:rsidRPr="00464AA3">
              <w:rPr>
                <w:sz w:val="18"/>
                <w:szCs w:val="18"/>
              </w:rPr>
              <w:t>Siswa mengenal dan menerapkan aturan sebagai warga biasa (mengerti kondisi di jalan rumah, membuang sampah)</w:t>
            </w:r>
          </w:p>
        </w:tc>
        <w:tc>
          <w:tcPr>
            <w:tcW w:w="821" w:type="dxa"/>
            <w:vAlign w:val="center"/>
          </w:tcPr>
          <w:p w14:paraId="3C54B15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c>
          <w:tcPr>
            <w:tcW w:w="821" w:type="dxa"/>
            <w:vAlign w:val="center"/>
          </w:tcPr>
          <w:p w14:paraId="18248AA9" w14:textId="77777777" w:rsidR="00652360" w:rsidRPr="00652360" w:rsidRDefault="00652360">
            <w:pPr>
              <w:jc w:val="right"/>
              <w:rPr>
                <w:rFonts w:ascii="Calibri" w:hAnsi="Calibri" w:cs="Calibri"/>
                <w:color w:val="000000"/>
                <w:sz w:val="18"/>
                <w:szCs w:val="18"/>
              </w:rPr>
            </w:pPr>
            <w:r w:rsidRPr="00652360">
              <w:rPr>
                <w:rFonts w:ascii="Calibri" w:hAnsi="Calibri" w:cs="Calibri"/>
                <w:color w:val="000000"/>
                <w:sz w:val="18"/>
                <w:szCs w:val="18"/>
              </w:rPr>
              <w:t>3</w:t>
            </w:r>
          </w:p>
        </w:tc>
      </w:tr>
    </w:tbl>
    <w:p w14:paraId="043AC4BE" w14:textId="77777777" w:rsidR="00AA47E2" w:rsidRDefault="00AA47E2" w:rsidP="00AA47E2"/>
    <w:p w14:paraId="5D9A71F5" w14:textId="77777777" w:rsidR="00144B37" w:rsidRDefault="00144B37" w:rsidP="00A15C31">
      <w:pPr>
        <w:pStyle w:val="Caption"/>
        <w:keepNext/>
      </w:pPr>
      <w:bookmarkStart w:id="506" w:name="_Ref396498242"/>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4</w:t>
      </w:r>
      <w:r w:rsidR="003C0604">
        <w:fldChar w:fldCharType="end"/>
      </w:r>
      <w:bookmarkEnd w:id="506"/>
      <w:r w:rsidRPr="00144B37">
        <w:t xml:space="preserve"> </w:t>
      </w:r>
      <w:r>
        <w:t xml:space="preserve">Kuisioner </w:t>
      </w:r>
      <w:r w:rsidR="00A15C31">
        <w:t xml:space="preserve">Perkembangan Kemampuan Jocelyn </w:t>
      </w:r>
      <w:r>
        <w:t>(Bagian 1)</w:t>
      </w:r>
    </w:p>
    <w:tbl>
      <w:tblPr>
        <w:tblStyle w:val="TableGrid"/>
        <w:tblW w:w="5942" w:type="dxa"/>
        <w:tblInd w:w="117" w:type="dxa"/>
        <w:tblLook w:val="04A0" w:firstRow="1" w:lastRow="0" w:firstColumn="1" w:lastColumn="0" w:noHBand="0" w:noVBand="1"/>
      </w:tblPr>
      <w:tblGrid>
        <w:gridCol w:w="555"/>
        <w:gridCol w:w="3745"/>
        <w:gridCol w:w="821"/>
        <w:gridCol w:w="821"/>
      </w:tblGrid>
      <w:tr w:rsidR="00652360" w14:paraId="603830B4" w14:textId="77777777" w:rsidTr="007A0BA3">
        <w:tc>
          <w:tcPr>
            <w:tcW w:w="555" w:type="dxa"/>
            <w:tcBorders>
              <w:right w:val="nil"/>
            </w:tcBorders>
            <w:vAlign w:val="center"/>
          </w:tcPr>
          <w:p w14:paraId="0912A20B" w14:textId="77777777" w:rsidR="00652360" w:rsidRPr="00464AA3" w:rsidRDefault="00652360" w:rsidP="00FD2BF2">
            <w:pPr>
              <w:widowControl w:val="0"/>
              <w:autoSpaceDE w:val="0"/>
              <w:autoSpaceDN w:val="0"/>
              <w:adjustRightInd w:val="0"/>
              <w:spacing w:before="38"/>
              <w:rPr>
                <w:sz w:val="18"/>
                <w:szCs w:val="18"/>
              </w:rPr>
            </w:pPr>
          </w:p>
        </w:tc>
        <w:tc>
          <w:tcPr>
            <w:tcW w:w="3745" w:type="dxa"/>
            <w:tcBorders>
              <w:left w:val="nil"/>
            </w:tcBorders>
            <w:vAlign w:val="center"/>
          </w:tcPr>
          <w:p w14:paraId="2ADF31E6"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Bahasa</w:t>
            </w:r>
          </w:p>
        </w:tc>
        <w:tc>
          <w:tcPr>
            <w:tcW w:w="821" w:type="dxa"/>
            <w:vAlign w:val="center"/>
          </w:tcPr>
          <w:p w14:paraId="4F8A1D58" w14:textId="77777777" w:rsidR="00652360" w:rsidRPr="007E1B93" w:rsidRDefault="00652360" w:rsidP="00FD2BF2">
            <w:pPr>
              <w:jc w:val="center"/>
              <w:rPr>
                <w:b/>
                <w:color w:val="000000"/>
                <w:sz w:val="18"/>
                <w:szCs w:val="18"/>
              </w:rPr>
            </w:pPr>
            <w:r w:rsidRPr="007E1B93">
              <w:rPr>
                <w:b/>
                <w:color w:val="000000"/>
                <w:sz w:val="18"/>
                <w:szCs w:val="18"/>
              </w:rPr>
              <w:t>Pra</w:t>
            </w:r>
          </w:p>
        </w:tc>
        <w:tc>
          <w:tcPr>
            <w:tcW w:w="821" w:type="dxa"/>
            <w:vAlign w:val="center"/>
          </w:tcPr>
          <w:p w14:paraId="00949C2E" w14:textId="77777777" w:rsidR="00652360" w:rsidRPr="007E1B93" w:rsidRDefault="00652360" w:rsidP="00FD2BF2">
            <w:pPr>
              <w:jc w:val="center"/>
              <w:rPr>
                <w:b/>
                <w:color w:val="000000"/>
                <w:sz w:val="18"/>
                <w:szCs w:val="18"/>
              </w:rPr>
            </w:pPr>
            <w:r w:rsidRPr="007E1B93">
              <w:rPr>
                <w:b/>
                <w:color w:val="000000"/>
                <w:sz w:val="18"/>
                <w:szCs w:val="18"/>
              </w:rPr>
              <w:t>Pasca</w:t>
            </w:r>
          </w:p>
        </w:tc>
      </w:tr>
      <w:tr w:rsidR="007E1B93" w14:paraId="3CE650CB" w14:textId="77777777" w:rsidTr="007A0BA3">
        <w:tc>
          <w:tcPr>
            <w:tcW w:w="555" w:type="dxa"/>
            <w:tcBorders>
              <w:right w:val="nil"/>
            </w:tcBorders>
            <w:vAlign w:val="center"/>
          </w:tcPr>
          <w:p w14:paraId="66B158BC"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3CA6067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Penggunaan nonverbal (gerakan, lirikan, dll) untuk memudahkan komunikasinya.</w:t>
            </w:r>
          </w:p>
        </w:tc>
        <w:tc>
          <w:tcPr>
            <w:tcW w:w="821" w:type="dxa"/>
            <w:vAlign w:val="center"/>
          </w:tcPr>
          <w:p w14:paraId="4852680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1C6DD73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484FC3FF" w14:textId="77777777" w:rsidTr="007A0BA3">
        <w:tc>
          <w:tcPr>
            <w:tcW w:w="555" w:type="dxa"/>
            <w:tcBorders>
              <w:right w:val="nil"/>
            </w:tcBorders>
            <w:vAlign w:val="center"/>
          </w:tcPr>
          <w:p w14:paraId="6AB6403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6CCAF205"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 xml:space="preserve">Penggunaan sistem </w:t>
            </w:r>
            <w:r w:rsidRPr="00464AA3">
              <w:rPr>
                <w:i/>
                <w:sz w:val="18"/>
                <w:szCs w:val="18"/>
              </w:rPr>
              <w:t>Augmentative and Alternative Communication</w:t>
            </w:r>
            <w:r w:rsidRPr="00464AA3">
              <w:rPr>
                <w:sz w:val="18"/>
                <w:szCs w:val="18"/>
              </w:rPr>
              <w:t xml:space="preserve"> (menggunakanan bahasa tubuh, simbol atau gambar untuk berkomunikasi dengan lingkungannya).</w:t>
            </w:r>
          </w:p>
        </w:tc>
        <w:tc>
          <w:tcPr>
            <w:tcW w:w="821" w:type="dxa"/>
            <w:vAlign w:val="center"/>
          </w:tcPr>
          <w:p w14:paraId="40B39AC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4546CDB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64368B6D" w14:textId="77777777" w:rsidTr="007A0BA3">
        <w:tc>
          <w:tcPr>
            <w:tcW w:w="555" w:type="dxa"/>
            <w:tcBorders>
              <w:right w:val="nil"/>
            </w:tcBorders>
            <w:vAlign w:val="center"/>
          </w:tcPr>
          <w:p w14:paraId="371EDC8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35FF57E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melalui bahasa lisan dan suasana hati.</w:t>
            </w:r>
          </w:p>
        </w:tc>
        <w:tc>
          <w:tcPr>
            <w:tcW w:w="821" w:type="dxa"/>
            <w:vAlign w:val="center"/>
          </w:tcPr>
          <w:p w14:paraId="1FDAF9A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EA7536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60EED94" w14:textId="77777777" w:rsidTr="007A0BA3">
        <w:tc>
          <w:tcPr>
            <w:tcW w:w="555" w:type="dxa"/>
            <w:tcBorders>
              <w:right w:val="nil"/>
            </w:tcBorders>
            <w:vAlign w:val="center"/>
          </w:tcPr>
          <w:p w14:paraId="1B8FB09D"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72772C9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komunikasikan informasi untuk menanggapi isu yang sebelumnya diberikan.</w:t>
            </w:r>
          </w:p>
        </w:tc>
        <w:tc>
          <w:tcPr>
            <w:tcW w:w="821" w:type="dxa"/>
            <w:vAlign w:val="center"/>
          </w:tcPr>
          <w:p w14:paraId="60F731A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63839D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BBB8B55" w14:textId="77777777" w:rsidTr="007A0BA3">
        <w:tc>
          <w:tcPr>
            <w:tcW w:w="555" w:type="dxa"/>
            <w:tcBorders>
              <w:right w:val="nil"/>
            </w:tcBorders>
            <w:vAlign w:val="center"/>
          </w:tcPr>
          <w:p w14:paraId="75BD1AC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72B8761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informasi berdasarkan fakta, pengalaman, dll dalam konteks biasa yang dia lakukan.</w:t>
            </w:r>
          </w:p>
        </w:tc>
        <w:tc>
          <w:tcPr>
            <w:tcW w:w="821" w:type="dxa"/>
            <w:vAlign w:val="center"/>
          </w:tcPr>
          <w:p w14:paraId="2996521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06D886E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62D8BB6E" w14:textId="77777777" w:rsidTr="007A0BA3">
        <w:tc>
          <w:tcPr>
            <w:tcW w:w="555" w:type="dxa"/>
            <w:tcBorders>
              <w:right w:val="nil"/>
            </w:tcBorders>
            <w:vAlign w:val="center"/>
          </w:tcPr>
          <w:p w14:paraId="24DCFFB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4D49EB8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dan menjalankan perintah sederhana.</w:t>
            </w:r>
          </w:p>
        </w:tc>
        <w:tc>
          <w:tcPr>
            <w:tcW w:w="821" w:type="dxa"/>
            <w:vAlign w:val="center"/>
          </w:tcPr>
          <w:p w14:paraId="27DDD67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047A4C9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75781B7D" w14:textId="77777777" w:rsidTr="007A0BA3">
        <w:tc>
          <w:tcPr>
            <w:tcW w:w="555" w:type="dxa"/>
            <w:tcBorders>
              <w:right w:val="nil"/>
            </w:tcBorders>
            <w:vAlign w:val="center"/>
          </w:tcPr>
          <w:p w14:paraId="2F9B59D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75D2F9C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berinteraksi secara verbal dengan orang yang berbeda baik anak atau orang dewasa dalam lingkungan sekolah.</w:t>
            </w:r>
          </w:p>
        </w:tc>
        <w:tc>
          <w:tcPr>
            <w:tcW w:w="821" w:type="dxa"/>
            <w:vAlign w:val="center"/>
          </w:tcPr>
          <w:p w14:paraId="39C6261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1B0C4B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1848C4ED" w14:textId="77777777" w:rsidTr="007A0BA3">
        <w:tc>
          <w:tcPr>
            <w:tcW w:w="555" w:type="dxa"/>
            <w:tcBorders>
              <w:right w:val="nil"/>
            </w:tcBorders>
            <w:vAlign w:val="center"/>
          </w:tcPr>
          <w:p w14:paraId="1BC3774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34C3F31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gunakan kosakata tepat berdasarkan umurnya.</w:t>
            </w:r>
          </w:p>
        </w:tc>
        <w:tc>
          <w:tcPr>
            <w:tcW w:w="821" w:type="dxa"/>
            <w:vAlign w:val="center"/>
          </w:tcPr>
          <w:p w14:paraId="5C510BA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C38C0C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A48BC9D" w14:textId="77777777" w:rsidTr="007A0BA3">
        <w:tc>
          <w:tcPr>
            <w:tcW w:w="555" w:type="dxa"/>
            <w:tcBorders>
              <w:right w:val="nil"/>
            </w:tcBorders>
            <w:vAlign w:val="center"/>
          </w:tcPr>
          <w:p w14:paraId="3AB76CC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29D4B60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baca dan mengerti kata.</w:t>
            </w:r>
          </w:p>
        </w:tc>
        <w:tc>
          <w:tcPr>
            <w:tcW w:w="821" w:type="dxa"/>
            <w:vAlign w:val="center"/>
          </w:tcPr>
          <w:p w14:paraId="6057288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0ABB30B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07DAEB10" w14:textId="77777777" w:rsidTr="007A0BA3">
        <w:tc>
          <w:tcPr>
            <w:tcW w:w="555" w:type="dxa"/>
            <w:tcBorders>
              <w:right w:val="nil"/>
            </w:tcBorders>
            <w:vAlign w:val="center"/>
          </w:tcPr>
          <w:p w14:paraId="6378AE9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27CEFC1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baca dan mengerti frase sederhana.</w:t>
            </w:r>
          </w:p>
        </w:tc>
        <w:tc>
          <w:tcPr>
            <w:tcW w:w="821" w:type="dxa"/>
            <w:vAlign w:val="center"/>
          </w:tcPr>
          <w:p w14:paraId="4AA92C3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5712D0A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150F1CFD" w14:textId="77777777" w:rsidTr="007A0BA3">
        <w:tc>
          <w:tcPr>
            <w:tcW w:w="555" w:type="dxa"/>
            <w:tcBorders>
              <w:right w:val="nil"/>
            </w:tcBorders>
            <w:vAlign w:val="center"/>
          </w:tcPr>
          <w:p w14:paraId="7478833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4E4F2DA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ahami informasi tertulis yang muncul diberbagai lingkungannya.</w:t>
            </w:r>
          </w:p>
        </w:tc>
        <w:tc>
          <w:tcPr>
            <w:tcW w:w="821" w:type="dxa"/>
            <w:vAlign w:val="center"/>
          </w:tcPr>
          <w:p w14:paraId="4E98050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90522A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2AC081C" w14:textId="77777777" w:rsidTr="007A0BA3">
        <w:tc>
          <w:tcPr>
            <w:tcW w:w="555" w:type="dxa"/>
            <w:tcBorders>
              <w:right w:val="nil"/>
            </w:tcBorders>
            <w:vAlign w:val="center"/>
          </w:tcPr>
          <w:p w14:paraId="7FD7D1D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159A7E0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sanggup menulis teks sederhana dengan kalimat sederhana.</w:t>
            </w:r>
          </w:p>
        </w:tc>
        <w:tc>
          <w:tcPr>
            <w:tcW w:w="821" w:type="dxa"/>
            <w:vAlign w:val="center"/>
          </w:tcPr>
          <w:p w14:paraId="62E1805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004C95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77CA562B" w14:textId="77777777" w:rsidTr="007A0BA3">
        <w:tc>
          <w:tcPr>
            <w:tcW w:w="555" w:type="dxa"/>
            <w:tcBorders>
              <w:right w:val="nil"/>
            </w:tcBorders>
            <w:vAlign w:val="center"/>
          </w:tcPr>
          <w:p w14:paraId="2CBFF24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5ABED99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ulis untuk menanggapi situasi kehidupan sehari-hari yang dipelajari.</w:t>
            </w:r>
          </w:p>
        </w:tc>
        <w:tc>
          <w:tcPr>
            <w:tcW w:w="821" w:type="dxa"/>
            <w:vAlign w:val="center"/>
          </w:tcPr>
          <w:p w14:paraId="66AE9ED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540FA8C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0C83B3A0" w14:textId="77777777" w:rsidTr="007A0BA3">
        <w:tc>
          <w:tcPr>
            <w:tcW w:w="555" w:type="dxa"/>
            <w:tcBorders>
              <w:right w:val="nil"/>
            </w:tcBorders>
            <w:vAlign w:val="center"/>
          </w:tcPr>
          <w:p w14:paraId="2858B03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6D6C62A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minat dan kesenangan dalam berpartisipasi komunikasi lisan.</w:t>
            </w:r>
          </w:p>
        </w:tc>
        <w:tc>
          <w:tcPr>
            <w:tcW w:w="821" w:type="dxa"/>
            <w:vAlign w:val="center"/>
          </w:tcPr>
          <w:p w14:paraId="721271F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8AC13E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62FD384B" w14:textId="77777777" w:rsidTr="007A0BA3">
        <w:tc>
          <w:tcPr>
            <w:tcW w:w="555" w:type="dxa"/>
            <w:tcBorders>
              <w:right w:val="nil"/>
            </w:tcBorders>
            <w:vAlign w:val="center"/>
          </w:tcPr>
          <w:p w14:paraId="338EB188" w14:textId="77777777" w:rsidR="00652360" w:rsidRPr="00464AA3" w:rsidRDefault="00652360" w:rsidP="00FD2BF2">
            <w:pPr>
              <w:widowControl w:val="0"/>
              <w:autoSpaceDE w:val="0"/>
              <w:autoSpaceDN w:val="0"/>
              <w:adjustRightInd w:val="0"/>
              <w:spacing w:before="38"/>
              <w:rPr>
                <w:sz w:val="18"/>
                <w:szCs w:val="18"/>
              </w:rPr>
            </w:pPr>
          </w:p>
        </w:tc>
        <w:tc>
          <w:tcPr>
            <w:tcW w:w="3745" w:type="dxa"/>
            <w:tcBorders>
              <w:left w:val="nil"/>
            </w:tcBorders>
            <w:vAlign w:val="center"/>
          </w:tcPr>
          <w:p w14:paraId="043D6EEC"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Matematika</w:t>
            </w:r>
          </w:p>
        </w:tc>
        <w:tc>
          <w:tcPr>
            <w:tcW w:w="821" w:type="dxa"/>
            <w:vAlign w:val="center"/>
          </w:tcPr>
          <w:p w14:paraId="43D51645" w14:textId="77777777" w:rsidR="00652360" w:rsidRPr="007E1B93" w:rsidRDefault="00652360" w:rsidP="00FD2BF2">
            <w:pPr>
              <w:jc w:val="center"/>
              <w:rPr>
                <w:b/>
                <w:color w:val="000000"/>
                <w:sz w:val="18"/>
                <w:szCs w:val="18"/>
              </w:rPr>
            </w:pPr>
            <w:r w:rsidRPr="007E1B93">
              <w:rPr>
                <w:b/>
                <w:color w:val="000000"/>
                <w:sz w:val="18"/>
                <w:szCs w:val="18"/>
              </w:rPr>
              <w:t>Pra</w:t>
            </w:r>
          </w:p>
        </w:tc>
        <w:tc>
          <w:tcPr>
            <w:tcW w:w="821" w:type="dxa"/>
            <w:vAlign w:val="center"/>
          </w:tcPr>
          <w:p w14:paraId="60C43A4B" w14:textId="77777777" w:rsidR="00652360" w:rsidRPr="007E1B93" w:rsidRDefault="00652360" w:rsidP="00FD2BF2">
            <w:pPr>
              <w:jc w:val="center"/>
              <w:rPr>
                <w:b/>
                <w:color w:val="000000"/>
                <w:sz w:val="18"/>
                <w:szCs w:val="18"/>
              </w:rPr>
            </w:pPr>
            <w:r w:rsidRPr="007E1B93">
              <w:rPr>
                <w:b/>
                <w:color w:val="000000"/>
                <w:sz w:val="18"/>
                <w:szCs w:val="18"/>
              </w:rPr>
              <w:t>Pasca</w:t>
            </w:r>
          </w:p>
        </w:tc>
      </w:tr>
      <w:tr w:rsidR="007E1B93" w14:paraId="57F51440" w14:textId="77777777" w:rsidTr="007A0BA3">
        <w:tc>
          <w:tcPr>
            <w:tcW w:w="555" w:type="dxa"/>
            <w:tcBorders>
              <w:right w:val="nil"/>
            </w:tcBorders>
            <w:vAlign w:val="center"/>
          </w:tcPr>
          <w:p w14:paraId="2765886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7D2F04F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klasifikasikan berbagai jenis aktivitas dan menanggapinya.</w:t>
            </w:r>
          </w:p>
        </w:tc>
        <w:tc>
          <w:tcPr>
            <w:tcW w:w="821" w:type="dxa"/>
            <w:vAlign w:val="center"/>
          </w:tcPr>
          <w:p w14:paraId="0FDDD23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BD57BA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4555B42" w14:textId="77777777" w:rsidTr="007A0BA3">
        <w:tc>
          <w:tcPr>
            <w:tcW w:w="555" w:type="dxa"/>
            <w:tcBorders>
              <w:right w:val="nil"/>
            </w:tcBorders>
            <w:vAlign w:val="center"/>
          </w:tcPr>
          <w:p w14:paraId="7016B4A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321CC5C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yusun rangkaian objek berdasarkan warna, bentuk atau ukuran.</w:t>
            </w:r>
          </w:p>
        </w:tc>
        <w:tc>
          <w:tcPr>
            <w:tcW w:w="821" w:type="dxa"/>
            <w:vAlign w:val="center"/>
          </w:tcPr>
          <w:p w14:paraId="14DD3B9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643DBD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bl>
    <w:p w14:paraId="099AEDDD" w14:textId="77777777" w:rsidR="00144B37" w:rsidRDefault="00144B37"/>
    <w:p w14:paraId="17A3E691" w14:textId="77777777" w:rsidR="00144B37" w:rsidRDefault="00144B37" w:rsidP="00A15C31">
      <w:pPr>
        <w:pStyle w:val="Caption"/>
        <w:keepNext/>
      </w:pPr>
      <w:bookmarkStart w:id="507" w:name="_Ref396498243"/>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5</w:t>
      </w:r>
      <w:r w:rsidR="003C0604">
        <w:fldChar w:fldCharType="end"/>
      </w:r>
      <w:bookmarkEnd w:id="507"/>
      <w:r w:rsidRPr="00144B37">
        <w:t xml:space="preserve"> </w:t>
      </w:r>
      <w:r>
        <w:t>Kuisioner Perkembangan Kem</w:t>
      </w:r>
      <w:r w:rsidR="00A15C31">
        <w:t xml:space="preserve">ampuan Jocelyn </w:t>
      </w:r>
      <w:r>
        <w:t>(Bagian 2)</w:t>
      </w:r>
    </w:p>
    <w:tbl>
      <w:tblPr>
        <w:tblStyle w:val="TableGrid"/>
        <w:tblW w:w="5942" w:type="dxa"/>
        <w:tblInd w:w="117" w:type="dxa"/>
        <w:tblLook w:val="04A0" w:firstRow="1" w:lastRow="0" w:firstColumn="1" w:lastColumn="0" w:noHBand="0" w:noVBand="1"/>
      </w:tblPr>
      <w:tblGrid>
        <w:gridCol w:w="513"/>
        <w:gridCol w:w="42"/>
        <w:gridCol w:w="3745"/>
        <w:gridCol w:w="821"/>
        <w:gridCol w:w="821"/>
      </w:tblGrid>
      <w:tr w:rsidR="007E1B93" w14:paraId="5DAEDCC5" w14:textId="77777777" w:rsidTr="007A0BA3">
        <w:tc>
          <w:tcPr>
            <w:tcW w:w="555" w:type="dxa"/>
            <w:gridSpan w:val="2"/>
            <w:tcBorders>
              <w:right w:val="nil"/>
            </w:tcBorders>
            <w:vAlign w:val="center"/>
          </w:tcPr>
          <w:p w14:paraId="05D113C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40EFAD1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hubungkan aktivitas kehidupan sehari-hari dengan berbeda-beda (dengan perbandingan, korespondensi).</w:t>
            </w:r>
          </w:p>
        </w:tc>
        <w:tc>
          <w:tcPr>
            <w:tcW w:w="821" w:type="dxa"/>
            <w:vAlign w:val="center"/>
          </w:tcPr>
          <w:p w14:paraId="45D09E0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F4C503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6983E435" w14:textId="77777777" w:rsidTr="007A0BA3">
        <w:tc>
          <w:tcPr>
            <w:tcW w:w="555" w:type="dxa"/>
            <w:gridSpan w:val="2"/>
            <w:tcBorders>
              <w:right w:val="nil"/>
            </w:tcBorders>
            <w:vAlign w:val="center"/>
          </w:tcPr>
          <w:p w14:paraId="18585CC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10EC887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angka dari 0 sampai 10 dan mengidentifikasi jumlah yang ditunjukkan.</w:t>
            </w:r>
          </w:p>
        </w:tc>
        <w:tc>
          <w:tcPr>
            <w:tcW w:w="821" w:type="dxa"/>
            <w:vAlign w:val="center"/>
          </w:tcPr>
          <w:p w14:paraId="5D3B802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EB0A3A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70AA34D3" w14:textId="77777777" w:rsidTr="007A0BA3">
        <w:tc>
          <w:tcPr>
            <w:tcW w:w="555" w:type="dxa"/>
            <w:gridSpan w:val="2"/>
            <w:tcBorders>
              <w:right w:val="nil"/>
            </w:tcBorders>
            <w:vAlign w:val="center"/>
          </w:tcPr>
          <w:p w14:paraId="03D6C69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618D093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angka dari 10 sampai 100 dan mengidentifikasi jumlah yang ditunjukkan.</w:t>
            </w:r>
          </w:p>
        </w:tc>
        <w:tc>
          <w:tcPr>
            <w:tcW w:w="821" w:type="dxa"/>
            <w:vAlign w:val="center"/>
          </w:tcPr>
          <w:p w14:paraId="7AA82B1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08A31E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1CE12C41" w14:textId="77777777" w:rsidTr="007A0BA3">
        <w:tc>
          <w:tcPr>
            <w:tcW w:w="555" w:type="dxa"/>
            <w:gridSpan w:val="2"/>
            <w:tcBorders>
              <w:right w:val="nil"/>
            </w:tcBorders>
            <w:vAlign w:val="center"/>
          </w:tcPr>
          <w:p w14:paraId="4CB979C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02820D0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lakukam penjumlahan sederhana (yang mana hasil kurang dari 10).</w:t>
            </w:r>
          </w:p>
        </w:tc>
        <w:tc>
          <w:tcPr>
            <w:tcW w:w="821" w:type="dxa"/>
            <w:vAlign w:val="center"/>
          </w:tcPr>
          <w:p w14:paraId="523AACC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003CD2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6186A3F5" w14:textId="77777777" w:rsidTr="007A0BA3">
        <w:tc>
          <w:tcPr>
            <w:tcW w:w="555" w:type="dxa"/>
            <w:gridSpan w:val="2"/>
            <w:tcBorders>
              <w:right w:val="nil"/>
            </w:tcBorders>
            <w:vAlign w:val="center"/>
          </w:tcPr>
          <w:p w14:paraId="056B751C"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06786F3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bentuk geomteri sederhana (lingkaran, persegi, segitiga).</w:t>
            </w:r>
          </w:p>
        </w:tc>
        <w:tc>
          <w:tcPr>
            <w:tcW w:w="821" w:type="dxa"/>
            <w:vAlign w:val="center"/>
          </w:tcPr>
          <w:p w14:paraId="554E713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D5ADAB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97697A6" w14:textId="77777777" w:rsidTr="007A0BA3">
        <w:tc>
          <w:tcPr>
            <w:tcW w:w="555" w:type="dxa"/>
            <w:gridSpan w:val="2"/>
            <w:tcBorders>
              <w:right w:val="nil"/>
            </w:tcBorders>
            <w:vAlign w:val="center"/>
          </w:tcPr>
          <w:p w14:paraId="054CCE4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6E92B00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yelesaikan situasi permasalahan sederhana dari kehidupan sehari-hari.</w:t>
            </w:r>
          </w:p>
        </w:tc>
        <w:tc>
          <w:tcPr>
            <w:tcW w:w="821" w:type="dxa"/>
            <w:vAlign w:val="center"/>
          </w:tcPr>
          <w:p w14:paraId="0C77801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5F78D45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2779A2E" w14:textId="77777777" w:rsidTr="007A0BA3">
        <w:tc>
          <w:tcPr>
            <w:tcW w:w="555" w:type="dxa"/>
            <w:gridSpan w:val="2"/>
            <w:tcBorders>
              <w:right w:val="nil"/>
            </w:tcBorders>
            <w:vAlign w:val="center"/>
          </w:tcPr>
          <w:p w14:paraId="15A47BD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622EE9D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hari dalam seminggu dan menghubungkannya dengan aktivitas yang spesifik.</w:t>
            </w:r>
          </w:p>
        </w:tc>
        <w:tc>
          <w:tcPr>
            <w:tcW w:w="821" w:type="dxa"/>
            <w:vAlign w:val="center"/>
          </w:tcPr>
          <w:p w14:paraId="3CCD28E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5A628C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0F7570D1" w14:textId="77777777" w:rsidTr="007A0BA3">
        <w:tc>
          <w:tcPr>
            <w:tcW w:w="555" w:type="dxa"/>
            <w:gridSpan w:val="2"/>
            <w:tcBorders>
              <w:right w:val="nil"/>
            </w:tcBorders>
            <w:vAlign w:val="center"/>
          </w:tcPr>
          <w:p w14:paraId="7162DDE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78E6F4A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gabungkan waktu dan jam dengan aktivitas biasa yang dilakukan pada saat itu.</w:t>
            </w:r>
          </w:p>
        </w:tc>
        <w:tc>
          <w:tcPr>
            <w:tcW w:w="821" w:type="dxa"/>
            <w:vAlign w:val="center"/>
          </w:tcPr>
          <w:p w14:paraId="4F44848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29C40F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0D8ACA19" w14:textId="77777777" w:rsidTr="007A0BA3">
        <w:tc>
          <w:tcPr>
            <w:tcW w:w="555" w:type="dxa"/>
            <w:gridSpan w:val="2"/>
            <w:tcBorders>
              <w:right w:val="nil"/>
            </w:tcBorders>
            <w:vAlign w:val="center"/>
          </w:tcPr>
          <w:p w14:paraId="2775CC0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6D211B0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uang sebagai alat tukar untuk memperoleh objek.</w:t>
            </w:r>
          </w:p>
        </w:tc>
        <w:tc>
          <w:tcPr>
            <w:tcW w:w="821" w:type="dxa"/>
            <w:vAlign w:val="center"/>
          </w:tcPr>
          <w:p w14:paraId="2A16F0B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4D1DDBE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665A07B2" w14:textId="77777777" w:rsidTr="007A0BA3">
        <w:tc>
          <w:tcPr>
            <w:tcW w:w="555" w:type="dxa"/>
            <w:gridSpan w:val="2"/>
            <w:tcBorders>
              <w:right w:val="nil"/>
            </w:tcBorders>
            <w:vAlign w:val="center"/>
          </w:tcPr>
          <w:p w14:paraId="2077E10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31FF6E2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gidentifikasi nilai dari beberapa koin atau tagihan.</w:t>
            </w:r>
          </w:p>
        </w:tc>
        <w:tc>
          <w:tcPr>
            <w:tcW w:w="821" w:type="dxa"/>
            <w:vAlign w:val="center"/>
          </w:tcPr>
          <w:p w14:paraId="2F31AE0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FED1C0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3C19D6B" w14:textId="77777777" w:rsidTr="007A0BA3">
        <w:tc>
          <w:tcPr>
            <w:tcW w:w="555" w:type="dxa"/>
            <w:gridSpan w:val="2"/>
            <w:tcBorders>
              <w:right w:val="nil"/>
            </w:tcBorders>
            <w:vAlign w:val="center"/>
          </w:tcPr>
          <w:p w14:paraId="26E623DD"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65FA93D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berorientasi dalam riang dengan perintah sederhana.</w:t>
            </w:r>
          </w:p>
        </w:tc>
        <w:tc>
          <w:tcPr>
            <w:tcW w:w="821" w:type="dxa"/>
            <w:vAlign w:val="center"/>
          </w:tcPr>
          <w:p w14:paraId="5906DF5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77B41CC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27F2924" w14:textId="77777777" w:rsidTr="007A0BA3">
        <w:tc>
          <w:tcPr>
            <w:tcW w:w="555" w:type="dxa"/>
            <w:gridSpan w:val="2"/>
            <w:tcBorders>
              <w:right w:val="nil"/>
            </w:tcBorders>
            <w:vAlign w:val="center"/>
          </w:tcPr>
          <w:p w14:paraId="45C0ED8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156473B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gerti kosakata dasar yang berhubungan dengan konsep ruangan, waktu, ukuran atau posisi.</w:t>
            </w:r>
          </w:p>
        </w:tc>
        <w:tc>
          <w:tcPr>
            <w:tcW w:w="821" w:type="dxa"/>
            <w:vAlign w:val="center"/>
          </w:tcPr>
          <w:p w14:paraId="49B6EA2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9418B0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1532A7F5" w14:textId="77777777" w:rsidTr="007A0BA3">
        <w:tc>
          <w:tcPr>
            <w:tcW w:w="513" w:type="dxa"/>
            <w:tcBorders>
              <w:right w:val="nil"/>
            </w:tcBorders>
            <w:vAlign w:val="center"/>
          </w:tcPr>
          <w:p w14:paraId="535A1A40" w14:textId="77777777" w:rsidR="00652360" w:rsidRPr="00464AA3" w:rsidRDefault="00652360" w:rsidP="00FD2BF2">
            <w:pPr>
              <w:widowControl w:val="0"/>
              <w:autoSpaceDE w:val="0"/>
              <w:autoSpaceDN w:val="0"/>
              <w:adjustRightInd w:val="0"/>
              <w:spacing w:before="38"/>
              <w:rPr>
                <w:sz w:val="18"/>
                <w:szCs w:val="18"/>
              </w:rPr>
            </w:pPr>
          </w:p>
        </w:tc>
        <w:tc>
          <w:tcPr>
            <w:tcW w:w="3787" w:type="dxa"/>
            <w:gridSpan w:val="2"/>
            <w:tcBorders>
              <w:left w:val="nil"/>
            </w:tcBorders>
            <w:vAlign w:val="center"/>
          </w:tcPr>
          <w:p w14:paraId="42ADF0BA"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sadaran Lingkungan</w:t>
            </w:r>
          </w:p>
        </w:tc>
        <w:tc>
          <w:tcPr>
            <w:tcW w:w="821" w:type="dxa"/>
            <w:vAlign w:val="center"/>
          </w:tcPr>
          <w:p w14:paraId="25F8E37E" w14:textId="77777777" w:rsidR="00652360" w:rsidRPr="007E1B93" w:rsidRDefault="00652360" w:rsidP="00FD2BF2">
            <w:pPr>
              <w:jc w:val="center"/>
              <w:rPr>
                <w:b/>
                <w:color w:val="000000"/>
                <w:sz w:val="18"/>
                <w:szCs w:val="18"/>
              </w:rPr>
            </w:pPr>
            <w:r w:rsidRPr="007E1B93">
              <w:rPr>
                <w:b/>
                <w:color w:val="000000"/>
                <w:sz w:val="18"/>
                <w:szCs w:val="18"/>
              </w:rPr>
              <w:t>Pra</w:t>
            </w:r>
          </w:p>
        </w:tc>
        <w:tc>
          <w:tcPr>
            <w:tcW w:w="821" w:type="dxa"/>
            <w:vAlign w:val="center"/>
          </w:tcPr>
          <w:p w14:paraId="583C1D08" w14:textId="77777777" w:rsidR="00652360" w:rsidRPr="007E1B93" w:rsidRDefault="00652360" w:rsidP="00FD2BF2">
            <w:pPr>
              <w:jc w:val="center"/>
              <w:rPr>
                <w:b/>
                <w:color w:val="000000"/>
                <w:sz w:val="18"/>
                <w:szCs w:val="18"/>
              </w:rPr>
            </w:pPr>
            <w:r w:rsidRPr="007E1B93">
              <w:rPr>
                <w:b/>
                <w:color w:val="000000"/>
                <w:sz w:val="18"/>
                <w:szCs w:val="18"/>
              </w:rPr>
              <w:t>Pasca</w:t>
            </w:r>
          </w:p>
        </w:tc>
      </w:tr>
      <w:tr w:rsidR="007E1B93" w14:paraId="230F3CF7" w14:textId="77777777" w:rsidTr="007A0BA3">
        <w:tc>
          <w:tcPr>
            <w:tcW w:w="513" w:type="dxa"/>
            <w:tcBorders>
              <w:right w:val="nil"/>
            </w:tcBorders>
            <w:vAlign w:val="center"/>
          </w:tcPr>
          <w:p w14:paraId="536212A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87" w:type="dxa"/>
            <w:gridSpan w:val="2"/>
            <w:tcBorders>
              <w:left w:val="nil"/>
            </w:tcBorders>
            <w:vAlign w:val="center"/>
          </w:tcPr>
          <w:p w14:paraId="7471A64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objek berdasarkan konteks domestik yang berbeda (dapur, kamar mandi, tempat tidur, dll) dan mengidentifikasikan yang mereka gunakan.</w:t>
            </w:r>
          </w:p>
        </w:tc>
        <w:tc>
          <w:tcPr>
            <w:tcW w:w="821" w:type="dxa"/>
            <w:vAlign w:val="center"/>
          </w:tcPr>
          <w:p w14:paraId="4704819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2ECD76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5C41FB2" w14:textId="77777777" w:rsidTr="007A0BA3">
        <w:tc>
          <w:tcPr>
            <w:tcW w:w="513" w:type="dxa"/>
            <w:tcBorders>
              <w:right w:val="nil"/>
            </w:tcBorders>
            <w:vAlign w:val="center"/>
          </w:tcPr>
          <w:p w14:paraId="1AA2A75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87" w:type="dxa"/>
            <w:gridSpan w:val="2"/>
            <w:tcBorders>
              <w:left w:val="nil"/>
            </w:tcBorders>
            <w:vAlign w:val="center"/>
          </w:tcPr>
          <w:p w14:paraId="6CF9DB9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objek yang ada di lingkungan sekolah (ruang kelas, tempat bermain, dll) dan mengidentifikasi yang mereka gunakan.</w:t>
            </w:r>
          </w:p>
        </w:tc>
        <w:tc>
          <w:tcPr>
            <w:tcW w:w="821" w:type="dxa"/>
            <w:vAlign w:val="center"/>
          </w:tcPr>
          <w:p w14:paraId="486A11C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2839357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04557ABB" w14:textId="77777777" w:rsidTr="007A0BA3">
        <w:tc>
          <w:tcPr>
            <w:tcW w:w="513" w:type="dxa"/>
            <w:tcBorders>
              <w:right w:val="nil"/>
            </w:tcBorders>
            <w:vAlign w:val="center"/>
          </w:tcPr>
          <w:p w14:paraId="4000BBD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87" w:type="dxa"/>
            <w:gridSpan w:val="2"/>
            <w:tcBorders>
              <w:left w:val="nil"/>
            </w:tcBorders>
            <w:vAlign w:val="center"/>
          </w:tcPr>
          <w:p w14:paraId="7734031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tempat biasa dan mengidentifikasi aktivitas yang dilakukan disana.</w:t>
            </w:r>
          </w:p>
        </w:tc>
        <w:tc>
          <w:tcPr>
            <w:tcW w:w="821" w:type="dxa"/>
            <w:vAlign w:val="center"/>
          </w:tcPr>
          <w:p w14:paraId="2166B80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7CAFEE4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bl>
    <w:p w14:paraId="5E52167F" w14:textId="77777777" w:rsidR="00144B37" w:rsidRDefault="00144B37" w:rsidP="00A15C31">
      <w:pPr>
        <w:pStyle w:val="Caption"/>
        <w:keepNext/>
      </w:pPr>
      <w:bookmarkStart w:id="508" w:name="_Ref396498244"/>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6</w:t>
      </w:r>
      <w:r w:rsidR="003C0604">
        <w:fldChar w:fldCharType="end"/>
      </w:r>
      <w:bookmarkEnd w:id="508"/>
      <w:r w:rsidRPr="00144B37">
        <w:t xml:space="preserve"> </w:t>
      </w:r>
      <w:r>
        <w:t xml:space="preserve">Kuisioner </w:t>
      </w:r>
      <w:r w:rsidR="00A15C31">
        <w:t xml:space="preserve">Perkembangan Kemampuan Jocelyn </w:t>
      </w:r>
      <w:r>
        <w:t>(Bagian 3)</w:t>
      </w:r>
    </w:p>
    <w:tbl>
      <w:tblPr>
        <w:tblStyle w:val="TableGrid"/>
        <w:tblW w:w="5942" w:type="dxa"/>
        <w:tblInd w:w="117" w:type="dxa"/>
        <w:tblLook w:val="04A0" w:firstRow="1" w:lastRow="0" w:firstColumn="1" w:lastColumn="0" w:noHBand="0" w:noVBand="1"/>
      </w:tblPr>
      <w:tblGrid>
        <w:gridCol w:w="513"/>
        <w:gridCol w:w="8"/>
        <w:gridCol w:w="3779"/>
        <w:gridCol w:w="821"/>
        <w:gridCol w:w="821"/>
      </w:tblGrid>
      <w:tr w:rsidR="007E1B93" w14:paraId="352E4F5E" w14:textId="77777777" w:rsidTr="007A0BA3">
        <w:tc>
          <w:tcPr>
            <w:tcW w:w="513" w:type="dxa"/>
            <w:tcBorders>
              <w:right w:val="nil"/>
            </w:tcBorders>
            <w:vAlign w:val="center"/>
          </w:tcPr>
          <w:p w14:paraId="0E35F9A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87" w:type="dxa"/>
            <w:gridSpan w:val="2"/>
            <w:tcBorders>
              <w:left w:val="nil"/>
            </w:tcBorders>
            <w:vAlign w:val="center"/>
          </w:tcPr>
          <w:p w14:paraId="47B83F2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produk yang biasa dia gunakan.</w:t>
            </w:r>
          </w:p>
        </w:tc>
        <w:tc>
          <w:tcPr>
            <w:tcW w:w="821" w:type="dxa"/>
            <w:vAlign w:val="center"/>
          </w:tcPr>
          <w:p w14:paraId="025ADAA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1</w:t>
            </w:r>
          </w:p>
        </w:tc>
        <w:tc>
          <w:tcPr>
            <w:tcW w:w="821" w:type="dxa"/>
            <w:vAlign w:val="center"/>
          </w:tcPr>
          <w:p w14:paraId="7283610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1</w:t>
            </w:r>
          </w:p>
        </w:tc>
      </w:tr>
      <w:tr w:rsidR="007E1B93" w14:paraId="65A93676" w14:textId="77777777" w:rsidTr="007A0BA3">
        <w:tc>
          <w:tcPr>
            <w:tcW w:w="513" w:type="dxa"/>
            <w:tcBorders>
              <w:right w:val="nil"/>
            </w:tcBorders>
            <w:vAlign w:val="center"/>
          </w:tcPr>
          <w:p w14:paraId="4CA7A37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87" w:type="dxa"/>
            <w:gridSpan w:val="2"/>
            <w:tcBorders>
              <w:left w:val="nil"/>
            </w:tcBorders>
            <w:vAlign w:val="center"/>
          </w:tcPr>
          <w:p w14:paraId="5635D4C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hubungan produk konsumen dengan toko yang dia beli.</w:t>
            </w:r>
          </w:p>
        </w:tc>
        <w:tc>
          <w:tcPr>
            <w:tcW w:w="821" w:type="dxa"/>
            <w:vAlign w:val="center"/>
          </w:tcPr>
          <w:p w14:paraId="6A31C9D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1319F3C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0F84ED11" w14:textId="77777777" w:rsidTr="007A0BA3">
        <w:tc>
          <w:tcPr>
            <w:tcW w:w="513" w:type="dxa"/>
            <w:tcBorders>
              <w:right w:val="nil"/>
            </w:tcBorders>
            <w:vAlign w:val="center"/>
          </w:tcPr>
          <w:p w14:paraId="279B36A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87" w:type="dxa"/>
            <w:gridSpan w:val="2"/>
            <w:tcBorders>
              <w:left w:val="nil"/>
            </w:tcBorders>
            <w:vAlign w:val="center"/>
          </w:tcPr>
          <w:p w14:paraId="088D03E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transportasi yang berbeda-beda.</w:t>
            </w:r>
          </w:p>
        </w:tc>
        <w:tc>
          <w:tcPr>
            <w:tcW w:w="821" w:type="dxa"/>
            <w:vAlign w:val="center"/>
          </w:tcPr>
          <w:p w14:paraId="24DAACB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420205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54D0A819" w14:textId="77777777" w:rsidTr="007A0BA3">
        <w:tc>
          <w:tcPr>
            <w:tcW w:w="513" w:type="dxa"/>
            <w:tcBorders>
              <w:right w:val="nil"/>
            </w:tcBorders>
            <w:vAlign w:val="center"/>
          </w:tcPr>
          <w:p w14:paraId="798761A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87" w:type="dxa"/>
            <w:gridSpan w:val="2"/>
            <w:tcBorders>
              <w:left w:val="nil"/>
            </w:tcBorders>
            <w:vAlign w:val="center"/>
          </w:tcPr>
          <w:p w14:paraId="59B9C0D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kegunaan dari transport yang berbeda-beda.</w:t>
            </w:r>
          </w:p>
        </w:tc>
        <w:tc>
          <w:tcPr>
            <w:tcW w:w="821" w:type="dxa"/>
            <w:vAlign w:val="center"/>
          </w:tcPr>
          <w:p w14:paraId="4627160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484C6E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26BF91D" w14:textId="77777777" w:rsidTr="007A0BA3">
        <w:tc>
          <w:tcPr>
            <w:tcW w:w="513" w:type="dxa"/>
            <w:tcBorders>
              <w:right w:val="nil"/>
            </w:tcBorders>
            <w:vAlign w:val="center"/>
          </w:tcPr>
          <w:p w14:paraId="63CDA8C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87" w:type="dxa"/>
            <w:gridSpan w:val="2"/>
            <w:tcBorders>
              <w:left w:val="nil"/>
            </w:tcBorders>
            <w:vAlign w:val="center"/>
          </w:tcPr>
          <w:p w14:paraId="63D121D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identifikasi makanan yang biasa dikonsumsi dan menjelaskannya.</w:t>
            </w:r>
          </w:p>
        </w:tc>
        <w:tc>
          <w:tcPr>
            <w:tcW w:w="821" w:type="dxa"/>
            <w:vAlign w:val="center"/>
          </w:tcPr>
          <w:p w14:paraId="690B90B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7BBAA57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652360" w14:paraId="5D5CE5D4" w14:textId="77777777" w:rsidTr="007A0BA3">
        <w:tc>
          <w:tcPr>
            <w:tcW w:w="521" w:type="dxa"/>
            <w:gridSpan w:val="2"/>
            <w:tcBorders>
              <w:right w:val="nil"/>
            </w:tcBorders>
            <w:vAlign w:val="center"/>
          </w:tcPr>
          <w:p w14:paraId="4340B0AA" w14:textId="77777777" w:rsidR="00652360" w:rsidRPr="00464AA3" w:rsidRDefault="00652360" w:rsidP="00FD2BF2">
            <w:pPr>
              <w:widowControl w:val="0"/>
              <w:autoSpaceDE w:val="0"/>
              <w:autoSpaceDN w:val="0"/>
              <w:adjustRightInd w:val="0"/>
              <w:spacing w:before="38"/>
              <w:rPr>
                <w:sz w:val="18"/>
                <w:szCs w:val="18"/>
              </w:rPr>
            </w:pPr>
          </w:p>
        </w:tc>
        <w:tc>
          <w:tcPr>
            <w:tcW w:w="3779" w:type="dxa"/>
            <w:tcBorders>
              <w:left w:val="nil"/>
            </w:tcBorders>
            <w:vAlign w:val="center"/>
          </w:tcPr>
          <w:p w14:paraId="23C64F83"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mandirian</w:t>
            </w:r>
          </w:p>
        </w:tc>
        <w:tc>
          <w:tcPr>
            <w:tcW w:w="821" w:type="dxa"/>
            <w:vAlign w:val="center"/>
          </w:tcPr>
          <w:p w14:paraId="09E521B2" w14:textId="77777777" w:rsidR="00652360" w:rsidRPr="007E1B93" w:rsidRDefault="00652360" w:rsidP="00FD2BF2">
            <w:pPr>
              <w:jc w:val="center"/>
              <w:rPr>
                <w:b/>
                <w:color w:val="000000"/>
                <w:sz w:val="18"/>
                <w:szCs w:val="18"/>
              </w:rPr>
            </w:pPr>
            <w:r w:rsidRPr="007E1B93">
              <w:rPr>
                <w:b/>
                <w:color w:val="000000"/>
                <w:sz w:val="18"/>
                <w:szCs w:val="18"/>
              </w:rPr>
              <w:t>Pra</w:t>
            </w:r>
          </w:p>
        </w:tc>
        <w:tc>
          <w:tcPr>
            <w:tcW w:w="821" w:type="dxa"/>
            <w:vAlign w:val="center"/>
          </w:tcPr>
          <w:p w14:paraId="364A599E" w14:textId="77777777" w:rsidR="00652360" w:rsidRPr="007E1B93" w:rsidRDefault="00652360" w:rsidP="00FD2BF2">
            <w:pPr>
              <w:jc w:val="center"/>
              <w:rPr>
                <w:b/>
                <w:color w:val="000000"/>
                <w:sz w:val="18"/>
                <w:szCs w:val="18"/>
              </w:rPr>
            </w:pPr>
            <w:r w:rsidRPr="007E1B93">
              <w:rPr>
                <w:b/>
                <w:color w:val="000000"/>
                <w:sz w:val="18"/>
                <w:szCs w:val="18"/>
              </w:rPr>
              <w:t>Pasca</w:t>
            </w:r>
          </w:p>
        </w:tc>
      </w:tr>
      <w:tr w:rsidR="007E1B93" w14:paraId="5FA81980" w14:textId="77777777" w:rsidTr="007A0BA3">
        <w:tc>
          <w:tcPr>
            <w:tcW w:w="521" w:type="dxa"/>
            <w:gridSpan w:val="2"/>
            <w:tcBorders>
              <w:right w:val="nil"/>
            </w:tcBorders>
            <w:vAlign w:val="center"/>
          </w:tcPr>
          <w:p w14:paraId="4FE9D14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79" w:type="dxa"/>
            <w:tcBorders>
              <w:left w:val="nil"/>
            </w:tcBorders>
            <w:vAlign w:val="center"/>
          </w:tcPr>
          <w:p w14:paraId="580E73C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gambar fisik yang menjelaskan bagian dari tubuhnya.</w:t>
            </w:r>
          </w:p>
        </w:tc>
        <w:tc>
          <w:tcPr>
            <w:tcW w:w="821" w:type="dxa"/>
            <w:vAlign w:val="center"/>
          </w:tcPr>
          <w:p w14:paraId="3D7C4AB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44C56B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45AC07A4" w14:textId="77777777" w:rsidTr="007A0BA3">
        <w:tc>
          <w:tcPr>
            <w:tcW w:w="521" w:type="dxa"/>
            <w:gridSpan w:val="2"/>
            <w:tcBorders>
              <w:right w:val="nil"/>
            </w:tcBorders>
            <w:vAlign w:val="center"/>
          </w:tcPr>
          <w:p w14:paraId="4EE72DF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79" w:type="dxa"/>
            <w:tcBorders>
              <w:left w:val="nil"/>
            </w:tcBorders>
            <w:vAlign w:val="center"/>
          </w:tcPr>
          <w:p w14:paraId="15DB879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peran pada setiap tubuhnya.</w:t>
            </w:r>
          </w:p>
        </w:tc>
        <w:tc>
          <w:tcPr>
            <w:tcW w:w="821" w:type="dxa"/>
            <w:vAlign w:val="center"/>
          </w:tcPr>
          <w:p w14:paraId="21ECA4E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E7F535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1844EB76" w14:textId="77777777" w:rsidTr="007A0BA3">
        <w:tc>
          <w:tcPr>
            <w:tcW w:w="521" w:type="dxa"/>
            <w:gridSpan w:val="2"/>
            <w:tcBorders>
              <w:right w:val="nil"/>
            </w:tcBorders>
            <w:vAlign w:val="center"/>
          </w:tcPr>
          <w:p w14:paraId="73AE07C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766D380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beberapa perubahan yang terjadi pada tubuhnya seiring berjalannya waktu.</w:t>
            </w:r>
          </w:p>
        </w:tc>
        <w:tc>
          <w:tcPr>
            <w:tcW w:w="821" w:type="dxa"/>
            <w:vAlign w:val="center"/>
          </w:tcPr>
          <w:p w14:paraId="570B638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AF6C73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FD20232" w14:textId="77777777" w:rsidTr="007A0BA3">
        <w:tc>
          <w:tcPr>
            <w:tcW w:w="521" w:type="dxa"/>
            <w:gridSpan w:val="2"/>
            <w:tcBorders>
              <w:right w:val="nil"/>
            </w:tcBorders>
            <w:vAlign w:val="center"/>
          </w:tcPr>
          <w:p w14:paraId="2709D22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3ECF01A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unjukkan kepentingan dan prioritasnya.</w:t>
            </w:r>
          </w:p>
        </w:tc>
        <w:tc>
          <w:tcPr>
            <w:tcW w:w="821" w:type="dxa"/>
            <w:vAlign w:val="center"/>
          </w:tcPr>
          <w:p w14:paraId="267FFA7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16B8EFB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51C8E723" w14:textId="77777777" w:rsidTr="007A0BA3">
        <w:tc>
          <w:tcPr>
            <w:tcW w:w="521" w:type="dxa"/>
            <w:gridSpan w:val="2"/>
            <w:tcBorders>
              <w:right w:val="nil"/>
            </w:tcBorders>
            <w:vAlign w:val="center"/>
          </w:tcPr>
          <w:p w14:paraId="46AB1E8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2DBE8C7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identifikasi emosi perasaan dan yang berhubungan dengan penyebabnya.</w:t>
            </w:r>
          </w:p>
        </w:tc>
        <w:tc>
          <w:tcPr>
            <w:tcW w:w="821" w:type="dxa"/>
            <w:vAlign w:val="center"/>
          </w:tcPr>
          <w:p w14:paraId="021E806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6730AF7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196660D8" w14:textId="77777777" w:rsidTr="007A0BA3">
        <w:tc>
          <w:tcPr>
            <w:tcW w:w="521" w:type="dxa"/>
            <w:gridSpan w:val="2"/>
            <w:tcBorders>
              <w:right w:val="nil"/>
            </w:tcBorders>
            <w:vAlign w:val="center"/>
          </w:tcPr>
          <w:p w14:paraId="2358185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05A96C7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tidak tergantung dalam melakukan aktivitas biasa dalam kehidupan sehari-hari (makan, ganti baju, berjalan, ke toilet).</w:t>
            </w:r>
          </w:p>
        </w:tc>
        <w:tc>
          <w:tcPr>
            <w:tcW w:w="821" w:type="dxa"/>
            <w:vAlign w:val="center"/>
          </w:tcPr>
          <w:p w14:paraId="4FB1C11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149058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6EA2A0B3" w14:textId="77777777" w:rsidTr="007A0BA3">
        <w:tc>
          <w:tcPr>
            <w:tcW w:w="521" w:type="dxa"/>
            <w:gridSpan w:val="2"/>
            <w:tcBorders>
              <w:right w:val="nil"/>
            </w:tcBorders>
            <w:vAlign w:val="center"/>
          </w:tcPr>
          <w:p w14:paraId="079DEC8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5088ABE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inisiatifnya untuk melakukan beberapa pekerjaan.</w:t>
            </w:r>
          </w:p>
        </w:tc>
        <w:tc>
          <w:tcPr>
            <w:tcW w:w="821" w:type="dxa"/>
            <w:vAlign w:val="center"/>
          </w:tcPr>
          <w:p w14:paraId="263765C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64776B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49D8AFE8" w14:textId="77777777" w:rsidTr="007A0BA3">
        <w:tc>
          <w:tcPr>
            <w:tcW w:w="521" w:type="dxa"/>
            <w:gridSpan w:val="2"/>
            <w:tcBorders>
              <w:right w:val="nil"/>
            </w:tcBorders>
            <w:vAlign w:val="center"/>
          </w:tcPr>
          <w:p w14:paraId="6FFBD8C7" w14:textId="77777777" w:rsidR="00652360" w:rsidRPr="00464AA3" w:rsidRDefault="00652360" w:rsidP="00FD2BF2">
            <w:pPr>
              <w:widowControl w:val="0"/>
              <w:autoSpaceDE w:val="0"/>
              <w:autoSpaceDN w:val="0"/>
              <w:adjustRightInd w:val="0"/>
              <w:spacing w:before="38"/>
              <w:rPr>
                <w:sz w:val="18"/>
                <w:szCs w:val="18"/>
              </w:rPr>
            </w:pPr>
          </w:p>
        </w:tc>
        <w:tc>
          <w:tcPr>
            <w:tcW w:w="3779" w:type="dxa"/>
            <w:tcBorders>
              <w:left w:val="nil"/>
            </w:tcBorders>
            <w:vAlign w:val="center"/>
          </w:tcPr>
          <w:p w14:paraId="2BB83DE9"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Sosial</w:t>
            </w:r>
          </w:p>
        </w:tc>
        <w:tc>
          <w:tcPr>
            <w:tcW w:w="821" w:type="dxa"/>
            <w:vAlign w:val="center"/>
          </w:tcPr>
          <w:p w14:paraId="562BD19C" w14:textId="77777777" w:rsidR="00652360" w:rsidRPr="007E1B93" w:rsidRDefault="00652360" w:rsidP="00FD2BF2">
            <w:pPr>
              <w:jc w:val="center"/>
              <w:rPr>
                <w:b/>
                <w:color w:val="000000"/>
                <w:sz w:val="18"/>
                <w:szCs w:val="18"/>
              </w:rPr>
            </w:pPr>
            <w:r w:rsidRPr="007E1B93">
              <w:rPr>
                <w:b/>
                <w:color w:val="000000"/>
                <w:sz w:val="18"/>
                <w:szCs w:val="18"/>
              </w:rPr>
              <w:t>Pra</w:t>
            </w:r>
          </w:p>
        </w:tc>
        <w:tc>
          <w:tcPr>
            <w:tcW w:w="821" w:type="dxa"/>
            <w:vAlign w:val="center"/>
          </w:tcPr>
          <w:p w14:paraId="6A152FD3" w14:textId="77777777" w:rsidR="00652360" w:rsidRPr="007E1B93" w:rsidRDefault="00652360" w:rsidP="00FD2BF2">
            <w:pPr>
              <w:jc w:val="center"/>
              <w:rPr>
                <w:b/>
                <w:color w:val="000000"/>
                <w:sz w:val="18"/>
                <w:szCs w:val="18"/>
              </w:rPr>
            </w:pPr>
            <w:r w:rsidRPr="007E1B93">
              <w:rPr>
                <w:b/>
                <w:color w:val="000000"/>
                <w:sz w:val="18"/>
                <w:szCs w:val="18"/>
              </w:rPr>
              <w:t>Pasca</w:t>
            </w:r>
          </w:p>
        </w:tc>
      </w:tr>
      <w:tr w:rsidR="007E1B93" w14:paraId="010CA530" w14:textId="77777777" w:rsidTr="007A0BA3">
        <w:tc>
          <w:tcPr>
            <w:tcW w:w="521" w:type="dxa"/>
            <w:gridSpan w:val="2"/>
            <w:tcBorders>
              <w:right w:val="nil"/>
            </w:tcBorders>
            <w:vAlign w:val="center"/>
          </w:tcPr>
          <w:p w14:paraId="18E1339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79" w:type="dxa"/>
            <w:tcBorders>
              <w:left w:val="nil"/>
            </w:tcBorders>
            <w:vAlign w:val="center"/>
          </w:tcPr>
          <w:p w14:paraId="12851FA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orang-orang dari konteks yang berbeda (sekolah, keluarga, dll).</w:t>
            </w:r>
          </w:p>
        </w:tc>
        <w:tc>
          <w:tcPr>
            <w:tcW w:w="821" w:type="dxa"/>
            <w:vAlign w:val="center"/>
          </w:tcPr>
          <w:p w14:paraId="181CA79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E56BFE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6B3D5DC5" w14:textId="77777777" w:rsidTr="007A0BA3">
        <w:tc>
          <w:tcPr>
            <w:tcW w:w="521" w:type="dxa"/>
            <w:gridSpan w:val="2"/>
            <w:tcBorders>
              <w:right w:val="nil"/>
            </w:tcBorders>
            <w:vAlign w:val="center"/>
          </w:tcPr>
          <w:p w14:paraId="5D29D29D"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79" w:type="dxa"/>
            <w:tcBorders>
              <w:left w:val="nil"/>
            </w:tcBorders>
            <w:vAlign w:val="center"/>
          </w:tcPr>
          <w:p w14:paraId="2881C95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identifikasi apa hubungan dia dengan orang lain.</w:t>
            </w:r>
          </w:p>
        </w:tc>
        <w:tc>
          <w:tcPr>
            <w:tcW w:w="821" w:type="dxa"/>
            <w:vAlign w:val="center"/>
          </w:tcPr>
          <w:p w14:paraId="16171BE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0F953C7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73003C73" w14:textId="77777777" w:rsidTr="007A0BA3">
        <w:tc>
          <w:tcPr>
            <w:tcW w:w="521" w:type="dxa"/>
            <w:gridSpan w:val="2"/>
            <w:tcBorders>
              <w:right w:val="nil"/>
            </w:tcBorders>
            <w:vAlign w:val="center"/>
          </w:tcPr>
          <w:p w14:paraId="2C4345C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2BD8BCD5"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teman satu kelas secara spontan dan lancar.</w:t>
            </w:r>
          </w:p>
        </w:tc>
        <w:tc>
          <w:tcPr>
            <w:tcW w:w="821" w:type="dxa"/>
            <w:vAlign w:val="center"/>
          </w:tcPr>
          <w:p w14:paraId="34D1138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53E77F0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FDF89DC" w14:textId="77777777" w:rsidTr="007A0BA3">
        <w:tc>
          <w:tcPr>
            <w:tcW w:w="521" w:type="dxa"/>
            <w:gridSpan w:val="2"/>
            <w:tcBorders>
              <w:right w:val="nil"/>
            </w:tcBorders>
            <w:vAlign w:val="center"/>
          </w:tcPr>
          <w:p w14:paraId="6B1C07F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2D6AF9E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pendidik yang paling dekat dengan dia ketika di sekolah.</w:t>
            </w:r>
          </w:p>
        </w:tc>
        <w:tc>
          <w:tcPr>
            <w:tcW w:w="821" w:type="dxa"/>
            <w:vAlign w:val="center"/>
          </w:tcPr>
          <w:p w14:paraId="7C02FFE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A1FC54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ACD5AC5" w14:textId="77777777" w:rsidTr="007A0BA3">
        <w:tc>
          <w:tcPr>
            <w:tcW w:w="521" w:type="dxa"/>
            <w:gridSpan w:val="2"/>
            <w:tcBorders>
              <w:right w:val="nil"/>
            </w:tcBorders>
            <w:vAlign w:val="center"/>
          </w:tcPr>
          <w:p w14:paraId="4DB893B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3D06ADD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orang-orang yang hidup dalam keluarganya secara spontan dan lancar.</w:t>
            </w:r>
          </w:p>
        </w:tc>
        <w:tc>
          <w:tcPr>
            <w:tcW w:w="821" w:type="dxa"/>
            <w:vAlign w:val="center"/>
          </w:tcPr>
          <w:p w14:paraId="4446ED7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010AD1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bl>
    <w:p w14:paraId="43200485" w14:textId="77777777" w:rsidR="00144B37" w:rsidRDefault="00144B37"/>
    <w:p w14:paraId="3E5A2AB3" w14:textId="77777777" w:rsidR="00144B37" w:rsidRDefault="00144B37" w:rsidP="00A15C31">
      <w:pPr>
        <w:pStyle w:val="Caption"/>
        <w:keepNext/>
      </w:pPr>
      <w:bookmarkStart w:id="509" w:name="_Ref396498245"/>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7</w:t>
      </w:r>
      <w:r w:rsidR="003C0604">
        <w:fldChar w:fldCharType="end"/>
      </w:r>
      <w:bookmarkEnd w:id="509"/>
      <w:r w:rsidRPr="00144B37">
        <w:t xml:space="preserve"> </w:t>
      </w:r>
      <w:r>
        <w:t xml:space="preserve">Kuisioner </w:t>
      </w:r>
      <w:r w:rsidR="00A15C31">
        <w:t xml:space="preserve">Perkembangan Kemampuan Jocelyn </w:t>
      </w:r>
      <w:r>
        <w:t>(Bagian 4)</w:t>
      </w:r>
    </w:p>
    <w:tbl>
      <w:tblPr>
        <w:tblStyle w:val="TableGrid"/>
        <w:tblW w:w="5942" w:type="dxa"/>
        <w:tblInd w:w="117" w:type="dxa"/>
        <w:tblLook w:val="04A0" w:firstRow="1" w:lastRow="0" w:firstColumn="1" w:lastColumn="0" w:noHBand="0" w:noVBand="1"/>
      </w:tblPr>
      <w:tblGrid>
        <w:gridCol w:w="521"/>
        <w:gridCol w:w="3779"/>
        <w:gridCol w:w="821"/>
        <w:gridCol w:w="821"/>
      </w:tblGrid>
      <w:tr w:rsidR="007E1B93" w14:paraId="013020D7" w14:textId="77777777" w:rsidTr="007A0BA3">
        <w:tc>
          <w:tcPr>
            <w:tcW w:w="521" w:type="dxa"/>
            <w:tcBorders>
              <w:right w:val="nil"/>
            </w:tcBorders>
            <w:vAlign w:val="center"/>
          </w:tcPr>
          <w:p w14:paraId="2424DA5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34D8EFC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mbedakan orang yang telah dikenal.</w:t>
            </w:r>
          </w:p>
        </w:tc>
        <w:tc>
          <w:tcPr>
            <w:tcW w:w="821" w:type="dxa"/>
            <w:vAlign w:val="center"/>
          </w:tcPr>
          <w:p w14:paraId="0172A92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26CF7E6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51706E1D" w14:textId="77777777" w:rsidTr="007A0BA3">
        <w:tc>
          <w:tcPr>
            <w:tcW w:w="521" w:type="dxa"/>
            <w:tcBorders>
              <w:right w:val="nil"/>
            </w:tcBorders>
            <w:vAlign w:val="center"/>
          </w:tcPr>
          <w:p w14:paraId="2E688FA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7C5C4DC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 xml:space="preserve">Siswa membedakan peran orang lain yang bekerja di beberapa layanan sosial dan budaya </w:t>
            </w:r>
          </w:p>
        </w:tc>
        <w:tc>
          <w:tcPr>
            <w:tcW w:w="821" w:type="dxa"/>
            <w:vAlign w:val="center"/>
          </w:tcPr>
          <w:p w14:paraId="7C1FBC6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688BACC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2DDE2F19" w14:textId="77777777" w:rsidTr="007A0BA3">
        <w:tc>
          <w:tcPr>
            <w:tcW w:w="521" w:type="dxa"/>
            <w:tcBorders>
              <w:right w:val="nil"/>
            </w:tcBorders>
            <w:vAlign w:val="center"/>
          </w:tcPr>
          <w:p w14:paraId="613D393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79" w:type="dxa"/>
            <w:tcBorders>
              <w:left w:val="nil"/>
            </w:tcBorders>
            <w:vAlign w:val="center"/>
          </w:tcPr>
          <w:p w14:paraId="04C97F7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dan menerapkan aturan sebagai warga biasa (mengerti kondisi di jalan rumah, membuang sampah)</w:t>
            </w:r>
          </w:p>
        </w:tc>
        <w:tc>
          <w:tcPr>
            <w:tcW w:w="821" w:type="dxa"/>
            <w:vAlign w:val="center"/>
          </w:tcPr>
          <w:p w14:paraId="412B31A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11C831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bl>
    <w:p w14:paraId="3FC1A3D4" w14:textId="77777777" w:rsidR="00652360" w:rsidRDefault="00652360" w:rsidP="00AA47E2"/>
    <w:p w14:paraId="02B6DC61" w14:textId="77777777" w:rsidR="00144B37" w:rsidRDefault="00144B37" w:rsidP="00A15C31">
      <w:pPr>
        <w:pStyle w:val="Caption"/>
        <w:keepNext/>
      </w:pPr>
      <w:bookmarkStart w:id="510" w:name="_Ref396498246"/>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8</w:t>
      </w:r>
      <w:r w:rsidR="003C0604">
        <w:fldChar w:fldCharType="end"/>
      </w:r>
      <w:bookmarkEnd w:id="510"/>
      <w:r w:rsidRPr="00144B37">
        <w:t xml:space="preserve"> </w:t>
      </w:r>
      <w:r>
        <w:t xml:space="preserve">Kuisioner </w:t>
      </w:r>
      <w:r w:rsidR="00A15C31">
        <w:t xml:space="preserve">Perkembangan Kemampuan Marchel </w:t>
      </w:r>
      <w:r>
        <w:t>(Bagian 1)</w:t>
      </w:r>
    </w:p>
    <w:tbl>
      <w:tblPr>
        <w:tblStyle w:val="TableGrid"/>
        <w:tblW w:w="5942" w:type="dxa"/>
        <w:tblInd w:w="117" w:type="dxa"/>
        <w:tblLook w:val="04A0" w:firstRow="1" w:lastRow="0" w:firstColumn="1" w:lastColumn="0" w:noHBand="0" w:noVBand="1"/>
      </w:tblPr>
      <w:tblGrid>
        <w:gridCol w:w="555"/>
        <w:gridCol w:w="3745"/>
        <w:gridCol w:w="821"/>
        <w:gridCol w:w="821"/>
      </w:tblGrid>
      <w:tr w:rsidR="00652360" w14:paraId="74B87E0B" w14:textId="77777777" w:rsidTr="007A0BA3">
        <w:tc>
          <w:tcPr>
            <w:tcW w:w="555" w:type="dxa"/>
            <w:tcBorders>
              <w:right w:val="nil"/>
            </w:tcBorders>
            <w:vAlign w:val="center"/>
          </w:tcPr>
          <w:p w14:paraId="3C3118FB" w14:textId="77777777" w:rsidR="00652360" w:rsidRPr="00464AA3" w:rsidRDefault="00652360" w:rsidP="00FD2BF2">
            <w:pPr>
              <w:widowControl w:val="0"/>
              <w:autoSpaceDE w:val="0"/>
              <w:autoSpaceDN w:val="0"/>
              <w:adjustRightInd w:val="0"/>
              <w:spacing w:before="38"/>
              <w:rPr>
                <w:sz w:val="18"/>
                <w:szCs w:val="18"/>
              </w:rPr>
            </w:pPr>
          </w:p>
        </w:tc>
        <w:tc>
          <w:tcPr>
            <w:tcW w:w="3745" w:type="dxa"/>
            <w:tcBorders>
              <w:left w:val="nil"/>
            </w:tcBorders>
            <w:vAlign w:val="center"/>
          </w:tcPr>
          <w:p w14:paraId="42982150"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Bahasa</w:t>
            </w:r>
          </w:p>
        </w:tc>
        <w:tc>
          <w:tcPr>
            <w:tcW w:w="821" w:type="dxa"/>
            <w:vAlign w:val="center"/>
          </w:tcPr>
          <w:p w14:paraId="6142D985"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5C9FACE4"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67399188" w14:textId="77777777" w:rsidTr="007A0BA3">
        <w:tc>
          <w:tcPr>
            <w:tcW w:w="555" w:type="dxa"/>
            <w:tcBorders>
              <w:right w:val="nil"/>
            </w:tcBorders>
            <w:vAlign w:val="center"/>
          </w:tcPr>
          <w:p w14:paraId="64C8565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74A4580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Penggunaan nonverbal (gerakan, lirikan, dll) untuk memudahkan komunikasinya.</w:t>
            </w:r>
          </w:p>
        </w:tc>
        <w:tc>
          <w:tcPr>
            <w:tcW w:w="821" w:type="dxa"/>
            <w:vAlign w:val="center"/>
          </w:tcPr>
          <w:p w14:paraId="5FD23FB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FE31F6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37B9CDE" w14:textId="77777777" w:rsidTr="007A0BA3">
        <w:tc>
          <w:tcPr>
            <w:tcW w:w="555" w:type="dxa"/>
            <w:tcBorders>
              <w:right w:val="nil"/>
            </w:tcBorders>
            <w:vAlign w:val="center"/>
          </w:tcPr>
          <w:p w14:paraId="2690EEB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2121BF7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 xml:space="preserve">Penggunaan sistem </w:t>
            </w:r>
            <w:r w:rsidRPr="00464AA3">
              <w:rPr>
                <w:i/>
                <w:sz w:val="18"/>
                <w:szCs w:val="18"/>
              </w:rPr>
              <w:t>Augmentative and Alternative Communication</w:t>
            </w:r>
            <w:r w:rsidRPr="00464AA3">
              <w:rPr>
                <w:sz w:val="18"/>
                <w:szCs w:val="18"/>
              </w:rPr>
              <w:t xml:space="preserve"> (menggunakanan bahasa tubuh, simbol atau gambar untuk berkomunikasi dengan lingkungannya).</w:t>
            </w:r>
          </w:p>
        </w:tc>
        <w:tc>
          <w:tcPr>
            <w:tcW w:w="821" w:type="dxa"/>
            <w:vAlign w:val="center"/>
          </w:tcPr>
          <w:p w14:paraId="26B9FBF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802EE4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4990D453" w14:textId="77777777" w:rsidTr="007A0BA3">
        <w:tc>
          <w:tcPr>
            <w:tcW w:w="555" w:type="dxa"/>
            <w:tcBorders>
              <w:right w:val="nil"/>
            </w:tcBorders>
            <w:vAlign w:val="center"/>
          </w:tcPr>
          <w:p w14:paraId="283DB54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626073A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melalui bahasa lisan dan suasana hati.</w:t>
            </w:r>
          </w:p>
        </w:tc>
        <w:tc>
          <w:tcPr>
            <w:tcW w:w="821" w:type="dxa"/>
            <w:vAlign w:val="center"/>
          </w:tcPr>
          <w:p w14:paraId="2942C2F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013E2EA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3F445032" w14:textId="77777777" w:rsidTr="007A0BA3">
        <w:tc>
          <w:tcPr>
            <w:tcW w:w="555" w:type="dxa"/>
            <w:tcBorders>
              <w:right w:val="nil"/>
            </w:tcBorders>
            <w:vAlign w:val="center"/>
          </w:tcPr>
          <w:p w14:paraId="542E403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0D61FE35"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komunikasikan informasi untuk menanggapi isu yang sebelumnya diberikan.</w:t>
            </w:r>
          </w:p>
        </w:tc>
        <w:tc>
          <w:tcPr>
            <w:tcW w:w="821" w:type="dxa"/>
            <w:vAlign w:val="center"/>
          </w:tcPr>
          <w:p w14:paraId="0361FFA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198D58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6FD994A" w14:textId="77777777" w:rsidTr="007A0BA3">
        <w:tc>
          <w:tcPr>
            <w:tcW w:w="555" w:type="dxa"/>
            <w:tcBorders>
              <w:right w:val="nil"/>
            </w:tcBorders>
            <w:vAlign w:val="center"/>
          </w:tcPr>
          <w:p w14:paraId="3AC551D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3EE0E65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informasi berdasarkan fakta, pengalaman, dll dalam konteks biasa yang dia lakukan.</w:t>
            </w:r>
          </w:p>
        </w:tc>
        <w:tc>
          <w:tcPr>
            <w:tcW w:w="821" w:type="dxa"/>
            <w:vAlign w:val="center"/>
          </w:tcPr>
          <w:p w14:paraId="54F0830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29DF4F9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6C852E3" w14:textId="77777777" w:rsidTr="007A0BA3">
        <w:tc>
          <w:tcPr>
            <w:tcW w:w="555" w:type="dxa"/>
            <w:tcBorders>
              <w:right w:val="nil"/>
            </w:tcBorders>
            <w:vAlign w:val="center"/>
          </w:tcPr>
          <w:p w14:paraId="79EE9D9F"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5221D2C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dan menjalankan perintah sederhana.</w:t>
            </w:r>
          </w:p>
        </w:tc>
        <w:tc>
          <w:tcPr>
            <w:tcW w:w="821" w:type="dxa"/>
            <w:vAlign w:val="center"/>
          </w:tcPr>
          <w:p w14:paraId="769FD31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6C71048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53C9195D" w14:textId="77777777" w:rsidTr="007A0BA3">
        <w:tc>
          <w:tcPr>
            <w:tcW w:w="555" w:type="dxa"/>
            <w:tcBorders>
              <w:right w:val="nil"/>
            </w:tcBorders>
            <w:vAlign w:val="center"/>
          </w:tcPr>
          <w:p w14:paraId="0E20BB3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18B9E96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berinteraksi secara verbal dengan orang yang berbeda baik anak atau orang dewasa dalam lingkungan sekolah.</w:t>
            </w:r>
          </w:p>
        </w:tc>
        <w:tc>
          <w:tcPr>
            <w:tcW w:w="821" w:type="dxa"/>
            <w:vAlign w:val="center"/>
          </w:tcPr>
          <w:p w14:paraId="2F3C849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3FB6683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18361A91" w14:textId="77777777" w:rsidTr="007A0BA3">
        <w:tc>
          <w:tcPr>
            <w:tcW w:w="555" w:type="dxa"/>
            <w:tcBorders>
              <w:right w:val="nil"/>
            </w:tcBorders>
            <w:vAlign w:val="center"/>
          </w:tcPr>
          <w:p w14:paraId="64DEE9A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56B5FEC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gunakan kosakata tepat berdasarkan umurnya.</w:t>
            </w:r>
          </w:p>
        </w:tc>
        <w:tc>
          <w:tcPr>
            <w:tcW w:w="821" w:type="dxa"/>
            <w:vAlign w:val="center"/>
          </w:tcPr>
          <w:p w14:paraId="1EFC466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F26A28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033952A3" w14:textId="77777777" w:rsidTr="007A0BA3">
        <w:tc>
          <w:tcPr>
            <w:tcW w:w="555" w:type="dxa"/>
            <w:tcBorders>
              <w:right w:val="nil"/>
            </w:tcBorders>
            <w:vAlign w:val="center"/>
          </w:tcPr>
          <w:p w14:paraId="6EA5FA6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70831C9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baca dan mengerti kata.</w:t>
            </w:r>
          </w:p>
        </w:tc>
        <w:tc>
          <w:tcPr>
            <w:tcW w:w="821" w:type="dxa"/>
            <w:vAlign w:val="center"/>
          </w:tcPr>
          <w:p w14:paraId="70EC1C3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D03BB6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288E8BFA" w14:textId="77777777" w:rsidTr="007A0BA3">
        <w:tc>
          <w:tcPr>
            <w:tcW w:w="555" w:type="dxa"/>
            <w:tcBorders>
              <w:right w:val="nil"/>
            </w:tcBorders>
            <w:vAlign w:val="center"/>
          </w:tcPr>
          <w:p w14:paraId="4923E02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005A0C3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baca dan mengerti frase sederhana.</w:t>
            </w:r>
          </w:p>
        </w:tc>
        <w:tc>
          <w:tcPr>
            <w:tcW w:w="821" w:type="dxa"/>
            <w:vAlign w:val="center"/>
          </w:tcPr>
          <w:p w14:paraId="1993434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18864C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B59989D" w14:textId="77777777" w:rsidTr="007A0BA3">
        <w:tc>
          <w:tcPr>
            <w:tcW w:w="555" w:type="dxa"/>
            <w:tcBorders>
              <w:right w:val="nil"/>
            </w:tcBorders>
            <w:vAlign w:val="center"/>
          </w:tcPr>
          <w:p w14:paraId="7F9CBA8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3AACBC8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ahami informasi tertulis yang muncul diberbagai lingkungannya.</w:t>
            </w:r>
          </w:p>
        </w:tc>
        <w:tc>
          <w:tcPr>
            <w:tcW w:w="821" w:type="dxa"/>
            <w:vAlign w:val="center"/>
          </w:tcPr>
          <w:p w14:paraId="0FC9B86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48B3F8B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53263E2B" w14:textId="77777777" w:rsidTr="007A0BA3">
        <w:tc>
          <w:tcPr>
            <w:tcW w:w="555" w:type="dxa"/>
            <w:tcBorders>
              <w:right w:val="nil"/>
            </w:tcBorders>
            <w:vAlign w:val="center"/>
          </w:tcPr>
          <w:p w14:paraId="77409CD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04CDF43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sanggup menulis teks sederhana dengan kalimat sederhana.</w:t>
            </w:r>
          </w:p>
        </w:tc>
        <w:tc>
          <w:tcPr>
            <w:tcW w:w="821" w:type="dxa"/>
            <w:vAlign w:val="center"/>
          </w:tcPr>
          <w:p w14:paraId="6C1DE10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514EB29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bl>
    <w:p w14:paraId="7D2BE65D" w14:textId="77777777" w:rsidR="00943B43" w:rsidRDefault="00943B43" w:rsidP="00A15C31">
      <w:pPr>
        <w:pStyle w:val="Caption"/>
        <w:keepNext/>
      </w:pPr>
      <w:bookmarkStart w:id="511" w:name="_Ref396498247"/>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9</w:t>
      </w:r>
      <w:r w:rsidR="003C0604">
        <w:fldChar w:fldCharType="end"/>
      </w:r>
      <w:bookmarkEnd w:id="511"/>
      <w:r w:rsidRPr="00943B43">
        <w:t xml:space="preserve"> </w:t>
      </w:r>
      <w:r>
        <w:t>Kuisioner Perkembangan Kemampuan Marchel (Bagian 2)</w:t>
      </w:r>
    </w:p>
    <w:tbl>
      <w:tblPr>
        <w:tblStyle w:val="TableGrid"/>
        <w:tblW w:w="5942" w:type="dxa"/>
        <w:tblInd w:w="117" w:type="dxa"/>
        <w:tblLook w:val="04A0" w:firstRow="1" w:lastRow="0" w:firstColumn="1" w:lastColumn="0" w:noHBand="0" w:noVBand="1"/>
      </w:tblPr>
      <w:tblGrid>
        <w:gridCol w:w="513"/>
        <w:gridCol w:w="42"/>
        <w:gridCol w:w="3745"/>
        <w:gridCol w:w="821"/>
        <w:gridCol w:w="821"/>
      </w:tblGrid>
      <w:tr w:rsidR="007E1B93" w14:paraId="2BB2C259" w14:textId="77777777" w:rsidTr="007A0BA3">
        <w:tc>
          <w:tcPr>
            <w:tcW w:w="555" w:type="dxa"/>
            <w:gridSpan w:val="2"/>
            <w:tcBorders>
              <w:right w:val="nil"/>
            </w:tcBorders>
            <w:vAlign w:val="center"/>
          </w:tcPr>
          <w:p w14:paraId="1831697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3AA7881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ulis untuk menanggapi situasi kehidupan sehari-hari yang dipelajari.</w:t>
            </w:r>
          </w:p>
        </w:tc>
        <w:tc>
          <w:tcPr>
            <w:tcW w:w="821" w:type="dxa"/>
            <w:vAlign w:val="center"/>
          </w:tcPr>
          <w:p w14:paraId="481CCB5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13B1EBE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54D21CBF" w14:textId="77777777" w:rsidTr="007A0BA3">
        <w:tc>
          <w:tcPr>
            <w:tcW w:w="555" w:type="dxa"/>
            <w:gridSpan w:val="2"/>
            <w:tcBorders>
              <w:right w:val="nil"/>
            </w:tcBorders>
            <w:vAlign w:val="center"/>
          </w:tcPr>
          <w:p w14:paraId="03D69F3C"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5BA77E8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minat dan kesenangan dalam berpartisipasi komunikasi lisan.</w:t>
            </w:r>
          </w:p>
        </w:tc>
        <w:tc>
          <w:tcPr>
            <w:tcW w:w="821" w:type="dxa"/>
            <w:vAlign w:val="center"/>
          </w:tcPr>
          <w:p w14:paraId="43AE416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F0F30D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4C82EEC0" w14:textId="77777777" w:rsidTr="007A0BA3">
        <w:tc>
          <w:tcPr>
            <w:tcW w:w="555" w:type="dxa"/>
            <w:gridSpan w:val="2"/>
            <w:tcBorders>
              <w:right w:val="nil"/>
            </w:tcBorders>
            <w:vAlign w:val="center"/>
          </w:tcPr>
          <w:p w14:paraId="1BA5A767" w14:textId="77777777" w:rsidR="00652360" w:rsidRPr="00464AA3" w:rsidRDefault="00652360" w:rsidP="00FD2BF2">
            <w:pPr>
              <w:widowControl w:val="0"/>
              <w:autoSpaceDE w:val="0"/>
              <w:autoSpaceDN w:val="0"/>
              <w:adjustRightInd w:val="0"/>
              <w:spacing w:before="38"/>
              <w:rPr>
                <w:sz w:val="18"/>
                <w:szCs w:val="18"/>
              </w:rPr>
            </w:pPr>
          </w:p>
        </w:tc>
        <w:tc>
          <w:tcPr>
            <w:tcW w:w="3745" w:type="dxa"/>
            <w:tcBorders>
              <w:left w:val="nil"/>
            </w:tcBorders>
            <w:vAlign w:val="center"/>
          </w:tcPr>
          <w:p w14:paraId="3D13CFFE"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Matematika</w:t>
            </w:r>
          </w:p>
        </w:tc>
        <w:tc>
          <w:tcPr>
            <w:tcW w:w="821" w:type="dxa"/>
            <w:vAlign w:val="center"/>
          </w:tcPr>
          <w:p w14:paraId="3C1F183E"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0FF1DB9E"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07017BA8" w14:textId="77777777" w:rsidTr="007A0BA3">
        <w:tc>
          <w:tcPr>
            <w:tcW w:w="555" w:type="dxa"/>
            <w:gridSpan w:val="2"/>
            <w:tcBorders>
              <w:right w:val="nil"/>
            </w:tcBorders>
            <w:vAlign w:val="center"/>
          </w:tcPr>
          <w:p w14:paraId="560E17FC"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75BB0F6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klasifikasikan berbagai jenis aktivitas dan menanggapinya.</w:t>
            </w:r>
          </w:p>
        </w:tc>
        <w:tc>
          <w:tcPr>
            <w:tcW w:w="821" w:type="dxa"/>
            <w:vAlign w:val="center"/>
          </w:tcPr>
          <w:p w14:paraId="244A37F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E50A61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41EB6A5" w14:textId="77777777" w:rsidTr="007A0BA3">
        <w:tc>
          <w:tcPr>
            <w:tcW w:w="555" w:type="dxa"/>
            <w:gridSpan w:val="2"/>
            <w:tcBorders>
              <w:right w:val="nil"/>
            </w:tcBorders>
            <w:vAlign w:val="center"/>
          </w:tcPr>
          <w:p w14:paraId="5EF19CB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7615292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yusun rangkaian objek berdasarkan warna, bentuk atau ukuran.</w:t>
            </w:r>
          </w:p>
        </w:tc>
        <w:tc>
          <w:tcPr>
            <w:tcW w:w="821" w:type="dxa"/>
            <w:vAlign w:val="center"/>
          </w:tcPr>
          <w:p w14:paraId="24D800B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D9FBCE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5790CAD9" w14:textId="77777777" w:rsidTr="007A0BA3">
        <w:tc>
          <w:tcPr>
            <w:tcW w:w="555" w:type="dxa"/>
            <w:gridSpan w:val="2"/>
            <w:tcBorders>
              <w:right w:val="nil"/>
            </w:tcBorders>
            <w:vAlign w:val="center"/>
          </w:tcPr>
          <w:p w14:paraId="6951B1C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7E1E175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hubungkan aktivitas kehidupan sehari-hari dengan berbeda-beda (dengan perbandingan, korespondensi).</w:t>
            </w:r>
          </w:p>
        </w:tc>
        <w:tc>
          <w:tcPr>
            <w:tcW w:w="821" w:type="dxa"/>
            <w:vAlign w:val="center"/>
          </w:tcPr>
          <w:p w14:paraId="6371CAE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1F81F49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193DA37D" w14:textId="77777777" w:rsidTr="007A0BA3">
        <w:tc>
          <w:tcPr>
            <w:tcW w:w="555" w:type="dxa"/>
            <w:gridSpan w:val="2"/>
            <w:tcBorders>
              <w:right w:val="nil"/>
            </w:tcBorders>
            <w:vAlign w:val="center"/>
          </w:tcPr>
          <w:p w14:paraId="68C2D50D"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157434F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angka dari 0 sampai 10 dan mengidentifikasi jumlah yang ditunjukkan.</w:t>
            </w:r>
          </w:p>
        </w:tc>
        <w:tc>
          <w:tcPr>
            <w:tcW w:w="821" w:type="dxa"/>
            <w:vAlign w:val="center"/>
          </w:tcPr>
          <w:p w14:paraId="2621522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675A961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13D033DE" w14:textId="77777777" w:rsidTr="007A0BA3">
        <w:tc>
          <w:tcPr>
            <w:tcW w:w="555" w:type="dxa"/>
            <w:gridSpan w:val="2"/>
            <w:tcBorders>
              <w:right w:val="nil"/>
            </w:tcBorders>
            <w:vAlign w:val="center"/>
          </w:tcPr>
          <w:p w14:paraId="6CB5BAC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12CBC30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angka dari 10 sampai 100 dan mengidentifikasi jumlah yang ditunjukkan.</w:t>
            </w:r>
          </w:p>
        </w:tc>
        <w:tc>
          <w:tcPr>
            <w:tcW w:w="821" w:type="dxa"/>
            <w:vAlign w:val="center"/>
          </w:tcPr>
          <w:p w14:paraId="2E06CAA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559A197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12EBA215" w14:textId="77777777" w:rsidTr="007A0BA3">
        <w:tc>
          <w:tcPr>
            <w:tcW w:w="555" w:type="dxa"/>
            <w:gridSpan w:val="2"/>
            <w:tcBorders>
              <w:right w:val="nil"/>
            </w:tcBorders>
            <w:vAlign w:val="center"/>
          </w:tcPr>
          <w:p w14:paraId="3562774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1D85EDE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lakukam penjumlahan sederhana (yang mana hasil kurang dari 10).</w:t>
            </w:r>
          </w:p>
        </w:tc>
        <w:tc>
          <w:tcPr>
            <w:tcW w:w="821" w:type="dxa"/>
            <w:vAlign w:val="center"/>
          </w:tcPr>
          <w:p w14:paraId="36038E7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417DD1E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73ED6940" w14:textId="77777777" w:rsidTr="007A0BA3">
        <w:tc>
          <w:tcPr>
            <w:tcW w:w="555" w:type="dxa"/>
            <w:gridSpan w:val="2"/>
            <w:tcBorders>
              <w:right w:val="nil"/>
            </w:tcBorders>
            <w:vAlign w:val="center"/>
          </w:tcPr>
          <w:p w14:paraId="74B5B47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79D8A22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bentuk geomteri sederhana (lingkaran, persegi, segitiga).</w:t>
            </w:r>
          </w:p>
        </w:tc>
        <w:tc>
          <w:tcPr>
            <w:tcW w:w="821" w:type="dxa"/>
            <w:vAlign w:val="center"/>
          </w:tcPr>
          <w:p w14:paraId="06D18E1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304576D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08B68B8A" w14:textId="77777777" w:rsidTr="007A0BA3">
        <w:tc>
          <w:tcPr>
            <w:tcW w:w="555" w:type="dxa"/>
            <w:gridSpan w:val="2"/>
            <w:tcBorders>
              <w:right w:val="nil"/>
            </w:tcBorders>
            <w:vAlign w:val="center"/>
          </w:tcPr>
          <w:p w14:paraId="75EBB73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6EE048F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yelesaikan situasi permasalahan sederhana dari kehidupan sehari-hari.</w:t>
            </w:r>
          </w:p>
        </w:tc>
        <w:tc>
          <w:tcPr>
            <w:tcW w:w="821" w:type="dxa"/>
            <w:vAlign w:val="center"/>
          </w:tcPr>
          <w:p w14:paraId="2D5B138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1A09E58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0E81A2EB" w14:textId="77777777" w:rsidTr="007A0BA3">
        <w:tc>
          <w:tcPr>
            <w:tcW w:w="555" w:type="dxa"/>
            <w:gridSpan w:val="2"/>
            <w:tcBorders>
              <w:right w:val="nil"/>
            </w:tcBorders>
            <w:vAlign w:val="center"/>
          </w:tcPr>
          <w:p w14:paraId="5E13E26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3BE18F3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hari dalam seminggu dan menghubungkannya dengan aktivitas yang spesifik.</w:t>
            </w:r>
          </w:p>
        </w:tc>
        <w:tc>
          <w:tcPr>
            <w:tcW w:w="821" w:type="dxa"/>
            <w:vAlign w:val="center"/>
          </w:tcPr>
          <w:p w14:paraId="574100B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3C6038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261FA3A1" w14:textId="77777777" w:rsidTr="007A0BA3">
        <w:tc>
          <w:tcPr>
            <w:tcW w:w="555" w:type="dxa"/>
            <w:gridSpan w:val="2"/>
            <w:tcBorders>
              <w:right w:val="nil"/>
            </w:tcBorders>
            <w:vAlign w:val="center"/>
          </w:tcPr>
          <w:p w14:paraId="1E53BB4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0D439B1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gabungkan waktu dan jam dengan aktivitas biasa yang dilakukan pada saat itu.</w:t>
            </w:r>
          </w:p>
        </w:tc>
        <w:tc>
          <w:tcPr>
            <w:tcW w:w="821" w:type="dxa"/>
            <w:vAlign w:val="center"/>
          </w:tcPr>
          <w:p w14:paraId="75A05E3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44C81E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5130DC8" w14:textId="77777777" w:rsidTr="007A0BA3">
        <w:tc>
          <w:tcPr>
            <w:tcW w:w="555" w:type="dxa"/>
            <w:gridSpan w:val="2"/>
            <w:tcBorders>
              <w:right w:val="nil"/>
            </w:tcBorders>
            <w:vAlign w:val="center"/>
          </w:tcPr>
          <w:p w14:paraId="26D519E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584E7DA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uang sebagai alat tukar untuk memperoleh objek.</w:t>
            </w:r>
          </w:p>
        </w:tc>
        <w:tc>
          <w:tcPr>
            <w:tcW w:w="821" w:type="dxa"/>
            <w:vAlign w:val="center"/>
          </w:tcPr>
          <w:p w14:paraId="5637D40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6CEC2C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36049E4" w14:textId="77777777" w:rsidTr="007A0BA3">
        <w:tc>
          <w:tcPr>
            <w:tcW w:w="555" w:type="dxa"/>
            <w:gridSpan w:val="2"/>
            <w:tcBorders>
              <w:right w:val="nil"/>
            </w:tcBorders>
            <w:vAlign w:val="center"/>
          </w:tcPr>
          <w:p w14:paraId="3704820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42FE291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gidentifikasi nilai dari beberapa koin atau tagihan.</w:t>
            </w:r>
          </w:p>
        </w:tc>
        <w:tc>
          <w:tcPr>
            <w:tcW w:w="821" w:type="dxa"/>
            <w:vAlign w:val="center"/>
          </w:tcPr>
          <w:p w14:paraId="2B7BB85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45CB38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CB035C8" w14:textId="77777777" w:rsidTr="007A0BA3">
        <w:tc>
          <w:tcPr>
            <w:tcW w:w="555" w:type="dxa"/>
            <w:gridSpan w:val="2"/>
            <w:tcBorders>
              <w:right w:val="nil"/>
            </w:tcBorders>
            <w:vAlign w:val="center"/>
          </w:tcPr>
          <w:p w14:paraId="0FFF6F5F"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5560442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berorientasi dalam riang dengan perintah sederhana.</w:t>
            </w:r>
          </w:p>
        </w:tc>
        <w:tc>
          <w:tcPr>
            <w:tcW w:w="821" w:type="dxa"/>
            <w:vAlign w:val="center"/>
          </w:tcPr>
          <w:p w14:paraId="6924B38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0078CC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E2A0A81" w14:textId="77777777" w:rsidTr="007A0BA3">
        <w:tc>
          <w:tcPr>
            <w:tcW w:w="555" w:type="dxa"/>
            <w:gridSpan w:val="2"/>
            <w:tcBorders>
              <w:right w:val="nil"/>
            </w:tcBorders>
            <w:vAlign w:val="center"/>
          </w:tcPr>
          <w:p w14:paraId="0F0C402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6405F3C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gerti kosakata dasar yang berhubungan dengan konsep ruangan, waktu, ukuran atau posisi.</w:t>
            </w:r>
          </w:p>
        </w:tc>
        <w:tc>
          <w:tcPr>
            <w:tcW w:w="821" w:type="dxa"/>
            <w:vAlign w:val="center"/>
          </w:tcPr>
          <w:p w14:paraId="5367054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242F7D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036132D6" w14:textId="77777777" w:rsidTr="007A0BA3">
        <w:tc>
          <w:tcPr>
            <w:tcW w:w="513" w:type="dxa"/>
            <w:tcBorders>
              <w:right w:val="nil"/>
            </w:tcBorders>
            <w:vAlign w:val="center"/>
          </w:tcPr>
          <w:p w14:paraId="3DE1E130" w14:textId="77777777" w:rsidR="00652360" w:rsidRPr="00464AA3" w:rsidRDefault="00652360" w:rsidP="00FD2BF2">
            <w:pPr>
              <w:widowControl w:val="0"/>
              <w:autoSpaceDE w:val="0"/>
              <w:autoSpaceDN w:val="0"/>
              <w:adjustRightInd w:val="0"/>
              <w:spacing w:before="38"/>
              <w:rPr>
                <w:sz w:val="18"/>
                <w:szCs w:val="18"/>
              </w:rPr>
            </w:pPr>
          </w:p>
        </w:tc>
        <w:tc>
          <w:tcPr>
            <w:tcW w:w="3787" w:type="dxa"/>
            <w:gridSpan w:val="2"/>
            <w:tcBorders>
              <w:left w:val="nil"/>
            </w:tcBorders>
            <w:vAlign w:val="center"/>
          </w:tcPr>
          <w:p w14:paraId="1D88BE9D"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sadaran Lingkungan</w:t>
            </w:r>
          </w:p>
        </w:tc>
        <w:tc>
          <w:tcPr>
            <w:tcW w:w="821" w:type="dxa"/>
            <w:vAlign w:val="center"/>
          </w:tcPr>
          <w:p w14:paraId="22054E26"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4093DBBA" w14:textId="77777777" w:rsidR="00652360" w:rsidRPr="00652360" w:rsidRDefault="00652360" w:rsidP="00FD2BF2">
            <w:pPr>
              <w:jc w:val="center"/>
              <w:rPr>
                <w:b/>
                <w:color w:val="000000"/>
                <w:sz w:val="18"/>
                <w:szCs w:val="18"/>
              </w:rPr>
            </w:pPr>
            <w:r w:rsidRPr="00652360">
              <w:rPr>
                <w:b/>
                <w:color w:val="000000"/>
                <w:sz w:val="18"/>
                <w:szCs w:val="18"/>
              </w:rPr>
              <w:t>Pasca</w:t>
            </w:r>
          </w:p>
        </w:tc>
      </w:tr>
    </w:tbl>
    <w:p w14:paraId="42E7DB10" w14:textId="77777777" w:rsidR="00943B43" w:rsidRDefault="00943B43" w:rsidP="00A15C31">
      <w:pPr>
        <w:pStyle w:val="Caption"/>
        <w:keepNext/>
      </w:pPr>
      <w:bookmarkStart w:id="512" w:name="_Ref396498248"/>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0</w:t>
      </w:r>
      <w:r w:rsidR="003C0604">
        <w:fldChar w:fldCharType="end"/>
      </w:r>
      <w:bookmarkEnd w:id="512"/>
      <w:r w:rsidRPr="00943B43">
        <w:t xml:space="preserve"> </w:t>
      </w:r>
      <w:r>
        <w:t>Kuisioner Perkembangan Kemampuan Marchel (Bagian 3)</w:t>
      </w:r>
    </w:p>
    <w:tbl>
      <w:tblPr>
        <w:tblStyle w:val="TableGrid"/>
        <w:tblW w:w="5942" w:type="dxa"/>
        <w:tblInd w:w="117" w:type="dxa"/>
        <w:tblLook w:val="04A0" w:firstRow="1" w:lastRow="0" w:firstColumn="1" w:lastColumn="0" w:noHBand="0" w:noVBand="1"/>
      </w:tblPr>
      <w:tblGrid>
        <w:gridCol w:w="513"/>
        <w:gridCol w:w="8"/>
        <w:gridCol w:w="3779"/>
        <w:gridCol w:w="821"/>
        <w:gridCol w:w="821"/>
      </w:tblGrid>
      <w:tr w:rsidR="007E1B93" w14:paraId="5E5D3E04" w14:textId="77777777" w:rsidTr="007A0BA3">
        <w:tc>
          <w:tcPr>
            <w:tcW w:w="513" w:type="dxa"/>
            <w:tcBorders>
              <w:right w:val="nil"/>
            </w:tcBorders>
            <w:vAlign w:val="center"/>
          </w:tcPr>
          <w:p w14:paraId="53CBCBC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87" w:type="dxa"/>
            <w:gridSpan w:val="2"/>
            <w:tcBorders>
              <w:left w:val="nil"/>
            </w:tcBorders>
            <w:vAlign w:val="center"/>
          </w:tcPr>
          <w:p w14:paraId="4C56734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objek berdasarkan konteks domestik yang berbeda (dapur, kamar mandi, tempat tidur, dll) dan mengidentifikasikan yang mereka gunakan.</w:t>
            </w:r>
          </w:p>
        </w:tc>
        <w:tc>
          <w:tcPr>
            <w:tcW w:w="821" w:type="dxa"/>
            <w:vAlign w:val="center"/>
          </w:tcPr>
          <w:p w14:paraId="2B90612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5CEBD52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56220A27" w14:textId="77777777" w:rsidTr="007A0BA3">
        <w:tc>
          <w:tcPr>
            <w:tcW w:w="513" w:type="dxa"/>
            <w:tcBorders>
              <w:right w:val="nil"/>
            </w:tcBorders>
            <w:vAlign w:val="center"/>
          </w:tcPr>
          <w:p w14:paraId="3A20FB2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87" w:type="dxa"/>
            <w:gridSpan w:val="2"/>
            <w:tcBorders>
              <w:left w:val="nil"/>
            </w:tcBorders>
            <w:vAlign w:val="center"/>
          </w:tcPr>
          <w:p w14:paraId="1E5060B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objek yang ada di lingkungan sekolah (ruang kelas, tempat bermain, dll) dan mengidentifikasi yang mereka gunakan.</w:t>
            </w:r>
          </w:p>
        </w:tc>
        <w:tc>
          <w:tcPr>
            <w:tcW w:w="821" w:type="dxa"/>
            <w:vAlign w:val="center"/>
          </w:tcPr>
          <w:p w14:paraId="0C99FF0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AD9872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62BC41D5" w14:textId="77777777" w:rsidTr="007A0BA3">
        <w:tc>
          <w:tcPr>
            <w:tcW w:w="513" w:type="dxa"/>
            <w:tcBorders>
              <w:right w:val="nil"/>
            </w:tcBorders>
            <w:vAlign w:val="center"/>
          </w:tcPr>
          <w:p w14:paraId="72EC5C1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87" w:type="dxa"/>
            <w:gridSpan w:val="2"/>
            <w:tcBorders>
              <w:left w:val="nil"/>
            </w:tcBorders>
            <w:vAlign w:val="center"/>
          </w:tcPr>
          <w:p w14:paraId="7096146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tempat biasa dan mengidentifikasi aktivitas yang dilakukan disana.</w:t>
            </w:r>
          </w:p>
        </w:tc>
        <w:tc>
          <w:tcPr>
            <w:tcW w:w="821" w:type="dxa"/>
            <w:vAlign w:val="center"/>
          </w:tcPr>
          <w:p w14:paraId="489AA8C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04A055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8B76984" w14:textId="77777777" w:rsidTr="007A0BA3">
        <w:tc>
          <w:tcPr>
            <w:tcW w:w="513" w:type="dxa"/>
            <w:tcBorders>
              <w:right w:val="nil"/>
            </w:tcBorders>
            <w:vAlign w:val="center"/>
          </w:tcPr>
          <w:p w14:paraId="6B36773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87" w:type="dxa"/>
            <w:gridSpan w:val="2"/>
            <w:tcBorders>
              <w:left w:val="nil"/>
            </w:tcBorders>
            <w:vAlign w:val="center"/>
          </w:tcPr>
          <w:p w14:paraId="2387ABC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produk yang biasa dia gunakan.</w:t>
            </w:r>
          </w:p>
        </w:tc>
        <w:tc>
          <w:tcPr>
            <w:tcW w:w="821" w:type="dxa"/>
            <w:vAlign w:val="center"/>
          </w:tcPr>
          <w:p w14:paraId="26D6D46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1A9E5F3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7AEC88FA" w14:textId="77777777" w:rsidTr="007A0BA3">
        <w:tc>
          <w:tcPr>
            <w:tcW w:w="513" w:type="dxa"/>
            <w:tcBorders>
              <w:right w:val="nil"/>
            </w:tcBorders>
            <w:vAlign w:val="center"/>
          </w:tcPr>
          <w:p w14:paraId="3F57D10F"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87" w:type="dxa"/>
            <w:gridSpan w:val="2"/>
            <w:tcBorders>
              <w:left w:val="nil"/>
            </w:tcBorders>
            <w:vAlign w:val="center"/>
          </w:tcPr>
          <w:p w14:paraId="26FBF9B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hubungan produk konsumen dengan toko yang dia beli.</w:t>
            </w:r>
          </w:p>
        </w:tc>
        <w:tc>
          <w:tcPr>
            <w:tcW w:w="821" w:type="dxa"/>
            <w:vAlign w:val="center"/>
          </w:tcPr>
          <w:p w14:paraId="2BA72C4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475AA15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43E8AB22" w14:textId="77777777" w:rsidTr="007A0BA3">
        <w:tc>
          <w:tcPr>
            <w:tcW w:w="513" w:type="dxa"/>
            <w:tcBorders>
              <w:right w:val="nil"/>
            </w:tcBorders>
            <w:vAlign w:val="center"/>
          </w:tcPr>
          <w:p w14:paraId="5F4FE11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87" w:type="dxa"/>
            <w:gridSpan w:val="2"/>
            <w:tcBorders>
              <w:left w:val="nil"/>
            </w:tcBorders>
            <w:vAlign w:val="center"/>
          </w:tcPr>
          <w:p w14:paraId="167C374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transportasi yang berbeda-beda.</w:t>
            </w:r>
          </w:p>
        </w:tc>
        <w:tc>
          <w:tcPr>
            <w:tcW w:w="821" w:type="dxa"/>
            <w:vAlign w:val="center"/>
          </w:tcPr>
          <w:p w14:paraId="36628B6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D8A764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58B30DB7" w14:textId="77777777" w:rsidTr="007A0BA3">
        <w:tc>
          <w:tcPr>
            <w:tcW w:w="513" w:type="dxa"/>
            <w:tcBorders>
              <w:right w:val="nil"/>
            </w:tcBorders>
            <w:vAlign w:val="center"/>
          </w:tcPr>
          <w:p w14:paraId="4FF9FE4F"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87" w:type="dxa"/>
            <w:gridSpan w:val="2"/>
            <w:tcBorders>
              <w:left w:val="nil"/>
            </w:tcBorders>
            <w:vAlign w:val="center"/>
          </w:tcPr>
          <w:p w14:paraId="449DF71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kegunaan dari transport yang berbeda-beda.</w:t>
            </w:r>
          </w:p>
        </w:tc>
        <w:tc>
          <w:tcPr>
            <w:tcW w:w="821" w:type="dxa"/>
            <w:vAlign w:val="center"/>
          </w:tcPr>
          <w:p w14:paraId="7B1BFCE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BC1E67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A8F4109" w14:textId="77777777" w:rsidTr="007A0BA3">
        <w:tc>
          <w:tcPr>
            <w:tcW w:w="513" w:type="dxa"/>
            <w:tcBorders>
              <w:right w:val="nil"/>
            </w:tcBorders>
            <w:vAlign w:val="center"/>
          </w:tcPr>
          <w:p w14:paraId="6821FF05"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87" w:type="dxa"/>
            <w:gridSpan w:val="2"/>
            <w:tcBorders>
              <w:left w:val="nil"/>
            </w:tcBorders>
            <w:vAlign w:val="center"/>
          </w:tcPr>
          <w:p w14:paraId="7B413EF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identifikasi makanan yang biasa dikonsumsi dan menjelaskannya.</w:t>
            </w:r>
          </w:p>
        </w:tc>
        <w:tc>
          <w:tcPr>
            <w:tcW w:w="821" w:type="dxa"/>
            <w:vAlign w:val="center"/>
          </w:tcPr>
          <w:p w14:paraId="1119E6B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9B4077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5D488E2B" w14:textId="77777777" w:rsidTr="007A0BA3">
        <w:tc>
          <w:tcPr>
            <w:tcW w:w="521" w:type="dxa"/>
            <w:gridSpan w:val="2"/>
            <w:tcBorders>
              <w:right w:val="nil"/>
            </w:tcBorders>
            <w:vAlign w:val="center"/>
          </w:tcPr>
          <w:p w14:paraId="64BEEA2F" w14:textId="77777777" w:rsidR="00652360" w:rsidRPr="00464AA3" w:rsidRDefault="00652360" w:rsidP="00FD2BF2">
            <w:pPr>
              <w:widowControl w:val="0"/>
              <w:autoSpaceDE w:val="0"/>
              <w:autoSpaceDN w:val="0"/>
              <w:adjustRightInd w:val="0"/>
              <w:spacing w:before="38"/>
              <w:rPr>
                <w:sz w:val="18"/>
                <w:szCs w:val="18"/>
              </w:rPr>
            </w:pPr>
          </w:p>
        </w:tc>
        <w:tc>
          <w:tcPr>
            <w:tcW w:w="3779" w:type="dxa"/>
            <w:tcBorders>
              <w:left w:val="nil"/>
            </w:tcBorders>
            <w:vAlign w:val="center"/>
          </w:tcPr>
          <w:p w14:paraId="0B2AE6EB"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mandirian</w:t>
            </w:r>
          </w:p>
        </w:tc>
        <w:tc>
          <w:tcPr>
            <w:tcW w:w="821" w:type="dxa"/>
            <w:vAlign w:val="center"/>
          </w:tcPr>
          <w:p w14:paraId="07E970AF"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21949C9A"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44356D97" w14:textId="77777777" w:rsidTr="007A0BA3">
        <w:tc>
          <w:tcPr>
            <w:tcW w:w="521" w:type="dxa"/>
            <w:gridSpan w:val="2"/>
            <w:tcBorders>
              <w:right w:val="nil"/>
            </w:tcBorders>
            <w:vAlign w:val="center"/>
          </w:tcPr>
          <w:p w14:paraId="4382F9BD"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79" w:type="dxa"/>
            <w:tcBorders>
              <w:left w:val="nil"/>
            </w:tcBorders>
            <w:vAlign w:val="center"/>
          </w:tcPr>
          <w:p w14:paraId="12B393A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gambar fisik yang menjelaskan bagian dari tubuhnya.</w:t>
            </w:r>
          </w:p>
        </w:tc>
        <w:tc>
          <w:tcPr>
            <w:tcW w:w="821" w:type="dxa"/>
            <w:vAlign w:val="center"/>
          </w:tcPr>
          <w:p w14:paraId="0E33B51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70B7549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52461CB2" w14:textId="77777777" w:rsidTr="007A0BA3">
        <w:tc>
          <w:tcPr>
            <w:tcW w:w="521" w:type="dxa"/>
            <w:gridSpan w:val="2"/>
            <w:tcBorders>
              <w:right w:val="nil"/>
            </w:tcBorders>
            <w:vAlign w:val="center"/>
          </w:tcPr>
          <w:p w14:paraId="50BA050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79" w:type="dxa"/>
            <w:tcBorders>
              <w:left w:val="nil"/>
            </w:tcBorders>
            <w:vAlign w:val="center"/>
          </w:tcPr>
          <w:p w14:paraId="0B5EFEB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peran pada setiap tubuhnya.</w:t>
            </w:r>
          </w:p>
        </w:tc>
        <w:tc>
          <w:tcPr>
            <w:tcW w:w="821" w:type="dxa"/>
            <w:vAlign w:val="center"/>
          </w:tcPr>
          <w:p w14:paraId="565D5B1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567B465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60891568" w14:textId="77777777" w:rsidTr="007A0BA3">
        <w:tc>
          <w:tcPr>
            <w:tcW w:w="521" w:type="dxa"/>
            <w:gridSpan w:val="2"/>
            <w:tcBorders>
              <w:right w:val="nil"/>
            </w:tcBorders>
            <w:vAlign w:val="center"/>
          </w:tcPr>
          <w:p w14:paraId="66C7AF2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1596765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beberapa perubahan yang terjadi pada tubuhnya seiring berjalannya waktu.</w:t>
            </w:r>
          </w:p>
        </w:tc>
        <w:tc>
          <w:tcPr>
            <w:tcW w:w="821" w:type="dxa"/>
            <w:vAlign w:val="center"/>
          </w:tcPr>
          <w:p w14:paraId="4847541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737166F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7486D301" w14:textId="77777777" w:rsidTr="007A0BA3">
        <w:tc>
          <w:tcPr>
            <w:tcW w:w="521" w:type="dxa"/>
            <w:gridSpan w:val="2"/>
            <w:tcBorders>
              <w:right w:val="nil"/>
            </w:tcBorders>
            <w:vAlign w:val="center"/>
          </w:tcPr>
          <w:p w14:paraId="06072FC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5CC13FA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unjukkan kepentingan dan prioritasnya.</w:t>
            </w:r>
          </w:p>
        </w:tc>
        <w:tc>
          <w:tcPr>
            <w:tcW w:w="821" w:type="dxa"/>
            <w:vAlign w:val="center"/>
          </w:tcPr>
          <w:p w14:paraId="7CB30F3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7C5C1B0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23E4B18C" w14:textId="77777777" w:rsidTr="007A0BA3">
        <w:tc>
          <w:tcPr>
            <w:tcW w:w="521" w:type="dxa"/>
            <w:gridSpan w:val="2"/>
            <w:tcBorders>
              <w:right w:val="nil"/>
            </w:tcBorders>
            <w:vAlign w:val="center"/>
          </w:tcPr>
          <w:p w14:paraId="7359D55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585AF7F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identifikasi emosi perasaan dan yang berhubungan dengan penyebabnya.</w:t>
            </w:r>
          </w:p>
        </w:tc>
        <w:tc>
          <w:tcPr>
            <w:tcW w:w="821" w:type="dxa"/>
            <w:vAlign w:val="center"/>
          </w:tcPr>
          <w:p w14:paraId="34E7E54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1</w:t>
            </w:r>
          </w:p>
        </w:tc>
        <w:tc>
          <w:tcPr>
            <w:tcW w:w="821" w:type="dxa"/>
            <w:vAlign w:val="center"/>
          </w:tcPr>
          <w:p w14:paraId="3F54664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1</w:t>
            </w:r>
          </w:p>
        </w:tc>
      </w:tr>
      <w:tr w:rsidR="007E1B93" w14:paraId="12B870A5" w14:textId="77777777" w:rsidTr="007A0BA3">
        <w:tc>
          <w:tcPr>
            <w:tcW w:w="521" w:type="dxa"/>
            <w:gridSpan w:val="2"/>
            <w:tcBorders>
              <w:right w:val="nil"/>
            </w:tcBorders>
            <w:vAlign w:val="center"/>
          </w:tcPr>
          <w:p w14:paraId="177C161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0E6815B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tidak tergantung dalam melakukan aktivitas biasa dalam kehidupan sehari-hari (makan, ganti baju, berjalan, ke toilet).</w:t>
            </w:r>
          </w:p>
        </w:tc>
        <w:tc>
          <w:tcPr>
            <w:tcW w:w="821" w:type="dxa"/>
            <w:vAlign w:val="center"/>
          </w:tcPr>
          <w:p w14:paraId="4A170C5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71422CA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79C2343" w14:textId="77777777" w:rsidTr="007A0BA3">
        <w:tc>
          <w:tcPr>
            <w:tcW w:w="521" w:type="dxa"/>
            <w:gridSpan w:val="2"/>
            <w:tcBorders>
              <w:right w:val="nil"/>
            </w:tcBorders>
            <w:vAlign w:val="center"/>
          </w:tcPr>
          <w:p w14:paraId="48C6193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72C26AC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inisiatifnya untuk melakukan beberapa pekerjaan.</w:t>
            </w:r>
          </w:p>
        </w:tc>
        <w:tc>
          <w:tcPr>
            <w:tcW w:w="821" w:type="dxa"/>
            <w:vAlign w:val="center"/>
          </w:tcPr>
          <w:p w14:paraId="27877B0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386DB6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7EB8133B" w14:textId="77777777" w:rsidTr="007A0BA3">
        <w:tc>
          <w:tcPr>
            <w:tcW w:w="521" w:type="dxa"/>
            <w:gridSpan w:val="2"/>
            <w:tcBorders>
              <w:right w:val="nil"/>
            </w:tcBorders>
            <w:vAlign w:val="center"/>
          </w:tcPr>
          <w:p w14:paraId="7C018C31" w14:textId="77777777" w:rsidR="00652360" w:rsidRPr="00464AA3" w:rsidRDefault="00652360" w:rsidP="00FD2BF2">
            <w:pPr>
              <w:widowControl w:val="0"/>
              <w:autoSpaceDE w:val="0"/>
              <w:autoSpaceDN w:val="0"/>
              <w:adjustRightInd w:val="0"/>
              <w:spacing w:before="38"/>
              <w:rPr>
                <w:sz w:val="18"/>
                <w:szCs w:val="18"/>
              </w:rPr>
            </w:pPr>
          </w:p>
        </w:tc>
        <w:tc>
          <w:tcPr>
            <w:tcW w:w="3779" w:type="dxa"/>
            <w:tcBorders>
              <w:left w:val="nil"/>
            </w:tcBorders>
            <w:vAlign w:val="center"/>
          </w:tcPr>
          <w:p w14:paraId="626C1F3F"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Sosial</w:t>
            </w:r>
          </w:p>
        </w:tc>
        <w:tc>
          <w:tcPr>
            <w:tcW w:w="821" w:type="dxa"/>
            <w:vAlign w:val="center"/>
          </w:tcPr>
          <w:p w14:paraId="68F7A002"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7EC24AAF"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051F965E" w14:textId="77777777" w:rsidTr="007A0BA3">
        <w:tc>
          <w:tcPr>
            <w:tcW w:w="521" w:type="dxa"/>
            <w:gridSpan w:val="2"/>
            <w:tcBorders>
              <w:right w:val="nil"/>
            </w:tcBorders>
            <w:vAlign w:val="center"/>
          </w:tcPr>
          <w:p w14:paraId="76C6C1C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79" w:type="dxa"/>
            <w:tcBorders>
              <w:left w:val="nil"/>
            </w:tcBorders>
            <w:vAlign w:val="center"/>
          </w:tcPr>
          <w:p w14:paraId="4204FF8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orang-orang dari konteks yang berbeda (sekolah, keluarga, dll).</w:t>
            </w:r>
          </w:p>
        </w:tc>
        <w:tc>
          <w:tcPr>
            <w:tcW w:w="821" w:type="dxa"/>
            <w:vAlign w:val="center"/>
          </w:tcPr>
          <w:p w14:paraId="54CBD13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2A25BF1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6A175107" w14:textId="77777777" w:rsidTr="007A0BA3">
        <w:tc>
          <w:tcPr>
            <w:tcW w:w="521" w:type="dxa"/>
            <w:gridSpan w:val="2"/>
            <w:tcBorders>
              <w:right w:val="nil"/>
            </w:tcBorders>
            <w:vAlign w:val="center"/>
          </w:tcPr>
          <w:p w14:paraId="27D8478D"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79" w:type="dxa"/>
            <w:tcBorders>
              <w:left w:val="nil"/>
            </w:tcBorders>
            <w:vAlign w:val="center"/>
          </w:tcPr>
          <w:p w14:paraId="2F3DB6E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identifikasi apa hubungan dia dengan orang lain.</w:t>
            </w:r>
          </w:p>
        </w:tc>
        <w:tc>
          <w:tcPr>
            <w:tcW w:w="821" w:type="dxa"/>
            <w:vAlign w:val="center"/>
          </w:tcPr>
          <w:p w14:paraId="6D9F7F9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AEF518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bl>
    <w:p w14:paraId="1B8C6119" w14:textId="77777777" w:rsidR="00943B43" w:rsidRDefault="00943B43" w:rsidP="00A15C31">
      <w:pPr>
        <w:pStyle w:val="Caption"/>
        <w:keepNext/>
      </w:pPr>
      <w:bookmarkStart w:id="513" w:name="_Ref396498249"/>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1</w:t>
      </w:r>
      <w:r w:rsidR="003C0604">
        <w:fldChar w:fldCharType="end"/>
      </w:r>
      <w:bookmarkEnd w:id="513"/>
      <w:r w:rsidRPr="00943B43">
        <w:t xml:space="preserve"> </w:t>
      </w:r>
      <w:r>
        <w:t>Kuisioner Perkembangan Kemampuan Marchel (Bagian 4)</w:t>
      </w:r>
    </w:p>
    <w:tbl>
      <w:tblPr>
        <w:tblStyle w:val="TableGrid"/>
        <w:tblW w:w="5942" w:type="dxa"/>
        <w:tblInd w:w="117" w:type="dxa"/>
        <w:tblLook w:val="04A0" w:firstRow="1" w:lastRow="0" w:firstColumn="1" w:lastColumn="0" w:noHBand="0" w:noVBand="1"/>
      </w:tblPr>
      <w:tblGrid>
        <w:gridCol w:w="521"/>
        <w:gridCol w:w="3779"/>
        <w:gridCol w:w="821"/>
        <w:gridCol w:w="821"/>
      </w:tblGrid>
      <w:tr w:rsidR="007E1B93" w14:paraId="3B36F29C" w14:textId="77777777" w:rsidTr="007A0BA3">
        <w:tc>
          <w:tcPr>
            <w:tcW w:w="521" w:type="dxa"/>
            <w:tcBorders>
              <w:right w:val="nil"/>
            </w:tcBorders>
            <w:vAlign w:val="center"/>
          </w:tcPr>
          <w:p w14:paraId="7375B09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050510D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teman satu kelas secara spontan dan lancar.</w:t>
            </w:r>
          </w:p>
        </w:tc>
        <w:tc>
          <w:tcPr>
            <w:tcW w:w="821" w:type="dxa"/>
            <w:vAlign w:val="center"/>
          </w:tcPr>
          <w:p w14:paraId="2E62C19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DAAC43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241E3F8" w14:textId="77777777" w:rsidTr="007A0BA3">
        <w:tc>
          <w:tcPr>
            <w:tcW w:w="521" w:type="dxa"/>
            <w:tcBorders>
              <w:right w:val="nil"/>
            </w:tcBorders>
            <w:vAlign w:val="center"/>
          </w:tcPr>
          <w:p w14:paraId="46062915"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7562DF5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pendidik yang paling dekat dengan dia ketika di sekolah.</w:t>
            </w:r>
          </w:p>
        </w:tc>
        <w:tc>
          <w:tcPr>
            <w:tcW w:w="821" w:type="dxa"/>
            <w:vAlign w:val="center"/>
          </w:tcPr>
          <w:p w14:paraId="6D202A0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5FA66A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4350D42" w14:textId="77777777" w:rsidTr="007A0BA3">
        <w:tc>
          <w:tcPr>
            <w:tcW w:w="521" w:type="dxa"/>
            <w:tcBorders>
              <w:right w:val="nil"/>
            </w:tcBorders>
            <w:vAlign w:val="center"/>
          </w:tcPr>
          <w:p w14:paraId="64D39B3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24F6DCE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orang-orang yang hidup dalam keluarganya secara spontan dan lancar.</w:t>
            </w:r>
          </w:p>
        </w:tc>
        <w:tc>
          <w:tcPr>
            <w:tcW w:w="821" w:type="dxa"/>
            <w:vAlign w:val="center"/>
          </w:tcPr>
          <w:p w14:paraId="2D858C2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75E357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FFD5FE4" w14:textId="77777777" w:rsidTr="007A0BA3">
        <w:tc>
          <w:tcPr>
            <w:tcW w:w="521" w:type="dxa"/>
            <w:tcBorders>
              <w:right w:val="nil"/>
            </w:tcBorders>
            <w:vAlign w:val="center"/>
          </w:tcPr>
          <w:p w14:paraId="324A9BA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7343420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mbedakan orang yang telah dikenal.</w:t>
            </w:r>
          </w:p>
        </w:tc>
        <w:tc>
          <w:tcPr>
            <w:tcW w:w="821" w:type="dxa"/>
            <w:vAlign w:val="center"/>
          </w:tcPr>
          <w:p w14:paraId="7649860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DA8637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848BECA" w14:textId="77777777" w:rsidTr="007A0BA3">
        <w:tc>
          <w:tcPr>
            <w:tcW w:w="521" w:type="dxa"/>
            <w:tcBorders>
              <w:right w:val="nil"/>
            </w:tcBorders>
            <w:vAlign w:val="center"/>
          </w:tcPr>
          <w:p w14:paraId="7654918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2560EBB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 xml:space="preserve">Siswa membedakan peran orang lain yang bekerja di beberapa layanan sosial dan budaya </w:t>
            </w:r>
          </w:p>
        </w:tc>
        <w:tc>
          <w:tcPr>
            <w:tcW w:w="821" w:type="dxa"/>
            <w:vAlign w:val="center"/>
          </w:tcPr>
          <w:p w14:paraId="123FEAD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3921947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4F464DAA" w14:textId="77777777" w:rsidTr="007A0BA3">
        <w:tc>
          <w:tcPr>
            <w:tcW w:w="521" w:type="dxa"/>
            <w:tcBorders>
              <w:right w:val="nil"/>
            </w:tcBorders>
            <w:vAlign w:val="center"/>
          </w:tcPr>
          <w:p w14:paraId="79CC425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79" w:type="dxa"/>
            <w:tcBorders>
              <w:left w:val="nil"/>
            </w:tcBorders>
            <w:vAlign w:val="center"/>
          </w:tcPr>
          <w:p w14:paraId="2C1AFB1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dan menerapkan aturan sebagai warga biasa (mengerti kondisi di jalan rumah, membuang sampah)</w:t>
            </w:r>
          </w:p>
        </w:tc>
        <w:tc>
          <w:tcPr>
            <w:tcW w:w="821" w:type="dxa"/>
            <w:vAlign w:val="center"/>
          </w:tcPr>
          <w:p w14:paraId="221EC32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1323C7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bl>
    <w:p w14:paraId="571E4195" w14:textId="77777777" w:rsidR="00652360" w:rsidRDefault="00652360" w:rsidP="00AA47E2"/>
    <w:p w14:paraId="3EC6CE44" w14:textId="77777777" w:rsidR="00943B43" w:rsidRDefault="00943B43" w:rsidP="00943B43">
      <w:pPr>
        <w:pStyle w:val="Caption"/>
        <w:keepNext/>
      </w:pPr>
      <w:bookmarkStart w:id="514" w:name="_Ref396498250"/>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2</w:t>
      </w:r>
      <w:r w:rsidR="003C0604">
        <w:fldChar w:fldCharType="end"/>
      </w:r>
      <w:bookmarkEnd w:id="514"/>
      <w:r w:rsidRPr="00943B43">
        <w:t xml:space="preserve"> </w:t>
      </w:r>
      <w:r>
        <w:t>Kuisioner Perkembangan Kemampuan Ninis (Bagian 1)</w:t>
      </w:r>
    </w:p>
    <w:tbl>
      <w:tblPr>
        <w:tblStyle w:val="TableGrid"/>
        <w:tblW w:w="5942" w:type="dxa"/>
        <w:tblInd w:w="117" w:type="dxa"/>
        <w:tblLook w:val="04A0" w:firstRow="1" w:lastRow="0" w:firstColumn="1" w:lastColumn="0" w:noHBand="0" w:noVBand="1"/>
      </w:tblPr>
      <w:tblGrid>
        <w:gridCol w:w="555"/>
        <w:gridCol w:w="3745"/>
        <w:gridCol w:w="821"/>
        <w:gridCol w:w="821"/>
      </w:tblGrid>
      <w:tr w:rsidR="00652360" w14:paraId="44DDE65F" w14:textId="77777777" w:rsidTr="007A0BA3">
        <w:tc>
          <w:tcPr>
            <w:tcW w:w="555" w:type="dxa"/>
            <w:tcBorders>
              <w:right w:val="nil"/>
            </w:tcBorders>
            <w:vAlign w:val="center"/>
          </w:tcPr>
          <w:p w14:paraId="6BE3D813" w14:textId="77777777" w:rsidR="00652360" w:rsidRPr="00464AA3" w:rsidRDefault="00652360" w:rsidP="00FD2BF2">
            <w:pPr>
              <w:widowControl w:val="0"/>
              <w:autoSpaceDE w:val="0"/>
              <w:autoSpaceDN w:val="0"/>
              <w:adjustRightInd w:val="0"/>
              <w:spacing w:before="38"/>
              <w:rPr>
                <w:sz w:val="18"/>
                <w:szCs w:val="18"/>
              </w:rPr>
            </w:pPr>
          </w:p>
        </w:tc>
        <w:tc>
          <w:tcPr>
            <w:tcW w:w="3745" w:type="dxa"/>
            <w:tcBorders>
              <w:left w:val="nil"/>
            </w:tcBorders>
            <w:vAlign w:val="center"/>
          </w:tcPr>
          <w:p w14:paraId="1EE534C9"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Bahasa</w:t>
            </w:r>
          </w:p>
        </w:tc>
        <w:tc>
          <w:tcPr>
            <w:tcW w:w="821" w:type="dxa"/>
            <w:vAlign w:val="center"/>
          </w:tcPr>
          <w:p w14:paraId="5A26BB70"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1AF1AF47"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21F8EBC0" w14:textId="77777777" w:rsidTr="007A0BA3">
        <w:tc>
          <w:tcPr>
            <w:tcW w:w="555" w:type="dxa"/>
            <w:tcBorders>
              <w:right w:val="nil"/>
            </w:tcBorders>
            <w:vAlign w:val="center"/>
          </w:tcPr>
          <w:p w14:paraId="0FDBB17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7A33EBB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Penggunaan nonverbal (gerakan, lirikan, dll) untuk memudahkan komunikasinya.</w:t>
            </w:r>
          </w:p>
        </w:tc>
        <w:tc>
          <w:tcPr>
            <w:tcW w:w="821" w:type="dxa"/>
            <w:vAlign w:val="center"/>
          </w:tcPr>
          <w:p w14:paraId="34E76C6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D3694D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694ABB1" w14:textId="77777777" w:rsidTr="007A0BA3">
        <w:tc>
          <w:tcPr>
            <w:tcW w:w="555" w:type="dxa"/>
            <w:tcBorders>
              <w:right w:val="nil"/>
            </w:tcBorders>
            <w:vAlign w:val="center"/>
          </w:tcPr>
          <w:p w14:paraId="6578F0F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6BC0901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 xml:space="preserve">Penggunaan sistem </w:t>
            </w:r>
            <w:r w:rsidRPr="00464AA3">
              <w:rPr>
                <w:i/>
                <w:sz w:val="18"/>
                <w:szCs w:val="18"/>
              </w:rPr>
              <w:t>Augmentative and Alternative Communication</w:t>
            </w:r>
            <w:r w:rsidRPr="00464AA3">
              <w:rPr>
                <w:sz w:val="18"/>
                <w:szCs w:val="18"/>
              </w:rPr>
              <w:t xml:space="preserve"> (menggunakanan bahasa tubuh, simbol atau gambar untuk berkomunikasi dengan lingkungannya).</w:t>
            </w:r>
          </w:p>
        </w:tc>
        <w:tc>
          <w:tcPr>
            <w:tcW w:w="821" w:type="dxa"/>
            <w:vAlign w:val="center"/>
          </w:tcPr>
          <w:p w14:paraId="5563A45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AA427B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10A839FE" w14:textId="77777777" w:rsidTr="007A0BA3">
        <w:tc>
          <w:tcPr>
            <w:tcW w:w="555" w:type="dxa"/>
            <w:tcBorders>
              <w:right w:val="nil"/>
            </w:tcBorders>
            <w:vAlign w:val="center"/>
          </w:tcPr>
          <w:p w14:paraId="008B63B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7E7D491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melalui bahasa lisan dan suasana hati.</w:t>
            </w:r>
          </w:p>
        </w:tc>
        <w:tc>
          <w:tcPr>
            <w:tcW w:w="821" w:type="dxa"/>
            <w:vAlign w:val="center"/>
          </w:tcPr>
          <w:p w14:paraId="2769902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7CC38B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C96CB31" w14:textId="77777777" w:rsidTr="007A0BA3">
        <w:tc>
          <w:tcPr>
            <w:tcW w:w="555" w:type="dxa"/>
            <w:tcBorders>
              <w:right w:val="nil"/>
            </w:tcBorders>
            <w:vAlign w:val="center"/>
          </w:tcPr>
          <w:p w14:paraId="20C58EA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55FD89A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komunikasikan informasi untuk menanggapi isu yang sebelumnya diberikan.</w:t>
            </w:r>
          </w:p>
        </w:tc>
        <w:tc>
          <w:tcPr>
            <w:tcW w:w="821" w:type="dxa"/>
            <w:vAlign w:val="center"/>
          </w:tcPr>
          <w:p w14:paraId="7A96E3B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09AA129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5531853F" w14:textId="77777777" w:rsidTr="007A0BA3">
        <w:tc>
          <w:tcPr>
            <w:tcW w:w="555" w:type="dxa"/>
            <w:tcBorders>
              <w:right w:val="nil"/>
            </w:tcBorders>
            <w:vAlign w:val="center"/>
          </w:tcPr>
          <w:p w14:paraId="1FFE0F7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70A3001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informasi berdasarkan fakta, pengalaman, dll dalam konteks biasa yang dia lakukan.</w:t>
            </w:r>
          </w:p>
        </w:tc>
        <w:tc>
          <w:tcPr>
            <w:tcW w:w="821" w:type="dxa"/>
            <w:vAlign w:val="center"/>
          </w:tcPr>
          <w:p w14:paraId="384792B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2CD3D22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7BEE5C17" w14:textId="77777777" w:rsidTr="007A0BA3">
        <w:tc>
          <w:tcPr>
            <w:tcW w:w="555" w:type="dxa"/>
            <w:tcBorders>
              <w:right w:val="nil"/>
            </w:tcBorders>
            <w:vAlign w:val="center"/>
          </w:tcPr>
          <w:p w14:paraId="67D1976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6EA947B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dan menjalankan perintah sederhana.</w:t>
            </w:r>
          </w:p>
        </w:tc>
        <w:tc>
          <w:tcPr>
            <w:tcW w:w="821" w:type="dxa"/>
            <w:vAlign w:val="center"/>
          </w:tcPr>
          <w:p w14:paraId="6F32264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1F26A8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6B7A1DDA" w14:textId="77777777" w:rsidTr="007A0BA3">
        <w:tc>
          <w:tcPr>
            <w:tcW w:w="555" w:type="dxa"/>
            <w:tcBorders>
              <w:right w:val="nil"/>
            </w:tcBorders>
            <w:vAlign w:val="center"/>
          </w:tcPr>
          <w:p w14:paraId="024FD97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4C566E7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berinteraksi secara verbal dengan orang yang berbeda baik anak atau orang dewasa dalam lingkungan sekolah.</w:t>
            </w:r>
          </w:p>
        </w:tc>
        <w:tc>
          <w:tcPr>
            <w:tcW w:w="821" w:type="dxa"/>
            <w:vAlign w:val="center"/>
          </w:tcPr>
          <w:p w14:paraId="2AD99D7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97A7F7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37214F6" w14:textId="77777777" w:rsidTr="007A0BA3">
        <w:tc>
          <w:tcPr>
            <w:tcW w:w="555" w:type="dxa"/>
            <w:tcBorders>
              <w:right w:val="nil"/>
            </w:tcBorders>
            <w:vAlign w:val="center"/>
          </w:tcPr>
          <w:p w14:paraId="46D811A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6A293AC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gunakan kosakata tepat berdasarkan umurnya.</w:t>
            </w:r>
          </w:p>
        </w:tc>
        <w:tc>
          <w:tcPr>
            <w:tcW w:w="821" w:type="dxa"/>
            <w:vAlign w:val="center"/>
          </w:tcPr>
          <w:p w14:paraId="4AC1F19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0D5CFD6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bl>
    <w:p w14:paraId="0A9AF238" w14:textId="77777777" w:rsidR="00943B43" w:rsidRDefault="00943B43" w:rsidP="00943B43">
      <w:pPr>
        <w:pStyle w:val="Caption"/>
        <w:keepNext/>
      </w:pPr>
      <w:bookmarkStart w:id="515" w:name="_Ref396498251"/>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3</w:t>
      </w:r>
      <w:r w:rsidR="003C0604">
        <w:fldChar w:fldCharType="end"/>
      </w:r>
      <w:bookmarkEnd w:id="515"/>
      <w:r w:rsidRPr="00943B43">
        <w:t xml:space="preserve"> </w:t>
      </w:r>
      <w:r>
        <w:t>Kuisioner Perkembangan Kemampuan Ninis (Bagian 2)</w:t>
      </w:r>
    </w:p>
    <w:tbl>
      <w:tblPr>
        <w:tblStyle w:val="TableGrid"/>
        <w:tblW w:w="5942" w:type="dxa"/>
        <w:tblInd w:w="117" w:type="dxa"/>
        <w:tblLook w:val="04A0" w:firstRow="1" w:lastRow="0" w:firstColumn="1" w:lastColumn="0" w:noHBand="0" w:noVBand="1"/>
      </w:tblPr>
      <w:tblGrid>
        <w:gridCol w:w="555"/>
        <w:gridCol w:w="3745"/>
        <w:gridCol w:w="821"/>
        <w:gridCol w:w="821"/>
      </w:tblGrid>
      <w:tr w:rsidR="007E1B93" w14:paraId="30AE7E31" w14:textId="77777777" w:rsidTr="007A0BA3">
        <w:tc>
          <w:tcPr>
            <w:tcW w:w="555" w:type="dxa"/>
            <w:tcBorders>
              <w:right w:val="nil"/>
            </w:tcBorders>
            <w:vAlign w:val="center"/>
          </w:tcPr>
          <w:p w14:paraId="754B017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5983479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baca dan mengerti kata.</w:t>
            </w:r>
          </w:p>
        </w:tc>
        <w:tc>
          <w:tcPr>
            <w:tcW w:w="821" w:type="dxa"/>
            <w:vAlign w:val="center"/>
          </w:tcPr>
          <w:p w14:paraId="1C5EF36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1ABA39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CA4A4F5" w14:textId="77777777" w:rsidTr="007A0BA3">
        <w:tc>
          <w:tcPr>
            <w:tcW w:w="555" w:type="dxa"/>
            <w:tcBorders>
              <w:right w:val="nil"/>
            </w:tcBorders>
            <w:vAlign w:val="center"/>
          </w:tcPr>
          <w:p w14:paraId="312BDE1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7AF4035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baca dan mengerti frase sederhana.</w:t>
            </w:r>
          </w:p>
        </w:tc>
        <w:tc>
          <w:tcPr>
            <w:tcW w:w="821" w:type="dxa"/>
            <w:vAlign w:val="center"/>
          </w:tcPr>
          <w:p w14:paraId="7E317C3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B77592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65C6D8A2" w14:textId="77777777" w:rsidTr="007A0BA3">
        <w:tc>
          <w:tcPr>
            <w:tcW w:w="555" w:type="dxa"/>
            <w:tcBorders>
              <w:right w:val="nil"/>
            </w:tcBorders>
            <w:vAlign w:val="center"/>
          </w:tcPr>
          <w:p w14:paraId="135918C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5C1878F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ahami informasi tertulis yang muncul diberbagai lingkungannya.</w:t>
            </w:r>
          </w:p>
        </w:tc>
        <w:tc>
          <w:tcPr>
            <w:tcW w:w="821" w:type="dxa"/>
            <w:vAlign w:val="center"/>
          </w:tcPr>
          <w:p w14:paraId="31E55A1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6BD432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091F99A" w14:textId="77777777" w:rsidTr="007A0BA3">
        <w:tc>
          <w:tcPr>
            <w:tcW w:w="555" w:type="dxa"/>
            <w:tcBorders>
              <w:right w:val="nil"/>
            </w:tcBorders>
            <w:vAlign w:val="center"/>
          </w:tcPr>
          <w:p w14:paraId="18719D0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59A2487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sanggup menulis teks sederhana dengan kalimat sederhana.</w:t>
            </w:r>
          </w:p>
        </w:tc>
        <w:tc>
          <w:tcPr>
            <w:tcW w:w="821" w:type="dxa"/>
            <w:vAlign w:val="center"/>
          </w:tcPr>
          <w:p w14:paraId="41C31A8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4DCAAD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407260C" w14:textId="77777777" w:rsidTr="007A0BA3">
        <w:tc>
          <w:tcPr>
            <w:tcW w:w="555" w:type="dxa"/>
            <w:tcBorders>
              <w:right w:val="nil"/>
            </w:tcBorders>
            <w:vAlign w:val="center"/>
          </w:tcPr>
          <w:p w14:paraId="0B217585"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1DA62A5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ulis untuk menanggapi situasi kehidupan sehari-hari yang dipelajari.</w:t>
            </w:r>
          </w:p>
        </w:tc>
        <w:tc>
          <w:tcPr>
            <w:tcW w:w="821" w:type="dxa"/>
            <w:vAlign w:val="center"/>
          </w:tcPr>
          <w:p w14:paraId="0AB3EA5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3332843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0B1B97C0" w14:textId="77777777" w:rsidTr="007A0BA3">
        <w:tc>
          <w:tcPr>
            <w:tcW w:w="555" w:type="dxa"/>
            <w:tcBorders>
              <w:right w:val="nil"/>
            </w:tcBorders>
            <w:vAlign w:val="center"/>
          </w:tcPr>
          <w:p w14:paraId="114B5BB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1309A47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minat dan kesenangan dalam berpartisipasi komunikasi lisan.</w:t>
            </w:r>
          </w:p>
        </w:tc>
        <w:tc>
          <w:tcPr>
            <w:tcW w:w="821" w:type="dxa"/>
            <w:vAlign w:val="center"/>
          </w:tcPr>
          <w:p w14:paraId="73F82DA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12FCE64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67096D19" w14:textId="77777777" w:rsidTr="007A0BA3">
        <w:tc>
          <w:tcPr>
            <w:tcW w:w="555" w:type="dxa"/>
            <w:tcBorders>
              <w:right w:val="nil"/>
            </w:tcBorders>
            <w:vAlign w:val="center"/>
          </w:tcPr>
          <w:p w14:paraId="3C9965AF" w14:textId="77777777" w:rsidR="00652360" w:rsidRPr="00464AA3" w:rsidRDefault="00652360" w:rsidP="00FD2BF2">
            <w:pPr>
              <w:widowControl w:val="0"/>
              <w:autoSpaceDE w:val="0"/>
              <w:autoSpaceDN w:val="0"/>
              <w:adjustRightInd w:val="0"/>
              <w:spacing w:before="38"/>
              <w:rPr>
                <w:sz w:val="18"/>
                <w:szCs w:val="18"/>
              </w:rPr>
            </w:pPr>
          </w:p>
        </w:tc>
        <w:tc>
          <w:tcPr>
            <w:tcW w:w="3745" w:type="dxa"/>
            <w:tcBorders>
              <w:left w:val="nil"/>
            </w:tcBorders>
            <w:vAlign w:val="center"/>
          </w:tcPr>
          <w:p w14:paraId="63DEC89B"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Matematika</w:t>
            </w:r>
          </w:p>
        </w:tc>
        <w:tc>
          <w:tcPr>
            <w:tcW w:w="821" w:type="dxa"/>
            <w:vAlign w:val="center"/>
          </w:tcPr>
          <w:p w14:paraId="74C2E0EF"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733C2FFA"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75111A0A" w14:textId="77777777" w:rsidTr="007A0BA3">
        <w:tc>
          <w:tcPr>
            <w:tcW w:w="555" w:type="dxa"/>
            <w:tcBorders>
              <w:right w:val="nil"/>
            </w:tcBorders>
            <w:vAlign w:val="center"/>
          </w:tcPr>
          <w:p w14:paraId="6FAB4BD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19898FA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klasifikasikan berbagai jenis aktivitas dan menanggapinya.</w:t>
            </w:r>
          </w:p>
        </w:tc>
        <w:tc>
          <w:tcPr>
            <w:tcW w:w="821" w:type="dxa"/>
            <w:vAlign w:val="center"/>
          </w:tcPr>
          <w:p w14:paraId="4D59195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E2DFB5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D7D590C" w14:textId="77777777" w:rsidTr="007A0BA3">
        <w:tc>
          <w:tcPr>
            <w:tcW w:w="555" w:type="dxa"/>
            <w:tcBorders>
              <w:right w:val="nil"/>
            </w:tcBorders>
            <w:vAlign w:val="center"/>
          </w:tcPr>
          <w:p w14:paraId="2C20EA3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05C53DA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yusun rangkaian objek berdasarkan warna, bentuk atau ukuran.</w:t>
            </w:r>
          </w:p>
        </w:tc>
        <w:tc>
          <w:tcPr>
            <w:tcW w:w="821" w:type="dxa"/>
            <w:vAlign w:val="center"/>
          </w:tcPr>
          <w:p w14:paraId="7ADC1AE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90199F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5245CAC9" w14:textId="77777777" w:rsidTr="007A0BA3">
        <w:tc>
          <w:tcPr>
            <w:tcW w:w="555" w:type="dxa"/>
            <w:tcBorders>
              <w:right w:val="nil"/>
            </w:tcBorders>
            <w:vAlign w:val="center"/>
          </w:tcPr>
          <w:p w14:paraId="4CCE0EE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181EA35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hubungkan aktivitas kehidupan sehari-hari dengan berbeda-beda (dengan perbandingan, korespondensi).</w:t>
            </w:r>
          </w:p>
        </w:tc>
        <w:tc>
          <w:tcPr>
            <w:tcW w:w="821" w:type="dxa"/>
            <w:vAlign w:val="center"/>
          </w:tcPr>
          <w:p w14:paraId="6A6CF7E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16F34B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0FD22136" w14:textId="77777777" w:rsidTr="007A0BA3">
        <w:tc>
          <w:tcPr>
            <w:tcW w:w="555" w:type="dxa"/>
            <w:tcBorders>
              <w:right w:val="nil"/>
            </w:tcBorders>
            <w:vAlign w:val="center"/>
          </w:tcPr>
          <w:p w14:paraId="5A81625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30A6EEA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angka dari 0 sampai 10 dan mengidentifikasi jumlah yang ditunjukkan.</w:t>
            </w:r>
          </w:p>
        </w:tc>
        <w:tc>
          <w:tcPr>
            <w:tcW w:w="821" w:type="dxa"/>
            <w:vAlign w:val="center"/>
          </w:tcPr>
          <w:p w14:paraId="0F1EACA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21" w:type="dxa"/>
            <w:vAlign w:val="center"/>
          </w:tcPr>
          <w:p w14:paraId="26D3362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78A31A4" w14:textId="77777777" w:rsidTr="007A0BA3">
        <w:tc>
          <w:tcPr>
            <w:tcW w:w="555" w:type="dxa"/>
            <w:tcBorders>
              <w:right w:val="nil"/>
            </w:tcBorders>
            <w:vAlign w:val="center"/>
          </w:tcPr>
          <w:p w14:paraId="0B50C55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34AEB72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angka dari 10 sampai 100 dan mengidentifikasi jumlah yang ditunjukkan.</w:t>
            </w:r>
          </w:p>
        </w:tc>
        <w:tc>
          <w:tcPr>
            <w:tcW w:w="821" w:type="dxa"/>
            <w:vAlign w:val="center"/>
          </w:tcPr>
          <w:p w14:paraId="2DB611C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3CD44C9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7FA1BACD" w14:textId="77777777" w:rsidTr="007A0BA3">
        <w:tc>
          <w:tcPr>
            <w:tcW w:w="555" w:type="dxa"/>
            <w:tcBorders>
              <w:right w:val="nil"/>
            </w:tcBorders>
            <w:vAlign w:val="center"/>
          </w:tcPr>
          <w:p w14:paraId="4B9F27AF"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33C24CE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lakukam penjumlahan sederhana (yang mana hasil kurang dari 10).</w:t>
            </w:r>
          </w:p>
        </w:tc>
        <w:tc>
          <w:tcPr>
            <w:tcW w:w="821" w:type="dxa"/>
            <w:vAlign w:val="center"/>
          </w:tcPr>
          <w:p w14:paraId="400C013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797A50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5071DF6" w14:textId="77777777" w:rsidTr="007A0BA3">
        <w:tc>
          <w:tcPr>
            <w:tcW w:w="555" w:type="dxa"/>
            <w:tcBorders>
              <w:right w:val="nil"/>
            </w:tcBorders>
            <w:vAlign w:val="center"/>
          </w:tcPr>
          <w:p w14:paraId="7A88477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592A061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bentuk geomteri sederhana (lingkaran, persegi, segitiga).</w:t>
            </w:r>
          </w:p>
        </w:tc>
        <w:tc>
          <w:tcPr>
            <w:tcW w:w="821" w:type="dxa"/>
            <w:vAlign w:val="center"/>
          </w:tcPr>
          <w:p w14:paraId="3C381E7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FF6402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E9B4185" w14:textId="77777777" w:rsidTr="007A0BA3">
        <w:tc>
          <w:tcPr>
            <w:tcW w:w="555" w:type="dxa"/>
            <w:tcBorders>
              <w:right w:val="nil"/>
            </w:tcBorders>
            <w:vAlign w:val="center"/>
          </w:tcPr>
          <w:p w14:paraId="6D15366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61D473D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yelesaikan situasi permasalahan sederhana dari kehidupan sehari-hari.</w:t>
            </w:r>
          </w:p>
        </w:tc>
        <w:tc>
          <w:tcPr>
            <w:tcW w:w="821" w:type="dxa"/>
            <w:vAlign w:val="center"/>
          </w:tcPr>
          <w:p w14:paraId="2E6DE7E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4965B9F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383B3133" w14:textId="77777777" w:rsidTr="007A0BA3">
        <w:tc>
          <w:tcPr>
            <w:tcW w:w="555" w:type="dxa"/>
            <w:tcBorders>
              <w:right w:val="nil"/>
            </w:tcBorders>
            <w:vAlign w:val="center"/>
          </w:tcPr>
          <w:p w14:paraId="052D658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399CE08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hari dalam seminggu dan menghubungkannya dengan aktivitas yang spesifik.</w:t>
            </w:r>
          </w:p>
        </w:tc>
        <w:tc>
          <w:tcPr>
            <w:tcW w:w="821" w:type="dxa"/>
            <w:vAlign w:val="center"/>
          </w:tcPr>
          <w:p w14:paraId="525F92B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378D066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7B5B7795" w14:textId="77777777" w:rsidTr="007A0BA3">
        <w:tc>
          <w:tcPr>
            <w:tcW w:w="555" w:type="dxa"/>
            <w:tcBorders>
              <w:right w:val="nil"/>
            </w:tcBorders>
            <w:vAlign w:val="center"/>
          </w:tcPr>
          <w:p w14:paraId="51DB499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64A229E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gabungkan waktu dan jam dengan aktivitas biasa yang dilakukan pada saat itu.</w:t>
            </w:r>
          </w:p>
        </w:tc>
        <w:tc>
          <w:tcPr>
            <w:tcW w:w="821" w:type="dxa"/>
            <w:vAlign w:val="center"/>
          </w:tcPr>
          <w:p w14:paraId="3C2F324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79A99F9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281457A1" w14:textId="77777777" w:rsidTr="007A0BA3">
        <w:tc>
          <w:tcPr>
            <w:tcW w:w="555" w:type="dxa"/>
            <w:tcBorders>
              <w:right w:val="nil"/>
            </w:tcBorders>
            <w:vAlign w:val="center"/>
          </w:tcPr>
          <w:p w14:paraId="7F077D5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5D60A0A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uang sebagai alat tukar untuk memperoleh objek.</w:t>
            </w:r>
          </w:p>
        </w:tc>
        <w:tc>
          <w:tcPr>
            <w:tcW w:w="821" w:type="dxa"/>
            <w:vAlign w:val="center"/>
          </w:tcPr>
          <w:p w14:paraId="5F0071C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2F1A895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0CADA9CE" w14:textId="77777777" w:rsidTr="007A0BA3">
        <w:tc>
          <w:tcPr>
            <w:tcW w:w="555" w:type="dxa"/>
            <w:tcBorders>
              <w:right w:val="nil"/>
            </w:tcBorders>
            <w:vAlign w:val="center"/>
          </w:tcPr>
          <w:p w14:paraId="2F7280B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56C10CC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gidentifikasi nilai dari beberapa koin atau tagihan.</w:t>
            </w:r>
          </w:p>
        </w:tc>
        <w:tc>
          <w:tcPr>
            <w:tcW w:w="821" w:type="dxa"/>
            <w:vAlign w:val="center"/>
          </w:tcPr>
          <w:p w14:paraId="47130FE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41559E7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bl>
    <w:p w14:paraId="7D58047F" w14:textId="77777777" w:rsidR="00943B43" w:rsidRDefault="00943B43"/>
    <w:p w14:paraId="34B172F9" w14:textId="77777777" w:rsidR="00943B43" w:rsidRDefault="00943B43" w:rsidP="00943B43">
      <w:pPr>
        <w:pStyle w:val="Caption"/>
        <w:keepNext/>
      </w:pPr>
      <w:bookmarkStart w:id="516" w:name="_Ref396498252"/>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4</w:t>
      </w:r>
      <w:r w:rsidR="003C0604">
        <w:fldChar w:fldCharType="end"/>
      </w:r>
      <w:bookmarkEnd w:id="516"/>
      <w:r w:rsidRPr="00943B43">
        <w:t xml:space="preserve"> </w:t>
      </w:r>
      <w:r>
        <w:t>Kuisioner Perkembangan Kemampuan Ninis (Bagian 3)</w:t>
      </w:r>
    </w:p>
    <w:tbl>
      <w:tblPr>
        <w:tblStyle w:val="TableGrid"/>
        <w:tblW w:w="5942" w:type="dxa"/>
        <w:tblInd w:w="117" w:type="dxa"/>
        <w:tblLook w:val="04A0" w:firstRow="1" w:lastRow="0" w:firstColumn="1" w:lastColumn="0" w:noHBand="0" w:noVBand="1"/>
      </w:tblPr>
      <w:tblGrid>
        <w:gridCol w:w="513"/>
        <w:gridCol w:w="8"/>
        <w:gridCol w:w="34"/>
        <w:gridCol w:w="3745"/>
        <w:gridCol w:w="821"/>
        <w:gridCol w:w="821"/>
      </w:tblGrid>
      <w:tr w:rsidR="007E1B93" w14:paraId="4A70F8FB" w14:textId="77777777" w:rsidTr="007A0BA3">
        <w:tc>
          <w:tcPr>
            <w:tcW w:w="555" w:type="dxa"/>
            <w:gridSpan w:val="3"/>
            <w:tcBorders>
              <w:right w:val="nil"/>
            </w:tcBorders>
            <w:vAlign w:val="center"/>
          </w:tcPr>
          <w:p w14:paraId="1694979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5D88739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berorientasi dalam riang dengan perintah sederhana.</w:t>
            </w:r>
          </w:p>
        </w:tc>
        <w:tc>
          <w:tcPr>
            <w:tcW w:w="821" w:type="dxa"/>
            <w:vAlign w:val="center"/>
          </w:tcPr>
          <w:p w14:paraId="56C74BB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6B14A0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09096C99" w14:textId="77777777" w:rsidTr="007A0BA3">
        <w:tc>
          <w:tcPr>
            <w:tcW w:w="555" w:type="dxa"/>
            <w:gridSpan w:val="3"/>
            <w:tcBorders>
              <w:right w:val="nil"/>
            </w:tcBorders>
            <w:vAlign w:val="center"/>
          </w:tcPr>
          <w:p w14:paraId="6B0C8F3F"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5BE04A7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gerti kosakata dasar yang berhubungan dengan konsep ruangan, waktu, ukuran atau posisi.</w:t>
            </w:r>
          </w:p>
        </w:tc>
        <w:tc>
          <w:tcPr>
            <w:tcW w:w="821" w:type="dxa"/>
            <w:vAlign w:val="center"/>
          </w:tcPr>
          <w:p w14:paraId="4695845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102873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6531A452" w14:textId="77777777" w:rsidTr="007A0BA3">
        <w:tc>
          <w:tcPr>
            <w:tcW w:w="513" w:type="dxa"/>
            <w:tcBorders>
              <w:right w:val="nil"/>
            </w:tcBorders>
            <w:vAlign w:val="center"/>
          </w:tcPr>
          <w:p w14:paraId="4997DE8E" w14:textId="77777777" w:rsidR="00652360" w:rsidRPr="00464AA3" w:rsidRDefault="00652360" w:rsidP="00FD2BF2">
            <w:pPr>
              <w:widowControl w:val="0"/>
              <w:autoSpaceDE w:val="0"/>
              <w:autoSpaceDN w:val="0"/>
              <w:adjustRightInd w:val="0"/>
              <w:spacing w:before="38"/>
              <w:rPr>
                <w:sz w:val="18"/>
                <w:szCs w:val="18"/>
              </w:rPr>
            </w:pPr>
          </w:p>
        </w:tc>
        <w:tc>
          <w:tcPr>
            <w:tcW w:w="3787" w:type="dxa"/>
            <w:gridSpan w:val="3"/>
            <w:tcBorders>
              <w:left w:val="nil"/>
            </w:tcBorders>
            <w:vAlign w:val="center"/>
          </w:tcPr>
          <w:p w14:paraId="6241D788"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sadaran Lingkungan</w:t>
            </w:r>
          </w:p>
        </w:tc>
        <w:tc>
          <w:tcPr>
            <w:tcW w:w="821" w:type="dxa"/>
            <w:vAlign w:val="center"/>
          </w:tcPr>
          <w:p w14:paraId="12F67678"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142B88F4"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37972682" w14:textId="77777777" w:rsidTr="007A0BA3">
        <w:tc>
          <w:tcPr>
            <w:tcW w:w="513" w:type="dxa"/>
            <w:tcBorders>
              <w:right w:val="nil"/>
            </w:tcBorders>
            <w:vAlign w:val="center"/>
          </w:tcPr>
          <w:p w14:paraId="3C79DA05"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87" w:type="dxa"/>
            <w:gridSpan w:val="3"/>
            <w:tcBorders>
              <w:left w:val="nil"/>
            </w:tcBorders>
            <w:vAlign w:val="center"/>
          </w:tcPr>
          <w:p w14:paraId="29ADD1C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objek berdasarkan konteks domestik yang berbeda (dapur, kamar mandi, tempat tidur, dll) dan mengidentifikasikan yang mereka gunakan.</w:t>
            </w:r>
          </w:p>
        </w:tc>
        <w:tc>
          <w:tcPr>
            <w:tcW w:w="821" w:type="dxa"/>
            <w:vAlign w:val="center"/>
          </w:tcPr>
          <w:p w14:paraId="0C56731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B8A66D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898E33E" w14:textId="77777777" w:rsidTr="007A0BA3">
        <w:tc>
          <w:tcPr>
            <w:tcW w:w="513" w:type="dxa"/>
            <w:tcBorders>
              <w:right w:val="nil"/>
            </w:tcBorders>
            <w:vAlign w:val="center"/>
          </w:tcPr>
          <w:p w14:paraId="3CAD274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87" w:type="dxa"/>
            <w:gridSpan w:val="3"/>
            <w:tcBorders>
              <w:left w:val="nil"/>
            </w:tcBorders>
            <w:vAlign w:val="center"/>
          </w:tcPr>
          <w:p w14:paraId="59C80D9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objek yang ada di lingkungan sekolah (ruang kelas, tempat bermain, dll) dan mengidentifikasi yang mereka gunakan.</w:t>
            </w:r>
          </w:p>
        </w:tc>
        <w:tc>
          <w:tcPr>
            <w:tcW w:w="821" w:type="dxa"/>
            <w:vAlign w:val="center"/>
          </w:tcPr>
          <w:p w14:paraId="6ABECC1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4A8BE4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0B0A46AE" w14:textId="77777777" w:rsidTr="007A0BA3">
        <w:tc>
          <w:tcPr>
            <w:tcW w:w="513" w:type="dxa"/>
            <w:tcBorders>
              <w:right w:val="nil"/>
            </w:tcBorders>
            <w:vAlign w:val="center"/>
          </w:tcPr>
          <w:p w14:paraId="2C528A8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87" w:type="dxa"/>
            <w:gridSpan w:val="3"/>
            <w:tcBorders>
              <w:left w:val="nil"/>
            </w:tcBorders>
            <w:vAlign w:val="center"/>
          </w:tcPr>
          <w:p w14:paraId="75984D8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tempat biasa dan mengidentifikasi aktivitas yang dilakukan disana.</w:t>
            </w:r>
          </w:p>
        </w:tc>
        <w:tc>
          <w:tcPr>
            <w:tcW w:w="821" w:type="dxa"/>
            <w:vAlign w:val="center"/>
          </w:tcPr>
          <w:p w14:paraId="6EE4207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0BF6EC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0AA9F507" w14:textId="77777777" w:rsidTr="007A0BA3">
        <w:tc>
          <w:tcPr>
            <w:tcW w:w="513" w:type="dxa"/>
            <w:tcBorders>
              <w:right w:val="nil"/>
            </w:tcBorders>
            <w:vAlign w:val="center"/>
          </w:tcPr>
          <w:p w14:paraId="2446280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87" w:type="dxa"/>
            <w:gridSpan w:val="3"/>
            <w:tcBorders>
              <w:left w:val="nil"/>
            </w:tcBorders>
            <w:vAlign w:val="center"/>
          </w:tcPr>
          <w:p w14:paraId="327A4B7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produk yang biasa dia gunakan.</w:t>
            </w:r>
          </w:p>
        </w:tc>
        <w:tc>
          <w:tcPr>
            <w:tcW w:w="821" w:type="dxa"/>
            <w:vAlign w:val="center"/>
          </w:tcPr>
          <w:p w14:paraId="18ADF38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464D0C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F24926B" w14:textId="77777777" w:rsidTr="007A0BA3">
        <w:tc>
          <w:tcPr>
            <w:tcW w:w="513" w:type="dxa"/>
            <w:tcBorders>
              <w:right w:val="nil"/>
            </w:tcBorders>
            <w:vAlign w:val="center"/>
          </w:tcPr>
          <w:p w14:paraId="3529D0C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87" w:type="dxa"/>
            <w:gridSpan w:val="3"/>
            <w:tcBorders>
              <w:left w:val="nil"/>
            </w:tcBorders>
            <w:vAlign w:val="center"/>
          </w:tcPr>
          <w:p w14:paraId="203A5355"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hubungan produk konsumen dengan toko yang dia beli.</w:t>
            </w:r>
          </w:p>
        </w:tc>
        <w:tc>
          <w:tcPr>
            <w:tcW w:w="821" w:type="dxa"/>
            <w:vAlign w:val="center"/>
          </w:tcPr>
          <w:p w14:paraId="789BA7D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0682B34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152DCDC6" w14:textId="77777777" w:rsidTr="007A0BA3">
        <w:tc>
          <w:tcPr>
            <w:tcW w:w="513" w:type="dxa"/>
            <w:tcBorders>
              <w:right w:val="nil"/>
            </w:tcBorders>
            <w:vAlign w:val="center"/>
          </w:tcPr>
          <w:p w14:paraId="1911F4B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87" w:type="dxa"/>
            <w:gridSpan w:val="3"/>
            <w:tcBorders>
              <w:left w:val="nil"/>
            </w:tcBorders>
            <w:vAlign w:val="center"/>
          </w:tcPr>
          <w:p w14:paraId="60E665F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transportasi yang berbeda-beda.</w:t>
            </w:r>
          </w:p>
        </w:tc>
        <w:tc>
          <w:tcPr>
            <w:tcW w:w="821" w:type="dxa"/>
            <w:vAlign w:val="center"/>
          </w:tcPr>
          <w:p w14:paraId="01E2081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575C90D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A7DB6B2" w14:textId="77777777" w:rsidTr="007A0BA3">
        <w:tc>
          <w:tcPr>
            <w:tcW w:w="513" w:type="dxa"/>
            <w:tcBorders>
              <w:right w:val="nil"/>
            </w:tcBorders>
            <w:vAlign w:val="center"/>
          </w:tcPr>
          <w:p w14:paraId="193BCF7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87" w:type="dxa"/>
            <w:gridSpan w:val="3"/>
            <w:tcBorders>
              <w:left w:val="nil"/>
            </w:tcBorders>
            <w:vAlign w:val="center"/>
          </w:tcPr>
          <w:p w14:paraId="2693CED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kegunaan dari transport yang berbeda-beda.</w:t>
            </w:r>
          </w:p>
        </w:tc>
        <w:tc>
          <w:tcPr>
            <w:tcW w:w="821" w:type="dxa"/>
            <w:vAlign w:val="center"/>
          </w:tcPr>
          <w:p w14:paraId="0F73058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4AA86D8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2020B2E3" w14:textId="77777777" w:rsidTr="007A0BA3">
        <w:tc>
          <w:tcPr>
            <w:tcW w:w="513" w:type="dxa"/>
            <w:tcBorders>
              <w:right w:val="nil"/>
            </w:tcBorders>
            <w:vAlign w:val="center"/>
          </w:tcPr>
          <w:p w14:paraId="03D6936C"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87" w:type="dxa"/>
            <w:gridSpan w:val="3"/>
            <w:tcBorders>
              <w:left w:val="nil"/>
            </w:tcBorders>
            <w:vAlign w:val="center"/>
          </w:tcPr>
          <w:p w14:paraId="59E25805"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identifikasi makanan yang biasa dikonsumsi dan menjelaskannya.</w:t>
            </w:r>
          </w:p>
        </w:tc>
        <w:tc>
          <w:tcPr>
            <w:tcW w:w="821" w:type="dxa"/>
            <w:vAlign w:val="center"/>
          </w:tcPr>
          <w:p w14:paraId="5B57A41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4C3ECBE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652360" w14:paraId="3B222359" w14:textId="77777777" w:rsidTr="007A0BA3">
        <w:tc>
          <w:tcPr>
            <w:tcW w:w="521" w:type="dxa"/>
            <w:gridSpan w:val="2"/>
            <w:tcBorders>
              <w:right w:val="nil"/>
            </w:tcBorders>
            <w:vAlign w:val="center"/>
          </w:tcPr>
          <w:p w14:paraId="217B65C4" w14:textId="77777777" w:rsidR="00652360" w:rsidRPr="00464AA3" w:rsidRDefault="00652360" w:rsidP="00FD2BF2">
            <w:pPr>
              <w:widowControl w:val="0"/>
              <w:autoSpaceDE w:val="0"/>
              <w:autoSpaceDN w:val="0"/>
              <w:adjustRightInd w:val="0"/>
              <w:spacing w:before="38"/>
              <w:rPr>
                <w:sz w:val="18"/>
                <w:szCs w:val="18"/>
              </w:rPr>
            </w:pPr>
          </w:p>
        </w:tc>
        <w:tc>
          <w:tcPr>
            <w:tcW w:w="3779" w:type="dxa"/>
            <w:gridSpan w:val="2"/>
            <w:tcBorders>
              <w:left w:val="nil"/>
            </w:tcBorders>
            <w:vAlign w:val="center"/>
          </w:tcPr>
          <w:p w14:paraId="15FBC5A1"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mandirian</w:t>
            </w:r>
          </w:p>
        </w:tc>
        <w:tc>
          <w:tcPr>
            <w:tcW w:w="821" w:type="dxa"/>
            <w:vAlign w:val="center"/>
          </w:tcPr>
          <w:p w14:paraId="76D97884"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0FF167A7"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09CF3E82" w14:textId="77777777" w:rsidTr="007A0BA3">
        <w:tc>
          <w:tcPr>
            <w:tcW w:w="521" w:type="dxa"/>
            <w:gridSpan w:val="2"/>
            <w:tcBorders>
              <w:right w:val="nil"/>
            </w:tcBorders>
            <w:vAlign w:val="center"/>
          </w:tcPr>
          <w:p w14:paraId="27B2D13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79" w:type="dxa"/>
            <w:gridSpan w:val="2"/>
            <w:tcBorders>
              <w:left w:val="nil"/>
            </w:tcBorders>
            <w:vAlign w:val="center"/>
          </w:tcPr>
          <w:p w14:paraId="12111A8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gambar fisik yang menjelaskan bagian dari tubuhnya.</w:t>
            </w:r>
          </w:p>
        </w:tc>
        <w:tc>
          <w:tcPr>
            <w:tcW w:w="821" w:type="dxa"/>
            <w:vAlign w:val="center"/>
          </w:tcPr>
          <w:p w14:paraId="3534587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432540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5B0E4DDD" w14:textId="77777777" w:rsidTr="007A0BA3">
        <w:tc>
          <w:tcPr>
            <w:tcW w:w="521" w:type="dxa"/>
            <w:gridSpan w:val="2"/>
            <w:tcBorders>
              <w:right w:val="nil"/>
            </w:tcBorders>
            <w:vAlign w:val="center"/>
          </w:tcPr>
          <w:p w14:paraId="6E9DB52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79" w:type="dxa"/>
            <w:gridSpan w:val="2"/>
            <w:tcBorders>
              <w:left w:val="nil"/>
            </w:tcBorders>
            <w:vAlign w:val="center"/>
          </w:tcPr>
          <w:p w14:paraId="333B6E4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peran pada setiap tubuhnya.</w:t>
            </w:r>
          </w:p>
        </w:tc>
        <w:tc>
          <w:tcPr>
            <w:tcW w:w="821" w:type="dxa"/>
            <w:vAlign w:val="center"/>
          </w:tcPr>
          <w:p w14:paraId="0A02CD8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2894445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0A4D3B6C" w14:textId="77777777" w:rsidTr="007A0BA3">
        <w:tc>
          <w:tcPr>
            <w:tcW w:w="521" w:type="dxa"/>
            <w:gridSpan w:val="2"/>
            <w:tcBorders>
              <w:right w:val="nil"/>
            </w:tcBorders>
            <w:vAlign w:val="center"/>
          </w:tcPr>
          <w:p w14:paraId="4ECE0115"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79" w:type="dxa"/>
            <w:gridSpan w:val="2"/>
            <w:tcBorders>
              <w:left w:val="nil"/>
            </w:tcBorders>
            <w:vAlign w:val="center"/>
          </w:tcPr>
          <w:p w14:paraId="500C6EC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beberapa perubahan yang terjadi pada tubuhnya seiring berjalannya waktu.</w:t>
            </w:r>
          </w:p>
        </w:tc>
        <w:tc>
          <w:tcPr>
            <w:tcW w:w="821" w:type="dxa"/>
            <w:vAlign w:val="center"/>
          </w:tcPr>
          <w:p w14:paraId="080199B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4072AC6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1A193291" w14:textId="77777777" w:rsidTr="007A0BA3">
        <w:tc>
          <w:tcPr>
            <w:tcW w:w="521" w:type="dxa"/>
            <w:gridSpan w:val="2"/>
            <w:tcBorders>
              <w:right w:val="nil"/>
            </w:tcBorders>
            <w:vAlign w:val="center"/>
          </w:tcPr>
          <w:p w14:paraId="4FED5AB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79" w:type="dxa"/>
            <w:gridSpan w:val="2"/>
            <w:tcBorders>
              <w:left w:val="nil"/>
            </w:tcBorders>
            <w:vAlign w:val="center"/>
          </w:tcPr>
          <w:p w14:paraId="5FBD7545"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unjukkan kepentingan dan prioritasnya.</w:t>
            </w:r>
          </w:p>
        </w:tc>
        <w:tc>
          <w:tcPr>
            <w:tcW w:w="821" w:type="dxa"/>
            <w:vAlign w:val="center"/>
          </w:tcPr>
          <w:p w14:paraId="0248B5A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3A6D9C7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30C249BF" w14:textId="77777777" w:rsidTr="007A0BA3">
        <w:tc>
          <w:tcPr>
            <w:tcW w:w="521" w:type="dxa"/>
            <w:gridSpan w:val="2"/>
            <w:tcBorders>
              <w:right w:val="nil"/>
            </w:tcBorders>
            <w:vAlign w:val="center"/>
          </w:tcPr>
          <w:p w14:paraId="53B5B64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79" w:type="dxa"/>
            <w:gridSpan w:val="2"/>
            <w:tcBorders>
              <w:left w:val="nil"/>
            </w:tcBorders>
            <w:vAlign w:val="center"/>
          </w:tcPr>
          <w:p w14:paraId="7D1E6DD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identifikasi emosi perasaan dan yang berhubungan dengan penyebabnya.</w:t>
            </w:r>
          </w:p>
        </w:tc>
        <w:tc>
          <w:tcPr>
            <w:tcW w:w="821" w:type="dxa"/>
            <w:vAlign w:val="center"/>
          </w:tcPr>
          <w:p w14:paraId="1369168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41929DF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00499F24" w14:textId="77777777" w:rsidTr="007A0BA3">
        <w:tc>
          <w:tcPr>
            <w:tcW w:w="521" w:type="dxa"/>
            <w:gridSpan w:val="2"/>
            <w:tcBorders>
              <w:right w:val="nil"/>
            </w:tcBorders>
            <w:vAlign w:val="center"/>
          </w:tcPr>
          <w:p w14:paraId="2893EF6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79" w:type="dxa"/>
            <w:gridSpan w:val="2"/>
            <w:tcBorders>
              <w:left w:val="nil"/>
            </w:tcBorders>
            <w:vAlign w:val="center"/>
          </w:tcPr>
          <w:p w14:paraId="4E53A25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tidak tergantung dalam melakukan aktivitas biasa dalam kehidupan sehari-hari (makan, ganti baju, berjalan, ke toilet).</w:t>
            </w:r>
          </w:p>
        </w:tc>
        <w:tc>
          <w:tcPr>
            <w:tcW w:w="821" w:type="dxa"/>
            <w:vAlign w:val="center"/>
          </w:tcPr>
          <w:p w14:paraId="7988140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4767A9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6F8E890D" w14:textId="77777777" w:rsidTr="007A0BA3">
        <w:tc>
          <w:tcPr>
            <w:tcW w:w="521" w:type="dxa"/>
            <w:gridSpan w:val="2"/>
            <w:tcBorders>
              <w:right w:val="nil"/>
            </w:tcBorders>
            <w:vAlign w:val="center"/>
          </w:tcPr>
          <w:p w14:paraId="236AE90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79" w:type="dxa"/>
            <w:gridSpan w:val="2"/>
            <w:tcBorders>
              <w:left w:val="nil"/>
            </w:tcBorders>
            <w:vAlign w:val="center"/>
          </w:tcPr>
          <w:p w14:paraId="577B10F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inisiatifnya untuk melakukan beberapa pekerjaan.</w:t>
            </w:r>
          </w:p>
        </w:tc>
        <w:tc>
          <w:tcPr>
            <w:tcW w:w="821" w:type="dxa"/>
            <w:vAlign w:val="center"/>
          </w:tcPr>
          <w:p w14:paraId="2747481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4A4C10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bl>
    <w:p w14:paraId="4A2CB1A1" w14:textId="77777777" w:rsidR="00943B43" w:rsidRDefault="00943B43" w:rsidP="00943B43">
      <w:pPr>
        <w:pStyle w:val="Caption"/>
        <w:keepNext/>
      </w:pPr>
      <w:bookmarkStart w:id="517" w:name="_Ref396498253"/>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5</w:t>
      </w:r>
      <w:r w:rsidR="003C0604">
        <w:fldChar w:fldCharType="end"/>
      </w:r>
      <w:bookmarkEnd w:id="517"/>
      <w:r w:rsidRPr="00943B43">
        <w:t xml:space="preserve"> </w:t>
      </w:r>
      <w:r>
        <w:t>Kuisioner Perkembangan Kemampuan Ninis (Bagian 4)</w:t>
      </w:r>
    </w:p>
    <w:tbl>
      <w:tblPr>
        <w:tblStyle w:val="TableGrid"/>
        <w:tblW w:w="5942" w:type="dxa"/>
        <w:tblInd w:w="117" w:type="dxa"/>
        <w:tblLook w:val="04A0" w:firstRow="1" w:lastRow="0" w:firstColumn="1" w:lastColumn="0" w:noHBand="0" w:noVBand="1"/>
      </w:tblPr>
      <w:tblGrid>
        <w:gridCol w:w="521"/>
        <w:gridCol w:w="3779"/>
        <w:gridCol w:w="821"/>
        <w:gridCol w:w="821"/>
      </w:tblGrid>
      <w:tr w:rsidR="00652360" w14:paraId="54FD2AA4" w14:textId="77777777" w:rsidTr="007A0BA3">
        <w:tc>
          <w:tcPr>
            <w:tcW w:w="521" w:type="dxa"/>
            <w:tcBorders>
              <w:right w:val="nil"/>
            </w:tcBorders>
            <w:vAlign w:val="center"/>
          </w:tcPr>
          <w:p w14:paraId="2FA75BB6" w14:textId="77777777" w:rsidR="00652360" w:rsidRPr="00464AA3" w:rsidRDefault="00652360" w:rsidP="00FD2BF2">
            <w:pPr>
              <w:widowControl w:val="0"/>
              <w:autoSpaceDE w:val="0"/>
              <w:autoSpaceDN w:val="0"/>
              <w:adjustRightInd w:val="0"/>
              <w:spacing w:before="38"/>
              <w:rPr>
                <w:sz w:val="18"/>
                <w:szCs w:val="18"/>
              </w:rPr>
            </w:pPr>
          </w:p>
        </w:tc>
        <w:tc>
          <w:tcPr>
            <w:tcW w:w="3779" w:type="dxa"/>
            <w:tcBorders>
              <w:left w:val="nil"/>
            </w:tcBorders>
            <w:vAlign w:val="center"/>
          </w:tcPr>
          <w:p w14:paraId="42761003"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Sosial</w:t>
            </w:r>
          </w:p>
        </w:tc>
        <w:tc>
          <w:tcPr>
            <w:tcW w:w="821" w:type="dxa"/>
            <w:vAlign w:val="center"/>
          </w:tcPr>
          <w:p w14:paraId="46511416" w14:textId="77777777" w:rsidR="00652360" w:rsidRPr="00652360" w:rsidRDefault="00652360" w:rsidP="00FD2BF2">
            <w:pPr>
              <w:jc w:val="center"/>
              <w:rPr>
                <w:b/>
                <w:color w:val="000000"/>
                <w:sz w:val="18"/>
                <w:szCs w:val="18"/>
              </w:rPr>
            </w:pPr>
            <w:r w:rsidRPr="00652360">
              <w:rPr>
                <w:b/>
                <w:color w:val="000000"/>
                <w:sz w:val="18"/>
                <w:szCs w:val="18"/>
              </w:rPr>
              <w:t>Pra</w:t>
            </w:r>
          </w:p>
        </w:tc>
        <w:tc>
          <w:tcPr>
            <w:tcW w:w="821" w:type="dxa"/>
            <w:vAlign w:val="center"/>
          </w:tcPr>
          <w:p w14:paraId="2F7C7765"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224B6102" w14:textId="77777777" w:rsidTr="007A0BA3">
        <w:tc>
          <w:tcPr>
            <w:tcW w:w="521" w:type="dxa"/>
            <w:tcBorders>
              <w:right w:val="nil"/>
            </w:tcBorders>
            <w:vAlign w:val="center"/>
          </w:tcPr>
          <w:p w14:paraId="0F59C45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79" w:type="dxa"/>
            <w:tcBorders>
              <w:left w:val="nil"/>
            </w:tcBorders>
            <w:vAlign w:val="center"/>
          </w:tcPr>
          <w:p w14:paraId="01CD697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orang-orang dari konteks yang berbeda (sekolah, keluarga, dll).</w:t>
            </w:r>
          </w:p>
        </w:tc>
        <w:tc>
          <w:tcPr>
            <w:tcW w:w="821" w:type="dxa"/>
            <w:vAlign w:val="center"/>
          </w:tcPr>
          <w:p w14:paraId="4053AE6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555A94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11798D7" w14:textId="77777777" w:rsidTr="007A0BA3">
        <w:tc>
          <w:tcPr>
            <w:tcW w:w="521" w:type="dxa"/>
            <w:tcBorders>
              <w:right w:val="nil"/>
            </w:tcBorders>
            <w:vAlign w:val="center"/>
          </w:tcPr>
          <w:p w14:paraId="40D5524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79" w:type="dxa"/>
            <w:tcBorders>
              <w:left w:val="nil"/>
            </w:tcBorders>
            <w:vAlign w:val="center"/>
          </w:tcPr>
          <w:p w14:paraId="52C1813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identifikasi apa hubungan dia dengan orang lain.</w:t>
            </w:r>
          </w:p>
        </w:tc>
        <w:tc>
          <w:tcPr>
            <w:tcW w:w="821" w:type="dxa"/>
            <w:vAlign w:val="center"/>
          </w:tcPr>
          <w:p w14:paraId="648739F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32C8169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6B1388A8" w14:textId="77777777" w:rsidTr="007A0BA3">
        <w:tc>
          <w:tcPr>
            <w:tcW w:w="521" w:type="dxa"/>
            <w:tcBorders>
              <w:right w:val="nil"/>
            </w:tcBorders>
            <w:vAlign w:val="center"/>
          </w:tcPr>
          <w:p w14:paraId="414F3ED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182B2DB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teman satu kelas secara spontan dan lancar.</w:t>
            </w:r>
          </w:p>
        </w:tc>
        <w:tc>
          <w:tcPr>
            <w:tcW w:w="821" w:type="dxa"/>
            <w:vAlign w:val="center"/>
          </w:tcPr>
          <w:p w14:paraId="4B860E1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0D65F5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97E111F" w14:textId="77777777" w:rsidTr="007A0BA3">
        <w:tc>
          <w:tcPr>
            <w:tcW w:w="521" w:type="dxa"/>
            <w:tcBorders>
              <w:right w:val="nil"/>
            </w:tcBorders>
            <w:vAlign w:val="center"/>
          </w:tcPr>
          <w:p w14:paraId="676E73F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1363A9F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pendidik yang paling dekat dengan dia ketika di sekolah.</w:t>
            </w:r>
          </w:p>
        </w:tc>
        <w:tc>
          <w:tcPr>
            <w:tcW w:w="821" w:type="dxa"/>
            <w:vAlign w:val="center"/>
          </w:tcPr>
          <w:p w14:paraId="717C3D6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464C55A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281FC2A3" w14:textId="77777777" w:rsidTr="007A0BA3">
        <w:tc>
          <w:tcPr>
            <w:tcW w:w="521" w:type="dxa"/>
            <w:tcBorders>
              <w:right w:val="nil"/>
            </w:tcBorders>
            <w:vAlign w:val="center"/>
          </w:tcPr>
          <w:p w14:paraId="7463DA5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35BBC35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orang-orang yang hidup dalam keluarganya secara spontan dan lancar.</w:t>
            </w:r>
          </w:p>
        </w:tc>
        <w:tc>
          <w:tcPr>
            <w:tcW w:w="821" w:type="dxa"/>
            <w:vAlign w:val="center"/>
          </w:tcPr>
          <w:p w14:paraId="7F4115E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7EF2151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2D3A8CE" w14:textId="77777777" w:rsidTr="007A0BA3">
        <w:tc>
          <w:tcPr>
            <w:tcW w:w="521" w:type="dxa"/>
            <w:tcBorders>
              <w:right w:val="nil"/>
            </w:tcBorders>
            <w:vAlign w:val="center"/>
          </w:tcPr>
          <w:p w14:paraId="657AB25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2F19A11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mbedakan orang yang telah dikenal.</w:t>
            </w:r>
          </w:p>
        </w:tc>
        <w:tc>
          <w:tcPr>
            <w:tcW w:w="821" w:type="dxa"/>
            <w:vAlign w:val="center"/>
          </w:tcPr>
          <w:p w14:paraId="0546644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7882892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642132B3" w14:textId="77777777" w:rsidTr="007A0BA3">
        <w:tc>
          <w:tcPr>
            <w:tcW w:w="521" w:type="dxa"/>
            <w:tcBorders>
              <w:right w:val="nil"/>
            </w:tcBorders>
            <w:vAlign w:val="center"/>
          </w:tcPr>
          <w:p w14:paraId="4CFFBD6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0A11043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 xml:space="preserve">Siswa membedakan peran orang lain yang bekerja di beberapa layanan sosial dan budaya </w:t>
            </w:r>
          </w:p>
        </w:tc>
        <w:tc>
          <w:tcPr>
            <w:tcW w:w="821" w:type="dxa"/>
            <w:vAlign w:val="center"/>
          </w:tcPr>
          <w:p w14:paraId="49DB5A8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21" w:type="dxa"/>
            <w:vAlign w:val="center"/>
          </w:tcPr>
          <w:p w14:paraId="7F2C5E0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4C6ED399" w14:textId="77777777" w:rsidTr="007A0BA3">
        <w:tc>
          <w:tcPr>
            <w:tcW w:w="521" w:type="dxa"/>
            <w:tcBorders>
              <w:right w:val="nil"/>
            </w:tcBorders>
            <w:vAlign w:val="center"/>
          </w:tcPr>
          <w:p w14:paraId="68A2E15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79" w:type="dxa"/>
            <w:tcBorders>
              <w:left w:val="nil"/>
            </w:tcBorders>
            <w:vAlign w:val="center"/>
          </w:tcPr>
          <w:p w14:paraId="4BAC423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dan menerapkan aturan sebagai warga biasa (mengerti kondisi di jalan rumah, membuang sampah)</w:t>
            </w:r>
          </w:p>
        </w:tc>
        <w:tc>
          <w:tcPr>
            <w:tcW w:w="821" w:type="dxa"/>
            <w:vAlign w:val="center"/>
          </w:tcPr>
          <w:p w14:paraId="2A750FD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21" w:type="dxa"/>
            <w:vAlign w:val="center"/>
          </w:tcPr>
          <w:p w14:paraId="67EEBA5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bl>
    <w:p w14:paraId="52B87F6E" w14:textId="77777777" w:rsidR="00652360" w:rsidRDefault="00652360" w:rsidP="00AA47E2"/>
    <w:p w14:paraId="0AFD798E" w14:textId="77777777" w:rsidR="00943B43" w:rsidRDefault="00943B43" w:rsidP="00943B43">
      <w:pPr>
        <w:pStyle w:val="Caption"/>
        <w:keepNext/>
      </w:pPr>
      <w:bookmarkStart w:id="518" w:name="_Ref396498254"/>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6</w:t>
      </w:r>
      <w:r w:rsidR="003C0604">
        <w:fldChar w:fldCharType="end"/>
      </w:r>
      <w:bookmarkEnd w:id="518"/>
      <w:r w:rsidRPr="00943B43">
        <w:t xml:space="preserve"> </w:t>
      </w:r>
      <w:r>
        <w:t>Kuisioner Perkembangan Kemampuan Janice (Bagian 1)</w:t>
      </w:r>
    </w:p>
    <w:tbl>
      <w:tblPr>
        <w:tblStyle w:val="TableGrid"/>
        <w:tblW w:w="5931" w:type="dxa"/>
        <w:tblInd w:w="117" w:type="dxa"/>
        <w:tblLook w:val="04A0" w:firstRow="1" w:lastRow="0" w:firstColumn="1" w:lastColumn="0" w:noHBand="0" w:noVBand="1"/>
      </w:tblPr>
      <w:tblGrid>
        <w:gridCol w:w="555"/>
        <w:gridCol w:w="3745"/>
        <w:gridCol w:w="821"/>
        <w:gridCol w:w="810"/>
      </w:tblGrid>
      <w:tr w:rsidR="00652360" w14:paraId="2B0FF3DB" w14:textId="77777777" w:rsidTr="00FD2BF2">
        <w:tc>
          <w:tcPr>
            <w:tcW w:w="555" w:type="dxa"/>
            <w:tcBorders>
              <w:right w:val="nil"/>
            </w:tcBorders>
            <w:vAlign w:val="center"/>
          </w:tcPr>
          <w:p w14:paraId="392CE0DA" w14:textId="77777777" w:rsidR="00652360" w:rsidRPr="00464AA3" w:rsidRDefault="00652360" w:rsidP="00FD2BF2">
            <w:pPr>
              <w:widowControl w:val="0"/>
              <w:autoSpaceDE w:val="0"/>
              <w:autoSpaceDN w:val="0"/>
              <w:adjustRightInd w:val="0"/>
              <w:spacing w:before="38"/>
              <w:rPr>
                <w:sz w:val="18"/>
                <w:szCs w:val="18"/>
              </w:rPr>
            </w:pPr>
          </w:p>
        </w:tc>
        <w:tc>
          <w:tcPr>
            <w:tcW w:w="3745" w:type="dxa"/>
            <w:tcBorders>
              <w:left w:val="nil"/>
            </w:tcBorders>
            <w:vAlign w:val="center"/>
          </w:tcPr>
          <w:p w14:paraId="09BAE1BE"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Bahasa</w:t>
            </w:r>
          </w:p>
        </w:tc>
        <w:tc>
          <w:tcPr>
            <w:tcW w:w="821" w:type="dxa"/>
            <w:vAlign w:val="center"/>
          </w:tcPr>
          <w:p w14:paraId="6172E1A1" w14:textId="77777777" w:rsidR="00652360" w:rsidRPr="00652360" w:rsidRDefault="00652360" w:rsidP="00FD2BF2">
            <w:pPr>
              <w:jc w:val="center"/>
              <w:rPr>
                <w:b/>
                <w:color w:val="000000"/>
                <w:sz w:val="18"/>
                <w:szCs w:val="18"/>
              </w:rPr>
            </w:pPr>
            <w:r w:rsidRPr="00652360">
              <w:rPr>
                <w:b/>
                <w:color w:val="000000"/>
                <w:sz w:val="18"/>
                <w:szCs w:val="18"/>
              </w:rPr>
              <w:t>Pra</w:t>
            </w:r>
          </w:p>
        </w:tc>
        <w:tc>
          <w:tcPr>
            <w:tcW w:w="810" w:type="dxa"/>
            <w:vAlign w:val="center"/>
          </w:tcPr>
          <w:p w14:paraId="0F46D2C1"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44FDE7FB" w14:textId="77777777" w:rsidTr="00FD2BF2">
        <w:tc>
          <w:tcPr>
            <w:tcW w:w="555" w:type="dxa"/>
            <w:tcBorders>
              <w:right w:val="nil"/>
            </w:tcBorders>
            <w:vAlign w:val="center"/>
          </w:tcPr>
          <w:p w14:paraId="1E0AE5D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231F1A75"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Penggunaan nonverbal (gerakan, lirikan, dll) untuk memudahkan komunikasinya.</w:t>
            </w:r>
          </w:p>
        </w:tc>
        <w:tc>
          <w:tcPr>
            <w:tcW w:w="821" w:type="dxa"/>
            <w:vAlign w:val="center"/>
          </w:tcPr>
          <w:p w14:paraId="7B46AF5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61C1058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E0710B0" w14:textId="77777777" w:rsidTr="00FD2BF2">
        <w:tc>
          <w:tcPr>
            <w:tcW w:w="555" w:type="dxa"/>
            <w:tcBorders>
              <w:right w:val="nil"/>
            </w:tcBorders>
            <w:vAlign w:val="center"/>
          </w:tcPr>
          <w:p w14:paraId="5BB95D2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71377A4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 xml:space="preserve">Penggunaan sistem </w:t>
            </w:r>
            <w:r w:rsidRPr="00464AA3">
              <w:rPr>
                <w:i/>
                <w:sz w:val="18"/>
                <w:szCs w:val="18"/>
              </w:rPr>
              <w:t>Augmentative and Alternative Communication</w:t>
            </w:r>
            <w:r w:rsidRPr="00464AA3">
              <w:rPr>
                <w:sz w:val="18"/>
                <w:szCs w:val="18"/>
              </w:rPr>
              <w:t xml:space="preserve"> (menggunakanan bahasa tubuh, simbol atau gambar untuk berkomunikasi dengan lingkungannya).</w:t>
            </w:r>
          </w:p>
        </w:tc>
        <w:tc>
          <w:tcPr>
            <w:tcW w:w="821" w:type="dxa"/>
            <w:vAlign w:val="center"/>
          </w:tcPr>
          <w:p w14:paraId="785A0EB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31F2788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4830199D" w14:textId="77777777" w:rsidTr="00FD2BF2">
        <w:tc>
          <w:tcPr>
            <w:tcW w:w="555" w:type="dxa"/>
            <w:tcBorders>
              <w:right w:val="nil"/>
            </w:tcBorders>
            <w:vAlign w:val="center"/>
          </w:tcPr>
          <w:p w14:paraId="3017FF8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23B21AA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melalui bahasa lisan dan suasana hati.</w:t>
            </w:r>
          </w:p>
        </w:tc>
        <w:tc>
          <w:tcPr>
            <w:tcW w:w="821" w:type="dxa"/>
            <w:vAlign w:val="center"/>
          </w:tcPr>
          <w:p w14:paraId="02B67A1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10" w:type="dxa"/>
            <w:vAlign w:val="center"/>
          </w:tcPr>
          <w:p w14:paraId="2D76F8B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2FFE85E3" w14:textId="77777777" w:rsidTr="00FD2BF2">
        <w:tc>
          <w:tcPr>
            <w:tcW w:w="555" w:type="dxa"/>
            <w:tcBorders>
              <w:right w:val="nil"/>
            </w:tcBorders>
            <w:vAlign w:val="center"/>
          </w:tcPr>
          <w:p w14:paraId="78536F0D"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33D84FD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komunikasikan informasi untuk menanggapi isu yang sebelumnya diberikan.</w:t>
            </w:r>
          </w:p>
        </w:tc>
        <w:tc>
          <w:tcPr>
            <w:tcW w:w="821" w:type="dxa"/>
            <w:vAlign w:val="center"/>
          </w:tcPr>
          <w:p w14:paraId="0C7AD5C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5F67E66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6169E0B6" w14:textId="77777777" w:rsidTr="00FD2BF2">
        <w:tc>
          <w:tcPr>
            <w:tcW w:w="555" w:type="dxa"/>
            <w:tcBorders>
              <w:right w:val="nil"/>
            </w:tcBorders>
            <w:vAlign w:val="center"/>
          </w:tcPr>
          <w:p w14:paraId="52631D1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3F60146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informasi berdasarkan fakta, pengalaman, dll dalam konteks biasa yang dia lakukan.</w:t>
            </w:r>
          </w:p>
        </w:tc>
        <w:tc>
          <w:tcPr>
            <w:tcW w:w="821" w:type="dxa"/>
            <w:vAlign w:val="center"/>
          </w:tcPr>
          <w:p w14:paraId="63FCC3A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72EBF6D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23D9A63D" w14:textId="77777777" w:rsidTr="00FD2BF2">
        <w:tc>
          <w:tcPr>
            <w:tcW w:w="555" w:type="dxa"/>
            <w:tcBorders>
              <w:right w:val="nil"/>
            </w:tcBorders>
            <w:vAlign w:val="center"/>
          </w:tcPr>
          <w:p w14:paraId="35DE85F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34C5A155"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dan menjalankan perintah sederhana.</w:t>
            </w:r>
          </w:p>
        </w:tc>
        <w:tc>
          <w:tcPr>
            <w:tcW w:w="821" w:type="dxa"/>
            <w:vAlign w:val="center"/>
          </w:tcPr>
          <w:p w14:paraId="1CCAFC7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10" w:type="dxa"/>
            <w:vAlign w:val="center"/>
          </w:tcPr>
          <w:p w14:paraId="3245339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bl>
    <w:p w14:paraId="6FCB3F55" w14:textId="77777777" w:rsidR="00943B43" w:rsidRDefault="00943B43"/>
    <w:p w14:paraId="6349A387" w14:textId="77777777" w:rsidR="00943B43" w:rsidRDefault="00943B43" w:rsidP="00943B43">
      <w:pPr>
        <w:pStyle w:val="Caption"/>
        <w:keepNext/>
      </w:pPr>
      <w:bookmarkStart w:id="519" w:name="_Ref396498255"/>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7</w:t>
      </w:r>
      <w:r w:rsidR="003C0604">
        <w:fldChar w:fldCharType="end"/>
      </w:r>
      <w:bookmarkEnd w:id="519"/>
      <w:r w:rsidRPr="00943B43">
        <w:t xml:space="preserve"> </w:t>
      </w:r>
      <w:r>
        <w:t>Kuisioner Perkembangan Kemampuan Janice (Bagian 2)</w:t>
      </w:r>
    </w:p>
    <w:tbl>
      <w:tblPr>
        <w:tblStyle w:val="TableGrid"/>
        <w:tblW w:w="5931" w:type="dxa"/>
        <w:tblInd w:w="117" w:type="dxa"/>
        <w:tblLook w:val="04A0" w:firstRow="1" w:lastRow="0" w:firstColumn="1" w:lastColumn="0" w:noHBand="0" w:noVBand="1"/>
      </w:tblPr>
      <w:tblGrid>
        <w:gridCol w:w="555"/>
        <w:gridCol w:w="3745"/>
        <w:gridCol w:w="821"/>
        <w:gridCol w:w="810"/>
      </w:tblGrid>
      <w:tr w:rsidR="007E1B93" w14:paraId="065B7184" w14:textId="77777777" w:rsidTr="00FD2BF2">
        <w:tc>
          <w:tcPr>
            <w:tcW w:w="555" w:type="dxa"/>
            <w:tcBorders>
              <w:right w:val="nil"/>
            </w:tcBorders>
            <w:vAlign w:val="center"/>
          </w:tcPr>
          <w:p w14:paraId="1B13516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4F27A53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berinteraksi secara verbal dengan orang yang berbeda baik anak atau orang dewasa dalam lingkungan sekolah.</w:t>
            </w:r>
          </w:p>
        </w:tc>
        <w:tc>
          <w:tcPr>
            <w:tcW w:w="821" w:type="dxa"/>
            <w:vAlign w:val="center"/>
          </w:tcPr>
          <w:p w14:paraId="3EF9973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10" w:type="dxa"/>
            <w:vAlign w:val="center"/>
          </w:tcPr>
          <w:p w14:paraId="082B760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259E171A" w14:textId="77777777" w:rsidTr="00FD2BF2">
        <w:tc>
          <w:tcPr>
            <w:tcW w:w="555" w:type="dxa"/>
            <w:tcBorders>
              <w:right w:val="nil"/>
            </w:tcBorders>
            <w:vAlign w:val="center"/>
          </w:tcPr>
          <w:p w14:paraId="7D1E844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16C69CC0"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gunakan kosakata tepat berdasarkan umurnya.</w:t>
            </w:r>
          </w:p>
        </w:tc>
        <w:tc>
          <w:tcPr>
            <w:tcW w:w="821" w:type="dxa"/>
            <w:vAlign w:val="center"/>
          </w:tcPr>
          <w:p w14:paraId="5C78215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07A37A7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2B19012A" w14:textId="77777777" w:rsidTr="00FD2BF2">
        <w:tc>
          <w:tcPr>
            <w:tcW w:w="555" w:type="dxa"/>
            <w:tcBorders>
              <w:right w:val="nil"/>
            </w:tcBorders>
            <w:vAlign w:val="center"/>
          </w:tcPr>
          <w:p w14:paraId="3CE8FB3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50F949D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baca dan mengerti kata.</w:t>
            </w:r>
          </w:p>
        </w:tc>
        <w:tc>
          <w:tcPr>
            <w:tcW w:w="821" w:type="dxa"/>
            <w:vAlign w:val="center"/>
          </w:tcPr>
          <w:p w14:paraId="06936C9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60B8C2E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27AADCF5" w14:textId="77777777" w:rsidTr="00FD2BF2">
        <w:tc>
          <w:tcPr>
            <w:tcW w:w="555" w:type="dxa"/>
            <w:tcBorders>
              <w:right w:val="nil"/>
            </w:tcBorders>
            <w:vAlign w:val="center"/>
          </w:tcPr>
          <w:p w14:paraId="794E706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513B694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baca dan mengerti frase sederhana.</w:t>
            </w:r>
          </w:p>
        </w:tc>
        <w:tc>
          <w:tcPr>
            <w:tcW w:w="821" w:type="dxa"/>
            <w:vAlign w:val="center"/>
          </w:tcPr>
          <w:p w14:paraId="6F42897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66A01DF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9D1126B" w14:textId="77777777" w:rsidTr="00FD2BF2">
        <w:tc>
          <w:tcPr>
            <w:tcW w:w="555" w:type="dxa"/>
            <w:tcBorders>
              <w:right w:val="nil"/>
            </w:tcBorders>
            <w:vAlign w:val="center"/>
          </w:tcPr>
          <w:p w14:paraId="60EB746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43DC6AC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ahami informasi tertulis yang muncul diberbagai lingkungannya.</w:t>
            </w:r>
          </w:p>
        </w:tc>
        <w:tc>
          <w:tcPr>
            <w:tcW w:w="821" w:type="dxa"/>
            <w:vAlign w:val="center"/>
          </w:tcPr>
          <w:p w14:paraId="79F84CD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45A804E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EE38B54" w14:textId="77777777" w:rsidTr="00FD2BF2">
        <w:tc>
          <w:tcPr>
            <w:tcW w:w="555" w:type="dxa"/>
            <w:tcBorders>
              <w:right w:val="nil"/>
            </w:tcBorders>
            <w:vAlign w:val="center"/>
          </w:tcPr>
          <w:p w14:paraId="44BC806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0E9751C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sanggup menulis teks sederhana dengan kalimat sederhana.</w:t>
            </w:r>
          </w:p>
        </w:tc>
        <w:tc>
          <w:tcPr>
            <w:tcW w:w="821" w:type="dxa"/>
            <w:vAlign w:val="center"/>
          </w:tcPr>
          <w:p w14:paraId="5E290F0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6831F07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2FCF6A73" w14:textId="77777777" w:rsidTr="00FD2BF2">
        <w:tc>
          <w:tcPr>
            <w:tcW w:w="555" w:type="dxa"/>
            <w:tcBorders>
              <w:right w:val="nil"/>
            </w:tcBorders>
            <w:vAlign w:val="center"/>
          </w:tcPr>
          <w:p w14:paraId="5A64FDE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6F6CEEA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ulis untuk menanggapi situasi kehidupan sehari-hari yang dipelajari.</w:t>
            </w:r>
          </w:p>
        </w:tc>
        <w:tc>
          <w:tcPr>
            <w:tcW w:w="821" w:type="dxa"/>
            <w:vAlign w:val="center"/>
          </w:tcPr>
          <w:p w14:paraId="410BE91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00FAC7C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7A72D2AB" w14:textId="77777777" w:rsidTr="00FD2BF2">
        <w:tc>
          <w:tcPr>
            <w:tcW w:w="555" w:type="dxa"/>
            <w:tcBorders>
              <w:right w:val="nil"/>
            </w:tcBorders>
            <w:vAlign w:val="center"/>
          </w:tcPr>
          <w:p w14:paraId="43337DF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297551C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minat dan kesenangan dalam berpartisipasi komunikasi lisan.</w:t>
            </w:r>
          </w:p>
        </w:tc>
        <w:tc>
          <w:tcPr>
            <w:tcW w:w="821" w:type="dxa"/>
            <w:vAlign w:val="center"/>
          </w:tcPr>
          <w:p w14:paraId="14D0037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0B208AA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5A7445F1" w14:textId="77777777" w:rsidTr="00FD2BF2">
        <w:tc>
          <w:tcPr>
            <w:tcW w:w="555" w:type="dxa"/>
            <w:tcBorders>
              <w:right w:val="nil"/>
            </w:tcBorders>
            <w:vAlign w:val="center"/>
          </w:tcPr>
          <w:p w14:paraId="2208F351" w14:textId="77777777" w:rsidR="00652360" w:rsidRPr="00464AA3" w:rsidRDefault="00652360" w:rsidP="00FD2BF2">
            <w:pPr>
              <w:widowControl w:val="0"/>
              <w:autoSpaceDE w:val="0"/>
              <w:autoSpaceDN w:val="0"/>
              <w:adjustRightInd w:val="0"/>
              <w:spacing w:before="38"/>
              <w:rPr>
                <w:sz w:val="18"/>
                <w:szCs w:val="18"/>
              </w:rPr>
            </w:pPr>
          </w:p>
        </w:tc>
        <w:tc>
          <w:tcPr>
            <w:tcW w:w="3745" w:type="dxa"/>
            <w:tcBorders>
              <w:left w:val="nil"/>
            </w:tcBorders>
            <w:vAlign w:val="center"/>
          </w:tcPr>
          <w:p w14:paraId="4C6B3461"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Matematika</w:t>
            </w:r>
          </w:p>
        </w:tc>
        <w:tc>
          <w:tcPr>
            <w:tcW w:w="821" w:type="dxa"/>
            <w:vAlign w:val="center"/>
          </w:tcPr>
          <w:p w14:paraId="47C551CB" w14:textId="77777777" w:rsidR="00652360" w:rsidRPr="00652360" w:rsidRDefault="00652360" w:rsidP="00FD2BF2">
            <w:pPr>
              <w:jc w:val="center"/>
              <w:rPr>
                <w:b/>
                <w:color w:val="000000"/>
                <w:sz w:val="18"/>
                <w:szCs w:val="18"/>
              </w:rPr>
            </w:pPr>
            <w:r w:rsidRPr="00652360">
              <w:rPr>
                <w:b/>
                <w:color w:val="000000"/>
                <w:sz w:val="18"/>
                <w:szCs w:val="18"/>
              </w:rPr>
              <w:t>Pra</w:t>
            </w:r>
          </w:p>
        </w:tc>
        <w:tc>
          <w:tcPr>
            <w:tcW w:w="810" w:type="dxa"/>
            <w:vAlign w:val="center"/>
          </w:tcPr>
          <w:p w14:paraId="77DFA971"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49CFC60D" w14:textId="77777777" w:rsidTr="00FD2BF2">
        <w:tc>
          <w:tcPr>
            <w:tcW w:w="555" w:type="dxa"/>
            <w:tcBorders>
              <w:right w:val="nil"/>
            </w:tcBorders>
            <w:vAlign w:val="center"/>
          </w:tcPr>
          <w:p w14:paraId="39AC0BFD"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45" w:type="dxa"/>
            <w:tcBorders>
              <w:left w:val="nil"/>
            </w:tcBorders>
            <w:vAlign w:val="center"/>
          </w:tcPr>
          <w:p w14:paraId="1854AFC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klasifikasikan berbagai jenis aktivitas dan menanggapinya.</w:t>
            </w:r>
          </w:p>
        </w:tc>
        <w:tc>
          <w:tcPr>
            <w:tcW w:w="821" w:type="dxa"/>
            <w:vAlign w:val="center"/>
          </w:tcPr>
          <w:p w14:paraId="03E8D22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15D28F4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209C2467" w14:textId="77777777" w:rsidTr="00FD2BF2">
        <w:tc>
          <w:tcPr>
            <w:tcW w:w="555" w:type="dxa"/>
            <w:tcBorders>
              <w:right w:val="nil"/>
            </w:tcBorders>
            <w:vAlign w:val="center"/>
          </w:tcPr>
          <w:p w14:paraId="42EDB51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45" w:type="dxa"/>
            <w:tcBorders>
              <w:left w:val="nil"/>
            </w:tcBorders>
            <w:vAlign w:val="center"/>
          </w:tcPr>
          <w:p w14:paraId="3449216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yusun rangkaian objek berdasarkan warna, bentuk atau ukuran.</w:t>
            </w:r>
          </w:p>
        </w:tc>
        <w:tc>
          <w:tcPr>
            <w:tcW w:w="821" w:type="dxa"/>
            <w:vAlign w:val="center"/>
          </w:tcPr>
          <w:p w14:paraId="749425E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727F819C"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1881B890" w14:textId="77777777" w:rsidTr="00FD2BF2">
        <w:tc>
          <w:tcPr>
            <w:tcW w:w="555" w:type="dxa"/>
            <w:tcBorders>
              <w:right w:val="nil"/>
            </w:tcBorders>
            <w:vAlign w:val="center"/>
          </w:tcPr>
          <w:p w14:paraId="212D381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45" w:type="dxa"/>
            <w:tcBorders>
              <w:left w:val="nil"/>
            </w:tcBorders>
            <w:vAlign w:val="center"/>
          </w:tcPr>
          <w:p w14:paraId="5ECDBEC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hubungkan aktivitas kehidupan sehari-hari dengan berbeda-beda (dengan perbandingan, korespondensi).</w:t>
            </w:r>
          </w:p>
        </w:tc>
        <w:tc>
          <w:tcPr>
            <w:tcW w:w="821" w:type="dxa"/>
            <w:vAlign w:val="center"/>
          </w:tcPr>
          <w:p w14:paraId="161D55E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7E76395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02BEB979" w14:textId="77777777" w:rsidTr="00FD2BF2">
        <w:tc>
          <w:tcPr>
            <w:tcW w:w="555" w:type="dxa"/>
            <w:tcBorders>
              <w:right w:val="nil"/>
            </w:tcBorders>
            <w:vAlign w:val="center"/>
          </w:tcPr>
          <w:p w14:paraId="4392219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45" w:type="dxa"/>
            <w:tcBorders>
              <w:left w:val="nil"/>
            </w:tcBorders>
            <w:vAlign w:val="center"/>
          </w:tcPr>
          <w:p w14:paraId="581F56F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angka dari 0 sampai 10 dan mengidentifikasi jumlah yang ditunjukkan.</w:t>
            </w:r>
          </w:p>
        </w:tc>
        <w:tc>
          <w:tcPr>
            <w:tcW w:w="821" w:type="dxa"/>
            <w:vAlign w:val="center"/>
          </w:tcPr>
          <w:p w14:paraId="455791D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10" w:type="dxa"/>
            <w:vAlign w:val="center"/>
          </w:tcPr>
          <w:p w14:paraId="4B832F6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991F227" w14:textId="77777777" w:rsidTr="00FD2BF2">
        <w:tc>
          <w:tcPr>
            <w:tcW w:w="555" w:type="dxa"/>
            <w:tcBorders>
              <w:right w:val="nil"/>
            </w:tcBorders>
            <w:vAlign w:val="center"/>
          </w:tcPr>
          <w:p w14:paraId="69DE00C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45" w:type="dxa"/>
            <w:tcBorders>
              <w:left w:val="nil"/>
            </w:tcBorders>
            <w:vAlign w:val="center"/>
          </w:tcPr>
          <w:p w14:paraId="04D046AF"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angka dari 10 sampai 100 dan mengidentifikasi jumlah yang ditunjukkan.</w:t>
            </w:r>
          </w:p>
        </w:tc>
        <w:tc>
          <w:tcPr>
            <w:tcW w:w="821" w:type="dxa"/>
            <w:vAlign w:val="center"/>
          </w:tcPr>
          <w:p w14:paraId="45346C2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072535E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24CAAAF1" w14:textId="77777777" w:rsidTr="00FD2BF2">
        <w:tc>
          <w:tcPr>
            <w:tcW w:w="555" w:type="dxa"/>
            <w:tcBorders>
              <w:right w:val="nil"/>
            </w:tcBorders>
            <w:vAlign w:val="center"/>
          </w:tcPr>
          <w:p w14:paraId="2F03991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45" w:type="dxa"/>
            <w:tcBorders>
              <w:left w:val="nil"/>
            </w:tcBorders>
            <w:vAlign w:val="center"/>
          </w:tcPr>
          <w:p w14:paraId="3814AF7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lakukam penjumlahan sederhana (yang mana hasil kurang dari 10).</w:t>
            </w:r>
          </w:p>
        </w:tc>
        <w:tc>
          <w:tcPr>
            <w:tcW w:w="821" w:type="dxa"/>
            <w:vAlign w:val="center"/>
          </w:tcPr>
          <w:p w14:paraId="0C9B62B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40269FB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89C8B1C" w14:textId="77777777" w:rsidTr="00FD2BF2">
        <w:tc>
          <w:tcPr>
            <w:tcW w:w="555" w:type="dxa"/>
            <w:tcBorders>
              <w:right w:val="nil"/>
            </w:tcBorders>
            <w:vAlign w:val="center"/>
          </w:tcPr>
          <w:p w14:paraId="0E0CA982"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45" w:type="dxa"/>
            <w:tcBorders>
              <w:left w:val="nil"/>
            </w:tcBorders>
            <w:vAlign w:val="center"/>
          </w:tcPr>
          <w:p w14:paraId="16CF9E6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bentuk geomteri sederhana (lingkaran, persegi, segitiga).</w:t>
            </w:r>
          </w:p>
        </w:tc>
        <w:tc>
          <w:tcPr>
            <w:tcW w:w="821" w:type="dxa"/>
            <w:vAlign w:val="center"/>
          </w:tcPr>
          <w:p w14:paraId="35FD3F9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4F7C8F9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334D45F1" w14:textId="77777777" w:rsidTr="00FD2BF2">
        <w:tc>
          <w:tcPr>
            <w:tcW w:w="555" w:type="dxa"/>
            <w:tcBorders>
              <w:right w:val="nil"/>
            </w:tcBorders>
            <w:vAlign w:val="center"/>
          </w:tcPr>
          <w:p w14:paraId="28919E6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45" w:type="dxa"/>
            <w:tcBorders>
              <w:left w:val="nil"/>
            </w:tcBorders>
            <w:vAlign w:val="center"/>
          </w:tcPr>
          <w:p w14:paraId="7577426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yelesaikan situasi permasalahan sederhana dari kehidupan sehari-hari.</w:t>
            </w:r>
          </w:p>
        </w:tc>
        <w:tc>
          <w:tcPr>
            <w:tcW w:w="821" w:type="dxa"/>
            <w:vAlign w:val="center"/>
          </w:tcPr>
          <w:p w14:paraId="7B3BCAA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3FDA431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04C36B16" w14:textId="77777777" w:rsidTr="00FD2BF2">
        <w:tc>
          <w:tcPr>
            <w:tcW w:w="555" w:type="dxa"/>
            <w:tcBorders>
              <w:right w:val="nil"/>
            </w:tcBorders>
            <w:vAlign w:val="center"/>
          </w:tcPr>
          <w:p w14:paraId="3680EDF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9.</w:t>
            </w:r>
          </w:p>
        </w:tc>
        <w:tc>
          <w:tcPr>
            <w:tcW w:w="3745" w:type="dxa"/>
            <w:tcBorders>
              <w:left w:val="nil"/>
            </w:tcBorders>
            <w:vAlign w:val="center"/>
          </w:tcPr>
          <w:p w14:paraId="0B3503A8"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hari dalam seminggu dan menghubungkannya dengan aktivitas yang spesifik.</w:t>
            </w:r>
          </w:p>
        </w:tc>
        <w:tc>
          <w:tcPr>
            <w:tcW w:w="821" w:type="dxa"/>
            <w:vAlign w:val="center"/>
          </w:tcPr>
          <w:p w14:paraId="0BD9F3F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4371EDF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6151D9AF" w14:textId="77777777" w:rsidTr="00FD2BF2">
        <w:tc>
          <w:tcPr>
            <w:tcW w:w="555" w:type="dxa"/>
            <w:tcBorders>
              <w:right w:val="nil"/>
            </w:tcBorders>
            <w:vAlign w:val="center"/>
          </w:tcPr>
          <w:p w14:paraId="57EFE79C"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0.</w:t>
            </w:r>
          </w:p>
        </w:tc>
        <w:tc>
          <w:tcPr>
            <w:tcW w:w="3745" w:type="dxa"/>
            <w:tcBorders>
              <w:left w:val="nil"/>
            </w:tcBorders>
            <w:vAlign w:val="center"/>
          </w:tcPr>
          <w:p w14:paraId="2995237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gabungkan waktu dan jam dengan aktivitas biasa yang dilakukan pada saat itu.</w:t>
            </w:r>
          </w:p>
        </w:tc>
        <w:tc>
          <w:tcPr>
            <w:tcW w:w="821" w:type="dxa"/>
            <w:vAlign w:val="center"/>
          </w:tcPr>
          <w:p w14:paraId="597F47C1"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02F08CA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bl>
    <w:p w14:paraId="1C18ECB0" w14:textId="77777777" w:rsidR="00943B43" w:rsidRDefault="00943B43" w:rsidP="00943B43">
      <w:pPr>
        <w:pStyle w:val="Caption"/>
        <w:keepNext/>
      </w:pPr>
      <w:bookmarkStart w:id="520" w:name="_Ref396498256"/>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8</w:t>
      </w:r>
      <w:r w:rsidR="003C0604">
        <w:fldChar w:fldCharType="end"/>
      </w:r>
      <w:bookmarkEnd w:id="520"/>
      <w:r w:rsidRPr="00943B43">
        <w:t xml:space="preserve"> </w:t>
      </w:r>
      <w:r>
        <w:t>Kuisioner Perkembangan Kemampuan Janice (Bagian 3)</w:t>
      </w:r>
    </w:p>
    <w:tbl>
      <w:tblPr>
        <w:tblStyle w:val="TableGrid"/>
        <w:tblW w:w="5931" w:type="dxa"/>
        <w:tblInd w:w="117" w:type="dxa"/>
        <w:tblLook w:val="04A0" w:firstRow="1" w:lastRow="0" w:firstColumn="1" w:lastColumn="0" w:noHBand="0" w:noVBand="1"/>
      </w:tblPr>
      <w:tblGrid>
        <w:gridCol w:w="513"/>
        <w:gridCol w:w="8"/>
        <w:gridCol w:w="34"/>
        <w:gridCol w:w="3745"/>
        <w:gridCol w:w="821"/>
        <w:gridCol w:w="810"/>
      </w:tblGrid>
      <w:tr w:rsidR="007E1B93" w14:paraId="223E9B63" w14:textId="77777777" w:rsidTr="00FD2BF2">
        <w:tc>
          <w:tcPr>
            <w:tcW w:w="555" w:type="dxa"/>
            <w:gridSpan w:val="3"/>
            <w:tcBorders>
              <w:right w:val="nil"/>
            </w:tcBorders>
            <w:vAlign w:val="center"/>
          </w:tcPr>
          <w:p w14:paraId="033CEBD1"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1.</w:t>
            </w:r>
          </w:p>
        </w:tc>
        <w:tc>
          <w:tcPr>
            <w:tcW w:w="3745" w:type="dxa"/>
            <w:tcBorders>
              <w:left w:val="nil"/>
            </w:tcBorders>
            <w:vAlign w:val="center"/>
          </w:tcPr>
          <w:p w14:paraId="532F562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uang sebagai alat tukar untuk memperoleh objek.</w:t>
            </w:r>
          </w:p>
        </w:tc>
        <w:tc>
          <w:tcPr>
            <w:tcW w:w="821" w:type="dxa"/>
            <w:vAlign w:val="center"/>
          </w:tcPr>
          <w:p w14:paraId="5A096DAA"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36C0EC8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214EB309" w14:textId="77777777" w:rsidTr="00FD2BF2">
        <w:tc>
          <w:tcPr>
            <w:tcW w:w="555" w:type="dxa"/>
            <w:gridSpan w:val="3"/>
            <w:tcBorders>
              <w:right w:val="nil"/>
            </w:tcBorders>
            <w:vAlign w:val="center"/>
          </w:tcPr>
          <w:p w14:paraId="56DBDC1C"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2.</w:t>
            </w:r>
          </w:p>
        </w:tc>
        <w:tc>
          <w:tcPr>
            <w:tcW w:w="3745" w:type="dxa"/>
            <w:tcBorders>
              <w:left w:val="nil"/>
            </w:tcBorders>
            <w:vAlign w:val="center"/>
          </w:tcPr>
          <w:p w14:paraId="4B98126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gidentifikasi nilai dari beberapa koin atau tagihan.</w:t>
            </w:r>
          </w:p>
        </w:tc>
        <w:tc>
          <w:tcPr>
            <w:tcW w:w="821" w:type="dxa"/>
            <w:vAlign w:val="center"/>
          </w:tcPr>
          <w:p w14:paraId="24062F3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1C4F17B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47A73F26" w14:textId="77777777" w:rsidTr="00FD2BF2">
        <w:tc>
          <w:tcPr>
            <w:tcW w:w="555" w:type="dxa"/>
            <w:gridSpan w:val="3"/>
            <w:tcBorders>
              <w:right w:val="nil"/>
            </w:tcBorders>
            <w:vAlign w:val="center"/>
          </w:tcPr>
          <w:p w14:paraId="6337200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3.</w:t>
            </w:r>
          </w:p>
        </w:tc>
        <w:tc>
          <w:tcPr>
            <w:tcW w:w="3745" w:type="dxa"/>
            <w:tcBorders>
              <w:left w:val="nil"/>
            </w:tcBorders>
            <w:vAlign w:val="center"/>
          </w:tcPr>
          <w:p w14:paraId="54D4C2D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berorientasi dalam riang dengan perintah sederhana.</w:t>
            </w:r>
          </w:p>
        </w:tc>
        <w:tc>
          <w:tcPr>
            <w:tcW w:w="821" w:type="dxa"/>
            <w:vAlign w:val="center"/>
          </w:tcPr>
          <w:p w14:paraId="0143E6E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24FE379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3CE39D1" w14:textId="77777777" w:rsidTr="00FD2BF2">
        <w:tc>
          <w:tcPr>
            <w:tcW w:w="555" w:type="dxa"/>
            <w:gridSpan w:val="3"/>
            <w:tcBorders>
              <w:right w:val="nil"/>
            </w:tcBorders>
            <w:vAlign w:val="center"/>
          </w:tcPr>
          <w:p w14:paraId="762E68FC"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4.</w:t>
            </w:r>
          </w:p>
        </w:tc>
        <w:tc>
          <w:tcPr>
            <w:tcW w:w="3745" w:type="dxa"/>
            <w:tcBorders>
              <w:left w:val="nil"/>
            </w:tcBorders>
            <w:vAlign w:val="center"/>
          </w:tcPr>
          <w:p w14:paraId="6D7E7B5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ngerti kosakata dasar yang berhubungan dengan konsep ruangan, waktu, ukuran atau posisi.</w:t>
            </w:r>
          </w:p>
        </w:tc>
        <w:tc>
          <w:tcPr>
            <w:tcW w:w="821" w:type="dxa"/>
            <w:vAlign w:val="center"/>
          </w:tcPr>
          <w:p w14:paraId="284E92B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696070A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652360" w14:paraId="09E9B27B" w14:textId="77777777" w:rsidTr="00FD2BF2">
        <w:tc>
          <w:tcPr>
            <w:tcW w:w="513" w:type="dxa"/>
            <w:tcBorders>
              <w:right w:val="nil"/>
            </w:tcBorders>
            <w:vAlign w:val="center"/>
          </w:tcPr>
          <w:p w14:paraId="098CD288" w14:textId="77777777" w:rsidR="00652360" w:rsidRPr="00464AA3" w:rsidRDefault="00652360" w:rsidP="00FD2BF2">
            <w:pPr>
              <w:widowControl w:val="0"/>
              <w:autoSpaceDE w:val="0"/>
              <w:autoSpaceDN w:val="0"/>
              <w:adjustRightInd w:val="0"/>
              <w:spacing w:before="38"/>
              <w:rPr>
                <w:sz w:val="18"/>
                <w:szCs w:val="18"/>
              </w:rPr>
            </w:pPr>
          </w:p>
        </w:tc>
        <w:tc>
          <w:tcPr>
            <w:tcW w:w="3787" w:type="dxa"/>
            <w:gridSpan w:val="3"/>
            <w:tcBorders>
              <w:left w:val="nil"/>
            </w:tcBorders>
            <w:vAlign w:val="center"/>
          </w:tcPr>
          <w:p w14:paraId="7A756972"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sadaran Lingkungan</w:t>
            </w:r>
          </w:p>
        </w:tc>
        <w:tc>
          <w:tcPr>
            <w:tcW w:w="821" w:type="dxa"/>
            <w:vAlign w:val="center"/>
          </w:tcPr>
          <w:p w14:paraId="055B238B" w14:textId="77777777" w:rsidR="00652360" w:rsidRPr="00652360" w:rsidRDefault="00652360" w:rsidP="00FD2BF2">
            <w:pPr>
              <w:jc w:val="center"/>
              <w:rPr>
                <w:b/>
                <w:color w:val="000000"/>
                <w:sz w:val="18"/>
                <w:szCs w:val="18"/>
              </w:rPr>
            </w:pPr>
            <w:r w:rsidRPr="00652360">
              <w:rPr>
                <w:b/>
                <w:color w:val="000000"/>
                <w:sz w:val="18"/>
                <w:szCs w:val="18"/>
              </w:rPr>
              <w:t>Pra</w:t>
            </w:r>
          </w:p>
        </w:tc>
        <w:tc>
          <w:tcPr>
            <w:tcW w:w="810" w:type="dxa"/>
            <w:vAlign w:val="center"/>
          </w:tcPr>
          <w:p w14:paraId="146F38FB"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3ABB7235" w14:textId="77777777" w:rsidTr="00FD2BF2">
        <w:tc>
          <w:tcPr>
            <w:tcW w:w="513" w:type="dxa"/>
            <w:tcBorders>
              <w:right w:val="nil"/>
            </w:tcBorders>
            <w:vAlign w:val="center"/>
          </w:tcPr>
          <w:p w14:paraId="6570BC1F"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87" w:type="dxa"/>
            <w:gridSpan w:val="3"/>
            <w:tcBorders>
              <w:left w:val="nil"/>
            </w:tcBorders>
            <w:vAlign w:val="center"/>
          </w:tcPr>
          <w:p w14:paraId="30EDEE3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objek berdasarkan konteks domestik yang berbeda (dapur, kamar mandi, tempat tidur, dll) dan mengidentifikasikan yang mereka gunakan.</w:t>
            </w:r>
          </w:p>
        </w:tc>
        <w:tc>
          <w:tcPr>
            <w:tcW w:w="821" w:type="dxa"/>
            <w:vAlign w:val="center"/>
          </w:tcPr>
          <w:p w14:paraId="32D9997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60E1350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B306EF5" w14:textId="77777777" w:rsidTr="00FD2BF2">
        <w:tc>
          <w:tcPr>
            <w:tcW w:w="513" w:type="dxa"/>
            <w:tcBorders>
              <w:right w:val="nil"/>
            </w:tcBorders>
            <w:vAlign w:val="center"/>
          </w:tcPr>
          <w:p w14:paraId="441924FC"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87" w:type="dxa"/>
            <w:gridSpan w:val="3"/>
            <w:tcBorders>
              <w:left w:val="nil"/>
            </w:tcBorders>
            <w:vAlign w:val="center"/>
          </w:tcPr>
          <w:p w14:paraId="13ACA73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objek yang ada di lingkungan sekolah (ruang kelas, tempat bermain, dll) dan mengidentifikasi yang mereka gunakan.</w:t>
            </w:r>
          </w:p>
        </w:tc>
        <w:tc>
          <w:tcPr>
            <w:tcW w:w="821" w:type="dxa"/>
            <w:vAlign w:val="center"/>
          </w:tcPr>
          <w:p w14:paraId="6197063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79D6A97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A62C72F" w14:textId="77777777" w:rsidTr="00FD2BF2">
        <w:tc>
          <w:tcPr>
            <w:tcW w:w="513" w:type="dxa"/>
            <w:tcBorders>
              <w:right w:val="nil"/>
            </w:tcBorders>
            <w:vAlign w:val="center"/>
          </w:tcPr>
          <w:p w14:paraId="4C1D8B5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87" w:type="dxa"/>
            <w:gridSpan w:val="3"/>
            <w:tcBorders>
              <w:left w:val="nil"/>
            </w:tcBorders>
            <w:vAlign w:val="center"/>
          </w:tcPr>
          <w:p w14:paraId="2477566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tempat biasa dan mengidentifikasi aktivitas yang dilakukan disana.</w:t>
            </w:r>
          </w:p>
        </w:tc>
        <w:tc>
          <w:tcPr>
            <w:tcW w:w="821" w:type="dxa"/>
            <w:vAlign w:val="center"/>
          </w:tcPr>
          <w:p w14:paraId="1139B5E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6E0469F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09303D2" w14:textId="77777777" w:rsidTr="00FD2BF2">
        <w:tc>
          <w:tcPr>
            <w:tcW w:w="513" w:type="dxa"/>
            <w:tcBorders>
              <w:right w:val="nil"/>
            </w:tcBorders>
            <w:vAlign w:val="center"/>
          </w:tcPr>
          <w:p w14:paraId="7A80196E"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87" w:type="dxa"/>
            <w:gridSpan w:val="3"/>
            <w:tcBorders>
              <w:left w:val="nil"/>
            </w:tcBorders>
            <w:vAlign w:val="center"/>
          </w:tcPr>
          <w:p w14:paraId="1F5C9C7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produk yang biasa dia gunakan.</w:t>
            </w:r>
          </w:p>
        </w:tc>
        <w:tc>
          <w:tcPr>
            <w:tcW w:w="821" w:type="dxa"/>
            <w:vAlign w:val="center"/>
          </w:tcPr>
          <w:p w14:paraId="3EEBD68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7892BE1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4AE61C79" w14:textId="77777777" w:rsidTr="00FD2BF2">
        <w:tc>
          <w:tcPr>
            <w:tcW w:w="513" w:type="dxa"/>
            <w:tcBorders>
              <w:right w:val="nil"/>
            </w:tcBorders>
            <w:vAlign w:val="center"/>
          </w:tcPr>
          <w:p w14:paraId="1306613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87" w:type="dxa"/>
            <w:gridSpan w:val="3"/>
            <w:tcBorders>
              <w:left w:val="nil"/>
            </w:tcBorders>
            <w:vAlign w:val="center"/>
          </w:tcPr>
          <w:p w14:paraId="76CB365E"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hubungan produk konsumen dengan toko yang dia beli.</w:t>
            </w:r>
          </w:p>
        </w:tc>
        <w:tc>
          <w:tcPr>
            <w:tcW w:w="821" w:type="dxa"/>
            <w:vAlign w:val="center"/>
          </w:tcPr>
          <w:p w14:paraId="6CF19C5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0C08DBD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55950459" w14:textId="77777777" w:rsidTr="00FD2BF2">
        <w:tc>
          <w:tcPr>
            <w:tcW w:w="513" w:type="dxa"/>
            <w:tcBorders>
              <w:right w:val="nil"/>
            </w:tcBorders>
            <w:vAlign w:val="center"/>
          </w:tcPr>
          <w:p w14:paraId="78DF1A3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87" w:type="dxa"/>
            <w:gridSpan w:val="3"/>
            <w:tcBorders>
              <w:left w:val="nil"/>
            </w:tcBorders>
            <w:vAlign w:val="center"/>
          </w:tcPr>
          <w:p w14:paraId="21FE463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transportasi yang berbeda-beda.</w:t>
            </w:r>
          </w:p>
        </w:tc>
        <w:tc>
          <w:tcPr>
            <w:tcW w:w="821" w:type="dxa"/>
            <w:vAlign w:val="center"/>
          </w:tcPr>
          <w:p w14:paraId="32D789E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11D28DC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1E21FE29" w14:textId="77777777" w:rsidTr="00FD2BF2">
        <w:tc>
          <w:tcPr>
            <w:tcW w:w="513" w:type="dxa"/>
            <w:tcBorders>
              <w:right w:val="nil"/>
            </w:tcBorders>
            <w:vAlign w:val="center"/>
          </w:tcPr>
          <w:p w14:paraId="50D49F0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87" w:type="dxa"/>
            <w:gridSpan w:val="3"/>
            <w:tcBorders>
              <w:left w:val="nil"/>
            </w:tcBorders>
            <w:vAlign w:val="center"/>
          </w:tcPr>
          <w:p w14:paraId="07E4A695"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kegunaan dari transport yang berbeda-beda.</w:t>
            </w:r>
          </w:p>
        </w:tc>
        <w:tc>
          <w:tcPr>
            <w:tcW w:w="821" w:type="dxa"/>
            <w:vAlign w:val="center"/>
          </w:tcPr>
          <w:p w14:paraId="69D764F6"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0749327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3812815C" w14:textId="77777777" w:rsidTr="00FD2BF2">
        <w:tc>
          <w:tcPr>
            <w:tcW w:w="513" w:type="dxa"/>
            <w:tcBorders>
              <w:right w:val="nil"/>
            </w:tcBorders>
            <w:vAlign w:val="center"/>
          </w:tcPr>
          <w:p w14:paraId="1920393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87" w:type="dxa"/>
            <w:gridSpan w:val="3"/>
            <w:tcBorders>
              <w:left w:val="nil"/>
            </w:tcBorders>
            <w:vAlign w:val="center"/>
          </w:tcPr>
          <w:p w14:paraId="043F05E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identifikasi makanan yang biasa dikonsumsi dan menjelaskannya.</w:t>
            </w:r>
          </w:p>
        </w:tc>
        <w:tc>
          <w:tcPr>
            <w:tcW w:w="821" w:type="dxa"/>
            <w:vAlign w:val="center"/>
          </w:tcPr>
          <w:p w14:paraId="00D19D5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048D340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38997201" w14:textId="77777777" w:rsidTr="00FD2BF2">
        <w:tc>
          <w:tcPr>
            <w:tcW w:w="521" w:type="dxa"/>
            <w:gridSpan w:val="2"/>
            <w:tcBorders>
              <w:right w:val="nil"/>
            </w:tcBorders>
            <w:vAlign w:val="center"/>
          </w:tcPr>
          <w:p w14:paraId="38F972F5" w14:textId="77777777" w:rsidR="00652360" w:rsidRPr="00464AA3" w:rsidRDefault="00652360" w:rsidP="00FD2BF2">
            <w:pPr>
              <w:widowControl w:val="0"/>
              <w:autoSpaceDE w:val="0"/>
              <w:autoSpaceDN w:val="0"/>
              <w:adjustRightInd w:val="0"/>
              <w:spacing w:before="38"/>
              <w:rPr>
                <w:sz w:val="18"/>
                <w:szCs w:val="18"/>
              </w:rPr>
            </w:pPr>
          </w:p>
        </w:tc>
        <w:tc>
          <w:tcPr>
            <w:tcW w:w="3779" w:type="dxa"/>
            <w:gridSpan w:val="2"/>
            <w:tcBorders>
              <w:left w:val="nil"/>
            </w:tcBorders>
            <w:vAlign w:val="center"/>
          </w:tcPr>
          <w:p w14:paraId="54BBF4FF"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Kemandirian</w:t>
            </w:r>
          </w:p>
        </w:tc>
        <w:tc>
          <w:tcPr>
            <w:tcW w:w="821" w:type="dxa"/>
            <w:vAlign w:val="center"/>
          </w:tcPr>
          <w:p w14:paraId="49B2CC3A" w14:textId="77777777" w:rsidR="00652360" w:rsidRPr="00652360" w:rsidRDefault="00652360" w:rsidP="00FD2BF2">
            <w:pPr>
              <w:jc w:val="center"/>
              <w:rPr>
                <w:b/>
                <w:color w:val="000000"/>
                <w:sz w:val="18"/>
                <w:szCs w:val="18"/>
              </w:rPr>
            </w:pPr>
            <w:r w:rsidRPr="00652360">
              <w:rPr>
                <w:b/>
                <w:color w:val="000000"/>
                <w:sz w:val="18"/>
                <w:szCs w:val="18"/>
              </w:rPr>
              <w:t>Pra</w:t>
            </w:r>
          </w:p>
        </w:tc>
        <w:tc>
          <w:tcPr>
            <w:tcW w:w="810" w:type="dxa"/>
            <w:vAlign w:val="center"/>
          </w:tcPr>
          <w:p w14:paraId="6B51B4FE"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2E8244B5" w14:textId="77777777" w:rsidTr="00FD2BF2">
        <w:tc>
          <w:tcPr>
            <w:tcW w:w="521" w:type="dxa"/>
            <w:gridSpan w:val="2"/>
            <w:tcBorders>
              <w:right w:val="nil"/>
            </w:tcBorders>
            <w:vAlign w:val="center"/>
          </w:tcPr>
          <w:p w14:paraId="71B7626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79" w:type="dxa"/>
            <w:gridSpan w:val="2"/>
            <w:tcBorders>
              <w:left w:val="nil"/>
            </w:tcBorders>
            <w:vAlign w:val="center"/>
          </w:tcPr>
          <w:p w14:paraId="23472C0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gambar fisik yang menjelaskan bagian dari tubuhnya.</w:t>
            </w:r>
          </w:p>
        </w:tc>
        <w:tc>
          <w:tcPr>
            <w:tcW w:w="821" w:type="dxa"/>
            <w:vAlign w:val="center"/>
          </w:tcPr>
          <w:p w14:paraId="7C704F3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7B9C194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0339B5A8" w14:textId="77777777" w:rsidTr="00FD2BF2">
        <w:tc>
          <w:tcPr>
            <w:tcW w:w="521" w:type="dxa"/>
            <w:gridSpan w:val="2"/>
            <w:tcBorders>
              <w:right w:val="nil"/>
            </w:tcBorders>
            <w:vAlign w:val="center"/>
          </w:tcPr>
          <w:p w14:paraId="5692A919"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79" w:type="dxa"/>
            <w:gridSpan w:val="2"/>
            <w:tcBorders>
              <w:left w:val="nil"/>
            </w:tcBorders>
            <w:vAlign w:val="center"/>
          </w:tcPr>
          <w:p w14:paraId="536DF9A6"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jelaskan peran pada setiap tubuhnya.</w:t>
            </w:r>
          </w:p>
        </w:tc>
        <w:tc>
          <w:tcPr>
            <w:tcW w:w="821" w:type="dxa"/>
            <w:vAlign w:val="center"/>
          </w:tcPr>
          <w:p w14:paraId="3D0F3FC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0D0E936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614467CD" w14:textId="77777777" w:rsidTr="00FD2BF2">
        <w:tc>
          <w:tcPr>
            <w:tcW w:w="521" w:type="dxa"/>
            <w:gridSpan w:val="2"/>
            <w:tcBorders>
              <w:right w:val="nil"/>
            </w:tcBorders>
            <w:vAlign w:val="center"/>
          </w:tcPr>
          <w:p w14:paraId="57FA9C56"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79" w:type="dxa"/>
            <w:gridSpan w:val="2"/>
            <w:tcBorders>
              <w:left w:val="nil"/>
            </w:tcBorders>
            <w:vAlign w:val="center"/>
          </w:tcPr>
          <w:p w14:paraId="444C72D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beberapa perubahan yang terjadi pada tubuhnya seiring berjalannya waktu.</w:t>
            </w:r>
          </w:p>
        </w:tc>
        <w:tc>
          <w:tcPr>
            <w:tcW w:w="821" w:type="dxa"/>
            <w:vAlign w:val="center"/>
          </w:tcPr>
          <w:p w14:paraId="43DDE27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3246CD7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108A3BE" w14:textId="77777777" w:rsidTr="00FD2BF2">
        <w:tc>
          <w:tcPr>
            <w:tcW w:w="521" w:type="dxa"/>
            <w:gridSpan w:val="2"/>
            <w:tcBorders>
              <w:right w:val="nil"/>
            </w:tcBorders>
            <w:vAlign w:val="center"/>
          </w:tcPr>
          <w:p w14:paraId="184F181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79" w:type="dxa"/>
            <w:gridSpan w:val="2"/>
            <w:tcBorders>
              <w:left w:val="nil"/>
            </w:tcBorders>
            <w:vAlign w:val="center"/>
          </w:tcPr>
          <w:p w14:paraId="2D5AE99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unjukkan kepentingan dan prioritasnya.</w:t>
            </w:r>
          </w:p>
        </w:tc>
        <w:tc>
          <w:tcPr>
            <w:tcW w:w="821" w:type="dxa"/>
            <w:vAlign w:val="center"/>
          </w:tcPr>
          <w:p w14:paraId="13BF2BA8"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27FA868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r>
      <w:tr w:rsidR="007E1B93" w14:paraId="230BAA76" w14:textId="77777777" w:rsidTr="00FD2BF2">
        <w:tc>
          <w:tcPr>
            <w:tcW w:w="521" w:type="dxa"/>
            <w:gridSpan w:val="2"/>
            <w:tcBorders>
              <w:right w:val="nil"/>
            </w:tcBorders>
            <w:vAlign w:val="center"/>
          </w:tcPr>
          <w:p w14:paraId="537E85AA"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79" w:type="dxa"/>
            <w:gridSpan w:val="2"/>
            <w:tcBorders>
              <w:left w:val="nil"/>
            </w:tcBorders>
            <w:vAlign w:val="center"/>
          </w:tcPr>
          <w:p w14:paraId="37DABC33"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identifikasi emosi perasaan dan yang berhubungan dengan penyebabnya.</w:t>
            </w:r>
          </w:p>
        </w:tc>
        <w:tc>
          <w:tcPr>
            <w:tcW w:w="821" w:type="dxa"/>
            <w:vAlign w:val="center"/>
          </w:tcPr>
          <w:p w14:paraId="5D72CA8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17D0099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bl>
    <w:p w14:paraId="11973FD8" w14:textId="77777777" w:rsidR="00943B43" w:rsidRDefault="00943B43"/>
    <w:p w14:paraId="7279062D" w14:textId="77777777" w:rsidR="00943B43" w:rsidRDefault="00943B43" w:rsidP="00943B43">
      <w:pPr>
        <w:pStyle w:val="Caption"/>
        <w:keepNext/>
      </w:pPr>
      <w:bookmarkStart w:id="521" w:name="_Ref396498257"/>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39</w:t>
      </w:r>
      <w:r w:rsidR="003C0604">
        <w:fldChar w:fldCharType="end"/>
      </w:r>
      <w:bookmarkEnd w:id="521"/>
      <w:r w:rsidRPr="00943B43">
        <w:t xml:space="preserve"> </w:t>
      </w:r>
      <w:r>
        <w:t>Kuisioner Perkembangan Kemampuan Janice (Bagian 4)</w:t>
      </w:r>
    </w:p>
    <w:tbl>
      <w:tblPr>
        <w:tblStyle w:val="TableGrid"/>
        <w:tblW w:w="5931" w:type="dxa"/>
        <w:tblInd w:w="117" w:type="dxa"/>
        <w:tblLook w:val="04A0" w:firstRow="1" w:lastRow="0" w:firstColumn="1" w:lastColumn="0" w:noHBand="0" w:noVBand="1"/>
      </w:tblPr>
      <w:tblGrid>
        <w:gridCol w:w="521"/>
        <w:gridCol w:w="3779"/>
        <w:gridCol w:w="821"/>
        <w:gridCol w:w="810"/>
      </w:tblGrid>
      <w:tr w:rsidR="007E1B93" w14:paraId="25948D87" w14:textId="77777777" w:rsidTr="00FD2BF2">
        <w:tc>
          <w:tcPr>
            <w:tcW w:w="521" w:type="dxa"/>
            <w:tcBorders>
              <w:right w:val="nil"/>
            </w:tcBorders>
            <w:vAlign w:val="center"/>
          </w:tcPr>
          <w:p w14:paraId="27EEDBD8"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1174ABBD"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tidak tergantung dalam melakukan aktivitas biasa dalam kehidupan sehari-hari (makan, ganti baju, berjalan, ke toilet).</w:t>
            </w:r>
          </w:p>
        </w:tc>
        <w:tc>
          <w:tcPr>
            <w:tcW w:w="821" w:type="dxa"/>
            <w:vAlign w:val="center"/>
          </w:tcPr>
          <w:p w14:paraId="43ED22F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7B632522"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46936F82" w14:textId="77777777" w:rsidTr="00FD2BF2">
        <w:tc>
          <w:tcPr>
            <w:tcW w:w="521" w:type="dxa"/>
            <w:tcBorders>
              <w:right w:val="nil"/>
            </w:tcBorders>
            <w:vAlign w:val="center"/>
          </w:tcPr>
          <w:p w14:paraId="4F063767"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3C884F92"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kspresikan inisiatifnya untuk melakukan beberapa pekerjaan.</w:t>
            </w:r>
          </w:p>
        </w:tc>
        <w:tc>
          <w:tcPr>
            <w:tcW w:w="821" w:type="dxa"/>
            <w:vAlign w:val="center"/>
          </w:tcPr>
          <w:p w14:paraId="5461761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39FD542F"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652360" w14:paraId="1112ED7B" w14:textId="77777777" w:rsidTr="00FD2BF2">
        <w:tc>
          <w:tcPr>
            <w:tcW w:w="521" w:type="dxa"/>
            <w:tcBorders>
              <w:right w:val="nil"/>
            </w:tcBorders>
            <w:vAlign w:val="center"/>
          </w:tcPr>
          <w:p w14:paraId="21299F4D" w14:textId="77777777" w:rsidR="00652360" w:rsidRPr="00464AA3" w:rsidRDefault="00652360" w:rsidP="00FD2BF2">
            <w:pPr>
              <w:widowControl w:val="0"/>
              <w:autoSpaceDE w:val="0"/>
              <w:autoSpaceDN w:val="0"/>
              <w:adjustRightInd w:val="0"/>
              <w:spacing w:before="38"/>
              <w:rPr>
                <w:sz w:val="18"/>
                <w:szCs w:val="18"/>
              </w:rPr>
            </w:pPr>
          </w:p>
        </w:tc>
        <w:tc>
          <w:tcPr>
            <w:tcW w:w="3779" w:type="dxa"/>
            <w:tcBorders>
              <w:left w:val="nil"/>
            </w:tcBorders>
            <w:vAlign w:val="center"/>
          </w:tcPr>
          <w:p w14:paraId="54D114FA" w14:textId="77777777" w:rsidR="00652360" w:rsidRPr="00464AA3" w:rsidRDefault="00652360" w:rsidP="00FD2BF2">
            <w:pPr>
              <w:widowControl w:val="0"/>
              <w:autoSpaceDE w:val="0"/>
              <w:autoSpaceDN w:val="0"/>
              <w:adjustRightInd w:val="0"/>
              <w:spacing w:before="38"/>
              <w:rPr>
                <w:b/>
                <w:sz w:val="18"/>
                <w:szCs w:val="18"/>
              </w:rPr>
            </w:pPr>
            <w:r w:rsidRPr="00464AA3">
              <w:rPr>
                <w:b/>
                <w:sz w:val="18"/>
                <w:szCs w:val="18"/>
              </w:rPr>
              <w:t>Kemampuan Sosial</w:t>
            </w:r>
          </w:p>
        </w:tc>
        <w:tc>
          <w:tcPr>
            <w:tcW w:w="821" w:type="dxa"/>
            <w:vAlign w:val="center"/>
          </w:tcPr>
          <w:p w14:paraId="741EAA03" w14:textId="77777777" w:rsidR="00652360" w:rsidRPr="00652360" w:rsidRDefault="00652360" w:rsidP="00FD2BF2">
            <w:pPr>
              <w:jc w:val="center"/>
              <w:rPr>
                <w:b/>
                <w:color w:val="000000"/>
                <w:sz w:val="18"/>
                <w:szCs w:val="18"/>
              </w:rPr>
            </w:pPr>
            <w:r w:rsidRPr="00652360">
              <w:rPr>
                <w:b/>
                <w:color w:val="000000"/>
                <w:sz w:val="18"/>
                <w:szCs w:val="18"/>
              </w:rPr>
              <w:t>Pra</w:t>
            </w:r>
          </w:p>
        </w:tc>
        <w:tc>
          <w:tcPr>
            <w:tcW w:w="810" w:type="dxa"/>
            <w:vAlign w:val="center"/>
          </w:tcPr>
          <w:p w14:paraId="576D2435" w14:textId="77777777" w:rsidR="00652360" w:rsidRPr="00652360" w:rsidRDefault="00652360" w:rsidP="00FD2BF2">
            <w:pPr>
              <w:jc w:val="center"/>
              <w:rPr>
                <w:b/>
                <w:color w:val="000000"/>
                <w:sz w:val="18"/>
                <w:szCs w:val="18"/>
              </w:rPr>
            </w:pPr>
            <w:r w:rsidRPr="00652360">
              <w:rPr>
                <w:b/>
                <w:color w:val="000000"/>
                <w:sz w:val="18"/>
                <w:szCs w:val="18"/>
              </w:rPr>
              <w:t>Pasca</w:t>
            </w:r>
          </w:p>
        </w:tc>
      </w:tr>
      <w:tr w:rsidR="007E1B93" w14:paraId="0EAC4C43" w14:textId="77777777" w:rsidTr="00FD2BF2">
        <w:tc>
          <w:tcPr>
            <w:tcW w:w="521" w:type="dxa"/>
            <w:tcBorders>
              <w:right w:val="nil"/>
            </w:tcBorders>
            <w:vAlign w:val="center"/>
          </w:tcPr>
          <w:p w14:paraId="1E2D549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1.</w:t>
            </w:r>
          </w:p>
        </w:tc>
        <w:tc>
          <w:tcPr>
            <w:tcW w:w="3779" w:type="dxa"/>
            <w:tcBorders>
              <w:left w:val="nil"/>
            </w:tcBorders>
            <w:vAlign w:val="center"/>
          </w:tcPr>
          <w:p w14:paraId="4C11D9B9"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rti orang-orang dari konteks yang berbeda (sekolah, keluarga, dll).</w:t>
            </w:r>
          </w:p>
        </w:tc>
        <w:tc>
          <w:tcPr>
            <w:tcW w:w="821" w:type="dxa"/>
            <w:vAlign w:val="center"/>
          </w:tcPr>
          <w:p w14:paraId="63DA7E0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c>
          <w:tcPr>
            <w:tcW w:w="810" w:type="dxa"/>
            <w:vAlign w:val="center"/>
          </w:tcPr>
          <w:p w14:paraId="5020A02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4</w:t>
            </w:r>
          </w:p>
        </w:tc>
      </w:tr>
      <w:tr w:rsidR="007E1B93" w14:paraId="4F59CD28" w14:textId="77777777" w:rsidTr="00FD2BF2">
        <w:tc>
          <w:tcPr>
            <w:tcW w:w="521" w:type="dxa"/>
            <w:tcBorders>
              <w:right w:val="nil"/>
            </w:tcBorders>
            <w:vAlign w:val="center"/>
          </w:tcPr>
          <w:p w14:paraId="02F66F40"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2.</w:t>
            </w:r>
          </w:p>
        </w:tc>
        <w:tc>
          <w:tcPr>
            <w:tcW w:w="3779" w:type="dxa"/>
            <w:tcBorders>
              <w:left w:val="nil"/>
            </w:tcBorders>
            <w:vAlign w:val="center"/>
          </w:tcPr>
          <w:p w14:paraId="4316939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identifikasi apa hubungan dia dengan orang lain.</w:t>
            </w:r>
          </w:p>
        </w:tc>
        <w:tc>
          <w:tcPr>
            <w:tcW w:w="821" w:type="dxa"/>
            <w:vAlign w:val="center"/>
          </w:tcPr>
          <w:p w14:paraId="5429ABB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5DACF5AD"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50E8271D" w14:textId="77777777" w:rsidTr="00FD2BF2">
        <w:tc>
          <w:tcPr>
            <w:tcW w:w="521" w:type="dxa"/>
            <w:tcBorders>
              <w:right w:val="nil"/>
            </w:tcBorders>
            <w:vAlign w:val="center"/>
          </w:tcPr>
          <w:p w14:paraId="4320532B"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3.</w:t>
            </w:r>
          </w:p>
        </w:tc>
        <w:tc>
          <w:tcPr>
            <w:tcW w:w="3779" w:type="dxa"/>
            <w:tcBorders>
              <w:left w:val="nil"/>
            </w:tcBorders>
            <w:vAlign w:val="center"/>
          </w:tcPr>
          <w:p w14:paraId="4A237814"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teman satu kelas secara spontan dan lancar.</w:t>
            </w:r>
          </w:p>
        </w:tc>
        <w:tc>
          <w:tcPr>
            <w:tcW w:w="821" w:type="dxa"/>
            <w:vAlign w:val="center"/>
          </w:tcPr>
          <w:p w14:paraId="4DC280D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39D58F53"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1D6D1BC0" w14:textId="77777777" w:rsidTr="00FD2BF2">
        <w:tc>
          <w:tcPr>
            <w:tcW w:w="521" w:type="dxa"/>
            <w:tcBorders>
              <w:right w:val="nil"/>
            </w:tcBorders>
            <w:vAlign w:val="center"/>
          </w:tcPr>
          <w:p w14:paraId="753153B5"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4.</w:t>
            </w:r>
          </w:p>
        </w:tc>
        <w:tc>
          <w:tcPr>
            <w:tcW w:w="3779" w:type="dxa"/>
            <w:tcBorders>
              <w:left w:val="nil"/>
            </w:tcBorders>
            <w:vAlign w:val="center"/>
          </w:tcPr>
          <w:p w14:paraId="00652E3C"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pendidik yang paling dekat dengan dia ketika di sekolah.</w:t>
            </w:r>
          </w:p>
        </w:tc>
        <w:tc>
          <w:tcPr>
            <w:tcW w:w="821" w:type="dxa"/>
            <w:vAlign w:val="center"/>
          </w:tcPr>
          <w:p w14:paraId="44AB616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7DC58430"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0AFA4935" w14:textId="77777777" w:rsidTr="00FD2BF2">
        <w:tc>
          <w:tcPr>
            <w:tcW w:w="521" w:type="dxa"/>
            <w:tcBorders>
              <w:right w:val="nil"/>
            </w:tcBorders>
            <w:vAlign w:val="center"/>
          </w:tcPr>
          <w:p w14:paraId="7DCE6764"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5.</w:t>
            </w:r>
          </w:p>
        </w:tc>
        <w:tc>
          <w:tcPr>
            <w:tcW w:w="3779" w:type="dxa"/>
            <w:tcBorders>
              <w:left w:val="nil"/>
            </w:tcBorders>
            <w:vAlign w:val="center"/>
          </w:tcPr>
          <w:p w14:paraId="726174F1"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melihara hubungan dengan orang-orang yang hidup dalam keluarganya secara spontan dan lancar.</w:t>
            </w:r>
          </w:p>
        </w:tc>
        <w:tc>
          <w:tcPr>
            <w:tcW w:w="821" w:type="dxa"/>
            <w:vAlign w:val="center"/>
          </w:tcPr>
          <w:p w14:paraId="1FD0271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0F7808E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1D1868C5" w14:textId="77777777" w:rsidTr="00FD2BF2">
        <w:tc>
          <w:tcPr>
            <w:tcW w:w="521" w:type="dxa"/>
            <w:tcBorders>
              <w:right w:val="nil"/>
            </w:tcBorders>
            <w:vAlign w:val="center"/>
          </w:tcPr>
          <w:p w14:paraId="3ED72E1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6.</w:t>
            </w:r>
          </w:p>
        </w:tc>
        <w:tc>
          <w:tcPr>
            <w:tcW w:w="3779" w:type="dxa"/>
            <w:tcBorders>
              <w:left w:val="nil"/>
            </w:tcBorders>
            <w:vAlign w:val="center"/>
          </w:tcPr>
          <w:p w14:paraId="600F751A"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dapat membedakan orang yang telah dikenal.</w:t>
            </w:r>
          </w:p>
        </w:tc>
        <w:tc>
          <w:tcPr>
            <w:tcW w:w="821" w:type="dxa"/>
            <w:vAlign w:val="center"/>
          </w:tcPr>
          <w:p w14:paraId="4C0C5D5B"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11665004"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80A108E" w14:textId="77777777" w:rsidTr="00FD2BF2">
        <w:tc>
          <w:tcPr>
            <w:tcW w:w="521" w:type="dxa"/>
            <w:tcBorders>
              <w:right w:val="nil"/>
            </w:tcBorders>
            <w:vAlign w:val="center"/>
          </w:tcPr>
          <w:p w14:paraId="4C7813B3"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7.</w:t>
            </w:r>
          </w:p>
        </w:tc>
        <w:tc>
          <w:tcPr>
            <w:tcW w:w="3779" w:type="dxa"/>
            <w:tcBorders>
              <w:left w:val="nil"/>
            </w:tcBorders>
            <w:vAlign w:val="center"/>
          </w:tcPr>
          <w:p w14:paraId="35989477"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 xml:space="preserve">Siswa membedakan peran orang lain yang bekerja di beberapa layanan sosial dan budaya </w:t>
            </w:r>
          </w:p>
        </w:tc>
        <w:tc>
          <w:tcPr>
            <w:tcW w:w="821" w:type="dxa"/>
            <w:vAlign w:val="center"/>
          </w:tcPr>
          <w:p w14:paraId="39847C49"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2</w:t>
            </w:r>
          </w:p>
        </w:tc>
        <w:tc>
          <w:tcPr>
            <w:tcW w:w="810" w:type="dxa"/>
            <w:vAlign w:val="center"/>
          </w:tcPr>
          <w:p w14:paraId="2AA0DB4E"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r w:rsidR="007E1B93" w14:paraId="702491B3" w14:textId="77777777" w:rsidTr="00FD2BF2">
        <w:tc>
          <w:tcPr>
            <w:tcW w:w="521" w:type="dxa"/>
            <w:tcBorders>
              <w:right w:val="nil"/>
            </w:tcBorders>
            <w:vAlign w:val="center"/>
          </w:tcPr>
          <w:p w14:paraId="352A13E5" w14:textId="77777777" w:rsidR="007E1B93" w:rsidRPr="00464AA3" w:rsidRDefault="007E1B93" w:rsidP="00FD2BF2">
            <w:pPr>
              <w:widowControl w:val="0"/>
              <w:autoSpaceDE w:val="0"/>
              <w:autoSpaceDN w:val="0"/>
              <w:adjustRightInd w:val="0"/>
              <w:spacing w:before="38"/>
              <w:jc w:val="right"/>
              <w:rPr>
                <w:sz w:val="18"/>
                <w:szCs w:val="18"/>
              </w:rPr>
            </w:pPr>
            <w:r w:rsidRPr="00464AA3">
              <w:rPr>
                <w:sz w:val="18"/>
                <w:szCs w:val="18"/>
              </w:rPr>
              <w:t>8.</w:t>
            </w:r>
          </w:p>
        </w:tc>
        <w:tc>
          <w:tcPr>
            <w:tcW w:w="3779" w:type="dxa"/>
            <w:tcBorders>
              <w:left w:val="nil"/>
            </w:tcBorders>
            <w:vAlign w:val="center"/>
          </w:tcPr>
          <w:p w14:paraId="2A49F8DB" w14:textId="77777777" w:rsidR="007E1B93" w:rsidRPr="00464AA3" w:rsidRDefault="007E1B93" w:rsidP="00FD2BF2">
            <w:pPr>
              <w:widowControl w:val="0"/>
              <w:autoSpaceDE w:val="0"/>
              <w:autoSpaceDN w:val="0"/>
              <w:adjustRightInd w:val="0"/>
              <w:spacing w:before="38"/>
              <w:rPr>
                <w:sz w:val="18"/>
                <w:szCs w:val="18"/>
              </w:rPr>
            </w:pPr>
            <w:r w:rsidRPr="00464AA3">
              <w:rPr>
                <w:sz w:val="18"/>
                <w:szCs w:val="18"/>
              </w:rPr>
              <w:t>Siswa mengenal dan menerapkan aturan sebagai warga biasa (mengerti kondisi di jalan rumah, membuang sampah)</w:t>
            </w:r>
          </w:p>
        </w:tc>
        <w:tc>
          <w:tcPr>
            <w:tcW w:w="821" w:type="dxa"/>
            <w:vAlign w:val="center"/>
          </w:tcPr>
          <w:p w14:paraId="72DCBA07"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c>
          <w:tcPr>
            <w:tcW w:w="810" w:type="dxa"/>
            <w:vAlign w:val="center"/>
          </w:tcPr>
          <w:p w14:paraId="18D9A1E5" w14:textId="77777777" w:rsidR="007E1B93" w:rsidRPr="007E1B93" w:rsidRDefault="007E1B93">
            <w:pPr>
              <w:jc w:val="right"/>
              <w:rPr>
                <w:rFonts w:ascii="Calibri" w:hAnsi="Calibri" w:cs="Calibri"/>
                <w:color w:val="000000"/>
                <w:sz w:val="18"/>
                <w:szCs w:val="18"/>
              </w:rPr>
            </w:pPr>
            <w:r w:rsidRPr="007E1B93">
              <w:rPr>
                <w:rFonts w:ascii="Calibri" w:hAnsi="Calibri" w:cs="Calibri"/>
                <w:color w:val="000000"/>
                <w:sz w:val="18"/>
                <w:szCs w:val="18"/>
              </w:rPr>
              <w:t>3</w:t>
            </w:r>
          </w:p>
        </w:tc>
      </w:tr>
    </w:tbl>
    <w:p w14:paraId="45F6731E" w14:textId="77777777" w:rsidR="00652360" w:rsidRDefault="00652360" w:rsidP="00AA47E2"/>
    <w:p w14:paraId="1AAB1FBD" w14:textId="77777777" w:rsidR="00943B43" w:rsidRDefault="00943B43" w:rsidP="00943B43">
      <w:pPr>
        <w:pStyle w:val="Caption"/>
        <w:keepNext/>
      </w:pPr>
      <w:bookmarkStart w:id="522" w:name="_Ref396498258"/>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0</w:t>
      </w:r>
      <w:r w:rsidR="003C0604">
        <w:fldChar w:fldCharType="end"/>
      </w:r>
      <w:bookmarkEnd w:id="522"/>
      <w:r w:rsidRPr="00943B43">
        <w:t xml:space="preserve"> </w:t>
      </w:r>
      <w:r>
        <w:t>Kuisioner Penggunaan Aktivitas Mayer</w:t>
      </w:r>
    </w:p>
    <w:tbl>
      <w:tblPr>
        <w:tblStyle w:val="TableGrid"/>
        <w:tblW w:w="0" w:type="auto"/>
        <w:tblInd w:w="108" w:type="dxa"/>
        <w:tblLook w:val="04A0" w:firstRow="1" w:lastRow="0" w:firstColumn="1" w:lastColumn="0" w:noHBand="0" w:noVBand="1"/>
      </w:tblPr>
      <w:tblGrid>
        <w:gridCol w:w="1350"/>
        <w:gridCol w:w="1080"/>
        <w:gridCol w:w="1170"/>
        <w:gridCol w:w="1139"/>
        <w:gridCol w:w="1111"/>
      </w:tblGrid>
      <w:tr w:rsidR="007A01B1" w14:paraId="4DEE4300" w14:textId="77777777" w:rsidTr="007A01B1">
        <w:tc>
          <w:tcPr>
            <w:tcW w:w="1350" w:type="dxa"/>
            <w:vMerge w:val="restart"/>
            <w:vAlign w:val="center"/>
          </w:tcPr>
          <w:p w14:paraId="31ED6755" w14:textId="77777777" w:rsidR="007A01B1" w:rsidRPr="007A01B1" w:rsidRDefault="007A01B1" w:rsidP="00AA47E2">
            <w:pPr>
              <w:rPr>
                <w:b/>
                <w:sz w:val="18"/>
                <w:szCs w:val="18"/>
              </w:rPr>
            </w:pPr>
            <w:r w:rsidRPr="007A01B1">
              <w:rPr>
                <w:b/>
                <w:sz w:val="18"/>
                <w:szCs w:val="18"/>
              </w:rPr>
              <w:t>Aktivitas yang</w:t>
            </w:r>
          </w:p>
          <w:p w14:paraId="7BA20144" w14:textId="77777777" w:rsidR="007A01B1" w:rsidRPr="007A01B1" w:rsidRDefault="007A01B1" w:rsidP="00AA47E2">
            <w:pPr>
              <w:rPr>
                <w:b/>
                <w:sz w:val="18"/>
                <w:szCs w:val="18"/>
              </w:rPr>
            </w:pPr>
            <w:r w:rsidRPr="007A01B1">
              <w:rPr>
                <w:b/>
                <w:sz w:val="18"/>
                <w:szCs w:val="18"/>
              </w:rPr>
              <w:t>digunakan</w:t>
            </w:r>
          </w:p>
        </w:tc>
        <w:tc>
          <w:tcPr>
            <w:tcW w:w="4500" w:type="dxa"/>
            <w:gridSpan w:val="4"/>
          </w:tcPr>
          <w:p w14:paraId="1117824B" w14:textId="77777777" w:rsidR="007A01B1" w:rsidRPr="007A01B1" w:rsidRDefault="007A01B1" w:rsidP="007A01B1">
            <w:pPr>
              <w:jc w:val="center"/>
              <w:rPr>
                <w:b/>
                <w:sz w:val="18"/>
                <w:szCs w:val="18"/>
              </w:rPr>
            </w:pPr>
            <w:r w:rsidRPr="007A01B1">
              <w:rPr>
                <w:b/>
                <w:sz w:val="18"/>
                <w:szCs w:val="18"/>
              </w:rPr>
              <w:t>Frekuensi</w:t>
            </w:r>
          </w:p>
        </w:tc>
      </w:tr>
      <w:tr w:rsidR="007A01B1" w14:paraId="2F2E963B" w14:textId="77777777" w:rsidTr="007A01B1">
        <w:tc>
          <w:tcPr>
            <w:tcW w:w="1350" w:type="dxa"/>
            <w:vMerge/>
          </w:tcPr>
          <w:p w14:paraId="488D22FA" w14:textId="77777777" w:rsidR="007A01B1" w:rsidRPr="007A01B1" w:rsidRDefault="007A01B1" w:rsidP="00AA47E2">
            <w:pPr>
              <w:rPr>
                <w:b/>
                <w:sz w:val="18"/>
                <w:szCs w:val="18"/>
              </w:rPr>
            </w:pPr>
          </w:p>
        </w:tc>
        <w:tc>
          <w:tcPr>
            <w:tcW w:w="1080" w:type="dxa"/>
          </w:tcPr>
          <w:p w14:paraId="6983B1B3" w14:textId="77777777" w:rsidR="007A01B1" w:rsidRPr="007A01B1" w:rsidRDefault="007A01B1" w:rsidP="00AA47E2">
            <w:pPr>
              <w:rPr>
                <w:b/>
                <w:sz w:val="18"/>
                <w:szCs w:val="18"/>
              </w:rPr>
            </w:pPr>
            <w:r>
              <w:rPr>
                <w:b/>
                <w:sz w:val="18"/>
                <w:szCs w:val="18"/>
              </w:rPr>
              <w:t>Tidak Pernah</w:t>
            </w:r>
          </w:p>
        </w:tc>
        <w:tc>
          <w:tcPr>
            <w:tcW w:w="1170" w:type="dxa"/>
          </w:tcPr>
          <w:p w14:paraId="7C451AE8" w14:textId="77777777" w:rsidR="007A01B1" w:rsidRPr="007A01B1" w:rsidRDefault="007A01B1" w:rsidP="00AA47E2">
            <w:pPr>
              <w:rPr>
                <w:b/>
                <w:sz w:val="18"/>
                <w:szCs w:val="18"/>
              </w:rPr>
            </w:pPr>
            <w:r>
              <w:rPr>
                <w:b/>
                <w:sz w:val="18"/>
                <w:szCs w:val="18"/>
              </w:rPr>
              <w:t>Kadang-kadang</w:t>
            </w:r>
          </w:p>
        </w:tc>
        <w:tc>
          <w:tcPr>
            <w:tcW w:w="1139" w:type="dxa"/>
          </w:tcPr>
          <w:p w14:paraId="0226324B" w14:textId="77777777" w:rsidR="007A01B1" w:rsidRPr="007A01B1" w:rsidRDefault="007A01B1" w:rsidP="00AA47E2">
            <w:pPr>
              <w:rPr>
                <w:b/>
                <w:sz w:val="18"/>
                <w:szCs w:val="18"/>
              </w:rPr>
            </w:pPr>
            <w:r>
              <w:rPr>
                <w:b/>
                <w:sz w:val="18"/>
                <w:szCs w:val="18"/>
              </w:rPr>
              <w:t>Sering</w:t>
            </w:r>
          </w:p>
        </w:tc>
        <w:tc>
          <w:tcPr>
            <w:tcW w:w="1111" w:type="dxa"/>
          </w:tcPr>
          <w:p w14:paraId="0E640C0A" w14:textId="77777777" w:rsidR="007A01B1" w:rsidRPr="007A01B1" w:rsidRDefault="007A01B1" w:rsidP="00AA47E2">
            <w:pPr>
              <w:rPr>
                <w:b/>
                <w:sz w:val="18"/>
                <w:szCs w:val="18"/>
              </w:rPr>
            </w:pPr>
            <w:r>
              <w:rPr>
                <w:b/>
                <w:sz w:val="18"/>
                <w:szCs w:val="18"/>
              </w:rPr>
              <w:t>Selalu</w:t>
            </w:r>
          </w:p>
        </w:tc>
      </w:tr>
      <w:tr w:rsidR="007A01B1" w14:paraId="47F9C53A" w14:textId="77777777" w:rsidTr="002D065B">
        <w:tc>
          <w:tcPr>
            <w:tcW w:w="1350" w:type="dxa"/>
          </w:tcPr>
          <w:p w14:paraId="29462190" w14:textId="77777777" w:rsidR="007A01B1" w:rsidRPr="007A01B1" w:rsidRDefault="007A01B1" w:rsidP="00AA47E2">
            <w:pPr>
              <w:rPr>
                <w:sz w:val="18"/>
                <w:szCs w:val="18"/>
              </w:rPr>
            </w:pPr>
            <w:r>
              <w:rPr>
                <w:sz w:val="18"/>
                <w:szCs w:val="18"/>
              </w:rPr>
              <w:t>Asosiasi</w:t>
            </w:r>
          </w:p>
        </w:tc>
        <w:tc>
          <w:tcPr>
            <w:tcW w:w="1080" w:type="dxa"/>
          </w:tcPr>
          <w:p w14:paraId="028259C6" w14:textId="77777777" w:rsidR="007A01B1" w:rsidRPr="007A01B1" w:rsidRDefault="007A01B1" w:rsidP="00AA47E2">
            <w:pPr>
              <w:rPr>
                <w:sz w:val="18"/>
                <w:szCs w:val="18"/>
              </w:rPr>
            </w:pPr>
          </w:p>
        </w:tc>
        <w:tc>
          <w:tcPr>
            <w:tcW w:w="1170" w:type="dxa"/>
          </w:tcPr>
          <w:p w14:paraId="5DBAA6D8" w14:textId="77777777" w:rsidR="007A01B1" w:rsidRPr="007A01B1" w:rsidRDefault="00DD483F" w:rsidP="00DD483F">
            <w:pPr>
              <w:jc w:val="center"/>
              <w:rPr>
                <w:sz w:val="18"/>
                <w:szCs w:val="18"/>
              </w:rPr>
            </w:pPr>
            <w:r w:rsidRPr="007A01B1">
              <w:rPr>
                <w:rFonts w:ascii="Calibri" w:hAnsi="Calibri" w:cs="Calibri"/>
                <w:color w:val="000000"/>
                <w:sz w:val="18"/>
                <w:szCs w:val="18"/>
              </w:rPr>
              <w:t>√</w:t>
            </w:r>
          </w:p>
        </w:tc>
        <w:tc>
          <w:tcPr>
            <w:tcW w:w="1139" w:type="dxa"/>
          </w:tcPr>
          <w:p w14:paraId="5C9F82DD" w14:textId="77777777" w:rsidR="007A01B1" w:rsidRPr="007A01B1" w:rsidRDefault="007A01B1" w:rsidP="002754E0">
            <w:pPr>
              <w:jc w:val="center"/>
              <w:rPr>
                <w:sz w:val="18"/>
                <w:szCs w:val="18"/>
              </w:rPr>
            </w:pPr>
          </w:p>
        </w:tc>
        <w:tc>
          <w:tcPr>
            <w:tcW w:w="1111" w:type="dxa"/>
            <w:vAlign w:val="bottom"/>
          </w:tcPr>
          <w:p w14:paraId="6E6C3352" w14:textId="77777777" w:rsidR="007A01B1" w:rsidRPr="007A01B1" w:rsidRDefault="007A01B1">
            <w:pPr>
              <w:jc w:val="center"/>
              <w:rPr>
                <w:rFonts w:ascii="Calibri" w:hAnsi="Calibri" w:cs="Calibri"/>
                <w:color w:val="000000"/>
                <w:sz w:val="18"/>
                <w:szCs w:val="18"/>
              </w:rPr>
            </w:pPr>
          </w:p>
        </w:tc>
      </w:tr>
      <w:tr w:rsidR="007A01B1" w14:paraId="3E0F7E9D" w14:textId="77777777" w:rsidTr="002D065B">
        <w:tc>
          <w:tcPr>
            <w:tcW w:w="1350" w:type="dxa"/>
          </w:tcPr>
          <w:p w14:paraId="54102666" w14:textId="77777777" w:rsidR="007A01B1" w:rsidRPr="007A01B1" w:rsidRDefault="007A01B1" w:rsidP="00AA47E2">
            <w:pPr>
              <w:rPr>
                <w:sz w:val="18"/>
                <w:szCs w:val="18"/>
              </w:rPr>
            </w:pPr>
            <w:r>
              <w:rPr>
                <w:sz w:val="18"/>
                <w:szCs w:val="18"/>
              </w:rPr>
              <w:t>Eksplorasi</w:t>
            </w:r>
          </w:p>
        </w:tc>
        <w:tc>
          <w:tcPr>
            <w:tcW w:w="1080" w:type="dxa"/>
          </w:tcPr>
          <w:p w14:paraId="0A9DF937" w14:textId="77777777" w:rsidR="007A01B1" w:rsidRPr="007A01B1" w:rsidRDefault="007A01B1" w:rsidP="00AA47E2">
            <w:pPr>
              <w:rPr>
                <w:sz w:val="18"/>
                <w:szCs w:val="18"/>
              </w:rPr>
            </w:pPr>
          </w:p>
        </w:tc>
        <w:tc>
          <w:tcPr>
            <w:tcW w:w="1170" w:type="dxa"/>
          </w:tcPr>
          <w:p w14:paraId="696E6482" w14:textId="77777777" w:rsidR="007A01B1" w:rsidRPr="007A01B1" w:rsidRDefault="007A01B1" w:rsidP="00AA47E2">
            <w:pPr>
              <w:rPr>
                <w:sz w:val="18"/>
                <w:szCs w:val="18"/>
              </w:rPr>
            </w:pPr>
          </w:p>
        </w:tc>
        <w:tc>
          <w:tcPr>
            <w:tcW w:w="1139" w:type="dxa"/>
          </w:tcPr>
          <w:p w14:paraId="4B12AB8A" w14:textId="77777777" w:rsidR="007A01B1" w:rsidRPr="007A01B1" w:rsidRDefault="00DD483F" w:rsidP="00DD483F">
            <w:pPr>
              <w:jc w:val="center"/>
              <w:rPr>
                <w:sz w:val="18"/>
                <w:szCs w:val="18"/>
              </w:rPr>
            </w:pPr>
            <w:r w:rsidRPr="007A01B1">
              <w:rPr>
                <w:rFonts w:ascii="Calibri" w:hAnsi="Calibri" w:cs="Calibri"/>
                <w:color w:val="000000"/>
                <w:sz w:val="18"/>
                <w:szCs w:val="18"/>
              </w:rPr>
              <w:t>√</w:t>
            </w:r>
          </w:p>
        </w:tc>
        <w:tc>
          <w:tcPr>
            <w:tcW w:w="1111" w:type="dxa"/>
            <w:vAlign w:val="bottom"/>
          </w:tcPr>
          <w:p w14:paraId="264B9E95" w14:textId="77777777" w:rsidR="007A01B1" w:rsidRPr="007A01B1" w:rsidRDefault="007A01B1">
            <w:pPr>
              <w:jc w:val="center"/>
              <w:rPr>
                <w:rFonts w:ascii="Calibri" w:hAnsi="Calibri" w:cs="Calibri"/>
                <w:color w:val="000000"/>
                <w:sz w:val="18"/>
                <w:szCs w:val="18"/>
              </w:rPr>
            </w:pPr>
          </w:p>
        </w:tc>
      </w:tr>
      <w:tr w:rsidR="007A01B1" w14:paraId="5D500F71" w14:textId="77777777" w:rsidTr="002D065B">
        <w:tc>
          <w:tcPr>
            <w:tcW w:w="1350" w:type="dxa"/>
          </w:tcPr>
          <w:p w14:paraId="7379279F" w14:textId="77777777" w:rsidR="007A01B1" w:rsidRPr="007A01B1" w:rsidRDefault="007A01B1" w:rsidP="00AA47E2">
            <w:pPr>
              <w:rPr>
                <w:sz w:val="18"/>
                <w:szCs w:val="18"/>
              </w:rPr>
            </w:pPr>
            <w:r>
              <w:rPr>
                <w:sz w:val="18"/>
                <w:szCs w:val="18"/>
              </w:rPr>
              <w:t>Teka-teki</w:t>
            </w:r>
          </w:p>
        </w:tc>
        <w:tc>
          <w:tcPr>
            <w:tcW w:w="1080" w:type="dxa"/>
          </w:tcPr>
          <w:p w14:paraId="09F1EFC2" w14:textId="77777777" w:rsidR="007A01B1" w:rsidRPr="007A01B1" w:rsidRDefault="007A01B1" w:rsidP="00AA47E2">
            <w:pPr>
              <w:rPr>
                <w:sz w:val="18"/>
                <w:szCs w:val="18"/>
              </w:rPr>
            </w:pPr>
          </w:p>
        </w:tc>
        <w:tc>
          <w:tcPr>
            <w:tcW w:w="1170" w:type="dxa"/>
          </w:tcPr>
          <w:p w14:paraId="218795A8" w14:textId="77777777" w:rsidR="007A01B1" w:rsidRPr="007A01B1" w:rsidRDefault="007A01B1" w:rsidP="00AA47E2">
            <w:pPr>
              <w:rPr>
                <w:sz w:val="18"/>
                <w:szCs w:val="18"/>
              </w:rPr>
            </w:pPr>
          </w:p>
        </w:tc>
        <w:tc>
          <w:tcPr>
            <w:tcW w:w="1139" w:type="dxa"/>
          </w:tcPr>
          <w:p w14:paraId="69852000" w14:textId="77777777" w:rsidR="007A01B1" w:rsidRPr="007A01B1" w:rsidRDefault="002754E0" w:rsidP="002754E0">
            <w:pPr>
              <w:jc w:val="center"/>
              <w:rPr>
                <w:sz w:val="18"/>
                <w:szCs w:val="18"/>
              </w:rPr>
            </w:pPr>
            <w:r w:rsidRPr="007A01B1">
              <w:rPr>
                <w:rFonts w:ascii="Calibri" w:hAnsi="Calibri" w:cs="Calibri"/>
                <w:color w:val="000000"/>
                <w:sz w:val="18"/>
                <w:szCs w:val="18"/>
              </w:rPr>
              <w:t>√</w:t>
            </w:r>
          </w:p>
        </w:tc>
        <w:tc>
          <w:tcPr>
            <w:tcW w:w="1111" w:type="dxa"/>
            <w:vAlign w:val="bottom"/>
          </w:tcPr>
          <w:p w14:paraId="33299544" w14:textId="77777777" w:rsidR="007A01B1" w:rsidRPr="007A01B1" w:rsidRDefault="007A01B1">
            <w:pPr>
              <w:jc w:val="center"/>
              <w:rPr>
                <w:rFonts w:ascii="Calibri" w:hAnsi="Calibri" w:cs="Calibri"/>
                <w:color w:val="000000"/>
                <w:sz w:val="18"/>
                <w:szCs w:val="18"/>
              </w:rPr>
            </w:pPr>
          </w:p>
        </w:tc>
      </w:tr>
      <w:tr w:rsidR="007A01B1" w14:paraId="722028C9" w14:textId="77777777" w:rsidTr="007A01B1">
        <w:tc>
          <w:tcPr>
            <w:tcW w:w="1350" w:type="dxa"/>
          </w:tcPr>
          <w:p w14:paraId="636D55AA" w14:textId="77777777" w:rsidR="007A01B1" w:rsidRPr="007A01B1" w:rsidRDefault="007A01B1" w:rsidP="00AA47E2">
            <w:pPr>
              <w:rPr>
                <w:sz w:val="18"/>
                <w:szCs w:val="18"/>
              </w:rPr>
            </w:pPr>
            <w:r>
              <w:rPr>
                <w:sz w:val="18"/>
                <w:szCs w:val="18"/>
              </w:rPr>
              <w:t>Penyortiran</w:t>
            </w:r>
          </w:p>
        </w:tc>
        <w:tc>
          <w:tcPr>
            <w:tcW w:w="1080" w:type="dxa"/>
          </w:tcPr>
          <w:p w14:paraId="747C3F02" w14:textId="77777777" w:rsidR="007A01B1" w:rsidRPr="007A01B1" w:rsidRDefault="007A01B1" w:rsidP="00DD483F">
            <w:pPr>
              <w:jc w:val="center"/>
              <w:rPr>
                <w:sz w:val="18"/>
                <w:szCs w:val="18"/>
              </w:rPr>
            </w:pPr>
          </w:p>
        </w:tc>
        <w:tc>
          <w:tcPr>
            <w:tcW w:w="1170" w:type="dxa"/>
          </w:tcPr>
          <w:p w14:paraId="5D8A3147" w14:textId="77777777" w:rsidR="007A01B1" w:rsidRPr="007A01B1" w:rsidRDefault="00DD483F" w:rsidP="0004694E">
            <w:pPr>
              <w:jc w:val="center"/>
              <w:rPr>
                <w:sz w:val="18"/>
                <w:szCs w:val="18"/>
              </w:rPr>
            </w:pPr>
            <w:r w:rsidRPr="007A01B1">
              <w:rPr>
                <w:rFonts w:ascii="Calibri" w:hAnsi="Calibri" w:cs="Calibri"/>
                <w:color w:val="000000"/>
                <w:sz w:val="18"/>
                <w:szCs w:val="18"/>
              </w:rPr>
              <w:t>√</w:t>
            </w:r>
          </w:p>
        </w:tc>
        <w:tc>
          <w:tcPr>
            <w:tcW w:w="1139" w:type="dxa"/>
          </w:tcPr>
          <w:p w14:paraId="19914CE2" w14:textId="77777777" w:rsidR="007A01B1" w:rsidRPr="007A01B1" w:rsidRDefault="007A01B1" w:rsidP="002754E0">
            <w:pPr>
              <w:jc w:val="center"/>
              <w:rPr>
                <w:sz w:val="18"/>
                <w:szCs w:val="18"/>
              </w:rPr>
            </w:pPr>
          </w:p>
        </w:tc>
        <w:tc>
          <w:tcPr>
            <w:tcW w:w="1111" w:type="dxa"/>
          </w:tcPr>
          <w:p w14:paraId="763F36A4" w14:textId="77777777" w:rsidR="007A01B1" w:rsidRPr="007A01B1" w:rsidRDefault="007A01B1" w:rsidP="00AA47E2">
            <w:pPr>
              <w:rPr>
                <w:sz w:val="18"/>
                <w:szCs w:val="18"/>
              </w:rPr>
            </w:pPr>
          </w:p>
        </w:tc>
      </w:tr>
    </w:tbl>
    <w:p w14:paraId="56C9A6EC" w14:textId="77777777" w:rsidR="00545629" w:rsidRDefault="00545629" w:rsidP="00AA47E2"/>
    <w:p w14:paraId="111587F9" w14:textId="77777777" w:rsidR="00943B43" w:rsidRDefault="00943B43" w:rsidP="00AA47E2"/>
    <w:p w14:paraId="020E25F1" w14:textId="77777777" w:rsidR="00943B43" w:rsidRDefault="00943B43" w:rsidP="00AA47E2"/>
    <w:p w14:paraId="73D230CA" w14:textId="77777777" w:rsidR="00943B43" w:rsidRDefault="00943B43" w:rsidP="00AA47E2"/>
    <w:p w14:paraId="61A6B5F6" w14:textId="77777777" w:rsidR="00943B43" w:rsidRDefault="00943B43" w:rsidP="00943B43">
      <w:pPr>
        <w:pStyle w:val="Caption"/>
        <w:keepNext/>
      </w:pPr>
      <w:bookmarkStart w:id="523" w:name="_Ref396498259"/>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1</w:t>
      </w:r>
      <w:r w:rsidR="003C0604">
        <w:fldChar w:fldCharType="end"/>
      </w:r>
      <w:bookmarkEnd w:id="523"/>
      <w:r w:rsidRPr="00943B43">
        <w:t xml:space="preserve"> </w:t>
      </w:r>
      <w:r>
        <w:t>Kuisioner Penggunaan Aktivitas Joice</w:t>
      </w:r>
    </w:p>
    <w:tbl>
      <w:tblPr>
        <w:tblStyle w:val="TableGrid"/>
        <w:tblW w:w="0" w:type="auto"/>
        <w:tblInd w:w="108" w:type="dxa"/>
        <w:tblLook w:val="04A0" w:firstRow="1" w:lastRow="0" w:firstColumn="1" w:lastColumn="0" w:noHBand="0" w:noVBand="1"/>
      </w:tblPr>
      <w:tblGrid>
        <w:gridCol w:w="1350"/>
        <w:gridCol w:w="1080"/>
        <w:gridCol w:w="1170"/>
        <w:gridCol w:w="1139"/>
        <w:gridCol w:w="1111"/>
      </w:tblGrid>
      <w:tr w:rsidR="0004694E" w:rsidRPr="007A01B1" w14:paraId="13329B75" w14:textId="77777777" w:rsidTr="002D065B">
        <w:tc>
          <w:tcPr>
            <w:tcW w:w="1350" w:type="dxa"/>
            <w:vMerge w:val="restart"/>
            <w:vAlign w:val="center"/>
          </w:tcPr>
          <w:p w14:paraId="539F8398" w14:textId="77777777" w:rsidR="0004694E" w:rsidRPr="007A01B1" w:rsidRDefault="0004694E" w:rsidP="002D065B">
            <w:pPr>
              <w:rPr>
                <w:b/>
                <w:sz w:val="18"/>
                <w:szCs w:val="18"/>
              </w:rPr>
            </w:pPr>
            <w:r w:rsidRPr="007A01B1">
              <w:rPr>
                <w:b/>
                <w:sz w:val="18"/>
                <w:szCs w:val="18"/>
              </w:rPr>
              <w:t>Aktivitas yang</w:t>
            </w:r>
          </w:p>
          <w:p w14:paraId="29884745" w14:textId="77777777" w:rsidR="0004694E" w:rsidRPr="007A01B1" w:rsidRDefault="0004694E" w:rsidP="002D065B">
            <w:pPr>
              <w:rPr>
                <w:b/>
                <w:sz w:val="18"/>
                <w:szCs w:val="18"/>
              </w:rPr>
            </w:pPr>
            <w:r w:rsidRPr="007A01B1">
              <w:rPr>
                <w:b/>
                <w:sz w:val="18"/>
                <w:szCs w:val="18"/>
              </w:rPr>
              <w:t>digunakan</w:t>
            </w:r>
          </w:p>
        </w:tc>
        <w:tc>
          <w:tcPr>
            <w:tcW w:w="4500" w:type="dxa"/>
            <w:gridSpan w:val="4"/>
          </w:tcPr>
          <w:p w14:paraId="6C22EEDE" w14:textId="77777777" w:rsidR="0004694E" w:rsidRPr="007A01B1" w:rsidRDefault="0004694E" w:rsidP="002D065B">
            <w:pPr>
              <w:jc w:val="center"/>
              <w:rPr>
                <w:b/>
                <w:sz w:val="18"/>
                <w:szCs w:val="18"/>
              </w:rPr>
            </w:pPr>
            <w:r w:rsidRPr="007A01B1">
              <w:rPr>
                <w:b/>
                <w:sz w:val="18"/>
                <w:szCs w:val="18"/>
              </w:rPr>
              <w:t>Frekuensi</w:t>
            </w:r>
          </w:p>
        </w:tc>
      </w:tr>
      <w:tr w:rsidR="0004694E" w:rsidRPr="007A01B1" w14:paraId="1BE3E6D2" w14:textId="77777777" w:rsidTr="002D065B">
        <w:tc>
          <w:tcPr>
            <w:tcW w:w="1350" w:type="dxa"/>
            <w:vMerge/>
          </w:tcPr>
          <w:p w14:paraId="1782A50F" w14:textId="77777777" w:rsidR="0004694E" w:rsidRPr="007A01B1" w:rsidRDefault="0004694E" w:rsidP="002D065B">
            <w:pPr>
              <w:rPr>
                <w:b/>
                <w:sz w:val="18"/>
                <w:szCs w:val="18"/>
              </w:rPr>
            </w:pPr>
          </w:p>
        </w:tc>
        <w:tc>
          <w:tcPr>
            <w:tcW w:w="1080" w:type="dxa"/>
          </w:tcPr>
          <w:p w14:paraId="0A02E3DB" w14:textId="77777777" w:rsidR="0004694E" w:rsidRPr="007A01B1" w:rsidRDefault="0004694E" w:rsidP="002D065B">
            <w:pPr>
              <w:rPr>
                <w:b/>
                <w:sz w:val="18"/>
                <w:szCs w:val="18"/>
              </w:rPr>
            </w:pPr>
            <w:r>
              <w:rPr>
                <w:b/>
                <w:sz w:val="18"/>
                <w:szCs w:val="18"/>
              </w:rPr>
              <w:t>Tidak Pernah</w:t>
            </w:r>
          </w:p>
        </w:tc>
        <w:tc>
          <w:tcPr>
            <w:tcW w:w="1170" w:type="dxa"/>
          </w:tcPr>
          <w:p w14:paraId="2BEBECE6" w14:textId="77777777" w:rsidR="0004694E" w:rsidRPr="007A01B1" w:rsidRDefault="0004694E" w:rsidP="002D065B">
            <w:pPr>
              <w:rPr>
                <w:b/>
                <w:sz w:val="18"/>
                <w:szCs w:val="18"/>
              </w:rPr>
            </w:pPr>
            <w:r>
              <w:rPr>
                <w:b/>
                <w:sz w:val="18"/>
                <w:szCs w:val="18"/>
              </w:rPr>
              <w:t>Kadang-kadang</w:t>
            </w:r>
          </w:p>
        </w:tc>
        <w:tc>
          <w:tcPr>
            <w:tcW w:w="1139" w:type="dxa"/>
          </w:tcPr>
          <w:p w14:paraId="14EC1111" w14:textId="77777777" w:rsidR="0004694E" w:rsidRPr="007A01B1" w:rsidRDefault="0004694E" w:rsidP="002D065B">
            <w:pPr>
              <w:rPr>
                <w:b/>
                <w:sz w:val="18"/>
                <w:szCs w:val="18"/>
              </w:rPr>
            </w:pPr>
            <w:r>
              <w:rPr>
                <w:b/>
                <w:sz w:val="18"/>
                <w:szCs w:val="18"/>
              </w:rPr>
              <w:t>Sering</w:t>
            </w:r>
          </w:p>
        </w:tc>
        <w:tc>
          <w:tcPr>
            <w:tcW w:w="1111" w:type="dxa"/>
          </w:tcPr>
          <w:p w14:paraId="3F578707" w14:textId="77777777" w:rsidR="0004694E" w:rsidRPr="007A01B1" w:rsidRDefault="0004694E" w:rsidP="002D065B">
            <w:pPr>
              <w:rPr>
                <w:b/>
                <w:sz w:val="18"/>
                <w:szCs w:val="18"/>
              </w:rPr>
            </w:pPr>
            <w:r>
              <w:rPr>
                <w:b/>
                <w:sz w:val="18"/>
                <w:szCs w:val="18"/>
              </w:rPr>
              <w:t>Selalu</w:t>
            </w:r>
          </w:p>
        </w:tc>
      </w:tr>
      <w:tr w:rsidR="0004694E" w:rsidRPr="007A01B1" w14:paraId="4EB1650A" w14:textId="77777777" w:rsidTr="002D065B">
        <w:tc>
          <w:tcPr>
            <w:tcW w:w="1350" w:type="dxa"/>
          </w:tcPr>
          <w:p w14:paraId="111AC083" w14:textId="77777777" w:rsidR="0004694E" w:rsidRPr="007A01B1" w:rsidRDefault="0004694E" w:rsidP="002D065B">
            <w:pPr>
              <w:rPr>
                <w:sz w:val="18"/>
                <w:szCs w:val="18"/>
              </w:rPr>
            </w:pPr>
            <w:r>
              <w:rPr>
                <w:sz w:val="18"/>
                <w:szCs w:val="18"/>
              </w:rPr>
              <w:t>Asosiasi</w:t>
            </w:r>
          </w:p>
        </w:tc>
        <w:tc>
          <w:tcPr>
            <w:tcW w:w="1080" w:type="dxa"/>
          </w:tcPr>
          <w:p w14:paraId="4A581A3C" w14:textId="77777777" w:rsidR="0004694E" w:rsidRPr="007A01B1" w:rsidRDefault="0004694E" w:rsidP="002D065B">
            <w:pPr>
              <w:rPr>
                <w:sz w:val="18"/>
                <w:szCs w:val="18"/>
              </w:rPr>
            </w:pPr>
          </w:p>
        </w:tc>
        <w:tc>
          <w:tcPr>
            <w:tcW w:w="1170" w:type="dxa"/>
          </w:tcPr>
          <w:p w14:paraId="30F355ED" w14:textId="77777777" w:rsidR="0004694E" w:rsidRPr="007A01B1" w:rsidRDefault="0004694E" w:rsidP="002D065B">
            <w:pPr>
              <w:rPr>
                <w:sz w:val="18"/>
                <w:szCs w:val="18"/>
              </w:rPr>
            </w:pPr>
          </w:p>
        </w:tc>
        <w:tc>
          <w:tcPr>
            <w:tcW w:w="1139" w:type="dxa"/>
          </w:tcPr>
          <w:p w14:paraId="02342EAE" w14:textId="77777777" w:rsidR="0004694E" w:rsidRPr="007A01B1" w:rsidRDefault="0004694E" w:rsidP="002D065B">
            <w:pPr>
              <w:rPr>
                <w:sz w:val="18"/>
                <w:szCs w:val="18"/>
              </w:rPr>
            </w:pPr>
          </w:p>
        </w:tc>
        <w:tc>
          <w:tcPr>
            <w:tcW w:w="1111" w:type="dxa"/>
            <w:vAlign w:val="bottom"/>
          </w:tcPr>
          <w:p w14:paraId="26EF8AED"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03544B84" w14:textId="77777777" w:rsidTr="002D065B">
        <w:tc>
          <w:tcPr>
            <w:tcW w:w="1350" w:type="dxa"/>
          </w:tcPr>
          <w:p w14:paraId="067E114B" w14:textId="77777777" w:rsidR="0004694E" w:rsidRPr="007A01B1" w:rsidRDefault="0004694E" w:rsidP="002D065B">
            <w:pPr>
              <w:rPr>
                <w:sz w:val="18"/>
                <w:szCs w:val="18"/>
              </w:rPr>
            </w:pPr>
            <w:r>
              <w:rPr>
                <w:sz w:val="18"/>
                <w:szCs w:val="18"/>
              </w:rPr>
              <w:t>Eksplorasi</w:t>
            </w:r>
          </w:p>
        </w:tc>
        <w:tc>
          <w:tcPr>
            <w:tcW w:w="1080" w:type="dxa"/>
          </w:tcPr>
          <w:p w14:paraId="2D6A29DD" w14:textId="77777777" w:rsidR="0004694E" w:rsidRPr="007A01B1" w:rsidRDefault="0004694E" w:rsidP="002D065B">
            <w:pPr>
              <w:rPr>
                <w:sz w:val="18"/>
                <w:szCs w:val="18"/>
              </w:rPr>
            </w:pPr>
          </w:p>
        </w:tc>
        <w:tc>
          <w:tcPr>
            <w:tcW w:w="1170" w:type="dxa"/>
          </w:tcPr>
          <w:p w14:paraId="5CD4BEED" w14:textId="77777777" w:rsidR="0004694E" w:rsidRPr="007A01B1" w:rsidRDefault="0004694E" w:rsidP="002D065B">
            <w:pPr>
              <w:rPr>
                <w:sz w:val="18"/>
                <w:szCs w:val="18"/>
              </w:rPr>
            </w:pPr>
          </w:p>
        </w:tc>
        <w:tc>
          <w:tcPr>
            <w:tcW w:w="1139" w:type="dxa"/>
          </w:tcPr>
          <w:p w14:paraId="68AD7A6A" w14:textId="77777777" w:rsidR="0004694E" w:rsidRPr="007A01B1" w:rsidRDefault="0004694E" w:rsidP="002D065B">
            <w:pPr>
              <w:rPr>
                <w:sz w:val="18"/>
                <w:szCs w:val="18"/>
              </w:rPr>
            </w:pPr>
          </w:p>
        </w:tc>
        <w:tc>
          <w:tcPr>
            <w:tcW w:w="1111" w:type="dxa"/>
            <w:vAlign w:val="bottom"/>
          </w:tcPr>
          <w:p w14:paraId="623E190F"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5F3A97F5" w14:textId="77777777" w:rsidTr="002D065B">
        <w:tc>
          <w:tcPr>
            <w:tcW w:w="1350" w:type="dxa"/>
          </w:tcPr>
          <w:p w14:paraId="53E1AC1E" w14:textId="77777777" w:rsidR="0004694E" w:rsidRPr="007A01B1" w:rsidRDefault="0004694E" w:rsidP="002D065B">
            <w:pPr>
              <w:rPr>
                <w:sz w:val="18"/>
                <w:szCs w:val="18"/>
              </w:rPr>
            </w:pPr>
            <w:r>
              <w:rPr>
                <w:sz w:val="18"/>
                <w:szCs w:val="18"/>
              </w:rPr>
              <w:t>Teka-teki</w:t>
            </w:r>
          </w:p>
        </w:tc>
        <w:tc>
          <w:tcPr>
            <w:tcW w:w="1080" w:type="dxa"/>
          </w:tcPr>
          <w:p w14:paraId="1394D857" w14:textId="77777777" w:rsidR="0004694E" w:rsidRPr="007A01B1" w:rsidRDefault="0004694E" w:rsidP="002D065B">
            <w:pPr>
              <w:rPr>
                <w:sz w:val="18"/>
                <w:szCs w:val="18"/>
              </w:rPr>
            </w:pPr>
          </w:p>
        </w:tc>
        <w:tc>
          <w:tcPr>
            <w:tcW w:w="1170" w:type="dxa"/>
          </w:tcPr>
          <w:p w14:paraId="503C3920" w14:textId="77777777" w:rsidR="0004694E" w:rsidRPr="007A01B1" w:rsidRDefault="0004694E" w:rsidP="002D065B">
            <w:pPr>
              <w:rPr>
                <w:sz w:val="18"/>
                <w:szCs w:val="18"/>
              </w:rPr>
            </w:pPr>
          </w:p>
        </w:tc>
        <w:tc>
          <w:tcPr>
            <w:tcW w:w="1139" w:type="dxa"/>
          </w:tcPr>
          <w:p w14:paraId="31687152" w14:textId="77777777" w:rsidR="0004694E" w:rsidRPr="007A01B1" w:rsidRDefault="0004694E" w:rsidP="002D065B">
            <w:pPr>
              <w:rPr>
                <w:sz w:val="18"/>
                <w:szCs w:val="18"/>
              </w:rPr>
            </w:pPr>
          </w:p>
        </w:tc>
        <w:tc>
          <w:tcPr>
            <w:tcW w:w="1111" w:type="dxa"/>
            <w:vAlign w:val="bottom"/>
          </w:tcPr>
          <w:p w14:paraId="0ED01176"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700CD999" w14:textId="77777777" w:rsidTr="002D065B">
        <w:tc>
          <w:tcPr>
            <w:tcW w:w="1350" w:type="dxa"/>
          </w:tcPr>
          <w:p w14:paraId="65E485C4" w14:textId="77777777" w:rsidR="0004694E" w:rsidRPr="007A01B1" w:rsidRDefault="0004694E" w:rsidP="002D065B">
            <w:pPr>
              <w:rPr>
                <w:sz w:val="18"/>
                <w:szCs w:val="18"/>
              </w:rPr>
            </w:pPr>
            <w:r>
              <w:rPr>
                <w:sz w:val="18"/>
                <w:szCs w:val="18"/>
              </w:rPr>
              <w:t>Penyortiran</w:t>
            </w:r>
          </w:p>
        </w:tc>
        <w:tc>
          <w:tcPr>
            <w:tcW w:w="1080" w:type="dxa"/>
          </w:tcPr>
          <w:p w14:paraId="0AECA266" w14:textId="77777777" w:rsidR="0004694E" w:rsidRPr="007A01B1" w:rsidRDefault="0004694E" w:rsidP="002D065B">
            <w:pPr>
              <w:rPr>
                <w:sz w:val="18"/>
                <w:szCs w:val="18"/>
              </w:rPr>
            </w:pPr>
          </w:p>
        </w:tc>
        <w:tc>
          <w:tcPr>
            <w:tcW w:w="1170" w:type="dxa"/>
          </w:tcPr>
          <w:p w14:paraId="331ECFA3" w14:textId="77777777" w:rsidR="0004694E" w:rsidRPr="007A01B1" w:rsidRDefault="0004694E" w:rsidP="002D065B">
            <w:pPr>
              <w:rPr>
                <w:sz w:val="18"/>
                <w:szCs w:val="18"/>
              </w:rPr>
            </w:pPr>
          </w:p>
        </w:tc>
        <w:tc>
          <w:tcPr>
            <w:tcW w:w="1139" w:type="dxa"/>
          </w:tcPr>
          <w:p w14:paraId="40107CFA" w14:textId="77777777" w:rsidR="0004694E" w:rsidRPr="007A01B1" w:rsidRDefault="0004694E" w:rsidP="002D065B">
            <w:pPr>
              <w:rPr>
                <w:sz w:val="18"/>
                <w:szCs w:val="18"/>
              </w:rPr>
            </w:pPr>
          </w:p>
        </w:tc>
        <w:tc>
          <w:tcPr>
            <w:tcW w:w="1111" w:type="dxa"/>
          </w:tcPr>
          <w:p w14:paraId="539757B7" w14:textId="77777777" w:rsidR="0004694E" w:rsidRPr="007A01B1" w:rsidRDefault="0004694E" w:rsidP="0004694E">
            <w:pPr>
              <w:jc w:val="center"/>
              <w:rPr>
                <w:sz w:val="18"/>
                <w:szCs w:val="18"/>
              </w:rPr>
            </w:pPr>
            <w:r w:rsidRPr="007A01B1">
              <w:rPr>
                <w:rFonts w:ascii="Calibri" w:hAnsi="Calibri" w:cs="Calibri"/>
                <w:color w:val="000000"/>
                <w:sz w:val="18"/>
                <w:szCs w:val="18"/>
              </w:rPr>
              <w:t>√</w:t>
            </w:r>
          </w:p>
        </w:tc>
      </w:tr>
    </w:tbl>
    <w:p w14:paraId="3804C5C8" w14:textId="77777777" w:rsidR="0004694E" w:rsidRDefault="0004694E" w:rsidP="00AA47E2"/>
    <w:p w14:paraId="2A246598" w14:textId="77777777" w:rsidR="00943B43" w:rsidRDefault="00943B43" w:rsidP="00943B43">
      <w:pPr>
        <w:pStyle w:val="Caption"/>
        <w:keepNext/>
      </w:pPr>
      <w:bookmarkStart w:id="524" w:name="_Ref396498260"/>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2</w:t>
      </w:r>
      <w:r w:rsidR="003C0604">
        <w:fldChar w:fldCharType="end"/>
      </w:r>
      <w:bookmarkEnd w:id="524"/>
      <w:r w:rsidRPr="00943B43">
        <w:t xml:space="preserve"> </w:t>
      </w:r>
      <w:r>
        <w:t>Kuisioner Penggunaan Aktivitas Jocelyn</w:t>
      </w:r>
    </w:p>
    <w:tbl>
      <w:tblPr>
        <w:tblStyle w:val="TableGrid"/>
        <w:tblW w:w="0" w:type="auto"/>
        <w:tblInd w:w="108" w:type="dxa"/>
        <w:tblLook w:val="04A0" w:firstRow="1" w:lastRow="0" w:firstColumn="1" w:lastColumn="0" w:noHBand="0" w:noVBand="1"/>
      </w:tblPr>
      <w:tblGrid>
        <w:gridCol w:w="1350"/>
        <w:gridCol w:w="1080"/>
        <w:gridCol w:w="1170"/>
        <w:gridCol w:w="1139"/>
        <w:gridCol w:w="1111"/>
      </w:tblGrid>
      <w:tr w:rsidR="0004694E" w:rsidRPr="007A01B1" w14:paraId="7D0930B6" w14:textId="77777777" w:rsidTr="002D065B">
        <w:tc>
          <w:tcPr>
            <w:tcW w:w="1350" w:type="dxa"/>
            <w:vMerge w:val="restart"/>
            <w:vAlign w:val="center"/>
          </w:tcPr>
          <w:p w14:paraId="515A4D30" w14:textId="77777777" w:rsidR="0004694E" w:rsidRPr="007A01B1" w:rsidRDefault="0004694E" w:rsidP="002D065B">
            <w:pPr>
              <w:rPr>
                <w:b/>
                <w:sz w:val="18"/>
                <w:szCs w:val="18"/>
              </w:rPr>
            </w:pPr>
            <w:r w:rsidRPr="007A01B1">
              <w:rPr>
                <w:b/>
                <w:sz w:val="18"/>
                <w:szCs w:val="18"/>
              </w:rPr>
              <w:t>Aktivitas yang</w:t>
            </w:r>
          </w:p>
          <w:p w14:paraId="10500388" w14:textId="77777777" w:rsidR="0004694E" w:rsidRPr="007A01B1" w:rsidRDefault="0004694E" w:rsidP="002D065B">
            <w:pPr>
              <w:rPr>
                <w:b/>
                <w:sz w:val="18"/>
                <w:szCs w:val="18"/>
              </w:rPr>
            </w:pPr>
            <w:r w:rsidRPr="007A01B1">
              <w:rPr>
                <w:b/>
                <w:sz w:val="18"/>
                <w:szCs w:val="18"/>
              </w:rPr>
              <w:t>digunakan</w:t>
            </w:r>
          </w:p>
        </w:tc>
        <w:tc>
          <w:tcPr>
            <w:tcW w:w="4500" w:type="dxa"/>
            <w:gridSpan w:val="4"/>
          </w:tcPr>
          <w:p w14:paraId="68A42AC2" w14:textId="77777777" w:rsidR="0004694E" w:rsidRPr="007A01B1" w:rsidRDefault="0004694E" w:rsidP="002D065B">
            <w:pPr>
              <w:jc w:val="center"/>
              <w:rPr>
                <w:b/>
                <w:sz w:val="18"/>
                <w:szCs w:val="18"/>
              </w:rPr>
            </w:pPr>
            <w:r w:rsidRPr="007A01B1">
              <w:rPr>
                <w:b/>
                <w:sz w:val="18"/>
                <w:szCs w:val="18"/>
              </w:rPr>
              <w:t>Frekuensi</w:t>
            </w:r>
          </w:p>
        </w:tc>
      </w:tr>
      <w:tr w:rsidR="0004694E" w:rsidRPr="007A01B1" w14:paraId="634911D6" w14:textId="77777777" w:rsidTr="002D065B">
        <w:tc>
          <w:tcPr>
            <w:tcW w:w="1350" w:type="dxa"/>
            <w:vMerge/>
          </w:tcPr>
          <w:p w14:paraId="649EA6F5" w14:textId="77777777" w:rsidR="0004694E" w:rsidRPr="007A01B1" w:rsidRDefault="0004694E" w:rsidP="002D065B">
            <w:pPr>
              <w:rPr>
                <w:b/>
                <w:sz w:val="18"/>
                <w:szCs w:val="18"/>
              </w:rPr>
            </w:pPr>
          </w:p>
        </w:tc>
        <w:tc>
          <w:tcPr>
            <w:tcW w:w="1080" w:type="dxa"/>
          </w:tcPr>
          <w:p w14:paraId="3577F420" w14:textId="77777777" w:rsidR="0004694E" w:rsidRPr="007A01B1" w:rsidRDefault="0004694E" w:rsidP="002D065B">
            <w:pPr>
              <w:rPr>
                <w:b/>
                <w:sz w:val="18"/>
                <w:szCs w:val="18"/>
              </w:rPr>
            </w:pPr>
            <w:r>
              <w:rPr>
                <w:b/>
                <w:sz w:val="18"/>
                <w:szCs w:val="18"/>
              </w:rPr>
              <w:t>Tidak Pernah</w:t>
            </w:r>
          </w:p>
        </w:tc>
        <w:tc>
          <w:tcPr>
            <w:tcW w:w="1170" w:type="dxa"/>
          </w:tcPr>
          <w:p w14:paraId="55DD3169" w14:textId="77777777" w:rsidR="0004694E" w:rsidRPr="007A01B1" w:rsidRDefault="0004694E" w:rsidP="002D065B">
            <w:pPr>
              <w:rPr>
                <w:b/>
                <w:sz w:val="18"/>
                <w:szCs w:val="18"/>
              </w:rPr>
            </w:pPr>
            <w:r>
              <w:rPr>
                <w:b/>
                <w:sz w:val="18"/>
                <w:szCs w:val="18"/>
              </w:rPr>
              <w:t>Kadang-kadang</w:t>
            </w:r>
          </w:p>
        </w:tc>
        <w:tc>
          <w:tcPr>
            <w:tcW w:w="1139" w:type="dxa"/>
          </w:tcPr>
          <w:p w14:paraId="21BD756B" w14:textId="77777777" w:rsidR="0004694E" w:rsidRPr="007A01B1" w:rsidRDefault="0004694E" w:rsidP="002D065B">
            <w:pPr>
              <w:rPr>
                <w:b/>
                <w:sz w:val="18"/>
                <w:szCs w:val="18"/>
              </w:rPr>
            </w:pPr>
            <w:r>
              <w:rPr>
                <w:b/>
                <w:sz w:val="18"/>
                <w:szCs w:val="18"/>
              </w:rPr>
              <w:t>Sering</w:t>
            </w:r>
          </w:p>
        </w:tc>
        <w:tc>
          <w:tcPr>
            <w:tcW w:w="1111" w:type="dxa"/>
          </w:tcPr>
          <w:p w14:paraId="7C4E4F67" w14:textId="77777777" w:rsidR="0004694E" w:rsidRPr="007A01B1" w:rsidRDefault="0004694E" w:rsidP="002D065B">
            <w:pPr>
              <w:rPr>
                <w:b/>
                <w:sz w:val="18"/>
                <w:szCs w:val="18"/>
              </w:rPr>
            </w:pPr>
            <w:r>
              <w:rPr>
                <w:b/>
                <w:sz w:val="18"/>
                <w:szCs w:val="18"/>
              </w:rPr>
              <w:t>Selalu</w:t>
            </w:r>
          </w:p>
        </w:tc>
      </w:tr>
      <w:tr w:rsidR="0004694E" w:rsidRPr="007A01B1" w14:paraId="10F1BA16" w14:textId="77777777" w:rsidTr="002D065B">
        <w:tc>
          <w:tcPr>
            <w:tcW w:w="1350" w:type="dxa"/>
          </w:tcPr>
          <w:p w14:paraId="053E1C7B" w14:textId="77777777" w:rsidR="0004694E" w:rsidRPr="007A01B1" w:rsidRDefault="0004694E" w:rsidP="002D065B">
            <w:pPr>
              <w:rPr>
                <w:sz w:val="18"/>
                <w:szCs w:val="18"/>
              </w:rPr>
            </w:pPr>
            <w:r>
              <w:rPr>
                <w:sz w:val="18"/>
                <w:szCs w:val="18"/>
              </w:rPr>
              <w:t>Asosiasi</w:t>
            </w:r>
          </w:p>
        </w:tc>
        <w:tc>
          <w:tcPr>
            <w:tcW w:w="1080" w:type="dxa"/>
          </w:tcPr>
          <w:p w14:paraId="3AD75714" w14:textId="77777777" w:rsidR="0004694E" w:rsidRPr="007A01B1" w:rsidRDefault="0004694E" w:rsidP="002D065B">
            <w:pPr>
              <w:rPr>
                <w:sz w:val="18"/>
                <w:szCs w:val="18"/>
              </w:rPr>
            </w:pPr>
          </w:p>
        </w:tc>
        <w:tc>
          <w:tcPr>
            <w:tcW w:w="1170" w:type="dxa"/>
          </w:tcPr>
          <w:p w14:paraId="72345D2D" w14:textId="77777777" w:rsidR="0004694E" w:rsidRPr="007A01B1" w:rsidRDefault="0004694E" w:rsidP="002D065B">
            <w:pPr>
              <w:rPr>
                <w:sz w:val="18"/>
                <w:szCs w:val="18"/>
              </w:rPr>
            </w:pPr>
          </w:p>
        </w:tc>
        <w:tc>
          <w:tcPr>
            <w:tcW w:w="1139" w:type="dxa"/>
          </w:tcPr>
          <w:p w14:paraId="5DE7690D" w14:textId="77777777" w:rsidR="0004694E" w:rsidRPr="007A01B1" w:rsidRDefault="0004694E" w:rsidP="002D065B">
            <w:pPr>
              <w:rPr>
                <w:sz w:val="18"/>
                <w:szCs w:val="18"/>
              </w:rPr>
            </w:pPr>
          </w:p>
        </w:tc>
        <w:tc>
          <w:tcPr>
            <w:tcW w:w="1111" w:type="dxa"/>
            <w:vAlign w:val="bottom"/>
          </w:tcPr>
          <w:p w14:paraId="11B61289"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4E59A462" w14:textId="77777777" w:rsidTr="002D065B">
        <w:tc>
          <w:tcPr>
            <w:tcW w:w="1350" w:type="dxa"/>
          </w:tcPr>
          <w:p w14:paraId="247C86D5" w14:textId="77777777" w:rsidR="0004694E" w:rsidRPr="007A01B1" w:rsidRDefault="0004694E" w:rsidP="002D065B">
            <w:pPr>
              <w:rPr>
                <w:sz w:val="18"/>
                <w:szCs w:val="18"/>
              </w:rPr>
            </w:pPr>
            <w:r>
              <w:rPr>
                <w:sz w:val="18"/>
                <w:szCs w:val="18"/>
              </w:rPr>
              <w:t>Eksplorasi</w:t>
            </w:r>
          </w:p>
        </w:tc>
        <w:tc>
          <w:tcPr>
            <w:tcW w:w="1080" w:type="dxa"/>
          </w:tcPr>
          <w:p w14:paraId="584D4CA1" w14:textId="77777777" w:rsidR="0004694E" w:rsidRPr="007A01B1" w:rsidRDefault="0004694E" w:rsidP="002D065B">
            <w:pPr>
              <w:rPr>
                <w:sz w:val="18"/>
                <w:szCs w:val="18"/>
              </w:rPr>
            </w:pPr>
          </w:p>
        </w:tc>
        <w:tc>
          <w:tcPr>
            <w:tcW w:w="1170" w:type="dxa"/>
          </w:tcPr>
          <w:p w14:paraId="28819F9F" w14:textId="77777777" w:rsidR="0004694E" w:rsidRPr="007A01B1" w:rsidRDefault="0004694E" w:rsidP="002D065B">
            <w:pPr>
              <w:rPr>
                <w:sz w:val="18"/>
                <w:szCs w:val="18"/>
              </w:rPr>
            </w:pPr>
          </w:p>
        </w:tc>
        <w:tc>
          <w:tcPr>
            <w:tcW w:w="1139" w:type="dxa"/>
          </w:tcPr>
          <w:p w14:paraId="0FD55628" w14:textId="77777777" w:rsidR="0004694E" w:rsidRPr="007A01B1" w:rsidRDefault="0004694E" w:rsidP="002D065B">
            <w:pPr>
              <w:rPr>
                <w:sz w:val="18"/>
                <w:szCs w:val="18"/>
              </w:rPr>
            </w:pPr>
          </w:p>
        </w:tc>
        <w:tc>
          <w:tcPr>
            <w:tcW w:w="1111" w:type="dxa"/>
            <w:vAlign w:val="bottom"/>
          </w:tcPr>
          <w:p w14:paraId="0656E346"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2DB9A6A5" w14:textId="77777777" w:rsidTr="002D065B">
        <w:tc>
          <w:tcPr>
            <w:tcW w:w="1350" w:type="dxa"/>
          </w:tcPr>
          <w:p w14:paraId="60042708" w14:textId="77777777" w:rsidR="0004694E" w:rsidRPr="007A01B1" w:rsidRDefault="0004694E" w:rsidP="002D065B">
            <w:pPr>
              <w:rPr>
                <w:sz w:val="18"/>
                <w:szCs w:val="18"/>
              </w:rPr>
            </w:pPr>
            <w:r>
              <w:rPr>
                <w:sz w:val="18"/>
                <w:szCs w:val="18"/>
              </w:rPr>
              <w:t>Teka-teki</w:t>
            </w:r>
          </w:p>
        </w:tc>
        <w:tc>
          <w:tcPr>
            <w:tcW w:w="1080" w:type="dxa"/>
          </w:tcPr>
          <w:p w14:paraId="1A5A392C" w14:textId="77777777" w:rsidR="0004694E" w:rsidRPr="007A01B1" w:rsidRDefault="0004694E" w:rsidP="002D065B">
            <w:pPr>
              <w:rPr>
                <w:sz w:val="18"/>
                <w:szCs w:val="18"/>
              </w:rPr>
            </w:pPr>
          </w:p>
        </w:tc>
        <w:tc>
          <w:tcPr>
            <w:tcW w:w="1170" w:type="dxa"/>
          </w:tcPr>
          <w:p w14:paraId="1250099B" w14:textId="77777777" w:rsidR="0004694E" w:rsidRPr="007A01B1" w:rsidRDefault="0004694E" w:rsidP="002D065B">
            <w:pPr>
              <w:rPr>
                <w:sz w:val="18"/>
                <w:szCs w:val="18"/>
              </w:rPr>
            </w:pPr>
          </w:p>
        </w:tc>
        <w:tc>
          <w:tcPr>
            <w:tcW w:w="1139" w:type="dxa"/>
          </w:tcPr>
          <w:p w14:paraId="238D30C3" w14:textId="77777777" w:rsidR="0004694E" w:rsidRPr="007A01B1" w:rsidRDefault="0004694E" w:rsidP="002D065B">
            <w:pPr>
              <w:rPr>
                <w:sz w:val="18"/>
                <w:szCs w:val="18"/>
              </w:rPr>
            </w:pPr>
          </w:p>
        </w:tc>
        <w:tc>
          <w:tcPr>
            <w:tcW w:w="1111" w:type="dxa"/>
            <w:vAlign w:val="bottom"/>
          </w:tcPr>
          <w:p w14:paraId="7A947E2E"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6A92962E" w14:textId="77777777" w:rsidTr="002D065B">
        <w:tc>
          <w:tcPr>
            <w:tcW w:w="1350" w:type="dxa"/>
          </w:tcPr>
          <w:p w14:paraId="463ACC33" w14:textId="77777777" w:rsidR="0004694E" w:rsidRPr="007A01B1" w:rsidRDefault="0004694E" w:rsidP="002D065B">
            <w:pPr>
              <w:rPr>
                <w:sz w:val="18"/>
                <w:szCs w:val="18"/>
              </w:rPr>
            </w:pPr>
            <w:r>
              <w:rPr>
                <w:sz w:val="18"/>
                <w:szCs w:val="18"/>
              </w:rPr>
              <w:t>Penyortiran</w:t>
            </w:r>
          </w:p>
        </w:tc>
        <w:tc>
          <w:tcPr>
            <w:tcW w:w="1080" w:type="dxa"/>
          </w:tcPr>
          <w:p w14:paraId="58B8AC93" w14:textId="77777777" w:rsidR="0004694E" w:rsidRPr="007A01B1" w:rsidRDefault="0004694E" w:rsidP="002D065B">
            <w:pPr>
              <w:rPr>
                <w:sz w:val="18"/>
                <w:szCs w:val="18"/>
              </w:rPr>
            </w:pPr>
          </w:p>
        </w:tc>
        <w:tc>
          <w:tcPr>
            <w:tcW w:w="1170" w:type="dxa"/>
          </w:tcPr>
          <w:p w14:paraId="3FC15A65" w14:textId="77777777" w:rsidR="0004694E" w:rsidRPr="007A01B1" w:rsidRDefault="0004694E" w:rsidP="002D065B">
            <w:pPr>
              <w:rPr>
                <w:sz w:val="18"/>
                <w:szCs w:val="18"/>
              </w:rPr>
            </w:pPr>
          </w:p>
        </w:tc>
        <w:tc>
          <w:tcPr>
            <w:tcW w:w="1139" w:type="dxa"/>
          </w:tcPr>
          <w:p w14:paraId="77B5AA1B" w14:textId="77777777" w:rsidR="0004694E" w:rsidRPr="007A01B1" w:rsidRDefault="0004694E" w:rsidP="002D065B">
            <w:pPr>
              <w:rPr>
                <w:sz w:val="18"/>
                <w:szCs w:val="18"/>
              </w:rPr>
            </w:pPr>
          </w:p>
        </w:tc>
        <w:tc>
          <w:tcPr>
            <w:tcW w:w="1111" w:type="dxa"/>
          </w:tcPr>
          <w:p w14:paraId="0F4BD0B6" w14:textId="77777777" w:rsidR="0004694E" w:rsidRPr="007A01B1" w:rsidRDefault="0004694E" w:rsidP="0004694E">
            <w:pPr>
              <w:jc w:val="center"/>
              <w:rPr>
                <w:sz w:val="18"/>
                <w:szCs w:val="18"/>
              </w:rPr>
            </w:pPr>
            <w:r w:rsidRPr="007A01B1">
              <w:rPr>
                <w:rFonts w:ascii="Calibri" w:hAnsi="Calibri" w:cs="Calibri"/>
                <w:color w:val="000000"/>
                <w:sz w:val="18"/>
                <w:szCs w:val="18"/>
              </w:rPr>
              <w:t>√</w:t>
            </w:r>
          </w:p>
        </w:tc>
      </w:tr>
    </w:tbl>
    <w:p w14:paraId="1498482B" w14:textId="77777777" w:rsidR="0004694E" w:rsidRDefault="0004694E" w:rsidP="00AA47E2"/>
    <w:p w14:paraId="31154ADA" w14:textId="77777777" w:rsidR="00943B43" w:rsidRDefault="00943B43" w:rsidP="00943B43">
      <w:pPr>
        <w:pStyle w:val="Caption"/>
        <w:keepNext/>
      </w:pPr>
      <w:bookmarkStart w:id="525" w:name="_Ref396498261"/>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3</w:t>
      </w:r>
      <w:r w:rsidR="003C0604">
        <w:fldChar w:fldCharType="end"/>
      </w:r>
      <w:bookmarkEnd w:id="525"/>
      <w:r w:rsidRPr="00943B43">
        <w:t xml:space="preserve"> </w:t>
      </w:r>
      <w:r>
        <w:t>Kuisioner Penggunaan Aktivitas Marchel</w:t>
      </w:r>
    </w:p>
    <w:tbl>
      <w:tblPr>
        <w:tblStyle w:val="TableGrid"/>
        <w:tblW w:w="0" w:type="auto"/>
        <w:tblInd w:w="108" w:type="dxa"/>
        <w:tblLook w:val="04A0" w:firstRow="1" w:lastRow="0" w:firstColumn="1" w:lastColumn="0" w:noHBand="0" w:noVBand="1"/>
      </w:tblPr>
      <w:tblGrid>
        <w:gridCol w:w="1350"/>
        <w:gridCol w:w="1080"/>
        <w:gridCol w:w="1170"/>
        <w:gridCol w:w="1139"/>
        <w:gridCol w:w="1111"/>
      </w:tblGrid>
      <w:tr w:rsidR="0004694E" w:rsidRPr="007A01B1" w14:paraId="0584120B" w14:textId="77777777" w:rsidTr="002D065B">
        <w:tc>
          <w:tcPr>
            <w:tcW w:w="1350" w:type="dxa"/>
            <w:vMerge w:val="restart"/>
            <w:vAlign w:val="center"/>
          </w:tcPr>
          <w:p w14:paraId="18E54DA3" w14:textId="77777777" w:rsidR="0004694E" w:rsidRPr="007A01B1" w:rsidRDefault="0004694E" w:rsidP="002D065B">
            <w:pPr>
              <w:rPr>
                <w:b/>
                <w:sz w:val="18"/>
                <w:szCs w:val="18"/>
              </w:rPr>
            </w:pPr>
            <w:r w:rsidRPr="007A01B1">
              <w:rPr>
                <w:b/>
                <w:sz w:val="18"/>
                <w:szCs w:val="18"/>
              </w:rPr>
              <w:t>Aktivitas yang</w:t>
            </w:r>
          </w:p>
          <w:p w14:paraId="2FE021C9" w14:textId="77777777" w:rsidR="0004694E" w:rsidRPr="007A01B1" w:rsidRDefault="0004694E" w:rsidP="002D065B">
            <w:pPr>
              <w:rPr>
                <w:b/>
                <w:sz w:val="18"/>
                <w:szCs w:val="18"/>
              </w:rPr>
            </w:pPr>
            <w:r w:rsidRPr="007A01B1">
              <w:rPr>
                <w:b/>
                <w:sz w:val="18"/>
                <w:szCs w:val="18"/>
              </w:rPr>
              <w:t>digunakan</w:t>
            </w:r>
          </w:p>
        </w:tc>
        <w:tc>
          <w:tcPr>
            <w:tcW w:w="4500" w:type="dxa"/>
            <w:gridSpan w:val="4"/>
          </w:tcPr>
          <w:p w14:paraId="447CDF01" w14:textId="77777777" w:rsidR="0004694E" w:rsidRPr="007A01B1" w:rsidRDefault="0004694E" w:rsidP="002D065B">
            <w:pPr>
              <w:jc w:val="center"/>
              <w:rPr>
                <w:b/>
                <w:sz w:val="18"/>
                <w:szCs w:val="18"/>
              </w:rPr>
            </w:pPr>
            <w:r w:rsidRPr="007A01B1">
              <w:rPr>
                <w:b/>
                <w:sz w:val="18"/>
                <w:szCs w:val="18"/>
              </w:rPr>
              <w:t>Frekuensi</w:t>
            </w:r>
          </w:p>
        </w:tc>
      </w:tr>
      <w:tr w:rsidR="0004694E" w:rsidRPr="007A01B1" w14:paraId="446236E8" w14:textId="77777777" w:rsidTr="002D065B">
        <w:tc>
          <w:tcPr>
            <w:tcW w:w="1350" w:type="dxa"/>
            <w:vMerge/>
          </w:tcPr>
          <w:p w14:paraId="36B4D9F5" w14:textId="77777777" w:rsidR="0004694E" w:rsidRPr="007A01B1" w:rsidRDefault="0004694E" w:rsidP="002D065B">
            <w:pPr>
              <w:rPr>
                <w:b/>
                <w:sz w:val="18"/>
                <w:szCs w:val="18"/>
              </w:rPr>
            </w:pPr>
          </w:p>
        </w:tc>
        <w:tc>
          <w:tcPr>
            <w:tcW w:w="1080" w:type="dxa"/>
          </w:tcPr>
          <w:p w14:paraId="531A5B0D" w14:textId="77777777" w:rsidR="0004694E" w:rsidRPr="007A01B1" w:rsidRDefault="0004694E" w:rsidP="002D065B">
            <w:pPr>
              <w:rPr>
                <w:b/>
                <w:sz w:val="18"/>
                <w:szCs w:val="18"/>
              </w:rPr>
            </w:pPr>
            <w:r>
              <w:rPr>
                <w:b/>
                <w:sz w:val="18"/>
                <w:szCs w:val="18"/>
              </w:rPr>
              <w:t>Tidak Pernah</w:t>
            </w:r>
          </w:p>
        </w:tc>
        <w:tc>
          <w:tcPr>
            <w:tcW w:w="1170" w:type="dxa"/>
          </w:tcPr>
          <w:p w14:paraId="3523F3C4" w14:textId="77777777" w:rsidR="0004694E" w:rsidRPr="007A01B1" w:rsidRDefault="0004694E" w:rsidP="002D065B">
            <w:pPr>
              <w:rPr>
                <w:b/>
                <w:sz w:val="18"/>
                <w:szCs w:val="18"/>
              </w:rPr>
            </w:pPr>
            <w:r>
              <w:rPr>
                <w:b/>
                <w:sz w:val="18"/>
                <w:szCs w:val="18"/>
              </w:rPr>
              <w:t>Kadang-kadang</w:t>
            </w:r>
          </w:p>
        </w:tc>
        <w:tc>
          <w:tcPr>
            <w:tcW w:w="1139" w:type="dxa"/>
          </w:tcPr>
          <w:p w14:paraId="3F4B6B36" w14:textId="77777777" w:rsidR="0004694E" w:rsidRPr="007A01B1" w:rsidRDefault="0004694E" w:rsidP="002D065B">
            <w:pPr>
              <w:rPr>
                <w:b/>
                <w:sz w:val="18"/>
                <w:szCs w:val="18"/>
              </w:rPr>
            </w:pPr>
            <w:r>
              <w:rPr>
                <w:b/>
                <w:sz w:val="18"/>
                <w:szCs w:val="18"/>
              </w:rPr>
              <w:t>Sering</w:t>
            </w:r>
          </w:p>
        </w:tc>
        <w:tc>
          <w:tcPr>
            <w:tcW w:w="1111" w:type="dxa"/>
          </w:tcPr>
          <w:p w14:paraId="4B5CDB9F" w14:textId="77777777" w:rsidR="0004694E" w:rsidRPr="007A01B1" w:rsidRDefault="0004694E" w:rsidP="002D065B">
            <w:pPr>
              <w:rPr>
                <w:b/>
                <w:sz w:val="18"/>
                <w:szCs w:val="18"/>
              </w:rPr>
            </w:pPr>
            <w:r>
              <w:rPr>
                <w:b/>
                <w:sz w:val="18"/>
                <w:szCs w:val="18"/>
              </w:rPr>
              <w:t>Selalu</w:t>
            </w:r>
          </w:p>
        </w:tc>
      </w:tr>
      <w:tr w:rsidR="0004694E" w:rsidRPr="007A01B1" w14:paraId="5481078C" w14:textId="77777777" w:rsidTr="002D065B">
        <w:tc>
          <w:tcPr>
            <w:tcW w:w="1350" w:type="dxa"/>
          </w:tcPr>
          <w:p w14:paraId="06E13B73" w14:textId="77777777" w:rsidR="0004694E" w:rsidRPr="007A01B1" w:rsidRDefault="0004694E" w:rsidP="002D065B">
            <w:pPr>
              <w:rPr>
                <w:sz w:val="18"/>
                <w:szCs w:val="18"/>
              </w:rPr>
            </w:pPr>
            <w:r>
              <w:rPr>
                <w:sz w:val="18"/>
                <w:szCs w:val="18"/>
              </w:rPr>
              <w:t>Asosiasi</w:t>
            </w:r>
          </w:p>
        </w:tc>
        <w:tc>
          <w:tcPr>
            <w:tcW w:w="1080" w:type="dxa"/>
          </w:tcPr>
          <w:p w14:paraId="09B2641A" w14:textId="77777777" w:rsidR="0004694E" w:rsidRPr="007A01B1" w:rsidRDefault="0004694E" w:rsidP="002D065B">
            <w:pPr>
              <w:rPr>
                <w:sz w:val="18"/>
                <w:szCs w:val="18"/>
              </w:rPr>
            </w:pPr>
          </w:p>
        </w:tc>
        <w:tc>
          <w:tcPr>
            <w:tcW w:w="1170" w:type="dxa"/>
          </w:tcPr>
          <w:p w14:paraId="1BB6EB33" w14:textId="77777777" w:rsidR="0004694E" w:rsidRPr="007A01B1" w:rsidRDefault="0004694E" w:rsidP="002D065B">
            <w:pPr>
              <w:rPr>
                <w:sz w:val="18"/>
                <w:szCs w:val="18"/>
              </w:rPr>
            </w:pPr>
          </w:p>
        </w:tc>
        <w:tc>
          <w:tcPr>
            <w:tcW w:w="1139" w:type="dxa"/>
          </w:tcPr>
          <w:p w14:paraId="5369CE61" w14:textId="77777777" w:rsidR="0004694E" w:rsidRPr="007A01B1" w:rsidRDefault="0004694E" w:rsidP="002D065B">
            <w:pPr>
              <w:rPr>
                <w:sz w:val="18"/>
                <w:szCs w:val="18"/>
              </w:rPr>
            </w:pPr>
          </w:p>
        </w:tc>
        <w:tc>
          <w:tcPr>
            <w:tcW w:w="1111" w:type="dxa"/>
            <w:vAlign w:val="bottom"/>
          </w:tcPr>
          <w:p w14:paraId="1D1F4AB0"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08CD152F" w14:textId="77777777" w:rsidTr="002D065B">
        <w:tc>
          <w:tcPr>
            <w:tcW w:w="1350" w:type="dxa"/>
          </w:tcPr>
          <w:p w14:paraId="750B55E1" w14:textId="77777777" w:rsidR="0004694E" w:rsidRPr="007A01B1" w:rsidRDefault="0004694E" w:rsidP="002D065B">
            <w:pPr>
              <w:rPr>
                <w:sz w:val="18"/>
                <w:szCs w:val="18"/>
              </w:rPr>
            </w:pPr>
            <w:r>
              <w:rPr>
                <w:sz w:val="18"/>
                <w:szCs w:val="18"/>
              </w:rPr>
              <w:t>Eksplorasi</w:t>
            </w:r>
          </w:p>
        </w:tc>
        <w:tc>
          <w:tcPr>
            <w:tcW w:w="1080" w:type="dxa"/>
          </w:tcPr>
          <w:p w14:paraId="4EEA98A4" w14:textId="77777777" w:rsidR="0004694E" w:rsidRPr="007A01B1" w:rsidRDefault="0004694E" w:rsidP="002D065B">
            <w:pPr>
              <w:rPr>
                <w:sz w:val="18"/>
                <w:szCs w:val="18"/>
              </w:rPr>
            </w:pPr>
          </w:p>
        </w:tc>
        <w:tc>
          <w:tcPr>
            <w:tcW w:w="1170" w:type="dxa"/>
          </w:tcPr>
          <w:p w14:paraId="18EEA7D1" w14:textId="77777777" w:rsidR="0004694E" w:rsidRPr="007A01B1" w:rsidRDefault="0004694E" w:rsidP="002D065B">
            <w:pPr>
              <w:rPr>
                <w:sz w:val="18"/>
                <w:szCs w:val="18"/>
              </w:rPr>
            </w:pPr>
          </w:p>
        </w:tc>
        <w:tc>
          <w:tcPr>
            <w:tcW w:w="1139" w:type="dxa"/>
          </w:tcPr>
          <w:p w14:paraId="16A8C768" w14:textId="77777777" w:rsidR="0004694E" w:rsidRPr="007A01B1" w:rsidRDefault="0004694E" w:rsidP="002D065B">
            <w:pPr>
              <w:rPr>
                <w:sz w:val="18"/>
                <w:szCs w:val="18"/>
              </w:rPr>
            </w:pPr>
          </w:p>
        </w:tc>
        <w:tc>
          <w:tcPr>
            <w:tcW w:w="1111" w:type="dxa"/>
            <w:vAlign w:val="bottom"/>
          </w:tcPr>
          <w:p w14:paraId="63F6A963"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072F3124" w14:textId="77777777" w:rsidTr="002D065B">
        <w:tc>
          <w:tcPr>
            <w:tcW w:w="1350" w:type="dxa"/>
          </w:tcPr>
          <w:p w14:paraId="3EB253DD" w14:textId="77777777" w:rsidR="0004694E" w:rsidRPr="007A01B1" w:rsidRDefault="0004694E" w:rsidP="002D065B">
            <w:pPr>
              <w:rPr>
                <w:sz w:val="18"/>
                <w:szCs w:val="18"/>
              </w:rPr>
            </w:pPr>
            <w:r>
              <w:rPr>
                <w:sz w:val="18"/>
                <w:szCs w:val="18"/>
              </w:rPr>
              <w:t>Teka-teki</w:t>
            </w:r>
          </w:p>
        </w:tc>
        <w:tc>
          <w:tcPr>
            <w:tcW w:w="1080" w:type="dxa"/>
          </w:tcPr>
          <w:p w14:paraId="5A480A11" w14:textId="77777777" w:rsidR="0004694E" w:rsidRPr="007A01B1" w:rsidRDefault="0004694E" w:rsidP="002D065B">
            <w:pPr>
              <w:rPr>
                <w:sz w:val="18"/>
                <w:szCs w:val="18"/>
              </w:rPr>
            </w:pPr>
          </w:p>
        </w:tc>
        <w:tc>
          <w:tcPr>
            <w:tcW w:w="1170" w:type="dxa"/>
          </w:tcPr>
          <w:p w14:paraId="18B724A4" w14:textId="77777777" w:rsidR="0004694E" w:rsidRPr="007A01B1" w:rsidRDefault="0004694E" w:rsidP="002D065B">
            <w:pPr>
              <w:rPr>
                <w:sz w:val="18"/>
                <w:szCs w:val="18"/>
              </w:rPr>
            </w:pPr>
          </w:p>
        </w:tc>
        <w:tc>
          <w:tcPr>
            <w:tcW w:w="1139" w:type="dxa"/>
          </w:tcPr>
          <w:p w14:paraId="450561B9" w14:textId="77777777" w:rsidR="0004694E" w:rsidRPr="007A01B1" w:rsidRDefault="0004694E" w:rsidP="002D065B">
            <w:pPr>
              <w:rPr>
                <w:sz w:val="18"/>
                <w:szCs w:val="18"/>
              </w:rPr>
            </w:pPr>
          </w:p>
        </w:tc>
        <w:tc>
          <w:tcPr>
            <w:tcW w:w="1111" w:type="dxa"/>
            <w:vAlign w:val="bottom"/>
          </w:tcPr>
          <w:p w14:paraId="7A82CE3F"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3E33420D" w14:textId="77777777" w:rsidTr="002D065B">
        <w:tc>
          <w:tcPr>
            <w:tcW w:w="1350" w:type="dxa"/>
          </w:tcPr>
          <w:p w14:paraId="387CD512" w14:textId="77777777" w:rsidR="0004694E" w:rsidRPr="007A01B1" w:rsidRDefault="0004694E" w:rsidP="002D065B">
            <w:pPr>
              <w:rPr>
                <w:sz w:val="18"/>
                <w:szCs w:val="18"/>
              </w:rPr>
            </w:pPr>
            <w:r>
              <w:rPr>
                <w:sz w:val="18"/>
                <w:szCs w:val="18"/>
              </w:rPr>
              <w:t>Penyortiran</w:t>
            </w:r>
          </w:p>
        </w:tc>
        <w:tc>
          <w:tcPr>
            <w:tcW w:w="1080" w:type="dxa"/>
          </w:tcPr>
          <w:p w14:paraId="2806E6B6" w14:textId="77777777" w:rsidR="0004694E" w:rsidRPr="007A01B1" w:rsidRDefault="0004694E" w:rsidP="002D065B">
            <w:pPr>
              <w:rPr>
                <w:sz w:val="18"/>
                <w:szCs w:val="18"/>
              </w:rPr>
            </w:pPr>
          </w:p>
        </w:tc>
        <w:tc>
          <w:tcPr>
            <w:tcW w:w="1170" w:type="dxa"/>
          </w:tcPr>
          <w:p w14:paraId="2BCD9F6C" w14:textId="77777777" w:rsidR="0004694E" w:rsidRPr="007A01B1" w:rsidRDefault="0004694E" w:rsidP="002D065B">
            <w:pPr>
              <w:rPr>
                <w:sz w:val="18"/>
                <w:szCs w:val="18"/>
              </w:rPr>
            </w:pPr>
          </w:p>
        </w:tc>
        <w:tc>
          <w:tcPr>
            <w:tcW w:w="1139" w:type="dxa"/>
          </w:tcPr>
          <w:p w14:paraId="0A69BAC5" w14:textId="77777777" w:rsidR="0004694E" w:rsidRPr="007A01B1" w:rsidRDefault="0004694E" w:rsidP="002D065B">
            <w:pPr>
              <w:rPr>
                <w:sz w:val="18"/>
                <w:szCs w:val="18"/>
              </w:rPr>
            </w:pPr>
          </w:p>
        </w:tc>
        <w:tc>
          <w:tcPr>
            <w:tcW w:w="1111" w:type="dxa"/>
          </w:tcPr>
          <w:p w14:paraId="152EC474" w14:textId="77777777" w:rsidR="0004694E" w:rsidRPr="007A01B1" w:rsidRDefault="0004694E" w:rsidP="0004694E">
            <w:pPr>
              <w:jc w:val="center"/>
              <w:rPr>
                <w:sz w:val="18"/>
                <w:szCs w:val="18"/>
              </w:rPr>
            </w:pPr>
            <w:r w:rsidRPr="007A01B1">
              <w:rPr>
                <w:rFonts w:ascii="Calibri" w:hAnsi="Calibri" w:cs="Calibri"/>
                <w:color w:val="000000"/>
                <w:sz w:val="18"/>
                <w:szCs w:val="18"/>
              </w:rPr>
              <w:t>√</w:t>
            </w:r>
          </w:p>
        </w:tc>
      </w:tr>
    </w:tbl>
    <w:p w14:paraId="4F79B122" w14:textId="77777777" w:rsidR="002754E0" w:rsidRDefault="002754E0" w:rsidP="00AA47E2"/>
    <w:p w14:paraId="0A8D38FA" w14:textId="77777777" w:rsidR="00943B43" w:rsidRDefault="00943B43" w:rsidP="00943B43">
      <w:pPr>
        <w:pStyle w:val="Caption"/>
        <w:keepNext/>
      </w:pPr>
      <w:bookmarkStart w:id="526" w:name="_Ref396498262"/>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4</w:t>
      </w:r>
      <w:r w:rsidR="003C0604">
        <w:fldChar w:fldCharType="end"/>
      </w:r>
      <w:bookmarkEnd w:id="526"/>
      <w:r w:rsidRPr="00943B43">
        <w:t xml:space="preserve"> </w:t>
      </w:r>
      <w:r>
        <w:t>Kuisioner Penggunaan Aktivitas Ninis</w:t>
      </w:r>
    </w:p>
    <w:tbl>
      <w:tblPr>
        <w:tblStyle w:val="TableGrid"/>
        <w:tblW w:w="0" w:type="auto"/>
        <w:tblInd w:w="108" w:type="dxa"/>
        <w:tblLook w:val="04A0" w:firstRow="1" w:lastRow="0" w:firstColumn="1" w:lastColumn="0" w:noHBand="0" w:noVBand="1"/>
      </w:tblPr>
      <w:tblGrid>
        <w:gridCol w:w="1350"/>
        <w:gridCol w:w="1080"/>
        <w:gridCol w:w="1170"/>
        <w:gridCol w:w="1139"/>
        <w:gridCol w:w="1111"/>
      </w:tblGrid>
      <w:tr w:rsidR="0004694E" w:rsidRPr="007A01B1" w14:paraId="028BC914" w14:textId="77777777" w:rsidTr="002D065B">
        <w:tc>
          <w:tcPr>
            <w:tcW w:w="1350" w:type="dxa"/>
            <w:vMerge w:val="restart"/>
            <w:vAlign w:val="center"/>
          </w:tcPr>
          <w:p w14:paraId="66CF7734" w14:textId="77777777" w:rsidR="0004694E" w:rsidRPr="007A01B1" w:rsidRDefault="0004694E" w:rsidP="002D065B">
            <w:pPr>
              <w:rPr>
                <w:b/>
                <w:sz w:val="18"/>
                <w:szCs w:val="18"/>
              </w:rPr>
            </w:pPr>
            <w:r w:rsidRPr="007A01B1">
              <w:rPr>
                <w:b/>
                <w:sz w:val="18"/>
                <w:szCs w:val="18"/>
              </w:rPr>
              <w:t>Aktivitas yang</w:t>
            </w:r>
          </w:p>
          <w:p w14:paraId="401D026C" w14:textId="77777777" w:rsidR="0004694E" w:rsidRPr="007A01B1" w:rsidRDefault="0004694E" w:rsidP="002D065B">
            <w:pPr>
              <w:rPr>
                <w:b/>
                <w:sz w:val="18"/>
                <w:szCs w:val="18"/>
              </w:rPr>
            </w:pPr>
            <w:r w:rsidRPr="007A01B1">
              <w:rPr>
                <w:b/>
                <w:sz w:val="18"/>
                <w:szCs w:val="18"/>
              </w:rPr>
              <w:t>digunakan</w:t>
            </w:r>
          </w:p>
        </w:tc>
        <w:tc>
          <w:tcPr>
            <w:tcW w:w="4500" w:type="dxa"/>
            <w:gridSpan w:val="4"/>
          </w:tcPr>
          <w:p w14:paraId="33F2BEBB" w14:textId="77777777" w:rsidR="0004694E" w:rsidRPr="007A01B1" w:rsidRDefault="0004694E" w:rsidP="002D065B">
            <w:pPr>
              <w:jc w:val="center"/>
              <w:rPr>
                <w:b/>
                <w:sz w:val="18"/>
                <w:szCs w:val="18"/>
              </w:rPr>
            </w:pPr>
            <w:r w:rsidRPr="007A01B1">
              <w:rPr>
                <w:b/>
                <w:sz w:val="18"/>
                <w:szCs w:val="18"/>
              </w:rPr>
              <w:t>Frekuensi</w:t>
            </w:r>
          </w:p>
        </w:tc>
      </w:tr>
      <w:tr w:rsidR="0004694E" w:rsidRPr="007A01B1" w14:paraId="0E840BAD" w14:textId="77777777" w:rsidTr="002D065B">
        <w:tc>
          <w:tcPr>
            <w:tcW w:w="1350" w:type="dxa"/>
            <w:vMerge/>
          </w:tcPr>
          <w:p w14:paraId="47ADC022" w14:textId="77777777" w:rsidR="0004694E" w:rsidRPr="007A01B1" w:rsidRDefault="0004694E" w:rsidP="002D065B">
            <w:pPr>
              <w:rPr>
                <w:b/>
                <w:sz w:val="18"/>
                <w:szCs w:val="18"/>
              </w:rPr>
            </w:pPr>
          </w:p>
        </w:tc>
        <w:tc>
          <w:tcPr>
            <w:tcW w:w="1080" w:type="dxa"/>
          </w:tcPr>
          <w:p w14:paraId="6FB0B736" w14:textId="77777777" w:rsidR="0004694E" w:rsidRPr="007A01B1" w:rsidRDefault="0004694E" w:rsidP="002D065B">
            <w:pPr>
              <w:rPr>
                <w:b/>
                <w:sz w:val="18"/>
                <w:szCs w:val="18"/>
              </w:rPr>
            </w:pPr>
            <w:r>
              <w:rPr>
                <w:b/>
                <w:sz w:val="18"/>
                <w:szCs w:val="18"/>
              </w:rPr>
              <w:t>Tidak Pernah</w:t>
            </w:r>
          </w:p>
        </w:tc>
        <w:tc>
          <w:tcPr>
            <w:tcW w:w="1170" w:type="dxa"/>
          </w:tcPr>
          <w:p w14:paraId="697181CF" w14:textId="77777777" w:rsidR="0004694E" w:rsidRPr="007A01B1" w:rsidRDefault="0004694E" w:rsidP="002D065B">
            <w:pPr>
              <w:rPr>
                <w:b/>
                <w:sz w:val="18"/>
                <w:szCs w:val="18"/>
              </w:rPr>
            </w:pPr>
            <w:r>
              <w:rPr>
                <w:b/>
                <w:sz w:val="18"/>
                <w:szCs w:val="18"/>
              </w:rPr>
              <w:t>Kadang-kadang</w:t>
            </w:r>
          </w:p>
        </w:tc>
        <w:tc>
          <w:tcPr>
            <w:tcW w:w="1139" w:type="dxa"/>
          </w:tcPr>
          <w:p w14:paraId="428DD151" w14:textId="77777777" w:rsidR="0004694E" w:rsidRPr="007A01B1" w:rsidRDefault="0004694E" w:rsidP="002D065B">
            <w:pPr>
              <w:rPr>
                <w:b/>
                <w:sz w:val="18"/>
                <w:szCs w:val="18"/>
              </w:rPr>
            </w:pPr>
            <w:r>
              <w:rPr>
                <w:b/>
                <w:sz w:val="18"/>
                <w:szCs w:val="18"/>
              </w:rPr>
              <w:t>Sering</w:t>
            </w:r>
          </w:p>
        </w:tc>
        <w:tc>
          <w:tcPr>
            <w:tcW w:w="1111" w:type="dxa"/>
          </w:tcPr>
          <w:p w14:paraId="55A3F893" w14:textId="77777777" w:rsidR="0004694E" w:rsidRPr="007A01B1" w:rsidRDefault="0004694E" w:rsidP="002D065B">
            <w:pPr>
              <w:rPr>
                <w:b/>
                <w:sz w:val="18"/>
                <w:szCs w:val="18"/>
              </w:rPr>
            </w:pPr>
            <w:r>
              <w:rPr>
                <w:b/>
                <w:sz w:val="18"/>
                <w:szCs w:val="18"/>
              </w:rPr>
              <w:t>Selalu</w:t>
            </w:r>
          </w:p>
        </w:tc>
      </w:tr>
      <w:tr w:rsidR="0004694E" w:rsidRPr="007A01B1" w14:paraId="7FABB57F" w14:textId="77777777" w:rsidTr="002D065B">
        <w:tc>
          <w:tcPr>
            <w:tcW w:w="1350" w:type="dxa"/>
          </w:tcPr>
          <w:p w14:paraId="7AC0B161" w14:textId="77777777" w:rsidR="0004694E" w:rsidRPr="007A01B1" w:rsidRDefault="0004694E" w:rsidP="002D065B">
            <w:pPr>
              <w:rPr>
                <w:sz w:val="18"/>
                <w:szCs w:val="18"/>
              </w:rPr>
            </w:pPr>
            <w:r>
              <w:rPr>
                <w:sz w:val="18"/>
                <w:szCs w:val="18"/>
              </w:rPr>
              <w:t>Asosiasi</w:t>
            </w:r>
          </w:p>
        </w:tc>
        <w:tc>
          <w:tcPr>
            <w:tcW w:w="1080" w:type="dxa"/>
          </w:tcPr>
          <w:p w14:paraId="4D61C5A8" w14:textId="77777777" w:rsidR="0004694E" w:rsidRPr="007A01B1" w:rsidRDefault="0004694E" w:rsidP="002D065B">
            <w:pPr>
              <w:rPr>
                <w:sz w:val="18"/>
                <w:szCs w:val="18"/>
              </w:rPr>
            </w:pPr>
          </w:p>
        </w:tc>
        <w:tc>
          <w:tcPr>
            <w:tcW w:w="1170" w:type="dxa"/>
          </w:tcPr>
          <w:p w14:paraId="3AE89BC4" w14:textId="77777777" w:rsidR="0004694E" w:rsidRPr="007A01B1" w:rsidRDefault="0004694E" w:rsidP="002D065B">
            <w:pPr>
              <w:rPr>
                <w:sz w:val="18"/>
                <w:szCs w:val="18"/>
              </w:rPr>
            </w:pPr>
          </w:p>
        </w:tc>
        <w:tc>
          <w:tcPr>
            <w:tcW w:w="1139" w:type="dxa"/>
          </w:tcPr>
          <w:p w14:paraId="08AC90F6" w14:textId="77777777" w:rsidR="0004694E" w:rsidRPr="007A01B1" w:rsidRDefault="0004694E" w:rsidP="002D065B">
            <w:pPr>
              <w:rPr>
                <w:sz w:val="18"/>
                <w:szCs w:val="18"/>
              </w:rPr>
            </w:pPr>
          </w:p>
        </w:tc>
        <w:tc>
          <w:tcPr>
            <w:tcW w:w="1111" w:type="dxa"/>
            <w:vAlign w:val="bottom"/>
          </w:tcPr>
          <w:p w14:paraId="5F41F047"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7344ABDB" w14:textId="77777777" w:rsidTr="002D065B">
        <w:tc>
          <w:tcPr>
            <w:tcW w:w="1350" w:type="dxa"/>
          </w:tcPr>
          <w:p w14:paraId="795EC3F1" w14:textId="77777777" w:rsidR="0004694E" w:rsidRPr="007A01B1" w:rsidRDefault="0004694E" w:rsidP="002D065B">
            <w:pPr>
              <w:rPr>
                <w:sz w:val="18"/>
                <w:szCs w:val="18"/>
              </w:rPr>
            </w:pPr>
            <w:r>
              <w:rPr>
                <w:sz w:val="18"/>
                <w:szCs w:val="18"/>
              </w:rPr>
              <w:t>Eksplorasi</w:t>
            </w:r>
          </w:p>
        </w:tc>
        <w:tc>
          <w:tcPr>
            <w:tcW w:w="1080" w:type="dxa"/>
          </w:tcPr>
          <w:p w14:paraId="438FE9AA" w14:textId="77777777" w:rsidR="0004694E" w:rsidRPr="007A01B1" w:rsidRDefault="0004694E" w:rsidP="002D065B">
            <w:pPr>
              <w:rPr>
                <w:sz w:val="18"/>
                <w:szCs w:val="18"/>
              </w:rPr>
            </w:pPr>
          </w:p>
        </w:tc>
        <w:tc>
          <w:tcPr>
            <w:tcW w:w="1170" w:type="dxa"/>
          </w:tcPr>
          <w:p w14:paraId="0303F501" w14:textId="77777777" w:rsidR="0004694E" w:rsidRPr="007A01B1" w:rsidRDefault="0004694E" w:rsidP="002D065B">
            <w:pPr>
              <w:rPr>
                <w:sz w:val="18"/>
                <w:szCs w:val="18"/>
              </w:rPr>
            </w:pPr>
          </w:p>
        </w:tc>
        <w:tc>
          <w:tcPr>
            <w:tcW w:w="1139" w:type="dxa"/>
          </w:tcPr>
          <w:p w14:paraId="49DADD76" w14:textId="77777777" w:rsidR="0004694E" w:rsidRPr="007A01B1" w:rsidRDefault="0004694E" w:rsidP="002D065B">
            <w:pPr>
              <w:rPr>
                <w:sz w:val="18"/>
                <w:szCs w:val="18"/>
              </w:rPr>
            </w:pPr>
          </w:p>
        </w:tc>
        <w:tc>
          <w:tcPr>
            <w:tcW w:w="1111" w:type="dxa"/>
            <w:vAlign w:val="bottom"/>
          </w:tcPr>
          <w:p w14:paraId="6C6ED740"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64AFC241" w14:textId="77777777" w:rsidTr="002D065B">
        <w:tc>
          <w:tcPr>
            <w:tcW w:w="1350" w:type="dxa"/>
          </w:tcPr>
          <w:p w14:paraId="2C81E945" w14:textId="77777777" w:rsidR="0004694E" w:rsidRPr="007A01B1" w:rsidRDefault="0004694E" w:rsidP="002D065B">
            <w:pPr>
              <w:rPr>
                <w:sz w:val="18"/>
                <w:szCs w:val="18"/>
              </w:rPr>
            </w:pPr>
            <w:r>
              <w:rPr>
                <w:sz w:val="18"/>
                <w:szCs w:val="18"/>
              </w:rPr>
              <w:t>Teka-teki</w:t>
            </w:r>
          </w:p>
        </w:tc>
        <w:tc>
          <w:tcPr>
            <w:tcW w:w="1080" w:type="dxa"/>
          </w:tcPr>
          <w:p w14:paraId="0EDEC786" w14:textId="77777777" w:rsidR="0004694E" w:rsidRPr="007A01B1" w:rsidRDefault="0004694E" w:rsidP="002D065B">
            <w:pPr>
              <w:rPr>
                <w:sz w:val="18"/>
                <w:szCs w:val="18"/>
              </w:rPr>
            </w:pPr>
          </w:p>
        </w:tc>
        <w:tc>
          <w:tcPr>
            <w:tcW w:w="1170" w:type="dxa"/>
          </w:tcPr>
          <w:p w14:paraId="13990FC9" w14:textId="77777777" w:rsidR="0004694E" w:rsidRPr="007A01B1" w:rsidRDefault="0004694E" w:rsidP="002754E0">
            <w:pPr>
              <w:jc w:val="center"/>
              <w:rPr>
                <w:sz w:val="18"/>
                <w:szCs w:val="18"/>
              </w:rPr>
            </w:pPr>
          </w:p>
        </w:tc>
        <w:tc>
          <w:tcPr>
            <w:tcW w:w="1139" w:type="dxa"/>
          </w:tcPr>
          <w:p w14:paraId="71FF5D05" w14:textId="77777777" w:rsidR="0004694E" w:rsidRPr="007A01B1" w:rsidRDefault="00DD483F" w:rsidP="00DD483F">
            <w:pPr>
              <w:jc w:val="center"/>
              <w:rPr>
                <w:sz w:val="18"/>
                <w:szCs w:val="18"/>
              </w:rPr>
            </w:pPr>
            <w:r w:rsidRPr="007A01B1">
              <w:rPr>
                <w:rFonts w:ascii="Calibri" w:hAnsi="Calibri" w:cs="Calibri"/>
                <w:color w:val="000000"/>
                <w:sz w:val="18"/>
                <w:szCs w:val="18"/>
              </w:rPr>
              <w:t>√</w:t>
            </w:r>
          </w:p>
        </w:tc>
        <w:tc>
          <w:tcPr>
            <w:tcW w:w="1111" w:type="dxa"/>
            <w:vAlign w:val="bottom"/>
          </w:tcPr>
          <w:p w14:paraId="6CA08233" w14:textId="77777777" w:rsidR="0004694E" w:rsidRPr="007A01B1" w:rsidRDefault="0004694E" w:rsidP="002D065B">
            <w:pPr>
              <w:jc w:val="center"/>
              <w:rPr>
                <w:rFonts w:ascii="Calibri" w:hAnsi="Calibri" w:cs="Calibri"/>
                <w:color w:val="000000"/>
                <w:sz w:val="18"/>
                <w:szCs w:val="18"/>
              </w:rPr>
            </w:pPr>
          </w:p>
        </w:tc>
      </w:tr>
      <w:tr w:rsidR="0004694E" w:rsidRPr="007A01B1" w14:paraId="36B7C0CC" w14:textId="77777777" w:rsidTr="002D065B">
        <w:tc>
          <w:tcPr>
            <w:tcW w:w="1350" w:type="dxa"/>
          </w:tcPr>
          <w:p w14:paraId="45BC2ED3" w14:textId="77777777" w:rsidR="0004694E" w:rsidRPr="007A01B1" w:rsidRDefault="0004694E" w:rsidP="002D065B">
            <w:pPr>
              <w:rPr>
                <w:sz w:val="18"/>
                <w:szCs w:val="18"/>
              </w:rPr>
            </w:pPr>
            <w:r>
              <w:rPr>
                <w:sz w:val="18"/>
                <w:szCs w:val="18"/>
              </w:rPr>
              <w:t>Penyortiran</w:t>
            </w:r>
          </w:p>
        </w:tc>
        <w:tc>
          <w:tcPr>
            <w:tcW w:w="1080" w:type="dxa"/>
          </w:tcPr>
          <w:p w14:paraId="5F5D2E1D" w14:textId="77777777" w:rsidR="0004694E" w:rsidRPr="007A01B1" w:rsidRDefault="0004694E" w:rsidP="002D065B">
            <w:pPr>
              <w:rPr>
                <w:sz w:val="18"/>
                <w:szCs w:val="18"/>
              </w:rPr>
            </w:pPr>
          </w:p>
        </w:tc>
        <w:tc>
          <w:tcPr>
            <w:tcW w:w="1170" w:type="dxa"/>
          </w:tcPr>
          <w:p w14:paraId="14BF0A18" w14:textId="77777777" w:rsidR="0004694E" w:rsidRPr="007A01B1" w:rsidRDefault="0004694E" w:rsidP="002D065B">
            <w:pPr>
              <w:rPr>
                <w:sz w:val="18"/>
                <w:szCs w:val="18"/>
              </w:rPr>
            </w:pPr>
          </w:p>
        </w:tc>
        <w:tc>
          <w:tcPr>
            <w:tcW w:w="1139" w:type="dxa"/>
          </w:tcPr>
          <w:p w14:paraId="7FF30259" w14:textId="77777777" w:rsidR="0004694E" w:rsidRPr="007A01B1" w:rsidRDefault="0004694E" w:rsidP="0004694E">
            <w:pPr>
              <w:jc w:val="center"/>
              <w:rPr>
                <w:sz w:val="18"/>
                <w:szCs w:val="18"/>
              </w:rPr>
            </w:pPr>
            <w:r w:rsidRPr="007A01B1">
              <w:rPr>
                <w:rFonts w:ascii="Calibri" w:hAnsi="Calibri" w:cs="Calibri"/>
                <w:color w:val="000000"/>
                <w:sz w:val="18"/>
                <w:szCs w:val="18"/>
              </w:rPr>
              <w:t>√</w:t>
            </w:r>
          </w:p>
        </w:tc>
        <w:tc>
          <w:tcPr>
            <w:tcW w:w="1111" w:type="dxa"/>
          </w:tcPr>
          <w:p w14:paraId="28AE030D" w14:textId="77777777" w:rsidR="0004694E" w:rsidRPr="007A01B1" w:rsidRDefault="0004694E" w:rsidP="002D065B">
            <w:pPr>
              <w:rPr>
                <w:sz w:val="18"/>
                <w:szCs w:val="18"/>
              </w:rPr>
            </w:pPr>
          </w:p>
        </w:tc>
      </w:tr>
    </w:tbl>
    <w:p w14:paraId="426C18FE" w14:textId="77777777" w:rsidR="0004694E" w:rsidRDefault="0004694E" w:rsidP="00AA47E2"/>
    <w:p w14:paraId="48079BAB" w14:textId="77777777" w:rsidR="00943B43" w:rsidRDefault="00943B43" w:rsidP="00AA47E2"/>
    <w:p w14:paraId="66EBCF54" w14:textId="77777777" w:rsidR="00943B43" w:rsidRDefault="00943B43" w:rsidP="00AA47E2"/>
    <w:p w14:paraId="7F7DAC0B" w14:textId="77777777" w:rsidR="00943B43" w:rsidRDefault="00943B43" w:rsidP="00943B43">
      <w:pPr>
        <w:pStyle w:val="Caption"/>
        <w:keepNext/>
      </w:pPr>
      <w:bookmarkStart w:id="527" w:name="_Ref396498263"/>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5</w:t>
      </w:r>
      <w:r w:rsidR="003C0604">
        <w:fldChar w:fldCharType="end"/>
      </w:r>
      <w:bookmarkEnd w:id="527"/>
      <w:r w:rsidRPr="00943B43">
        <w:t xml:space="preserve"> </w:t>
      </w:r>
      <w:r>
        <w:t>Kuisioner Penggunaan Aktivitas Janice</w:t>
      </w:r>
    </w:p>
    <w:tbl>
      <w:tblPr>
        <w:tblStyle w:val="TableGrid"/>
        <w:tblW w:w="0" w:type="auto"/>
        <w:tblInd w:w="108" w:type="dxa"/>
        <w:tblLook w:val="04A0" w:firstRow="1" w:lastRow="0" w:firstColumn="1" w:lastColumn="0" w:noHBand="0" w:noVBand="1"/>
      </w:tblPr>
      <w:tblGrid>
        <w:gridCol w:w="1350"/>
        <w:gridCol w:w="1080"/>
        <w:gridCol w:w="1170"/>
        <w:gridCol w:w="1139"/>
        <w:gridCol w:w="1111"/>
      </w:tblGrid>
      <w:tr w:rsidR="0004694E" w:rsidRPr="007A01B1" w14:paraId="40EEB393" w14:textId="77777777" w:rsidTr="002D065B">
        <w:tc>
          <w:tcPr>
            <w:tcW w:w="1350" w:type="dxa"/>
            <w:vMerge w:val="restart"/>
            <w:vAlign w:val="center"/>
          </w:tcPr>
          <w:p w14:paraId="133E1CBB" w14:textId="77777777" w:rsidR="0004694E" w:rsidRPr="007A01B1" w:rsidRDefault="0004694E" w:rsidP="002D065B">
            <w:pPr>
              <w:rPr>
                <w:b/>
                <w:sz w:val="18"/>
                <w:szCs w:val="18"/>
              </w:rPr>
            </w:pPr>
            <w:r w:rsidRPr="007A01B1">
              <w:rPr>
                <w:b/>
                <w:sz w:val="18"/>
                <w:szCs w:val="18"/>
              </w:rPr>
              <w:t>Aktivitas yang</w:t>
            </w:r>
          </w:p>
          <w:p w14:paraId="50E0F9CA" w14:textId="77777777" w:rsidR="0004694E" w:rsidRPr="007A01B1" w:rsidRDefault="0004694E" w:rsidP="002D065B">
            <w:pPr>
              <w:rPr>
                <w:b/>
                <w:sz w:val="18"/>
                <w:szCs w:val="18"/>
              </w:rPr>
            </w:pPr>
            <w:r w:rsidRPr="007A01B1">
              <w:rPr>
                <w:b/>
                <w:sz w:val="18"/>
                <w:szCs w:val="18"/>
              </w:rPr>
              <w:t>digunakan</w:t>
            </w:r>
          </w:p>
        </w:tc>
        <w:tc>
          <w:tcPr>
            <w:tcW w:w="4500" w:type="dxa"/>
            <w:gridSpan w:val="4"/>
          </w:tcPr>
          <w:p w14:paraId="61DB9BA3" w14:textId="77777777" w:rsidR="0004694E" w:rsidRPr="007A01B1" w:rsidRDefault="0004694E" w:rsidP="002D065B">
            <w:pPr>
              <w:jc w:val="center"/>
              <w:rPr>
                <w:b/>
                <w:sz w:val="18"/>
                <w:szCs w:val="18"/>
              </w:rPr>
            </w:pPr>
            <w:r w:rsidRPr="007A01B1">
              <w:rPr>
                <w:b/>
                <w:sz w:val="18"/>
                <w:szCs w:val="18"/>
              </w:rPr>
              <w:t>Frekuensi</w:t>
            </w:r>
          </w:p>
        </w:tc>
      </w:tr>
      <w:tr w:rsidR="0004694E" w:rsidRPr="007A01B1" w14:paraId="6840CC77" w14:textId="77777777" w:rsidTr="002D065B">
        <w:tc>
          <w:tcPr>
            <w:tcW w:w="1350" w:type="dxa"/>
            <w:vMerge/>
          </w:tcPr>
          <w:p w14:paraId="206BF5CE" w14:textId="77777777" w:rsidR="0004694E" w:rsidRPr="007A01B1" w:rsidRDefault="0004694E" w:rsidP="002D065B">
            <w:pPr>
              <w:rPr>
                <w:b/>
                <w:sz w:val="18"/>
                <w:szCs w:val="18"/>
              </w:rPr>
            </w:pPr>
          </w:p>
        </w:tc>
        <w:tc>
          <w:tcPr>
            <w:tcW w:w="1080" w:type="dxa"/>
          </w:tcPr>
          <w:p w14:paraId="68C1ACC9" w14:textId="77777777" w:rsidR="0004694E" w:rsidRPr="007A01B1" w:rsidRDefault="0004694E" w:rsidP="002D065B">
            <w:pPr>
              <w:rPr>
                <w:b/>
                <w:sz w:val="18"/>
                <w:szCs w:val="18"/>
              </w:rPr>
            </w:pPr>
            <w:r>
              <w:rPr>
                <w:b/>
                <w:sz w:val="18"/>
                <w:szCs w:val="18"/>
              </w:rPr>
              <w:t>Tidak Pernah</w:t>
            </w:r>
          </w:p>
        </w:tc>
        <w:tc>
          <w:tcPr>
            <w:tcW w:w="1170" w:type="dxa"/>
          </w:tcPr>
          <w:p w14:paraId="690E89C3" w14:textId="77777777" w:rsidR="0004694E" w:rsidRPr="007A01B1" w:rsidRDefault="0004694E" w:rsidP="002D065B">
            <w:pPr>
              <w:rPr>
                <w:b/>
                <w:sz w:val="18"/>
                <w:szCs w:val="18"/>
              </w:rPr>
            </w:pPr>
            <w:r>
              <w:rPr>
                <w:b/>
                <w:sz w:val="18"/>
                <w:szCs w:val="18"/>
              </w:rPr>
              <w:t>Kadang-kadang</w:t>
            </w:r>
          </w:p>
        </w:tc>
        <w:tc>
          <w:tcPr>
            <w:tcW w:w="1139" w:type="dxa"/>
          </w:tcPr>
          <w:p w14:paraId="6DC7E982" w14:textId="77777777" w:rsidR="0004694E" w:rsidRPr="007A01B1" w:rsidRDefault="0004694E" w:rsidP="002D065B">
            <w:pPr>
              <w:rPr>
                <w:b/>
                <w:sz w:val="18"/>
                <w:szCs w:val="18"/>
              </w:rPr>
            </w:pPr>
            <w:r>
              <w:rPr>
                <w:b/>
                <w:sz w:val="18"/>
                <w:szCs w:val="18"/>
              </w:rPr>
              <w:t>Sering</w:t>
            </w:r>
          </w:p>
        </w:tc>
        <w:tc>
          <w:tcPr>
            <w:tcW w:w="1111" w:type="dxa"/>
          </w:tcPr>
          <w:p w14:paraId="2956211B" w14:textId="77777777" w:rsidR="0004694E" w:rsidRPr="007A01B1" w:rsidRDefault="0004694E" w:rsidP="002D065B">
            <w:pPr>
              <w:rPr>
                <w:b/>
                <w:sz w:val="18"/>
                <w:szCs w:val="18"/>
              </w:rPr>
            </w:pPr>
            <w:r>
              <w:rPr>
                <w:b/>
                <w:sz w:val="18"/>
                <w:szCs w:val="18"/>
              </w:rPr>
              <w:t>Selalu</w:t>
            </w:r>
          </w:p>
        </w:tc>
      </w:tr>
      <w:tr w:rsidR="0004694E" w:rsidRPr="007A01B1" w14:paraId="4A8FDCBD" w14:textId="77777777" w:rsidTr="002D065B">
        <w:tc>
          <w:tcPr>
            <w:tcW w:w="1350" w:type="dxa"/>
          </w:tcPr>
          <w:p w14:paraId="18F0F242" w14:textId="77777777" w:rsidR="0004694E" w:rsidRPr="007A01B1" w:rsidRDefault="0004694E" w:rsidP="002D065B">
            <w:pPr>
              <w:rPr>
                <w:sz w:val="18"/>
                <w:szCs w:val="18"/>
              </w:rPr>
            </w:pPr>
            <w:r>
              <w:rPr>
                <w:sz w:val="18"/>
                <w:szCs w:val="18"/>
              </w:rPr>
              <w:t>Asosiasi</w:t>
            </w:r>
          </w:p>
        </w:tc>
        <w:tc>
          <w:tcPr>
            <w:tcW w:w="1080" w:type="dxa"/>
          </w:tcPr>
          <w:p w14:paraId="6E8A9F92" w14:textId="77777777" w:rsidR="0004694E" w:rsidRPr="007A01B1" w:rsidRDefault="0004694E" w:rsidP="002D065B">
            <w:pPr>
              <w:rPr>
                <w:sz w:val="18"/>
                <w:szCs w:val="18"/>
              </w:rPr>
            </w:pPr>
          </w:p>
        </w:tc>
        <w:tc>
          <w:tcPr>
            <w:tcW w:w="1170" w:type="dxa"/>
          </w:tcPr>
          <w:p w14:paraId="57189CD3" w14:textId="77777777" w:rsidR="0004694E" w:rsidRPr="007A01B1" w:rsidRDefault="0004694E" w:rsidP="002D065B">
            <w:pPr>
              <w:rPr>
                <w:sz w:val="18"/>
                <w:szCs w:val="18"/>
              </w:rPr>
            </w:pPr>
          </w:p>
        </w:tc>
        <w:tc>
          <w:tcPr>
            <w:tcW w:w="1139" w:type="dxa"/>
          </w:tcPr>
          <w:p w14:paraId="66451CFF" w14:textId="77777777" w:rsidR="0004694E" w:rsidRPr="007A01B1" w:rsidRDefault="002754E0" w:rsidP="002754E0">
            <w:pPr>
              <w:jc w:val="center"/>
              <w:rPr>
                <w:sz w:val="18"/>
                <w:szCs w:val="18"/>
              </w:rPr>
            </w:pPr>
            <w:r w:rsidRPr="007A01B1">
              <w:rPr>
                <w:rFonts w:ascii="Calibri" w:hAnsi="Calibri" w:cs="Calibri"/>
                <w:color w:val="000000"/>
                <w:sz w:val="18"/>
                <w:szCs w:val="18"/>
              </w:rPr>
              <w:t>√</w:t>
            </w:r>
          </w:p>
        </w:tc>
        <w:tc>
          <w:tcPr>
            <w:tcW w:w="1111" w:type="dxa"/>
            <w:vAlign w:val="bottom"/>
          </w:tcPr>
          <w:p w14:paraId="04765462" w14:textId="77777777" w:rsidR="0004694E" w:rsidRPr="007A01B1" w:rsidRDefault="0004694E" w:rsidP="002D065B">
            <w:pPr>
              <w:jc w:val="center"/>
              <w:rPr>
                <w:rFonts w:ascii="Calibri" w:hAnsi="Calibri" w:cs="Calibri"/>
                <w:color w:val="000000"/>
                <w:sz w:val="18"/>
                <w:szCs w:val="18"/>
              </w:rPr>
            </w:pPr>
          </w:p>
        </w:tc>
      </w:tr>
      <w:tr w:rsidR="0004694E" w:rsidRPr="007A01B1" w14:paraId="606217AA" w14:textId="77777777" w:rsidTr="002D065B">
        <w:tc>
          <w:tcPr>
            <w:tcW w:w="1350" w:type="dxa"/>
          </w:tcPr>
          <w:p w14:paraId="0C140DCA" w14:textId="77777777" w:rsidR="0004694E" w:rsidRPr="007A01B1" w:rsidRDefault="0004694E" w:rsidP="002D065B">
            <w:pPr>
              <w:rPr>
                <w:sz w:val="18"/>
                <w:szCs w:val="18"/>
              </w:rPr>
            </w:pPr>
            <w:r>
              <w:rPr>
                <w:sz w:val="18"/>
                <w:szCs w:val="18"/>
              </w:rPr>
              <w:t>Eksplorasi</w:t>
            </w:r>
          </w:p>
        </w:tc>
        <w:tc>
          <w:tcPr>
            <w:tcW w:w="1080" w:type="dxa"/>
          </w:tcPr>
          <w:p w14:paraId="7861AAAA" w14:textId="77777777" w:rsidR="0004694E" w:rsidRPr="007A01B1" w:rsidRDefault="0004694E" w:rsidP="002D065B">
            <w:pPr>
              <w:rPr>
                <w:sz w:val="18"/>
                <w:szCs w:val="18"/>
              </w:rPr>
            </w:pPr>
          </w:p>
        </w:tc>
        <w:tc>
          <w:tcPr>
            <w:tcW w:w="1170" w:type="dxa"/>
          </w:tcPr>
          <w:p w14:paraId="55DD2302" w14:textId="77777777" w:rsidR="0004694E" w:rsidRPr="007A01B1" w:rsidRDefault="0004694E" w:rsidP="002D065B">
            <w:pPr>
              <w:rPr>
                <w:sz w:val="18"/>
                <w:szCs w:val="18"/>
              </w:rPr>
            </w:pPr>
          </w:p>
        </w:tc>
        <w:tc>
          <w:tcPr>
            <w:tcW w:w="1139" w:type="dxa"/>
          </w:tcPr>
          <w:p w14:paraId="1F94E942" w14:textId="77777777" w:rsidR="0004694E" w:rsidRPr="007A01B1" w:rsidRDefault="0004694E" w:rsidP="002D065B">
            <w:pPr>
              <w:rPr>
                <w:sz w:val="18"/>
                <w:szCs w:val="18"/>
              </w:rPr>
            </w:pPr>
          </w:p>
        </w:tc>
        <w:tc>
          <w:tcPr>
            <w:tcW w:w="1111" w:type="dxa"/>
            <w:vAlign w:val="bottom"/>
          </w:tcPr>
          <w:p w14:paraId="2EC5412D"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54A45CF2" w14:textId="77777777" w:rsidTr="002D065B">
        <w:tc>
          <w:tcPr>
            <w:tcW w:w="1350" w:type="dxa"/>
          </w:tcPr>
          <w:p w14:paraId="2E32B711" w14:textId="77777777" w:rsidR="0004694E" w:rsidRPr="007A01B1" w:rsidRDefault="0004694E" w:rsidP="002D065B">
            <w:pPr>
              <w:rPr>
                <w:sz w:val="18"/>
                <w:szCs w:val="18"/>
              </w:rPr>
            </w:pPr>
            <w:r>
              <w:rPr>
                <w:sz w:val="18"/>
                <w:szCs w:val="18"/>
              </w:rPr>
              <w:t>Teka-teki</w:t>
            </w:r>
          </w:p>
        </w:tc>
        <w:tc>
          <w:tcPr>
            <w:tcW w:w="1080" w:type="dxa"/>
          </w:tcPr>
          <w:p w14:paraId="6AA5C6A3" w14:textId="77777777" w:rsidR="0004694E" w:rsidRPr="007A01B1" w:rsidRDefault="0004694E" w:rsidP="002D065B">
            <w:pPr>
              <w:rPr>
                <w:sz w:val="18"/>
                <w:szCs w:val="18"/>
              </w:rPr>
            </w:pPr>
          </w:p>
        </w:tc>
        <w:tc>
          <w:tcPr>
            <w:tcW w:w="1170" w:type="dxa"/>
          </w:tcPr>
          <w:p w14:paraId="74C255A5" w14:textId="77777777" w:rsidR="0004694E" w:rsidRPr="007A01B1" w:rsidRDefault="0004694E" w:rsidP="002D065B">
            <w:pPr>
              <w:rPr>
                <w:sz w:val="18"/>
                <w:szCs w:val="18"/>
              </w:rPr>
            </w:pPr>
          </w:p>
        </w:tc>
        <w:tc>
          <w:tcPr>
            <w:tcW w:w="1139" w:type="dxa"/>
          </w:tcPr>
          <w:p w14:paraId="5E5C9380" w14:textId="77777777" w:rsidR="0004694E" w:rsidRPr="007A01B1" w:rsidRDefault="0004694E" w:rsidP="002D065B">
            <w:pPr>
              <w:rPr>
                <w:sz w:val="18"/>
                <w:szCs w:val="18"/>
              </w:rPr>
            </w:pPr>
          </w:p>
        </w:tc>
        <w:tc>
          <w:tcPr>
            <w:tcW w:w="1111" w:type="dxa"/>
            <w:vAlign w:val="bottom"/>
          </w:tcPr>
          <w:p w14:paraId="20937962" w14:textId="77777777" w:rsidR="0004694E" w:rsidRPr="007A01B1" w:rsidRDefault="0004694E" w:rsidP="002D065B">
            <w:pPr>
              <w:jc w:val="center"/>
              <w:rPr>
                <w:rFonts w:ascii="Calibri" w:hAnsi="Calibri" w:cs="Calibri"/>
                <w:color w:val="000000"/>
                <w:sz w:val="18"/>
                <w:szCs w:val="18"/>
              </w:rPr>
            </w:pPr>
            <w:r w:rsidRPr="007A01B1">
              <w:rPr>
                <w:rFonts w:ascii="Calibri" w:hAnsi="Calibri" w:cs="Calibri"/>
                <w:color w:val="000000"/>
                <w:sz w:val="18"/>
                <w:szCs w:val="18"/>
              </w:rPr>
              <w:t>√</w:t>
            </w:r>
          </w:p>
        </w:tc>
      </w:tr>
      <w:tr w:rsidR="0004694E" w:rsidRPr="007A01B1" w14:paraId="6A18AC50" w14:textId="77777777" w:rsidTr="002D065B">
        <w:tc>
          <w:tcPr>
            <w:tcW w:w="1350" w:type="dxa"/>
          </w:tcPr>
          <w:p w14:paraId="408EA088" w14:textId="77777777" w:rsidR="0004694E" w:rsidRPr="007A01B1" w:rsidRDefault="0004694E" w:rsidP="002D065B">
            <w:pPr>
              <w:rPr>
                <w:sz w:val="18"/>
                <w:szCs w:val="18"/>
              </w:rPr>
            </w:pPr>
            <w:r>
              <w:rPr>
                <w:sz w:val="18"/>
                <w:szCs w:val="18"/>
              </w:rPr>
              <w:t>Penyortiran</w:t>
            </w:r>
          </w:p>
        </w:tc>
        <w:tc>
          <w:tcPr>
            <w:tcW w:w="1080" w:type="dxa"/>
          </w:tcPr>
          <w:p w14:paraId="3AB15B79" w14:textId="77777777" w:rsidR="0004694E" w:rsidRPr="007A01B1" w:rsidRDefault="0004694E" w:rsidP="002D065B">
            <w:pPr>
              <w:rPr>
                <w:sz w:val="18"/>
                <w:szCs w:val="18"/>
              </w:rPr>
            </w:pPr>
          </w:p>
        </w:tc>
        <w:tc>
          <w:tcPr>
            <w:tcW w:w="1170" w:type="dxa"/>
          </w:tcPr>
          <w:p w14:paraId="410EF12C" w14:textId="77777777" w:rsidR="0004694E" w:rsidRPr="007A01B1" w:rsidRDefault="0004694E" w:rsidP="0004694E">
            <w:pPr>
              <w:jc w:val="center"/>
              <w:rPr>
                <w:sz w:val="18"/>
                <w:szCs w:val="18"/>
              </w:rPr>
            </w:pPr>
            <w:r w:rsidRPr="007A01B1">
              <w:rPr>
                <w:rFonts w:ascii="Calibri" w:hAnsi="Calibri" w:cs="Calibri"/>
                <w:color w:val="000000"/>
                <w:sz w:val="18"/>
                <w:szCs w:val="18"/>
              </w:rPr>
              <w:t>√</w:t>
            </w:r>
          </w:p>
        </w:tc>
        <w:tc>
          <w:tcPr>
            <w:tcW w:w="1139" w:type="dxa"/>
          </w:tcPr>
          <w:p w14:paraId="7546F202" w14:textId="77777777" w:rsidR="0004694E" w:rsidRPr="007A01B1" w:rsidRDefault="0004694E" w:rsidP="002D065B">
            <w:pPr>
              <w:rPr>
                <w:sz w:val="18"/>
                <w:szCs w:val="18"/>
              </w:rPr>
            </w:pPr>
          </w:p>
        </w:tc>
        <w:tc>
          <w:tcPr>
            <w:tcW w:w="1111" w:type="dxa"/>
          </w:tcPr>
          <w:p w14:paraId="3DBF2C70" w14:textId="77777777" w:rsidR="0004694E" w:rsidRPr="007A01B1" w:rsidRDefault="0004694E" w:rsidP="002D065B">
            <w:pPr>
              <w:rPr>
                <w:sz w:val="18"/>
                <w:szCs w:val="18"/>
              </w:rPr>
            </w:pPr>
          </w:p>
        </w:tc>
      </w:tr>
    </w:tbl>
    <w:p w14:paraId="4F975AEB" w14:textId="77777777" w:rsidR="003673B8" w:rsidRDefault="003673B8" w:rsidP="00AA47E2"/>
    <w:p w14:paraId="7C87CBC0" w14:textId="77777777" w:rsidR="00E16CA1" w:rsidRDefault="00CD27A9" w:rsidP="00AA47E2">
      <w:r>
        <w:tab/>
      </w:r>
      <w:r w:rsidR="00943B43">
        <w:fldChar w:fldCharType="begin"/>
      </w:r>
      <w:r w:rsidR="00943B43">
        <w:instrText xml:space="preserve"> REF _Ref396498234 \h </w:instrText>
      </w:r>
      <w:r w:rsidR="00943B43">
        <w:fldChar w:fldCharType="separate"/>
      </w:r>
      <w:r w:rsidR="002836B7">
        <w:t xml:space="preserve">Tabel </w:t>
      </w:r>
      <w:r w:rsidR="002836B7">
        <w:rPr>
          <w:noProof/>
        </w:rPr>
        <w:t>5</w:t>
      </w:r>
      <w:r w:rsidR="002836B7">
        <w:t>.</w:t>
      </w:r>
      <w:r w:rsidR="002836B7">
        <w:rPr>
          <w:noProof/>
        </w:rPr>
        <w:t>16</w:t>
      </w:r>
      <w:r w:rsidR="00943B43">
        <w:fldChar w:fldCharType="end"/>
      </w:r>
      <w:r w:rsidR="00943B43">
        <w:t xml:space="preserve">, </w:t>
      </w:r>
      <w:r w:rsidR="00943B43">
        <w:fldChar w:fldCharType="begin"/>
      </w:r>
      <w:r w:rsidR="00943B43">
        <w:instrText xml:space="preserve"> REF _Ref396498235 \h </w:instrText>
      </w:r>
      <w:r w:rsidR="00943B43">
        <w:fldChar w:fldCharType="separate"/>
      </w:r>
      <w:r w:rsidR="002836B7">
        <w:t xml:space="preserve">Tabel </w:t>
      </w:r>
      <w:r w:rsidR="002836B7">
        <w:rPr>
          <w:noProof/>
        </w:rPr>
        <w:t>5</w:t>
      </w:r>
      <w:r w:rsidR="002836B7">
        <w:t>.</w:t>
      </w:r>
      <w:r w:rsidR="002836B7">
        <w:rPr>
          <w:noProof/>
        </w:rPr>
        <w:t>17</w:t>
      </w:r>
      <w:r w:rsidR="00943B43">
        <w:fldChar w:fldCharType="end"/>
      </w:r>
      <w:r w:rsidR="00943B43">
        <w:t xml:space="preserve">, </w:t>
      </w:r>
      <w:r w:rsidR="00943B43">
        <w:fldChar w:fldCharType="begin"/>
      </w:r>
      <w:r w:rsidR="00943B43">
        <w:instrText xml:space="preserve"> REF _Ref396498236 \h </w:instrText>
      </w:r>
      <w:r w:rsidR="00943B43">
        <w:fldChar w:fldCharType="separate"/>
      </w:r>
      <w:r w:rsidR="002836B7">
        <w:t xml:space="preserve">Tabel </w:t>
      </w:r>
      <w:r w:rsidR="002836B7">
        <w:rPr>
          <w:noProof/>
        </w:rPr>
        <w:t>5</w:t>
      </w:r>
      <w:r w:rsidR="002836B7">
        <w:t>.</w:t>
      </w:r>
      <w:r w:rsidR="002836B7">
        <w:rPr>
          <w:noProof/>
        </w:rPr>
        <w:t>18</w:t>
      </w:r>
      <w:r w:rsidR="00943B43">
        <w:fldChar w:fldCharType="end"/>
      </w:r>
      <w:r w:rsidR="00943B43">
        <w:t xml:space="preserve">, dan </w:t>
      </w:r>
      <w:r w:rsidR="00943B43">
        <w:fldChar w:fldCharType="begin"/>
      </w:r>
      <w:r w:rsidR="00943B43">
        <w:instrText xml:space="preserve"> REF _Ref396498237 \h </w:instrText>
      </w:r>
      <w:r w:rsidR="00943B43">
        <w:fldChar w:fldCharType="separate"/>
      </w:r>
      <w:r w:rsidR="002836B7">
        <w:t xml:space="preserve">Tabel </w:t>
      </w:r>
      <w:r w:rsidR="002836B7">
        <w:rPr>
          <w:noProof/>
        </w:rPr>
        <w:t>5</w:t>
      </w:r>
      <w:r w:rsidR="002836B7">
        <w:t>.</w:t>
      </w:r>
      <w:r w:rsidR="002836B7">
        <w:rPr>
          <w:noProof/>
        </w:rPr>
        <w:t>19</w:t>
      </w:r>
      <w:r w:rsidR="00943B43">
        <w:fldChar w:fldCharType="end"/>
      </w:r>
      <w:r w:rsidR="00943B43">
        <w:t xml:space="preserve"> </w:t>
      </w:r>
      <w:r>
        <w:t>merupakan da</w:t>
      </w:r>
      <w:r w:rsidR="009D6722">
        <w:t>ta perkembangan kemampuan M</w:t>
      </w:r>
      <w:r w:rsidR="00943B43">
        <w:t>e</w:t>
      </w:r>
      <w:r w:rsidR="00C11766">
        <w:t>yer.</w:t>
      </w:r>
      <w:r>
        <w:t xml:space="preserve"> </w:t>
      </w:r>
      <w:r w:rsidR="00943B43">
        <w:fldChar w:fldCharType="begin"/>
      </w:r>
      <w:r w:rsidR="00943B43">
        <w:instrText xml:space="preserve"> REF _Ref396498238 \h </w:instrText>
      </w:r>
      <w:r w:rsidR="00943B43">
        <w:fldChar w:fldCharType="separate"/>
      </w:r>
      <w:r w:rsidR="002836B7">
        <w:t xml:space="preserve">Tabel </w:t>
      </w:r>
      <w:r w:rsidR="002836B7">
        <w:rPr>
          <w:noProof/>
        </w:rPr>
        <w:t>5</w:t>
      </w:r>
      <w:r w:rsidR="002836B7">
        <w:t>.</w:t>
      </w:r>
      <w:r w:rsidR="002836B7">
        <w:rPr>
          <w:noProof/>
        </w:rPr>
        <w:t>20</w:t>
      </w:r>
      <w:r w:rsidR="00943B43">
        <w:fldChar w:fldCharType="end"/>
      </w:r>
      <w:r w:rsidR="00943B43">
        <w:t xml:space="preserve">, </w:t>
      </w:r>
      <w:r w:rsidR="00943B43">
        <w:fldChar w:fldCharType="begin"/>
      </w:r>
      <w:r w:rsidR="00943B43">
        <w:instrText xml:space="preserve"> REF _Ref396498239 \h </w:instrText>
      </w:r>
      <w:r w:rsidR="00943B43">
        <w:fldChar w:fldCharType="separate"/>
      </w:r>
      <w:r w:rsidR="002836B7">
        <w:t xml:space="preserve">Tabel </w:t>
      </w:r>
      <w:r w:rsidR="002836B7">
        <w:rPr>
          <w:noProof/>
        </w:rPr>
        <w:t>5</w:t>
      </w:r>
      <w:r w:rsidR="002836B7">
        <w:t>.</w:t>
      </w:r>
      <w:r w:rsidR="002836B7">
        <w:rPr>
          <w:noProof/>
        </w:rPr>
        <w:t>21</w:t>
      </w:r>
      <w:r w:rsidR="00943B43">
        <w:fldChar w:fldCharType="end"/>
      </w:r>
      <w:r w:rsidR="00943B43">
        <w:t xml:space="preserve">, </w:t>
      </w:r>
      <w:r w:rsidR="00943B43">
        <w:fldChar w:fldCharType="begin"/>
      </w:r>
      <w:r w:rsidR="00943B43">
        <w:instrText xml:space="preserve"> REF _Ref396498240 \h </w:instrText>
      </w:r>
      <w:r w:rsidR="00943B43">
        <w:fldChar w:fldCharType="separate"/>
      </w:r>
      <w:r w:rsidR="002836B7">
        <w:t xml:space="preserve">Tabel </w:t>
      </w:r>
      <w:r w:rsidR="002836B7">
        <w:rPr>
          <w:noProof/>
        </w:rPr>
        <w:t>5</w:t>
      </w:r>
      <w:r w:rsidR="002836B7">
        <w:t>.</w:t>
      </w:r>
      <w:r w:rsidR="002836B7">
        <w:rPr>
          <w:noProof/>
        </w:rPr>
        <w:t>22</w:t>
      </w:r>
      <w:r w:rsidR="00943B43">
        <w:fldChar w:fldCharType="end"/>
      </w:r>
      <w:r w:rsidR="00943B43">
        <w:t xml:space="preserve">, dan </w:t>
      </w:r>
      <w:r w:rsidR="00943B43">
        <w:fldChar w:fldCharType="begin"/>
      </w:r>
      <w:r w:rsidR="00943B43">
        <w:instrText xml:space="preserve"> REF _Ref396498241 \h </w:instrText>
      </w:r>
      <w:r w:rsidR="00943B43">
        <w:fldChar w:fldCharType="separate"/>
      </w:r>
      <w:r w:rsidR="002836B7">
        <w:t xml:space="preserve">Tabel </w:t>
      </w:r>
      <w:r w:rsidR="002836B7">
        <w:rPr>
          <w:noProof/>
        </w:rPr>
        <w:t>5</w:t>
      </w:r>
      <w:r w:rsidR="002836B7">
        <w:t>.</w:t>
      </w:r>
      <w:r w:rsidR="002836B7">
        <w:rPr>
          <w:noProof/>
        </w:rPr>
        <w:t>23</w:t>
      </w:r>
      <w:r w:rsidR="00943B43">
        <w:fldChar w:fldCharType="end"/>
      </w:r>
      <w:r w:rsidR="00943B43">
        <w:t xml:space="preserve"> </w:t>
      </w:r>
      <w:r>
        <w:t>merupakan da</w:t>
      </w:r>
      <w:r w:rsidR="00C11766">
        <w:t>ta perkembangan kemampuan Joice.</w:t>
      </w:r>
      <w:r>
        <w:t xml:space="preserve"> </w:t>
      </w:r>
      <w:r w:rsidR="00943B43">
        <w:fldChar w:fldCharType="begin"/>
      </w:r>
      <w:r w:rsidR="00943B43">
        <w:instrText xml:space="preserve"> REF _Ref396498242 \h </w:instrText>
      </w:r>
      <w:r w:rsidR="00943B43">
        <w:fldChar w:fldCharType="separate"/>
      </w:r>
      <w:r w:rsidR="002836B7">
        <w:t xml:space="preserve">Tabel </w:t>
      </w:r>
      <w:r w:rsidR="002836B7">
        <w:rPr>
          <w:noProof/>
        </w:rPr>
        <w:t>5</w:t>
      </w:r>
      <w:r w:rsidR="002836B7">
        <w:t>.</w:t>
      </w:r>
      <w:r w:rsidR="002836B7">
        <w:rPr>
          <w:noProof/>
        </w:rPr>
        <w:t>24</w:t>
      </w:r>
      <w:r w:rsidR="00943B43">
        <w:fldChar w:fldCharType="end"/>
      </w:r>
      <w:r w:rsidR="00943B43">
        <w:t xml:space="preserve">, </w:t>
      </w:r>
      <w:r w:rsidR="00943B43">
        <w:fldChar w:fldCharType="begin"/>
      </w:r>
      <w:r w:rsidR="00943B43">
        <w:instrText xml:space="preserve"> REF _Ref396498243 \h </w:instrText>
      </w:r>
      <w:r w:rsidR="00943B43">
        <w:fldChar w:fldCharType="separate"/>
      </w:r>
      <w:r w:rsidR="002836B7">
        <w:t xml:space="preserve">Tabel </w:t>
      </w:r>
      <w:r w:rsidR="002836B7">
        <w:rPr>
          <w:noProof/>
        </w:rPr>
        <w:t>5</w:t>
      </w:r>
      <w:r w:rsidR="002836B7">
        <w:t>.</w:t>
      </w:r>
      <w:r w:rsidR="002836B7">
        <w:rPr>
          <w:noProof/>
        </w:rPr>
        <w:t>25</w:t>
      </w:r>
      <w:r w:rsidR="00943B43">
        <w:fldChar w:fldCharType="end"/>
      </w:r>
      <w:r w:rsidR="00943B43">
        <w:t xml:space="preserve">, </w:t>
      </w:r>
      <w:r w:rsidR="00943B43">
        <w:fldChar w:fldCharType="begin"/>
      </w:r>
      <w:r w:rsidR="00943B43">
        <w:instrText xml:space="preserve"> REF _Ref396498244 \h </w:instrText>
      </w:r>
      <w:r w:rsidR="00943B43">
        <w:fldChar w:fldCharType="separate"/>
      </w:r>
      <w:r w:rsidR="002836B7">
        <w:t xml:space="preserve">Tabel </w:t>
      </w:r>
      <w:r w:rsidR="002836B7">
        <w:rPr>
          <w:noProof/>
        </w:rPr>
        <w:t>5</w:t>
      </w:r>
      <w:r w:rsidR="002836B7">
        <w:t>.</w:t>
      </w:r>
      <w:r w:rsidR="002836B7">
        <w:rPr>
          <w:noProof/>
        </w:rPr>
        <w:t>26</w:t>
      </w:r>
      <w:r w:rsidR="00943B43">
        <w:fldChar w:fldCharType="end"/>
      </w:r>
      <w:r w:rsidR="00943B43">
        <w:t xml:space="preserve">, dan </w:t>
      </w:r>
      <w:r w:rsidR="00943B43">
        <w:fldChar w:fldCharType="begin"/>
      </w:r>
      <w:r w:rsidR="00943B43">
        <w:instrText xml:space="preserve"> REF _Ref396498245 \h </w:instrText>
      </w:r>
      <w:r w:rsidR="00943B43">
        <w:fldChar w:fldCharType="separate"/>
      </w:r>
      <w:r w:rsidR="002836B7">
        <w:t xml:space="preserve">Tabel </w:t>
      </w:r>
      <w:r w:rsidR="002836B7">
        <w:rPr>
          <w:noProof/>
        </w:rPr>
        <w:t>5</w:t>
      </w:r>
      <w:r w:rsidR="002836B7">
        <w:t>.</w:t>
      </w:r>
      <w:r w:rsidR="002836B7">
        <w:rPr>
          <w:noProof/>
        </w:rPr>
        <w:t>27</w:t>
      </w:r>
      <w:r w:rsidR="00943B43">
        <w:fldChar w:fldCharType="end"/>
      </w:r>
      <w:r w:rsidRPr="00CD27A9">
        <w:t xml:space="preserve"> </w:t>
      </w:r>
      <w:r>
        <w:t>merupakan data</w:t>
      </w:r>
      <w:r w:rsidR="00C11766">
        <w:t xml:space="preserve"> perkembangan kemampuan Jocelyn.</w:t>
      </w:r>
      <w:r>
        <w:t xml:space="preserve"> </w:t>
      </w:r>
      <w:r w:rsidR="00943B43">
        <w:fldChar w:fldCharType="begin"/>
      </w:r>
      <w:r w:rsidR="00943B43">
        <w:instrText xml:space="preserve"> REF _Ref396498246 \h </w:instrText>
      </w:r>
      <w:r w:rsidR="00943B43">
        <w:fldChar w:fldCharType="separate"/>
      </w:r>
      <w:r w:rsidR="002836B7">
        <w:t xml:space="preserve">Tabel </w:t>
      </w:r>
      <w:r w:rsidR="002836B7">
        <w:rPr>
          <w:noProof/>
        </w:rPr>
        <w:t>5</w:t>
      </w:r>
      <w:r w:rsidR="002836B7">
        <w:t>.</w:t>
      </w:r>
      <w:r w:rsidR="002836B7">
        <w:rPr>
          <w:noProof/>
        </w:rPr>
        <w:t>28</w:t>
      </w:r>
      <w:r w:rsidR="00943B43">
        <w:fldChar w:fldCharType="end"/>
      </w:r>
      <w:r w:rsidR="00943B43">
        <w:t xml:space="preserve">, </w:t>
      </w:r>
      <w:r w:rsidR="00943B43">
        <w:fldChar w:fldCharType="begin"/>
      </w:r>
      <w:r w:rsidR="00943B43">
        <w:instrText xml:space="preserve"> REF _Ref396498247 \h </w:instrText>
      </w:r>
      <w:r w:rsidR="00943B43">
        <w:fldChar w:fldCharType="separate"/>
      </w:r>
      <w:r w:rsidR="002836B7">
        <w:t xml:space="preserve">Tabel </w:t>
      </w:r>
      <w:r w:rsidR="002836B7">
        <w:rPr>
          <w:noProof/>
        </w:rPr>
        <w:t>5</w:t>
      </w:r>
      <w:r w:rsidR="002836B7">
        <w:t>.</w:t>
      </w:r>
      <w:r w:rsidR="002836B7">
        <w:rPr>
          <w:noProof/>
        </w:rPr>
        <w:t>29</w:t>
      </w:r>
      <w:r w:rsidR="00943B43">
        <w:fldChar w:fldCharType="end"/>
      </w:r>
      <w:r w:rsidR="00943B43">
        <w:t xml:space="preserve">, </w:t>
      </w:r>
      <w:r w:rsidR="00943B43">
        <w:fldChar w:fldCharType="begin"/>
      </w:r>
      <w:r w:rsidR="00943B43">
        <w:instrText xml:space="preserve"> REF _Ref396498248 \h </w:instrText>
      </w:r>
      <w:r w:rsidR="00943B43">
        <w:fldChar w:fldCharType="separate"/>
      </w:r>
      <w:r w:rsidR="002836B7">
        <w:t xml:space="preserve">Tabel </w:t>
      </w:r>
      <w:r w:rsidR="002836B7">
        <w:rPr>
          <w:noProof/>
        </w:rPr>
        <w:t>5</w:t>
      </w:r>
      <w:r w:rsidR="002836B7">
        <w:t>.</w:t>
      </w:r>
      <w:r w:rsidR="002836B7">
        <w:rPr>
          <w:noProof/>
        </w:rPr>
        <w:t>30</w:t>
      </w:r>
      <w:r w:rsidR="00943B43">
        <w:fldChar w:fldCharType="end"/>
      </w:r>
      <w:r w:rsidR="00943B43">
        <w:t xml:space="preserve">, dan </w:t>
      </w:r>
      <w:r w:rsidR="00943B43">
        <w:fldChar w:fldCharType="begin"/>
      </w:r>
      <w:r w:rsidR="00943B43">
        <w:instrText xml:space="preserve"> REF _Ref396498249 \h </w:instrText>
      </w:r>
      <w:r w:rsidR="00943B43">
        <w:fldChar w:fldCharType="separate"/>
      </w:r>
      <w:r w:rsidR="002836B7">
        <w:t xml:space="preserve">Tabel </w:t>
      </w:r>
      <w:r w:rsidR="002836B7">
        <w:rPr>
          <w:noProof/>
        </w:rPr>
        <w:t>5</w:t>
      </w:r>
      <w:r w:rsidR="002836B7">
        <w:t>.</w:t>
      </w:r>
      <w:r w:rsidR="002836B7">
        <w:rPr>
          <w:noProof/>
        </w:rPr>
        <w:t>31</w:t>
      </w:r>
      <w:r w:rsidR="00943B43">
        <w:fldChar w:fldCharType="end"/>
      </w:r>
      <w:r w:rsidR="00943B43">
        <w:t xml:space="preserve"> </w:t>
      </w:r>
      <w:r>
        <w:t>merupakan data</w:t>
      </w:r>
      <w:r w:rsidR="00C11766">
        <w:t xml:space="preserve"> perkembangan kemampuan Marchel.</w:t>
      </w:r>
      <w:r>
        <w:t xml:space="preserve"> </w:t>
      </w:r>
      <w:r w:rsidR="00943B43">
        <w:fldChar w:fldCharType="begin"/>
      </w:r>
      <w:r w:rsidR="00943B43">
        <w:instrText xml:space="preserve"> REF _Ref396498250 \h </w:instrText>
      </w:r>
      <w:r w:rsidR="00943B43">
        <w:fldChar w:fldCharType="separate"/>
      </w:r>
      <w:r w:rsidR="002836B7">
        <w:t xml:space="preserve">Tabel </w:t>
      </w:r>
      <w:r w:rsidR="002836B7">
        <w:rPr>
          <w:noProof/>
        </w:rPr>
        <w:t>5</w:t>
      </w:r>
      <w:r w:rsidR="002836B7">
        <w:t>.</w:t>
      </w:r>
      <w:r w:rsidR="002836B7">
        <w:rPr>
          <w:noProof/>
        </w:rPr>
        <w:t>32</w:t>
      </w:r>
      <w:r w:rsidR="00943B43">
        <w:fldChar w:fldCharType="end"/>
      </w:r>
      <w:r w:rsidR="00943B43">
        <w:t xml:space="preserve">, </w:t>
      </w:r>
      <w:r w:rsidR="00943B43">
        <w:fldChar w:fldCharType="begin"/>
      </w:r>
      <w:r w:rsidR="00943B43">
        <w:instrText xml:space="preserve"> REF _Ref396498251 \h </w:instrText>
      </w:r>
      <w:r w:rsidR="00943B43">
        <w:fldChar w:fldCharType="separate"/>
      </w:r>
      <w:r w:rsidR="002836B7">
        <w:t xml:space="preserve">Tabel </w:t>
      </w:r>
      <w:r w:rsidR="002836B7">
        <w:rPr>
          <w:noProof/>
        </w:rPr>
        <w:t>5</w:t>
      </w:r>
      <w:r w:rsidR="002836B7">
        <w:t>.</w:t>
      </w:r>
      <w:r w:rsidR="002836B7">
        <w:rPr>
          <w:noProof/>
        </w:rPr>
        <w:t>33</w:t>
      </w:r>
      <w:r w:rsidR="00943B43">
        <w:fldChar w:fldCharType="end"/>
      </w:r>
      <w:r w:rsidR="00943B43">
        <w:t xml:space="preserve">, </w:t>
      </w:r>
      <w:r w:rsidR="00943B43">
        <w:fldChar w:fldCharType="begin"/>
      </w:r>
      <w:r w:rsidR="00943B43">
        <w:instrText xml:space="preserve"> REF _Ref396498252 \h </w:instrText>
      </w:r>
      <w:r w:rsidR="00943B43">
        <w:fldChar w:fldCharType="separate"/>
      </w:r>
      <w:r w:rsidR="002836B7">
        <w:t xml:space="preserve">Tabel </w:t>
      </w:r>
      <w:r w:rsidR="002836B7">
        <w:rPr>
          <w:noProof/>
        </w:rPr>
        <w:t>5</w:t>
      </w:r>
      <w:r w:rsidR="002836B7">
        <w:t>.</w:t>
      </w:r>
      <w:r w:rsidR="002836B7">
        <w:rPr>
          <w:noProof/>
        </w:rPr>
        <w:t>34</w:t>
      </w:r>
      <w:r w:rsidR="00943B43">
        <w:fldChar w:fldCharType="end"/>
      </w:r>
      <w:r w:rsidR="00943B43">
        <w:t xml:space="preserve">, dan </w:t>
      </w:r>
      <w:r w:rsidR="00943B43">
        <w:fldChar w:fldCharType="begin"/>
      </w:r>
      <w:r w:rsidR="00943B43">
        <w:instrText xml:space="preserve"> REF _Ref396498253 \h </w:instrText>
      </w:r>
      <w:r w:rsidR="00943B43">
        <w:fldChar w:fldCharType="separate"/>
      </w:r>
      <w:r w:rsidR="002836B7">
        <w:t xml:space="preserve">Tabel </w:t>
      </w:r>
      <w:r w:rsidR="002836B7">
        <w:rPr>
          <w:noProof/>
        </w:rPr>
        <w:t>5</w:t>
      </w:r>
      <w:r w:rsidR="002836B7">
        <w:t>.</w:t>
      </w:r>
      <w:r w:rsidR="002836B7">
        <w:rPr>
          <w:noProof/>
        </w:rPr>
        <w:t>35</w:t>
      </w:r>
      <w:r w:rsidR="00943B43">
        <w:fldChar w:fldCharType="end"/>
      </w:r>
      <w:r w:rsidR="00943B43">
        <w:t xml:space="preserve"> </w:t>
      </w:r>
      <w:r>
        <w:t>merupakan dat</w:t>
      </w:r>
      <w:r w:rsidR="00C11766">
        <w:t>a perkembangan kemampuan Ninis.</w:t>
      </w:r>
      <w:r w:rsidR="00A47DCA">
        <w:t xml:space="preserve"> </w:t>
      </w:r>
      <w:r w:rsidR="00943B43">
        <w:fldChar w:fldCharType="begin"/>
      </w:r>
      <w:r w:rsidR="00943B43">
        <w:instrText xml:space="preserve"> REF _Ref396498254 \h </w:instrText>
      </w:r>
      <w:r w:rsidR="00943B43">
        <w:fldChar w:fldCharType="separate"/>
      </w:r>
      <w:r w:rsidR="002836B7">
        <w:t xml:space="preserve">Tabel </w:t>
      </w:r>
      <w:r w:rsidR="002836B7">
        <w:rPr>
          <w:noProof/>
        </w:rPr>
        <w:t>5</w:t>
      </w:r>
      <w:r w:rsidR="002836B7">
        <w:t>.</w:t>
      </w:r>
      <w:r w:rsidR="002836B7">
        <w:rPr>
          <w:noProof/>
        </w:rPr>
        <w:t>36</w:t>
      </w:r>
      <w:r w:rsidR="00943B43">
        <w:fldChar w:fldCharType="end"/>
      </w:r>
      <w:r w:rsidR="00943B43">
        <w:t xml:space="preserve">, </w:t>
      </w:r>
      <w:r w:rsidR="00943B43">
        <w:fldChar w:fldCharType="begin"/>
      </w:r>
      <w:r w:rsidR="00943B43">
        <w:instrText xml:space="preserve"> REF _Ref396498255 \h </w:instrText>
      </w:r>
      <w:r w:rsidR="00943B43">
        <w:fldChar w:fldCharType="separate"/>
      </w:r>
      <w:r w:rsidR="002836B7">
        <w:t xml:space="preserve">Tabel </w:t>
      </w:r>
      <w:r w:rsidR="002836B7">
        <w:rPr>
          <w:noProof/>
        </w:rPr>
        <w:t>5</w:t>
      </w:r>
      <w:r w:rsidR="002836B7">
        <w:t>.</w:t>
      </w:r>
      <w:r w:rsidR="002836B7">
        <w:rPr>
          <w:noProof/>
        </w:rPr>
        <w:t>37</w:t>
      </w:r>
      <w:r w:rsidR="00943B43">
        <w:fldChar w:fldCharType="end"/>
      </w:r>
      <w:r w:rsidR="00943B43">
        <w:t xml:space="preserve">, </w:t>
      </w:r>
      <w:r w:rsidR="00943B43">
        <w:fldChar w:fldCharType="begin"/>
      </w:r>
      <w:r w:rsidR="00943B43">
        <w:instrText xml:space="preserve"> REF _Ref396498256 \h </w:instrText>
      </w:r>
      <w:r w:rsidR="00943B43">
        <w:fldChar w:fldCharType="separate"/>
      </w:r>
      <w:r w:rsidR="002836B7">
        <w:t xml:space="preserve">Tabel </w:t>
      </w:r>
      <w:r w:rsidR="002836B7">
        <w:rPr>
          <w:noProof/>
        </w:rPr>
        <w:t>5</w:t>
      </w:r>
      <w:r w:rsidR="002836B7">
        <w:t>.</w:t>
      </w:r>
      <w:r w:rsidR="002836B7">
        <w:rPr>
          <w:noProof/>
        </w:rPr>
        <w:t>38</w:t>
      </w:r>
      <w:r w:rsidR="00943B43">
        <w:fldChar w:fldCharType="end"/>
      </w:r>
      <w:r w:rsidR="00943B43">
        <w:t xml:space="preserve">, dan </w:t>
      </w:r>
      <w:r w:rsidR="00943B43">
        <w:fldChar w:fldCharType="begin"/>
      </w:r>
      <w:r w:rsidR="00943B43">
        <w:instrText xml:space="preserve"> REF _Ref396498257 \h </w:instrText>
      </w:r>
      <w:r w:rsidR="00943B43">
        <w:fldChar w:fldCharType="separate"/>
      </w:r>
      <w:r w:rsidR="002836B7">
        <w:t xml:space="preserve">Tabel </w:t>
      </w:r>
      <w:r w:rsidR="002836B7">
        <w:rPr>
          <w:noProof/>
        </w:rPr>
        <w:t>5</w:t>
      </w:r>
      <w:r w:rsidR="002836B7">
        <w:t>.</w:t>
      </w:r>
      <w:r w:rsidR="002836B7">
        <w:rPr>
          <w:noProof/>
        </w:rPr>
        <w:t>39</w:t>
      </w:r>
      <w:r w:rsidR="00943B43">
        <w:fldChar w:fldCharType="end"/>
      </w:r>
      <w:r w:rsidR="00943B43">
        <w:t xml:space="preserve"> </w:t>
      </w:r>
      <w:r>
        <w:t>merupakan data perkembangan kemampuan Janice</w:t>
      </w:r>
      <w:r w:rsidR="00E16CA1">
        <w:t>.</w:t>
      </w:r>
      <w:r w:rsidR="009D6722">
        <w:t xml:space="preserve"> </w:t>
      </w:r>
      <w:r w:rsidR="00943B43">
        <w:fldChar w:fldCharType="begin"/>
      </w:r>
      <w:r w:rsidR="00943B43">
        <w:instrText xml:space="preserve"> REF _Ref396498258 \h </w:instrText>
      </w:r>
      <w:r w:rsidR="00943B43">
        <w:fldChar w:fldCharType="separate"/>
      </w:r>
      <w:r w:rsidR="002836B7">
        <w:t xml:space="preserve">Tabel </w:t>
      </w:r>
      <w:r w:rsidR="002836B7">
        <w:rPr>
          <w:noProof/>
        </w:rPr>
        <w:t>5</w:t>
      </w:r>
      <w:r w:rsidR="002836B7">
        <w:t>.</w:t>
      </w:r>
      <w:r w:rsidR="002836B7">
        <w:rPr>
          <w:noProof/>
        </w:rPr>
        <w:t>40</w:t>
      </w:r>
      <w:r w:rsidR="00943B43">
        <w:fldChar w:fldCharType="end"/>
      </w:r>
      <w:r w:rsidR="00943B43">
        <w:t xml:space="preserve"> </w:t>
      </w:r>
      <w:r w:rsidR="009D6722">
        <w:t>merupakan data penggunaan aktivitas yang dilakukan M</w:t>
      </w:r>
      <w:r w:rsidR="00943B43">
        <w:t>e</w:t>
      </w:r>
      <w:r w:rsidR="009D6722">
        <w:t xml:space="preserve">yer. </w:t>
      </w:r>
      <w:r w:rsidR="00943B43">
        <w:fldChar w:fldCharType="begin"/>
      </w:r>
      <w:r w:rsidR="00943B43">
        <w:instrText xml:space="preserve"> REF _Ref396498259 \h </w:instrText>
      </w:r>
      <w:r w:rsidR="00943B43">
        <w:fldChar w:fldCharType="separate"/>
      </w:r>
      <w:r w:rsidR="002836B7">
        <w:t xml:space="preserve">Tabel </w:t>
      </w:r>
      <w:r w:rsidR="002836B7">
        <w:rPr>
          <w:noProof/>
        </w:rPr>
        <w:t>5</w:t>
      </w:r>
      <w:r w:rsidR="002836B7">
        <w:t>.</w:t>
      </w:r>
      <w:r w:rsidR="002836B7">
        <w:rPr>
          <w:noProof/>
        </w:rPr>
        <w:t>41</w:t>
      </w:r>
      <w:r w:rsidR="00943B43">
        <w:fldChar w:fldCharType="end"/>
      </w:r>
      <w:r w:rsidR="00943B43">
        <w:t xml:space="preserve"> </w:t>
      </w:r>
      <w:r w:rsidR="009D6722">
        <w:t xml:space="preserve">merupakan data penggunaan aktivitas yang dilakukan Joice. </w:t>
      </w:r>
      <w:r w:rsidR="00943B43">
        <w:fldChar w:fldCharType="begin"/>
      </w:r>
      <w:r w:rsidR="00943B43">
        <w:instrText xml:space="preserve"> REF _Ref396498260 \h </w:instrText>
      </w:r>
      <w:r w:rsidR="00943B43">
        <w:fldChar w:fldCharType="separate"/>
      </w:r>
      <w:r w:rsidR="002836B7">
        <w:t xml:space="preserve">Tabel </w:t>
      </w:r>
      <w:r w:rsidR="002836B7">
        <w:rPr>
          <w:noProof/>
        </w:rPr>
        <w:t>5</w:t>
      </w:r>
      <w:r w:rsidR="002836B7">
        <w:t>.</w:t>
      </w:r>
      <w:r w:rsidR="002836B7">
        <w:rPr>
          <w:noProof/>
        </w:rPr>
        <w:t>42</w:t>
      </w:r>
      <w:r w:rsidR="00943B43">
        <w:fldChar w:fldCharType="end"/>
      </w:r>
      <w:r w:rsidR="00943B43">
        <w:t xml:space="preserve"> </w:t>
      </w:r>
      <w:r w:rsidR="009D6722">
        <w:t xml:space="preserve">merupakan data penggunaan aktivitas yang dilakukan Jocelyn. </w:t>
      </w:r>
      <w:r w:rsidR="00943B43">
        <w:fldChar w:fldCharType="begin"/>
      </w:r>
      <w:r w:rsidR="00943B43">
        <w:instrText xml:space="preserve"> REF _Ref396498261 \h </w:instrText>
      </w:r>
      <w:r w:rsidR="00943B43">
        <w:fldChar w:fldCharType="separate"/>
      </w:r>
      <w:r w:rsidR="002836B7">
        <w:t xml:space="preserve">Tabel </w:t>
      </w:r>
      <w:r w:rsidR="002836B7">
        <w:rPr>
          <w:noProof/>
        </w:rPr>
        <w:t>5</w:t>
      </w:r>
      <w:r w:rsidR="002836B7">
        <w:t>.</w:t>
      </w:r>
      <w:r w:rsidR="002836B7">
        <w:rPr>
          <w:noProof/>
        </w:rPr>
        <w:t>43</w:t>
      </w:r>
      <w:r w:rsidR="00943B43">
        <w:fldChar w:fldCharType="end"/>
      </w:r>
      <w:r w:rsidR="00943B43">
        <w:t xml:space="preserve"> </w:t>
      </w:r>
      <w:r w:rsidR="009D6722">
        <w:t xml:space="preserve">merupakan data penggunaan aktivitas yang dilakukan Marchel. </w:t>
      </w:r>
      <w:r w:rsidR="00943B43">
        <w:fldChar w:fldCharType="begin"/>
      </w:r>
      <w:r w:rsidR="00943B43">
        <w:instrText xml:space="preserve"> REF _Ref396498262 \h </w:instrText>
      </w:r>
      <w:r w:rsidR="00943B43">
        <w:fldChar w:fldCharType="separate"/>
      </w:r>
      <w:r w:rsidR="002836B7">
        <w:t xml:space="preserve">Tabel </w:t>
      </w:r>
      <w:r w:rsidR="002836B7">
        <w:rPr>
          <w:noProof/>
        </w:rPr>
        <w:t>5</w:t>
      </w:r>
      <w:r w:rsidR="002836B7">
        <w:t>.</w:t>
      </w:r>
      <w:r w:rsidR="002836B7">
        <w:rPr>
          <w:noProof/>
        </w:rPr>
        <w:t>44</w:t>
      </w:r>
      <w:r w:rsidR="00943B43">
        <w:fldChar w:fldCharType="end"/>
      </w:r>
      <w:r w:rsidR="00943B43">
        <w:t xml:space="preserve"> </w:t>
      </w:r>
      <w:r w:rsidR="009D6722">
        <w:t xml:space="preserve">merupakan data penggunaan aktivitas yang dilakukan Ninis. </w:t>
      </w:r>
      <w:r w:rsidR="00943B43">
        <w:fldChar w:fldCharType="begin"/>
      </w:r>
      <w:r w:rsidR="00943B43">
        <w:instrText xml:space="preserve"> REF _Ref396498263 \h </w:instrText>
      </w:r>
      <w:r w:rsidR="00943B43">
        <w:fldChar w:fldCharType="separate"/>
      </w:r>
      <w:r w:rsidR="002836B7">
        <w:t xml:space="preserve">Tabel </w:t>
      </w:r>
      <w:r w:rsidR="002836B7">
        <w:rPr>
          <w:noProof/>
        </w:rPr>
        <w:t>5</w:t>
      </w:r>
      <w:r w:rsidR="002836B7">
        <w:t>.</w:t>
      </w:r>
      <w:r w:rsidR="002836B7">
        <w:rPr>
          <w:noProof/>
        </w:rPr>
        <w:t>45</w:t>
      </w:r>
      <w:r w:rsidR="00943B43">
        <w:fldChar w:fldCharType="end"/>
      </w:r>
      <w:r w:rsidR="00943B43">
        <w:t xml:space="preserve"> </w:t>
      </w:r>
      <w:r w:rsidR="009D6722">
        <w:t>merupakan data penggunaan aktivitas yang dilakukan Janice.</w:t>
      </w:r>
      <w:r w:rsidR="00A47DCA">
        <w:t xml:space="preserve"> </w:t>
      </w:r>
      <w:r w:rsidR="00943B43">
        <w:fldChar w:fldCharType="begin"/>
      </w:r>
      <w:r w:rsidR="00943B43">
        <w:instrText xml:space="preserve"> REF _Ref396498234 \h </w:instrText>
      </w:r>
      <w:r w:rsidR="00943B43">
        <w:fldChar w:fldCharType="separate"/>
      </w:r>
      <w:r w:rsidR="002836B7">
        <w:t xml:space="preserve">Tabel </w:t>
      </w:r>
      <w:r w:rsidR="002836B7">
        <w:rPr>
          <w:noProof/>
        </w:rPr>
        <w:t>5</w:t>
      </w:r>
      <w:r w:rsidR="002836B7">
        <w:t>.</w:t>
      </w:r>
      <w:r w:rsidR="002836B7">
        <w:rPr>
          <w:noProof/>
        </w:rPr>
        <w:t>16</w:t>
      </w:r>
      <w:r w:rsidR="00943B43">
        <w:fldChar w:fldCharType="end"/>
      </w:r>
      <w:r w:rsidR="00943B43">
        <w:t xml:space="preserve"> </w:t>
      </w:r>
      <w:r w:rsidR="00A47DCA">
        <w:t xml:space="preserve">hingga </w:t>
      </w:r>
      <w:r w:rsidR="00943B43">
        <w:fldChar w:fldCharType="begin"/>
      </w:r>
      <w:r w:rsidR="00943B43">
        <w:instrText xml:space="preserve"> REF _Ref396498257 \h </w:instrText>
      </w:r>
      <w:r w:rsidR="00943B43">
        <w:fldChar w:fldCharType="separate"/>
      </w:r>
      <w:r w:rsidR="002836B7">
        <w:t xml:space="preserve">Tabel </w:t>
      </w:r>
      <w:r w:rsidR="002836B7">
        <w:rPr>
          <w:noProof/>
        </w:rPr>
        <w:t>5</w:t>
      </w:r>
      <w:r w:rsidR="002836B7">
        <w:t>.</w:t>
      </w:r>
      <w:r w:rsidR="002836B7">
        <w:rPr>
          <w:noProof/>
        </w:rPr>
        <w:t>39</w:t>
      </w:r>
      <w:r w:rsidR="00943B43">
        <w:fldChar w:fldCharType="end"/>
      </w:r>
      <w:r w:rsidR="00943B43">
        <w:t xml:space="preserve"> </w:t>
      </w:r>
      <w:r w:rsidR="00A47DCA">
        <w:t>menggambarkan perbedaan</w:t>
      </w:r>
      <w:r w:rsidR="009D6722">
        <w:t xml:space="preserve"> nilai</w:t>
      </w:r>
      <w:r w:rsidR="00A47DCA">
        <w:t xml:space="preserve"> kemapuan siswa sebelum diberikan aplikasi dan setelah diberikan aplikasi. Hasil nilai tersebut akan diolah dan diuji secara statistik dengan menggunakan teori uji statistik. </w:t>
      </w:r>
    </w:p>
    <w:p w14:paraId="00A0718D" w14:textId="77777777" w:rsidR="002D3893" w:rsidRDefault="002D3893" w:rsidP="00AA47E2"/>
    <w:p w14:paraId="2630D7CF" w14:textId="77777777" w:rsidR="00B21207" w:rsidRDefault="00B21207" w:rsidP="00AA47E2"/>
    <w:p w14:paraId="3AD3F2C6" w14:textId="77777777" w:rsidR="00B21207" w:rsidRDefault="00B21207" w:rsidP="00AA47E2"/>
    <w:p w14:paraId="70155B59" w14:textId="77777777" w:rsidR="00B21207" w:rsidRDefault="00B21207" w:rsidP="00AA47E2"/>
    <w:p w14:paraId="7E5E5D83" w14:textId="77777777" w:rsidR="00B21207" w:rsidRDefault="00B21207" w:rsidP="00AA47E2"/>
    <w:p w14:paraId="05367848" w14:textId="77777777" w:rsidR="001674D0" w:rsidRDefault="001674D0" w:rsidP="001674D0">
      <w:pPr>
        <w:pStyle w:val="Caption"/>
        <w:keepNext/>
      </w:pPr>
      <w:bookmarkStart w:id="528" w:name="_Ref396498264"/>
      <w:r>
        <w:lastRenderedPageBreak/>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6</w:t>
      </w:r>
      <w:r w:rsidR="003C0604">
        <w:fldChar w:fldCharType="end"/>
      </w:r>
      <w:bookmarkEnd w:id="528"/>
      <w:r w:rsidRPr="001674D0">
        <w:t xml:space="preserve"> </w:t>
      </w:r>
      <w:r>
        <w:t>Nilai Peningkatan Kemampuan Siswa</w:t>
      </w:r>
      <w:r w:rsidR="00B21207">
        <w:t xml:space="preserve"> (Bagian 1)</w:t>
      </w:r>
    </w:p>
    <w:tbl>
      <w:tblPr>
        <w:tblStyle w:val="TableGrid"/>
        <w:tblW w:w="0" w:type="auto"/>
        <w:tblInd w:w="108" w:type="dxa"/>
        <w:tblLayout w:type="fixed"/>
        <w:tblLook w:val="04A0" w:firstRow="1" w:lastRow="0" w:firstColumn="1" w:lastColumn="0" w:noHBand="0" w:noVBand="1"/>
      </w:tblPr>
      <w:tblGrid>
        <w:gridCol w:w="504"/>
        <w:gridCol w:w="1026"/>
        <w:gridCol w:w="1440"/>
        <w:gridCol w:w="630"/>
        <w:gridCol w:w="720"/>
        <w:gridCol w:w="1530"/>
      </w:tblGrid>
      <w:tr w:rsidR="00761DC6" w:rsidRPr="00B21207" w14:paraId="775CC4C7" w14:textId="77777777" w:rsidTr="00B21207">
        <w:tc>
          <w:tcPr>
            <w:tcW w:w="504" w:type="dxa"/>
            <w:vMerge w:val="restart"/>
            <w:vAlign w:val="center"/>
          </w:tcPr>
          <w:p w14:paraId="15B12838" w14:textId="77777777" w:rsidR="00761DC6" w:rsidRPr="00B21207" w:rsidRDefault="00761DC6" w:rsidP="00FD2BF2">
            <w:pPr>
              <w:jc w:val="center"/>
              <w:rPr>
                <w:b/>
                <w:sz w:val="20"/>
                <w:szCs w:val="20"/>
              </w:rPr>
            </w:pPr>
            <w:r w:rsidRPr="00B21207">
              <w:rPr>
                <w:b/>
                <w:sz w:val="20"/>
                <w:szCs w:val="20"/>
              </w:rPr>
              <w:t>No</w:t>
            </w:r>
          </w:p>
        </w:tc>
        <w:tc>
          <w:tcPr>
            <w:tcW w:w="1026" w:type="dxa"/>
            <w:vMerge w:val="restart"/>
            <w:vAlign w:val="center"/>
          </w:tcPr>
          <w:p w14:paraId="48609973" w14:textId="77777777" w:rsidR="00761DC6" w:rsidRPr="00B21207" w:rsidRDefault="00761DC6" w:rsidP="00FD2BF2">
            <w:pPr>
              <w:jc w:val="center"/>
              <w:rPr>
                <w:b/>
                <w:sz w:val="20"/>
                <w:szCs w:val="20"/>
              </w:rPr>
            </w:pPr>
            <w:r w:rsidRPr="00B21207">
              <w:rPr>
                <w:b/>
                <w:sz w:val="20"/>
                <w:szCs w:val="20"/>
              </w:rPr>
              <w:t>Nama</w:t>
            </w:r>
          </w:p>
        </w:tc>
        <w:tc>
          <w:tcPr>
            <w:tcW w:w="1440" w:type="dxa"/>
            <w:vMerge w:val="restart"/>
            <w:vAlign w:val="center"/>
          </w:tcPr>
          <w:p w14:paraId="3CEBB7F4" w14:textId="77777777" w:rsidR="00761DC6" w:rsidRPr="00B21207" w:rsidRDefault="00761DC6" w:rsidP="00FD2BF2">
            <w:pPr>
              <w:jc w:val="center"/>
              <w:rPr>
                <w:b/>
                <w:sz w:val="20"/>
                <w:szCs w:val="20"/>
              </w:rPr>
            </w:pPr>
            <w:r w:rsidRPr="00B21207">
              <w:rPr>
                <w:b/>
                <w:sz w:val="20"/>
                <w:szCs w:val="20"/>
              </w:rPr>
              <w:t>Kemampuan</w:t>
            </w:r>
          </w:p>
        </w:tc>
        <w:tc>
          <w:tcPr>
            <w:tcW w:w="1350" w:type="dxa"/>
            <w:gridSpan w:val="2"/>
            <w:vAlign w:val="center"/>
          </w:tcPr>
          <w:p w14:paraId="39FCEA0D" w14:textId="77777777" w:rsidR="00761DC6" w:rsidRPr="00B21207" w:rsidRDefault="00761DC6" w:rsidP="00FD2BF2">
            <w:pPr>
              <w:jc w:val="center"/>
              <w:rPr>
                <w:sz w:val="20"/>
                <w:szCs w:val="20"/>
              </w:rPr>
            </w:pPr>
            <w:r w:rsidRPr="00B21207">
              <w:rPr>
                <w:sz w:val="20"/>
                <w:szCs w:val="20"/>
              </w:rPr>
              <w:t>Nilai</w:t>
            </w:r>
          </w:p>
        </w:tc>
        <w:tc>
          <w:tcPr>
            <w:tcW w:w="1530" w:type="dxa"/>
            <w:vMerge w:val="restart"/>
            <w:vAlign w:val="center"/>
          </w:tcPr>
          <w:p w14:paraId="36ABC978" w14:textId="77777777" w:rsidR="00761DC6" w:rsidRPr="00B21207" w:rsidRDefault="00761DC6" w:rsidP="00FD2BF2">
            <w:pPr>
              <w:jc w:val="center"/>
              <w:rPr>
                <w:b/>
                <w:sz w:val="20"/>
                <w:szCs w:val="20"/>
              </w:rPr>
            </w:pPr>
            <w:r w:rsidRPr="00B21207">
              <w:rPr>
                <w:b/>
                <w:sz w:val="20"/>
                <w:szCs w:val="20"/>
              </w:rPr>
              <w:t>Peningkatan (%)</w:t>
            </w:r>
          </w:p>
        </w:tc>
      </w:tr>
      <w:tr w:rsidR="00761DC6" w:rsidRPr="00B21207" w14:paraId="562A65B7" w14:textId="77777777" w:rsidTr="00B21207">
        <w:tc>
          <w:tcPr>
            <w:tcW w:w="504" w:type="dxa"/>
            <w:vMerge/>
            <w:vAlign w:val="center"/>
          </w:tcPr>
          <w:p w14:paraId="3CF5EB5F" w14:textId="77777777" w:rsidR="00761DC6" w:rsidRPr="00B21207" w:rsidRDefault="00761DC6" w:rsidP="00FD2BF2">
            <w:pPr>
              <w:jc w:val="center"/>
              <w:rPr>
                <w:sz w:val="20"/>
                <w:szCs w:val="20"/>
              </w:rPr>
            </w:pPr>
          </w:p>
        </w:tc>
        <w:tc>
          <w:tcPr>
            <w:tcW w:w="1026" w:type="dxa"/>
            <w:vMerge/>
            <w:vAlign w:val="center"/>
          </w:tcPr>
          <w:p w14:paraId="415376B3" w14:textId="77777777" w:rsidR="00761DC6" w:rsidRPr="00B21207" w:rsidRDefault="00761DC6" w:rsidP="00FD2BF2">
            <w:pPr>
              <w:jc w:val="center"/>
              <w:rPr>
                <w:sz w:val="20"/>
                <w:szCs w:val="20"/>
              </w:rPr>
            </w:pPr>
          </w:p>
        </w:tc>
        <w:tc>
          <w:tcPr>
            <w:tcW w:w="1440" w:type="dxa"/>
            <w:vMerge/>
            <w:vAlign w:val="center"/>
          </w:tcPr>
          <w:p w14:paraId="39FD8D0A" w14:textId="77777777" w:rsidR="00761DC6" w:rsidRPr="00B21207" w:rsidRDefault="00761DC6" w:rsidP="00FD2BF2">
            <w:pPr>
              <w:jc w:val="center"/>
              <w:rPr>
                <w:sz w:val="20"/>
                <w:szCs w:val="20"/>
              </w:rPr>
            </w:pPr>
          </w:p>
        </w:tc>
        <w:tc>
          <w:tcPr>
            <w:tcW w:w="630" w:type="dxa"/>
            <w:vAlign w:val="center"/>
          </w:tcPr>
          <w:p w14:paraId="4F189492" w14:textId="77777777" w:rsidR="00761DC6" w:rsidRPr="00B21207" w:rsidRDefault="00761DC6" w:rsidP="00FD2BF2">
            <w:pPr>
              <w:jc w:val="center"/>
              <w:rPr>
                <w:sz w:val="20"/>
                <w:szCs w:val="20"/>
              </w:rPr>
            </w:pPr>
            <w:r w:rsidRPr="00B21207">
              <w:rPr>
                <w:sz w:val="20"/>
                <w:szCs w:val="20"/>
              </w:rPr>
              <w:t>Pra</w:t>
            </w:r>
          </w:p>
        </w:tc>
        <w:tc>
          <w:tcPr>
            <w:tcW w:w="720" w:type="dxa"/>
            <w:vAlign w:val="center"/>
          </w:tcPr>
          <w:p w14:paraId="7D087A01" w14:textId="77777777" w:rsidR="00761DC6" w:rsidRPr="00B21207" w:rsidRDefault="00761DC6" w:rsidP="00FD2BF2">
            <w:pPr>
              <w:jc w:val="center"/>
              <w:rPr>
                <w:sz w:val="20"/>
                <w:szCs w:val="20"/>
              </w:rPr>
            </w:pPr>
            <w:r w:rsidRPr="00B21207">
              <w:rPr>
                <w:sz w:val="20"/>
                <w:szCs w:val="20"/>
              </w:rPr>
              <w:t>Pasca</w:t>
            </w:r>
          </w:p>
        </w:tc>
        <w:tc>
          <w:tcPr>
            <w:tcW w:w="1530" w:type="dxa"/>
            <w:vMerge/>
          </w:tcPr>
          <w:p w14:paraId="493D77D1" w14:textId="77777777" w:rsidR="00761DC6" w:rsidRPr="00B21207" w:rsidRDefault="00761DC6" w:rsidP="00FD2BF2">
            <w:pPr>
              <w:jc w:val="center"/>
              <w:rPr>
                <w:sz w:val="20"/>
                <w:szCs w:val="20"/>
              </w:rPr>
            </w:pPr>
          </w:p>
        </w:tc>
      </w:tr>
      <w:tr w:rsidR="00761DC6" w:rsidRPr="00B21207" w14:paraId="2C45A2A3" w14:textId="77777777" w:rsidTr="00B21207">
        <w:tc>
          <w:tcPr>
            <w:tcW w:w="504" w:type="dxa"/>
            <w:vMerge w:val="restart"/>
            <w:vAlign w:val="center"/>
          </w:tcPr>
          <w:p w14:paraId="338D00B0" w14:textId="77777777" w:rsidR="00761DC6" w:rsidRPr="00B21207" w:rsidRDefault="00761DC6" w:rsidP="002D3893">
            <w:pPr>
              <w:jc w:val="center"/>
              <w:rPr>
                <w:sz w:val="20"/>
                <w:szCs w:val="20"/>
              </w:rPr>
            </w:pPr>
            <w:r w:rsidRPr="00B21207">
              <w:rPr>
                <w:sz w:val="20"/>
                <w:szCs w:val="20"/>
              </w:rPr>
              <w:t>1</w:t>
            </w:r>
          </w:p>
        </w:tc>
        <w:tc>
          <w:tcPr>
            <w:tcW w:w="1026" w:type="dxa"/>
            <w:vMerge w:val="restart"/>
            <w:vAlign w:val="center"/>
          </w:tcPr>
          <w:p w14:paraId="4360264C" w14:textId="77777777" w:rsidR="00761DC6" w:rsidRPr="00B21207" w:rsidRDefault="00761DC6" w:rsidP="00DE42BD">
            <w:pPr>
              <w:rPr>
                <w:sz w:val="20"/>
                <w:szCs w:val="20"/>
              </w:rPr>
            </w:pPr>
            <w:r w:rsidRPr="00B21207">
              <w:rPr>
                <w:sz w:val="20"/>
                <w:szCs w:val="20"/>
              </w:rPr>
              <w:t>Meyer</w:t>
            </w:r>
          </w:p>
        </w:tc>
        <w:tc>
          <w:tcPr>
            <w:tcW w:w="1440" w:type="dxa"/>
            <w:vAlign w:val="center"/>
          </w:tcPr>
          <w:p w14:paraId="5AA9FA97" w14:textId="77777777" w:rsidR="00761DC6" w:rsidRPr="00B21207" w:rsidRDefault="00761DC6" w:rsidP="00DE42BD">
            <w:pPr>
              <w:jc w:val="left"/>
              <w:rPr>
                <w:sz w:val="20"/>
                <w:szCs w:val="20"/>
              </w:rPr>
            </w:pPr>
            <w:r w:rsidRPr="00B21207">
              <w:rPr>
                <w:sz w:val="20"/>
                <w:szCs w:val="20"/>
              </w:rPr>
              <w:t>Bahasa</w:t>
            </w:r>
          </w:p>
        </w:tc>
        <w:tc>
          <w:tcPr>
            <w:tcW w:w="630" w:type="dxa"/>
            <w:vAlign w:val="center"/>
          </w:tcPr>
          <w:p w14:paraId="45FF498C" w14:textId="77777777" w:rsidR="00761DC6" w:rsidRPr="00B21207" w:rsidRDefault="00761DC6" w:rsidP="00732C1F">
            <w:pPr>
              <w:jc w:val="right"/>
              <w:rPr>
                <w:sz w:val="20"/>
                <w:szCs w:val="20"/>
              </w:rPr>
            </w:pPr>
            <w:r w:rsidRPr="00B21207">
              <w:rPr>
                <w:sz w:val="20"/>
                <w:szCs w:val="20"/>
              </w:rPr>
              <w:t>26</w:t>
            </w:r>
          </w:p>
        </w:tc>
        <w:tc>
          <w:tcPr>
            <w:tcW w:w="720" w:type="dxa"/>
            <w:vAlign w:val="center"/>
          </w:tcPr>
          <w:p w14:paraId="6DB55FC4" w14:textId="77777777" w:rsidR="00761DC6" w:rsidRPr="00B21207" w:rsidRDefault="00761DC6" w:rsidP="00732C1F">
            <w:pPr>
              <w:jc w:val="right"/>
              <w:rPr>
                <w:sz w:val="20"/>
                <w:szCs w:val="20"/>
              </w:rPr>
            </w:pPr>
            <w:r w:rsidRPr="00B21207">
              <w:rPr>
                <w:sz w:val="20"/>
                <w:szCs w:val="20"/>
              </w:rPr>
              <w:t>27</w:t>
            </w:r>
          </w:p>
        </w:tc>
        <w:tc>
          <w:tcPr>
            <w:tcW w:w="1530" w:type="dxa"/>
            <w:vAlign w:val="bottom"/>
          </w:tcPr>
          <w:p w14:paraId="6227CF39" w14:textId="77777777" w:rsidR="00761DC6" w:rsidRPr="00B21207" w:rsidRDefault="00761DC6">
            <w:pPr>
              <w:jc w:val="right"/>
              <w:rPr>
                <w:color w:val="000000"/>
                <w:sz w:val="20"/>
                <w:szCs w:val="20"/>
              </w:rPr>
            </w:pPr>
            <w:r w:rsidRPr="00B21207">
              <w:rPr>
                <w:color w:val="000000"/>
                <w:sz w:val="20"/>
                <w:szCs w:val="20"/>
              </w:rPr>
              <w:t>3.846154</w:t>
            </w:r>
          </w:p>
        </w:tc>
      </w:tr>
      <w:tr w:rsidR="00761DC6" w:rsidRPr="00B21207" w14:paraId="7AC31245" w14:textId="77777777" w:rsidTr="00B21207">
        <w:tc>
          <w:tcPr>
            <w:tcW w:w="504" w:type="dxa"/>
            <w:vMerge/>
            <w:vAlign w:val="center"/>
          </w:tcPr>
          <w:p w14:paraId="067D1465" w14:textId="77777777" w:rsidR="00761DC6" w:rsidRPr="00B21207" w:rsidRDefault="00761DC6" w:rsidP="00AA47E2">
            <w:pPr>
              <w:rPr>
                <w:sz w:val="20"/>
                <w:szCs w:val="20"/>
              </w:rPr>
            </w:pPr>
          </w:p>
        </w:tc>
        <w:tc>
          <w:tcPr>
            <w:tcW w:w="1026" w:type="dxa"/>
            <w:vMerge/>
          </w:tcPr>
          <w:p w14:paraId="07841D9E" w14:textId="77777777" w:rsidR="00761DC6" w:rsidRPr="00B21207" w:rsidRDefault="00761DC6" w:rsidP="00AA47E2">
            <w:pPr>
              <w:rPr>
                <w:sz w:val="20"/>
                <w:szCs w:val="20"/>
              </w:rPr>
            </w:pPr>
          </w:p>
        </w:tc>
        <w:tc>
          <w:tcPr>
            <w:tcW w:w="1440" w:type="dxa"/>
          </w:tcPr>
          <w:p w14:paraId="7270EF57" w14:textId="77777777" w:rsidR="00761DC6" w:rsidRPr="00B21207" w:rsidRDefault="00761DC6" w:rsidP="00AA47E2">
            <w:pPr>
              <w:rPr>
                <w:sz w:val="20"/>
                <w:szCs w:val="20"/>
              </w:rPr>
            </w:pPr>
            <w:r w:rsidRPr="00B21207">
              <w:rPr>
                <w:sz w:val="20"/>
                <w:szCs w:val="20"/>
              </w:rPr>
              <w:t>Matematika</w:t>
            </w:r>
          </w:p>
        </w:tc>
        <w:tc>
          <w:tcPr>
            <w:tcW w:w="630" w:type="dxa"/>
            <w:vAlign w:val="center"/>
          </w:tcPr>
          <w:p w14:paraId="719ADE9A" w14:textId="77777777" w:rsidR="00761DC6" w:rsidRPr="00B21207" w:rsidRDefault="00761DC6" w:rsidP="00732C1F">
            <w:pPr>
              <w:jc w:val="right"/>
              <w:rPr>
                <w:sz w:val="20"/>
                <w:szCs w:val="20"/>
              </w:rPr>
            </w:pPr>
            <w:r w:rsidRPr="00B21207">
              <w:rPr>
                <w:sz w:val="20"/>
                <w:szCs w:val="20"/>
              </w:rPr>
              <w:t>19</w:t>
            </w:r>
          </w:p>
        </w:tc>
        <w:tc>
          <w:tcPr>
            <w:tcW w:w="720" w:type="dxa"/>
            <w:vAlign w:val="center"/>
          </w:tcPr>
          <w:p w14:paraId="5D5ABFD7" w14:textId="77777777" w:rsidR="00761DC6" w:rsidRPr="00B21207" w:rsidRDefault="00761DC6" w:rsidP="00732C1F">
            <w:pPr>
              <w:jc w:val="right"/>
              <w:rPr>
                <w:sz w:val="20"/>
                <w:szCs w:val="20"/>
              </w:rPr>
            </w:pPr>
            <w:r w:rsidRPr="00B21207">
              <w:rPr>
                <w:sz w:val="20"/>
                <w:szCs w:val="20"/>
              </w:rPr>
              <w:t>20</w:t>
            </w:r>
          </w:p>
        </w:tc>
        <w:tc>
          <w:tcPr>
            <w:tcW w:w="1530" w:type="dxa"/>
            <w:vAlign w:val="bottom"/>
          </w:tcPr>
          <w:p w14:paraId="7D7E8BB8" w14:textId="77777777" w:rsidR="00761DC6" w:rsidRPr="00B21207" w:rsidRDefault="00761DC6">
            <w:pPr>
              <w:jc w:val="right"/>
              <w:rPr>
                <w:color w:val="000000"/>
                <w:sz w:val="20"/>
                <w:szCs w:val="20"/>
              </w:rPr>
            </w:pPr>
            <w:r w:rsidRPr="00B21207">
              <w:rPr>
                <w:color w:val="000000"/>
                <w:sz w:val="20"/>
                <w:szCs w:val="20"/>
              </w:rPr>
              <w:t>5.263158</w:t>
            </w:r>
          </w:p>
        </w:tc>
      </w:tr>
      <w:tr w:rsidR="00761DC6" w:rsidRPr="00B21207" w14:paraId="1E879045" w14:textId="77777777" w:rsidTr="00B21207">
        <w:tc>
          <w:tcPr>
            <w:tcW w:w="504" w:type="dxa"/>
            <w:vMerge/>
            <w:vAlign w:val="center"/>
          </w:tcPr>
          <w:p w14:paraId="28A0C7CB" w14:textId="77777777" w:rsidR="00761DC6" w:rsidRPr="00B21207" w:rsidRDefault="00761DC6" w:rsidP="00AA47E2">
            <w:pPr>
              <w:rPr>
                <w:sz w:val="20"/>
                <w:szCs w:val="20"/>
              </w:rPr>
            </w:pPr>
          </w:p>
        </w:tc>
        <w:tc>
          <w:tcPr>
            <w:tcW w:w="1026" w:type="dxa"/>
            <w:vMerge/>
          </w:tcPr>
          <w:p w14:paraId="3B1D91C9" w14:textId="77777777" w:rsidR="00761DC6" w:rsidRPr="00B21207" w:rsidRDefault="00761DC6" w:rsidP="00AA47E2">
            <w:pPr>
              <w:rPr>
                <w:sz w:val="20"/>
                <w:szCs w:val="20"/>
              </w:rPr>
            </w:pPr>
          </w:p>
        </w:tc>
        <w:tc>
          <w:tcPr>
            <w:tcW w:w="1440" w:type="dxa"/>
          </w:tcPr>
          <w:p w14:paraId="786E9A17" w14:textId="77777777" w:rsidR="00761DC6" w:rsidRPr="00B21207" w:rsidRDefault="00761DC6" w:rsidP="00AA47E2">
            <w:pPr>
              <w:rPr>
                <w:sz w:val="20"/>
                <w:szCs w:val="20"/>
              </w:rPr>
            </w:pPr>
            <w:r w:rsidRPr="00B21207">
              <w:rPr>
                <w:sz w:val="20"/>
                <w:szCs w:val="20"/>
              </w:rPr>
              <w:t>Kesadaran Lingkungan</w:t>
            </w:r>
          </w:p>
        </w:tc>
        <w:tc>
          <w:tcPr>
            <w:tcW w:w="630" w:type="dxa"/>
            <w:vAlign w:val="center"/>
          </w:tcPr>
          <w:p w14:paraId="461A6EE6" w14:textId="77777777" w:rsidR="00761DC6" w:rsidRPr="00B21207" w:rsidRDefault="00761DC6" w:rsidP="00732C1F">
            <w:pPr>
              <w:jc w:val="right"/>
              <w:rPr>
                <w:sz w:val="20"/>
                <w:szCs w:val="20"/>
              </w:rPr>
            </w:pPr>
            <w:r w:rsidRPr="00B21207">
              <w:rPr>
                <w:sz w:val="20"/>
                <w:szCs w:val="20"/>
              </w:rPr>
              <w:t>17</w:t>
            </w:r>
          </w:p>
        </w:tc>
        <w:tc>
          <w:tcPr>
            <w:tcW w:w="720" w:type="dxa"/>
            <w:vAlign w:val="center"/>
          </w:tcPr>
          <w:p w14:paraId="7F1D41D8" w14:textId="77777777" w:rsidR="00761DC6" w:rsidRPr="00B21207" w:rsidRDefault="00761DC6" w:rsidP="00732C1F">
            <w:pPr>
              <w:jc w:val="right"/>
              <w:rPr>
                <w:sz w:val="20"/>
                <w:szCs w:val="20"/>
              </w:rPr>
            </w:pPr>
            <w:r w:rsidRPr="00B21207">
              <w:rPr>
                <w:sz w:val="20"/>
                <w:szCs w:val="20"/>
              </w:rPr>
              <w:t>19</w:t>
            </w:r>
          </w:p>
        </w:tc>
        <w:tc>
          <w:tcPr>
            <w:tcW w:w="1530" w:type="dxa"/>
            <w:vAlign w:val="bottom"/>
          </w:tcPr>
          <w:p w14:paraId="207408F0" w14:textId="77777777" w:rsidR="00761DC6" w:rsidRPr="00B21207" w:rsidRDefault="00761DC6">
            <w:pPr>
              <w:jc w:val="right"/>
              <w:rPr>
                <w:color w:val="000000"/>
                <w:sz w:val="20"/>
                <w:szCs w:val="20"/>
              </w:rPr>
            </w:pPr>
            <w:r w:rsidRPr="00B21207">
              <w:rPr>
                <w:color w:val="000000"/>
                <w:sz w:val="20"/>
                <w:szCs w:val="20"/>
              </w:rPr>
              <w:t>11.76471</w:t>
            </w:r>
          </w:p>
        </w:tc>
      </w:tr>
      <w:tr w:rsidR="00761DC6" w:rsidRPr="00B21207" w14:paraId="5E5C0DE3" w14:textId="77777777" w:rsidTr="00B21207">
        <w:tc>
          <w:tcPr>
            <w:tcW w:w="504" w:type="dxa"/>
            <w:vMerge/>
            <w:vAlign w:val="center"/>
          </w:tcPr>
          <w:p w14:paraId="51B65991" w14:textId="77777777" w:rsidR="00761DC6" w:rsidRPr="00B21207" w:rsidRDefault="00761DC6" w:rsidP="00AA47E2">
            <w:pPr>
              <w:rPr>
                <w:sz w:val="20"/>
                <w:szCs w:val="20"/>
              </w:rPr>
            </w:pPr>
          </w:p>
        </w:tc>
        <w:tc>
          <w:tcPr>
            <w:tcW w:w="1026" w:type="dxa"/>
            <w:vMerge/>
          </w:tcPr>
          <w:p w14:paraId="5B96F9D9" w14:textId="77777777" w:rsidR="00761DC6" w:rsidRPr="00B21207" w:rsidRDefault="00761DC6" w:rsidP="00AA47E2">
            <w:pPr>
              <w:rPr>
                <w:sz w:val="20"/>
                <w:szCs w:val="20"/>
              </w:rPr>
            </w:pPr>
          </w:p>
        </w:tc>
        <w:tc>
          <w:tcPr>
            <w:tcW w:w="1440" w:type="dxa"/>
          </w:tcPr>
          <w:p w14:paraId="49FBE26F" w14:textId="77777777" w:rsidR="00761DC6" w:rsidRPr="00B21207" w:rsidRDefault="00761DC6" w:rsidP="00AA47E2">
            <w:pPr>
              <w:rPr>
                <w:sz w:val="20"/>
                <w:szCs w:val="20"/>
              </w:rPr>
            </w:pPr>
            <w:r w:rsidRPr="00B21207">
              <w:rPr>
                <w:sz w:val="20"/>
                <w:szCs w:val="20"/>
              </w:rPr>
              <w:t>Kemandirian</w:t>
            </w:r>
          </w:p>
        </w:tc>
        <w:tc>
          <w:tcPr>
            <w:tcW w:w="630" w:type="dxa"/>
            <w:vAlign w:val="center"/>
          </w:tcPr>
          <w:p w14:paraId="5F2A85AD" w14:textId="77777777" w:rsidR="00761DC6" w:rsidRPr="00B21207" w:rsidRDefault="00761DC6" w:rsidP="00732C1F">
            <w:pPr>
              <w:jc w:val="right"/>
              <w:rPr>
                <w:sz w:val="20"/>
                <w:szCs w:val="20"/>
              </w:rPr>
            </w:pPr>
            <w:r w:rsidRPr="00B21207">
              <w:rPr>
                <w:sz w:val="20"/>
                <w:szCs w:val="20"/>
              </w:rPr>
              <w:t>18</w:t>
            </w:r>
          </w:p>
        </w:tc>
        <w:tc>
          <w:tcPr>
            <w:tcW w:w="720" w:type="dxa"/>
            <w:vAlign w:val="center"/>
          </w:tcPr>
          <w:p w14:paraId="7D573761" w14:textId="77777777" w:rsidR="00761DC6" w:rsidRPr="00B21207" w:rsidRDefault="00761DC6" w:rsidP="00732C1F">
            <w:pPr>
              <w:jc w:val="right"/>
              <w:rPr>
                <w:sz w:val="20"/>
                <w:szCs w:val="20"/>
              </w:rPr>
            </w:pPr>
            <w:r w:rsidRPr="00B21207">
              <w:rPr>
                <w:sz w:val="20"/>
                <w:szCs w:val="20"/>
              </w:rPr>
              <w:t>19</w:t>
            </w:r>
          </w:p>
        </w:tc>
        <w:tc>
          <w:tcPr>
            <w:tcW w:w="1530" w:type="dxa"/>
            <w:vAlign w:val="bottom"/>
          </w:tcPr>
          <w:p w14:paraId="15F475E8" w14:textId="77777777" w:rsidR="00761DC6" w:rsidRPr="00B21207" w:rsidRDefault="00761DC6">
            <w:pPr>
              <w:jc w:val="right"/>
              <w:rPr>
                <w:color w:val="000000"/>
                <w:sz w:val="20"/>
                <w:szCs w:val="20"/>
              </w:rPr>
            </w:pPr>
            <w:r w:rsidRPr="00B21207">
              <w:rPr>
                <w:color w:val="000000"/>
                <w:sz w:val="20"/>
                <w:szCs w:val="20"/>
              </w:rPr>
              <w:t>5.555556</w:t>
            </w:r>
          </w:p>
        </w:tc>
      </w:tr>
      <w:tr w:rsidR="00761DC6" w:rsidRPr="00B21207" w14:paraId="1B83EFA3" w14:textId="77777777" w:rsidTr="00B21207">
        <w:tc>
          <w:tcPr>
            <w:tcW w:w="504" w:type="dxa"/>
            <w:vMerge/>
            <w:vAlign w:val="center"/>
          </w:tcPr>
          <w:p w14:paraId="0C8D97AF" w14:textId="77777777" w:rsidR="00761DC6" w:rsidRPr="00B21207" w:rsidRDefault="00761DC6" w:rsidP="00AA47E2">
            <w:pPr>
              <w:rPr>
                <w:sz w:val="20"/>
                <w:szCs w:val="20"/>
              </w:rPr>
            </w:pPr>
          </w:p>
        </w:tc>
        <w:tc>
          <w:tcPr>
            <w:tcW w:w="1026" w:type="dxa"/>
            <w:vMerge/>
          </w:tcPr>
          <w:p w14:paraId="2F00BC5D" w14:textId="77777777" w:rsidR="00761DC6" w:rsidRPr="00B21207" w:rsidRDefault="00761DC6" w:rsidP="00AA47E2">
            <w:pPr>
              <w:rPr>
                <w:sz w:val="20"/>
                <w:szCs w:val="20"/>
              </w:rPr>
            </w:pPr>
          </w:p>
        </w:tc>
        <w:tc>
          <w:tcPr>
            <w:tcW w:w="1440" w:type="dxa"/>
          </w:tcPr>
          <w:p w14:paraId="4A470092" w14:textId="77777777" w:rsidR="00761DC6" w:rsidRPr="00B21207" w:rsidRDefault="00761DC6" w:rsidP="00AA47E2">
            <w:pPr>
              <w:rPr>
                <w:sz w:val="20"/>
                <w:szCs w:val="20"/>
              </w:rPr>
            </w:pPr>
            <w:r w:rsidRPr="00B21207">
              <w:rPr>
                <w:sz w:val="20"/>
                <w:szCs w:val="20"/>
              </w:rPr>
              <w:t>Sosial</w:t>
            </w:r>
          </w:p>
        </w:tc>
        <w:tc>
          <w:tcPr>
            <w:tcW w:w="630" w:type="dxa"/>
            <w:vAlign w:val="center"/>
          </w:tcPr>
          <w:p w14:paraId="20EDB124" w14:textId="77777777" w:rsidR="00761DC6" w:rsidRPr="00B21207" w:rsidRDefault="00761DC6" w:rsidP="00732C1F">
            <w:pPr>
              <w:jc w:val="right"/>
              <w:rPr>
                <w:sz w:val="20"/>
                <w:szCs w:val="20"/>
              </w:rPr>
            </w:pPr>
            <w:r w:rsidRPr="00B21207">
              <w:rPr>
                <w:sz w:val="20"/>
                <w:szCs w:val="20"/>
              </w:rPr>
              <w:t>19</w:t>
            </w:r>
          </w:p>
        </w:tc>
        <w:tc>
          <w:tcPr>
            <w:tcW w:w="720" w:type="dxa"/>
            <w:vAlign w:val="center"/>
          </w:tcPr>
          <w:p w14:paraId="59B16C39" w14:textId="77777777" w:rsidR="00761DC6" w:rsidRPr="00B21207" w:rsidRDefault="00761DC6" w:rsidP="00732C1F">
            <w:pPr>
              <w:jc w:val="right"/>
              <w:rPr>
                <w:sz w:val="20"/>
                <w:szCs w:val="20"/>
              </w:rPr>
            </w:pPr>
            <w:r w:rsidRPr="00B21207">
              <w:rPr>
                <w:sz w:val="20"/>
                <w:szCs w:val="20"/>
              </w:rPr>
              <w:t>19</w:t>
            </w:r>
          </w:p>
        </w:tc>
        <w:tc>
          <w:tcPr>
            <w:tcW w:w="1530" w:type="dxa"/>
            <w:vAlign w:val="bottom"/>
          </w:tcPr>
          <w:p w14:paraId="06919EC0" w14:textId="77777777" w:rsidR="00761DC6" w:rsidRPr="00B21207" w:rsidRDefault="00761DC6">
            <w:pPr>
              <w:jc w:val="right"/>
              <w:rPr>
                <w:color w:val="000000"/>
                <w:sz w:val="20"/>
                <w:szCs w:val="20"/>
              </w:rPr>
            </w:pPr>
            <w:r w:rsidRPr="00B21207">
              <w:rPr>
                <w:color w:val="000000"/>
                <w:sz w:val="20"/>
                <w:szCs w:val="20"/>
              </w:rPr>
              <w:t>0</w:t>
            </w:r>
          </w:p>
        </w:tc>
      </w:tr>
      <w:tr w:rsidR="00761DC6" w:rsidRPr="00B21207" w14:paraId="479A251B" w14:textId="77777777" w:rsidTr="00B21207">
        <w:tc>
          <w:tcPr>
            <w:tcW w:w="504" w:type="dxa"/>
            <w:vMerge w:val="restart"/>
            <w:vAlign w:val="center"/>
          </w:tcPr>
          <w:p w14:paraId="2F8D096C" w14:textId="77777777" w:rsidR="00761DC6" w:rsidRPr="00B21207" w:rsidRDefault="00761DC6" w:rsidP="002D3893">
            <w:pPr>
              <w:jc w:val="center"/>
              <w:rPr>
                <w:sz w:val="20"/>
                <w:szCs w:val="20"/>
              </w:rPr>
            </w:pPr>
            <w:r w:rsidRPr="00B21207">
              <w:rPr>
                <w:sz w:val="20"/>
                <w:szCs w:val="20"/>
              </w:rPr>
              <w:t>2</w:t>
            </w:r>
          </w:p>
        </w:tc>
        <w:tc>
          <w:tcPr>
            <w:tcW w:w="1026" w:type="dxa"/>
            <w:vMerge w:val="restart"/>
            <w:vAlign w:val="center"/>
          </w:tcPr>
          <w:p w14:paraId="50AF3978" w14:textId="77777777" w:rsidR="00761DC6" w:rsidRPr="00B21207" w:rsidRDefault="00761DC6" w:rsidP="00A2156B">
            <w:pPr>
              <w:rPr>
                <w:sz w:val="20"/>
                <w:szCs w:val="20"/>
              </w:rPr>
            </w:pPr>
            <w:r w:rsidRPr="00B21207">
              <w:rPr>
                <w:sz w:val="20"/>
                <w:szCs w:val="20"/>
              </w:rPr>
              <w:t>Joice</w:t>
            </w:r>
          </w:p>
        </w:tc>
        <w:tc>
          <w:tcPr>
            <w:tcW w:w="1440" w:type="dxa"/>
            <w:vAlign w:val="center"/>
          </w:tcPr>
          <w:p w14:paraId="6D3C8423" w14:textId="77777777" w:rsidR="00761DC6" w:rsidRPr="00B21207" w:rsidRDefault="00761DC6" w:rsidP="00A2156B">
            <w:pPr>
              <w:jc w:val="left"/>
              <w:rPr>
                <w:sz w:val="20"/>
                <w:szCs w:val="20"/>
              </w:rPr>
            </w:pPr>
            <w:r w:rsidRPr="00B21207">
              <w:rPr>
                <w:sz w:val="20"/>
                <w:szCs w:val="20"/>
              </w:rPr>
              <w:t>Bahasa</w:t>
            </w:r>
          </w:p>
        </w:tc>
        <w:tc>
          <w:tcPr>
            <w:tcW w:w="630" w:type="dxa"/>
            <w:vAlign w:val="center"/>
          </w:tcPr>
          <w:p w14:paraId="45A620DC" w14:textId="77777777" w:rsidR="00761DC6" w:rsidRPr="00B21207" w:rsidRDefault="00761DC6" w:rsidP="00732C1F">
            <w:pPr>
              <w:jc w:val="right"/>
              <w:rPr>
                <w:sz w:val="20"/>
                <w:szCs w:val="20"/>
              </w:rPr>
            </w:pPr>
            <w:r w:rsidRPr="00B21207">
              <w:rPr>
                <w:sz w:val="20"/>
                <w:szCs w:val="20"/>
              </w:rPr>
              <w:t>35</w:t>
            </w:r>
          </w:p>
        </w:tc>
        <w:tc>
          <w:tcPr>
            <w:tcW w:w="720" w:type="dxa"/>
            <w:vAlign w:val="center"/>
          </w:tcPr>
          <w:p w14:paraId="1147725D" w14:textId="77777777" w:rsidR="00761DC6" w:rsidRPr="00B21207" w:rsidRDefault="00761DC6" w:rsidP="00732C1F">
            <w:pPr>
              <w:jc w:val="right"/>
              <w:rPr>
                <w:sz w:val="20"/>
                <w:szCs w:val="20"/>
              </w:rPr>
            </w:pPr>
            <w:r w:rsidRPr="00B21207">
              <w:rPr>
                <w:sz w:val="20"/>
                <w:szCs w:val="20"/>
              </w:rPr>
              <w:t>39</w:t>
            </w:r>
          </w:p>
        </w:tc>
        <w:tc>
          <w:tcPr>
            <w:tcW w:w="1530" w:type="dxa"/>
            <w:vAlign w:val="bottom"/>
          </w:tcPr>
          <w:p w14:paraId="7CFB1679" w14:textId="77777777" w:rsidR="00761DC6" w:rsidRPr="00B21207" w:rsidRDefault="00761DC6">
            <w:pPr>
              <w:jc w:val="right"/>
              <w:rPr>
                <w:color w:val="000000"/>
                <w:sz w:val="20"/>
                <w:szCs w:val="20"/>
              </w:rPr>
            </w:pPr>
            <w:r w:rsidRPr="00B21207">
              <w:rPr>
                <w:color w:val="000000"/>
                <w:sz w:val="20"/>
                <w:szCs w:val="20"/>
              </w:rPr>
              <w:t>11.42857</w:t>
            </w:r>
          </w:p>
        </w:tc>
      </w:tr>
      <w:tr w:rsidR="00761DC6" w:rsidRPr="00B21207" w14:paraId="4420CCD9" w14:textId="77777777" w:rsidTr="00B21207">
        <w:tc>
          <w:tcPr>
            <w:tcW w:w="504" w:type="dxa"/>
            <w:vMerge/>
            <w:vAlign w:val="center"/>
          </w:tcPr>
          <w:p w14:paraId="7F8E4E1A" w14:textId="77777777" w:rsidR="00761DC6" w:rsidRPr="00B21207" w:rsidRDefault="00761DC6" w:rsidP="00A2156B">
            <w:pPr>
              <w:rPr>
                <w:sz w:val="20"/>
                <w:szCs w:val="20"/>
              </w:rPr>
            </w:pPr>
          </w:p>
        </w:tc>
        <w:tc>
          <w:tcPr>
            <w:tcW w:w="1026" w:type="dxa"/>
            <w:vMerge/>
          </w:tcPr>
          <w:p w14:paraId="11573EB9" w14:textId="77777777" w:rsidR="00761DC6" w:rsidRPr="00B21207" w:rsidRDefault="00761DC6" w:rsidP="00A2156B">
            <w:pPr>
              <w:rPr>
                <w:sz w:val="20"/>
                <w:szCs w:val="20"/>
              </w:rPr>
            </w:pPr>
          </w:p>
        </w:tc>
        <w:tc>
          <w:tcPr>
            <w:tcW w:w="1440" w:type="dxa"/>
          </w:tcPr>
          <w:p w14:paraId="5B0DFBAC" w14:textId="77777777" w:rsidR="00761DC6" w:rsidRPr="00B21207" w:rsidRDefault="00761DC6" w:rsidP="00A2156B">
            <w:pPr>
              <w:rPr>
                <w:sz w:val="20"/>
                <w:szCs w:val="20"/>
              </w:rPr>
            </w:pPr>
            <w:r w:rsidRPr="00B21207">
              <w:rPr>
                <w:sz w:val="20"/>
                <w:szCs w:val="20"/>
              </w:rPr>
              <w:t>Matematika</w:t>
            </w:r>
          </w:p>
        </w:tc>
        <w:tc>
          <w:tcPr>
            <w:tcW w:w="630" w:type="dxa"/>
            <w:vAlign w:val="center"/>
          </w:tcPr>
          <w:p w14:paraId="427CE5BA" w14:textId="77777777" w:rsidR="00761DC6" w:rsidRPr="00B21207" w:rsidRDefault="00761DC6" w:rsidP="00732C1F">
            <w:pPr>
              <w:jc w:val="right"/>
              <w:rPr>
                <w:sz w:val="20"/>
                <w:szCs w:val="20"/>
              </w:rPr>
            </w:pPr>
            <w:r w:rsidRPr="00B21207">
              <w:rPr>
                <w:sz w:val="20"/>
                <w:szCs w:val="20"/>
              </w:rPr>
              <w:t>33</w:t>
            </w:r>
          </w:p>
        </w:tc>
        <w:tc>
          <w:tcPr>
            <w:tcW w:w="720" w:type="dxa"/>
            <w:vAlign w:val="center"/>
          </w:tcPr>
          <w:p w14:paraId="4C85EE28" w14:textId="77777777" w:rsidR="00761DC6" w:rsidRPr="00B21207" w:rsidRDefault="00761DC6" w:rsidP="00732C1F">
            <w:pPr>
              <w:jc w:val="right"/>
              <w:rPr>
                <w:sz w:val="20"/>
                <w:szCs w:val="20"/>
              </w:rPr>
            </w:pPr>
            <w:r w:rsidRPr="00B21207">
              <w:rPr>
                <w:sz w:val="20"/>
                <w:szCs w:val="20"/>
              </w:rPr>
              <w:t>37</w:t>
            </w:r>
          </w:p>
        </w:tc>
        <w:tc>
          <w:tcPr>
            <w:tcW w:w="1530" w:type="dxa"/>
            <w:vAlign w:val="bottom"/>
          </w:tcPr>
          <w:p w14:paraId="490E495A" w14:textId="77777777" w:rsidR="00761DC6" w:rsidRPr="00B21207" w:rsidRDefault="00761DC6">
            <w:pPr>
              <w:jc w:val="right"/>
              <w:rPr>
                <w:color w:val="000000"/>
                <w:sz w:val="20"/>
                <w:szCs w:val="20"/>
              </w:rPr>
            </w:pPr>
            <w:r w:rsidRPr="00B21207">
              <w:rPr>
                <w:color w:val="000000"/>
                <w:sz w:val="20"/>
                <w:szCs w:val="20"/>
              </w:rPr>
              <w:t>12.12121</w:t>
            </w:r>
          </w:p>
        </w:tc>
      </w:tr>
      <w:tr w:rsidR="00761DC6" w:rsidRPr="00B21207" w14:paraId="51E6D175" w14:textId="77777777" w:rsidTr="00B21207">
        <w:tc>
          <w:tcPr>
            <w:tcW w:w="504" w:type="dxa"/>
            <w:vMerge/>
            <w:vAlign w:val="center"/>
          </w:tcPr>
          <w:p w14:paraId="395F81CA" w14:textId="77777777" w:rsidR="00761DC6" w:rsidRPr="00B21207" w:rsidRDefault="00761DC6" w:rsidP="00A2156B">
            <w:pPr>
              <w:rPr>
                <w:sz w:val="20"/>
                <w:szCs w:val="20"/>
              </w:rPr>
            </w:pPr>
          </w:p>
        </w:tc>
        <w:tc>
          <w:tcPr>
            <w:tcW w:w="1026" w:type="dxa"/>
            <w:vMerge/>
          </w:tcPr>
          <w:p w14:paraId="2002FDDF" w14:textId="77777777" w:rsidR="00761DC6" w:rsidRPr="00B21207" w:rsidRDefault="00761DC6" w:rsidP="00A2156B">
            <w:pPr>
              <w:rPr>
                <w:sz w:val="20"/>
                <w:szCs w:val="20"/>
              </w:rPr>
            </w:pPr>
          </w:p>
        </w:tc>
        <w:tc>
          <w:tcPr>
            <w:tcW w:w="1440" w:type="dxa"/>
          </w:tcPr>
          <w:p w14:paraId="2DD22589" w14:textId="77777777" w:rsidR="00761DC6" w:rsidRPr="00B21207" w:rsidRDefault="00761DC6" w:rsidP="00A2156B">
            <w:pPr>
              <w:rPr>
                <w:sz w:val="20"/>
                <w:szCs w:val="20"/>
              </w:rPr>
            </w:pPr>
            <w:r w:rsidRPr="00B21207">
              <w:rPr>
                <w:sz w:val="20"/>
                <w:szCs w:val="20"/>
              </w:rPr>
              <w:t>Kesadaran Lingkungan</w:t>
            </w:r>
          </w:p>
        </w:tc>
        <w:tc>
          <w:tcPr>
            <w:tcW w:w="630" w:type="dxa"/>
            <w:vAlign w:val="center"/>
          </w:tcPr>
          <w:p w14:paraId="71F6C438" w14:textId="77777777" w:rsidR="00761DC6" w:rsidRPr="00B21207" w:rsidRDefault="00761DC6" w:rsidP="00732C1F">
            <w:pPr>
              <w:jc w:val="right"/>
              <w:rPr>
                <w:sz w:val="20"/>
                <w:szCs w:val="20"/>
              </w:rPr>
            </w:pPr>
            <w:r w:rsidRPr="00B21207">
              <w:rPr>
                <w:sz w:val="20"/>
                <w:szCs w:val="20"/>
              </w:rPr>
              <w:t>21</w:t>
            </w:r>
          </w:p>
        </w:tc>
        <w:tc>
          <w:tcPr>
            <w:tcW w:w="720" w:type="dxa"/>
            <w:vAlign w:val="center"/>
          </w:tcPr>
          <w:p w14:paraId="22D2952D" w14:textId="77777777" w:rsidR="00761DC6" w:rsidRPr="00B21207" w:rsidRDefault="00761DC6" w:rsidP="00732C1F">
            <w:pPr>
              <w:jc w:val="right"/>
              <w:rPr>
                <w:sz w:val="20"/>
                <w:szCs w:val="20"/>
              </w:rPr>
            </w:pPr>
            <w:r w:rsidRPr="00B21207">
              <w:rPr>
                <w:sz w:val="20"/>
                <w:szCs w:val="20"/>
              </w:rPr>
              <w:t>23</w:t>
            </w:r>
          </w:p>
        </w:tc>
        <w:tc>
          <w:tcPr>
            <w:tcW w:w="1530" w:type="dxa"/>
            <w:vAlign w:val="bottom"/>
          </w:tcPr>
          <w:p w14:paraId="03B1AA81" w14:textId="77777777" w:rsidR="00761DC6" w:rsidRPr="00B21207" w:rsidRDefault="00761DC6">
            <w:pPr>
              <w:jc w:val="right"/>
              <w:rPr>
                <w:color w:val="000000"/>
                <w:sz w:val="20"/>
                <w:szCs w:val="20"/>
              </w:rPr>
            </w:pPr>
            <w:r w:rsidRPr="00B21207">
              <w:rPr>
                <w:color w:val="000000"/>
                <w:sz w:val="20"/>
                <w:szCs w:val="20"/>
              </w:rPr>
              <w:t>9.52381</w:t>
            </w:r>
          </w:p>
        </w:tc>
      </w:tr>
      <w:tr w:rsidR="00761DC6" w:rsidRPr="00B21207" w14:paraId="3FA3AB1C" w14:textId="77777777" w:rsidTr="00B21207">
        <w:tc>
          <w:tcPr>
            <w:tcW w:w="504" w:type="dxa"/>
            <w:vMerge/>
            <w:vAlign w:val="center"/>
          </w:tcPr>
          <w:p w14:paraId="1EFE50FE" w14:textId="77777777" w:rsidR="00761DC6" w:rsidRPr="00B21207" w:rsidRDefault="00761DC6" w:rsidP="00A2156B">
            <w:pPr>
              <w:rPr>
                <w:sz w:val="20"/>
                <w:szCs w:val="20"/>
              </w:rPr>
            </w:pPr>
          </w:p>
        </w:tc>
        <w:tc>
          <w:tcPr>
            <w:tcW w:w="1026" w:type="dxa"/>
            <w:vMerge/>
          </w:tcPr>
          <w:p w14:paraId="1D75F1CC" w14:textId="77777777" w:rsidR="00761DC6" w:rsidRPr="00B21207" w:rsidRDefault="00761DC6" w:rsidP="00A2156B">
            <w:pPr>
              <w:rPr>
                <w:sz w:val="20"/>
                <w:szCs w:val="20"/>
              </w:rPr>
            </w:pPr>
          </w:p>
        </w:tc>
        <w:tc>
          <w:tcPr>
            <w:tcW w:w="1440" w:type="dxa"/>
          </w:tcPr>
          <w:p w14:paraId="50C9EA90" w14:textId="77777777" w:rsidR="00761DC6" w:rsidRPr="00B21207" w:rsidRDefault="00761DC6" w:rsidP="00A2156B">
            <w:pPr>
              <w:rPr>
                <w:sz w:val="20"/>
                <w:szCs w:val="20"/>
              </w:rPr>
            </w:pPr>
            <w:r w:rsidRPr="00B21207">
              <w:rPr>
                <w:sz w:val="20"/>
                <w:szCs w:val="20"/>
              </w:rPr>
              <w:t>Kemandirian</w:t>
            </w:r>
          </w:p>
        </w:tc>
        <w:tc>
          <w:tcPr>
            <w:tcW w:w="630" w:type="dxa"/>
            <w:vAlign w:val="center"/>
          </w:tcPr>
          <w:p w14:paraId="6D386CC7" w14:textId="77777777" w:rsidR="00761DC6" w:rsidRPr="00B21207" w:rsidRDefault="00761DC6" w:rsidP="00732C1F">
            <w:pPr>
              <w:jc w:val="right"/>
              <w:rPr>
                <w:sz w:val="20"/>
                <w:szCs w:val="20"/>
              </w:rPr>
            </w:pPr>
            <w:r w:rsidRPr="00B21207">
              <w:rPr>
                <w:sz w:val="20"/>
                <w:szCs w:val="20"/>
              </w:rPr>
              <w:t>18</w:t>
            </w:r>
          </w:p>
        </w:tc>
        <w:tc>
          <w:tcPr>
            <w:tcW w:w="720" w:type="dxa"/>
            <w:vAlign w:val="center"/>
          </w:tcPr>
          <w:p w14:paraId="28B1FFA9" w14:textId="77777777" w:rsidR="00761DC6" w:rsidRPr="00B21207" w:rsidRDefault="00761DC6" w:rsidP="00732C1F">
            <w:pPr>
              <w:jc w:val="right"/>
              <w:rPr>
                <w:sz w:val="20"/>
                <w:szCs w:val="20"/>
              </w:rPr>
            </w:pPr>
            <w:r w:rsidRPr="00B21207">
              <w:rPr>
                <w:sz w:val="20"/>
                <w:szCs w:val="20"/>
              </w:rPr>
              <w:t>19</w:t>
            </w:r>
          </w:p>
        </w:tc>
        <w:tc>
          <w:tcPr>
            <w:tcW w:w="1530" w:type="dxa"/>
            <w:vAlign w:val="bottom"/>
          </w:tcPr>
          <w:p w14:paraId="4FA9C97D" w14:textId="77777777" w:rsidR="00761DC6" w:rsidRPr="00B21207" w:rsidRDefault="00761DC6">
            <w:pPr>
              <w:jc w:val="right"/>
              <w:rPr>
                <w:color w:val="000000"/>
                <w:sz w:val="20"/>
                <w:szCs w:val="20"/>
              </w:rPr>
            </w:pPr>
            <w:r w:rsidRPr="00B21207">
              <w:rPr>
                <w:color w:val="000000"/>
                <w:sz w:val="20"/>
                <w:szCs w:val="20"/>
              </w:rPr>
              <w:t>5.555556</w:t>
            </w:r>
          </w:p>
        </w:tc>
      </w:tr>
      <w:tr w:rsidR="00761DC6" w:rsidRPr="00B21207" w14:paraId="67BC905A" w14:textId="77777777" w:rsidTr="00B21207">
        <w:tc>
          <w:tcPr>
            <w:tcW w:w="504" w:type="dxa"/>
            <w:vMerge/>
            <w:vAlign w:val="center"/>
          </w:tcPr>
          <w:p w14:paraId="04E81DD4" w14:textId="77777777" w:rsidR="00761DC6" w:rsidRPr="00B21207" w:rsidRDefault="00761DC6" w:rsidP="00A2156B">
            <w:pPr>
              <w:rPr>
                <w:sz w:val="20"/>
                <w:szCs w:val="20"/>
              </w:rPr>
            </w:pPr>
          </w:p>
        </w:tc>
        <w:tc>
          <w:tcPr>
            <w:tcW w:w="1026" w:type="dxa"/>
            <w:vMerge/>
          </w:tcPr>
          <w:p w14:paraId="57CCFA86" w14:textId="77777777" w:rsidR="00761DC6" w:rsidRPr="00B21207" w:rsidRDefault="00761DC6" w:rsidP="00A2156B">
            <w:pPr>
              <w:rPr>
                <w:sz w:val="20"/>
                <w:szCs w:val="20"/>
              </w:rPr>
            </w:pPr>
          </w:p>
        </w:tc>
        <w:tc>
          <w:tcPr>
            <w:tcW w:w="1440" w:type="dxa"/>
          </w:tcPr>
          <w:p w14:paraId="6DB3BC78" w14:textId="77777777" w:rsidR="00761DC6" w:rsidRPr="00B21207" w:rsidRDefault="00761DC6" w:rsidP="00A2156B">
            <w:pPr>
              <w:rPr>
                <w:sz w:val="20"/>
                <w:szCs w:val="20"/>
              </w:rPr>
            </w:pPr>
            <w:r w:rsidRPr="00B21207">
              <w:rPr>
                <w:sz w:val="20"/>
                <w:szCs w:val="20"/>
              </w:rPr>
              <w:t>Sosial</w:t>
            </w:r>
          </w:p>
        </w:tc>
        <w:tc>
          <w:tcPr>
            <w:tcW w:w="630" w:type="dxa"/>
            <w:vAlign w:val="center"/>
          </w:tcPr>
          <w:p w14:paraId="235246F9" w14:textId="77777777" w:rsidR="00761DC6" w:rsidRPr="00B21207" w:rsidRDefault="00761DC6" w:rsidP="00732C1F">
            <w:pPr>
              <w:jc w:val="right"/>
              <w:rPr>
                <w:sz w:val="20"/>
                <w:szCs w:val="20"/>
              </w:rPr>
            </w:pPr>
            <w:r w:rsidRPr="00B21207">
              <w:rPr>
                <w:sz w:val="20"/>
                <w:szCs w:val="20"/>
              </w:rPr>
              <w:t>18</w:t>
            </w:r>
          </w:p>
        </w:tc>
        <w:tc>
          <w:tcPr>
            <w:tcW w:w="720" w:type="dxa"/>
            <w:vAlign w:val="center"/>
          </w:tcPr>
          <w:p w14:paraId="26799035" w14:textId="77777777" w:rsidR="00761DC6" w:rsidRPr="00B21207" w:rsidRDefault="00761DC6" w:rsidP="00732C1F">
            <w:pPr>
              <w:jc w:val="right"/>
              <w:rPr>
                <w:sz w:val="20"/>
                <w:szCs w:val="20"/>
              </w:rPr>
            </w:pPr>
            <w:r w:rsidRPr="00B21207">
              <w:rPr>
                <w:sz w:val="20"/>
                <w:szCs w:val="20"/>
              </w:rPr>
              <w:t>18</w:t>
            </w:r>
          </w:p>
        </w:tc>
        <w:tc>
          <w:tcPr>
            <w:tcW w:w="1530" w:type="dxa"/>
            <w:vAlign w:val="bottom"/>
          </w:tcPr>
          <w:p w14:paraId="209DFB40" w14:textId="77777777" w:rsidR="00761DC6" w:rsidRPr="00B21207" w:rsidRDefault="00761DC6">
            <w:pPr>
              <w:jc w:val="right"/>
              <w:rPr>
                <w:color w:val="000000"/>
                <w:sz w:val="20"/>
                <w:szCs w:val="20"/>
              </w:rPr>
            </w:pPr>
            <w:r w:rsidRPr="00B21207">
              <w:rPr>
                <w:color w:val="000000"/>
                <w:sz w:val="20"/>
                <w:szCs w:val="20"/>
              </w:rPr>
              <w:t>0</w:t>
            </w:r>
          </w:p>
        </w:tc>
      </w:tr>
      <w:tr w:rsidR="00761DC6" w:rsidRPr="00B21207" w14:paraId="4012EE97" w14:textId="77777777" w:rsidTr="00B21207">
        <w:tc>
          <w:tcPr>
            <w:tcW w:w="504" w:type="dxa"/>
            <w:vMerge w:val="restart"/>
            <w:vAlign w:val="center"/>
          </w:tcPr>
          <w:p w14:paraId="47FABF30" w14:textId="77777777" w:rsidR="00761DC6" w:rsidRPr="00B21207" w:rsidRDefault="00761DC6" w:rsidP="002D3893">
            <w:pPr>
              <w:jc w:val="center"/>
              <w:rPr>
                <w:sz w:val="20"/>
                <w:szCs w:val="20"/>
              </w:rPr>
            </w:pPr>
            <w:r w:rsidRPr="00B21207">
              <w:rPr>
                <w:sz w:val="20"/>
                <w:szCs w:val="20"/>
              </w:rPr>
              <w:t>3</w:t>
            </w:r>
          </w:p>
        </w:tc>
        <w:tc>
          <w:tcPr>
            <w:tcW w:w="1026" w:type="dxa"/>
            <w:vMerge w:val="restart"/>
            <w:vAlign w:val="center"/>
          </w:tcPr>
          <w:p w14:paraId="79855CE4" w14:textId="77777777" w:rsidR="00761DC6" w:rsidRPr="00B21207" w:rsidRDefault="00761DC6" w:rsidP="00A2156B">
            <w:pPr>
              <w:rPr>
                <w:sz w:val="20"/>
                <w:szCs w:val="20"/>
              </w:rPr>
            </w:pPr>
            <w:r w:rsidRPr="00B21207">
              <w:rPr>
                <w:sz w:val="20"/>
                <w:szCs w:val="20"/>
              </w:rPr>
              <w:t>Jocelyn</w:t>
            </w:r>
          </w:p>
        </w:tc>
        <w:tc>
          <w:tcPr>
            <w:tcW w:w="1440" w:type="dxa"/>
            <w:vAlign w:val="center"/>
          </w:tcPr>
          <w:p w14:paraId="0C498979" w14:textId="77777777" w:rsidR="00761DC6" w:rsidRPr="00B21207" w:rsidRDefault="00761DC6" w:rsidP="00A2156B">
            <w:pPr>
              <w:jc w:val="left"/>
              <w:rPr>
                <w:sz w:val="20"/>
                <w:szCs w:val="20"/>
              </w:rPr>
            </w:pPr>
            <w:r w:rsidRPr="00B21207">
              <w:rPr>
                <w:sz w:val="20"/>
                <w:szCs w:val="20"/>
              </w:rPr>
              <w:t>Bahasa</w:t>
            </w:r>
          </w:p>
        </w:tc>
        <w:tc>
          <w:tcPr>
            <w:tcW w:w="630" w:type="dxa"/>
            <w:vAlign w:val="center"/>
          </w:tcPr>
          <w:p w14:paraId="7C2B9722" w14:textId="77777777" w:rsidR="00761DC6" w:rsidRPr="00B21207" w:rsidRDefault="00761DC6" w:rsidP="00732C1F">
            <w:pPr>
              <w:jc w:val="right"/>
              <w:rPr>
                <w:sz w:val="20"/>
                <w:szCs w:val="20"/>
              </w:rPr>
            </w:pPr>
            <w:r w:rsidRPr="00B21207">
              <w:rPr>
                <w:sz w:val="20"/>
                <w:szCs w:val="20"/>
              </w:rPr>
              <w:t>44</w:t>
            </w:r>
          </w:p>
        </w:tc>
        <w:tc>
          <w:tcPr>
            <w:tcW w:w="720" w:type="dxa"/>
            <w:vAlign w:val="center"/>
          </w:tcPr>
          <w:p w14:paraId="2F51EBB0" w14:textId="77777777" w:rsidR="00761DC6" w:rsidRPr="00B21207" w:rsidRDefault="00761DC6" w:rsidP="00732C1F">
            <w:pPr>
              <w:jc w:val="right"/>
              <w:rPr>
                <w:sz w:val="20"/>
                <w:szCs w:val="20"/>
              </w:rPr>
            </w:pPr>
            <w:r w:rsidRPr="00B21207">
              <w:rPr>
                <w:sz w:val="20"/>
                <w:szCs w:val="20"/>
              </w:rPr>
              <w:t>46</w:t>
            </w:r>
          </w:p>
        </w:tc>
        <w:tc>
          <w:tcPr>
            <w:tcW w:w="1530" w:type="dxa"/>
            <w:vAlign w:val="bottom"/>
          </w:tcPr>
          <w:p w14:paraId="74CB8DFC" w14:textId="77777777" w:rsidR="00761DC6" w:rsidRPr="00B21207" w:rsidRDefault="00761DC6">
            <w:pPr>
              <w:jc w:val="right"/>
              <w:rPr>
                <w:color w:val="000000"/>
                <w:sz w:val="20"/>
                <w:szCs w:val="20"/>
              </w:rPr>
            </w:pPr>
            <w:r w:rsidRPr="00B21207">
              <w:rPr>
                <w:color w:val="000000"/>
                <w:sz w:val="20"/>
                <w:szCs w:val="20"/>
              </w:rPr>
              <w:t>4.545455</w:t>
            </w:r>
          </w:p>
        </w:tc>
      </w:tr>
      <w:tr w:rsidR="00761DC6" w:rsidRPr="00B21207" w14:paraId="2314FF00" w14:textId="77777777" w:rsidTr="00B21207">
        <w:tc>
          <w:tcPr>
            <w:tcW w:w="504" w:type="dxa"/>
            <w:vMerge/>
            <w:vAlign w:val="center"/>
          </w:tcPr>
          <w:p w14:paraId="3157DC04" w14:textId="77777777" w:rsidR="00761DC6" w:rsidRPr="00B21207" w:rsidRDefault="00761DC6" w:rsidP="00A2156B">
            <w:pPr>
              <w:rPr>
                <w:sz w:val="20"/>
                <w:szCs w:val="20"/>
              </w:rPr>
            </w:pPr>
          </w:p>
        </w:tc>
        <w:tc>
          <w:tcPr>
            <w:tcW w:w="1026" w:type="dxa"/>
            <w:vMerge/>
          </w:tcPr>
          <w:p w14:paraId="12A05208" w14:textId="77777777" w:rsidR="00761DC6" w:rsidRPr="00B21207" w:rsidRDefault="00761DC6" w:rsidP="00A2156B">
            <w:pPr>
              <w:rPr>
                <w:sz w:val="20"/>
                <w:szCs w:val="20"/>
              </w:rPr>
            </w:pPr>
          </w:p>
        </w:tc>
        <w:tc>
          <w:tcPr>
            <w:tcW w:w="1440" w:type="dxa"/>
          </w:tcPr>
          <w:p w14:paraId="2B77C8CF" w14:textId="77777777" w:rsidR="00761DC6" w:rsidRPr="00B21207" w:rsidRDefault="00761DC6" w:rsidP="00A2156B">
            <w:pPr>
              <w:rPr>
                <w:sz w:val="20"/>
                <w:szCs w:val="20"/>
              </w:rPr>
            </w:pPr>
            <w:r w:rsidRPr="00B21207">
              <w:rPr>
                <w:sz w:val="20"/>
                <w:szCs w:val="20"/>
              </w:rPr>
              <w:t>Matematika</w:t>
            </w:r>
          </w:p>
        </w:tc>
        <w:tc>
          <w:tcPr>
            <w:tcW w:w="630" w:type="dxa"/>
            <w:vAlign w:val="center"/>
          </w:tcPr>
          <w:p w14:paraId="2D5F871D" w14:textId="77777777" w:rsidR="00761DC6" w:rsidRPr="00B21207" w:rsidRDefault="00761DC6" w:rsidP="00732C1F">
            <w:pPr>
              <w:jc w:val="right"/>
              <w:rPr>
                <w:sz w:val="20"/>
                <w:szCs w:val="20"/>
              </w:rPr>
            </w:pPr>
            <w:r w:rsidRPr="00B21207">
              <w:rPr>
                <w:sz w:val="20"/>
                <w:szCs w:val="20"/>
              </w:rPr>
              <w:t>44</w:t>
            </w:r>
          </w:p>
        </w:tc>
        <w:tc>
          <w:tcPr>
            <w:tcW w:w="720" w:type="dxa"/>
            <w:vAlign w:val="center"/>
          </w:tcPr>
          <w:p w14:paraId="44CF3C2D" w14:textId="77777777" w:rsidR="00761DC6" w:rsidRPr="00B21207" w:rsidRDefault="00761DC6" w:rsidP="00732C1F">
            <w:pPr>
              <w:jc w:val="right"/>
              <w:rPr>
                <w:sz w:val="20"/>
                <w:szCs w:val="20"/>
              </w:rPr>
            </w:pPr>
            <w:r w:rsidRPr="00B21207">
              <w:rPr>
                <w:sz w:val="20"/>
                <w:szCs w:val="20"/>
              </w:rPr>
              <w:t>46</w:t>
            </w:r>
          </w:p>
        </w:tc>
        <w:tc>
          <w:tcPr>
            <w:tcW w:w="1530" w:type="dxa"/>
            <w:vAlign w:val="bottom"/>
          </w:tcPr>
          <w:p w14:paraId="5D445F9D" w14:textId="77777777" w:rsidR="00761DC6" w:rsidRPr="00B21207" w:rsidRDefault="00761DC6">
            <w:pPr>
              <w:jc w:val="right"/>
              <w:rPr>
                <w:color w:val="000000"/>
                <w:sz w:val="20"/>
                <w:szCs w:val="20"/>
              </w:rPr>
            </w:pPr>
            <w:r w:rsidRPr="00B21207">
              <w:rPr>
                <w:color w:val="000000"/>
                <w:sz w:val="20"/>
                <w:szCs w:val="20"/>
              </w:rPr>
              <w:t>4.545455</w:t>
            </w:r>
          </w:p>
        </w:tc>
      </w:tr>
      <w:tr w:rsidR="00761DC6" w:rsidRPr="00B21207" w14:paraId="27C73C30" w14:textId="77777777" w:rsidTr="00B21207">
        <w:tc>
          <w:tcPr>
            <w:tcW w:w="504" w:type="dxa"/>
            <w:vMerge/>
            <w:vAlign w:val="center"/>
          </w:tcPr>
          <w:p w14:paraId="77876B3A" w14:textId="77777777" w:rsidR="00761DC6" w:rsidRPr="00B21207" w:rsidRDefault="00761DC6" w:rsidP="00A2156B">
            <w:pPr>
              <w:rPr>
                <w:sz w:val="20"/>
                <w:szCs w:val="20"/>
              </w:rPr>
            </w:pPr>
          </w:p>
        </w:tc>
        <w:tc>
          <w:tcPr>
            <w:tcW w:w="1026" w:type="dxa"/>
            <w:vMerge/>
          </w:tcPr>
          <w:p w14:paraId="2129942C" w14:textId="77777777" w:rsidR="00761DC6" w:rsidRPr="00B21207" w:rsidRDefault="00761DC6" w:rsidP="00A2156B">
            <w:pPr>
              <w:rPr>
                <w:sz w:val="20"/>
                <w:szCs w:val="20"/>
              </w:rPr>
            </w:pPr>
          </w:p>
        </w:tc>
        <w:tc>
          <w:tcPr>
            <w:tcW w:w="1440" w:type="dxa"/>
          </w:tcPr>
          <w:p w14:paraId="53261873" w14:textId="77777777" w:rsidR="00761DC6" w:rsidRPr="00B21207" w:rsidRDefault="00761DC6" w:rsidP="00A2156B">
            <w:pPr>
              <w:rPr>
                <w:sz w:val="20"/>
                <w:szCs w:val="20"/>
              </w:rPr>
            </w:pPr>
            <w:r w:rsidRPr="00B21207">
              <w:rPr>
                <w:sz w:val="20"/>
                <w:szCs w:val="20"/>
              </w:rPr>
              <w:t>Kesadaran Lingkungan</w:t>
            </w:r>
          </w:p>
        </w:tc>
        <w:tc>
          <w:tcPr>
            <w:tcW w:w="630" w:type="dxa"/>
            <w:vAlign w:val="center"/>
          </w:tcPr>
          <w:p w14:paraId="7784E404" w14:textId="77777777" w:rsidR="00761DC6" w:rsidRPr="00B21207" w:rsidRDefault="00761DC6" w:rsidP="00732C1F">
            <w:pPr>
              <w:jc w:val="right"/>
              <w:rPr>
                <w:sz w:val="20"/>
                <w:szCs w:val="20"/>
              </w:rPr>
            </w:pPr>
            <w:r w:rsidRPr="00B21207">
              <w:rPr>
                <w:sz w:val="20"/>
                <w:szCs w:val="20"/>
              </w:rPr>
              <w:t>18</w:t>
            </w:r>
          </w:p>
        </w:tc>
        <w:tc>
          <w:tcPr>
            <w:tcW w:w="720" w:type="dxa"/>
            <w:vAlign w:val="center"/>
          </w:tcPr>
          <w:p w14:paraId="402C7167" w14:textId="77777777" w:rsidR="00761DC6" w:rsidRPr="00B21207" w:rsidRDefault="00761DC6" w:rsidP="00732C1F">
            <w:pPr>
              <w:jc w:val="right"/>
              <w:rPr>
                <w:sz w:val="20"/>
                <w:szCs w:val="20"/>
              </w:rPr>
            </w:pPr>
            <w:r w:rsidRPr="00B21207">
              <w:rPr>
                <w:sz w:val="20"/>
                <w:szCs w:val="20"/>
              </w:rPr>
              <w:t>20</w:t>
            </w:r>
          </w:p>
        </w:tc>
        <w:tc>
          <w:tcPr>
            <w:tcW w:w="1530" w:type="dxa"/>
            <w:vAlign w:val="bottom"/>
          </w:tcPr>
          <w:p w14:paraId="04075151" w14:textId="77777777" w:rsidR="00761DC6" w:rsidRPr="00B21207" w:rsidRDefault="00761DC6">
            <w:pPr>
              <w:jc w:val="right"/>
              <w:rPr>
                <w:color w:val="000000"/>
                <w:sz w:val="20"/>
                <w:szCs w:val="20"/>
              </w:rPr>
            </w:pPr>
            <w:r w:rsidRPr="00B21207">
              <w:rPr>
                <w:color w:val="000000"/>
                <w:sz w:val="20"/>
                <w:szCs w:val="20"/>
              </w:rPr>
              <w:t>11.11111</w:t>
            </w:r>
          </w:p>
        </w:tc>
      </w:tr>
      <w:tr w:rsidR="00761DC6" w:rsidRPr="00B21207" w14:paraId="5DBAC57A" w14:textId="77777777" w:rsidTr="00B21207">
        <w:tc>
          <w:tcPr>
            <w:tcW w:w="504" w:type="dxa"/>
            <w:vMerge/>
            <w:vAlign w:val="center"/>
          </w:tcPr>
          <w:p w14:paraId="215CB3EA" w14:textId="77777777" w:rsidR="00761DC6" w:rsidRPr="00B21207" w:rsidRDefault="00761DC6" w:rsidP="00A2156B">
            <w:pPr>
              <w:rPr>
                <w:sz w:val="20"/>
                <w:szCs w:val="20"/>
              </w:rPr>
            </w:pPr>
          </w:p>
        </w:tc>
        <w:tc>
          <w:tcPr>
            <w:tcW w:w="1026" w:type="dxa"/>
            <w:vMerge/>
          </w:tcPr>
          <w:p w14:paraId="7C6ECD81" w14:textId="77777777" w:rsidR="00761DC6" w:rsidRPr="00B21207" w:rsidRDefault="00761DC6" w:rsidP="00A2156B">
            <w:pPr>
              <w:rPr>
                <w:sz w:val="20"/>
                <w:szCs w:val="20"/>
              </w:rPr>
            </w:pPr>
          </w:p>
        </w:tc>
        <w:tc>
          <w:tcPr>
            <w:tcW w:w="1440" w:type="dxa"/>
          </w:tcPr>
          <w:p w14:paraId="41CEC23A" w14:textId="77777777" w:rsidR="00761DC6" w:rsidRPr="00B21207" w:rsidRDefault="00761DC6" w:rsidP="00A2156B">
            <w:pPr>
              <w:rPr>
                <w:sz w:val="20"/>
                <w:szCs w:val="20"/>
              </w:rPr>
            </w:pPr>
            <w:r w:rsidRPr="00B21207">
              <w:rPr>
                <w:sz w:val="20"/>
                <w:szCs w:val="20"/>
              </w:rPr>
              <w:t>Kemandirian</w:t>
            </w:r>
          </w:p>
        </w:tc>
        <w:tc>
          <w:tcPr>
            <w:tcW w:w="630" w:type="dxa"/>
            <w:vAlign w:val="center"/>
          </w:tcPr>
          <w:p w14:paraId="33FE085B" w14:textId="77777777" w:rsidR="00761DC6" w:rsidRPr="00B21207" w:rsidRDefault="00761DC6" w:rsidP="00732C1F">
            <w:pPr>
              <w:jc w:val="right"/>
              <w:rPr>
                <w:sz w:val="20"/>
                <w:szCs w:val="20"/>
              </w:rPr>
            </w:pPr>
            <w:r w:rsidRPr="00B21207">
              <w:rPr>
                <w:sz w:val="20"/>
                <w:szCs w:val="20"/>
              </w:rPr>
              <w:t>19</w:t>
            </w:r>
          </w:p>
        </w:tc>
        <w:tc>
          <w:tcPr>
            <w:tcW w:w="720" w:type="dxa"/>
            <w:vAlign w:val="center"/>
          </w:tcPr>
          <w:p w14:paraId="33936A5E" w14:textId="77777777" w:rsidR="00761DC6" w:rsidRPr="00B21207" w:rsidRDefault="00761DC6" w:rsidP="00732C1F">
            <w:pPr>
              <w:jc w:val="right"/>
              <w:rPr>
                <w:sz w:val="20"/>
                <w:szCs w:val="20"/>
              </w:rPr>
            </w:pPr>
            <w:r w:rsidRPr="00B21207">
              <w:rPr>
                <w:sz w:val="20"/>
                <w:szCs w:val="20"/>
              </w:rPr>
              <w:t>20</w:t>
            </w:r>
          </w:p>
        </w:tc>
        <w:tc>
          <w:tcPr>
            <w:tcW w:w="1530" w:type="dxa"/>
            <w:vAlign w:val="bottom"/>
          </w:tcPr>
          <w:p w14:paraId="396473C9" w14:textId="77777777" w:rsidR="00761DC6" w:rsidRPr="00B21207" w:rsidRDefault="00761DC6">
            <w:pPr>
              <w:jc w:val="right"/>
              <w:rPr>
                <w:color w:val="000000"/>
                <w:sz w:val="20"/>
                <w:szCs w:val="20"/>
              </w:rPr>
            </w:pPr>
            <w:r w:rsidRPr="00B21207">
              <w:rPr>
                <w:color w:val="000000"/>
                <w:sz w:val="20"/>
                <w:szCs w:val="20"/>
              </w:rPr>
              <w:t>5.263158</w:t>
            </w:r>
          </w:p>
        </w:tc>
      </w:tr>
      <w:tr w:rsidR="00761DC6" w:rsidRPr="00B21207" w14:paraId="2F9B4B78" w14:textId="77777777" w:rsidTr="00B21207">
        <w:tc>
          <w:tcPr>
            <w:tcW w:w="504" w:type="dxa"/>
            <w:vMerge/>
            <w:vAlign w:val="center"/>
          </w:tcPr>
          <w:p w14:paraId="6136C2E4" w14:textId="77777777" w:rsidR="00761DC6" w:rsidRPr="00B21207" w:rsidRDefault="00761DC6" w:rsidP="00A2156B">
            <w:pPr>
              <w:rPr>
                <w:sz w:val="20"/>
                <w:szCs w:val="20"/>
              </w:rPr>
            </w:pPr>
          </w:p>
        </w:tc>
        <w:tc>
          <w:tcPr>
            <w:tcW w:w="1026" w:type="dxa"/>
            <w:vMerge/>
          </w:tcPr>
          <w:p w14:paraId="0CDFA269" w14:textId="77777777" w:rsidR="00761DC6" w:rsidRPr="00B21207" w:rsidRDefault="00761DC6" w:rsidP="00A2156B">
            <w:pPr>
              <w:rPr>
                <w:sz w:val="20"/>
                <w:szCs w:val="20"/>
              </w:rPr>
            </w:pPr>
          </w:p>
        </w:tc>
        <w:tc>
          <w:tcPr>
            <w:tcW w:w="1440" w:type="dxa"/>
          </w:tcPr>
          <w:p w14:paraId="7A665A1A" w14:textId="77777777" w:rsidR="00761DC6" w:rsidRPr="00B21207" w:rsidRDefault="00761DC6" w:rsidP="00A2156B">
            <w:pPr>
              <w:rPr>
                <w:sz w:val="20"/>
                <w:szCs w:val="20"/>
              </w:rPr>
            </w:pPr>
            <w:r w:rsidRPr="00B21207">
              <w:rPr>
                <w:sz w:val="20"/>
                <w:szCs w:val="20"/>
              </w:rPr>
              <w:t>Sosial</w:t>
            </w:r>
          </w:p>
        </w:tc>
        <w:tc>
          <w:tcPr>
            <w:tcW w:w="630" w:type="dxa"/>
            <w:vAlign w:val="center"/>
          </w:tcPr>
          <w:p w14:paraId="439B8DFB" w14:textId="77777777" w:rsidR="00761DC6" w:rsidRPr="00B21207" w:rsidRDefault="00761DC6" w:rsidP="00732C1F">
            <w:pPr>
              <w:jc w:val="right"/>
              <w:rPr>
                <w:sz w:val="20"/>
                <w:szCs w:val="20"/>
              </w:rPr>
            </w:pPr>
            <w:r w:rsidRPr="00B21207">
              <w:rPr>
                <w:sz w:val="20"/>
                <w:szCs w:val="20"/>
              </w:rPr>
              <w:t>23</w:t>
            </w:r>
          </w:p>
        </w:tc>
        <w:tc>
          <w:tcPr>
            <w:tcW w:w="720" w:type="dxa"/>
            <w:vAlign w:val="center"/>
          </w:tcPr>
          <w:p w14:paraId="41A2BDCF" w14:textId="77777777" w:rsidR="00761DC6" w:rsidRPr="00B21207" w:rsidRDefault="00761DC6" w:rsidP="00732C1F">
            <w:pPr>
              <w:jc w:val="right"/>
              <w:rPr>
                <w:sz w:val="20"/>
                <w:szCs w:val="20"/>
              </w:rPr>
            </w:pPr>
            <w:r w:rsidRPr="00B21207">
              <w:rPr>
                <w:sz w:val="20"/>
                <w:szCs w:val="20"/>
              </w:rPr>
              <w:t>24</w:t>
            </w:r>
          </w:p>
        </w:tc>
        <w:tc>
          <w:tcPr>
            <w:tcW w:w="1530" w:type="dxa"/>
            <w:vAlign w:val="bottom"/>
          </w:tcPr>
          <w:p w14:paraId="1B58900F" w14:textId="77777777" w:rsidR="00761DC6" w:rsidRPr="00B21207" w:rsidRDefault="00761DC6">
            <w:pPr>
              <w:jc w:val="right"/>
              <w:rPr>
                <w:color w:val="000000"/>
                <w:sz w:val="20"/>
                <w:szCs w:val="20"/>
              </w:rPr>
            </w:pPr>
            <w:r w:rsidRPr="00B21207">
              <w:rPr>
                <w:color w:val="000000"/>
                <w:sz w:val="20"/>
                <w:szCs w:val="20"/>
              </w:rPr>
              <w:t>4.347826</w:t>
            </w:r>
          </w:p>
        </w:tc>
      </w:tr>
      <w:tr w:rsidR="00761DC6" w:rsidRPr="00B21207" w14:paraId="48E0A2E2" w14:textId="77777777" w:rsidTr="00B21207">
        <w:tc>
          <w:tcPr>
            <w:tcW w:w="504" w:type="dxa"/>
            <w:vMerge w:val="restart"/>
            <w:vAlign w:val="center"/>
          </w:tcPr>
          <w:p w14:paraId="73AB0106" w14:textId="77777777" w:rsidR="00761DC6" w:rsidRPr="00B21207" w:rsidRDefault="00761DC6" w:rsidP="00732C1F">
            <w:pPr>
              <w:jc w:val="center"/>
              <w:rPr>
                <w:sz w:val="20"/>
                <w:szCs w:val="20"/>
              </w:rPr>
            </w:pPr>
            <w:r w:rsidRPr="00B21207">
              <w:rPr>
                <w:sz w:val="20"/>
                <w:szCs w:val="20"/>
              </w:rPr>
              <w:t>4</w:t>
            </w:r>
          </w:p>
        </w:tc>
        <w:tc>
          <w:tcPr>
            <w:tcW w:w="1026" w:type="dxa"/>
            <w:vMerge w:val="restart"/>
            <w:vAlign w:val="center"/>
          </w:tcPr>
          <w:p w14:paraId="0253397F" w14:textId="77777777" w:rsidR="00761DC6" w:rsidRPr="00B21207" w:rsidRDefault="00761DC6" w:rsidP="00A2156B">
            <w:pPr>
              <w:rPr>
                <w:sz w:val="20"/>
                <w:szCs w:val="20"/>
              </w:rPr>
            </w:pPr>
            <w:r w:rsidRPr="00B21207">
              <w:rPr>
                <w:sz w:val="20"/>
                <w:szCs w:val="20"/>
              </w:rPr>
              <w:t>Marchel</w:t>
            </w:r>
          </w:p>
        </w:tc>
        <w:tc>
          <w:tcPr>
            <w:tcW w:w="1440" w:type="dxa"/>
            <w:vAlign w:val="center"/>
          </w:tcPr>
          <w:p w14:paraId="4DD1696B" w14:textId="77777777" w:rsidR="00761DC6" w:rsidRPr="00B21207" w:rsidRDefault="00761DC6" w:rsidP="00A2156B">
            <w:pPr>
              <w:jc w:val="left"/>
              <w:rPr>
                <w:sz w:val="20"/>
                <w:szCs w:val="20"/>
              </w:rPr>
            </w:pPr>
            <w:r w:rsidRPr="00B21207">
              <w:rPr>
                <w:sz w:val="20"/>
                <w:szCs w:val="20"/>
              </w:rPr>
              <w:t>Bahasa</w:t>
            </w:r>
          </w:p>
        </w:tc>
        <w:tc>
          <w:tcPr>
            <w:tcW w:w="630" w:type="dxa"/>
            <w:vAlign w:val="center"/>
          </w:tcPr>
          <w:p w14:paraId="75C6151F" w14:textId="77777777" w:rsidR="00761DC6" w:rsidRPr="00B21207" w:rsidRDefault="00761DC6" w:rsidP="00732C1F">
            <w:pPr>
              <w:jc w:val="right"/>
              <w:rPr>
                <w:sz w:val="20"/>
                <w:szCs w:val="20"/>
              </w:rPr>
            </w:pPr>
            <w:r w:rsidRPr="00B21207">
              <w:rPr>
                <w:sz w:val="20"/>
                <w:szCs w:val="20"/>
              </w:rPr>
              <w:t>41</w:t>
            </w:r>
          </w:p>
        </w:tc>
        <w:tc>
          <w:tcPr>
            <w:tcW w:w="720" w:type="dxa"/>
            <w:vAlign w:val="center"/>
          </w:tcPr>
          <w:p w14:paraId="4B2542A4" w14:textId="77777777" w:rsidR="00761DC6" w:rsidRPr="00B21207" w:rsidRDefault="00761DC6" w:rsidP="00732C1F">
            <w:pPr>
              <w:jc w:val="right"/>
              <w:rPr>
                <w:sz w:val="20"/>
                <w:szCs w:val="20"/>
              </w:rPr>
            </w:pPr>
            <w:r w:rsidRPr="00B21207">
              <w:rPr>
                <w:sz w:val="20"/>
                <w:szCs w:val="20"/>
              </w:rPr>
              <w:t>44</w:t>
            </w:r>
          </w:p>
        </w:tc>
        <w:tc>
          <w:tcPr>
            <w:tcW w:w="1530" w:type="dxa"/>
            <w:vAlign w:val="bottom"/>
          </w:tcPr>
          <w:p w14:paraId="6F7A7B7F" w14:textId="77777777" w:rsidR="00761DC6" w:rsidRPr="00B21207" w:rsidRDefault="00761DC6">
            <w:pPr>
              <w:jc w:val="right"/>
              <w:rPr>
                <w:color w:val="000000"/>
                <w:sz w:val="20"/>
                <w:szCs w:val="20"/>
              </w:rPr>
            </w:pPr>
            <w:r w:rsidRPr="00B21207">
              <w:rPr>
                <w:color w:val="000000"/>
                <w:sz w:val="20"/>
                <w:szCs w:val="20"/>
              </w:rPr>
              <w:t>7.317073</w:t>
            </w:r>
          </w:p>
        </w:tc>
      </w:tr>
      <w:tr w:rsidR="00761DC6" w:rsidRPr="00B21207" w14:paraId="3F26D795" w14:textId="77777777" w:rsidTr="00B21207">
        <w:tc>
          <w:tcPr>
            <w:tcW w:w="504" w:type="dxa"/>
            <w:vMerge/>
            <w:vAlign w:val="center"/>
          </w:tcPr>
          <w:p w14:paraId="6CD599BB" w14:textId="77777777" w:rsidR="00761DC6" w:rsidRPr="00B21207" w:rsidRDefault="00761DC6" w:rsidP="00A2156B">
            <w:pPr>
              <w:rPr>
                <w:sz w:val="20"/>
                <w:szCs w:val="20"/>
              </w:rPr>
            </w:pPr>
          </w:p>
        </w:tc>
        <w:tc>
          <w:tcPr>
            <w:tcW w:w="1026" w:type="dxa"/>
            <w:vMerge/>
          </w:tcPr>
          <w:p w14:paraId="59778EC6" w14:textId="77777777" w:rsidR="00761DC6" w:rsidRPr="00B21207" w:rsidRDefault="00761DC6" w:rsidP="00A2156B">
            <w:pPr>
              <w:rPr>
                <w:sz w:val="20"/>
                <w:szCs w:val="20"/>
              </w:rPr>
            </w:pPr>
          </w:p>
        </w:tc>
        <w:tc>
          <w:tcPr>
            <w:tcW w:w="1440" w:type="dxa"/>
          </w:tcPr>
          <w:p w14:paraId="5AAD14E0" w14:textId="77777777" w:rsidR="00761DC6" w:rsidRPr="00B21207" w:rsidRDefault="00761DC6" w:rsidP="00A2156B">
            <w:pPr>
              <w:rPr>
                <w:sz w:val="20"/>
                <w:szCs w:val="20"/>
              </w:rPr>
            </w:pPr>
            <w:r w:rsidRPr="00B21207">
              <w:rPr>
                <w:sz w:val="20"/>
                <w:szCs w:val="20"/>
              </w:rPr>
              <w:t>Matematika</w:t>
            </w:r>
          </w:p>
        </w:tc>
        <w:tc>
          <w:tcPr>
            <w:tcW w:w="630" w:type="dxa"/>
            <w:vAlign w:val="center"/>
          </w:tcPr>
          <w:p w14:paraId="3D06B223" w14:textId="77777777" w:rsidR="00761DC6" w:rsidRPr="00B21207" w:rsidRDefault="00761DC6" w:rsidP="00732C1F">
            <w:pPr>
              <w:jc w:val="right"/>
              <w:rPr>
                <w:sz w:val="20"/>
                <w:szCs w:val="20"/>
              </w:rPr>
            </w:pPr>
            <w:r w:rsidRPr="00B21207">
              <w:rPr>
                <w:sz w:val="20"/>
                <w:szCs w:val="20"/>
              </w:rPr>
              <w:t>44</w:t>
            </w:r>
          </w:p>
        </w:tc>
        <w:tc>
          <w:tcPr>
            <w:tcW w:w="720" w:type="dxa"/>
            <w:vAlign w:val="center"/>
          </w:tcPr>
          <w:p w14:paraId="44ECBD9C" w14:textId="77777777" w:rsidR="00761DC6" w:rsidRPr="00B21207" w:rsidRDefault="00761DC6" w:rsidP="00732C1F">
            <w:pPr>
              <w:jc w:val="right"/>
              <w:rPr>
                <w:sz w:val="20"/>
                <w:szCs w:val="20"/>
              </w:rPr>
            </w:pPr>
            <w:r w:rsidRPr="00B21207">
              <w:rPr>
                <w:sz w:val="20"/>
                <w:szCs w:val="20"/>
              </w:rPr>
              <w:t>46</w:t>
            </w:r>
          </w:p>
        </w:tc>
        <w:tc>
          <w:tcPr>
            <w:tcW w:w="1530" w:type="dxa"/>
            <w:vAlign w:val="bottom"/>
          </w:tcPr>
          <w:p w14:paraId="4932DBCB" w14:textId="77777777" w:rsidR="00761DC6" w:rsidRPr="00B21207" w:rsidRDefault="00761DC6">
            <w:pPr>
              <w:jc w:val="right"/>
              <w:rPr>
                <w:color w:val="000000"/>
                <w:sz w:val="20"/>
                <w:szCs w:val="20"/>
              </w:rPr>
            </w:pPr>
            <w:r w:rsidRPr="00B21207">
              <w:rPr>
                <w:color w:val="000000"/>
                <w:sz w:val="20"/>
                <w:szCs w:val="20"/>
              </w:rPr>
              <w:t>4.545455</w:t>
            </w:r>
          </w:p>
        </w:tc>
      </w:tr>
      <w:tr w:rsidR="00761DC6" w:rsidRPr="00B21207" w14:paraId="0F2CECA3" w14:textId="77777777" w:rsidTr="00B21207">
        <w:tc>
          <w:tcPr>
            <w:tcW w:w="504" w:type="dxa"/>
            <w:vMerge/>
            <w:vAlign w:val="center"/>
          </w:tcPr>
          <w:p w14:paraId="50294AFE" w14:textId="77777777" w:rsidR="00761DC6" w:rsidRPr="00B21207" w:rsidRDefault="00761DC6" w:rsidP="00A2156B">
            <w:pPr>
              <w:rPr>
                <w:sz w:val="20"/>
                <w:szCs w:val="20"/>
              </w:rPr>
            </w:pPr>
          </w:p>
        </w:tc>
        <w:tc>
          <w:tcPr>
            <w:tcW w:w="1026" w:type="dxa"/>
            <w:vMerge/>
          </w:tcPr>
          <w:p w14:paraId="5B2EC046" w14:textId="77777777" w:rsidR="00761DC6" w:rsidRPr="00B21207" w:rsidRDefault="00761DC6" w:rsidP="00A2156B">
            <w:pPr>
              <w:rPr>
                <w:sz w:val="20"/>
                <w:szCs w:val="20"/>
              </w:rPr>
            </w:pPr>
          </w:p>
        </w:tc>
        <w:tc>
          <w:tcPr>
            <w:tcW w:w="1440" w:type="dxa"/>
          </w:tcPr>
          <w:p w14:paraId="2B931AA4" w14:textId="77777777" w:rsidR="00761DC6" w:rsidRPr="00B21207" w:rsidRDefault="00761DC6" w:rsidP="00A2156B">
            <w:pPr>
              <w:rPr>
                <w:sz w:val="20"/>
                <w:szCs w:val="20"/>
              </w:rPr>
            </w:pPr>
            <w:r w:rsidRPr="00B21207">
              <w:rPr>
                <w:sz w:val="20"/>
                <w:szCs w:val="20"/>
              </w:rPr>
              <w:t>Kesadaran Lingkungan</w:t>
            </w:r>
          </w:p>
        </w:tc>
        <w:tc>
          <w:tcPr>
            <w:tcW w:w="630" w:type="dxa"/>
            <w:vAlign w:val="center"/>
          </w:tcPr>
          <w:p w14:paraId="4571DDEB" w14:textId="77777777" w:rsidR="00761DC6" w:rsidRPr="00B21207" w:rsidRDefault="00761DC6" w:rsidP="00732C1F">
            <w:pPr>
              <w:jc w:val="right"/>
              <w:rPr>
                <w:sz w:val="20"/>
                <w:szCs w:val="20"/>
              </w:rPr>
            </w:pPr>
            <w:r w:rsidRPr="00B21207">
              <w:rPr>
                <w:sz w:val="20"/>
                <w:szCs w:val="20"/>
              </w:rPr>
              <w:t>22</w:t>
            </w:r>
          </w:p>
        </w:tc>
        <w:tc>
          <w:tcPr>
            <w:tcW w:w="720" w:type="dxa"/>
            <w:vAlign w:val="center"/>
          </w:tcPr>
          <w:p w14:paraId="3C5B6021" w14:textId="77777777" w:rsidR="00761DC6" w:rsidRPr="00B21207" w:rsidRDefault="00761DC6" w:rsidP="00732C1F">
            <w:pPr>
              <w:jc w:val="right"/>
              <w:rPr>
                <w:sz w:val="20"/>
                <w:szCs w:val="20"/>
              </w:rPr>
            </w:pPr>
            <w:r w:rsidRPr="00B21207">
              <w:rPr>
                <w:sz w:val="20"/>
                <w:szCs w:val="20"/>
              </w:rPr>
              <w:t>25</w:t>
            </w:r>
          </w:p>
        </w:tc>
        <w:tc>
          <w:tcPr>
            <w:tcW w:w="1530" w:type="dxa"/>
            <w:vAlign w:val="bottom"/>
          </w:tcPr>
          <w:p w14:paraId="1883B113" w14:textId="77777777" w:rsidR="00761DC6" w:rsidRPr="00B21207" w:rsidRDefault="00761DC6">
            <w:pPr>
              <w:jc w:val="right"/>
              <w:rPr>
                <w:color w:val="000000"/>
                <w:sz w:val="20"/>
                <w:szCs w:val="20"/>
              </w:rPr>
            </w:pPr>
            <w:r w:rsidRPr="00B21207">
              <w:rPr>
                <w:color w:val="000000"/>
                <w:sz w:val="20"/>
                <w:szCs w:val="20"/>
              </w:rPr>
              <w:t>13.63636</w:t>
            </w:r>
          </w:p>
        </w:tc>
      </w:tr>
      <w:tr w:rsidR="00761DC6" w:rsidRPr="00B21207" w14:paraId="03EF8A9B" w14:textId="77777777" w:rsidTr="00B21207">
        <w:tc>
          <w:tcPr>
            <w:tcW w:w="504" w:type="dxa"/>
            <w:vMerge/>
            <w:vAlign w:val="center"/>
          </w:tcPr>
          <w:p w14:paraId="497EEEAC" w14:textId="77777777" w:rsidR="00761DC6" w:rsidRPr="00B21207" w:rsidRDefault="00761DC6" w:rsidP="00A2156B">
            <w:pPr>
              <w:rPr>
                <w:sz w:val="20"/>
                <w:szCs w:val="20"/>
              </w:rPr>
            </w:pPr>
          </w:p>
        </w:tc>
        <w:tc>
          <w:tcPr>
            <w:tcW w:w="1026" w:type="dxa"/>
            <w:vMerge/>
          </w:tcPr>
          <w:p w14:paraId="259724F0" w14:textId="77777777" w:rsidR="00761DC6" w:rsidRPr="00B21207" w:rsidRDefault="00761DC6" w:rsidP="00A2156B">
            <w:pPr>
              <w:rPr>
                <w:sz w:val="20"/>
                <w:szCs w:val="20"/>
              </w:rPr>
            </w:pPr>
          </w:p>
        </w:tc>
        <w:tc>
          <w:tcPr>
            <w:tcW w:w="1440" w:type="dxa"/>
          </w:tcPr>
          <w:p w14:paraId="3270C69B" w14:textId="77777777" w:rsidR="00761DC6" w:rsidRPr="00B21207" w:rsidRDefault="00761DC6" w:rsidP="00A2156B">
            <w:pPr>
              <w:rPr>
                <w:sz w:val="20"/>
                <w:szCs w:val="20"/>
              </w:rPr>
            </w:pPr>
            <w:r w:rsidRPr="00B21207">
              <w:rPr>
                <w:sz w:val="20"/>
                <w:szCs w:val="20"/>
              </w:rPr>
              <w:t>Kemandirian</w:t>
            </w:r>
          </w:p>
        </w:tc>
        <w:tc>
          <w:tcPr>
            <w:tcW w:w="630" w:type="dxa"/>
            <w:vAlign w:val="center"/>
          </w:tcPr>
          <w:p w14:paraId="2B8003B9" w14:textId="77777777" w:rsidR="00761DC6" w:rsidRPr="00B21207" w:rsidRDefault="00761DC6" w:rsidP="00732C1F">
            <w:pPr>
              <w:jc w:val="right"/>
              <w:rPr>
                <w:sz w:val="20"/>
                <w:szCs w:val="20"/>
              </w:rPr>
            </w:pPr>
            <w:r w:rsidRPr="00B21207">
              <w:rPr>
                <w:sz w:val="20"/>
                <w:szCs w:val="20"/>
              </w:rPr>
              <w:t>20</w:t>
            </w:r>
          </w:p>
        </w:tc>
        <w:tc>
          <w:tcPr>
            <w:tcW w:w="720" w:type="dxa"/>
            <w:vAlign w:val="center"/>
          </w:tcPr>
          <w:p w14:paraId="691B9AC2" w14:textId="77777777" w:rsidR="00761DC6" w:rsidRPr="00B21207" w:rsidRDefault="00761DC6" w:rsidP="00732C1F">
            <w:pPr>
              <w:jc w:val="right"/>
              <w:rPr>
                <w:sz w:val="20"/>
                <w:szCs w:val="20"/>
              </w:rPr>
            </w:pPr>
            <w:r w:rsidRPr="00B21207">
              <w:rPr>
                <w:sz w:val="20"/>
                <w:szCs w:val="20"/>
              </w:rPr>
              <w:t>20</w:t>
            </w:r>
          </w:p>
        </w:tc>
        <w:tc>
          <w:tcPr>
            <w:tcW w:w="1530" w:type="dxa"/>
            <w:vAlign w:val="bottom"/>
          </w:tcPr>
          <w:p w14:paraId="630CFA69" w14:textId="77777777" w:rsidR="00761DC6" w:rsidRPr="00B21207" w:rsidRDefault="00761DC6">
            <w:pPr>
              <w:jc w:val="right"/>
              <w:rPr>
                <w:color w:val="000000"/>
                <w:sz w:val="20"/>
                <w:szCs w:val="20"/>
              </w:rPr>
            </w:pPr>
            <w:r w:rsidRPr="00B21207">
              <w:rPr>
                <w:color w:val="000000"/>
                <w:sz w:val="20"/>
                <w:szCs w:val="20"/>
              </w:rPr>
              <w:t>0</w:t>
            </w:r>
          </w:p>
        </w:tc>
      </w:tr>
      <w:tr w:rsidR="00761DC6" w:rsidRPr="00B21207" w14:paraId="4C3AF571" w14:textId="77777777" w:rsidTr="00B21207">
        <w:tc>
          <w:tcPr>
            <w:tcW w:w="504" w:type="dxa"/>
            <w:vMerge/>
            <w:vAlign w:val="center"/>
          </w:tcPr>
          <w:p w14:paraId="17A50479" w14:textId="77777777" w:rsidR="00761DC6" w:rsidRPr="00B21207" w:rsidRDefault="00761DC6" w:rsidP="00A2156B">
            <w:pPr>
              <w:rPr>
                <w:sz w:val="20"/>
                <w:szCs w:val="20"/>
              </w:rPr>
            </w:pPr>
          </w:p>
        </w:tc>
        <w:tc>
          <w:tcPr>
            <w:tcW w:w="1026" w:type="dxa"/>
            <w:vMerge/>
          </w:tcPr>
          <w:p w14:paraId="30A95739" w14:textId="77777777" w:rsidR="00761DC6" w:rsidRPr="00B21207" w:rsidRDefault="00761DC6" w:rsidP="00A2156B">
            <w:pPr>
              <w:rPr>
                <w:sz w:val="20"/>
                <w:szCs w:val="20"/>
              </w:rPr>
            </w:pPr>
          </w:p>
        </w:tc>
        <w:tc>
          <w:tcPr>
            <w:tcW w:w="1440" w:type="dxa"/>
          </w:tcPr>
          <w:p w14:paraId="6B83E133" w14:textId="77777777" w:rsidR="00761DC6" w:rsidRPr="00B21207" w:rsidRDefault="00761DC6" w:rsidP="00A2156B">
            <w:pPr>
              <w:rPr>
                <w:sz w:val="20"/>
                <w:szCs w:val="20"/>
              </w:rPr>
            </w:pPr>
            <w:r w:rsidRPr="00B21207">
              <w:rPr>
                <w:sz w:val="20"/>
                <w:szCs w:val="20"/>
              </w:rPr>
              <w:t>Sosial</w:t>
            </w:r>
          </w:p>
        </w:tc>
        <w:tc>
          <w:tcPr>
            <w:tcW w:w="630" w:type="dxa"/>
            <w:vAlign w:val="center"/>
          </w:tcPr>
          <w:p w14:paraId="3D6343E9" w14:textId="77777777" w:rsidR="00761DC6" w:rsidRPr="00B21207" w:rsidRDefault="00761DC6" w:rsidP="00732C1F">
            <w:pPr>
              <w:jc w:val="right"/>
              <w:rPr>
                <w:sz w:val="20"/>
                <w:szCs w:val="20"/>
              </w:rPr>
            </w:pPr>
            <w:r w:rsidRPr="00B21207">
              <w:rPr>
                <w:sz w:val="20"/>
                <w:szCs w:val="20"/>
              </w:rPr>
              <w:t>24</w:t>
            </w:r>
          </w:p>
        </w:tc>
        <w:tc>
          <w:tcPr>
            <w:tcW w:w="720" w:type="dxa"/>
            <w:vAlign w:val="center"/>
          </w:tcPr>
          <w:p w14:paraId="24310827" w14:textId="77777777" w:rsidR="00761DC6" w:rsidRPr="00B21207" w:rsidRDefault="00761DC6" w:rsidP="00732C1F">
            <w:pPr>
              <w:jc w:val="right"/>
              <w:rPr>
                <w:sz w:val="20"/>
                <w:szCs w:val="20"/>
              </w:rPr>
            </w:pPr>
            <w:r w:rsidRPr="00B21207">
              <w:rPr>
                <w:sz w:val="20"/>
                <w:szCs w:val="20"/>
              </w:rPr>
              <w:t>25</w:t>
            </w:r>
          </w:p>
        </w:tc>
        <w:tc>
          <w:tcPr>
            <w:tcW w:w="1530" w:type="dxa"/>
            <w:vAlign w:val="bottom"/>
          </w:tcPr>
          <w:p w14:paraId="08129717" w14:textId="77777777" w:rsidR="00761DC6" w:rsidRPr="00B21207" w:rsidRDefault="00761DC6">
            <w:pPr>
              <w:jc w:val="right"/>
              <w:rPr>
                <w:color w:val="000000"/>
                <w:sz w:val="20"/>
                <w:szCs w:val="20"/>
              </w:rPr>
            </w:pPr>
            <w:r w:rsidRPr="00B21207">
              <w:rPr>
                <w:color w:val="000000"/>
                <w:sz w:val="20"/>
                <w:szCs w:val="20"/>
              </w:rPr>
              <w:t>4.166667</w:t>
            </w:r>
          </w:p>
        </w:tc>
      </w:tr>
      <w:tr w:rsidR="00761DC6" w:rsidRPr="00B21207" w14:paraId="463A4DA4" w14:textId="77777777" w:rsidTr="00B21207">
        <w:tc>
          <w:tcPr>
            <w:tcW w:w="504" w:type="dxa"/>
            <w:vMerge w:val="restart"/>
            <w:vAlign w:val="center"/>
          </w:tcPr>
          <w:p w14:paraId="0CE6D0B6" w14:textId="77777777" w:rsidR="00761DC6" w:rsidRPr="00B21207" w:rsidRDefault="00761DC6" w:rsidP="00732C1F">
            <w:pPr>
              <w:jc w:val="center"/>
              <w:rPr>
                <w:sz w:val="20"/>
                <w:szCs w:val="20"/>
              </w:rPr>
            </w:pPr>
            <w:r w:rsidRPr="00B21207">
              <w:rPr>
                <w:sz w:val="20"/>
                <w:szCs w:val="20"/>
              </w:rPr>
              <w:t>5</w:t>
            </w:r>
          </w:p>
        </w:tc>
        <w:tc>
          <w:tcPr>
            <w:tcW w:w="1026" w:type="dxa"/>
            <w:vMerge w:val="restart"/>
            <w:vAlign w:val="center"/>
          </w:tcPr>
          <w:p w14:paraId="0DE195BC" w14:textId="77777777" w:rsidR="00761DC6" w:rsidRPr="00B21207" w:rsidRDefault="00761DC6" w:rsidP="00A2156B">
            <w:pPr>
              <w:rPr>
                <w:sz w:val="20"/>
                <w:szCs w:val="20"/>
              </w:rPr>
            </w:pPr>
            <w:r w:rsidRPr="00B21207">
              <w:rPr>
                <w:sz w:val="20"/>
                <w:szCs w:val="20"/>
              </w:rPr>
              <w:t>Ninis</w:t>
            </w:r>
          </w:p>
        </w:tc>
        <w:tc>
          <w:tcPr>
            <w:tcW w:w="1440" w:type="dxa"/>
            <w:vAlign w:val="center"/>
          </w:tcPr>
          <w:p w14:paraId="223A08F1" w14:textId="77777777" w:rsidR="00761DC6" w:rsidRPr="00B21207" w:rsidRDefault="00761DC6" w:rsidP="00A2156B">
            <w:pPr>
              <w:jc w:val="left"/>
              <w:rPr>
                <w:sz w:val="20"/>
                <w:szCs w:val="20"/>
              </w:rPr>
            </w:pPr>
            <w:r w:rsidRPr="00B21207">
              <w:rPr>
                <w:sz w:val="20"/>
                <w:szCs w:val="20"/>
              </w:rPr>
              <w:t>Bahasa</w:t>
            </w:r>
          </w:p>
        </w:tc>
        <w:tc>
          <w:tcPr>
            <w:tcW w:w="630" w:type="dxa"/>
            <w:vAlign w:val="center"/>
          </w:tcPr>
          <w:p w14:paraId="2775CF82" w14:textId="77777777" w:rsidR="00761DC6" w:rsidRPr="00B21207" w:rsidRDefault="00761DC6" w:rsidP="00732C1F">
            <w:pPr>
              <w:jc w:val="right"/>
              <w:rPr>
                <w:sz w:val="20"/>
                <w:szCs w:val="20"/>
              </w:rPr>
            </w:pPr>
            <w:r w:rsidRPr="00B21207">
              <w:rPr>
                <w:sz w:val="20"/>
                <w:szCs w:val="20"/>
              </w:rPr>
              <w:t>38</w:t>
            </w:r>
          </w:p>
        </w:tc>
        <w:tc>
          <w:tcPr>
            <w:tcW w:w="720" w:type="dxa"/>
            <w:vAlign w:val="center"/>
          </w:tcPr>
          <w:p w14:paraId="6DA66C6A" w14:textId="77777777" w:rsidR="00761DC6" w:rsidRPr="00B21207" w:rsidRDefault="00761DC6" w:rsidP="00732C1F">
            <w:pPr>
              <w:jc w:val="right"/>
              <w:rPr>
                <w:sz w:val="20"/>
                <w:szCs w:val="20"/>
              </w:rPr>
            </w:pPr>
            <w:r w:rsidRPr="00B21207">
              <w:rPr>
                <w:sz w:val="20"/>
                <w:szCs w:val="20"/>
              </w:rPr>
              <w:t>42</w:t>
            </w:r>
          </w:p>
        </w:tc>
        <w:tc>
          <w:tcPr>
            <w:tcW w:w="1530" w:type="dxa"/>
            <w:vAlign w:val="bottom"/>
          </w:tcPr>
          <w:p w14:paraId="249A1592" w14:textId="77777777" w:rsidR="00761DC6" w:rsidRPr="00B21207" w:rsidRDefault="00761DC6">
            <w:pPr>
              <w:jc w:val="right"/>
              <w:rPr>
                <w:color w:val="000000"/>
                <w:sz w:val="20"/>
                <w:szCs w:val="20"/>
              </w:rPr>
            </w:pPr>
            <w:r w:rsidRPr="00B21207">
              <w:rPr>
                <w:color w:val="000000"/>
                <w:sz w:val="20"/>
                <w:szCs w:val="20"/>
              </w:rPr>
              <w:t>10.52632</w:t>
            </w:r>
          </w:p>
        </w:tc>
      </w:tr>
      <w:tr w:rsidR="00761DC6" w:rsidRPr="00B21207" w14:paraId="62F1CE79" w14:textId="77777777" w:rsidTr="00B21207">
        <w:tc>
          <w:tcPr>
            <w:tcW w:w="504" w:type="dxa"/>
            <w:vMerge/>
            <w:vAlign w:val="center"/>
          </w:tcPr>
          <w:p w14:paraId="45C170FB" w14:textId="77777777" w:rsidR="00761DC6" w:rsidRPr="00B21207" w:rsidRDefault="00761DC6" w:rsidP="00732C1F">
            <w:pPr>
              <w:jc w:val="center"/>
              <w:rPr>
                <w:sz w:val="20"/>
                <w:szCs w:val="20"/>
              </w:rPr>
            </w:pPr>
          </w:p>
        </w:tc>
        <w:tc>
          <w:tcPr>
            <w:tcW w:w="1026" w:type="dxa"/>
            <w:vMerge/>
          </w:tcPr>
          <w:p w14:paraId="2918364F" w14:textId="77777777" w:rsidR="00761DC6" w:rsidRPr="00B21207" w:rsidRDefault="00761DC6" w:rsidP="00A2156B">
            <w:pPr>
              <w:rPr>
                <w:sz w:val="20"/>
                <w:szCs w:val="20"/>
              </w:rPr>
            </w:pPr>
          </w:p>
        </w:tc>
        <w:tc>
          <w:tcPr>
            <w:tcW w:w="1440" w:type="dxa"/>
          </w:tcPr>
          <w:p w14:paraId="20E84879" w14:textId="77777777" w:rsidR="00761DC6" w:rsidRPr="00B21207" w:rsidRDefault="00761DC6" w:rsidP="00A2156B">
            <w:pPr>
              <w:rPr>
                <w:sz w:val="20"/>
                <w:szCs w:val="20"/>
              </w:rPr>
            </w:pPr>
            <w:r w:rsidRPr="00B21207">
              <w:rPr>
                <w:sz w:val="20"/>
                <w:szCs w:val="20"/>
              </w:rPr>
              <w:t>Matematika</w:t>
            </w:r>
          </w:p>
        </w:tc>
        <w:tc>
          <w:tcPr>
            <w:tcW w:w="630" w:type="dxa"/>
            <w:vAlign w:val="center"/>
          </w:tcPr>
          <w:p w14:paraId="0A310049" w14:textId="77777777" w:rsidR="00761DC6" w:rsidRPr="00B21207" w:rsidRDefault="00761DC6" w:rsidP="00732C1F">
            <w:pPr>
              <w:jc w:val="right"/>
              <w:rPr>
                <w:sz w:val="20"/>
                <w:szCs w:val="20"/>
              </w:rPr>
            </w:pPr>
            <w:r w:rsidRPr="00B21207">
              <w:rPr>
                <w:sz w:val="20"/>
                <w:szCs w:val="20"/>
              </w:rPr>
              <w:t>38</w:t>
            </w:r>
          </w:p>
        </w:tc>
        <w:tc>
          <w:tcPr>
            <w:tcW w:w="720" w:type="dxa"/>
            <w:vAlign w:val="center"/>
          </w:tcPr>
          <w:p w14:paraId="14E49816" w14:textId="77777777" w:rsidR="00761DC6" w:rsidRPr="00B21207" w:rsidRDefault="00761DC6" w:rsidP="00732C1F">
            <w:pPr>
              <w:jc w:val="right"/>
              <w:rPr>
                <w:sz w:val="20"/>
                <w:szCs w:val="20"/>
              </w:rPr>
            </w:pPr>
            <w:r w:rsidRPr="00B21207">
              <w:rPr>
                <w:sz w:val="20"/>
                <w:szCs w:val="20"/>
              </w:rPr>
              <w:t>39</w:t>
            </w:r>
          </w:p>
        </w:tc>
        <w:tc>
          <w:tcPr>
            <w:tcW w:w="1530" w:type="dxa"/>
            <w:vAlign w:val="bottom"/>
          </w:tcPr>
          <w:p w14:paraId="20AB33E0" w14:textId="77777777" w:rsidR="00761DC6" w:rsidRPr="00B21207" w:rsidRDefault="00761DC6">
            <w:pPr>
              <w:jc w:val="right"/>
              <w:rPr>
                <w:color w:val="000000"/>
                <w:sz w:val="20"/>
                <w:szCs w:val="20"/>
              </w:rPr>
            </w:pPr>
            <w:r w:rsidRPr="00B21207">
              <w:rPr>
                <w:color w:val="000000"/>
                <w:sz w:val="20"/>
                <w:szCs w:val="20"/>
              </w:rPr>
              <w:t>2.631579</w:t>
            </w:r>
          </w:p>
        </w:tc>
      </w:tr>
      <w:tr w:rsidR="00761DC6" w:rsidRPr="00B21207" w14:paraId="3324E08B" w14:textId="77777777" w:rsidTr="00B21207">
        <w:tc>
          <w:tcPr>
            <w:tcW w:w="504" w:type="dxa"/>
            <w:vMerge/>
            <w:vAlign w:val="center"/>
          </w:tcPr>
          <w:p w14:paraId="718AD757" w14:textId="77777777" w:rsidR="00761DC6" w:rsidRPr="00B21207" w:rsidRDefault="00761DC6" w:rsidP="00732C1F">
            <w:pPr>
              <w:jc w:val="center"/>
              <w:rPr>
                <w:sz w:val="20"/>
                <w:szCs w:val="20"/>
              </w:rPr>
            </w:pPr>
          </w:p>
        </w:tc>
        <w:tc>
          <w:tcPr>
            <w:tcW w:w="1026" w:type="dxa"/>
            <w:vMerge/>
          </w:tcPr>
          <w:p w14:paraId="76740735" w14:textId="77777777" w:rsidR="00761DC6" w:rsidRPr="00B21207" w:rsidRDefault="00761DC6" w:rsidP="00A2156B">
            <w:pPr>
              <w:rPr>
                <w:sz w:val="20"/>
                <w:szCs w:val="20"/>
              </w:rPr>
            </w:pPr>
          </w:p>
        </w:tc>
        <w:tc>
          <w:tcPr>
            <w:tcW w:w="1440" w:type="dxa"/>
          </w:tcPr>
          <w:p w14:paraId="5C457DF4" w14:textId="77777777" w:rsidR="00761DC6" w:rsidRPr="00B21207" w:rsidRDefault="00761DC6" w:rsidP="00A2156B">
            <w:pPr>
              <w:rPr>
                <w:sz w:val="20"/>
                <w:szCs w:val="20"/>
              </w:rPr>
            </w:pPr>
            <w:r w:rsidRPr="00B21207">
              <w:rPr>
                <w:sz w:val="20"/>
                <w:szCs w:val="20"/>
              </w:rPr>
              <w:t>Kesadaran Lingkungan</w:t>
            </w:r>
          </w:p>
        </w:tc>
        <w:tc>
          <w:tcPr>
            <w:tcW w:w="630" w:type="dxa"/>
            <w:vAlign w:val="center"/>
          </w:tcPr>
          <w:p w14:paraId="70FDE3A9" w14:textId="77777777" w:rsidR="00761DC6" w:rsidRPr="00B21207" w:rsidRDefault="00761DC6" w:rsidP="00732C1F">
            <w:pPr>
              <w:jc w:val="right"/>
              <w:rPr>
                <w:sz w:val="20"/>
                <w:szCs w:val="20"/>
              </w:rPr>
            </w:pPr>
            <w:r w:rsidRPr="00B21207">
              <w:rPr>
                <w:sz w:val="20"/>
                <w:szCs w:val="20"/>
              </w:rPr>
              <w:t>22</w:t>
            </w:r>
          </w:p>
        </w:tc>
        <w:tc>
          <w:tcPr>
            <w:tcW w:w="720" w:type="dxa"/>
            <w:vAlign w:val="center"/>
          </w:tcPr>
          <w:p w14:paraId="5713CB6C" w14:textId="77777777" w:rsidR="00761DC6" w:rsidRPr="00B21207" w:rsidRDefault="00761DC6" w:rsidP="00732C1F">
            <w:pPr>
              <w:jc w:val="right"/>
              <w:rPr>
                <w:sz w:val="20"/>
                <w:szCs w:val="20"/>
              </w:rPr>
            </w:pPr>
            <w:r w:rsidRPr="00B21207">
              <w:rPr>
                <w:sz w:val="20"/>
                <w:szCs w:val="20"/>
              </w:rPr>
              <w:t>23</w:t>
            </w:r>
          </w:p>
        </w:tc>
        <w:tc>
          <w:tcPr>
            <w:tcW w:w="1530" w:type="dxa"/>
            <w:vAlign w:val="bottom"/>
          </w:tcPr>
          <w:p w14:paraId="2D6FBFFC" w14:textId="77777777" w:rsidR="00761DC6" w:rsidRPr="00B21207" w:rsidRDefault="00761DC6">
            <w:pPr>
              <w:jc w:val="right"/>
              <w:rPr>
                <w:color w:val="000000"/>
                <w:sz w:val="20"/>
                <w:szCs w:val="20"/>
              </w:rPr>
            </w:pPr>
            <w:r w:rsidRPr="00B21207">
              <w:rPr>
                <w:color w:val="000000"/>
                <w:sz w:val="20"/>
                <w:szCs w:val="20"/>
              </w:rPr>
              <w:t>4.545455</w:t>
            </w:r>
          </w:p>
        </w:tc>
      </w:tr>
      <w:tr w:rsidR="00761DC6" w:rsidRPr="00B21207" w14:paraId="69DDFE69" w14:textId="77777777" w:rsidTr="00B21207">
        <w:tc>
          <w:tcPr>
            <w:tcW w:w="504" w:type="dxa"/>
            <w:vMerge/>
            <w:vAlign w:val="center"/>
          </w:tcPr>
          <w:p w14:paraId="28C6FE9A" w14:textId="77777777" w:rsidR="00761DC6" w:rsidRPr="00B21207" w:rsidRDefault="00761DC6" w:rsidP="00732C1F">
            <w:pPr>
              <w:jc w:val="center"/>
              <w:rPr>
                <w:sz w:val="20"/>
                <w:szCs w:val="20"/>
              </w:rPr>
            </w:pPr>
          </w:p>
        </w:tc>
        <w:tc>
          <w:tcPr>
            <w:tcW w:w="1026" w:type="dxa"/>
            <w:vMerge/>
          </w:tcPr>
          <w:p w14:paraId="75222612" w14:textId="77777777" w:rsidR="00761DC6" w:rsidRPr="00B21207" w:rsidRDefault="00761DC6" w:rsidP="00A2156B">
            <w:pPr>
              <w:rPr>
                <w:sz w:val="20"/>
                <w:szCs w:val="20"/>
              </w:rPr>
            </w:pPr>
          </w:p>
        </w:tc>
        <w:tc>
          <w:tcPr>
            <w:tcW w:w="1440" w:type="dxa"/>
          </w:tcPr>
          <w:p w14:paraId="3A1B6F5C" w14:textId="77777777" w:rsidR="00761DC6" w:rsidRPr="00B21207" w:rsidRDefault="00761DC6" w:rsidP="00A2156B">
            <w:pPr>
              <w:rPr>
                <w:sz w:val="20"/>
                <w:szCs w:val="20"/>
              </w:rPr>
            </w:pPr>
            <w:r w:rsidRPr="00B21207">
              <w:rPr>
                <w:sz w:val="20"/>
                <w:szCs w:val="20"/>
              </w:rPr>
              <w:t>Kemandirian</w:t>
            </w:r>
          </w:p>
        </w:tc>
        <w:tc>
          <w:tcPr>
            <w:tcW w:w="630" w:type="dxa"/>
            <w:vAlign w:val="center"/>
          </w:tcPr>
          <w:p w14:paraId="498BE8C6" w14:textId="77777777" w:rsidR="00761DC6" w:rsidRPr="00B21207" w:rsidRDefault="00761DC6" w:rsidP="00732C1F">
            <w:pPr>
              <w:jc w:val="right"/>
              <w:rPr>
                <w:sz w:val="20"/>
                <w:szCs w:val="20"/>
              </w:rPr>
            </w:pPr>
            <w:r w:rsidRPr="00B21207">
              <w:rPr>
                <w:sz w:val="20"/>
                <w:szCs w:val="20"/>
              </w:rPr>
              <w:t>17</w:t>
            </w:r>
          </w:p>
        </w:tc>
        <w:tc>
          <w:tcPr>
            <w:tcW w:w="720" w:type="dxa"/>
            <w:vAlign w:val="center"/>
          </w:tcPr>
          <w:p w14:paraId="176DD14B" w14:textId="77777777" w:rsidR="00761DC6" w:rsidRPr="00B21207" w:rsidRDefault="00761DC6" w:rsidP="00732C1F">
            <w:pPr>
              <w:jc w:val="right"/>
              <w:rPr>
                <w:sz w:val="20"/>
                <w:szCs w:val="20"/>
              </w:rPr>
            </w:pPr>
            <w:r w:rsidRPr="00B21207">
              <w:rPr>
                <w:sz w:val="20"/>
                <w:szCs w:val="20"/>
              </w:rPr>
              <w:t>18</w:t>
            </w:r>
          </w:p>
        </w:tc>
        <w:tc>
          <w:tcPr>
            <w:tcW w:w="1530" w:type="dxa"/>
            <w:vAlign w:val="bottom"/>
          </w:tcPr>
          <w:p w14:paraId="6B02EA28" w14:textId="77777777" w:rsidR="00761DC6" w:rsidRPr="00B21207" w:rsidRDefault="00761DC6">
            <w:pPr>
              <w:jc w:val="right"/>
              <w:rPr>
                <w:color w:val="000000"/>
                <w:sz w:val="20"/>
                <w:szCs w:val="20"/>
              </w:rPr>
            </w:pPr>
            <w:r w:rsidRPr="00B21207">
              <w:rPr>
                <w:color w:val="000000"/>
                <w:sz w:val="20"/>
                <w:szCs w:val="20"/>
              </w:rPr>
              <w:t>5.882353</w:t>
            </w:r>
          </w:p>
        </w:tc>
      </w:tr>
      <w:tr w:rsidR="00761DC6" w:rsidRPr="00B21207" w14:paraId="6E7A5036" w14:textId="77777777" w:rsidTr="00B21207">
        <w:tc>
          <w:tcPr>
            <w:tcW w:w="504" w:type="dxa"/>
            <w:vMerge/>
            <w:vAlign w:val="center"/>
          </w:tcPr>
          <w:p w14:paraId="0475E1FB" w14:textId="77777777" w:rsidR="00761DC6" w:rsidRPr="00B21207" w:rsidRDefault="00761DC6" w:rsidP="00732C1F">
            <w:pPr>
              <w:jc w:val="center"/>
              <w:rPr>
                <w:sz w:val="20"/>
                <w:szCs w:val="20"/>
              </w:rPr>
            </w:pPr>
          </w:p>
        </w:tc>
        <w:tc>
          <w:tcPr>
            <w:tcW w:w="1026" w:type="dxa"/>
            <w:vMerge/>
          </w:tcPr>
          <w:p w14:paraId="396B19E0" w14:textId="77777777" w:rsidR="00761DC6" w:rsidRPr="00B21207" w:rsidRDefault="00761DC6" w:rsidP="00A2156B">
            <w:pPr>
              <w:rPr>
                <w:sz w:val="20"/>
                <w:szCs w:val="20"/>
              </w:rPr>
            </w:pPr>
          </w:p>
        </w:tc>
        <w:tc>
          <w:tcPr>
            <w:tcW w:w="1440" w:type="dxa"/>
          </w:tcPr>
          <w:p w14:paraId="5CCC68FC" w14:textId="77777777" w:rsidR="00761DC6" w:rsidRPr="00B21207" w:rsidRDefault="00761DC6" w:rsidP="00A2156B">
            <w:pPr>
              <w:rPr>
                <w:sz w:val="20"/>
                <w:szCs w:val="20"/>
              </w:rPr>
            </w:pPr>
            <w:r w:rsidRPr="00B21207">
              <w:rPr>
                <w:sz w:val="20"/>
                <w:szCs w:val="20"/>
              </w:rPr>
              <w:t>Sosial</w:t>
            </w:r>
          </w:p>
        </w:tc>
        <w:tc>
          <w:tcPr>
            <w:tcW w:w="630" w:type="dxa"/>
            <w:vAlign w:val="center"/>
          </w:tcPr>
          <w:p w14:paraId="28E477BF" w14:textId="77777777" w:rsidR="00761DC6" w:rsidRPr="00B21207" w:rsidRDefault="00761DC6" w:rsidP="00732C1F">
            <w:pPr>
              <w:jc w:val="right"/>
              <w:rPr>
                <w:sz w:val="20"/>
                <w:szCs w:val="20"/>
              </w:rPr>
            </w:pPr>
            <w:r w:rsidRPr="00B21207">
              <w:rPr>
                <w:sz w:val="20"/>
                <w:szCs w:val="20"/>
              </w:rPr>
              <w:t>22</w:t>
            </w:r>
          </w:p>
        </w:tc>
        <w:tc>
          <w:tcPr>
            <w:tcW w:w="720" w:type="dxa"/>
            <w:vAlign w:val="center"/>
          </w:tcPr>
          <w:p w14:paraId="5FD298F3" w14:textId="77777777" w:rsidR="00761DC6" w:rsidRPr="00B21207" w:rsidRDefault="00761DC6" w:rsidP="00732C1F">
            <w:pPr>
              <w:jc w:val="right"/>
              <w:rPr>
                <w:sz w:val="20"/>
                <w:szCs w:val="20"/>
              </w:rPr>
            </w:pPr>
            <w:r w:rsidRPr="00B21207">
              <w:rPr>
                <w:sz w:val="20"/>
                <w:szCs w:val="20"/>
              </w:rPr>
              <w:t>22</w:t>
            </w:r>
          </w:p>
        </w:tc>
        <w:tc>
          <w:tcPr>
            <w:tcW w:w="1530" w:type="dxa"/>
            <w:vAlign w:val="bottom"/>
          </w:tcPr>
          <w:p w14:paraId="2D4295D1" w14:textId="77777777" w:rsidR="00761DC6" w:rsidRPr="00B21207" w:rsidRDefault="00761DC6">
            <w:pPr>
              <w:jc w:val="right"/>
              <w:rPr>
                <w:color w:val="000000"/>
                <w:sz w:val="20"/>
                <w:szCs w:val="20"/>
              </w:rPr>
            </w:pPr>
            <w:r w:rsidRPr="00B21207">
              <w:rPr>
                <w:color w:val="000000"/>
                <w:sz w:val="20"/>
                <w:szCs w:val="20"/>
              </w:rPr>
              <w:t>0</w:t>
            </w:r>
          </w:p>
        </w:tc>
      </w:tr>
    </w:tbl>
    <w:p w14:paraId="656406ED" w14:textId="77777777" w:rsidR="00B21207" w:rsidRDefault="00B21207"/>
    <w:p w14:paraId="496A8DBC" w14:textId="77777777" w:rsidR="00B21207" w:rsidRDefault="00B21207"/>
    <w:p w14:paraId="17CC44C2" w14:textId="77777777" w:rsidR="00B21207" w:rsidRDefault="00B21207"/>
    <w:p w14:paraId="127689B1" w14:textId="77777777" w:rsidR="003C0604" w:rsidRDefault="003C0604" w:rsidP="003C0604">
      <w:pPr>
        <w:pStyle w:val="Caption"/>
        <w:keepNext/>
      </w:pPr>
      <w:bookmarkStart w:id="529" w:name="_Ref396494860"/>
      <w:r>
        <w:lastRenderedPageBreak/>
        <w:t xml:space="preserve">Tabel </w:t>
      </w:r>
      <w:r>
        <w:fldChar w:fldCharType="begin"/>
      </w:r>
      <w:r>
        <w:instrText xml:space="preserve"> STYLEREF 1 \s </w:instrText>
      </w:r>
      <w:r>
        <w:fldChar w:fldCharType="separate"/>
      </w:r>
      <w:r w:rsidR="002836B7">
        <w:rPr>
          <w:noProof/>
        </w:rPr>
        <w:t>5</w:t>
      </w:r>
      <w:r>
        <w:fldChar w:fldCharType="end"/>
      </w:r>
      <w:r>
        <w:t>.</w:t>
      </w:r>
      <w:r>
        <w:fldChar w:fldCharType="begin"/>
      </w:r>
      <w:r>
        <w:instrText xml:space="preserve"> SEQ Tabel \* ARABIC \s 1 </w:instrText>
      </w:r>
      <w:r>
        <w:fldChar w:fldCharType="separate"/>
      </w:r>
      <w:r w:rsidR="002836B7">
        <w:rPr>
          <w:noProof/>
        </w:rPr>
        <w:t>47</w:t>
      </w:r>
      <w:r>
        <w:fldChar w:fldCharType="end"/>
      </w:r>
      <w:bookmarkEnd w:id="529"/>
      <w:r w:rsidRPr="003C0604">
        <w:t xml:space="preserve"> </w:t>
      </w:r>
      <w:r>
        <w:t>Nilai Peningkatan Kemampuan Siswa (Bagian 2)</w:t>
      </w:r>
    </w:p>
    <w:tbl>
      <w:tblPr>
        <w:tblStyle w:val="TableGrid"/>
        <w:tblW w:w="0" w:type="auto"/>
        <w:tblInd w:w="108" w:type="dxa"/>
        <w:tblLayout w:type="fixed"/>
        <w:tblLook w:val="04A0" w:firstRow="1" w:lastRow="0" w:firstColumn="1" w:lastColumn="0" w:noHBand="0" w:noVBand="1"/>
      </w:tblPr>
      <w:tblGrid>
        <w:gridCol w:w="504"/>
        <w:gridCol w:w="1026"/>
        <w:gridCol w:w="1440"/>
        <w:gridCol w:w="630"/>
        <w:gridCol w:w="720"/>
        <w:gridCol w:w="1530"/>
      </w:tblGrid>
      <w:tr w:rsidR="00761DC6" w:rsidRPr="00B21207" w14:paraId="0E265447" w14:textId="77777777" w:rsidTr="00B21207">
        <w:tc>
          <w:tcPr>
            <w:tcW w:w="504" w:type="dxa"/>
            <w:vMerge w:val="restart"/>
            <w:vAlign w:val="center"/>
          </w:tcPr>
          <w:p w14:paraId="688CFC27" w14:textId="77777777" w:rsidR="00761DC6" w:rsidRPr="00B21207" w:rsidRDefault="00761DC6" w:rsidP="00732C1F">
            <w:pPr>
              <w:jc w:val="center"/>
              <w:rPr>
                <w:sz w:val="20"/>
                <w:szCs w:val="20"/>
              </w:rPr>
            </w:pPr>
            <w:r w:rsidRPr="00B21207">
              <w:rPr>
                <w:sz w:val="20"/>
                <w:szCs w:val="20"/>
              </w:rPr>
              <w:t>6</w:t>
            </w:r>
          </w:p>
        </w:tc>
        <w:tc>
          <w:tcPr>
            <w:tcW w:w="1026" w:type="dxa"/>
            <w:vMerge w:val="restart"/>
            <w:vAlign w:val="center"/>
          </w:tcPr>
          <w:p w14:paraId="03B24E7F" w14:textId="77777777" w:rsidR="00761DC6" w:rsidRPr="00B21207" w:rsidRDefault="00761DC6" w:rsidP="00A2156B">
            <w:pPr>
              <w:rPr>
                <w:sz w:val="20"/>
                <w:szCs w:val="20"/>
              </w:rPr>
            </w:pPr>
            <w:r w:rsidRPr="00B21207">
              <w:rPr>
                <w:sz w:val="20"/>
                <w:szCs w:val="20"/>
              </w:rPr>
              <w:t>Janice</w:t>
            </w:r>
          </w:p>
        </w:tc>
        <w:tc>
          <w:tcPr>
            <w:tcW w:w="1440" w:type="dxa"/>
            <w:vAlign w:val="center"/>
          </w:tcPr>
          <w:p w14:paraId="6A7A07F2" w14:textId="77777777" w:rsidR="00761DC6" w:rsidRPr="00B21207" w:rsidRDefault="00761DC6" w:rsidP="00A2156B">
            <w:pPr>
              <w:jc w:val="left"/>
              <w:rPr>
                <w:sz w:val="20"/>
                <w:szCs w:val="20"/>
              </w:rPr>
            </w:pPr>
            <w:r w:rsidRPr="00B21207">
              <w:rPr>
                <w:sz w:val="20"/>
                <w:szCs w:val="20"/>
              </w:rPr>
              <w:t>Bahasa</w:t>
            </w:r>
          </w:p>
        </w:tc>
        <w:tc>
          <w:tcPr>
            <w:tcW w:w="630" w:type="dxa"/>
            <w:vAlign w:val="center"/>
          </w:tcPr>
          <w:p w14:paraId="668FB663" w14:textId="77777777" w:rsidR="00761DC6" w:rsidRPr="00B21207" w:rsidRDefault="00761DC6" w:rsidP="00732C1F">
            <w:pPr>
              <w:jc w:val="right"/>
              <w:rPr>
                <w:sz w:val="20"/>
                <w:szCs w:val="20"/>
              </w:rPr>
            </w:pPr>
            <w:r w:rsidRPr="00B21207">
              <w:rPr>
                <w:sz w:val="20"/>
                <w:szCs w:val="20"/>
              </w:rPr>
              <w:t>41</w:t>
            </w:r>
          </w:p>
        </w:tc>
        <w:tc>
          <w:tcPr>
            <w:tcW w:w="720" w:type="dxa"/>
            <w:vAlign w:val="center"/>
          </w:tcPr>
          <w:p w14:paraId="3254EE40" w14:textId="77777777" w:rsidR="00761DC6" w:rsidRPr="00B21207" w:rsidRDefault="00761DC6" w:rsidP="00732C1F">
            <w:pPr>
              <w:jc w:val="right"/>
              <w:rPr>
                <w:sz w:val="20"/>
                <w:szCs w:val="20"/>
              </w:rPr>
            </w:pPr>
            <w:r w:rsidRPr="00B21207">
              <w:rPr>
                <w:sz w:val="20"/>
                <w:szCs w:val="20"/>
              </w:rPr>
              <w:t>42</w:t>
            </w:r>
          </w:p>
        </w:tc>
        <w:tc>
          <w:tcPr>
            <w:tcW w:w="1530" w:type="dxa"/>
            <w:vAlign w:val="bottom"/>
          </w:tcPr>
          <w:p w14:paraId="7F44D182" w14:textId="77777777" w:rsidR="00761DC6" w:rsidRPr="00B21207" w:rsidRDefault="00761DC6">
            <w:pPr>
              <w:jc w:val="right"/>
              <w:rPr>
                <w:color w:val="000000"/>
                <w:sz w:val="20"/>
                <w:szCs w:val="20"/>
              </w:rPr>
            </w:pPr>
            <w:r w:rsidRPr="00B21207">
              <w:rPr>
                <w:color w:val="000000"/>
                <w:sz w:val="20"/>
                <w:szCs w:val="20"/>
              </w:rPr>
              <w:t>2.439024</w:t>
            </w:r>
          </w:p>
        </w:tc>
      </w:tr>
      <w:tr w:rsidR="00761DC6" w:rsidRPr="00B21207" w14:paraId="598F7B5D" w14:textId="77777777" w:rsidTr="00B21207">
        <w:tc>
          <w:tcPr>
            <w:tcW w:w="504" w:type="dxa"/>
            <w:vMerge/>
            <w:vAlign w:val="center"/>
          </w:tcPr>
          <w:p w14:paraId="6F7BD892" w14:textId="77777777" w:rsidR="00761DC6" w:rsidRPr="00B21207" w:rsidRDefault="00761DC6" w:rsidP="00A2156B">
            <w:pPr>
              <w:rPr>
                <w:sz w:val="20"/>
                <w:szCs w:val="20"/>
              </w:rPr>
            </w:pPr>
          </w:p>
        </w:tc>
        <w:tc>
          <w:tcPr>
            <w:tcW w:w="1026" w:type="dxa"/>
            <w:vMerge/>
          </w:tcPr>
          <w:p w14:paraId="7D303C64" w14:textId="77777777" w:rsidR="00761DC6" w:rsidRPr="00B21207" w:rsidRDefault="00761DC6" w:rsidP="00A2156B">
            <w:pPr>
              <w:rPr>
                <w:sz w:val="20"/>
                <w:szCs w:val="20"/>
              </w:rPr>
            </w:pPr>
          </w:p>
        </w:tc>
        <w:tc>
          <w:tcPr>
            <w:tcW w:w="1440" w:type="dxa"/>
          </w:tcPr>
          <w:p w14:paraId="3E89C323" w14:textId="77777777" w:rsidR="00761DC6" w:rsidRPr="00B21207" w:rsidRDefault="00761DC6" w:rsidP="00A2156B">
            <w:pPr>
              <w:rPr>
                <w:sz w:val="20"/>
                <w:szCs w:val="20"/>
              </w:rPr>
            </w:pPr>
            <w:r w:rsidRPr="00B21207">
              <w:rPr>
                <w:sz w:val="20"/>
                <w:szCs w:val="20"/>
              </w:rPr>
              <w:t>Matematika</w:t>
            </w:r>
          </w:p>
        </w:tc>
        <w:tc>
          <w:tcPr>
            <w:tcW w:w="630" w:type="dxa"/>
            <w:vAlign w:val="center"/>
          </w:tcPr>
          <w:p w14:paraId="460FE477" w14:textId="77777777" w:rsidR="00761DC6" w:rsidRPr="00B21207" w:rsidRDefault="00761DC6" w:rsidP="00732C1F">
            <w:pPr>
              <w:jc w:val="right"/>
              <w:rPr>
                <w:sz w:val="20"/>
                <w:szCs w:val="20"/>
              </w:rPr>
            </w:pPr>
            <w:r w:rsidRPr="00B21207">
              <w:rPr>
                <w:sz w:val="20"/>
                <w:szCs w:val="20"/>
              </w:rPr>
              <w:t>34</w:t>
            </w:r>
          </w:p>
        </w:tc>
        <w:tc>
          <w:tcPr>
            <w:tcW w:w="720" w:type="dxa"/>
            <w:vAlign w:val="center"/>
          </w:tcPr>
          <w:p w14:paraId="6ABC7F65" w14:textId="77777777" w:rsidR="00761DC6" w:rsidRPr="00B21207" w:rsidRDefault="00761DC6" w:rsidP="00732C1F">
            <w:pPr>
              <w:jc w:val="right"/>
              <w:rPr>
                <w:sz w:val="20"/>
                <w:szCs w:val="20"/>
              </w:rPr>
            </w:pPr>
            <w:r w:rsidRPr="00B21207">
              <w:rPr>
                <w:sz w:val="20"/>
                <w:szCs w:val="20"/>
              </w:rPr>
              <w:t>36</w:t>
            </w:r>
          </w:p>
        </w:tc>
        <w:tc>
          <w:tcPr>
            <w:tcW w:w="1530" w:type="dxa"/>
            <w:vAlign w:val="bottom"/>
          </w:tcPr>
          <w:p w14:paraId="5C70418C" w14:textId="77777777" w:rsidR="00761DC6" w:rsidRPr="00B21207" w:rsidRDefault="00761DC6">
            <w:pPr>
              <w:jc w:val="right"/>
              <w:rPr>
                <w:color w:val="000000"/>
                <w:sz w:val="20"/>
                <w:szCs w:val="20"/>
              </w:rPr>
            </w:pPr>
            <w:r w:rsidRPr="00B21207">
              <w:rPr>
                <w:color w:val="000000"/>
                <w:sz w:val="20"/>
                <w:szCs w:val="20"/>
              </w:rPr>
              <w:t>5.882353</w:t>
            </w:r>
          </w:p>
        </w:tc>
      </w:tr>
      <w:tr w:rsidR="00761DC6" w:rsidRPr="00B21207" w14:paraId="4D054A00" w14:textId="77777777" w:rsidTr="00B21207">
        <w:tc>
          <w:tcPr>
            <w:tcW w:w="504" w:type="dxa"/>
            <w:vMerge/>
            <w:vAlign w:val="center"/>
          </w:tcPr>
          <w:p w14:paraId="707C8103" w14:textId="77777777" w:rsidR="00761DC6" w:rsidRPr="00B21207" w:rsidRDefault="00761DC6" w:rsidP="00A2156B">
            <w:pPr>
              <w:rPr>
                <w:sz w:val="20"/>
                <w:szCs w:val="20"/>
              </w:rPr>
            </w:pPr>
          </w:p>
        </w:tc>
        <w:tc>
          <w:tcPr>
            <w:tcW w:w="1026" w:type="dxa"/>
            <w:vMerge/>
          </w:tcPr>
          <w:p w14:paraId="736E554F" w14:textId="77777777" w:rsidR="00761DC6" w:rsidRPr="00B21207" w:rsidRDefault="00761DC6" w:rsidP="00A2156B">
            <w:pPr>
              <w:rPr>
                <w:sz w:val="20"/>
                <w:szCs w:val="20"/>
              </w:rPr>
            </w:pPr>
          </w:p>
        </w:tc>
        <w:tc>
          <w:tcPr>
            <w:tcW w:w="1440" w:type="dxa"/>
          </w:tcPr>
          <w:p w14:paraId="6ACBB667" w14:textId="77777777" w:rsidR="00761DC6" w:rsidRPr="00B21207" w:rsidRDefault="00761DC6" w:rsidP="00A2156B">
            <w:pPr>
              <w:rPr>
                <w:sz w:val="20"/>
                <w:szCs w:val="20"/>
              </w:rPr>
            </w:pPr>
            <w:r w:rsidRPr="00B21207">
              <w:rPr>
                <w:sz w:val="20"/>
                <w:szCs w:val="20"/>
              </w:rPr>
              <w:t>Kesadaran Lingkungan</w:t>
            </w:r>
          </w:p>
        </w:tc>
        <w:tc>
          <w:tcPr>
            <w:tcW w:w="630" w:type="dxa"/>
            <w:vAlign w:val="center"/>
          </w:tcPr>
          <w:p w14:paraId="24216D41" w14:textId="77777777" w:rsidR="00761DC6" w:rsidRPr="00B21207" w:rsidRDefault="00761DC6" w:rsidP="00732C1F">
            <w:pPr>
              <w:jc w:val="right"/>
              <w:rPr>
                <w:sz w:val="20"/>
                <w:szCs w:val="20"/>
              </w:rPr>
            </w:pPr>
            <w:r w:rsidRPr="00B21207">
              <w:rPr>
                <w:sz w:val="20"/>
                <w:szCs w:val="20"/>
              </w:rPr>
              <w:t>22</w:t>
            </w:r>
          </w:p>
        </w:tc>
        <w:tc>
          <w:tcPr>
            <w:tcW w:w="720" w:type="dxa"/>
            <w:vAlign w:val="center"/>
          </w:tcPr>
          <w:p w14:paraId="31691661" w14:textId="77777777" w:rsidR="00761DC6" w:rsidRPr="00B21207" w:rsidRDefault="00761DC6" w:rsidP="00732C1F">
            <w:pPr>
              <w:jc w:val="right"/>
              <w:rPr>
                <w:sz w:val="20"/>
                <w:szCs w:val="20"/>
              </w:rPr>
            </w:pPr>
            <w:r w:rsidRPr="00B21207">
              <w:rPr>
                <w:sz w:val="20"/>
                <w:szCs w:val="20"/>
              </w:rPr>
              <w:t>23</w:t>
            </w:r>
          </w:p>
        </w:tc>
        <w:tc>
          <w:tcPr>
            <w:tcW w:w="1530" w:type="dxa"/>
            <w:vAlign w:val="bottom"/>
          </w:tcPr>
          <w:p w14:paraId="278C50D2" w14:textId="77777777" w:rsidR="00761DC6" w:rsidRPr="00B21207" w:rsidRDefault="00761DC6">
            <w:pPr>
              <w:jc w:val="right"/>
              <w:rPr>
                <w:color w:val="000000"/>
                <w:sz w:val="20"/>
                <w:szCs w:val="20"/>
              </w:rPr>
            </w:pPr>
            <w:r w:rsidRPr="00B21207">
              <w:rPr>
                <w:color w:val="000000"/>
                <w:sz w:val="20"/>
                <w:szCs w:val="20"/>
              </w:rPr>
              <w:t>4.545455</w:t>
            </w:r>
          </w:p>
        </w:tc>
      </w:tr>
      <w:tr w:rsidR="00761DC6" w:rsidRPr="00B21207" w14:paraId="4B0A8847" w14:textId="77777777" w:rsidTr="00B21207">
        <w:tc>
          <w:tcPr>
            <w:tcW w:w="504" w:type="dxa"/>
            <w:vMerge/>
            <w:vAlign w:val="center"/>
          </w:tcPr>
          <w:p w14:paraId="5EF4C74D" w14:textId="77777777" w:rsidR="00761DC6" w:rsidRPr="00B21207" w:rsidRDefault="00761DC6" w:rsidP="00A2156B">
            <w:pPr>
              <w:rPr>
                <w:sz w:val="20"/>
                <w:szCs w:val="20"/>
              </w:rPr>
            </w:pPr>
          </w:p>
        </w:tc>
        <w:tc>
          <w:tcPr>
            <w:tcW w:w="1026" w:type="dxa"/>
            <w:vMerge/>
          </w:tcPr>
          <w:p w14:paraId="6F8EC4FD" w14:textId="77777777" w:rsidR="00761DC6" w:rsidRPr="00B21207" w:rsidRDefault="00761DC6" w:rsidP="00A2156B">
            <w:pPr>
              <w:rPr>
                <w:sz w:val="20"/>
                <w:szCs w:val="20"/>
              </w:rPr>
            </w:pPr>
          </w:p>
        </w:tc>
        <w:tc>
          <w:tcPr>
            <w:tcW w:w="1440" w:type="dxa"/>
          </w:tcPr>
          <w:p w14:paraId="53280CF4" w14:textId="77777777" w:rsidR="00761DC6" w:rsidRPr="00B21207" w:rsidRDefault="00761DC6" w:rsidP="00A2156B">
            <w:pPr>
              <w:rPr>
                <w:sz w:val="20"/>
                <w:szCs w:val="20"/>
              </w:rPr>
            </w:pPr>
            <w:r w:rsidRPr="00B21207">
              <w:rPr>
                <w:sz w:val="20"/>
                <w:szCs w:val="20"/>
              </w:rPr>
              <w:t>Kemandirian</w:t>
            </w:r>
          </w:p>
        </w:tc>
        <w:tc>
          <w:tcPr>
            <w:tcW w:w="630" w:type="dxa"/>
            <w:vAlign w:val="center"/>
          </w:tcPr>
          <w:p w14:paraId="4285CDF9" w14:textId="77777777" w:rsidR="00761DC6" w:rsidRPr="00B21207" w:rsidRDefault="00761DC6" w:rsidP="00732C1F">
            <w:pPr>
              <w:jc w:val="right"/>
              <w:rPr>
                <w:sz w:val="20"/>
                <w:szCs w:val="20"/>
              </w:rPr>
            </w:pPr>
            <w:r w:rsidRPr="00B21207">
              <w:rPr>
                <w:sz w:val="20"/>
                <w:szCs w:val="20"/>
              </w:rPr>
              <w:t>19</w:t>
            </w:r>
          </w:p>
        </w:tc>
        <w:tc>
          <w:tcPr>
            <w:tcW w:w="720" w:type="dxa"/>
            <w:vAlign w:val="center"/>
          </w:tcPr>
          <w:p w14:paraId="223BA16D" w14:textId="77777777" w:rsidR="00761DC6" w:rsidRPr="00B21207" w:rsidRDefault="00761DC6" w:rsidP="00732C1F">
            <w:pPr>
              <w:jc w:val="right"/>
              <w:rPr>
                <w:sz w:val="20"/>
                <w:szCs w:val="20"/>
              </w:rPr>
            </w:pPr>
            <w:r w:rsidRPr="00B21207">
              <w:rPr>
                <w:sz w:val="20"/>
                <w:szCs w:val="20"/>
              </w:rPr>
              <w:t>20</w:t>
            </w:r>
          </w:p>
        </w:tc>
        <w:tc>
          <w:tcPr>
            <w:tcW w:w="1530" w:type="dxa"/>
            <w:vAlign w:val="bottom"/>
          </w:tcPr>
          <w:p w14:paraId="64AC8F83" w14:textId="77777777" w:rsidR="00761DC6" w:rsidRPr="00B21207" w:rsidRDefault="00761DC6">
            <w:pPr>
              <w:jc w:val="right"/>
              <w:rPr>
                <w:color w:val="000000"/>
                <w:sz w:val="20"/>
                <w:szCs w:val="20"/>
              </w:rPr>
            </w:pPr>
            <w:r w:rsidRPr="00B21207">
              <w:rPr>
                <w:color w:val="000000"/>
                <w:sz w:val="20"/>
                <w:szCs w:val="20"/>
              </w:rPr>
              <w:t>5.263158</w:t>
            </w:r>
          </w:p>
        </w:tc>
      </w:tr>
      <w:tr w:rsidR="00761DC6" w:rsidRPr="00B21207" w14:paraId="4440E7A3" w14:textId="77777777" w:rsidTr="00B21207">
        <w:tc>
          <w:tcPr>
            <w:tcW w:w="504" w:type="dxa"/>
            <w:vMerge/>
            <w:vAlign w:val="center"/>
          </w:tcPr>
          <w:p w14:paraId="6E1AF703" w14:textId="77777777" w:rsidR="00761DC6" w:rsidRPr="00B21207" w:rsidRDefault="00761DC6" w:rsidP="00A2156B">
            <w:pPr>
              <w:rPr>
                <w:sz w:val="20"/>
                <w:szCs w:val="20"/>
              </w:rPr>
            </w:pPr>
          </w:p>
        </w:tc>
        <w:tc>
          <w:tcPr>
            <w:tcW w:w="1026" w:type="dxa"/>
            <w:vMerge/>
          </w:tcPr>
          <w:p w14:paraId="1B832B86" w14:textId="77777777" w:rsidR="00761DC6" w:rsidRPr="00B21207" w:rsidRDefault="00761DC6" w:rsidP="00A2156B">
            <w:pPr>
              <w:rPr>
                <w:sz w:val="20"/>
                <w:szCs w:val="20"/>
              </w:rPr>
            </w:pPr>
          </w:p>
        </w:tc>
        <w:tc>
          <w:tcPr>
            <w:tcW w:w="1440" w:type="dxa"/>
          </w:tcPr>
          <w:p w14:paraId="122969DB" w14:textId="77777777" w:rsidR="00761DC6" w:rsidRPr="00B21207" w:rsidRDefault="00761DC6" w:rsidP="00A2156B">
            <w:pPr>
              <w:rPr>
                <w:sz w:val="20"/>
                <w:szCs w:val="20"/>
              </w:rPr>
            </w:pPr>
            <w:r w:rsidRPr="00B21207">
              <w:rPr>
                <w:sz w:val="20"/>
                <w:szCs w:val="20"/>
              </w:rPr>
              <w:t>Sosial</w:t>
            </w:r>
          </w:p>
        </w:tc>
        <w:tc>
          <w:tcPr>
            <w:tcW w:w="630" w:type="dxa"/>
            <w:vAlign w:val="center"/>
          </w:tcPr>
          <w:p w14:paraId="59CEB68C" w14:textId="77777777" w:rsidR="00761DC6" w:rsidRPr="00B21207" w:rsidRDefault="00761DC6" w:rsidP="00732C1F">
            <w:pPr>
              <w:jc w:val="right"/>
              <w:rPr>
                <w:sz w:val="20"/>
                <w:szCs w:val="20"/>
              </w:rPr>
            </w:pPr>
            <w:r w:rsidRPr="00B21207">
              <w:rPr>
                <w:sz w:val="20"/>
                <w:szCs w:val="20"/>
              </w:rPr>
              <w:t>24</w:t>
            </w:r>
          </w:p>
        </w:tc>
        <w:tc>
          <w:tcPr>
            <w:tcW w:w="720" w:type="dxa"/>
            <w:vAlign w:val="center"/>
          </w:tcPr>
          <w:p w14:paraId="6A3DF757" w14:textId="77777777" w:rsidR="00761DC6" w:rsidRPr="00B21207" w:rsidRDefault="00761DC6" w:rsidP="00732C1F">
            <w:pPr>
              <w:jc w:val="right"/>
              <w:rPr>
                <w:sz w:val="20"/>
                <w:szCs w:val="20"/>
              </w:rPr>
            </w:pPr>
            <w:r w:rsidRPr="00B21207">
              <w:rPr>
                <w:sz w:val="20"/>
                <w:szCs w:val="20"/>
              </w:rPr>
              <w:t>25</w:t>
            </w:r>
          </w:p>
        </w:tc>
        <w:tc>
          <w:tcPr>
            <w:tcW w:w="1530" w:type="dxa"/>
            <w:vAlign w:val="bottom"/>
          </w:tcPr>
          <w:p w14:paraId="6646C6AE" w14:textId="77777777" w:rsidR="00761DC6" w:rsidRPr="00B21207" w:rsidRDefault="00761DC6">
            <w:pPr>
              <w:jc w:val="right"/>
              <w:rPr>
                <w:color w:val="000000"/>
                <w:sz w:val="20"/>
                <w:szCs w:val="20"/>
              </w:rPr>
            </w:pPr>
            <w:r w:rsidRPr="00B21207">
              <w:rPr>
                <w:color w:val="000000"/>
                <w:sz w:val="20"/>
                <w:szCs w:val="20"/>
              </w:rPr>
              <w:t>4.166667</w:t>
            </w:r>
          </w:p>
        </w:tc>
      </w:tr>
    </w:tbl>
    <w:p w14:paraId="09033DAC" w14:textId="77777777" w:rsidR="004B4E07" w:rsidRDefault="00605D48" w:rsidP="00AA47E2">
      <w:r>
        <w:t xml:space="preserve"> </w:t>
      </w:r>
    </w:p>
    <w:p w14:paraId="5C61A0B6" w14:textId="77777777" w:rsidR="002C0665" w:rsidRDefault="001674D0" w:rsidP="002C0665">
      <w:pPr>
        <w:ind w:firstLine="720"/>
      </w:pPr>
      <w:r>
        <w:fldChar w:fldCharType="begin"/>
      </w:r>
      <w:r>
        <w:instrText xml:space="preserve"> REF _Ref396498264 \h </w:instrText>
      </w:r>
      <w:r>
        <w:fldChar w:fldCharType="separate"/>
      </w:r>
      <w:r w:rsidR="002836B7">
        <w:t xml:space="preserve">Tabel </w:t>
      </w:r>
      <w:r w:rsidR="002836B7">
        <w:rPr>
          <w:noProof/>
        </w:rPr>
        <w:t>5</w:t>
      </w:r>
      <w:r w:rsidR="002836B7">
        <w:t>.</w:t>
      </w:r>
      <w:r w:rsidR="002836B7">
        <w:rPr>
          <w:noProof/>
        </w:rPr>
        <w:t>46</w:t>
      </w:r>
      <w:r>
        <w:fldChar w:fldCharType="end"/>
      </w:r>
      <w:r>
        <w:t xml:space="preserve"> dan </w:t>
      </w:r>
      <w:r w:rsidR="003C0604">
        <w:fldChar w:fldCharType="begin"/>
      </w:r>
      <w:r w:rsidR="003C0604">
        <w:instrText xml:space="preserve"> REF _Ref396494860 \h </w:instrText>
      </w:r>
      <w:r w:rsidR="003C0604">
        <w:fldChar w:fldCharType="separate"/>
      </w:r>
      <w:r w:rsidR="002836B7">
        <w:t xml:space="preserve">Tabel </w:t>
      </w:r>
      <w:r w:rsidR="002836B7">
        <w:rPr>
          <w:noProof/>
        </w:rPr>
        <w:t>5</w:t>
      </w:r>
      <w:r w:rsidR="002836B7">
        <w:t>.</w:t>
      </w:r>
      <w:r w:rsidR="002836B7">
        <w:rPr>
          <w:noProof/>
        </w:rPr>
        <w:t>47</w:t>
      </w:r>
      <w:r w:rsidR="003C0604">
        <w:fldChar w:fldCharType="end"/>
      </w:r>
      <w:r w:rsidR="003C0604">
        <w:t xml:space="preserve"> </w:t>
      </w:r>
      <w:r w:rsidR="002C0665">
        <w:t xml:space="preserve">merupakan bukti peningkatan 5 dasar kemampuan siswa. Untuk membuktikan bahwa peningkatan tersebut bukanlah suatu kebetulan, maka perlu dilakukan uji </w:t>
      </w:r>
      <w:r w:rsidR="002C0665">
        <w:rPr>
          <w:i/>
        </w:rPr>
        <w:t xml:space="preserve">Wilcoxon signed-rank </w:t>
      </w:r>
      <w:r w:rsidR="002C0665">
        <w:t>terhadap hubungan data sesuai hipotesis berikut:</w:t>
      </w:r>
    </w:p>
    <w:p w14:paraId="285F4CEC" w14:textId="77777777" w:rsidR="002C0665" w:rsidRDefault="002C0665" w:rsidP="002C0665">
      <w:pPr>
        <w:pStyle w:val="ListParagraph"/>
        <w:numPr>
          <w:ilvl w:val="5"/>
          <w:numId w:val="45"/>
        </w:numPr>
        <w:ind w:left="360" w:hanging="360"/>
      </w:pPr>
      <w:r>
        <w:t>Hipotesis eksperimen: meningkatnya tingkat kemampuan siswa secara statistik signifikan.</w:t>
      </w:r>
    </w:p>
    <w:p w14:paraId="6B16B54D" w14:textId="77777777" w:rsidR="002C0665" w:rsidRDefault="002C0665" w:rsidP="002C0665">
      <w:pPr>
        <w:pStyle w:val="ListParagraph"/>
        <w:numPr>
          <w:ilvl w:val="5"/>
          <w:numId w:val="45"/>
        </w:numPr>
        <w:ind w:left="360" w:hanging="360"/>
      </w:pPr>
      <w:r>
        <w:t>Hipotesis kosong: meningkat karena kebetulan.</w:t>
      </w:r>
    </w:p>
    <w:p w14:paraId="61363452" w14:textId="77777777" w:rsidR="002C0665" w:rsidRPr="002C0665" w:rsidRDefault="002C0665" w:rsidP="002C0665"/>
    <w:p w14:paraId="7782169C" w14:textId="77777777" w:rsidR="000F6EC1" w:rsidRDefault="004E5CC9" w:rsidP="00E66BD1">
      <w:pPr>
        <w:pStyle w:val="Heading2"/>
      </w:pPr>
      <w:bookmarkStart w:id="530" w:name="_Toc360782178"/>
      <w:bookmarkStart w:id="531" w:name="_Toc396905583"/>
      <w:r>
        <w:t>Evaluasi Pengujian</w:t>
      </w:r>
      <w:bookmarkEnd w:id="530"/>
      <w:bookmarkEnd w:id="531"/>
    </w:p>
    <w:p w14:paraId="54AA634B" w14:textId="77777777" w:rsidR="004E5CC9" w:rsidRDefault="00393262" w:rsidP="00393262">
      <w:pPr>
        <w:ind w:firstLine="720"/>
      </w:pPr>
      <w:r>
        <w:t>Pada subbab ini akan diberikan hasil</w:t>
      </w:r>
      <w:r>
        <w:rPr>
          <w:lang w:val="id-ID"/>
        </w:rPr>
        <w:t xml:space="preserve"> evaluasi </w:t>
      </w:r>
      <w:r>
        <w:t xml:space="preserve">dari </w:t>
      </w:r>
      <w:r>
        <w:rPr>
          <w:lang w:val="id-ID"/>
        </w:rPr>
        <w:t>pengujian</w:t>
      </w:r>
      <w:r>
        <w:t>-</w:t>
      </w:r>
      <w:r>
        <w:rPr>
          <w:lang w:val="id-ID"/>
        </w:rPr>
        <w:t>pengujian yang telah dilakukan.</w:t>
      </w:r>
      <w:r>
        <w:t xml:space="preserve"> Evaluasi yang diberikan meliputi evaluasi pengujian </w:t>
      </w:r>
      <w:r w:rsidR="00A8247D">
        <w:t>fungsional</w:t>
      </w:r>
      <w:r w:rsidR="005F0914">
        <w:t xml:space="preserve"> dan</w:t>
      </w:r>
      <w:r w:rsidR="00A8247D">
        <w:t xml:space="preserve"> pengujian </w:t>
      </w:r>
      <w:r w:rsidR="005F0914">
        <w:t>statistik</w:t>
      </w:r>
      <w:r>
        <w:t>.</w:t>
      </w:r>
    </w:p>
    <w:p w14:paraId="27B02191" w14:textId="77777777" w:rsidR="00393262" w:rsidRDefault="00393262" w:rsidP="00474191">
      <w:pPr>
        <w:pStyle w:val="Heading3"/>
        <w:rPr>
          <w:lang w:val="en-US"/>
        </w:rPr>
      </w:pPr>
      <w:bookmarkStart w:id="532" w:name="_Toc360782179"/>
      <w:bookmarkStart w:id="533" w:name="_Toc396905584"/>
      <w:r w:rsidRPr="00474191">
        <w:t>Evaluasi</w:t>
      </w:r>
      <w:r>
        <w:rPr>
          <w:lang w:val="en-US"/>
        </w:rPr>
        <w:t xml:space="preserve"> Pengujian Fungsionalitas</w:t>
      </w:r>
      <w:bookmarkEnd w:id="532"/>
      <w:bookmarkEnd w:id="533"/>
    </w:p>
    <w:p w14:paraId="2B04920A" w14:textId="77777777" w:rsidR="00393262" w:rsidRPr="00A8247D" w:rsidRDefault="00BA5FA4" w:rsidP="00A8247D">
      <w:pPr>
        <w:ind w:firstLine="720"/>
      </w:pPr>
      <w:r>
        <w:t xml:space="preserve">Rangkuman mengenai hasil pengujian fungsionalitas </w:t>
      </w:r>
      <w:r w:rsidR="00857F48">
        <w:t>dicantumkan</w:t>
      </w:r>
      <w:r>
        <w:t xml:space="preserve"> pada</w:t>
      </w:r>
      <w:r w:rsidR="001674D0">
        <w:t xml:space="preserve"> </w:t>
      </w:r>
      <w:r w:rsidR="001674D0">
        <w:fldChar w:fldCharType="begin"/>
      </w:r>
      <w:r w:rsidR="001674D0">
        <w:instrText xml:space="preserve"> REF _Ref396498266 \h </w:instrText>
      </w:r>
      <w:r w:rsidR="001674D0">
        <w:fldChar w:fldCharType="separate"/>
      </w:r>
      <w:r w:rsidR="002836B7">
        <w:t xml:space="preserve">Tabel </w:t>
      </w:r>
      <w:r w:rsidR="002836B7">
        <w:rPr>
          <w:noProof/>
        </w:rPr>
        <w:t>5</w:t>
      </w:r>
      <w:r w:rsidR="002836B7">
        <w:t>.</w:t>
      </w:r>
      <w:r w:rsidR="002836B7">
        <w:rPr>
          <w:noProof/>
        </w:rPr>
        <w:t>48</w:t>
      </w:r>
      <w:r w:rsidR="001674D0">
        <w:fldChar w:fldCharType="end"/>
      </w:r>
      <w:r>
        <w:rPr>
          <w:lang w:val="id-ID"/>
        </w:rPr>
        <w:t>.</w:t>
      </w:r>
      <w:r>
        <w:t xml:space="preserve"> </w:t>
      </w:r>
      <w:r>
        <w:rPr>
          <w:lang w:val="id-ID"/>
        </w:rPr>
        <w:t xml:space="preserve">Berdasarkan data pada tabel tersebut, semua skenario pengujian </w:t>
      </w:r>
      <w:r>
        <w:t>berhasil dan program berjalan dengan baik</w:t>
      </w:r>
      <w:r>
        <w:rPr>
          <w:lang w:val="id-ID"/>
        </w:rPr>
        <w:t xml:space="preserve">. Sehingga </w:t>
      </w:r>
      <w:r>
        <w:t>bisa ditarik</w:t>
      </w:r>
      <w:r>
        <w:rPr>
          <w:lang w:val="id-ID"/>
        </w:rPr>
        <w:t xml:space="preserve"> disimpulkan bahwa fungsionalitas </w:t>
      </w:r>
      <w:r>
        <w:t>dari program telah bisa bekerja sesuai dengan yang diharapkan</w:t>
      </w:r>
      <w:r>
        <w:rPr>
          <w:lang w:val="id-ID"/>
        </w:rPr>
        <w:t>.</w:t>
      </w:r>
    </w:p>
    <w:p w14:paraId="696365B8" w14:textId="77777777" w:rsidR="00B21207" w:rsidRPr="00B21207" w:rsidRDefault="00B21207" w:rsidP="00B21207"/>
    <w:p w14:paraId="254226C0" w14:textId="77777777" w:rsidR="001674D0" w:rsidRDefault="001674D0" w:rsidP="001674D0">
      <w:pPr>
        <w:pStyle w:val="Caption"/>
        <w:keepNext/>
      </w:pPr>
      <w:bookmarkStart w:id="534" w:name="_Ref396498266"/>
      <w:r>
        <w:t xml:space="preserve">Tabel </w:t>
      </w:r>
      <w:r w:rsidR="003C0604">
        <w:fldChar w:fldCharType="begin"/>
      </w:r>
      <w:r w:rsidR="003C0604">
        <w:instrText xml:space="preserve"> STYLEREF 1 \s </w:instrText>
      </w:r>
      <w:r w:rsidR="003C0604">
        <w:fldChar w:fldCharType="separate"/>
      </w:r>
      <w:r w:rsidR="002836B7">
        <w:rPr>
          <w:noProof/>
        </w:rPr>
        <w:t>5</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48</w:t>
      </w:r>
      <w:r w:rsidR="003C0604">
        <w:fldChar w:fldCharType="end"/>
      </w:r>
      <w:bookmarkEnd w:id="534"/>
      <w:r w:rsidRPr="001674D0">
        <w:t xml:space="preserve"> </w:t>
      </w:r>
      <w:r>
        <w:t>Rangkuman Hasil Pengujian Fungsionalitas</w:t>
      </w:r>
    </w:p>
    <w:tbl>
      <w:tblPr>
        <w:tblStyle w:val="LightGrid5"/>
        <w:tblW w:w="5860" w:type="dxa"/>
        <w:tblInd w:w="108" w:type="dxa"/>
        <w:tblLook w:val="04A0" w:firstRow="1" w:lastRow="0" w:firstColumn="1" w:lastColumn="0" w:noHBand="0" w:noVBand="1"/>
      </w:tblPr>
      <w:tblGrid>
        <w:gridCol w:w="1440"/>
        <w:gridCol w:w="2250"/>
        <w:gridCol w:w="1080"/>
        <w:gridCol w:w="1090"/>
      </w:tblGrid>
      <w:tr w:rsidR="009716A4" w:rsidRPr="00BA3505" w14:paraId="1A3267A1" w14:textId="77777777" w:rsidTr="001674D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5D56498" w14:textId="77777777" w:rsidR="00BA5FA4" w:rsidRPr="00BA3505" w:rsidRDefault="00BA5FA4" w:rsidP="007955DE">
            <w:pPr>
              <w:jc w:val="left"/>
              <w:rPr>
                <w:rFonts w:eastAsia="Times New Roman"/>
                <w:color w:val="000000"/>
                <w:sz w:val="18"/>
                <w:szCs w:val="18"/>
              </w:rPr>
            </w:pPr>
            <w:r w:rsidRPr="00BA3505">
              <w:rPr>
                <w:rFonts w:eastAsia="Times New Roman"/>
                <w:color w:val="000000"/>
                <w:sz w:val="18"/>
                <w:szCs w:val="18"/>
              </w:rPr>
              <w:t xml:space="preserve">ID </w:t>
            </w:r>
          </w:p>
        </w:tc>
        <w:tc>
          <w:tcPr>
            <w:tcW w:w="2250" w:type="dxa"/>
            <w:noWrap/>
            <w:hideMark/>
          </w:tcPr>
          <w:p w14:paraId="16811B0D" w14:textId="77777777" w:rsidR="00BA5FA4" w:rsidRPr="005C3DA9" w:rsidRDefault="00BA5FA4" w:rsidP="007955DE">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18"/>
              </w:rPr>
            </w:pPr>
            <w:r w:rsidRPr="005C3DA9">
              <w:rPr>
                <w:rFonts w:eastAsia="Times New Roman"/>
                <w:color w:val="000000"/>
                <w:sz w:val="20"/>
                <w:szCs w:val="18"/>
              </w:rPr>
              <w:t>Nama</w:t>
            </w:r>
          </w:p>
        </w:tc>
        <w:tc>
          <w:tcPr>
            <w:tcW w:w="1080" w:type="dxa"/>
            <w:noWrap/>
            <w:hideMark/>
          </w:tcPr>
          <w:p w14:paraId="71F770B3" w14:textId="77777777" w:rsidR="00BA5FA4" w:rsidRPr="005C3DA9" w:rsidRDefault="00BA5FA4" w:rsidP="007955DE">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18"/>
              </w:rPr>
            </w:pPr>
            <w:r w:rsidRPr="005C3DA9">
              <w:rPr>
                <w:rFonts w:eastAsia="Times New Roman"/>
                <w:color w:val="000000"/>
                <w:sz w:val="20"/>
                <w:szCs w:val="18"/>
              </w:rPr>
              <w:t xml:space="preserve">Skenario </w:t>
            </w:r>
          </w:p>
        </w:tc>
        <w:tc>
          <w:tcPr>
            <w:tcW w:w="1090" w:type="dxa"/>
            <w:noWrap/>
            <w:hideMark/>
          </w:tcPr>
          <w:p w14:paraId="3CAB7EF6" w14:textId="77777777" w:rsidR="00BA5FA4" w:rsidRPr="005C3DA9" w:rsidRDefault="00BA5FA4" w:rsidP="007955DE">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18"/>
              </w:rPr>
            </w:pPr>
            <w:r w:rsidRPr="005C3DA9">
              <w:rPr>
                <w:rFonts w:eastAsia="Times New Roman"/>
                <w:color w:val="000000"/>
                <w:sz w:val="20"/>
                <w:szCs w:val="18"/>
              </w:rPr>
              <w:t>Hasil</w:t>
            </w:r>
          </w:p>
        </w:tc>
      </w:tr>
      <w:tr w:rsidR="00C72ACF" w:rsidRPr="00BA3505" w14:paraId="4E078604" w14:textId="77777777" w:rsidTr="001674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vMerge w:val="restart"/>
            <w:shd w:val="clear" w:color="auto" w:fill="FFFFFF" w:themeFill="background1"/>
            <w:noWrap/>
            <w:hideMark/>
          </w:tcPr>
          <w:p w14:paraId="1ABE512D" w14:textId="77777777" w:rsidR="00C72ACF" w:rsidRPr="002D0D42" w:rsidRDefault="00C72ACF" w:rsidP="007955DE">
            <w:pPr>
              <w:rPr>
                <w:rFonts w:eastAsia="Times New Roman"/>
                <w:color w:val="000000"/>
                <w:sz w:val="18"/>
                <w:szCs w:val="18"/>
              </w:rPr>
            </w:pPr>
            <w:r w:rsidRPr="002D0D42">
              <w:rPr>
                <w:sz w:val="18"/>
                <w:szCs w:val="18"/>
              </w:rPr>
              <w:t>TA-UJ.UC0001</w:t>
            </w:r>
          </w:p>
        </w:tc>
        <w:tc>
          <w:tcPr>
            <w:tcW w:w="2250" w:type="dxa"/>
            <w:vMerge w:val="restart"/>
            <w:shd w:val="clear" w:color="auto" w:fill="FFFFFF" w:themeFill="background1"/>
            <w:noWrap/>
            <w:hideMark/>
          </w:tcPr>
          <w:p w14:paraId="123CDBFB" w14:textId="77777777" w:rsidR="00C72ACF" w:rsidRDefault="00C72ACF" w:rsidP="00A80542">
            <w:pPr>
              <w:tabs>
                <w:tab w:val="left" w:pos="2561"/>
              </w:tabs>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Pengujian fitur </w:t>
            </w:r>
            <w:r w:rsidR="00A80542">
              <w:rPr>
                <w:noProof/>
                <w:color w:val="000000"/>
                <w:sz w:val="18"/>
                <w:szCs w:val="18"/>
                <w:lang w:eastAsia="en-US"/>
              </w:rPr>
              <w:t>mengelola profil siswa</w:t>
            </w:r>
          </w:p>
        </w:tc>
        <w:tc>
          <w:tcPr>
            <w:tcW w:w="1080" w:type="dxa"/>
            <w:noWrap/>
            <w:hideMark/>
          </w:tcPr>
          <w:p w14:paraId="43CFDB3D" w14:textId="77777777" w:rsidR="00C72ACF" w:rsidRPr="00BA3505" w:rsidRDefault="00C72ACF" w:rsidP="007955DE">
            <w:pPr>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Skenario 1</w:t>
            </w:r>
          </w:p>
        </w:tc>
        <w:tc>
          <w:tcPr>
            <w:tcW w:w="1090" w:type="dxa"/>
            <w:noWrap/>
            <w:hideMark/>
          </w:tcPr>
          <w:p w14:paraId="181A8FB3" w14:textId="77777777" w:rsidR="00C72ACF" w:rsidRPr="00BA3505" w:rsidRDefault="00C72ACF" w:rsidP="00734F9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Berhasil</w:t>
            </w:r>
          </w:p>
        </w:tc>
      </w:tr>
      <w:tr w:rsidR="00A80542" w:rsidRPr="00BA3505" w14:paraId="28E5D2CF" w14:textId="77777777" w:rsidTr="001674D0">
        <w:trPr>
          <w:cnfStyle w:val="000000010000" w:firstRow="0" w:lastRow="0" w:firstColumn="0" w:lastColumn="0" w:oddVBand="0" w:evenVBand="0" w:oddHBand="0" w:evenHBand="1"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40" w:type="dxa"/>
            <w:vMerge/>
            <w:shd w:val="clear" w:color="auto" w:fill="FFFFFF" w:themeFill="background1"/>
            <w:hideMark/>
          </w:tcPr>
          <w:p w14:paraId="11AD25F1" w14:textId="77777777" w:rsidR="00A80542" w:rsidRPr="002D0D42" w:rsidRDefault="00A80542" w:rsidP="007955DE">
            <w:pPr>
              <w:jc w:val="left"/>
              <w:rPr>
                <w:rFonts w:eastAsia="Times New Roman"/>
                <w:color w:val="000000"/>
                <w:sz w:val="18"/>
                <w:szCs w:val="18"/>
              </w:rPr>
            </w:pPr>
          </w:p>
        </w:tc>
        <w:tc>
          <w:tcPr>
            <w:tcW w:w="2250" w:type="dxa"/>
            <w:vMerge/>
            <w:shd w:val="clear" w:color="auto" w:fill="FFFFFF" w:themeFill="background1"/>
            <w:hideMark/>
          </w:tcPr>
          <w:p w14:paraId="3A9543E6" w14:textId="77777777" w:rsidR="00A80542" w:rsidRPr="00BA3505" w:rsidRDefault="00A80542" w:rsidP="007955DE">
            <w:pPr>
              <w:jc w:val="lef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p>
        </w:tc>
        <w:tc>
          <w:tcPr>
            <w:tcW w:w="1080" w:type="dxa"/>
            <w:shd w:val="clear" w:color="auto" w:fill="BFBFBF" w:themeFill="background1" w:themeFillShade="BF"/>
            <w:noWrap/>
            <w:hideMark/>
          </w:tcPr>
          <w:p w14:paraId="0B5AB4FC" w14:textId="77777777" w:rsidR="00A80542" w:rsidRPr="00BA3505" w:rsidRDefault="00A80542" w:rsidP="007955DE">
            <w:pPr>
              <w:jc w:val="lef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Skenario 2</w:t>
            </w:r>
          </w:p>
        </w:tc>
        <w:tc>
          <w:tcPr>
            <w:tcW w:w="1090" w:type="dxa"/>
            <w:shd w:val="clear" w:color="auto" w:fill="BFBFBF" w:themeFill="background1" w:themeFillShade="BF"/>
            <w:noWrap/>
            <w:hideMark/>
          </w:tcPr>
          <w:p w14:paraId="31DDE6A3" w14:textId="77777777" w:rsidR="00A80542" w:rsidRPr="00BA3505" w:rsidRDefault="00A80542" w:rsidP="00734F9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Berhasil</w:t>
            </w:r>
          </w:p>
        </w:tc>
      </w:tr>
      <w:tr w:rsidR="008A5DB0" w:rsidRPr="00BA3505" w14:paraId="64266383" w14:textId="77777777" w:rsidTr="001674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vMerge w:val="restart"/>
            <w:shd w:val="clear" w:color="auto" w:fill="FFFFFF" w:themeFill="background1"/>
            <w:noWrap/>
            <w:hideMark/>
          </w:tcPr>
          <w:p w14:paraId="13D50FA4" w14:textId="77777777" w:rsidR="008A5DB0" w:rsidRPr="002D0D42" w:rsidRDefault="008A5DB0" w:rsidP="007955DE">
            <w:pPr>
              <w:rPr>
                <w:rFonts w:eastAsia="Times New Roman"/>
                <w:color w:val="000000"/>
                <w:sz w:val="18"/>
                <w:szCs w:val="18"/>
              </w:rPr>
            </w:pPr>
            <w:r w:rsidRPr="002D0D42">
              <w:rPr>
                <w:sz w:val="18"/>
                <w:szCs w:val="18"/>
              </w:rPr>
              <w:lastRenderedPageBreak/>
              <w:t>TA-UJ.UC0002</w:t>
            </w:r>
          </w:p>
        </w:tc>
        <w:tc>
          <w:tcPr>
            <w:tcW w:w="2250" w:type="dxa"/>
            <w:vMerge w:val="restart"/>
            <w:shd w:val="clear" w:color="auto" w:fill="FFFFFF" w:themeFill="background1"/>
            <w:noWrap/>
            <w:hideMark/>
          </w:tcPr>
          <w:p w14:paraId="6FC5C225" w14:textId="77777777" w:rsidR="008A5DB0" w:rsidRDefault="008A5DB0" w:rsidP="00A80542">
            <w:pPr>
              <w:tabs>
                <w:tab w:val="left" w:pos="2561"/>
              </w:tabs>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 xml:space="preserve">Pengujian fitur </w:t>
            </w:r>
            <w:r w:rsidR="00A80542">
              <w:rPr>
                <w:noProof/>
                <w:color w:val="000000"/>
                <w:sz w:val="18"/>
                <w:szCs w:val="18"/>
                <w:lang w:eastAsia="en-US"/>
              </w:rPr>
              <w:t>mengelola rancangan aktivitas pembelajaran siswa</w:t>
            </w:r>
          </w:p>
        </w:tc>
        <w:tc>
          <w:tcPr>
            <w:tcW w:w="1080" w:type="dxa"/>
            <w:shd w:val="clear" w:color="auto" w:fill="BFBFBF" w:themeFill="background1" w:themeFillShade="BF"/>
            <w:noWrap/>
            <w:hideMark/>
          </w:tcPr>
          <w:p w14:paraId="10B5EECB" w14:textId="77777777" w:rsidR="008A5DB0" w:rsidRPr="00BA3505" w:rsidRDefault="008A5DB0" w:rsidP="007955DE">
            <w:pPr>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Skenario 1</w:t>
            </w:r>
          </w:p>
        </w:tc>
        <w:tc>
          <w:tcPr>
            <w:tcW w:w="1090" w:type="dxa"/>
            <w:shd w:val="clear" w:color="auto" w:fill="BFBFBF" w:themeFill="background1" w:themeFillShade="BF"/>
            <w:noWrap/>
            <w:hideMark/>
          </w:tcPr>
          <w:p w14:paraId="2E96A435" w14:textId="77777777" w:rsidR="008A5DB0" w:rsidRPr="00BA3505" w:rsidRDefault="008A5DB0" w:rsidP="0086098D">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Berhasil</w:t>
            </w:r>
          </w:p>
        </w:tc>
      </w:tr>
      <w:tr w:rsidR="009716A4" w:rsidRPr="00BA3505" w14:paraId="2C9909B4" w14:textId="77777777" w:rsidTr="001674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vMerge/>
            <w:shd w:val="clear" w:color="auto" w:fill="FFFFFF" w:themeFill="background1"/>
            <w:hideMark/>
          </w:tcPr>
          <w:p w14:paraId="2FC485C3" w14:textId="77777777" w:rsidR="00BA5FA4" w:rsidRPr="002D0D42" w:rsidRDefault="00BA5FA4" w:rsidP="007955DE">
            <w:pPr>
              <w:jc w:val="left"/>
              <w:rPr>
                <w:rFonts w:eastAsia="Times New Roman"/>
                <w:color w:val="000000"/>
                <w:sz w:val="18"/>
                <w:szCs w:val="18"/>
              </w:rPr>
            </w:pPr>
          </w:p>
        </w:tc>
        <w:tc>
          <w:tcPr>
            <w:tcW w:w="2250" w:type="dxa"/>
            <w:vMerge/>
            <w:shd w:val="clear" w:color="auto" w:fill="FFFFFF" w:themeFill="background1"/>
            <w:hideMark/>
          </w:tcPr>
          <w:p w14:paraId="214C5645" w14:textId="77777777" w:rsidR="00BA5FA4" w:rsidRPr="00BA3505" w:rsidRDefault="00BA5FA4" w:rsidP="007955DE">
            <w:pPr>
              <w:jc w:val="lef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p>
        </w:tc>
        <w:tc>
          <w:tcPr>
            <w:tcW w:w="1080" w:type="dxa"/>
            <w:shd w:val="clear" w:color="auto" w:fill="BFBFBF" w:themeFill="background1" w:themeFillShade="BF"/>
            <w:noWrap/>
            <w:hideMark/>
          </w:tcPr>
          <w:p w14:paraId="08965309" w14:textId="77777777" w:rsidR="00BA5FA4" w:rsidRPr="00BA3505" w:rsidRDefault="00BA5FA4" w:rsidP="007955DE">
            <w:pPr>
              <w:jc w:val="lef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Skenario 2</w:t>
            </w:r>
          </w:p>
        </w:tc>
        <w:tc>
          <w:tcPr>
            <w:tcW w:w="1090" w:type="dxa"/>
            <w:shd w:val="clear" w:color="auto" w:fill="BFBFBF" w:themeFill="background1" w:themeFillShade="BF"/>
            <w:noWrap/>
            <w:hideMark/>
          </w:tcPr>
          <w:p w14:paraId="09FC3C11" w14:textId="77777777" w:rsidR="00BA5FA4" w:rsidRPr="00BA3505" w:rsidRDefault="00BA5FA4" w:rsidP="0086098D">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Berhasil</w:t>
            </w:r>
          </w:p>
        </w:tc>
      </w:tr>
      <w:tr w:rsidR="009716A4" w:rsidRPr="00BA3505" w14:paraId="03B9970C" w14:textId="77777777" w:rsidTr="001674D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440" w:type="dxa"/>
            <w:vMerge/>
            <w:shd w:val="clear" w:color="auto" w:fill="FFFFFF" w:themeFill="background1"/>
            <w:hideMark/>
          </w:tcPr>
          <w:p w14:paraId="06161AB5" w14:textId="77777777" w:rsidR="00BA5FA4" w:rsidRPr="002D0D42" w:rsidRDefault="00BA5FA4" w:rsidP="007955DE">
            <w:pPr>
              <w:jc w:val="left"/>
              <w:rPr>
                <w:rFonts w:eastAsia="Times New Roman"/>
                <w:color w:val="000000"/>
                <w:sz w:val="18"/>
                <w:szCs w:val="18"/>
              </w:rPr>
            </w:pPr>
          </w:p>
        </w:tc>
        <w:tc>
          <w:tcPr>
            <w:tcW w:w="2250" w:type="dxa"/>
            <w:vMerge/>
            <w:shd w:val="clear" w:color="auto" w:fill="FFFFFF" w:themeFill="background1"/>
            <w:hideMark/>
          </w:tcPr>
          <w:p w14:paraId="190B3CD7" w14:textId="77777777" w:rsidR="00BA5FA4" w:rsidRPr="00BA3505" w:rsidRDefault="00BA5FA4" w:rsidP="007955DE">
            <w:pPr>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p>
        </w:tc>
        <w:tc>
          <w:tcPr>
            <w:tcW w:w="1080" w:type="dxa"/>
            <w:shd w:val="clear" w:color="auto" w:fill="BFBFBF" w:themeFill="background1" w:themeFillShade="BF"/>
            <w:noWrap/>
            <w:hideMark/>
          </w:tcPr>
          <w:p w14:paraId="5F29C897" w14:textId="77777777" w:rsidR="00BA5FA4" w:rsidRPr="00BA3505" w:rsidRDefault="00BA5FA4" w:rsidP="007955DE">
            <w:pPr>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Skenario 3</w:t>
            </w:r>
          </w:p>
        </w:tc>
        <w:tc>
          <w:tcPr>
            <w:tcW w:w="1090" w:type="dxa"/>
            <w:shd w:val="clear" w:color="auto" w:fill="BFBFBF" w:themeFill="background1" w:themeFillShade="BF"/>
            <w:noWrap/>
            <w:hideMark/>
          </w:tcPr>
          <w:p w14:paraId="61012371" w14:textId="77777777" w:rsidR="00BA5FA4" w:rsidRPr="00BA3505" w:rsidRDefault="00BA5FA4" w:rsidP="0086098D">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Berhasil</w:t>
            </w:r>
          </w:p>
        </w:tc>
      </w:tr>
      <w:tr w:rsidR="005C3DA9" w:rsidRPr="00BA3505" w14:paraId="41DC0578" w14:textId="77777777" w:rsidTr="001674D0">
        <w:trPr>
          <w:cnfStyle w:val="000000010000" w:firstRow="0" w:lastRow="0" w:firstColumn="0" w:lastColumn="0" w:oddVBand="0" w:evenVBand="0" w:oddHBand="0" w:evenHBand="1"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vMerge w:val="restart"/>
            <w:shd w:val="clear" w:color="auto" w:fill="FFFFFF" w:themeFill="background1"/>
            <w:hideMark/>
          </w:tcPr>
          <w:p w14:paraId="01E4578B" w14:textId="77777777" w:rsidR="005C3DA9" w:rsidRPr="002D0D42" w:rsidRDefault="005C3DA9" w:rsidP="007955DE">
            <w:pPr>
              <w:jc w:val="left"/>
              <w:rPr>
                <w:rFonts w:eastAsia="Times New Roman"/>
                <w:color w:val="000000"/>
                <w:sz w:val="18"/>
                <w:szCs w:val="18"/>
              </w:rPr>
            </w:pPr>
            <w:r w:rsidRPr="002D0D42">
              <w:rPr>
                <w:sz w:val="18"/>
                <w:szCs w:val="18"/>
              </w:rPr>
              <w:t>TA-UJ.UC0003</w:t>
            </w:r>
          </w:p>
        </w:tc>
        <w:tc>
          <w:tcPr>
            <w:tcW w:w="2250" w:type="dxa"/>
            <w:vMerge w:val="restart"/>
            <w:shd w:val="clear" w:color="auto" w:fill="FFFFFF" w:themeFill="background1"/>
            <w:hideMark/>
          </w:tcPr>
          <w:p w14:paraId="2FFF1B1B" w14:textId="77777777" w:rsidR="005C3DA9" w:rsidRDefault="005C3DA9" w:rsidP="00A80542">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BE028B">
              <w:rPr>
                <w:noProof/>
                <w:color w:val="000000"/>
                <w:sz w:val="18"/>
                <w:szCs w:val="18"/>
                <w:lang w:eastAsia="en-US"/>
              </w:rPr>
              <w:t xml:space="preserve">Pengujian fitur </w:t>
            </w:r>
            <w:r w:rsidR="00A80542">
              <w:rPr>
                <w:noProof/>
                <w:color w:val="000000"/>
                <w:sz w:val="18"/>
                <w:szCs w:val="18"/>
                <w:lang w:eastAsia="en-US"/>
              </w:rPr>
              <w:t>mengerjakan aktivitas pembelajaran</w:t>
            </w:r>
          </w:p>
        </w:tc>
        <w:tc>
          <w:tcPr>
            <w:tcW w:w="1080" w:type="dxa"/>
            <w:shd w:val="clear" w:color="auto" w:fill="BFBFBF" w:themeFill="background1" w:themeFillShade="BF"/>
            <w:noWrap/>
            <w:hideMark/>
          </w:tcPr>
          <w:p w14:paraId="68BFA9B5" w14:textId="77777777" w:rsidR="005C3DA9" w:rsidRPr="00BA3505" w:rsidRDefault="005C3DA9" w:rsidP="007955DE">
            <w:pPr>
              <w:jc w:val="lef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Skenario 1</w:t>
            </w:r>
          </w:p>
        </w:tc>
        <w:tc>
          <w:tcPr>
            <w:tcW w:w="1090" w:type="dxa"/>
            <w:shd w:val="clear" w:color="auto" w:fill="BFBFBF" w:themeFill="background1" w:themeFillShade="BF"/>
            <w:noWrap/>
            <w:hideMark/>
          </w:tcPr>
          <w:p w14:paraId="1BDE7FDD" w14:textId="77777777" w:rsidR="005C3DA9" w:rsidRPr="00BA3505" w:rsidRDefault="005C3DA9" w:rsidP="0086098D">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Berhasil</w:t>
            </w:r>
          </w:p>
        </w:tc>
      </w:tr>
      <w:tr w:rsidR="00A80542" w:rsidRPr="00BA3505" w14:paraId="4E5DE98A" w14:textId="77777777" w:rsidTr="001674D0">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440" w:type="dxa"/>
            <w:vMerge/>
            <w:shd w:val="clear" w:color="auto" w:fill="FFFFFF" w:themeFill="background1"/>
            <w:hideMark/>
          </w:tcPr>
          <w:p w14:paraId="30CAB1AC" w14:textId="77777777" w:rsidR="00A80542" w:rsidRPr="002D0D42" w:rsidRDefault="00A80542" w:rsidP="007955DE">
            <w:pPr>
              <w:jc w:val="left"/>
              <w:rPr>
                <w:rFonts w:eastAsia="Times New Roman"/>
                <w:color w:val="000000"/>
                <w:sz w:val="18"/>
                <w:szCs w:val="18"/>
              </w:rPr>
            </w:pPr>
          </w:p>
        </w:tc>
        <w:tc>
          <w:tcPr>
            <w:tcW w:w="2250" w:type="dxa"/>
            <w:vMerge/>
            <w:shd w:val="clear" w:color="auto" w:fill="FFFFFF" w:themeFill="background1"/>
            <w:hideMark/>
          </w:tcPr>
          <w:p w14:paraId="6B0EEE98" w14:textId="77777777" w:rsidR="00A80542" w:rsidRDefault="00A80542" w:rsidP="007955DE">
            <w:pPr>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p>
        </w:tc>
        <w:tc>
          <w:tcPr>
            <w:tcW w:w="1080" w:type="dxa"/>
            <w:shd w:val="clear" w:color="auto" w:fill="BFBFBF" w:themeFill="background1" w:themeFillShade="BF"/>
            <w:noWrap/>
            <w:hideMark/>
          </w:tcPr>
          <w:p w14:paraId="36E438A0" w14:textId="77777777" w:rsidR="00A80542" w:rsidRPr="00BA3505" w:rsidRDefault="00A80542" w:rsidP="007955DE">
            <w:pPr>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Skenario 2</w:t>
            </w:r>
          </w:p>
        </w:tc>
        <w:tc>
          <w:tcPr>
            <w:tcW w:w="1090" w:type="dxa"/>
            <w:shd w:val="clear" w:color="auto" w:fill="BFBFBF" w:themeFill="background1" w:themeFillShade="BF"/>
            <w:noWrap/>
            <w:hideMark/>
          </w:tcPr>
          <w:p w14:paraId="6C5D3241" w14:textId="77777777" w:rsidR="00A80542" w:rsidRPr="00BA3505" w:rsidRDefault="00A80542" w:rsidP="0086098D">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Berhasil</w:t>
            </w:r>
          </w:p>
        </w:tc>
      </w:tr>
      <w:tr w:rsidR="00581916" w:rsidRPr="00BA3505" w14:paraId="1008BF15" w14:textId="77777777" w:rsidTr="001674D0">
        <w:trPr>
          <w:cnfStyle w:val="000000010000" w:firstRow="0" w:lastRow="0" w:firstColumn="0" w:lastColumn="0" w:oddVBand="0" w:evenVBand="0" w:oddHBand="0" w:evenHBand="1"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440" w:type="dxa"/>
            <w:vMerge w:val="restart"/>
            <w:shd w:val="clear" w:color="auto" w:fill="FFFFFF" w:themeFill="background1"/>
            <w:noWrap/>
            <w:hideMark/>
          </w:tcPr>
          <w:p w14:paraId="03D52BC7" w14:textId="77777777" w:rsidR="00581916" w:rsidRPr="002D0D42" w:rsidRDefault="00581916" w:rsidP="007955DE">
            <w:pPr>
              <w:rPr>
                <w:b w:val="0"/>
                <w:bCs w:val="0"/>
                <w:noProof/>
                <w:color w:val="000000"/>
                <w:sz w:val="18"/>
                <w:szCs w:val="18"/>
                <w:lang w:eastAsia="en-US"/>
              </w:rPr>
            </w:pPr>
            <w:r w:rsidRPr="002D0D42">
              <w:rPr>
                <w:sz w:val="18"/>
                <w:szCs w:val="18"/>
              </w:rPr>
              <w:t>TA-UJ.UC0004</w:t>
            </w:r>
          </w:p>
        </w:tc>
        <w:tc>
          <w:tcPr>
            <w:tcW w:w="2250" w:type="dxa"/>
            <w:vMerge w:val="restart"/>
            <w:shd w:val="clear" w:color="auto" w:fill="FFFFFF" w:themeFill="background1"/>
            <w:noWrap/>
            <w:hideMark/>
          </w:tcPr>
          <w:p w14:paraId="23FD2033" w14:textId="77777777" w:rsidR="00581916" w:rsidRPr="003263E3" w:rsidRDefault="00581916" w:rsidP="00A80542">
            <w:pPr>
              <w:tabs>
                <w:tab w:val="left" w:pos="2561"/>
              </w:tabs>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BE028B">
              <w:rPr>
                <w:noProof/>
                <w:color w:val="000000"/>
                <w:sz w:val="18"/>
                <w:szCs w:val="18"/>
                <w:lang w:eastAsia="en-US"/>
              </w:rPr>
              <w:t xml:space="preserve">Pengujian fitur </w:t>
            </w:r>
            <w:r w:rsidR="00A80542">
              <w:rPr>
                <w:noProof/>
                <w:color w:val="000000"/>
                <w:sz w:val="18"/>
                <w:szCs w:val="18"/>
                <w:lang w:eastAsia="en-US"/>
              </w:rPr>
              <w:t>mengelola evaluasi siswa</w:t>
            </w:r>
          </w:p>
        </w:tc>
        <w:tc>
          <w:tcPr>
            <w:tcW w:w="1080" w:type="dxa"/>
            <w:shd w:val="clear" w:color="auto" w:fill="BFBFBF" w:themeFill="background1" w:themeFillShade="BF"/>
            <w:noWrap/>
            <w:hideMark/>
          </w:tcPr>
          <w:p w14:paraId="40C91321" w14:textId="77777777" w:rsidR="00581916" w:rsidRPr="00BA3505" w:rsidRDefault="00581916" w:rsidP="007955DE">
            <w:pPr>
              <w:jc w:val="lef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Skenario 1</w:t>
            </w:r>
          </w:p>
        </w:tc>
        <w:tc>
          <w:tcPr>
            <w:tcW w:w="1090" w:type="dxa"/>
            <w:shd w:val="clear" w:color="auto" w:fill="BFBFBF" w:themeFill="background1" w:themeFillShade="BF"/>
            <w:noWrap/>
            <w:hideMark/>
          </w:tcPr>
          <w:p w14:paraId="7CEFA137" w14:textId="77777777" w:rsidR="00581916" w:rsidRPr="00BA3505" w:rsidRDefault="00581916" w:rsidP="0086098D">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BA3505">
              <w:rPr>
                <w:rFonts w:eastAsia="Times New Roman"/>
                <w:color w:val="000000"/>
                <w:sz w:val="18"/>
                <w:szCs w:val="18"/>
              </w:rPr>
              <w:t>Berhasil</w:t>
            </w:r>
          </w:p>
        </w:tc>
      </w:tr>
      <w:tr w:rsidR="00581916" w:rsidRPr="00BA3505" w14:paraId="03403206" w14:textId="77777777" w:rsidTr="001674D0">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440" w:type="dxa"/>
            <w:vMerge/>
            <w:shd w:val="clear" w:color="auto" w:fill="FFFFFF" w:themeFill="background1"/>
            <w:noWrap/>
          </w:tcPr>
          <w:p w14:paraId="3A974519" w14:textId="77777777" w:rsidR="00581916" w:rsidRPr="002D0D42" w:rsidRDefault="00581916" w:rsidP="007955DE">
            <w:pPr>
              <w:rPr>
                <w:sz w:val="18"/>
                <w:szCs w:val="18"/>
              </w:rPr>
            </w:pPr>
          </w:p>
        </w:tc>
        <w:tc>
          <w:tcPr>
            <w:tcW w:w="2250" w:type="dxa"/>
            <w:vMerge/>
            <w:shd w:val="clear" w:color="auto" w:fill="FFFFFF" w:themeFill="background1"/>
            <w:noWrap/>
          </w:tcPr>
          <w:p w14:paraId="584299F6" w14:textId="77777777" w:rsidR="00581916" w:rsidRPr="00BE028B" w:rsidRDefault="00581916" w:rsidP="007955DE">
            <w:pPr>
              <w:tabs>
                <w:tab w:val="left" w:pos="2561"/>
              </w:tabs>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p>
        </w:tc>
        <w:tc>
          <w:tcPr>
            <w:tcW w:w="1080" w:type="dxa"/>
            <w:shd w:val="clear" w:color="auto" w:fill="BFBFBF" w:themeFill="background1" w:themeFillShade="BF"/>
            <w:noWrap/>
          </w:tcPr>
          <w:p w14:paraId="0E194FF5" w14:textId="77777777" w:rsidR="00581916" w:rsidRPr="00BA3505" w:rsidRDefault="00581916" w:rsidP="007955DE">
            <w:pPr>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Skenario 2</w:t>
            </w:r>
          </w:p>
        </w:tc>
        <w:tc>
          <w:tcPr>
            <w:tcW w:w="1090" w:type="dxa"/>
            <w:shd w:val="clear" w:color="auto" w:fill="BFBFBF" w:themeFill="background1" w:themeFillShade="BF"/>
            <w:noWrap/>
          </w:tcPr>
          <w:p w14:paraId="7C1D1875" w14:textId="77777777" w:rsidR="00581916" w:rsidRPr="00BA3505" w:rsidRDefault="00581916" w:rsidP="001674D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Berhasil</w:t>
            </w:r>
          </w:p>
        </w:tc>
      </w:tr>
    </w:tbl>
    <w:p w14:paraId="50CBCAD9" w14:textId="77777777" w:rsidR="00853DEC" w:rsidRDefault="00853DEC" w:rsidP="00474191">
      <w:pPr>
        <w:pStyle w:val="Heading3"/>
        <w:rPr>
          <w:lang w:val="en-US"/>
        </w:rPr>
      </w:pPr>
      <w:bookmarkStart w:id="535" w:name="_Toc396905585"/>
      <w:r w:rsidRPr="00474191">
        <w:t>Evaluasi</w:t>
      </w:r>
      <w:r>
        <w:rPr>
          <w:lang w:val="en-US"/>
        </w:rPr>
        <w:t xml:space="preserve"> Pengujian Statistik</w:t>
      </w:r>
      <w:bookmarkEnd w:id="535"/>
    </w:p>
    <w:p w14:paraId="3531C94B" w14:textId="77777777" w:rsidR="0053479C" w:rsidRDefault="00853DEC" w:rsidP="00853DEC">
      <w:pPr>
        <w:ind w:firstLine="720"/>
      </w:pPr>
      <w:r>
        <w:t xml:space="preserve">Rangkuman mengenai hasil pengujian fungsionalitas dicantumkan pada </w:t>
      </w:r>
      <w:r w:rsidR="00936575">
        <w:t>Tabel</w:t>
      </w:r>
      <w:r>
        <w:rPr>
          <w:lang w:val="id-ID"/>
        </w:rPr>
        <w:t>.</w:t>
      </w:r>
      <w:r>
        <w:t xml:space="preserve"> </w:t>
      </w:r>
      <w:r>
        <w:rPr>
          <w:lang w:val="id-ID"/>
        </w:rPr>
        <w:t xml:space="preserve">Berdasarkan data pada tabel tersebut, semua skenario pengujian </w:t>
      </w:r>
      <w:r>
        <w:t>berhasil dan program berjalan dengan baik</w:t>
      </w:r>
      <w:r>
        <w:rPr>
          <w:lang w:val="id-ID"/>
        </w:rPr>
        <w:t xml:space="preserve">. Sehingga </w:t>
      </w:r>
      <w:r>
        <w:t>bisa ditarik</w:t>
      </w:r>
      <w:r>
        <w:rPr>
          <w:lang w:val="id-ID"/>
        </w:rPr>
        <w:t xml:space="preserve"> disimpulkan bahwa fungsionalitas </w:t>
      </w:r>
      <w:r>
        <w:t>dari program telah bisa bekerja sesuai dengan yang diharapkan</w:t>
      </w:r>
      <w:r w:rsidR="00936575">
        <w:t>.</w:t>
      </w:r>
    </w:p>
    <w:p w14:paraId="52040049" w14:textId="77777777" w:rsidR="00D5130C" w:rsidRDefault="00D5130C" w:rsidP="00D5130C">
      <w:pPr>
        <w:jc w:val="center"/>
      </w:pPr>
    </w:p>
    <w:p w14:paraId="7E8BD9A4" w14:textId="77777777" w:rsidR="00D5130C" w:rsidRDefault="00D5130C" w:rsidP="004672BB">
      <w:pPr>
        <w:ind w:firstLine="720"/>
      </w:pPr>
    </w:p>
    <w:p w14:paraId="562962B6" w14:textId="77777777" w:rsidR="00144F0E" w:rsidRDefault="00144F0E" w:rsidP="004672BB">
      <w:pPr>
        <w:ind w:firstLine="720"/>
      </w:pPr>
    </w:p>
    <w:p w14:paraId="0CBCBCF5" w14:textId="77777777" w:rsidR="00144F0E" w:rsidRDefault="00144F0E" w:rsidP="004672BB">
      <w:pPr>
        <w:ind w:firstLine="720"/>
      </w:pPr>
    </w:p>
    <w:p w14:paraId="3FA9B881" w14:textId="77777777" w:rsidR="00144F0E" w:rsidRDefault="00144F0E" w:rsidP="004672BB">
      <w:pPr>
        <w:ind w:firstLine="720"/>
      </w:pPr>
    </w:p>
    <w:p w14:paraId="6D17FADC" w14:textId="77777777" w:rsidR="00144F0E" w:rsidRDefault="00144F0E" w:rsidP="004672BB">
      <w:pPr>
        <w:ind w:firstLine="720"/>
      </w:pPr>
    </w:p>
    <w:p w14:paraId="4BFFCD7F" w14:textId="77777777" w:rsidR="00144F0E" w:rsidRDefault="00144F0E" w:rsidP="004672BB">
      <w:pPr>
        <w:ind w:firstLine="720"/>
      </w:pPr>
    </w:p>
    <w:p w14:paraId="2F7B597A" w14:textId="77777777" w:rsidR="00144F0E" w:rsidRDefault="00144F0E" w:rsidP="004672BB">
      <w:pPr>
        <w:ind w:firstLine="720"/>
      </w:pPr>
    </w:p>
    <w:p w14:paraId="2A247D15" w14:textId="77777777" w:rsidR="00144F0E" w:rsidRDefault="00144F0E" w:rsidP="004672BB">
      <w:pPr>
        <w:ind w:firstLine="720"/>
      </w:pPr>
    </w:p>
    <w:p w14:paraId="54DF4759" w14:textId="77777777" w:rsidR="00144F0E" w:rsidRDefault="00144F0E" w:rsidP="004672BB">
      <w:pPr>
        <w:ind w:firstLine="720"/>
      </w:pPr>
    </w:p>
    <w:p w14:paraId="14C10E6E" w14:textId="77777777" w:rsidR="00144F0E" w:rsidRPr="00E552B7" w:rsidRDefault="00144F0E" w:rsidP="00144F0E">
      <w:pPr>
        <w:sectPr w:rsidR="00144F0E" w:rsidRPr="00E552B7" w:rsidSect="00FD5D17">
          <w:pgSz w:w="8395" w:h="11909" w:code="11"/>
          <w:pgMar w:top="1418" w:right="1134" w:bottom="1418" w:left="1418" w:header="720" w:footer="720" w:gutter="0"/>
          <w:cols w:space="720"/>
          <w:titlePg/>
          <w:docGrid w:linePitch="360"/>
        </w:sectPr>
      </w:pPr>
      <w:r>
        <w:rPr>
          <w:b/>
          <w:sz w:val="28"/>
          <w:szCs w:val="28"/>
        </w:rPr>
        <w:br w:type="page"/>
      </w:r>
    </w:p>
    <w:p w14:paraId="4D53576B" w14:textId="77777777" w:rsidR="00737233" w:rsidRPr="00D25CEC" w:rsidRDefault="00AE79CC" w:rsidP="00B21207">
      <w:pPr>
        <w:pStyle w:val="Heading1"/>
        <w:ind w:left="0"/>
      </w:pPr>
      <w:bookmarkStart w:id="536" w:name="_Toc360782181"/>
      <w:bookmarkStart w:id="537" w:name="_Toc396497959"/>
      <w:bookmarkStart w:id="538" w:name="_Toc396905586"/>
      <w:r w:rsidRPr="00AE79CC">
        <w:lastRenderedPageBreak/>
        <w:t>BAB VI</w:t>
      </w:r>
      <w:r w:rsidR="00552CB7" w:rsidRPr="00D25CEC">
        <w:br/>
      </w:r>
      <w:r w:rsidR="00737233" w:rsidRPr="00D25CEC">
        <w:t>KESIMPULAN DAN SARAN</w:t>
      </w:r>
      <w:bookmarkEnd w:id="536"/>
      <w:bookmarkEnd w:id="537"/>
      <w:bookmarkEnd w:id="538"/>
    </w:p>
    <w:p w14:paraId="114D8C53" w14:textId="77777777" w:rsidR="00A97F04" w:rsidRPr="00B21207" w:rsidRDefault="00BC3733" w:rsidP="00B21207">
      <w:pPr>
        <w:ind w:firstLine="720"/>
      </w:pPr>
      <w:r w:rsidRPr="00D25CEC">
        <w:t xml:space="preserve">Pada bab ini akan </w:t>
      </w:r>
      <w:r w:rsidR="001B3D5D" w:rsidRPr="00D25CEC">
        <w:t xml:space="preserve">diberikan kesimpulan yang diambil selama pengerjaan </w:t>
      </w:r>
      <w:r w:rsidR="00E3798E" w:rsidRPr="00D25CEC">
        <w:t>Tugas Akhir</w:t>
      </w:r>
      <w:r w:rsidR="001B3D5D" w:rsidRPr="00D25CEC">
        <w:t xml:space="preserve"> serta saran-saran tentang pengembangan yang dapat dilakukan terhadap </w:t>
      </w:r>
      <w:r w:rsidR="00E3798E" w:rsidRPr="00D25CEC">
        <w:t>Tugas Akhir</w:t>
      </w:r>
      <w:r w:rsidR="001B3D5D" w:rsidRPr="00D25CEC">
        <w:t xml:space="preserve"> ini di masa yang akan datang.</w:t>
      </w:r>
      <w:bookmarkStart w:id="539" w:name="_Toc389090145"/>
      <w:bookmarkStart w:id="540" w:name="_Toc389090582"/>
      <w:bookmarkStart w:id="541" w:name="_Toc389090706"/>
      <w:bookmarkStart w:id="542" w:name="_Toc394503699"/>
      <w:bookmarkStart w:id="543" w:name="_Toc396496807"/>
      <w:bookmarkStart w:id="544" w:name="_Toc396497960"/>
      <w:bookmarkStart w:id="545" w:name="_Toc360782182"/>
      <w:bookmarkEnd w:id="539"/>
      <w:bookmarkEnd w:id="540"/>
      <w:bookmarkEnd w:id="541"/>
      <w:bookmarkEnd w:id="542"/>
      <w:bookmarkEnd w:id="543"/>
      <w:bookmarkEnd w:id="544"/>
    </w:p>
    <w:p w14:paraId="670D0792" w14:textId="77777777" w:rsidR="001D519A" w:rsidRPr="00FD6114" w:rsidRDefault="00BC3733" w:rsidP="00B21207">
      <w:pPr>
        <w:pStyle w:val="Heading2"/>
        <w:spacing w:before="240"/>
        <w:ind w:left="562" w:hanging="562"/>
      </w:pPr>
      <w:bookmarkStart w:id="546" w:name="_Toc396497961"/>
      <w:bookmarkStart w:id="547" w:name="_Toc396905587"/>
      <w:r w:rsidRPr="00B21207">
        <w:t>Kesimpulan</w:t>
      </w:r>
      <w:bookmarkEnd w:id="545"/>
      <w:bookmarkEnd w:id="546"/>
      <w:bookmarkEnd w:id="547"/>
    </w:p>
    <w:p w14:paraId="79E84773" w14:textId="77777777" w:rsidR="00C7269F" w:rsidRPr="00D25CEC" w:rsidRDefault="000B5B3A" w:rsidP="00EF1257">
      <w:pPr>
        <w:ind w:firstLine="720"/>
      </w:pPr>
      <w:r w:rsidRPr="00D25CEC">
        <w:t>Dari hasil pengamatan selama proses perancangan, implementasi</w:t>
      </w:r>
      <w:r w:rsidR="00B3597E">
        <w:t>,</w:t>
      </w:r>
      <w:r w:rsidRPr="00D25CEC">
        <w:t xml:space="preserve"> dan </w:t>
      </w:r>
      <w:r w:rsidR="00B3597E">
        <w:t>pengujian</w:t>
      </w:r>
      <w:r w:rsidRPr="00D25CEC">
        <w:t xml:space="preserve"> perangkat lunak yang dilakukan, dapat dia</w:t>
      </w:r>
      <w:r w:rsidR="00CC785E">
        <w:t>mbil kesimpulan sebagai berikut</w:t>
      </w:r>
      <w:r w:rsidRPr="00D25CEC">
        <w:t>:</w:t>
      </w:r>
    </w:p>
    <w:p w14:paraId="5F09F7B1" w14:textId="77777777" w:rsidR="001C383B" w:rsidRDefault="007976D0" w:rsidP="00DF091A">
      <w:pPr>
        <w:pStyle w:val="ListParagraph"/>
        <w:numPr>
          <w:ilvl w:val="0"/>
          <w:numId w:val="5"/>
        </w:numPr>
        <w:ind w:left="720"/>
      </w:pPr>
      <w:r>
        <w:rPr>
          <w:i/>
        </w:rPr>
        <w:t>Plugin</w:t>
      </w:r>
      <w:r w:rsidRPr="007976D0">
        <w:t xml:space="preserve"> </w:t>
      </w:r>
      <w:r w:rsidR="00E61298">
        <w:t xml:space="preserve">Eclipse </w:t>
      </w:r>
      <w:r>
        <w:t>memberikan</w:t>
      </w:r>
      <w:r w:rsidR="00DE2050">
        <w:t xml:space="preserve"> </w:t>
      </w:r>
      <w:r w:rsidR="00AA1C45">
        <w:t>90%</w:t>
      </w:r>
      <w:r>
        <w:t xml:space="preserve"> daftar saran rekomendasi </w:t>
      </w:r>
      <w:r w:rsidR="00406231">
        <w:rPr>
          <w:i/>
        </w:rPr>
        <w:t>refactoring</w:t>
      </w:r>
      <w:r w:rsidR="00605E54">
        <w:t xml:space="preserve"> </w:t>
      </w:r>
      <w:r>
        <w:t xml:space="preserve">yang </w:t>
      </w:r>
      <w:r w:rsidR="004F673E">
        <w:t xml:space="preserve">dapat dipakai </w:t>
      </w:r>
      <w:r>
        <w:t xml:space="preserve">untuk membimbing </w:t>
      </w:r>
      <w:r w:rsidR="00A17028">
        <w:t>pengguna Eclipse</w:t>
      </w:r>
      <w:r w:rsidR="00406231">
        <w:t xml:space="preserve"> dalam melakukan ekstraksi fungsi</w:t>
      </w:r>
      <w:r w:rsidR="00C90409">
        <w:t>;</w:t>
      </w:r>
    </w:p>
    <w:p w14:paraId="1C703751" w14:textId="77777777" w:rsidR="000137B5" w:rsidRDefault="000137B5" w:rsidP="00E66FC6">
      <w:pPr>
        <w:pStyle w:val="ListParagraph"/>
        <w:numPr>
          <w:ilvl w:val="0"/>
          <w:numId w:val="5"/>
        </w:numPr>
        <w:ind w:left="720"/>
      </w:pPr>
      <w:r>
        <w:rPr>
          <w:i/>
        </w:rPr>
        <w:t>Plugin</w:t>
      </w:r>
      <w:r>
        <w:t xml:space="preserve"> </w:t>
      </w:r>
      <w:r w:rsidR="00E61298">
        <w:t xml:space="preserve">Eclipse </w:t>
      </w:r>
      <w:r w:rsidR="00A13E66">
        <w:t>dapat menaikkan</w:t>
      </w:r>
      <w:r w:rsidR="00627884">
        <w:t xml:space="preserve"> rata-rata nilai kohesi fungsi</w:t>
      </w:r>
      <w:r w:rsidR="00E4583F">
        <w:t xml:space="preserve"> </w:t>
      </w:r>
      <w:r w:rsidR="00E61298">
        <w:t xml:space="preserve">pemrograman </w:t>
      </w:r>
      <w:r w:rsidR="00260396">
        <w:t>dengan persentase</w:t>
      </w:r>
      <w:r w:rsidR="00E4583F">
        <w:t xml:space="preserve"> </w:t>
      </w:r>
      <w:r w:rsidR="00260396">
        <w:t xml:space="preserve">sebesar </w:t>
      </w:r>
      <w:r w:rsidR="009D0B31">
        <w:t>58</w:t>
      </w:r>
      <w:r w:rsidR="00C90409">
        <w:t>%;</w:t>
      </w:r>
    </w:p>
    <w:p w14:paraId="1806D520" w14:textId="77777777" w:rsidR="00C57B5A" w:rsidRPr="005D755D" w:rsidRDefault="00E61298" w:rsidP="00E66FC6">
      <w:pPr>
        <w:pStyle w:val="ListParagraph"/>
        <w:numPr>
          <w:ilvl w:val="0"/>
          <w:numId w:val="5"/>
        </w:numPr>
        <w:ind w:left="720"/>
      </w:pPr>
      <w:r>
        <w:rPr>
          <w:i/>
        </w:rPr>
        <w:t xml:space="preserve">Plugin </w:t>
      </w:r>
      <w:r>
        <w:t xml:space="preserve">Eclipse </w:t>
      </w:r>
      <w:r w:rsidR="00A13E66">
        <w:t xml:space="preserve">dapat </w:t>
      </w:r>
      <w:r w:rsidR="00FE0937">
        <w:t>mengurangi</w:t>
      </w:r>
      <w:r>
        <w:t xml:space="preserve"> rata-rata kompleksitas siklomatis fungsi pemrograman dengan persentase sebesar 53%</w:t>
      </w:r>
      <w:r w:rsidR="00F94C33">
        <w:t xml:space="preserve">; </w:t>
      </w:r>
    </w:p>
    <w:p w14:paraId="592AF707" w14:textId="77777777" w:rsidR="005D755D" w:rsidRDefault="007976D0" w:rsidP="005D755D">
      <w:pPr>
        <w:pStyle w:val="ListParagraph"/>
        <w:numPr>
          <w:ilvl w:val="0"/>
          <w:numId w:val="5"/>
        </w:numPr>
        <w:ind w:left="720"/>
      </w:pPr>
      <w:r>
        <w:rPr>
          <w:i/>
        </w:rPr>
        <w:t>Plugin</w:t>
      </w:r>
      <w:r>
        <w:t xml:space="preserve"> </w:t>
      </w:r>
      <w:r w:rsidR="00E61298">
        <w:t xml:space="preserve">Eclipse </w:t>
      </w:r>
      <w:r>
        <w:t xml:space="preserve">berhasil </w:t>
      </w:r>
      <w:r w:rsidR="005D755D">
        <w:t>menjalankan</w:t>
      </w:r>
      <w:r>
        <w:t xml:space="preserve"> fitur-fitur, yaitu menampilkan kode sumber, menghitung nilai-nilai </w:t>
      </w:r>
      <w:r w:rsidRPr="007976D0">
        <w:rPr>
          <w:i/>
        </w:rPr>
        <w:t>metrics</w:t>
      </w:r>
      <w:r>
        <w:t xml:space="preserve"> berkas, mengubah format dan ukuran teks, dan mencari kata kunci pada kode sumbe</w:t>
      </w:r>
      <w:r w:rsidR="00F94C33">
        <w:t>r; dan</w:t>
      </w:r>
    </w:p>
    <w:p w14:paraId="6053AF8B" w14:textId="77777777" w:rsidR="007A24A2" w:rsidRDefault="007A24A2" w:rsidP="005D755D">
      <w:pPr>
        <w:pStyle w:val="ListParagraph"/>
        <w:numPr>
          <w:ilvl w:val="0"/>
          <w:numId w:val="5"/>
        </w:numPr>
        <w:ind w:left="720"/>
      </w:pPr>
      <w:r>
        <w:t xml:space="preserve">Performa algoritma </w:t>
      </w:r>
      <w:r>
        <w:rPr>
          <w:i/>
        </w:rPr>
        <w:t xml:space="preserve">clustering </w:t>
      </w:r>
      <w:r>
        <w:t xml:space="preserve">A-KNN dapat bersaing dengan </w:t>
      </w:r>
      <w:r w:rsidR="00A406A5">
        <w:t xml:space="preserve">performa </w:t>
      </w:r>
      <w:r>
        <w:t>algoritma SLINK, CLINK, dan WPGMA</w:t>
      </w:r>
      <w:r w:rsidR="00FF2193">
        <w:t>, yaitu dengan rata-rata selisih kompleksitas siklomatis dan kohesi sebesar masing-masing -0,516% dan -1,64%</w:t>
      </w:r>
      <w:r>
        <w:t>.</w:t>
      </w:r>
    </w:p>
    <w:p w14:paraId="058245D6" w14:textId="77777777" w:rsidR="001D519A" w:rsidRPr="00FD6114" w:rsidRDefault="00BC3733" w:rsidP="00B21207">
      <w:pPr>
        <w:pStyle w:val="Heading2"/>
        <w:spacing w:before="240"/>
        <w:ind w:left="562" w:hanging="562"/>
      </w:pPr>
      <w:bookmarkStart w:id="548" w:name="_Toc360782183"/>
      <w:bookmarkStart w:id="549" w:name="_Toc396497962"/>
      <w:bookmarkStart w:id="550" w:name="_Toc396905588"/>
      <w:r w:rsidRPr="00FD6114">
        <w:t>Saran</w:t>
      </w:r>
      <w:bookmarkEnd w:id="548"/>
      <w:bookmarkEnd w:id="549"/>
      <w:bookmarkEnd w:id="550"/>
    </w:p>
    <w:p w14:paraId="71BDCA27" w14:textId="77777777" w:rsidR="000B5B3A" w:rsidRPr="00D25CEC" w:rsidRDefault="000B5B3A" w:rsidP="00EF1257">
      <w:pPr>
        <w:ind w:firstLine="720"/>
        <w:rPr>
          <w:color w:val="000000"/>
        </w:rPr>
      </w:pPr>
      <w:r w:rsidRPr="00D25CEC">
        <w:t xml:space="preserve">Berikut merupakan beberapa saran untuk pengembangan </w:t>
      </w:r>
      <w:r w:rsidR="0074784F">
        <w:t xml:space="preserve">sistem di masa yang akan </w:t>
      </w:r>
      <w:r w:rsidR="00877D1D">
        <w:t>data</w:t>
      </w:r>
      <w:r w:rsidR="0074784F">
        <w:t>ng. Saran-saran ini</w:t>
      </w:r>
      <w:r w:rsidRPr="00D25CEC">
        <w:t xml:space="preserve"> </w:t>
      </w:r>
      <w:r w:rsidR="0074784F">
        <w:t xml:space="preserve">didasarkan </w:t>
      </w:r>
      <w:r w:rsidRPr="00D25CEC">
        <w:t xml:space="preserve">pada </w:t>
      </w:r>
      <w:r w:rsidRPr="00D25CEC">
        <w:lastRenderedPageBreak/>
        <w:t xml:space="preserve">hasil perancangan, implementasi dan </w:t>
      </w:r>
      <w:r w:rsidR="00330E4F" w:rsidRPr="00D25CEC">
        <w:t>pengujian</w:t>
      </w:r>
      <w:r w:rsidRPr="00D25CEC">
        <w:t xml:space="preserve"> yang telah dilakukan.</w:t>
      </w:r>
    </w:p>
    <w:p w14:paraId="190128D7" w14:textId="77777777" w:rsidR="00744749" w:rsidRPr="007976D0" w:rsidRDefault="00605E54" w:rsidP="00DF091A">
      <w:pPr>
        <w:pStyle w:val="ListParagraph"/>
        <w:numPr>
          <w:ilvl w:val="0"/>
          <w:numId w:val="6"/>
        </w:numPr>
        <w:ind w:left="720"/>
        <w:rPr>
          <w:color w:val="000000"/>
        </w:rPr>
      </w:pPr>
      <w:r>
        <w:rPr>
          <w:color w:val="000000"/>
        </w:rPr>
        <w:t xml:space="preserve">Penambahan fitur untuk menemukan </w:t>
      </w:r>
      <w:r w:rsidR="002D64B7">
        <w:rPr>
          <w:color w:val="000000"/>
        </w:rPr>
        <w:t xml:space="preserve">salah </w:t>
      </w:r>
      <w:r>
        <w:rPr>
          <w:color w:val="000000"/>
        </w:rPr>
        <w:t>satu rekomendasi ektraksi metode yang menyebabkan nilai kohesi menjadi maksimal</w:t>
      </w:r>
      <w:r w:rsidR="00655C95">
        <w:rPr>
          <w:color w:val="000000"/>
        </w:rPr>
        <w:t>.</w:t>
      </w:r>
    </w:p>
    <w:p w14:paraId="5C887E85" w14:textId="77777777" w:rsidR="000B5B3A" w:rsidRDefault="00DE070B" w:rsidP="00DF091A">
      <w:pPr>
        <w:pStyle w:val="ListParagraph"/>
        <w:numPr>
          <w:ilvl w:val="0"/>
          <w:numId w:val="6"/>
        </w:numPr>
        <w:ind w:left="720"/>
      </w:pPr>
      <w:r>
        <w:t xml:space="preserve">Penggunaan fitur ekstraksi </w:t>
      </w:r>
      <w:r w:rsidR="00816C7F">
        <w:t>fungsi</w:t>
      </w:r>
      <w:r>
        <w:t xml:space="preserve"> Eclipse yang dieksekusi secara otomatis setelah menemukan satu rekomendasi </w:t>
      </w:r>
      <w:r w:rsidR="005027C8">
        <w:t xml:space="preserve">yang </w:t>
      </w:r>
      <w:r>
        <w:t xml:space="preserve">paling </w:t>
      </w:r>
      <w:r w:rsidR="00891D45">
        <w:t>tepat</w:t>
      </w:r>
      <w:r>
        <w:t>.</w:t>
      </w:r>
    </w:p>
    <w:p w14:paraId="7B6A99EA" w14:textId="77777777" w:rsidR="00C622B5" w:rsidRDefault="00C622B5" w:rsidP="00EF1257"/>
    <w:p w14:paraId="439FB1E6" w14:textId="77777777" w:rsidR="00DA4F65" w:rsidRDefault="00DA4F65" w:rsidP="00EF1257"/>
    <w:p w14:paraId="6078A330" w14:textId="77777777" w:rsidR="00DA4F65" w:rsidRDefault="00DA4F65" w:rsidP="00EF1257"/>
    <w:p w14:paraId="0F195217" w14:textId="77777777" w:rsidR="001D0BA4" w:rsidRDefault="001D0BA4" w:rsidP="00EF1257"/>
    <w:p w14:paraId="596EF42D" w14:textId="77777777" w:rsidR="001D0BA4" w:rsidRDefault="001D0BA4" w:rsidP="00EF1257"/>
    <w:p w14:paraId="109A488E" w14:textId="77777777" w:rsidR="001D0BA4" w:rsidRDefault="001D0BA4" w:rsidP="00EF1257"/>
    <w:p w14:paraId="09DE19C6" w14:textId="77777777" w:rsidR="001D0BA4" w:rsidRDefault="001D0BA4" w:rsidP="00EF1257"/>
    <w:p w14:paraId="288F7E86" w14:textId="77777777" w:rsidR="001D0BA4" w:rsidRDefault="001D0BA4" w:rsidP="00EF1257"/>
    <w:p w14:paraId="23F599FF" w14:textId="77777777" w:rsidR="001D0BA4" w:rsidRDefault="001D0BA4" w:rsidP="00EF1257"/>
    <w:p w14:paraId="202191C6" w14:textId="77777777" w:rsidR="001D0BA4" w:rsidRDefault="001D0BA4" w:rsidP="00EF1257"/>
    <w:p w14:paraId="42E20D01" w14:textId="77777777" w:rsidR="001D0BA4" w:rsidRDefault="001D0BA4" w:rsidP="00EF1257"/>
    <w:p w14:paraId="7519C26A" w14:textId="77777777" w:rsidR="001D0BA4" w:rsidRDefault="001D0BA4" w:rsidP="00EF1257"/>
    <w:p w14:paraId="784461A7" w14:textId="77777777" w:rsidR="001D0BA4" w:rsidRDefault="001D0BA4" w:rsidP="00EF1257"/>
    <w:p w14:paraId="72633B53" w14:textId="77777777" w:rsidR="001D0BA4" w:rsidRDefault="001D0BA4" w:rsidP="00EF1257"/>
    <w:p w14:paraId="63E7E280" w14:textId="77777777" w:rsidR="001D0BA4" w:rsidRDefault="001D0BA4" w:rsidP="00EF1257"/>
    <w:p w14:paraId="51E9325F" w14:textId="77777777" w:rsidR="001D0BA4" w:rsidRDefault="001D0BA4" w:rsidP="00EF1257"/>
    <w:p w14:paraId="7A3E5999" w14:textId="77777777" w:rsidR="001D0BA4" w:rsidRDefault="001D0BA4" w:rsidP="00EF1257"/>
    <w:p w14:paraId="450042C9" w14:textId="77777777" w:rsidR="001D0BA4" w:rsidRDefault="001D0BA4" w:rsidP="00EF1257"/>
    <w:p w14:paraId="360EEAC4" w14:textId="77777777" w:rsidR="001D0BA4" w:rsidRDefault="001D0BA4" w:rsidP="00EF1257"/>
    <w:p w14:paraId="7551418F" w14:textId="77777777" w:rsidR="001D0BA4" w:rsidRDefault="001D0BA4" w:rsidP="00EF1257"/>
    <w:p w14:paraId="494CFB6B" w14:textId="77777777" w:rsidR="001D0BA4" w:rsidRDefault="001D0BA4" w:rsidP="00EF1257"/>
    <w:p w14:paraId="29560413" w14:textId="77777777" w:rsidR="001D0BA4" w:rsidRDefault="001D0BA4" w:rsidP="00EF1257"/>
    <w:p w14:paraId="63E71C53" w14:textId="77777777" w:rsidR="001D0BA4" w:rsidRDefault="001D0BA4" w:rsidP="00EF1257"/>
    <w:p w14:paraId="34368AAC" w14:textId="77777777" w:rsidR="001D0BA4" w:rsidRDefault="001D0BA4" w:rsidP="00EF1257"/>
    <w:p w14:paraId="2B72BF41" w14:textId="77777777" w:rsidR="001D0BA4" w:rsidRDefault="001D0BA4" w:rsidP="00EF1257"/>
    <w:p w14:paraId="6C1FE120" w14:textId="77777777" w:rsidR="001D0BA4" w:rsidRDefault="001D0BA4" w:rsidP="00EF1257"/>
    <w:p w14:paraId="1E0C7187" w14:textId="77777777" w:rsidR="001D0BA4" w:rsidRDefault="001D0BA4" w:rsidP="00EF1257"/>
    <w:p w14:paraId="5E6C06E8" w14:textId="77777777" w:rsidR="001D0BA4" w:rsidRPr="00D25CEC" w:rsidRDefault="001D0BA4" w:rsidP="00EF1257">
      <w:pPr>
        <w:sectPr w:rsidR="001D0BA4" w:rsidRPr="00D25CEC" w:rsidSect="00FD5D17">
          <w:pgSz w:w="8395" w:h="11909" w:code="11"/>
          <w:pgMar w:top="1418" w:right="1134" w:bottom="1418" w:left="1418" w:header="720" w:footer="720" w:gutter="0"/>
          <w:cols w:space="720"/>
          <w:titlePg/>
          <w:docGrid w:linePitch="360"/>
        </w:sectPr>
      </w:pPr>
    </w:p>
    <w:p w14:paraId="7151DB54" w14:textId="77777777" w:rsidR="00FC681F" w:rsidRPr="00D25CEC" w:rsidRDefault="00FC681F" w:rsidP="00614010">
      <w:pPr>
        <w:pStyle w:val="Heading1"/>
        <w:numPr>
          <w:ilvl w:val="0"/>
          <w:numId w:val="0"/>
        </w:numPr>
        <w:rPr>
          <w:lang w:val="id-ID"/>
        </w:rPr>
      </w:pPr>
      <w:bookmarkStart w:id="551" w:name="_Toc360782184"/>
      <w:bookmarkStart w:id="552" w:name="_Toc396497963"/>
      <w:bookmarkStart w:id="553" w:name="_Toc396905589"/>
      <w:r w:rsidRPr="00D25CEC">
        <w:lastRenderedPageBreak/>
        <w:t>DAFTAR PUSTAKA</w:t>
      </w:r>
      <w:bookmarkEnd w:id="551"/>
      <w:bookmarkEnd w:id="552"/>
      <w:bookmarkEnd w:id="553"/>
    </w:p>
    <w:sdt>
      <w:sdtPr>
        <w:id w:val="763815"/>
        <w:docPartObj>
          <w:docPartGallery w:val="Bibliographies"/>
          <w:docPartUnique/>
        </w:docPartObj>
      </w:sdtPr>
      <w:sdtContent>
        <w:sdt>
          <w:sdtPr>
            <w:id w:val="111145805"/>
            <w:bibliography/>
          </w:sdtPr>
          <w:sdtContent>
            <w:p w14:paraId="6C5818AE" w14:textId="77777777" w:rsidR="00083EAB" w:rsidRDefault="00AC3053" w:rsidP="00083EAB">
              <w:pPr>
                <w:pStyle w:val="Bibliography"/>
                <w:rPr>
                  <w:noProof/>
                  <w:vanish/>
                </w:rPr>
              </w:pPr>
              <w:r w:rsidRPr="00D25CEC">
                <w:fldChar w:fldCharType="begin"/>
              </w:r>
              <w:r w:rsidR="00302081" w:rsidRPr="00D25CEC">
                <w:instrText xml:space="preserve"> BIBLIOGRAPHY </w:instrText>
              </w:r>
              <w:r w:rsidRPr="00D25CEC">
                <w:fldChar w:fldCharType="separate"/>
              </w:r>
              <w:r w:rsidR="00083EAB">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42"/>
                <w:gridCol w:w="5491"/>
              </w:tblGrid>
              <w:tr w:rsidR="00083EAB" w14:paraId="38707EAD" w14:textId="77777777" w:rsidTr="00083EAB">
                <w:trPr>
                  <w:tblCellSpacing w:w="15" w:type="dxa"/>
                </w:trPr>
                <w:tc>
                  <w:tcPr>
                    <w:tcW w:w="0" w:type="auto"/>
                    <w:hideMark/>
                  </w:tcPr>
                  <w:p w14:paraId="0AB7AC19" w14:textId="77777777" w:rsidR="00083EAB" w:rsidRDefault="00083EAB">
                    <w:pPr>
                      <w:pStyle w:val="Bibliography"/>
                      <w:jc w:val="right"/>
                      <w:rPr>
                        <w:rFonts w:eastAsiaTheme="minorEastAsia"/>
                        <w:noProof/>
                      </w:rPr>
                    </w:pPr>
                    <w:r>
                      <w:rPr>
                        <w:noProof/>
                      </w:rPr>
                      <w:t>[1]</w:t>
                    </w:r>
                  </w:p>
                </w:tc>
                <w:tc>
                  <w:tcPr>
                    <w:tcW w:w="0" w:type="auto"/>
                    <w:hideMark/>
                  </w:tcPr>
                  <w:p w14:paraId="4351E950" w14:textId="77777777" w:rsidR="00083EAB" w:rsidRDefault="00083EAB">
                    <w:pPr>
                      <w:pStyle w:val="Bibliography"/>
                      <w:rPr>
                        <w:rFonts w:eastAsiaTheme="minorEastAsia"/>
                        <w:noProof/>
                      </w:rPr>
                    </w:pPr>
                    <w:r>
                      <w:rPr>
                        <w:noProof/>
                      </w:rPr>
                      <w:t xml:space="preserve">Pamoedji Gayatri, </w:t>
                    </w:r>
                    <w:r>
                      <w:rPr>
                        <w:i/>
                        <w:iCs/>
                        <w:noProof/>
                      </w:rPr>
                      <w:t>Seputar Autisme</w:t>
                    </w:r>
                    <w:r>
                      <w:rPr>
                        <w:noProof/>
                      </w:rPr>
                      <w:t>. Jakarta: Gramedia, 2007.</w:t>
                    </w:r>
                  </w:p>
                </w:tc>
              </w:tr>
              <w:tr w:rsidR="00083EAB" w14:paraId="3E98B69D" w14:textId="77777777" w:rsidTr="00083EAB">
                <w:trPr>
                  <w:tblCellSpacing w:w="15" w:type="dxa"/>
                </w:trPr>
                <w:tc>
                  <w:tcPr>
                    <w:tcW w:w="0" w:type="auto"/>
                    <w:hideMark/>
                  </w:tcPr>
                  <w:p w14:paraId="4EB879CE" w14:textId="77777777" w:rsidR="00083EAB" w:rsidRDefault="00083EAB">
                    <w:pPr>
                      <w:pStyle w:val="Bibliography"/>
                      <w:jc w:val="right"/>
                      <w:rPr>
                        <w:rFonts w:eastAsiaTheme="minorEastAsia"/>
                        <w:noProof/>
                      </w:rPr>
                    </w:pPr>
                    <w:bookmarkStart w:id="554" w:name="Don081"/>
                    <w:r>
                      <w:rPr>
                        <w:noProof/>
                      </w:rPr>
                      <w:t>[2]</w:t>
                    </w:r>
                    <w:bookmarkEnd w:id="554"/>
                  </w:p>
                </w:tc>
                <w:tc>
                  <w:tcPr>
                    <w:tcW w:w="0" w:type="auto"/>
                    <w:hideMark/>
                  </w:tcPr>
                  <w:p w14:paraId="1625AE34" w14:textId="77777777" w:rsidR="00083EAB" w:rsidRDefault="00083EAB">
                    <w:pPr>
                      <w:pStyle w:val="Bibliography"/>
                      <w:rPr>
                        <w:rFonts w:eastAsiaTheme="minorEastAsia"/>
                        <w:noProof/>
                      </w:rPr>
                    </w:pPr>
                    <w:r>
                      <w:rPr>
                        <w:noProof/>
                      </w:rPr>
                      <w:t xml:space="preserve">Wong Donna L., </w:t>
                    </w:r>
                    <w:r>
                      <w:rPr>
                        <w:i/>
                        <w:iCs/>
                        <w:noProof/>
                      </w:rPr>
                      <w:t>Pedoman Klinis Keperawatan Pediatrik</w:t>
                    </w:r>
                    <w:r>
                      <w:rPr>
                        <w:noProof/>
                      </w:rPr>
                      <w:t>. Jakarta: EGC, 2008.</w:t>
                    </w:r>
                  </w:p>
                </w:tc>
              </w:tr>
              <w:tr w:rsidR="00083EAB" w14:paraId="507D9785" w14:textId="77777777" w:rsidTr="00083EAB">
                <w:trPr>
                  <w:tblCellSpacing w:w="15" w:type="dxa"/>
                </w:trPr>
                <w:tc>
                  <w:tcPr>
                    <w:tcW w:w="0" w:type="auto"/>
                    <w:hideMark/>
                  </w:tcPr>
                  <w:p w14:paraId="03A287F2" w14:textId="77777777" w:rsidR="00083EAB" w:rsidRDefault="00083EAB">
                    <w:pPr>
                      <w:pStyle w:val="Bibliography"/>
                      <w:jc w:val="right"/>
                      <w:rPr>
                        <w:rFonts w:eastAsiaTheme="minorEastAsia"/>
                        <w:noProof/>
                      </w:rPr>
                    </w:pPr>
                    <w:r>
                      <w:rPr>
                        <w:noProof/>
                      </w:rPr>
                      <w:t>[3]</w:t>
                    </w:r>
                  </w:p>
                </w:tc>
                <w:tc>
                  <w:tcPr>
                    <w:tcW w:w="0" w:type="auto"/>
                    <w:hideMark/>
                  </w:tcPr>
                  <w:p w14:paraId="0D45F967" w14:textId="77777777" w:rsidR="00083EAB" w:rsidRDefault="00083EAB">
                    <w:pPr>
                      <w:pStyle w:val="Bibliography"/>
                      <w:rPr>
                        <w:rFonts w:eastAsiaTheme="minorEastAsia"/>
                        <w:noProof/>
                      </w:rPr>
                    </w:pPr>
                    <w:r>
                      <w:rPr>
                        <w:noProof/>
                      </w:rPr>
                      <w:t>Álvaro Fernández-López, María José Rodríguez-Fórtiz, and María Luisa Rodríguez-Almendros, "Mobile learning technology based on iOS devices to support students with special education needs," 2012.</w:t>
                    </w:r>
                  </w:p>
                </w:tc>
              </w:tr>
              <w:tr w:rsidR="00083EAB" w14:paraId="648D8A0F" w14:textId="77777777" w:rsidTr="00083EAB">
                <w:trPr>
                  <w:tblCellSpacing w:w="15" w:type="dxa"/>
                </w:trPr>
                <w:tc>
                  <w:tcPr>
                    <w:tcW w:w="0" w:type="auto"/>
                    <w:hideMark/>
                  </w:tcPr>
                  <w:p w14:paraId="7D2A9E82" w14:textId="77777777" w:rsidR="00083EAB" w:rsidRDefault="00083EAB">
                    <w:pPr>
                      <w:pStyle w:val="Bibliography"/>
                      <w:jc w:val="right"/>
                      <w:rPr>
                        <w:rFonts w:eastAsiaTheme="minorEastAsia"/>
                        <w:noProof/>
                      </w:rPr>
                    </w:pPr>
                    <w:r>
                      <w:rPr>
                        <w:noProof/>
                      </w:rPr>
                      <w:t>[4]</w:t>
                    </w:r>
                  </w:p>
                </w:tc>
                <w:tc>
                  <w:tcPr>
                    <w:tcW w:w="0" w:type="auto"/>
                    <w:hideMark/>
                  </w:tcPr>
                  <w:p w14:paraId="670FCF38" w14:textId="77777777" w:rsidR="00083EAB" w:rsidRDefault="00083EAB">
                    <w:pPr>
                      <w:pStyle w:val="Bibliography"/>
                      <w:rPr>
                        <w:rFonts w:eastAsiaTheme="minorEastAsia"/>
                        <w:noProof/>
                      </w:rPr>
                    </w:pPr>
                    <w:r>
                      <w:rPr>
                        <w:noProof/>
                      </w:rPr>
                      <w:t xml:space="preserve">I. G. A. Alit Suryawati, "Model Komunikasi Penanganan Anak Autis Melalui Terapi Bicara Metode LOVAAS," </w:t>
                    </w:r>
                    <w:r>
                      <w:rPr>
                        <w:i/>
                        <w:iCs/>
                        <w:noProof/>
                      </w:rPr>
                      <w:t>Jurnal Ilmiah Fakultas Ilmu Sosial dan Ilmu Politik</w:t>
                    </w:r>
                    <w:r>
                      <w:rPr>
                        <w:noProof/>
                      </w:rPr>
                      <w:t>, 2010.</w:t>
                    </w:r>
                  </w:p>
                </w:tc>
              </w:tr>
              <w:tr w:rsidR="00083EAB" w14:paraId="12122CD7" w14:textId="77777777" w:rsidTr="00083EAB">
                <w:trPr>
                  <w:tblCellSpacing w:w="15" w:type="dxa"/>
                </w:trPr>
                <w:tc>
                  <w:tcPr>
                    <w:tcW w:w="0" w:type="auto"/>
                    <w:hideMark/>
                  </w:tcPr>
                  <w:p w14:paraId="24F63ED0" w14:textId="77777777" w:rsidR="00083EAB" w:rsidRDefault="00083EAB">
                    <w:pPr>
                      <w:pStyle w:val="Bibliography"/>
                      <w:jc w:val="right"/>
                      <w:rPr>
                        <w:rFonts w:eastAsiaTheme="minorEastAsia"/>
                        <w:noProof/>
                      </w:rPr>
                    </w:pPr>
                    <w:r>
                      <w:rPr>
                        <w:noProof/>
                      </w:rPr>
                      <w:t>[5]</w:t>
                    </w:r>
                  </w:p>
                </w:tc>
                <w:tc>
                  <w:tcPr>
                    <w:tcW w:w="0" w:type="auto"/>
                    <w:hideMark/>
                  </w:tcPr>
                  <w:p w14:paraId="15D4717B" w14:textId="77777777" w:rsidR="00083EAB" w:rsidRDefault="00083EAB">
                    <w:pPr>
                      <w:pStyle w:val="Bibliography"/>
                      <w:rPr>
                        <w:rFonts w:eastAsiaTheme="minorEastAsia"/>
                        <w:noProof/>
                      </w:rPr>
                    </w:pPr>
                    <w:r>
                      <w:rPr>
                        <w:noProof/>
                      </w:rPr>
                      <w:t xml:space="preserve">Rodríguez-Fórtiz M. J. et al., "Sc@ut: developing adapted communicators for special education," </w:t>
                    </w:r>
                    <w:r>
                      <w:rPr>
                        <w:i/>
                        <w:iCs/>
                        <w:noProof/>
                      </w:rPr>
                      <w:t>Procedia – Social and Behavioral Sciences</w:t>
                    </w:r>
                    <w:r>
                      <w:rPr>
                        <w:noProof/>
                      </w:rPr>
                      <w:t>, 2009.</w:t>
                    </w:r>
                  </w:p>
                </w:tc>
              </w:tr>
              <w:tr w:rsidR="00083EAB" w14:paraId="49ED791D" w14:textId="77777777" w:rsidTr="00083EAB">
                <w:trPr>
                  <w:tblCellSpacing w:w="15" w:type="dxa"/>
                </w:trPr>
                <w:tc>
                  <w:tcPr>
                    <w:tcW w:w="0" w:type="auto"/>
                    <w:hideMark/>
                  </w:tcPr>
                  <w:p w14:paraId="5E4EED93" w14:textId="77777777" w:rsidR="00083EAB" w:rsidRDefault="00083EAB">
                    <w:pPr>
                      <w:pStyle w:val="Bibliography"/>
                      <w:jc w:val="right"/>
                      <w:rPr>
                        <w:rFonts w:eastAsiaTheme="minorEastAsia"/>
                        <w:noProof/>
                      </w:rPr>
                    </w:pPr>
                    <w:bookmarkStart w:id="555" w:name="AFe09"/>
                    <w:r>
                      <w:rPr>
                        <w:noProof/>
                      </w:rPr>
                      <w:t>[6]</w:t>
                    </w:r>
                    <w:bookmarkEnd w:id="555"/>
                  </w:p>
                </w:tc>
                <w:tc>
                  <w:tcPr>
                    <w:tcW w:w="0" w:type="auto"/>
                    <w:hideMark/>
                  </w:tcPr>
                  <w:p w14:paraId="14FD0675" w14:textId="77777777" w:rsidR="00083EAB" w:rsidRDefault="00083EAB">
                    <w:pPr>
                      <w:pStyle w:val="Bibliography"/>
                      <w:rPr>
                        <w:rFonts w:eastAsiaTheme="minorEastAsia"/>
                        <w:noProof/>
                      </w:rPr>
                    </w:pPr>
                    <w:r>
                      <w:rPr>
                        <w:noProof/>
                      </w:rPr>
                      <w:t xml:space="preserve">Fernández A., Rodríguez-Fórtiz M. J., and Noguera M., "Lecture Notes in Computer Science," </w:t>
                    </w:r>
                    <w:r>
                      <w:rPr>
                        <w:i/>
                        <w:iCs/>
                        <w:noProof/>
                      </w:rPr>
                      <w:t>Designing and supporting cooperative and ubiquitous learning systems for people with special needs. On the</w:t>
                    </w:r>
                    <w:r>
                      <w:rPr>
                        <w:noProof/>
                      </w:rPr>
                      <w:t>, 2009.</w:t>
                    </w:r>
                  </w:p>
                </w:tc>
              </w:tr>
              <w:tr w:rsidR="00083EAB" w14:paraId="7AB4AE75" w14:textId="77777777" w:rsidTr="00083EAB">
                <w:trPr>
                  <w:tblCellSpacing w:w="15" w:type="dxa"/>
                </w:trPr>
                <w:tc>
                  <w:tcPr>
                    <w:tcW w:w="0" w:type="auto"/>
                    <w:hideMark/>
                  </w:tcPr>
                  <w:p w14:paraId="364C39BC" w14:textId="77777777" w:rsidR="00083EAB" w:rsidRDefault="00083EAB">
                    <w:pPr>
                      <w:pStyle w:val="Bibliography"/>
                      <w:jc w:val="right"/>
                      <w:rPr>
                        <w:rFonts w:eastAsiaTheme="minorEastAsia"/>
                        <w:noProof/>
                      </w:rPr>
                    </w:pPr>
                    <w:r>
                      <w:rPr>
                        <w:noProof/>
                      </w:rPr>
                      <w:t>[7]</w:t>
                    </w:r>
                  </w:p>
                </w:tc>
                <w:tc>
                  <w:tcPr>
                    <w:tcW w:w="0" w:type="auto"/>
                    <w:hideMark/>
                  </w:tcPr>
                  <w:p w14:paraId="254F9FDD" w14:textId="77777777" w:rsidR="00083EAB" w:rsidRDefault="00083EAB">
                    <w:pPr>
                      <w:pStyle w:val="Bibliography"/>
                      <w:rPr>
                        <w:rFonts w:eastAsiaTheme="minorEastAsia"/>
                        <w:noProof/>
                      </w:rPr>
                    </w:pPr>
                    <w:r>
                      <w:rPr>
                        <w:noProof/>
                      </w:rPr>
                      <w:t xml:space="preserve">Veskarisyanti G.A., </w:t>
                    </w:r>
                    <w:r>
                      <w:rPr>
                        <w:i/>
                        <w:iCs/>
                        <w:noProof/>
                      </w:rPr>
                      <w:t>Terapi Autis</w:t>
                    </w:r>
                    <w:r>
                      <w:rPr>
                        <w:noProof/>
                      </w:rPr>
                      <w:t>. Yogyakarta: Pustaka Anggrek, 2008.</w:t>
                    </w:r>
                  </w:p>
                </w:tc>
              </w:tr>
              <w:tr w:rsidR="00083EAB" w14:paraId="7BE7D0D3" w14:textId="77777777" w:rsidTr="00083EAB">
                <w:trPr>
                  <w:tblCellSpacing w:w="15" w:type="dxa"/>
                </w:trPr>
                <w:tc>
                  <w:tcPr>
                    <w:tcW w:w="0" w:type="auto"/>
                    <w:hideMark/>
                  </w:tcPr>
                  <w:p w14:paraId="0095C228" w14:textId="77777777" w:rsidR="00083EAB" w:rsidRDefault="00083EAB">
                    <w:pPr>
                      <w:pStyle w:val="Bibliography"/>
                      <w:jc w:val="right"/>
                      <w:rPr>
                        <w:rFonts w:eastAsiaTheme="minorEastAsia"/>
                        <w:noProof/>
                      </w:rPr>
                    </w:pPr>
                    <w:r>
                      <w:rPr>
                        <w:noProof/>
                      </w:rPr>
                      <w:t>[8]</w:t>
                    </w:r>
                  </w:p>
                </w:tc>
                <w:tc>
                  <w:tcPr>
                    <w:tcW w:w="0" w:type="auto"/>
                    <w:hideMark/>
                  </w:tcPr>
                  <w:p w14:paraId="0C46318E" w14:textId="77777777" w:rsidR="00083EAB" w:rsidRDefault="00083EAB">
                    <w:pPr>
                      <w:pStyle w:val="Bibliography"/>
                      <w:rPr>
                        <w:rFonts w:eastAsiaTheme="minorEastAsia"/>
                        <w:noProof/>
                      </w:rPr>
                    </w:pPr>
                    <w:r>
                      <w:rPr>
                        <w:noProof/>
                      </w:rPr>
                      <w:t xml:space="preserve">Utami Sri R., </w:t>
                    </w:r>
                    <w:r>
                      <w:rPr>
                        <w:i/>
                        <w:iCs/>
                        <w:noProof/>
                      </w:rPr>
                      <w:t>Penatalaksanaan Holistik Autisme</w:t>
                    </w:r>
                    <w:r>
                      <w:rPr>
                        <w:noProof/>
                      </w:rPr>
                      <w:t>. Jakarta: Bagian ilmu Penyakit Dalam Fakultas Kedokteran Universitas Indonesia, 2003.</w:t>
                    </w:r>
                  </w:p>
                </w:tc>
              </w:tr>
              <w:tr w:rsidR="00083EAB" w14:paraId="1C4E19A9" w14:textId="77777777" w:rsidTr="00083EAB">
                <w:trPr>
                  <w:tblCellSpacing w:w="15" w:type="dxa"/>
                </w:trPr>
                <w:tc>
                  <w:tcPr>
                    <w:tcW w:w="0" w:type="auto"/>
                    <w:hideMark/>
                  </w:tcPr>
                  <w:p w14:paraId="07433BDC" w14:textId="77777777" w:rsidR="00083EAB" w:rsidRDefault="00083EAB">
                    <w:pPr>
                      <w:pStyle w:val="Bibliography"/>
                      <w:jc w:val="right"/>
                      <w:rPr>
                        <w:rFonts w:eastAsiaTheme="minorEastAsia"/>
                        <w:noProof/>
                      </w:rPr>
                    </w:pPr>
                    <w:r>
                      <w:rPr>
                        <w:noProof/>
                      </w:rPr>
                      <w:t>[9]</w:t>
                    </w:r>
                  </w:p>
                </w:tc>
                <w:tc>
                  <w:tcPr>
                    <w:tcW w:w="0" w:type="auto"/>
                    <w:hideMark/>
                  </w:tcPr>
                  <w:p w14:paraId="395C12E8" w14:textId="77777777" w:rsidR="00083EAB" w:rsidRDefault="00083EAB">
                    <w:pPr>
                      <w:pStyle w:val="Bibliography"/>
                      <w:rPr>
                        <w:rFonts w:eastAsiaTheme="minorEastAsia"/>
                        <w:noProof/>
                      </w:rPr>
                    </w:pPr>
                    <w:r>
                      <w:rPr>
                        <w:noProof/>
                      </w:rPr>
                      <w:t xml:space="preserve">Erna T. Astuti, </w:t>
                    </w:r>
                    <w:r>
                      <w:rPr>
                        <w:i/>
                        <w:iCs/>
                        <w:noProof/>
                      </w:rPr>
                      <w:t>Kemampuan Bersosialisasi Pada Anak Usia Prasekolah Ditinjau Dari Jenis Pendidikan</w:t>
                    </w:r>
                    <w:r>
                      <w:rPr>
                        <w:noProof/>
                      </w:rPr>
                      <w:t>. Surakarta: Fakultas Psikologi Universitas Muhammadiyah Surakarta, 2009.</w:t>
                    </w:r>
                  </w:p>
                </w:tc>
              </w:tr>
              <w:tr w:rsidR="00083EAB" w14:paraId="7C10C511" w14:textId="77777777" w:rsidTr="00083EAB">
                <w:trPr>
                  <w:tblCellSpacing w:w="15" w:type="dxa"/>
                </w:trPr>
                <w:tc>
                  <w:tcPr>
                    <w:tcW w:w="0" w:type="auto"/>
                    <w:hideMark/>
                  </w:tcPr>
                  <w:p w14:paraId="7B3B37E4" w14:textId="77777777" w:rsidR="00083EAB" w:rsidRDefault="00083EAB">
                    <w:pPr>
                      <w:pStyle w:val="Bibliography"/>
                      <w:jc w:val="right"/>
                      <w:rPr>
                        <w:rFonts w:eastAsiaTheme="minorEastAsia"/>
                        <w:noProof/>
                      </w:rPr>
                    </w:pPr>
                    <w:r>
                      <w:rPr>
                        <w:noProof/>
                      </w:rPr>
                      <w:t>[10]</w:t>
                    </w:r>
                  </w:p>
                </w:tc>
                <w:tc>
                  <w:tcPr>
                    <w:tcW w:w="0" w:type="auto"/>
                    <w:hideMark/>
                  </w:tcPr>
                  <w:p w14:paraId="29DC1B51" w14:textId="77777777" w:rsidR="00083EAB" w:rsidRDefault="00083EAB">
                    <w:pPr>
                      <w:pStyle w:val="Bibliography"/>
                      <w:rPr>
                        <w:rFonts w:eastAsiaTheme="minorEastAsia"/>
                        <w:noProof/>
                      </w:rPr>
                    </w:pPr>
                    <w:r>
                      <w:rPr>
                        <w:noProof/>
                      </w:rPr>
                      <w:t xml:space="preserve">Maslim Rusdi, </w:t>
                    </w:r>
                    <w:r>
                      <w:rPr>
                        <w:i/>
                        <w:iCs/>
                        <w:noProof/>
                      </w:rPr>
                      <w:t>Buku Saku Diagnosis Gangguan Jiwa: Rujukan Ringkas dari PPDGJ-III</w:t>
                    </w:r>
                    <w:r>
                      <w:rPr>
                        <w:noProof/>
                      </w:rPr>
                      <w:t>. Jakarta: PT Nuh Jaya, 2003.</w:t>
                    </w:r>
                  </w:p>
                </w:tc>
              </w:tr>
              <w:tr w:rsidR="00083EAB" w14:paraId="318A0535" w14:textId="77777777" w:rsidTr="00083EAB">
                <w:trPr>
                  <w:tblCellSpacing w:w="15" w:type="dxa"/>
                </w:trPr>
                <w:tc>
                  <w:tcPr>
                    <w:tcW w:w="0" w:type="auto"/>
                    <w:hideMark/>
                  </w:tcPr>
                  <w:p w14:paraId="2A652ACB" w14:textId="77777777" w:rsidR="00083EAB" w:rsidRDefault="00083EAB">
                    <w:pPr>
                      <w:pStyle w:val="Bibliography"/>
                      <w:jc w:val="right"/>
                      <w:rPr>
                        <w:rFonts w:eastAsiaTheme="minorEastAsia"/>
                        <w:noProof/>
                      </w:rPr>
                    </w:pPr>
                    <w:r>
                      <w:rPr>
                        <w:noProof/>
                      </w:rPr>
                      <w:t>[11]</w:t>
                    </w:r>
                  </w:p>
                </w:tc>
                <w:tc>
                  <w:tcPr>
                    <w:tcW w:w="0" w:type="auto"/>
                    <w:hideMark/>
                  </w:tcPr>
                  <w:p w14:paraId="06276CEA" w14:textId="77777777" w:rsidR="00083EAB" w:rsidRDefault="00083EAB">
                    <w:pPr>
                      <w:pStyle w:val="Bibliography"/>
                      <w:rPr>
                        <w:rFonts w:eastAsiaTheme="minorEastAsia"/>
                        <w:noProof/>
                      </w:rPr>
                    </w:pPr>
                    <w:r>
                      <w:rPr>
                        <w:noProof/>
                      </w:rPr>
                      <w:t xml:space="preserve">Jordan R., </w:t>
                    </w:r>
                    <w:r>
                      <w:rPr>
                        <w:i/>
                        <w:iCs/>
                        <w:noProof/>
                      </w:rPr>
                      <w:t>Autism with Severe Learning Difficulties</w:t>
                    </w:r>
                    <w:r>
                      <w:rPr>
                        <w:noProof/>
                      </w:rPr>
                      <w:t xml:space="preserve">. </w:t>
                    </w:r>
                    <w:r>
                      <w:rPr>
                        <w:noProof/>
                      </w:rPr>
                      <w:lastRenderedPageBreak/>
                      <w:t>England: A Condor Book Son Venir Press, 2001.</w:t>
                    </w:r>
                  </w:p>
                </w:tc>
              </w:tr>
              <w:tr w:rsidR="00083EAB" w14:paraId="243BDACC" w14:textId="77777777" w:rsidTr="00083EAB">
                <w:trPr>
                  <w:tblCellSpacing w:w="15" w:type="dxa"/>
                </w:trPr>
                <w:tc>
                  <w:tcPr>
                    <w:tcW w:w="0" w:type="auto"/>
                    <w:hideMark/>
                  </w:tcPr>
                  <w:p w14:paraId="16F67E93" w14:textId="77777777" w:rsidR="00083EAB" w:rsidRDefault="00083EAB">
                    <w:pPr>
                      <w:pStyle w:val="Bibliography"/>
                      <w:jc w:val="right"/>
                      <w:rPr>
                        <w:rFonts w:eastAsiaTheme="minorEastAsia"/>
                        <w:noProof/>
                      </w:rPr>
                    </w:pPr>
                    <w:r>
                      <w:rPr>
                        <w:noProof/>
                      </w:rPr>
                      <w:lastRenderedPageBreak/>
                      <w:t>[12]</w:t>
                    </w:r>
                  </w:p>
                </w:tc>
                <w:tc>
                  <w:tcPr>
                    <w:tcW w:w="0" w:type="auto"/>
                    <w:hideMark/>
                  </w:tcPr>
                  <w:p w14:paraId="09628959" w14:textId="77777777" w:rsidR="00083EAB" w:rsidRDefault="00083EAB">
                    <w:pPr>
                      <w:pStyle w:val="Bibliography"/>
                      <w:rPr>
                        <w:rFonts w:eastAsiaTheme="minorEastAsia"/>
                        <w:noProof/>
                      </w:rPr>
                    </w:pPr>
                    <w:r>
                      <w:rPr>
                        <w:noProof/>
                      </w:rPr>
                      <w:t xml:space="preserve">Wall Kate, </w:t>
                    </w:r>
                    <w:r>
                      <w:rPr>
                        <w:i/>
                        <w:iCs/>
                        <w:noProof/>
                      </w:rPr>
                      <w:t>Autism and Early Years Practice a Guide for Early Years Professional Teachers and Parents</w:t>
                    </w:r>
                    <w:r>
                      <w:rPr>
                        <w:noProof/>
                      </w:rPr>
                      <w:t>. London: Paul Chapman Publishing, 2004.</w:t>
                    </w:r>
                  </w:p>
                </w:tc>
              </w:tr>
              <w:tr w:rsidR="00083EAB" w14:paraId="7D391E15" w14:textId="77777777" w:rsidTr="00083EAB">
                <w:trPr>
                  <w:tblCellSpacing w:w="15" w:type="dxa"/>
                </w:trPr>
                <w:tc>
                  <w:tcPr>
                    <w:tcW w:w="0" w:type="auto"/>
                    <w:hideMark/>
                  </w:tcPr>
                  <w:p w14:paraId="2745982E" w14:textId="77777777" w:rsidR="00083EAB" w:rsidRDefault="00083EAB">
                    <w:pPr>
                      <w:pStyle w:val="Bibliography"/>
                      <w:jc w:val="right"/>
                      <w:rPr>
                        <w:rFonts w:eastAsiaTheme="minorEastAsia"/>
                        <w:noProof/>
                      </w:rPr>
                    </w:pPr>
                    <w:r>
                      <w:rPr>
                        <w:noProof/>
                      </w:rPr>
                      <w:t>[13]</w:t>
                    </w:r>
                  </w:p>
                </w:tc>
                <w:tc>
                  <w:tcPr>
                    <w:tcW w:w="0" w:type="auto"/>
                    <w:hideMark/>
                  </w:tcPr>
                  <w:p w14:paraId="33EBEEE9" w14:textId="77777777" w:rsidR="00083EAB" w:rsidRDefault="00083EAB">
                    <w:pPr>
                      <w:pStyle w:val="Bibliography"/>
                      <w:rPr>
                        <w:rFonts w:eastAsiaTheme="minorEastAsia"/>
                        <w:noProof/>
                      </w:rPr>
                    </w:pPr>
                    <w:r>
                      <w:rPr>
                        <w:noProof/>
                      </w:rPr>
                      <w:t xml:space="preserve">Handojo Y., </w:t>
                    </w:r>
                    <w:r>
                      <w:rPr>
                        <w:i/>
                        <w:iCs/>
                        <w:noProof/>
                      </w:rPr>
                      <w:t>Autisme</w:t>
                    </w:r>
                    <w:r>
                      <w:rPr>
                        <w:noProof/>
                      </w:rPr>
                      <w:t>. Jakarta: PT Buana Ilmu Populer Kelompok Gramedia, 2003.</w:t>
                    </w:r>
                  </w:p>
                </w:tc>
              </w:tr>
              <w:tr w:rsidR="00083EAB" w14:paraId="2038630C" w14:textId="77777777" w:rsidTr="00083EAB">
                <w:trPr>
                  <w:tblCellSpacing w:w="15" w:type="dxa"/>
                </w:trPr>
                <w:tc>
                  <w:tcPr>
                    <w:tcW w:w="0" w:type="auto"/>
                    <w:hideMark/>
                  </w:tcPr>
                  <w:p w14:paraId="134409BC" w14:textId="77777777" w:rsidR="00083EAB" w:rsidRDefault="00083EAB">
                    <w:pPr>
                      <w:pStyle w:val="Bibliography"/>
                      <w:jc w:val="right"/>
                      <w:rPr>
                        <w:rFonts w:eastAsiaTheme="minorEastAsia"/>
                        <w:noProof/>
                      </w:rPr>
                    </w:pPr>
                    <w:r>
                      <w:rPr>
                        <w:noProof/>
                      </w:rPr>
                      <w:t>[14]</w:t>
                    </w:r>
                  </w:p>
                </w:tc>
                <w:tc>
                  <w:tcPr>
                    <w:tcW w:w="0" w:type="auto"/>
                    <w:hideMark/>
                  </w:tcPr>
                  <w:p w14:paraId="34363FBF" w14:textId="77777777" w:rsidR="00083EAB" w:rsidRDefault="00083EAB">
                    <w:pPr>
                      <w:pStyle w:val="Bibliography"/>
                      <w:rPr>
                        <w:rFonts w:eastAsiaTheme="minorEastAsia"/>
                        <w:noProof/>
                      </w:rPr>
                    </w:pPr>
                    <w:r>
                      <w:rPr>
                        <w:noProof/>
                      </w:rPr>
                      <w:t xml:space="preserve">Prasetyo D. S., </w:t>
                    </w:r>
                    <w:r>
                      <w:rPr>
                        <w:i/>
                        <w:iCs/>
                        <w:noProof/>
                      </w:rPr>
                      <w:t>Serba-Serbi Anak Autis: Mengenal, Menangani, dan Mengatasinya dengan Tepat dan Bijak</w:t>
                    </w:r>
                    <w:r>
                      <w:rPr>
                        <w:noProof/>
                      </w:rPr>
                      <w:t>. Yogyakarta: Diva Press, 2008.</w:t>
                    </w:r>
                  </w:p>
                </w:tc>
              </w:tr>
              <w:tr w:rsidR="00083EAB" w14:paraId="6742DB2F" w14:textId="77777777" w:rsidTr="00083EAB">
                <w:trPr>
                  <w:tblCellSpacing w:w="15" w:type="dxa"/>
                </w:trPr>
                <w:tc>
                  <w:tcPr>
                    <w:tcW w:w="0" w:type="auto"/>
                    <w:hideMark/>
                  </w:tcPr>
                  <w:p w14:paraId="2E3C82FA" w14:textId="77777777" w:rsidR="00083EAB" w:rsidRDefault="00083EAB">
                    <w:pPr>
                      <w:pStyle w:val="Bibliography"/>
                      <w:jc w:val="right"/>
                      <w:rPr>
                        <w:rFonts w:eastAsiaTheme="minorEastAsia"/>
                        <w:noProof/>
                      </w:rPr>
                    </w:pPr>
                    <w:bookmarkStart w:id="556" w:name="Yul12"/>
                    <w:r>
                      <w:rPr>
                        <w:noProof/>
                      </w:rPr>
                      <w:t>[15]</w:t>
                    </w:r>
                    <w:bookmarkEnd w:id="556"/>
                  </w:p>
                </w:tc>
                <w:tc>
                  <w:tcPr>
                    <w:tcW w:w="0" w:type="auto"/>
                    <w:hideMark/>
                  </w:tcPr>
                  <w:p w14:paraId="62796C76" w14:textId="77777777" w:rsidR="00083EAB" w:rsidRDefault="00083EAB">
                    <w:pPr>
                      <w:pStyle w:val="Bibliography"/>
                      <w:rPr>
                        <w:rFonts w:eastAsiaTheme="minorEastAsia"/>
                        <w:noProof/>
                      </w:rPr>
                    </w:pPr>
                    <w:r>
                      <w:rPr>
                        <w:noProof/>
                      </w:rPr>
                      <w:t xml:space="preserve">Ayu Yuliani, "Sistem Komunikasi Augmentatif dan Alternatif untuk Anak-anak dengan Autism Spectrum Disorder," </w:t>
                    </w:r>
                    <w:r>
                      <w:rPr>
                        <w:i/>
                        <w:iCs/>
                        <w:noProof/>
                      </w:rPr>
                      <w:t>Fakultas Ilmu Keperawatan Universitas Indonesia</w:t>
                    </w:r>
                    <w:r>
                      <w:rPr>
                        <w:noProof/>
                      </w:rPr>
                      <w:t>, 2012.</w:t>
                    </w:r>
                  </w:p>
                </w:tc>
              </w:tr>
              <w:tr w:rsidR="00083EAB" w14:paraId="7EC577F6" w14:textId="77777777" w:rsidTr="00083EAB">
                <w:trPr>
                  <w:tblCellSpacing w:w="15" w:type="dxa"/>
                </w:trPr>
                <w:tc>
                  <w:tcPr>
                    <w:tcW w:w="0" w:type="auto"/>
                    <w:hideMark/>
                  </w:tcPr>
                  <w:p w14:paraId="0ADF7EA2" w14:textId="77777777" w:rsidR="00083EAB" w:rsidRDefault="00083EAB">
                    <w:pPr>
                      <w:pStyle w:val="Bibliography"/>
                      <w:jc w:val="right"/>
                      <w:rPr>
                        <w:rFonts w:eastAsiaTheme="minorEastAsia"/>
                        <w:noProof/>
                      </w:rPr>
                    </w:pPr>
                    <w:r>
                      <w:rPr>
                        <w:noProof/>
                      </w:rPr>
                      <w:t>[16]</w:t>
                    </w:r>
                  </w:p>
                </w:tc>
                <w:tc>
                  <w:tcPr>
                    <w:tcW w:w="0" w:type="auto"/>
                    <w:hideMark/>
                  </w:tcPr>
                  <w:p w14:paraId="3B09B730" w14:textId="77777777" w:rsidR="00083EAB" w:rsidRDefault="00083EAB">
                    <w:pPr>
                      <w:pStyle w:val="Bibliography"/>
                      <w:rPr>
                        <w:rFonts w:eastAsiaTheme="minorEastAsia"/>
                        <w:noProof/>
                      </w:rPr>
                    </w:pPr>
                    <w:r>
                      <w:rPr>
                        <w:noProof/>
                      </w:rPr>
                      <w:t xml:space="preserve">Wikipedia. JavaScript. [Online]. </w:t>
                    </w:r>
                    <w:hyperlink r:id="rId157" w:history="1">
                      <w:r>
                        <w:rPr>
                          <w:rStyle w:val="Hyperlink"/>
                          <w:noProof/>
                        </w:rPr>
                        <w:t>http://en.wikipedia.org/wiki/JavaScript</w:t>
                      </w:r>
                    </w:hyperlink>
                  </w:p>
                </w:tc>
              </w:tr>
              <w:tr w:rsidR="00083EAB" w14:paraId="2B885C35" w14:textId="77777777" w:rsidTr="00083EAB">
                <w:trPr>
                  <w:tblCellSpacing w:w="15" w:type="dxa"/>
                </w:trPr>
                <w:tc>
                  <w:tcPr>
                    <w:tcW w:w="0" w:type="auto"/>
                    <w:hideMark/>
                  </w:tcPr>
                  <w:p w14:paraId="78981C2A" w14:textId="77777777" w:rsidR="00083EAB" w:rsidRDefault="00083EAB">
                    <w:pPr>
                      <w:pStyle w:val="Bibliography"/>
                      <w:jc w:val="right"/>
                      <w:rPr>
                        <w:rFonts w:eastAsiaTheme="minorEastAsia"/>
                        <w:noProof/>
                      </w:rPr>
                    </w:pPr>
                    <w:r>
                      <w:rPr>
                        <w:noProof/>
                      </w:rPr>
                      <w:t>[17]</w:t>
                    </w:r>
                  </w:p>
                </w:tc>
                <w:tc>
                  <w:tcPr>
                    <w:tcW w:w="0" w:type="auto"/>
                    <w:hideMark/>
                  </w:tcPr>
                  <w:p w14:paraId="7E7D6493" w14:textId="77777777" w:rsidR="00083EAB" w:rsidRDefault="00083EAB">
                    <w:pPr>
                      <w:pStyle w:val="Bibliography"/>
                      <w:rPr>
                        <w:rFonts w:eastAsiaTheme="minorEastAsia"/>
                        <w:noProof/>
                      </w:rPr>
                    </w:pPr>
                    <w:r>
                      <w:rPr>
                        <w:noProof/>
                      </w:rPr>
                      <w:t xml:space="preserve">W3schools. JavaScript. [Online]. </w:t>
                    </w:r>
                    <w:hyperlink r:id="rId158" w:history="1">
                      <w:r>
                        <w:rPr>
                          <w:rStyle w:val="Hyperlink"/>
                          <w:noProof/>
                        </w:rPr>
                        <w:t>http://www.w3schools.com/js/DEFAULT.asp</w:t>
                      </w:r>
                    </w:hyperlink>
                  </w:p>
                </w:tc>
              </w:tr>
              <w:tr w:rsidR="00083EAB" w14:paraId="04D20925" w14:textId="77777777" w:rsidTr="00083EAB">
                <w:trPr>
                  <w:tblCellSpacing w:w="15" w:type="dxa"/>
                </w:trPr>
                <w:tc>
                  <w:tcPr>
                    <w:tcW w:w="0" w:type="auto"/>
                    <w:hideMark/>
                  </w:tcPr>
                  <w:p w14:paraId="29461A06" w14:textId="77777777" w:rsidR="00083EAB" w:rsidRDefault="00083EAB">
                    <w:pPr>
                      <w:pStyle w:val="Bibliography"/>
                      <w:jc w:val="right"/>
                      <w:rPr>
                        <w:rFonts w:eastAsiaTheme="minorEastAsia"/>
                        <w:noProof/>
                      </w:rPr>
                    </w:pPr>
                    <w:r>
                      <w:rPr>
                        <w:noProof/>
                      </w:rPr>
                      <w:t>[18]</w:t>
                    </w:r>
                  </w:p>
                </w:tc>
                <w:tc>
                  <w:tcPr>
                    <w:tcW w:w="0" w:type="auto"/>
                    <w:hideMark/>
                  </w:tcPr>
                  <w:p w14:paraId="01611793" w14:textId="77777777" w:rsidR="00083EAB" w:rsidRDefault="00083EAB">
                    <w:pPr>
                      <w:pStyle w:val="Bibliography"/>
                      <w:rPr>
                        <w:rFonts w:eastAsiaTheme="minorEastAsia"/>
                        <w:noProof/>
                      </w:rPr>
                    </w:pPr>
                    <w:r>
                      <w:rPr>
                        <w:noProof/>
                      </w:rPr>
                      <w:t xml:space="preserve">JQuery. JQuery Introduction. [Online]. </w:t>
                    </w:r>
                    <w:hyperlink r:id="rId159" w:history="1">
                      <w:r>
                        <w:rPr>
                          <w:rStyle w:val="Hyperlink"/>
                          <w:noProof/>
                        </w:rPr>
                        <w:t>http://jquery.com/</w:t>
                      </w:r>
                    </w:hyperlink>
                  </w:p>
                </w:tc>
              </w:tr>
              <w:tr w:rsidR="00083EAB" w14:paraId="74DE3CAF" w14:textId="77777777" w:rsidTr="00083EAB">
                <w:trPr>
                  <w:tblCellSpacing w:w="15" w:type="dxa"/>
                </w:trPr>
                <w:tc>
                  <w:tcPr>
                    <w:tcW w:w="0" w:type="auto"/>
                    <w:hideMark/>
                  </w:tcPr>
                  <w:p w14:paraId="08B58066" w14:textId="77777777" w:rsidR="00083EAB" w:rsidRDefault="00083EAB">
                    <w:pPr>
                      <w:pStyle w:val="Bibliography"/>
                      <w:jc w:val="right"/>
                      <w:rPr>
                        <w:rFonts w:eastAsiaTheme="minorEastAsia"/>
                        <w:noProof/>
                      </w:rPr>
                    </w:pPr>
                    <w:r>
                      <w:rPr>
                        <w:noProof/>
                      </w:rPr>
                      <w:t>[19]</w:t>
                    </w:r>
                  </w:p>
                </w:tc>
                <w:tc>
                  <w:tcPr>
                    <w:tcW w:w="0" w:type="auto"/>
                    <w:hideMark/>
                  </w:tcPr>
                  <w:p w14:paraId="360B919E" w14:textId="77777777" w:rsidR="00083EAB" w:rsidRDefault="00083EAB">
                    <w:pPr>
                      <w:pStyle w:val="Bibliography"/>
                      <w:rPr>
                        <w:rFonts w:eastAsiaTheme="minorEastAsia"/>
                        <w:noProof/>
                      </w:rPr>
                    </w:pPr>
                    <w:r>
                      <w:rPr>
                        <w:noProof/>
                      </w:rPr>
                      <w:t xml:space="preserve">Wikipedia. JQuery. [Online]. </w:t>
                    </w:r>
                    <w:hyperlink r:id="rId160" w:history="1">
                      <w:r>
                        <w:rPr>
                          <w:rStyle w:val="Hyperlink"/>
                          <w:noProof/>
                        </w:rPr>
                        <w:t>http://en.wikipedia.org/wiki/JQuery</w:t>
                      </w:r>
                    </w:hyperlink>
                  </w:p>
                </w:tc>
              </w:tr>
              <w:tr w:rsidR="00083EAB" w14:paraId="1108D621" w14:textId="77777777" w:rsidTr="00083EAB">
                <w:trPr>
                  <w:tblCellSpacing w:w="15" w:type="dxa"/>
                </w:trPr>
                <w:tc>
                  <w:tcPr>
                    <w:tcW w:w="0" w:type="auto"/>
                    <w:hideMark/>
                  </w:tcPr>
                  <w:p w14:paraId="0CCAF346" w14:textId="77777777" w:rsidR="00083EAB" w:rsidRDefault="00083EAB">
                    <w:pPr>
                      <w:pStyle w:val="Bibliography"/>
                      <w:jc w:val="right"/>
                      <w:rPr>
                        <w:rFonts w:eastAsiaTheme="minorEastAsia"/>
                        <w:noProof/>
                      </w:rPr>
                    </w:pPr>
                    <w:bookmarkStart w:id="557" w:name="JSO"/>
                    <w:r>
                      <w:rPr>
                        <w:noProof/>
                      </w:rPr>
                      <w:t>[20]</w:t>
                    </w:r>
                    <w:bookmarkEnd w:id="557"/>
                  </w:p>
                </w:tc>
                <w:tc>
                  <w:tcPr>
                    <w:tcW w:w="0" w:type="auto"/>
                    <w:hideMark/>
                  </w:tcPr>
                  <w:p w14:paraId="60E374E8" w14:textId="77777777" w:rsidR="00083EAB" w:rsidRDefault="00083EAB">
                    <w:pPr>
                      <w:pStyle w:val="Bibliography"/>
                      <w:rPr>
                        <w:rFonts w:eastAsiaTheme="minorEastAsia"/>
                        <w:noProof/>
                      </w:rPr>
                    </w:pPr>
                    <w:r>
                      <w:rPr>
                        <w:noProof/>
                      </w:rPr>
                      <w:t xml:space="preserve">JSON. Introducing JSON. [Online]. </w:t>
                    </w:r>
                    <w:hyperlink r:id="rId161" w:history="1">
                      <w:r>
                        <w:rPr>
                          <w:rStyle w:val="Hyperlink"/>
                          <w:noProof/>
                        </w:rPr>
                        <w:t>http://www.json.org</w:t>
                      </w:r>
                    </w:hyperlink>
                  </w:p>
                </w:tc>
              </w:tr>
              <w:tr w:rsidR="00083EAB" w14:paraId="6725E458" w14:textId="77777777" w:rsidTr="00083EAB">
                <w:trPr>
                  <w:tblCellSpacing w:w="15" w:type="dxa"/>
                </w:trPr>
                <w:tc>
                  <w:tcPr>
                    <w:tcW w:w="0" w:type="auto"/>
                    <w:hideMark/>
                  </w:tcPr>
                  <w:p w14:paraId="1B0B6E68" w14:textId="77777777" w:rsidR="00083EAB" w:rsidRDefault="00083EAB">
                    <w:pPr>
                      <w:pStyle w:val="Bibliography"/>
                      <w:jc w:val="right"/>
                      <w:rPr>
                        <w:rFonts w:eastAsiaTheme="minorEastAsia"/>
                        <w:noProof/>
                      </w:rPr>
                    </w:pPr>
                    <w:r>
                      <w:rPr>
                        <w:noProof/>
                      </w:rPr>
                      <w:t>[21]</w:t>
                    </w:r>
                  </w:p>
                </w:tc>
                <w:tc>
                  <w:tcPr>
                    <w:tcW w:w="0" w:type="auto"/>
                    <w:hideMark/>
                  </w:tcPr>
                  <w:p w14:paraId="20974B06" w14:textId="77777777" w:rsidR="00083EAB" w:rsidRDefault="00083EAB">
                    <w:pPr>
                      <w:pStyle w:val="Bibliography"/>
                      <w:rPr>
                        <w:rFonts w:eastAsiaTheme="minorEastAsia"/>
                        <w:noProof/>
                      </w:rPr>
                    </w:pPr>
                    <w:r>
                      <w:rPr>
                        <w:noProof/>
                      </w:rPr>
                      <w:t xml:space="preserve">W3schools. CSS. [Online]. </w:t>
                    </w:r>
                    <w:hyperlink r:id="rId162" w:history="1">
                      <w:r>
                        <w:rPr>
                          <w:rStyle w:val="Hyperlink"/>
                          <w:noProof/>
                        </w:rPr>
                        <w:t>http://www.w3schools.com/css/DEFAULT.asp</w:t>
                      </w:r>
                    </w:hyperlink>
                  </w:p>
                </w:tc>
              </w:tr>
              <w:tr w:rsidR="00083EAB" w14:paraId="60269683" w14:textId="77777777" w:rsidTr="00083EAB">
                <w:trPr>
                  <w:tblCellSpacing w:w="15" w:type="dxa"/>
                </w:trPr>
                <w:tc>
                  <w:tcPr>
                    <w:tcW w:w="0" w:type="auto"/>
                    <w:hideMark/>
                  </w:tcPr>
                  <w:p w14:paraId="33B5E288" w14:textId="77777777" w:rsidR="00083EAB" w:rsidRDefault="00083EAB">
                    <w:pPr>
                      <w:pStyle w:val="Bibliography"/>
                      <w:jc w:val="right"/>
                      <w:rPr>
                        <w:rFonts w:eastAsiaTheme="minorEastAsia"/>
                        <w:noProof/>
                      </w:rPr>
                    </w:pPr>
                    <w:r>
                      <w:rPr>
                        <w:noProof/>
                      </w:rPr>
                      <w:t>[22]</w:t>
                    </w:r>
                  </w:p>
                </w:tc>
                <w:tc>
                  <w:tcPr>
                    <w:tcW w:w="0" w:type="auto"/>
                    <w:hideMark/>
                  </w:tcPr>
                  <w:p w14:paraId="63C037B9" w14:textId="77777777" w:rsidR="00083EAB" w:rsidRDefault="00083EAB">
                    <w:pPr>
                      <w:pStyle w:val="Bibliography"/>
                      <w:rPr>
                        <w:rFonts w:eastAsiaTheme="minorEastAsia"/>
                        <w:noProof/>
                      </w:rPr>
                    </w:pPr>
                    <w:r>
                      <w:rPr>
                        <w:noProof/>
                      </w:rPr>
                      <w:t xml:space="preserve">Wikipedia. Cascading Style Sheet. [Online]. </w:t>
                    </w:r>
                    <w:hyperlink r:id="rId163" w:history="1">
                      <w:r>
                        <w:rPr>
                          <w:rStyle w:val="Hyperlink"/>
                          <w:noProof/>
                        </w:rPr>
                        <w:t>http://en.wikipedia.org/wiki/Cascading_Style_Sheets</w:t>
                      </w:r>
                    </w:hyperlink>
                  </w:p>
                </w:tc>
              </w:tr>
              <w:tr w:rsidR="00083EAB" w14:paraId="6E7AC8BF" w14:textId="77777777" w:rsidTr="00083EAB">
                <w:trPr>
                  <w:tblCellSpacing w:w="15" w:type="dxa"/>
                </w:trPr>
                <w:tc>
                  <w:tcPr>
                    <w:tcW w:w="0" w:type="auto"/>
                    <w:hideMark/>
                  </w:tcPr>
                  <w:p w14:paraId="4369056B" w14:textId="77777777" w:rsidR="00083EAB" w:rsidRDefault="00083EAB">
                    <w:pPr>
                      <w:pStyle w:val="Bibliography"/>
                      <w:jc w:val="right"/>
                      <w:rPr>
                        <w:rFonts w:eastAsiaTheme="minorEastAsia"/>
                        <w:noProof/>
                      </w:rPr>
                    </w:pPr>
                    <w:r>
                      <w:rPr>
                        <w:noProof/>
                      </w:rPr>
                      <w:t>[23]</w:t>
                    </w:r>
                  </w:p>
                </w:tc>
                <w:tc>
                  <w:tcPr>
                    <w:tcW w:w="0" w:type="auto"/>
                    <w:hideMark/>
                  </w:tcPr>
                  <w:p w14:paraId="2F01ADF1" w14:textId="77777777" w:rsidR="00083EAB" w:rsidRDefault="00083EAB">
                    <w:pPr>
                      <w:pStyle w:val="Bibliography"/>
                      <w:rPr>
                        <w:rFonts w:eastAsiaTheme="minorEastAsia"/>
                        <w:noProof/>
                      </w:rPr>
                    </w:pPr>
                    <w:r>
                      <w:rPr>
                        <w:noProof/>
                      </w:rPr>
                      <w:t xml:space="preserve">W3schools. HTML5 Introduction. [Online]. </w:t>
                    </w:r>
                    <w:hyperlink r:id="rId164" w:history="1">
                      <w:r>
                        <w:rPr>
                          <w:rStyle w:val="Hyperlink"/>
                          <w:noProof/>
                        </w:rPr>
                        <w:t>http://www.w3schools.com/html/html5_intro.asp</w:t>
                      </w:r>
                    </w:hyperlink>
                  </w:p>
                </w:tc>
              </w:tr>
              <w:tr w:rsidR="00083EAB" w14:paraId="136578F3" w14:textId="77777777" w:rsidTr="00083EAB">
                <w:trPr>
                  <w:tblCellSpacing w:w="15" w:type="dxa"/>
                </w:trPr>
                <w:tc>
                  <w:tcPr>
                    <w:tcW w:w="0" w:type="auto"/>
                    <w:hideMark/>
                  </w:tcPr>
                  <w:p w14:paraId="77742B30" w14:textId="77777777" w:rsidR="00083EAB" w:rsidRDefault="00083EAB">
                    <w:pPr>
                      <w:pStyle w:val="Bibliography"/>
                      <w:jc w:val="right"/>
                      <w:rPr>
                        <w:rFonts w:eastAsiaTheme="minorEastAsia"/>
                        <w:noProof/>
                      </w:rPr>
                    </w:pPr>
                    <w:r>
                      <w:rPr>
                        <w:noProof/>
                      </w:rPr>
                      <w:t>[24]</w:t>
                    </w:r>
                  </w:p>
                </w:tc>
                <w:tc>
                  <w:tcPr>
                    <w:tcW w:w="0" w:type="auto"/>
                    <w:hideMark/>
                  </w:tcPr>
                  <w:p w14:paraId="3EA9CE8B" w14:textId="77777777" w:rsidR="00083EAB" w:rsidRDefault="00083EAB">
                    <w:pPr>
                      <w:pStyle w:val="Bibliography"/>
                      <w:rPr>
                        <w:rFonts w:eastAsiaTheme="minorEastAsia"/>
                        <w:noProof/>
                      </w:rPr>
                    </w:pPr>
                    <w:r>
                      <w:rPr>
                        <w:noProof/>
                      </w:rPr>
                      <w:t xml:space="preserve">Wikipedia. HTML5. [Online]. </w:t>
                    </w:r>
                    <w:hyperlink r:id="rId165" w:history="1">
                      <w:r>
                        <w:rPr>
                          <w:rStyle w:val="Hyperlink"/>
                          <w:noProof/>
                        </w:rPr>
                        <w:t>http://en.wikipedia.org/wiki/HTML5</w:t>
                      </w:r>
                    </w:hyperlink>
                  </w:p>
                </w:tc>
              </w:tr>
              <w:tr w:rsidR="00083EAB" w14:paraId="2C1E6276" w14:textId="77777777" w:rsidTr="00083EAB">
                <w:trPr>
                  <w:tblCellSpacing w:w="15" w:type="dxa"/>
                </w:trPr>
                <w:tc>
                  <w:tcPr>
                    <w:tcW w:w="0" w:type="auto"/>
                    <w:hideMark/>
                  </w:tcPr>
                  <w:p w14:paraId="36DDBC93" w14:textId="77777777" w:rsidR="00083EAB" w:rsidRDefault="00083EAB">
                    <w:pPr>
                      <w:pStyle w:val="Bibliography"/>
                      <w:jc w:val="right"/>
                      <w:rPr>
                        <w:rFonts w:eastAsiaTheme="minorEastAsia"/>
                        <w:noProof/>
                      </w:rPr>
                    </w:pPr>
                    <w:r>
                      <w:rPr>
                        <w:noProof/>
                      </w:rPr>
                      <w:t>[25]</w:t>
                    </w:r>
                  </w:p>
                </w:tc>
                <w:tc>
                  <w:tcPr>
                    <w:tcW w:w="0" w:type="auto"/>
                    <w:hideMark/>
                  </w:tcPr>
                  <w:p w14:paraId="73981303" w14:textId="77777777" w:rsidR="00083EAB" w:rsidRDefault="00083EAB">
                    <w:pPr>
                      <w:pStyle w:val="Bibliography"/>
                      <w:rPr>
                        <w:rFonts w:eastAsiaTheme="minorEastAsia"/>
                        <w:noProof/>
                      </w:rPr>
                    </w:pPr>
                    <w:r>
                      <w:rPr>
                        <w:noProof/>
                      </w:rPr>
                      <w:t xml:space="preserve">W3schools. Web Storage. [Online]. </w:t>
                    </w:r>
                    <w:hyperlink r:id="rId166" w:history="1">
                      <w:r>
                        <w:rPr>
                          <w:rStyle w:val="Hyperlink"/>
                          <w:noProof/>
                        </w:rPr>
                        <w:t>http://www.w3schools.com/html/html5_webstorage.asp</w:t>
                      </w:r>
                    </w:hyperlink>
                  </w:p>
                </w:tc>
              </w:tr>
              <w:tr w:rsidR="00083EAB" w14:paraId="409EBD2B" w14:textId="77777777" w:rsidTr="00083EAB">
                <w:trPr>
                  <w:tblCellSpacing w:w="15" w:type="dxa"/>
                </w:trPr>
                <w:tc>
                  <w:tcPr>
                    <w:tcW w:w="0" w:type="auto"/>
                    <w:hideMark/>
                  </w:tcPr>
                  <w:p w14:paraId="24B412D3" w14:textId="77777777" w:rsidR="00083EAB" w:rsidRDefault="00083EAB">
                    <w:pPr>
                      <w:pStyle w:val="Bibliography"/>
                      <w:jc w:val="right"/>
                      <w:rPr>
                        <w:rFonts w:eastAsiaTheme="minorEastAsia"/>
                        <w:noProof/>
                      </w:rPr>
                    </w:pPr>
                    <w:r>
                      <w:rPr>
                        <w:noProof/>
                      </w:rPr>
                      <w:t>[26]</w:t>
                    </w:r>
                  </w:p>
                </w:tc>
                <w:tc>
                  <w:tcPr>
                    <w:tcW w:w="0" w:type="auto"/>
                    <w:hideMark/>
                  </w:tcPr>
                  <w:p w14:paraId="2B42E6D8" w14:textId="77777777" w:rsidR="00083EAB" w:rsidRDefault="00083EAB">
                    <w:pPr>
                      <w:pStyle w:val="Bibliography"/>
                      <w:rPr>
                        <w:rFonts w:eastAsiaTheme="minorEastAsia"/>
                        <w:noProof/>
                      </w:rPr>
                    </w:pPr>
                    <w:r>
                      <w:rPr>
                        <w:noProof/>
                      </w:rPr>
                      <w:t xml:space="preserve">Wikipedia. Web Storage. [Online]. </w:t>
                    </w:r>
                    <w:hyperlink r:id="rId167" w:history="1">
                      <w:r>
                        <w:rPr>
                          <w:rStyle w:val="Hyperlink"/>
                          <w:noProof/>
                        </w:rPr>
                        <w:t>http://en.wikipedia.org/wiki/Web_storage</w:t>
                      </w:r>
                    </w:hyperlink>
                  </w:p>
                </w:tc>
              </w:tr>
              <w:tr w:rsidR="00083EAB" w14:paraId="38F39A68" w14:textId="77777777" w:rsidTr="00083EAB">
                <w:trPr>
                  <w:tblCellSpacing w:w="15" w:type="dxa"/>
                </w:trPr>
                <w:tc>
                  <w:tcPr>
                    <w:tcW w:w="0" w:type="auto"/>
                    <w:hideMark/>
                  </w:tcPr>
                  <w:p w14:paraId="24CBE627" w14:textId="77777777" w:rsidR="00083EAB" w:rsidRDefault="00083EAB">
                    <w:pPr>
                      <w:pStyle w:val="Bibliography"/>
                      <w:jc w:val="right"/>
                      <w:rPr>
                        <w:rFonts w:eastAsiaTheme="minorEastAsia"/>
                        <w:noProof/>
                      </w:rPr>
                    </w:pPr>
                    <w:r>
                      <w:rPr>
                        <w:noProof/>
                      </w:rPr>
                      <w:lastRenderedPageBreak/>
                      <w:t>[27]</w:t>
                    </w:r>
                  </w:p>
                </w:tc>
                <w:tc>
                  <w:tcPr>
                    <w:tcW w:w="0" w:type="auto"/>
                    <w:hideMark/>
                  </w:tcPr>
                  <w:p w14:paraId="3D491D3E" w14:textId="77777777" w:rsidR="00083EAB" w:rsidRDefault="00083EAB">
                    <w:pPr>
                      <w:pStyle w:val="Bibliography"/>
                      <w:rPr>
                        <w:rFonts w:eastAsiaTheme="minorEastAsia"/>
                        <w:noProof/>
                      </w:rPr>
                    </w:pPr>
                    <w:r>
                      <w:rPr>
                        <w:noProof/>
                      </w:rPr>
                      <w:t xml:space="preserve">Phaser. Photonstorm Phaser. [Online]. </w:t>
                    </w:r>
                    <w:hyperlink r:id="rId168" w:history="1">
                      <w:r>
                        <w:rPr>
                          <w:rStyle w:val="Hyperlink"/>
                          <w:noProof/>
                        </w:rPr>
                        <w:t>https://github.com/photonstorm/phaser</w:t>
                      </w:r>
                    </w:hyperlink>
                  </w:p>
                </w:tc>
              </w:tr>
              <w:tr w:rsidR="00083EAB" w14:paraId="4F9C031E" w14:textId="77777777" w:rsidTr="00083EAB">
                <w:trPr>
                  <w:tblCellSpacing w:w="15" w:type="dxa"/>
                </w:trPr>
                <w:tc>
                  <w:tcPr>
                    <w:tcW w:w="0" w:type="auto"/>
                    <w:hideMark/>
                  </w:tcPr>
                  <w:p w14:paraId="74775B2C" w14:textId="77777777" w:rsidR="00083EAB" w:rsidRDefault="00083EAB">
                    <w:pPr>
                      <w:pStyle w:val="Bibliography"/>
                      <w:jc w:val="right"/>
                      <w:rPr>
                        <w:rFonts w:eastAsiaTheme="minorEastAsia"/>
                        <w:noProof/>
                      </w:rPr>
                    </w:pPr>
                    <w:r>
                      <w:rPr>
                        <w:noProof/>
                      </w:rPr>
                      <w:t>[28]</w:t>
                    </w:r>
                  </w:p>
                </w:tc>
                <w:tc>
                  <w:tcPr>
                    <w:tcW w:w="0" w:type="auto"/>
                    <w:hideMark/>
                  </w:tcPr>
                  <w:p w14:paraId="21F1AD8F" w14:textId="77777777" w:rsidR="00083EAB" w:rsidRDefault="00083EAB">
                    <w:pPr>
                      <w:pStyle w:val="Bibliography"/>
                      <w:rPr>
                        <w:rFonts w:eastAsiaTheme="minorEastAsia"/>
                        <w:noProof/>
                      </w:rPr>
                    </w:pPr>
                    <w:r>
                      <w:rPr>
                        <w:noProof/>
                      </w:rPr>
                      <w:t xml:space="preserve">PhoneGap. Project PhoneGap. [Online]. </w:t>
                    </w:r>
                    <w:hyperlink r:id="rId169" w:history="1">
                      <w:r>
                        <w:rPr>
                          <w:rStyle w:val="Hyperlink"/>
                          <w:noProof/>
                        </w:rPr>
                        <w:t>http://phonegap.com/about/</w:t>
                      </w:r>
                    </w:hyperlink>
                  </w:p>
                </w:tc>
              </w:tr>
              <w:tr w:rsidR="00083EAB" w14:paraId="42499F40" w14:textId="77777777" w:rsidTr="00083EAB">
                <w:trPr>
                  <w:tblCellSpacing w:w="15" w:type="dxa"/>
                </w:trPr>
                <w:tc>
                  <w:tcPr>
                    <w:tcW w:w="0" w:type="auto"/>
                    <w:hideMark/>
                  </w:tcPr>
                  <w:p w14:paraId="2F306A45" w14:textId="77777777" w:rsidR="00083EAB" w:rsidRDefault="00083EAB">
                    <w:pPr>
                      <w:pStyle w:val="Bibliography"/>
                      <w:jc w:val="right"/>
                      <w:rPr>
                        <w:rFonts w:eastAsiaTheme="minorEastAsia"/>
                        <w:noProof/>
                      </w:rPr>
                    </w:pPr>
                    <w:r>
                      <w:rPr>
                        <w:noProof/>
                      </w:rPr>
                      <w:t>[29]</w:t>
                    </w:r>
                  </w:p>
                </w:tc>
                <w:tc>
                  <w:tcPr>
                    <w:tcW w:w="0" w:type="auto"/>
                    <w:hideMark/>
                  </w:tcPr>
                  <w:p w14:paraId="6F69A0C5" w14:textId="77777777" w:rsidR="00083EAB" w:rsidRDefault="00083EAB">
                    <w:pPr>
                      <w:pStyle w:val="Bibliography"/>
                      <w:rPr>
                        <w:rFonts w:eastAsiaTheme="minorEastAsia"/>
                        <w:noProof/>
                      </w:rPr>
                    </w:pPr>
                    <w:r>
                      <w:rPr>
                        <w:noProof/>
                      </w:rPr>
                      <w:t xml:space="preserve">Wikipedia. Android. [Online]. </w:t>
                    </w:r>
                    <w:hyperlink r:id="rId170" w:history="1">
                      <w:r>
                        <w:rPr>
                          <w:rStyle w:val="Hyperlink"/>
                          <w:noProof/>
                        </w:rPr>
                        <w:t>http://en.wikipedia.org/wiki/Android</w:t>
                      </w:r>
                    </w:hyperlink>
                  </w:p>
                </w:tc>
              </w:tr>
              <w:tr w:rsidR="00083EAB" w14:paraId="698F1ECE" w14:textId="77777777" w:rsidTr="00083EAB">
                <w:trPr>
                  <w:tblCellSpacing w:w="15" w:type="dxa"/>
                </w:trPr>
                <w:tc>
                  <w:tcPr>
                    <w:tcW w:w="0" w:type="auto"/>
                    <w:hideMark/>
                  </w:tcPr>
                  <w:p w14:paraId="1D6F337E" w14:textId="77777777" w:rsidR="00083EAB" w:rsidRDefault="00083EAB">
                    <w:pPr>
                      <w:pStyle w:val="Bibliography"/>
                      <w:jc w:val="right"/>
                      <w:rPr>
                        <w:rFonts w:eastAsiaTheme="minorEastAsia"/>
                        <w:noProof/>
                      </w:rPr>
                    </w:pPr>
                    <w:r>
                      <w:rPr>
                        <w:noProof/>
                      </w:rPr>
                      <w:t>[30]</w:t>
                    </w:r>
                  </w:p>
                </w:tc>
                <w:tc>
                  <w:tcPr>
                    <w:tcW w:w="0" w:type="auto"/>
                    <w:hideMark/>
                  </w:tcPr>
                  <w:p w14:paraId="4E172910" w14:textId="77777777" w:rsidR="00083EAB" w:rsidRDefault="00083EAB">
                    <w:pPr>
                      <w:pStyle w:val="Bibliography"/>
                      <w:rPr>
                        <w:rFonts w:eastAsiaTheme="minorEastAsia"/>
                        <w:noProof/>
                      </w:rPr>
                    </w:pPr>
                    <w:r>
                      <w:rPr>
                        <w:noProof/>
                      </w:rPr>
                      <w:t xml:space="preserve">Wikipedia. iOS. [Online]. </w:t>
                    </w:r>
                    <w:hyperlink r:id="rId171" w:history="1">
                      <w:r>
                        <w:rPr>
                          <w:rStyle w:val="Hyperlink"/>
                          <w:noProof/>
                        </w:rPr>
                        <w:t>http://en.wikipedia.org/wiki/IOS</w:t>
                      </w:r>
                    </w:hyperlink>
                  </w:p>
                </w:tc>
              </w:tr>
              <w:tr w:rsidR="00083EAB" w14:paraId="42FFFB0C" w14:textId="77777777" w:rsidTr="00083EAB">
                <w:trPr>
                  <w:tblCellSpacing w:w="15" w:type="dxa"/>
                </w:trPr>
                <w:tc>
                  <w:tcPr>
                    <w:tcW w:w="0" w:type="auto"/>
                    <w:hideMark/>
                  </w:tcPr>
                  <w:p w14:paraId="329DB66E" w14:textId="77777777" w:rsidR="00083EAB" w:rsidRDefault="00083EAB">
                    <w:pPr>
                      <w:pStyle w:val="Bibliography"/>
                      <w:jc w:val="right"/>
                      <w:rPr>
                        <w:rFonts w:eastAsiaTheme="minorEastAsia"/>
                        <w:noProof/>
                      </w:rPr>
                    </w:pPr>
                    <w:r>
                      <w:rPr>
                        <w:noProof/>
                      </w:rPr>
                      <w:t>[31]</w:t>
                    </w:r>
                  </w:p>
                </w:tc>
                <w:tc>
                  <w:tcPr>
                    <w:tcW w:w="0" w:type="auto"/>
                    <w:hideMark/>
                  </w:tcPr>
                  <w:p w14:paraId="676C5B85" w14:textId="77777777" w:rsidR="00083EAB" w:rsidRDefault="00083EAB">
                    <w:pPr>
                      <w:pStyle w:val="Bibliography"/>
                      <w:rPr>
                        <w:rFonts w:eastAsiaTheme="minorEastAsia"/>
                        <w:noProof/>
                      </w:rPr>
                    </w:pPr>
                    <w:r>
                      <w:rPr>
                        <w:noProof/>
                      </w:rPr>
                      <w:t xml:space="preserve">Wikipedia. Windows Phone. [Online]. </w:t>
                    </w:r>
                    <w:hyperlink r:id="rId172" w:history="1">
                      <w:r>
                        <w:rPr>
                          <w:rStyle w:val="Hyperlink"/>
                          <w:noProof/>
                        </w:rPr>
                        <w:t>http://en.wikipedia.org/wiki/Windows_Phone</w:t>
                      </w:r>
                    </w:hyperlink>
                  </w:p>
                </w:tc>
              </w:tr>
            </w:tbl>
            <w:p w14:paraId="714ECD41" w14:textId="77777777" w:rsidR="00083EAB" w:rsidRDefault="00083EAB" w:rsidP="00083EAB">
              <w:pPr>
                <w:pStyle w:val="Bibliography"/>
                <w:rPr>
                  <w:rFonts w:eastAsiaTheme="minorEastAsia"/>
                  <w:noProof/>
                  <w:vanish/>
                </w:rPr>
              </w:pPr>
              <w:r>
                <w:rPr>
                  <w:noProof/>
                  <w:vanish/>
                </w:rPr>
                <w:t>x</w:t>
              </w:r>
            </w:p>
            <w:p w14:paraId="772524E8" w14:textId="77777777" w:rsidR="00302081" w:rsidRPr="00D25CEC" w:rsidRDefault="00AC3053" w:rsidP="00083EAB">
              <w:r w:rsidRPr="00D25CEC">
                <w:fldChar w:fldCharType="end"/>
              </w:r>
            </w:p>
          </w:sdtContent>
        </w:sdt>
      </w:sdtContent>
    </w:sdt>
    <w:p w14:paraId="6705C081" w14:textId="77777777" w:rsidR="002B21F0" w:rsidRDefault="002B21F0"/>
    <w:p w14:paraId="62B7082D" w14:textId="77777777" w:rsidR="002B21F0" w:rsidRDefault="002B21F0"/>
    <w:p w14:paraId="22C19518" w14:textId="77777777" w:rsidR="002B21F0" w:rsidRDefault="002B21F0"/>
    <w:p w14:paraId="77817F06" w14:textId="77777777" w:rsidR="002B21F0" w:rsidRDefault="002B21F0"/>
    <w:p w14:paraId="3DF30A0F" w14:textId="77777777" w:rsidR="002B21F0" w:rsidRDefault="002B21F0"/>
    <w:p w14:paraId="2FD5A51C" w14:textId="77777777" w:rsidR="002B21F0" w:rsidRDefault="002B21F0"/>
    <w:p w14:paraId="322BFDD6" w14:textId="77777777" w:rsidR="0022421B" w:rsidRPr="00D25CEC" w:rsidRDefault="006153C8" w:rsidP="00FC5D17">
      <w:pPr>
        <w:jc w:val="center"/>
      </w:pPr>
      <w:r w:rsidRPr="00D25CEC">
        <w:rPr>
          <w:i/>
        </w:rPr>
        <w:br w:type="page"/>
      </w:r>
    </w:p>
    <w:p w14:paraId="5CB5CC56" w14:textId="77777777" w:rsidR="00244D83" w:rsidRDefault="00244D83" w:rsidP="00032E27">
      <w:pPr>
        <w:pStyle w:val="Heading1"/>
        <w:numPr>
          <w:ilvl w:val="0"/>
          <w:numId w:val="17"/>
        </w:numPr>
        <w:ind w:left="-90" w:firstLine="90"/>
        <w:rPr>
          <w:lang w:val="id-ID"/>
        </w:rPr>
        <w:sectPr w:rsidR="00244D83" w:rsidSect="00FD5D17">
          <w:pgSz w:w="8395" w:h="11909" w:code="11"/>
          <w:pgMar w:top="1418" w:right="1134" w:bottom="1418" w:left="1418" w:header="720" w:footer="720" w:gutter="0"/>
          <w:cols w:space="720"/>
          <w:titlePg/>
          <w:docGrid w:linePitch="360"/>
        </w:sectPr>
      </w:pPr>
    </w:p>
    <w:p w14:paraId="456CF807" w14:textId="77777777" w:rsidR="00244D83" w:rsidRDefault="005D0D37" w:rsidP="00032E27">
      <w:pPr>
        <w:pStyle w:val="Heading1"/>
        <w:numPr>
          <w:ilvl w:val="0"/>
          <w:numId w:val="17"/>
        </w:numPr>
        <w:ind w:left="-90" w:firstLine="90"/>
      </w:pPr>
      <w:r>
        <w:rPr>
          <w:lang w:val="id-ID"/>
        </w:rPr>
        <w:lastRenderedPageBreak/>
        <w:br/>
      </w:r>
      <w:bookmarkStart w:id="558" w:name="_Toc396497964"/>
      <w:bookmarkStart w:id="559" w:name="_Toc396905590"/>
      <w:bookmarkStart w:id="560" w:name="_Toc360782185"/>
      <w:r w:rsidR="000C1CAE">
        <w:t>KELAS</w:t>
      </w:r>
      <w:bookmarkEnd w:id="558"/>
      <w:bookmarkEnd w:id="559"/>
    </w:p>
    <w:p w14:paraId="0073F6E5" w14:textId="77777777" w:rsidR="0030448B" w:rsidRDefault="0030448B" w:rsidP="0030448B">
      <w:pPr>
        <w:pStyle w:val="ListParagraph"/>
        <w:ind w:left="0"/>
        <w:jc w:val="center"/>
        <w:rPr>
          <w:lang w:eastAsia="en-US"/>
        </w:rPr>
      </w:pPr>
    </w:p>
    <w:p w14:paraId="7BD35434" w14:textId="77777777" w:rsidR="0030448B" w:rsidRDefault="0030448B" w:rsidP="0030448B">
      <w:pPr>
        <w:pStyle w:val="ListParagraph"/>
        <w:ind w:left="0"/>
        <w:jc w:val="center"/>
        <w:rPr>
          <w:lang w:eastAsia="en-US"/>
        </w:rPr>
      </w:pPr>
    </w:p>
    <w:p w14:paraId="755244C0" w14:textId="77777777" w:rsidR="001F231F" w:rsidRPr="0094399A" w:rsidRDefault="001F231F" w:rsidP="001F231F">
      <w:pPr>
        <w:sectPr w:rsidR="001F231F" w:rsidRPr="0094399A" w:rsidSect="00FD5D17">
          <w:pgSz w:w="8395" w:h="11909" w:code="11"/>
          <w:pgMar w:top="1411" w:right="1138" w:bottom="1411" w:left="1411" w:header="720" w:footer="720" w:gutter="0"/>
          <w:cols w:space="720"/>
          <w:titlePg/>
          <w:docGrid w:linePitch="360"/>
        </w:sectPr>
      </w:pPr>
      <w:r>
        <w:rPr>
          <w:b/>
          <w:sz w:val="28"/>
          <w:szCs w:val="28"/>
        </w:rPr>
        <w:br w:type="page"/>
      </w:r>
    </w:p>
    <w:p w14:paraId="70247AD9" w14:textId="77777777" w:rsidR="005D0D37" w:rsidRDefault="00244D83" w:rsidP="00032E27">
      <w:pPr>
        <w:pStyle w:val="Heading1"/>
        <w:numPr>
          <w:ilvl w:val="0"/>
          <w:numId w:val="17"/>
        </w:numPr>
        <w:ind w:left="-90" w:firstLine="90"/>
        <w:rPr>
          <w:rStyle w:val="Strong"/>
          <w:b/>
          <w:bCs w:val="0"/>
        </w:rPr>
      </w:pPr>
      <w:r>
        <w:lastRenderedPageBreak/>
        <w:br/>
      </w:r>
      <w:bookmarkStart w:id="561" w:name="_Toc396497965"/>
      <w:bookmarkStart w:id="562" w:name="_Toc396905591"/>
      <w:bookmarkEnd w:id="560"/>
      <w:r w:rsidR="00C842A8">
        <w:rPr>
          <w:rStyle w:val="Strong"/>
          <w:b/>
          <w:bCs w:val="0"/>
        </w:rPr>
        <w:t>TABEL</w:t>
      </w:r>
      <w:bookmarkStart w:id="563" w:name="_Ref376959098"/>
      <w:bookmarkEnd w:id="561"/>
      <w:bookmarkEnd w:id="562"/>
    </w:p>
    <w:tbl>
      <w:tblPr>
        <w:tblStyle w:val="TableGrid"/>
        <w:tblW w:w="4456" w:type="pct"/>
        <w:tblLayout w:type="fixed"/>
        <w:tblLook w:val="04A0" w:firstRow="1" w:lastRow="0" w:firstColumn="1" w:lastColumn="0" w:noHBand="0" w:noVBand="1"/>
      </w:tblPr>
      <w:tblGrid>
        <w:gridCol w:w="360"/>
        <w:gridCol w:w="360"/>
        <w:gridCol w:w="360"/>
        <w:gridCol w:w="360"/>
        <w:gridCol w:w="360"/>
        <w:gridCol w:w="360"/>
        <w:gridCol w:w="360"/>
        <w:gridCol w:w="360"/>
        <w:gridCol w:w="360"/>
        <w:gridCol w:w="360"/>
        <w:gridCol w:w="360"/>
        <w:gridCol w:w="360"/>
        <w:gridCol w:w="360"/>
        <w:gridCol w:w="360"/>
        <w:gridCol w:w="360"/>
      </w:tblGrid>
      <w:tr w:rsidR="00506E0A" w14:paraId="3548442F" w14:textId="77777777" w:rsidTr="004E520E">
        <w:trPr>
          <w:cantSplit/>
          <w:trHeight w:val="547"/>
        </w:trPr>
        <w:tc>
          <w:tcPr>
            <w:tcW w:w="333" w:type="pct"/>
            <w:vMerge w:val="restart"/>
            <w:tcBorders>
              <w:top w:val="nil"/>
              <w:left w:val="nil"/>
            </w:tcBorders>
            <w:shd w:val="clear" w:color="auto" w:fill="FFFFFF" w:themeFill="background1"/>
            <w:textDirection w:val="btLr"/>
          </w:tcPr>
          <w:p w14:paraId="4289D5D6" w14:textId="77777777" w:rsidR="00506E0A" w:rsidRPr="006B23A5" w:rsidRDefault="00506E0A" w:rsidP="004E520E">
            <w:pPr>
              <w:ind w:left="113" w:right="113"/>
              <w:jc w:val="center"/>
              <w:rPr>
                <w:b/>
              </w:rPr>
            </w:pPr>
            <w:bookmarkStart w:id="564" w:name="_Ref375677063"/>
            <w:bookmarkStart w:id="565" w:name="_Toc396498096"/>
            <w:r w:rsidRPr="006B23A5">
              <w:rPr>
                <w:b/>
              </w:rPr>
              <w:t xml:space="preserve">Tabel </w:t>
            </w:r>
            <w:r w:rsidR="003C0604">
              <w:rPr>
                <w:b/>
              </w:rPr>
              <w:fldChar w:fldCharType="begin"/>
            </w:r>
            <w:r w:rsidR="003C0604">
              <w:rPr>
                <w:b/>
              </w:rPr>
              <w:instrText xml:space="preserve"> STYLEREF 1 \s </w:instrText>
            </w:r>
            <w:r w:rsidR="003C0604">
              <w:rPr>
                <w:b/>
              </w:rPr>
              <w:fldChar w:fldCharType="separate"/>
            </w:r>
            <w:r w:rsidR="002836B7">
              <w:rPr>
                <w:b/>
                <w:noProof/>
              </w:rPr>
              <w:t>B</w:t>
            </w:r>
            <w:r w:rsidR="003C0604">
              <w:rPr>
                <w:b/>
              </w:rPr>
              <w:fldChar w:fldCharType="end"/>
            </w:r>
            <w:r w:rsidR="003C0604">
              <w:rPr>
                <w:b/>
              </w:rPr>
              <w:t>.</w:t>
            </w:r>
            <w:r w:rsidR="003C0604">
              <w:rPr>
                <w:b/>
              </w:rPr>
              <w:fldChar w:fldCharType="begin"/>
            </w:r>
            <w:r w:rsidR="003C0604">
              <w:rPr>
                <w:b/>
              </w:rPr>
              <w:instrText xml:space="preserve"> SEQ Tabel \* ARABIC \s 1 </w:instrText>
            </w:r>
            <w:r w:rsidR="003C0604">
              <w:rPr>
                <w:b/>
              </w:rPr>
              <w:fldChar w:fldCharType="separate"/>
            </w:r>
            <w:r w:rsidR="002836B7">
              <w:rPr>
                <w:b/>
                <w:noProof/>
              </w:rPr>
              <w:t>1</w:t>
            </w:r>
            <w:r w:rsidR="003C0604">
              <w:rPr>
                <w:b/>
              </w:rPr>
              <w:fldChar w:fldCharType="end"/>
            </w:r>
            <w:bookmarkEnd w:id="564"/>
            <w:r w:rsidRPr="006B23A5">
              <w:rPr>
                <w:b/>
              </w:rPr>
              <w:t xml:space="preserve"> Matriks Similaritas yang Diharapkan pada Tahap Pengujian </w:t>
            </w:r>
            <w:r w:rsidRPr="006B23A5">
              <w:rPr>
                <w:b/>
                <w:i/>
              </w:rPr>
              <w:t>Clusterer</w:t>
            </w:r>
            <w:bookmarkEnd w:id="565"/>
          </w:p>
        </w:tc>
        <w:tc>
          <w:tcPr>
            <w:tcW w:w="333" w:type="pct"/>
            <w:shd w:val="clear" w:color="auto" w:fill="D9D9D9" w:themeFill="background1" w:themeFillShade="D9"/>
            <w:textDirection w:val="btLr"/>
            <w:vAlign w:val="center"/>
          </w:tcPr>
          <w:p w14:paraId="3CDD4816" w14:textId="77777777" w:rsidR="00506E0A" w:rsidRPr="00907766" w:rsidRDefault="00506E0A" w:rsidP="004E520E">
            <w:pPr>
              <w:ind w:left="113" w:right="113"/>
              <w:jc w:val="center"/>
              <w:rPr>
                <w:b/>
                <w:sz w:val="18"/>
                <w:szCs w:val="18"/>
              </w:rPr>
            </w:pPr>
            <w:r w:rsidRPr="00907766">
              <w:rPr>
                <w:b/>
                <w:sz w:val="18"/>
                <w:szCs w:val="18"/>
              </w:rPr>
              <w:t>13</w:t>
            </w:r>
          </w:p>
        </w:tc>
        <w:tc>
          <w:tcPr>
            <w:tcW w:w="333" w:type="pct"/>
            <w:textDirection w:val="btLr"/>
            <w:vAlign w:val="center"/>
          </w:tcPr>
          <w:p w14:paraId="10234990"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34C9DD6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F40565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6</w:t>
            </w:r>
          </w:p>
        </w:tc>
        <w:tc>
          <w:tcPr>
            <w:tcW w:w="333" w:type="pct"/>
            <w:textDirection w:val="btLr"/>
            <w:vAlign w:val="bottom"/>
          </w:tcPr>
          <w:p w14:paraId="223D4D3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9</w:t>
            </w:r>
          </w:p>
        </w:tc>
        <w:tc>
          <w:tcPr>
            <w:tcW w:w="333" w:type="pct"/>
            <w:textDirection w:val="btLr"/>
            <w:vAlign w:val="bottom"/>
          </w:tcPr>
          <w:p w14:paraId="24C7989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1834898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28CE93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2DCCA4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B4844E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E88469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D0894D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D43370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6A3CEF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r>
      <w:tr w:rsidR="00506E0A" w14:paraId="35079DBE" w14:textId="77777777" w:rsidTr="004E520E">
        <w:trPr>
          <w:cantSplit/>
          <w:trHeight w:val="547"/>
        </w:trPr>
        <w:tc>
          <w:tcPr>
            <w:tcW w:w="333" w:type="pct"/>
            <w:vMerge/>
            <w:tcBorders>
              <w:left w:val="nil"/>
            </w:tcBorders>
            <w:shd w:val="clear" w:color="auto" w:fill="FFFFFF" w:themeFill="background1"/>
            <w:textDirection w:val="btLr"/>
          </w:tcPr>
          <w:p w14:paraId="306C801D"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4D7BA57C" w14:textId="77777777" w:rsidR="00506E0A" w:rsidRPr="00907766" w:rsidRDefault="00506E0A" w:rsidP="004E520E">
            <w:pPr>
              <w:ind w:left="113" w:right="113"/>
              <w:jc w:val="center"/>
              <w:rPr>
                <w:b/>
                <w:sz w:val="18"/>
                <w:szCs w:val="18"/>
              </w:rPr>
            </w:pPr>
            <w:r w:rsidRPr="00907766">
              <w:rPr>
                <w:b/>
                <w:sz w:val="18"/>
                <w:szCs w:val="18"/>
              </w:rPr>
              <w:t>12</w:t>
            </w:r>
          </w:p>
        </w:tc>
        <w:tc>
          <w:tcPr>
            <w:tcW w:w="333" w:type="pct"/>
            <w:textDirection w:val="btLr"/>
            <w:vAlign w:val="center"/>
          </w:tcPr>
          <w:p w14:paraId="1B8874CB"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5CF5550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ACCD49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F04DB9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869A3F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7C4590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0299408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4C4C8D9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2FE00BC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5</w:t>
            </w:r>
          </w:p>
        </w:tc>
        <w:tc>
          <w:tcPr>
            <w:tcW w:w="333" w:type="pct"/>
            <w:textDirection w:val="btLr"/>
            <w:vAlign w:val="bottom"/>
          </w:tcPr>
          <w:p w14:paraId="4130DE2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0AC790F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2510B41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w:t>
            </w:r>
          </w:p>
        </w:tc>
        <w:tc>
          <w:tcPr>
            <w:tcW w:w="333" w:type="pct"/>
            <w:textDirection w:val="btLr"/>
            <w:vAlign w:val="bottom"/>
          </w:tcPr>
          <w:p w14:paraId="0CDA7D5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r>
      <w:tr w:rsidR="00506E0A" w14:paraId="54AB5226" w14:textId="77777777" w:rsidTr="004E520E">
        <w:trPr>
          <w:cantSplit/>
          <w:trHeight w:val="547"/>
        </w:trPr>
        <w:tc>
          <w:tcPr>
            <w:tcW w:w="333" w:type="pct"/>
            <w:vMerge/>
            <w:tcBorders>
              <w:left w:val="nil"/>
            </w:tcBorders>
            <w:shd w:val="clear" w:color="auto" w:fill="FFFFFF" w:themeFill="background1"/>
            <w:textDirection w:val="btLr"/>
          </w:tcPr>
          <w:p w14:paraId="003B56C6"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7F7C87BF" w14:textId="77777777" w:rsidR="00506E0A" w:rsidRPr="00907766" w:rsidRDefault="00506E0A" w:rsidP="004E520E">
            <w:pPr>
              <w:ind w:left="113" w:right="113"/>
              <w:jc w:val="center"/>
              <w:rPr>
                <w:b/>
                <w:sz w:val="18"/>
                <w:szCs w:val="18"/>
              </w:rPr>
            </w:pPr>
            <w:r w:rsidRPr="00907766">
              <w:rPr>
                <w:b/>
                <w:sz w:val="18"/>
                <w:szCs w:val="18"/>
              </w:rPr>
              <w:t>11</w:t>
            </w:r>
          </w:p>
        </w:tc>
        <w:tc>
          <w:tcPr>
            <w:tcW w:w="333" w:type="pct"/>
            <w:textDirection w:val="btLr"/>
            <w:vAlign w:val="center"/>
          </w:tcPr>
          <w:p w14:paraId="6770B5D4"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69FC6F9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451CB1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0E85BD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D18FD7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2C058F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7822691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5B26F51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4</w:t>
            </w:r>
          </w:p>
        </w:tc>
        <w:tc>
          <w:tcPr>
            <w:tcW w:w="333" w:type="pct"/>
            <w:textDirection w:val="btLr"/>
            <w:vAlign w:val="bottom"/>
          </w:tcPr>
          <w:p w14:paraId="0094794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5AFE369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w:t>
            </w:r>
          </w:p>
        </w:tc>
        <w:tc>
          <w:tcPr>
            <w:tcW w:w="333" w:type="pct"/>
            <w:textDirection w:val="btLr"/>
            <w:vAlign w:val="bottom"/>
          </w:tcPr>
          <w:p w14:paraId="6580505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0696DB9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6474173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r>
      <w:tr w:rsidR="00506E0A" w14:paraId="1FB1FA7F" w14:textId="77777777" w:rsidTr="004E520E">
        <w:trPr>
          <w:cantSplit/>
          <w:trHeight w:val="547"/>
        </w:trPr>
        <w:tc>
          <w:tcPr>
            <w:tcW w:w="333" w:type="pct"/>
            <w:vMerge/>
            <w:tcBorders>
              <w:left w:val="nil"/>
            </w:tcBorders>
            <w:shd w:val="clear" w:color="auto" w:fill="FFFFFF" w:themeFill="background1"/>
            <w:textDirection w:val="btLr"/>
          </w:tcPr>
          <w:p w14:paraId="4B7B6C59"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58F8656D" w14:textId="77777777" w:rsidR="00506E0A" w:rsidRPr="00907766" w:rsidRDefault="00506E0A" w:rsidP="004E520E">
            <w:pPr>
              <w:ind w:left="113" w:right="113"/>
              <w:jc w:val="center"/>
              <w:rPr>
                <w:b/>
                <w:sz w:val="18"/>
                <w:szCs w:val="18"/>
              </w:rPr>
            </w:pPr>
            <w:r w:rsidRPr="00907766">
              <w:rPr>
                <w:b/>
                <w:sz w:val="18"/>
                <w:szCs w:val="18"/>
              </w:rPr>
              <w:t>10</w:t>
            </w:r>
          </w:p>
        </w:tc>
        <w:tc>
          <w:tcPr>
            <w:tcW w:w="333" w:type="pct"/>
            <w:textDirection w:val="btLr"/>
            <w:vAlign w:val="center"/>
          </w:tcPr>
          <w:p w14:paraId="4C57F14C"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64D0BD4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6F9863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D9E9B6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8BCE42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189CAA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0E2FD5F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4</w:t>
            </w:r>
          </w:p>
        </w:tc>
        <w:tc>
          <w:tcPr>
            <w:tcW w:w="333" w:type="pct"/>
            <w:textDirection w:val="btLr"/>
            <w:vAlign w:val="bottom"/>
          </w:tcPr>
          <w:p w14:paraId="5C2F224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1743636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0F48225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5D59E32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w:t>
            </w:r>
          </w:p>
        </w:tc>
        <w:tc>
          <w:tcPr>
            <w:tcW w:w="333" w:type="pct"/>
            <w:textDirection w:val="btLr"/>
            <w:vAlign w:val="bottom"/>
          </w:tcPr>
          <w:p w14:paraId="5C6C4BE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41A9872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35</w:t>
            </w:r>
          </w:p>
        </w:tc>
      </w:tr>
      <w:tr w:rsidR="00506E0A" w14:paraId="39F97C70" w14:textId="77777777" w:rsidTr="004E520E">
        <w:trPr>
          <w:cantSplit/>
          <w:trHeight w:val="547"/>
        </w:trPr>
        <w:tc>
          <w:tcPr>
            <w:tcW w:w="333" w:type="pct"/>
            <w:vMerge/>
            <w:tcBorders>
              <w:left w:val="nil"/>
            </w:tcBorders>
            <w:shd w:val="clear" w:color="auto" w:fill="FFFFFF" w:themeFill="background1"/>
            <w:textDirection w:val="btLr"/>
          </w:tcPr>
          <w:p w14:paraId="09E39722"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7B29A148" w14:textId="77777777" w:rsidR="00506E0A" w:rsidRPr="00907766" w:rsidRDefault="00506E0A" w:rsidP="004E520E">
            <w:pPr>
              <w:ind w:left="113" w:right="113"/>
              <w:jc w:val="center"/>
              <w:rPr>
                <w:b/>
                <w:sz w:val="18"/>
                <w:szCs w:val="18"/>
              </w:rPr>
            </w:pPr>
            <w:r w:rsidRPr="00907766">
              <w:rPr>
                <w:b/>
                <w:sz w:val="18"/>
                <w:szCs w:val="18"/>
              </w:rPr>
              <w:t>9</w:t>
            </w:r>
          </w:p>
        </w:tc>
        <w:tc>
          <w:tcPr>
            <w:tcW w:w="333" w:type="pct"/>
            <w:textDirection w:val="btLr"/>
            <w:vAlign w:val="center"/>
          </w:tcPr>
          <w:p w14:paraId="071D2E43"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0584716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4FFEEB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w:t>
            </w:r>
          </w:p>
        </w:tc>
        <w:tc>
          <w:tcPr>
            <w:tcW w:w="333" w:type="pct"/>
            <w:textDirection w:val="btLr"/>
            <w:vAlign w:val="bottom"/>
          </w:tcPr>
          <w:p w14:paraId="29768C7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3F7C03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295078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5</w:t>
            </w:r>
          </w:p>
        </w:tc>
        <w:tc>
          <w:tcPr>
            <w:tcW w:w="333" w:type="pct"/>
            <w:textDirection w:val="btLr"/>
            <w:vAlign w:val="bottom"/>
          </w:tcPr>
          <w:p w14:paraId="7A4E4C7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28D922B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2D158F1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2F1F193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6</w:t>
            </w:r>
          </w:p>
        </w:tc>
        <w:tc>
          <w:tcPr>
            <w:tcW w:w="333" w:type="pct"/>
            <w:textDirection w:val="btLr"/>
            <w:vAlign w:val="bottom"/>
          </w:tcPr>
          <w:p w14:paraId="5716D46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6</w:t>
            </w:r>
          </w:p>
        </w:tc>
        <w:tc>
          <w:tcPr>
            <w:tcW w:w="333" w:type="pct"/>
            <w:textDirection w:val="btLr"/>
            <w:vAlign w:val="bottom"/>
          </w:tcPr>
          <w:p w14:paraId="21DF5E9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w:t>
            </w:r>
          </w:p>
        </w:tc>
        <w:tc>
          <w:tcPr>
            <w:tcW w:w="333" w:type="pct"/>
            <w:textDirection w:val="btLr"/>
            <w:vAlign w:val="bottom"/>
          </w:tcPr>
          <w:p w14:paraId="113BB0C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w:t>
            </w:r>
          </w:p>
        </w:tc>
      </w:tr>
      <w:tr w:rsidR="00506E0A" w14:paraId="2E379375" w14:textId="77777777" w:rsidTr="004E520E">
        <w:trPr>
          <w:cantSplit/>
          <w:trHeight w:val="547"/>
        </w:trPr>
        <w:tc>
          <w:tcPr>
            <w:tcW w:w="333" w:type="pct"/>
            <w:vMerge/>
            <w:tcBorders>
              <w:left w:val="nil"/>
            </w:tcBorders>
            <w:shd w:val="clear" w:color="auto" w:fill="FFFFFF" w:themeFill="background1"/>
            <w:textDirection w:val="btLr"/>
          </w:tcPr>
          <w:p w14:paraId="3327ACBB"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141A45D2" w14:textId="77777777" w:rsidR="00506E0A" w:rsidRPr="00907766" w:rsidRDefault="00506E0A" w:rsidP="004E520E">
            <w:pPr>
              <w:ind w:left="113" w:right="113"/>
              <w:jc w:val="center"/>
              <w:rPr>
                <w:b/>
                <w:sz w:val="18"/>
                <w:szCs w:val="18"/>
              </w:rPr>
            </w:pPr>
            <w:r w:rsidRPr="00907766">
              <w:rPr>
                <w:b/>
                <w:sz w:val="18"/>
                <w:szCs w:val="18"/>
              </w:rPr>
              <w:t>8</w:t>
            </w:r>
          </w:p>
        </w:tc>
        <w:tc>
          <w:tcPr>
            <w:tcW w:w="333" w:type="pct"/>
            <w:textDirection w:val="btLr"/>
            <w:vAlign w:val="center"/>
          </w:tcPr>
          <w:p w14:paraId="4EF5527E"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346A975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783DEB0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7A6F663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EB1BFE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41AB12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2F0A97D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w:t>
            </w:r>
          </w:p>
        </w:tc>
        <w:tc>
          <w:tcPr>
            <w:tcW w:w="333" w:type="pct"/>
            <w:textDirection w:val="btLr"/>
            <w:vAlign w:val="bottom"/>
          </w:tcPr>
          <w:p w14:paraId="446F937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0779AC0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6</w:t>
            </w:r>
          </w:p>
        </w:tc>
        <w:tc>
          <w:tcPr>
            <w:tcW w:w="333" w:type="pct"/>
            <w:textDirection w:val="btLr"/>
            <w:vAlign w:val="bottom"/>
          </w:tcPr>
          <w:p w14:paraId="61C85F6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5F01DA3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3</w:t>
            </w:r>
          </w:p>
        </w:tc>
        <w:tc>
          <w:tcPr>
            <w:tcW w:w="333" w:type="pct"/>
            <w:textDirection w:val="btLr"/>
            <w:vAlign w:val="bottom"/>
          </w:tcPr>
          <w:p w14:paraId="651D9FA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5</w:t>
            </w:r>
          </w:p>
        </w:tc>
        <w:tc>
          <w:tcPr>
            <w:tcW w:w="333" w:type="pct"/>
            <w:textDirection w:val="btLr"/>
            <w:vAlign w:val="bottom"/>
          </w:tcPr>
          <w:p w14:paraId="3C83FAC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r>
      <w:tr w:rsidR="00506E0A" w14:paraId="7A61E3CF" w14:textId="77777777" w:rsidTr="004E520E">
        <w:trPr>
          <w:cantSplit/>
          <w:trHeight w:val="547"/>
        </w:trPr>
        <w:tc>
          <w:tcPr>
            <w:tcW w:w="333" w:type="pct"/>
            <w:vMerge/>
            <w:tcBorders>
              <w:left w:val="nil"/>
            </w:tcBorders>
            <w:shd w:val="clear" w:color="auto" w:fill="FFFFFF" w:themeFill="background1"/>
            <w:textDirection w:val="btLr"/>
          </w:tcPr>
          <w:p w14:paraId="2520C513"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75352E02" w14:textId="77777777" w:rsidR="00506E0A" w:rsidRPr="00907766" w:rsidRDefault="00506E0A" w:rsidP="004E520E">
            <w:pPr>
              <w:ind w:left="113" w:right="113"/>
              <w:jc w:val="center"/>
              <w:rPr>
                <w:b/>
                <w:sz w:val="18"/>
                <w:szCs w:val="18"/>
              </w:rPr>
            </w:pPr>
            <w:r w:rsidRPr="00907766">
              <w:rPr>
                <w:b/>
                <w:sz w:val="18"/>
                <w:szCs w:val="18"/>
              </w:rPr>
              <w:t>7</w:t>
            </w:r>
          </w:p>
        </w:tc>
        <w:tc>
          <w:tcPr>
            <w:tcW w:w="333" w:type="pct"/>
            <w:textDirection w:val="btLr"/>
            <w:vAlign w:val="center"/>
          </w:tcPr>
          <w:p w14:paraId="14330734" w14:textId="77777777" w:rsidR="00506E0A" w:rsidRPr="002564D2" w:rsidRDefault="00506E0A" w:rsidP="004E520E">
            <w:pPr>
              <w:ind w:left="113" w:right="113"/>
              <w:jc w:val="center"/>
              <w:rPr>
                <w:sz w:val="18"/>
                <w:szCs w:val="18"/>
              </w:rPr>
            </w:pPr>
            <w:r>
              <w:rPr>
                <w:sz w:val="18"/>
                <w:szCs w:val="18"/>
              </w:rPr>
              <w:t>0.8</w:t>
            </w:r>
          </w:p>
        </w:tc>
        <w:tc>
          <w:tcPr>
            <w:tcW w:w="333" w:type="pct"/>
            <w:textDirection w:val="btLr"/>
            <w:vAlign w:val="bottom"/>
          </w:tcPr>
          <w:p w14:paraId="04A80EC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E4B238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39E15C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2B7690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145590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2C747A4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0B845D8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w:t>
            </w:r>
          </w:p>
        </w:tc>
        <w:tc>
          <w:tcPr>
            <w:tcW w:w="333" w:type="pct"/>
            <w:textDirection w:val="btLr"/>
            <w:vAlign w:val="bottom"/>
          </w:tcPr>
          <w:p w14:paraId="7005969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6</w:t>
            </w:r>
          </w:p>
        </w:tc>
        <w:tc>
          <w:tcPr>
            <w:tcW w:w="333" w:type="pct"/>
            <w:textDirection w:val="btLr"/>
            <w:vAlign w:val="bottom"/>
          </w:tcPr>
          <w:p w14:paraId="216E99F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3</w:t>
            </w:r>
          </w:p>
        </w:tc>
        <w:tc>
          <w:tcPr>
            <w:tcW w:w="333" w:type="pct"/>
            <w:textDirection w:val="btLr"/>
            <w:vAlign w:val="bottom"/>
          </w:tcPr>
          <w:p w14:paraId="2B1639E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0EB744B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5</w:t>
            </w:r>
          </w:p>
        </w:tc>
        <w:tc>
          <w:tcPr>
            <w:tcW w:w="333" w:type="pct"/>
            <w:textDirection w:val="btLr"/>
            <w:vAlign w:val="bottom"/>
          </w:tcPr>
          <w:p w14:paraId="27D390A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44</w:t>
            </w:r>
          </w:p>
        </w:tc>
      </w:tr>
      <w:tr w:rsidR="00506E0A" w14:paraId="4B38A50F" w14:textId="77777777" w:rsidTr="004E520E">
        <w:trPr>
          <w:cantSplit/>
          <w:trHeight w:val="547"/>
        </w:trPr>
        <w:tc>
          <w:tcPr>
            <w:tcW w:w="333" w:type="pct"/>
            <w:vMerge/>
            <w:tcBorders>
              <w:left w:val="nil"/>
            </w:tcBorders>
            <w:shd w:val="clear" w:color="auto" w:fill="FFFFFF" w:themeFill="background1"/>
            <w:textDirection w:val="btLr"/>
          </w:tcPr>
          <w:p w14:paraId="186D676D"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38257160" w14:textId="77777777" w:rsidR="00506E0A" w:rsidRPr="00907766" w:rsidRDefault="00506E0A" w:rsidP="004E520E">
            <w:pPr>
              <w:ind w:left="113" w:right="113"/>
              <w:jc w:val="center"/>
              <w:rPr>
                <w:b/>
                <w:sz w:val="18"/>
                <w:szCs w:val="18"/>
              </w:rPr>
            </w:pPr>
            <w:r w:rsidRPr="00907766">
              <w:rPr>
                <w:b/>
                <w:sz w:val="18"/>
                <w:szCs w:val="18"/>
              </w:rPr>
              <w:t>6</w:t>
            </w:r>
          </w:p>
        </w:tc>
        <w:tc>
          <w:tcPr>
            <w:tcW w:w="333" w:type="pct"/>
            <w:textDirection w:val="btLr"/>
            <w:vAlign w:val="center"/>
          </w:tcPr>
          <w:p w14:paraId="0F7B533C"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0934D2B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A8510A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DDD6DE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2CEF5F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8BEC8B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w:t>
            </w:r>
          </w:p>
        </w:tc>
        <w:tc>
          <w:tcPr>
            <w:tcW w:w="333" w:type="pct"/>
            <w:textDirection w:val="btLr"/>
            <w:vAlign w:val="bottom"/>
          </w:tcPr>
          <w:p w14:paraId="0A25FE7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6EA04F6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1714293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w:t>
            </w:r>
          </w:p>
        </w:tc>
        <w:tc>
          <w:tcPr>
            <w:tcW w:w="333" w:type="pct"/>
            <w:textDirection w:val="btLr"/>
            <w:vAlign w:val="bottom"/>
          </w:tcPr>
          <w:p w14:paraId="7B7F1A2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5</w:t>
            </w:r>
          </w:p>
        </w:tc>
        <w:tc>
          <w:tcPr>
            <w:tcW w:w="333" w:type="pct"/>
            <w:textDirection w:val="btLr"/>
            <w:vAlign w:val="bottom"/>
          </w:tcPr>
          <w:p w14:paraId="561AE97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5</w:t>
            </w:r>
          </w:p>
        </w:tc>
        <w:tc>
          <w:tcPr>
            <w:tcW w:w="333" w:type="pct"/>
            <w:textDirection w:val="btLr"/>
            <w:vAlign w:val="bottom"/>
          </w:tcPr>
          <w:p w14:paraId="617C378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756BFF9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5</w:t>
            </w:r>
          </w:p>
        </w:tc>
      </w:tr>
      <w:tr w:rsidR="00506E0A" w14:paraId="7A815C56" w14:textId="77777777" w:rsidTr="004E520E">
        <w:trPr>
          <w:cantSplit/>
          <w:trHeight w:val="547"/>
        </w:trPr>
        <w:tc>
          <w:tcPr>
            <w:tcW w:w="333" w:type="pct"/>
            <w:vMerge/>
            <w:tcBorders>
              <w:left w:val="nil"/>
            </w:tcBorders>
            <w:shd w:val="clear" w:color="auto" w:fill="FFFFFF" w:themeFill="background1"/>
            <w:textDirection w:val="btLr"/>
          </w:tcPr>
          <w:p w14:paraId="572117A0"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2B943389" w14:textId="77777777" w:rsidR="00506E0A" w:rsidRPr="00907766" w:rsidRDefault="00506E0A" w:rsidP="004E520E">
            <w:pPr>
              <w:ind w:left="113" w:right="113"/>
              <w:jc w:val="center"/>
              <w:rPr>
                <w:b/>
                <w:sz w:val="18"/>
                <w:szCs w:val="18"/>
              </w:rPr>
            </w:pPr>
            <w:r w:rsidRPr="00907766">
              <w:rPr>
                <w:b/>
                <w:sz w:val="18"/>
                <w:szCs w:val="18"/>
              </w:rPr>
              <w:t>5</w:t>
            </w:r>
          </w:p>
        </w:tc>
        <w:tc>
          <w:tcPr>
            <w:tcW w:w="333" w:type="pct"/>
            <w:textDirection w:val="btLr"/>
            <w:vAlign w:val="center"/>
          </w:tcPr>
          <w:p w14:paraId="6F89E383"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17EA032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7873AF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9ED189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7D598B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851B83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221423B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79AAFD3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35</w:t>
            </w:r>
          </w:p>
        </w:tc>
        <w:tc>
          <w:tcPr>
            <w:tcW w:w="333" w:type="pct"/>
            <w:textDirection w:val="btLr"/>
            <w:vAlign w:val="bottom"/>
          </w:tcPr>
          <w:p w14:paraId="2FC2249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w:t>
            </w:r>
          </w:p>
        </w:tc>
        <w:tc>
          <w:tcPr>
            <w:tcW w:w="333" w:type="pct"/>
            <w:textDirection w:val="btLr"/>
            <w:vAlign w:val="bottom"/>
          </w:tcPr>
          <w:p w14:paraId="4602927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6BB8CDD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44</w:t>
            </w:r>
          </w:p>
        </w:tc>
        <w:tc>
          <w:tcPr>
            <w:tcW w:w="333" w:type="pct"/>
            <w:textDirection w:val="btLr"/>
            <w:vAlign w:val="bottom"/>
          </w:tcPr>
          <w:p w14:paraId="2BBEAF2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5</w:t>
            </w:r>
          </w:p>
        </w:tc>
        <w:tc>
          <w:tcPr>
            <w:tcW w:w="333" w:type="pct"/>
            <w:textDirection w:val="btLr"/>
            <w:vAlign w:val="bottom"/>
          </w:tcPr>
          <w:p w14:paraId="4D52BF4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r>
      <w:tr w:rsidR="00506E0A" w14:paraId="5F233102" w14:textId="77777777" w:rsidTr="004E520E">
        <w:trPr>
          <w:cantSplit/>
          <w:trHeight w:val="547"/>
        </w:trPr>
        <w:tc>
          <w:tcPr>
            <w:tcW w:w="333" w:type="pct"/>
            <w:vMerge/>
            <w:tcBorders>
              <w:left w:val="nil"/>
            </w:tcBorders>
            <w:shd w:val="clear" w:color="auto" w:fill="FFFFFF" w:themeFill="background1"/>
            <w:textDirection w:val="btLr"/>
          </w:tcPr>
          <w:p w14:paraId="4FC04301"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1DD76FA2" w14:textId="77777777" w:rsidR="00506E0A" w:rsidRPr="00907766" w:rsidRDefault="00506E0A" w:rsidP="004E520E">
            <w:pPr>
              <w:ind w:left="113" w:right="113"/>
              <w:jc w:val="center"/>
              <w:rPr>
                <w:b/>
                <w:sz w:val="18"/>
                <w:szCs w:val="18"/>
              </w:rPr>
            </w:pPr>
            <w:r w:rsidRPr="00907766">
              <w:rPr>
                <w:b/>
                <w:sz w:val="18"/>
                <w:szCs w:val="18"/>
              </w:rPr>
              <w:t>4</w:t>
            </w:r>
          </w:p>
        </w:tc>
        <w:tc>
          <w:tcPr>
            <w:tcW w:w="333" w:type="pct"/>
            <w:textDirection w:val="btLr"/>
            <w:vAlign w:val="center"/>
          </w:tcPr>
          <w:p w14:paraId="6CE24D66"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40C0410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A8CB1C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728D8E5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B997D8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A71CEF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4B1D4CD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1</w:t>
            </w:r>
          </w:p>
        </w:tc>
        <w:tc>
          <w:tcPr>
            <w:tcW w:w="333" w:type="pct"/>
            <w:textDirection w:val="btLr"/>
            <w:vAlign w:val="bottom"/>
          </w:tcPr>
          <w:p w14:paraId="3E19CB0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9</w:t>
            </w:r>
          </w:p>
        </w:tc>
        <w:tc>
          <w:tcPr>
            <w:tcW w:w="333" w:type="pct"/>
            <w:textDirection w:val="btLr"/>
            <w:vAlign w:val="bottom"/>
          </w:tcPr>
          <w:p w14:paraId="7E8E3C6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6</w:t>
            </w:r>
          </w:p>
        </w:tc>
        <w:tc>
          <w:tcPr>
            <w:tcW w:w="333" w:type="pct"/>
            <w:textDirection w:val="btLr"/>
            <w:vAlign w:val="bottom"/>
          </w:tcPr>
          <w:p w14:paraId="31B0477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3</w:t>
            </w:r>
          </w:p>
        </w:tc>
        <w:tc>
          <w:tcPr>
            <w:tcW w:w="333" w:type="pct"/>
            <w:textDirection w:val="btLr"/>
            <w:vAlign w:val="bottom"/>
          </w:tcPr>
          <w:p w14:paraId="52B2401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1</w:t>
            </w:r>
          </w:p>
        </w:tc>
        <w:tc>
          <w:tcPr>
            <w:tcW w:w="333" w:type="pct"/>
            <w:textDirection w:val="btLr"/>
            <w:vAlign w:val="bottom"/>
          </w:tcPr>
          <w:p w14:paraId="1B50FA5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2</w:t>
            </w:r>
          </w:p>
        </w:tc>
        <w:tc>
          <w:tcPr>
            <w:tcW w:w="333" w:type="pct"/>
            <w:textDirection w:val="btLr"/>
            <w:vAlign w:val="bottom"/>
          </w:tcPr>
          <w:p w14:paraId="0C9F87A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7</w:t>
            </w:r>
          </w:p>
        </w:tc>
      </w:tr>
      <w:tr w:rsidR="00506E0A" w14:paraId="70D21319" w14:textId="77777777" w:rsidTr="004E520E">
        <w:trPr>
          <w:cantSplit/>
          <w:trHeight w:val="547"/>
        </w:trPr>
        <w:tc>
          <w:tcPr>
            <w:tcW w:w="333" w:type="pct"/>
            <w:vMerge/>
            <w:tcBorders>
              <w:left w:val="nil"/>
            </w:tcBorders>
            <w:shd w:val="clear" w:color="auto" w:fill="FFFFFF" w:themeFill="background1"/>
            <w:textDirection w:val="btLr"/>
          </w:tcPr>
          <w:p w14:paraId="641C0DCA"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2349E616" w14:textId="77777777" w:rsidR="00506E0A" w:rsidRPr="00907766" w:rsidRDefault="00506E0A" w:rsidP="004E520E">
            <w:pPr>
              <w:ind w:left="113" w:right="113"/>
              <w:jc w:val="center"/>
              <w:rPr>
                <w:b/>
                <w:sz w:val="18"/>
                <w:szCs w:val="18"/>
              </w:rPr>
            </w:pPr>
            <w:r w:rsidRPr="00907766">
              <w:rPr>
                <w:b/>
                <w:sz w:val="18"/>
                <w:szCs w:val="18"/>
              </w:rPr>
              <w:t>3</w:t>
            </w:r>
          </w:p>
        </w:tc>
        <w:tc>
          <w:tcPr>
            <w:tcW w:w="333" w:type="pct"/>
            <w:textDirection w:val="btLr"/>
            <w:vAlign w:val="center"/>
          </w:tcPr>
          <w:p w14:paraId="650C9C74" w14:textId="77777777" w:rsidR="00506E0A" w:rsidRPr="002564D2" w:rsidRDefault="00506E0A" w:rsidP="004E520E">
            <w:pPr>
              <w:ind w:left="113" w:right="113"/>
              <w:jc w:val="center"/>
              <w:rPr>
                <w:sz w:val="18"/>
                <w:szCs w:val="18"/>
              </w:rPr>
            </w:pPr>
            <w:r>
              <w:rPr>
                <w:sz w:val="18"/>
                <w:szCs w:val="18"/>
              </w:rPr>
              <w:t>0.86</w:t>
            </w:r>
          </w:p>
        </w:tc>
        <w:tc>
          <w:tcPr>
            <w:tcW w:w="333" w:type="pct"/>
            <w:textDirection w:val="btLr"/>
            <w:vAlign w:val="center"/>
          </w:tcPr>
          <w:p w14:paraId="2FDAEC67" w14:textId="77777777" w:rsidR="00506E0A" w:rsidRPr="002564D2" w:rsidRDefault="00506E0A" w:rsidP="004E520E">
            <w:pPr>
              <w:ind w:left="113" w:right="113"/>
              <w:jc w:val="center"/>
              <w:rPr>
                <w:sz w:val="18"/>
                <w:szCs w:val="18"/>
              </w:rPr>
            </w:pPr>
            <w:r>
              <w:rPr>
                <w:sz w:val="18"/>
                <w:szCs w:val="18"/>
              </w:rPr>
              <w:t>0.59</w:t>
            </w:r>
          </w:p>
        </w:tc>
        <w:tc>
          <w:tcPr>
            <w:tcW w:w="333" w:type="pct"/>
            <w:textDirection w:val="btLr"/>
            <w:vAlign w:val="bottom"/>
          </w:tcPr>
          <w:p w14:paraId="7CABF23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B78677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527577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153527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048F57B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9</w:t>
            </w:r>
          </w:p>
        </w:tc>
        <w:tc>
          <w:tcPr>
            <w:tcW w:w="333" w:type="pct"/>
            <w:textDirection w:val="btLr"/>
            <w:vAlign w:val="bottom"/>
          </w:tcPr>
          <w:p w14:paraId="0A2552C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1</w:t>
            </w:r>
          </w:p>
        </w:tc>
        <w:tc>
          <w:tcPr>
            <w:tcW w:w="333" w:type="pct"/>
            <w:textDirection w:val="btLr"/>
            <w:vAlign w:val="bottom"/>
          </w:tcPr>
          <w:p w14:paraId="54E4D4A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1</w:t>
            </w:r>
          </w:p>
        </w:tc>
        <w:tc>
          <w:tcPr>
            <w:tcW w:w="333" w:type="pct"/>
            <w:textDirection w:val="btLr"/>
            <w:vAlign w:val="bottom"/>
          </w:tcPr>
          <w:p w14:paraId="69BF3EB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1</w:t>
            </w:r>
          </w:p>
        </w:tc>
        <w:tc>
          <w:tcPr>
            <w:tcW w:w="333" w:type="pct"/>
            <w:textDirection w:val="btLr"/>
            <w:vAlign w:val="bottom"/>
          </w:tcPr>
          <w:p w14:paraId="68D6053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3</w:t>
            </w:r>
          </w:p>
        </w:tc>
        <w:tc>
          <w:tcPr>
            <w:tcW w:w="333" w:type="pct"/>
            <w:textDirection w:val="btLr"/>
            <w:vAlign w:val="bottom"/>
          </w:tcPr>
          <w:p w14:paraId="7591F54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2</w:t>
            </w:r>
          </w:p>
        </w:tc>
        <w:tc>
          <w:tcPr>
            <w:tcW w:w="333" w:type="pct"/>
            <w:textDirection w:val="btLr"/>
            <w:vAlign w:val="bottom"/>
          </w:tcPr>
          <w:p w14:paraId="7B7C764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3</w:t>
            </w:r>
          </w:p>
        </w:tc>
      </w:tr>
      <w:tr w:rsidR="00506E0A" w14:paraId="783155BA" w14:textId="77777777" w:rsidTr="004E520E">
        <w:trPr>
          <w:cantSplit/>
          <w:trHeight w:val="547"/>
        </w:trPr>
        <w:tc>
          <w:tcPr>
            <w:tcW w:w="333" w:type="pct"/>
            <w:vMerge/>
            <w:tcBorders>
              <w:left w:val="nil"/>
            </w:tcBorders>
            <w:shd w:val="clear" w:color="auto" w:fill="FFFFFF" w:themeFill="background1"/>
            <w:textDirection w:val="btLr"/>
          </w:tcPr>
          <w:p w14:paraId="4633A4C9"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464592DA" w14:textId="77777777" w:rsidR="00506E0A" w:rsidRPr="00907766" w:rsidRDefault="00506E0A" w:rsidP="004E520E">
            <w:pPr>
              <w:ind w:left="113" w:right="113"/>
              <w:jc w:val="center"/>
              <w:rPr>
                <w:b/>
                <w:sz w:val="18"/>
                <w:szCs w:val="18"/>
              </w:rPr>
            </w:pPr>
            <w:r w:rsidRPr="00907766">
              <w:rPr>
                <w:b/>
                <w:sz w:val="18"/>
                <w:szCs w:val="18"/>
              </w:rPr>
              <w:t>2</w:t>
            </w:r>
          </w:p>
        </w:tc>
        <w:tc>
          <w:tcPr>
            <w:tcW w:w="333" w:type="pct"/>
            <w:textDirection w:val="btLr"/>
            <w:vAlign w:val="center"/>
          </w:tcPr>
          <w:p w14:paraId="761F9B3F" w14:textId="77777777" w:rsidR="00506E0A" w:rsidRPr="002564D2" w:rsidRDefault="00506E0A" w:rsidP="004E520E">
            <w:pPr>
              <w:ind w:left="113" w:right="113"/>
              <w:jc w:val="center"/>
              <w:rPr>
                <w:sz w:val="18"/>
                <w:szCs w:val="18"/>
              </w:rPr>
            </w:pPr>
            <w:r>
              <w:rPr>
                <w:sz w:val="18"/>
                <w:szCs w:val="18"/>
              </w:rPr>
              <w:t>0.5</w:t>
            </w:r>
          </w:p>
        </w:tc>
        <w:tc>
          <w:tcPr>
            <w:tcW w:w="333" w:type="pct"/>
            <w:textDirection w:val="btLr"/>
            <w:vAlign w:val="center"/>
          </w:tcPr>
          <w:p w14:paraId="3593A8DD" w14:textId="77777777" w:rsidR="00506E0A" w:rsidRPr="002564D2" w:rsidRDefault="00506E0A" w:rsidP="004E520E">
            <w:pPr>
              <w:ind w:left="113" w:right="113"/>
              <w:jc w:val="center"/>
              <w:rPr>
                <w:sz w:val="18"/>
                <w:szCs w:val="18"/>
              </w:rPr>
            </w:pPr>
            <w:r>
              <w:rPr>
                <w:sz w:val="18"/>
                <w:szCs w:val="18"/>
              </w:rPr>
              <w:t>0</w:t>
            </w:r>
          </w:p>
        </w:tc>
        <w:tc>
          <w:tcPr>
            <w:tcW w:w="333" w:type="pct"/>
            <w:textDirection w:val="btLr"/>
            <w:vAlign w:val="bottom"/>
          </w:tcPr>
          <w:p w14:paraId="7CC1EC3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6</w:t>
            </w:r>
          </w:p>
        </w:tc>
        <w:tc>
          <w:tcPr>
            <w:tcW w:w="333" w:type="pct"/>
            <w:textDirection w:val="btLr"/>
            <w:vAlign w:val="bottom"/>
          </w:tcPr>
          <w:p w14:paraId="368EFFB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9</w:t>
            </w:r>
          </w:p>
        </w:tc>
        <w:tc>
          <w:tcPr>
            <w:tcW w:w="333" w:type="pct"/>
            <w:textDirection w:val="btLr"/>
            <w:vAlign w:val="bottom"/>
          </w:tcPr>
          <w:p w14:paraId="26F43F1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0324E64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9A380A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08C0D8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7EF794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90CDAC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D320EC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46D1C1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8DB82A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r>
      <w:tr w:rsidR="00506E0A" w14:paraId="74B434A1" w14:textId="77777777" w:rsidTr="004E520E">
        <w:trPr>
          <w:cantSplit/>
          <w:trHeight w:val="547"/>
        </w:trPr>
        <w:tc>
          <w:tcPr>
            <w:tcW w:w="333" w:type="pct"/>
            <w:vMerge/>
            <w:tcBorders>
              <w:left w:val="nil"/>
            </w:tcBorders>
            <w:shd w:val="clear" w:color="auto" w:fill="FFFFFF" w:themeFill="background1"/>
            <w:textDirection w:val="btLr"/>
          </w:tcPr>
          <w:p w14:paraId="17B2BED4"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3F4F810A" w14:textId="77777777" w:rsidR="00506E0A" w:rsidRPr="00907766" w:rsidRDefault="00506E0A" w:rsidP="004E520E">
            <w:pPr>
              <w:ind w:left="113" w:right="113"/>
              <w:jc w:val="center"/>
              <w:rPr>
                <w:b/>
                <w:sz w:val="18"/>
                <w:szCs w:val="18"/>
              </w:rPr>
            </w:pPr>
            <w:r w:rsidRPr="00907766">
              <w:rPr>
                <w:b/>
                <w:sz w:val="18"/>
                <w:szCs w:val="18"/>
              </w:rPr>
              <w:t>1</w:t>
            </w:r>
          </w:p>
        </w:tc>
        <w:tc>
          <w:tcPr>
            <w:tcW w:w="333" w:type="pct"/>
            <w:textDirection w:val="btLr"/>
            <w:vAlign w:val="center"/>
          </w:tcPr>
          <w:p w14:paraId="6816350C" w14:textId="77777777" w:rsidR="00506E0A" w:rsidRPr="002564D2" w:rsidRDefault="00506E0A" w:rsidP="004E520E">
            <w:pPr>
              <w:ind w:left="113" w:right="113"/>
              <w:jc w:val="center"/>
              <w:rPr>
                <w:sz w:val="18"/>
                <w:szCs w:val="18"/>
              </w:rPr>
            </w:pPr>
            <w:r>
              <w:rPr>
                <w:sz w:val="18"/>
                <w:szCs w:val="18"/>
              </w:rPr>
              <w:t>0</w:t>
            </w:r>
          </w:p>
        </w:tc>
        <w:tc>
          <w:tcPr>
            <w:tcW w:w="333" w:type="pct"/>
            <w:textDirection w:val="btLr"/>
            <w:vAlign w:val="center"/>
          </w:tcPr>
          <w:p w14:paraId="36FDF416" w14:textId="77777777" w:rsidR="00506E0A" w:rsidRPr="002564D2" w:rsidRDefault="00506E0A" w:rsidP="004E520E">
            <w:pPr>
              <w:ind w:left="113" w:right="113"/>
              <w:jc w:val="center"/>
              <w:rPr>
                <w:sz w:val="18"/>
                <w:szCs w:val="18"/>
              </w:rPr>
            </w:pPr>
            <w:r>
              <w:rPr>
                <w:sz w:val="18"/>
                <w:szCs w:val="18"/>
              </w:rPr>
              <w:t>0.5</w:t>
            </w:r>
          </w:p>
        </w:tc>
        <w:tc>
          <w:tcPr>
            <w:tcW w:w="333" w:type="pct"/>
            <w:textDirection w:val="btLr"/>
            <w:vAlign w:val="bottom"/>
          </w:tcPr>
          <w:p w14:paraId="4789CAF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C3BE01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70117A7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99447C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7893673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49EB06A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586B7A6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5</w:t>
            </w:r>
          </w:p>
        </w:tc>
        <w:tc>
          <w:tcPr>
            <w:tcW w:w="333" w:type="pct"/>
            <w:textDirection w:val="btLr"/>
            <w:vAlign w:val="bottom"/>
          </w:tcPr>
          <w:p w14:paraId="2E43A8A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74AA8D7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4E03381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w:t>
            </w:r>
          </w:p>
        </w:tc>
        <w:tc>
          <w:tcPr>
            <w:tcW w:w="333" w:type="pct"/>
            <w:textDirection w:val="btLr"/>
            <w:vAlign w:val="bottom"/>
          </w:tcPr>
          <w:p w14:paraId="6C8CE82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r>
      <w:tr w:rsidR="00506E0A" w14:paraId="30CC3CB6" w14:textId="77777777" w:rsidTr="004E520E">
        <w:trPr>
          <w:cantSplit/>
          <w:trHeight w:val="822"/>
        </w:trPr>
        <w:tc>
          <w:tcPr>
            <w:tcW w:w="333" w:type="pct"/>
            <w:vMerge/>
            <w:tcBorders>
              <w:left w:val="nil"/>
              <w:bottom w:val="nil"/>
            </w:tcBorders>
            <w:shd w:val="clear" w:color="auto" w:fill="FFFFFF" w:themeFill="background1"/>
            <w:textDirection w:val="btLr"/>
          </w:tcPr>
          <w:p w14:paraId="4053F182" w14:textId="77777777" w:rsidR="00506E0A" w:rsidRPr="002564D2" w:rsidRDefault="00506E0A" w:rsidP="004E520E">
            <w:pPr>
              <w:ind w:left="113" w:right="113"/>
              <w:jc w:val="center"/>
              <w:rPr>
                <w:b/>
                <w:sz w:val="18"/>
                <w:szCs w:val="18"/>
              </w:rPr>
            </w:pPr>
          </w:p>
        </w:tc>
        <w:tc>
          <w:tcPr>
            <w:tcW w:w="333" w:type="pct"/>
            <w:shd w:val="clear" w:color="auto" w:fill="D9D9D9" w:themeFill="background1" w:themeFillShade="D9"/>
            <w:textDirection w:val="btLr"/>
            <w:vAlign w:val="center"/>
          </w:tcPr>
          <w:p w14:paraId="6F64ED27" w14:textId="77777777" w:rsidR="00506E0A" w:rsidRPr="002564D2" w:rsidRDefault="00506E0A" w:rsidP="004E520E">
            <w:pPr>
              <w:ind w:left="113" w:right="113"/>
              <w:jc w:val="center"/>
              <w:rPr>
                <w:b/>
                <w:sz w:val="18"/>
                <w:szCs w:val="18"/>
              </w:rPr>
            </w:pPr>
            <w:r w:rsidRPr="002564D2">
              <w:rPr>
                <w:b/>
                <w:sz w:val="18"/>
                <w:szCs w:val="18"/>
              </w:rPr>
              <w:t>Entitas</w:t>
            </w:r>
          </w:p>
        </w:tc>
        <w:tc>
          <w:tcPr>
            <w:tcW w:w="333" w:type="pct"/>
            <w:shd w:val="clear" w:color="auto" w:fill="D9D9D9" w:themeFill="background1" w:themeFillShade="D9"/>
            <w:textDirection w:val="btLr"/>
            <w:vAlign w:val="center"/>
          </w:tcPr>
          <w:p w14:paraId="0DEAE4B6" w14:textId="77777777" w:rsidR="00506E0A" w:rsidRPr="00907766" w:rsidRDefault="00506E0A" w:rsidP="004E520E">
            <w:pPr>
              <w:ind w:left="113" w:right="113"/>
              <w:jc w:val="center"/>
              <w:rPr>
                <w:b/>
                <w:sz w:val="18"/>
                <w:szCs w:val="18"/>
              </w:rPr>
            </w:pPr>
            <w:r w:rsidRPr="00907766">
              <w:rPr>
                <w:b/>
                <w:sz w:val="18"/>
                <w:szCs w:val="18"/>
              </w:rPr>
              <w:t>1</w:t>
            </w:r>
          </w:p>
        </w:tc>
        <w:tc>
          <w:tcPr>
            <w:tcW w:w="333" w:type="pct"/>
            <w:shd w:val="clear" w:color="auto" w:fill="D9D9D9" w:themeFill="background1" w:themeFillShade="D9"/>
            <w:textDirection w:val="btLr"/>
            <w:vAlign w:val="center"/>
          </w:tcPr>
          <w:p w14:paraId="0754D131" w14:textId="77777777" w:rsidR="00506E0A" w:rsidRPr="00907766" w:rsidRDefault="00506E0A" w:rsidP="004E520E">
            <w:pPr>
              <w:ind w:left="113" w:right="113"/>
              <w:jc w:val="center"/>
              <w:rPr>
                <w:b/>
                <w:sz w:val="18"/>
                <w:szCs w:val="18"/>
              </w:rPr>
            </w:pPr>
            <w:r w:rsidRPr="00907766">
              <w:rPr>
                <w:b/>
                <w:sz w:val="18"/>
                <w:szCs w:val="18"/>
              </w:rPr>
              <w:t>2</w:t>
            </w:r>
          </w:p>
        </w:tc>
        <w:tc>
          <w:tcPr>
            <w:tcW w:w="333" w:type="pct"/>
            <w:shd w:val="clear" w:color="auto" w:fill="D9D9D9" w:themeFill="background1" w:themeFillShade="D9"/>
            <w:textDirection w:val="btLr"/>
            <w:vAlign w:val="center"/>
          </w:tcPr>
          <w:p w14:paraId="5BEA0BAE" w14:textId="77777777" w:rsidR="00506E0A" w:rsidRPr="00907766" w:rsidRDefault="00506E0A" w:rsidP="004E520E">
            <w:pPr>
              <w:ind w:left="113" w:right="113"/>
              <w:jc w:val="center"/>
              <w:rPr>
                <w:b/>
                <w:sz w:val="18"/>
                <w:szCs w:val="18"/>
              </w:rPr>
            </w:pPr>
            <w:r w:rsidRPr="00907766">
              <w:rPr>
                <w:b/>
                <w:sz w:val="18"/>
                <w:szCs w:val="18"/>
              </w:rPr>
              <w:t>3</w:t>
            </w:r>
          </w:p>
        </w:tc>
        <w:tc>
          <w:tcPr>
            <w:tcW w:w="333" w:type="pct"/>
            <w:shd w:val="clear" w:color="auto" w:fill="D9D9D9" w:themeFill="background1" w:themeFillShade="D9"/>
            <w:textDirection w:val="btLr"/>
            <w:vAlign w:val="center"/>
          </w:tcPr>
          <w:p w14:paraId="3CCF0BF8" w14:textId="77777777" w:rsidR="00506E0A" w:rsidRPr="00907766" w:rsidRDefault="00506E0A" w:rsidP="004E520E">
            <w:pPr>
              <w:ind w:left="113" w:right="113"/>
              <w:jc w:val="center"/>
              <w:rPr>
                <w:b/>
                <w:sz w:val="18"/>
                <w:szCs w:val="18"/>
              </w:rPr>
            </w:pPr>
            <w:r w:rsidRPr="00907766">
              <w:rPr>
                <w:b/>
                <w:sz w:val="18"/>
                <w:szCs w:val="18"/>
              </w:rPr>
              <w:t>4</w:t>
            </w:r>
          </w:p>
        </w:tc>
        <w:tc>
          <w:tcPr>
            <w:tcW w:w="333" w:type="pct"/>
            <w:shd w:val="clear" w:color="auto" w:fill="D9D9D9" w:themeFill="background1" w:themeFillShade="D9"/>
            <w:textDirection w:val="btLr"/>
            <w:vAlign w:val="center"/>
          </w:tcPr>
          <w:p w14:paraId="6E0B094D" w14:textId="77777777" w:rsidR="00506E0A" w:rsidRPr="00907766" w:rsidRDefault="00506E0A" w:rsidP="004E520E">
            <w:pPr>
              <w:ind w:left="113" w:right="113"/>
              <w:jc w:val="center"/>
              <w:rPr>
                <w:b/>
                <w:sz w:val="18"/>
                <w:szCs w:val="18"/>
              </w:rPr>
            </w:pPr>
            <w:r w:rsidRPr="00907766">
              <w:rPr>
                <w:b/>
                <w:sz w:val="18"/>
                <w:szCs w:val="18"/>
              </w:rPr>
              <w:t>5</w:t>
            </w:r>
          </w:p>
        </w:tc>
        <w:tc>
          <w:tcPr>
            <w:tcW w:w="333" w:type="pct"/>
            <w:shd w:val="clear" w:color="auto" w:fill="D9D9D9" w:themeFill="background1" w:themeFillShade="D9"/>
            <w:textDirection w:val="btLr"/>
            <w:vAlign w:val="center"/>
          </w:tcPr>
          <w:p w14:paraId="3870B181" w14:textId="77777777" w:rsidR="00506E0A" w:rsidRPr="00907766" w:rsidRDefault="00506E0A" w:rsidP="004E520E">
            <w:pPr>
              <w:ind w:left="113" w:right="113"/>
              <w:jc w:val="center"/>
              <w:rPr>
                <w:b/>
                <w:sz w:val="18"/>
                <w:szCs w:val="18"/>
              </w:rPr>
            </w:pPr>
            <w:r w:rsidRPr="00907766">
              <w:rPr>
                <w:b/>
                <w:sz w:val="18"/>
                <w:szCs w:val="18"/>
              </w:rPr>
              <w:t>6</w:t>
            </w:r>
          </w:p>
        </w:tc>
        <w:tc>
          <w:tcPr>
            <w:tcW w:w="333" w:type="pct"/>
            <w:shd w:val="clear" w:color="auto" w:fill="D9D9D9" w:themeFill="background1" w:themeFillShade="D9"/>
            <w:textDirection w:val="btLr"/>
            <w:vAlign w:val="center"/>
          </w:tcPr>
          <w:p w14:paraId="5656764E" w14:textId="77777777" w:rsidR="00506E0A" w:rsidRPr="00907766" w:rsidRDefault="00506E0A" w:rsidP="004E520E">
            <w:pPr>
              <w:ind w:left="113" w:right="113"/>
              <w:jc w:val="center"/>
              <w:rPr>
                <w:b/>
                <w:sz w:val="18"/>
                <w:szCs w:val="18"/>
              </w:rPr>
            </w:pPr>
            <w:r w:rsidRPr="00907766">
              <w:rPr>
                <w:b/>
                <w:sz w:val="18"/>
                <w:szCs w:val="18"/>
              </w:rPr>
              <w:t>7</w:t>
            </w:r>
          </w:p>
        </w:tc>
        <w:tc>
          <w:tcPr>
            <w:tcW w:w="333" w:type="pct"/>
            <w:shd w:val="clear" w:color="auto" w:fill="D9D9D9" w:themeFill="background1" w:themeFillShade="D9"/>
            <w:textDirection w:val="btLr"/>
            <w:vAlign w:val="center"/>
          </w:tcPr>
          <w:p w14:paraId="4E058360" w14:textId="77777777" w:rsidR="00506E0A" w:rsidRPr="00907766" w:rsidRDefault="00506E0A" w:rsidP="004E520E">
            <w:pPr>
              <w:ind w:left="113" w:right="113"/>
              <w:jc w:val="center"/>
              <w:rPr>
                <w:b/>
                <w:sz w:val="18"/>
                <w:szCs w:val="18"/>
              </w:rPr>
            </w:pPr>
            <w:r w:rsidRPr="00907766">
              <w:rPr>
                <w:b/>
                <w:sz w:val="18"/>
                <w:szCs w:val="18"/>
              </w:rPr>
              <w:t>8</w:t>
            </w:r>
          </w:p>
        </w:tc>
        <w:tc>
          <w:tcPr>
            <w:tcW w:w="333" w:type="pct"/>
            <w:shd w:val="clear" w:color="auto" w:fill="D9D9D9" w:themeFill="background1" w:themeFillShade="D9"/>
            <w:textDirection w:val="btLr"/>
            <w:vAlign w:val="center"/>
          </w:tcPr>
          <w:p w14:paraId="448DC913" w14:textId="77777777" w:rsidR="00506E0A" w:rsidRPr="00907766" w:rsidRDefault="00506E0A" w:rsidP="004E520E">
            <w:pPr>
              <w:ind w:left="113" w:right="113"/>
              <w:jc w:val="center"/>
              <w:rPr>
                <w:b/>
                <w:sz w:val="18"/>
                <w:szCs w:val="18"/>
              </w:rPr>
            </w:pPr>
            <w:r w:rsidRPr="00907766">
              <w:rPr>
                <w:b/>
                <w:sz w:val="18"/>
                <w:szCs w:val="18"/>
              </w:rPr>
              <w:t>9</w:t>
            </w:r>
          </w:p>
        </w:tc>
        <w:tc>
          <w:tcPr>
            <w:tcW w:w="333" w:type="pct"/>
            <w:shd w:val="clear" w:color="auto" w:fill="D9D9D9" w:themeFill="background1" w:themeFillShade="D9"/>
            <w:textDirection w:val="btLr"/>
            <w:vAlign w:val="center"/>
          </w:tcPr>
          <w:p w14:paraId="0E67B785" w14:textId="77777777" w:rsidR="00506E0A" w:rsidRPr="00907766" w:rsidRDefault="00506E0A" w:rsidP="004E520E">
            <w:pPr>
              <w:ind w:left="113" w:right="113"/>
              <w:jc w:val="center"/>
              <w:rPr>
                <w:b/>
                <w:sz w:val="18"/>
                <w:szCs w:val="18"/>
              </w:rPr>
            </w:pPr>
            <w:r w:rsidRPr="00907766">
              <w:rPr>
                <w:b/>
                <w:sz w:val="18"/>
                <w:szCs w:val="18"/>
              </w:rPr>
              <w:t>10</w:t>
            </w:r>
          </w:p>
        </w:tc>
        <w:tc>
          <w:tcPr>
            <w:tcW w:w="333" w:type="pct"/>
            <w:shd w:val="clear" w:color="auto" w:fill="D9D9D9" w:themeFill="background1" w:themeFillShade="D9"/>
            <w:textDirection w:val="btLr"/>
            <w:vAlign w:val="center"/>
          </w:tcPr>
          <w:p w14:paraId="3BF82615" w14:textId="77777777" w:rsidR="00506E0A" w:rsidRPr="00907766" w:rsidRDefault="00506E0A" w:rsidP="004E520E">
            <w:pPr>
              <w:ind w:left="113" w:right="113"/>
              <w:jc w:val="center"/>
              <w:rPr>
                <w:b/>
                <w:sz w:val="18"/>
                <w:szCs w:val="18"/>
              </w:rPr>
            </w:pPr>
            <w:r w:rsidRPr="00907766">
              <w:rPr>
                <w:b/>
                <w:sz w:val="18"/>
                <w:szCs w:val="18"/>
              </w:rPr>
              <w:t>11</w:t>
            </w:r>
          </w:p>
        </w:tc>
        <w:tc>
          <w:tcPr>
            <w:tcW w:w="333" w:type="pct"/>
            <w:shd w:val="clear" w:color="auto" w:fill="D9D9D9" w:themeFill="background1" w:themeFillShade="D9"/>
            <w:textDirection w:val="btLr"/>
            <w:vAlign w:val="center"/>
          </w:tcPr>
          <w:p w14:paraId="39D9D962" w14:textId="77777777" w:rsidR="00506E0A" w:rsidRPr="00907766" w:rsidRDefault="00506E0A" w:rsidP="004E520E">
            <w:pPr>
              <w:ind w:left="113" w:right="113"/>
              <w:jc w:val="center"/>
              <w:rPr>
                <w:b/>
                <w:sz w:val="18"/>
                <w:szCs w:val="18"/>
              </w:rPr>
            </w:pPr>
            <w:r w:rsidRPr="00907766">
              <w:rPr>
                <w:b/>
                <w:sz w:val="18"/>
                <w:szCs w:val="18"/>
              </w:rPr>
              <w:t>12</w:t>
            </w:r>
          </w:p>
        </w:tc>
        <w:tc>
          <w:tcPr>
            <w:tcW w:w="333" w:type="pct"/>
            <w:shd w:val="clear" w:color="auto" w:fill="D9D9D9" w:themeFill="background1" w:themeFillShade="D9"/>
            <w:textDirection w:val="btLr"/>
            <w:vAlign w:val="center"/>
          </w:tcPr>
          <w:p w14:paraId="757551B3" w14:textId="77777777" w:rsidR="00506E0A" w:rsidRPr="00907766" w:rsidRDefault="00506E0A" w:rsidP="004E520E">
            <w:pPr>
              <w:ind w:left="113" w:right="113"/>
              <w:jc w:val="center"/>
              <w:rPr>
                <w:b/>
                <w:sz w:val="18"/>
                <w:szCs w:val="18"/>
              </w:rPr>
            </w:pPr>
            <w:r w:rsidRPr="00907766">
              <w:rPr>
                <w:b/>
                <w:sz w:val="18"/>
                <w:szCs w:val="18"/>
              </w:rPr>
              <w:t>13</w:t>
            </w:r>
          </w:p>
        </w:tc>
      </w:tr>
    </w:tbl>
    <w:p w14:paraId="2641CF30" w14:textId="77777777" w:rsidR="00506E0A" w:rsidRPr="006B4619" w:rsidRDefault="00506E0A" w:rsidP="00506E0A"/>
    <w:tbl>
      <w:tblPr>
        <w:tblStyle w:val="TableGrid"/>
        <w:tblW w:w="4456" w:type="pct"/>
        <w:jc w:val="center"/>
        <w:tblLayout w:type="fixed"/>
        <w:tblLook w:val="04A0" w:firstRow="1" w:lastRow="0" w:firstColumn="1" w:lastColumn="0" w:noHBand="0" w:noVBand="1"/>
      </w:tblPr>
      <w:tblGrid>
        <w:gridCol w:w="360"/>
        <w:gridCol w:w="360"/>
        <w:gridCol w:w="360"/>
        <w:gridCol w:w="360"/>
        <w:gridCol w:w="360"/>
        <w:gridCol w:w="360"/>
        <w:gridCol w:w="360"/>
        <w:gridCol w:w="360"/>
        <w:gridCol w:w="360"/>
        <w:gridCol w:w="360"/>
        <w:gridCol w:w="360"/>
        <w:gridCol w:w="360"/>
        <w:gridCol w:w="360"/>
        <w:gridCol w:w="360"/>
        <w:gridCol w:w="360"/>
      </w:tblGrid>
      <w:tr w:rsidR="00506E0A" w14:paraId="1886E5CE" w14:textId="77777777" w:rsidTr="004E520E">
        <w:trPr>
          <w:cantSplit/>
          <w:trHeight w:val="547"/>
          <w:jc w:val="center"/>
        </w:trPr>
        <w:tc>
          <w:tcPr>
            <w:tcW w:w="333" w:type="pct"/>
            <w:vMerge w:val="restart"/>
            <w:tcBorders>
              <w:top w:val="nil"/>
              <w:left w:val="nil"/>
            </w:tcBorders>
            <w:shd w:val="clear" w:color="auto" w:fill="FFFFFF" w:themeFill="background1"/>
            <w:textDirection w:val="btLr"/>
          </w:tcPr>
          <w:p w14:paraId="45B61956" w14:textId="77777777" w:rsidR="00506E0A" w:rsidRPr="006B23A5" w:rsidRDefault="00506E0A" w:rsidP="004E520E">
            <w:pPr>
              <w:ind w:left="113" w:right="113"/>
              <w:jc w:val="center"/>
              <w:rPr>
                <w:b/>
              </w:rPr>
            </w:pPr>
            <w:bookmarkStart w:id="566" w:name="_Ref375677068"/>
            <w:bookmarkStart w:id="567" w:name="_Toc396498097"/>
            <w:r w:rsidRPr="000428E9">
              <w:rPr>
                <w:b/>
              </w:rPr>
              <w:t xml:space="preserve">Tabel </w:t>
            </w:r>
            <w:r w:rsidR="003C0604">
              <w:rPr>
                <w:b/>
              </w:rPr>
              <w:fldChar w:fldCharType="begin"/>
            </w:r>
            <w:r w:rsidR="003C0604">
              <w:rPr>
                <w:b/>
              </w:rPr>
              <w:instrText xml:space="preserve"> STYLEREF 1 \s </w:instrText>
            </w:r>
            <w:r w:rsidR="003C0604">
              <w:rPr>
                <w:b/>
              </w:rPr>
              <w:fldChar w:fldCharType="separate"/>
            </w:r>
            <w:r w:rsidR="002836B7">
              <w:rPr>
                <w:b/>
                <w:noProof/>
              </w:rPr>
              <w:t>B</w:t>
            </w:r>
            <w:r w:rsidR="003C0604">
              <w:rPr>
                <w:b/>
              </w:rPr>
              <w:fldChar w:fldCharType="end"/>
            </w:r>
            <w:r w:rsidR="003C0604">
              <w:rPr>
                <w:b/>
              </w:rPr>
              <w:t>.</w:t>
            </w:r>
            <w:r w:rsidR="003C0604">
              <w:rPr>
                <w:b/>
              </w:rPr>
              <w:fldChar w:fldCharType="begin"/>
            </w:r>
            <w:r w:rsidR="003C0604">
              <w:rPr>
                <w:b/>
              </w:rPr>
              <w:instrText xml:space="preserve"> SEQ Tabel \* ARABIC \s 1 </w:instrText>
            </w:r>
            <w:r w:rsidR="003C0604">
              <w:rPr>
                <w:b/>
              </w:rPr>
              <w:fldChar w:fldCharType="separate"/>
            </w:r>
            <w:r w:rsidR="002836B7">
              <w:rPr>
                <w:b/>
                <w:noProof/>
              </w:rPr>
              <w:t>2</w:t>
            </w:r>
            <w:r w:rsidR="003C0604">
              <w:rPr>
                <w:b/>
              </w:rPr>
              <w:fldChar w:fldCharType="end"/>
            </w:r>
            <w:bookmarkEnd w:id="566"/>
            <w:r>
              <w:rPr>
                <w:b/>
              </w:rPr>
              <w:t xml:space="preserve"> </w:t>
            </w:r>
            <w:r w:rsidRPr="006B23A5">
              <w:rPr>
                <w:b/>
              </w:rPr>
              <w:t xml:space="preserve">Matriks Similaritas yang </w:t>
            </w:r>
            <w:r>
              <w:rPr>
                <w:b/>
              </w:rPr>
              <w:t>Didapatkan</w:t>
            </w:r>
            <w:r w:rsidRPr="006B23A5">
              <w:rPr>
                <w:b/>
              </w:rPr>
              <w:t xml:space="preserve"> pada Tahap Pengujian </w:t>
            </w:r>
            <w:r w:rsidRPr="006B23A5">
              <w:rPr>
                <w:b/>
                <w:i/>
              </w:rPr>
              <w:t>Clusterer</w:t>
            </w:r>
            <w:bookmarkEnd w:id="567"/>
          </w:p>
        </w:tc>
        <w:tc>
          <w:tcPr>
            <w:tcW w:w="333" w:type="pct"/>
            <w:shd w:val="clear" w:color="auto" w:fill="D9D9D9" w:themeFill="background1" w:themeFillShade="D9"/>
            <w:textDirection w:val="btLr"/>
            <w:vAlign w:val="center"/>
          </w:tcPr>
          <w:p w14:paraId="75F6DB38" w14:textId="77777777" w:rsidR="00506E0A" w:rsidRPr="00907766" w:rsidRDefault="00506E0A" w:rsidP="004E520E">
            <w:pPr>
              <w:ind w:left="113" w:right="113"/>
              <w:jc w:val="center"/>
              <w:rPr>
                <w:b/>
                <w:sz w:val="18"/>
                <w:szCs w:val="18"/>
              </w:rPr>
            </w:pPr>
            <w:r w:rsidRPr="00907766">
              <w:rPr>
                <w:b/>
                <w:sz w:val="18"/>
                <w:szCs w:val="18"/>
              </w:rPr>
              <w:t>13</w:t>
            </w:r>
          </w:p>
        </w:tc>
        <w:tc>
          <w:tcPr>
            <w:tcW w:w="333" w:type="pct"/>
            <w:textDirection w:val="btLr"/>
            <w:vAlign w:val="center"/>
          </w:tcPr>
          <w:p w14:paraId="1A44F187"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61F2770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DCCF6C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6</w:t>
            </w:r>
          </w:p>
        </w:tc>
        <w:tc>
          <w:tcPr>
            <w:tcW w:w="333" w:type="pct"/>
            <w:textDirection w:val="btLr"/>
            <w:vAlign w:val="bottom"/>
          </w:tcPr>
          <w:p w14:paraId="2B22E7D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9</w:t>
            </w:r>
          </w:p>
        </w:tc>
        <w:tc>
          <w:tcPr>
            <w:tcW w:w="333" w:type="pct"/>
            <w:textDirection w:val="btLr"/>
            <w:vAlign w:val="bottom"/>
          </w:tcPr>
          <w:p w14:paraId="7525C10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446B2F2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EFC4CD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01BFED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D0C3CD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79861F6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96F877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6AC9A0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69CCD9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r>
      <w:tr w:rsidR="00506E0A" w14:paraId="2A494352" w14:textId="77777777" w:rsidTr="004E520E">
        <w:trPr>
          <w:cantSplit/>
          <w:trHeight w:val="547"/>
          <w:jc w:val="center"/>
        </w:trPr>
        <w:tc>
          <w:tcPr>
            <w:tcW w:w="333" w:type="pct"/>
            <w:vMerge/>
            <w:tcBorders>
              <w:left w:val="nil"/>
            </w:tcBorders>
            <w:shd w:val="clear" w:color="auto" w:fill="FFFFFF" w:themeFill="background1"/>
            <w:textDirection w:val="btLr"/>
          </w:tcPr>
          <w:p w14:paraId="0A2AD72C"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288D6377" w14:textId="77777777" w:rsidR="00506E0A" w:rsidRPr="00907766" w:rsidRDefault="00506E0A" w:rsidP="004E520E">
            <w:pPr>
              <w:ind w:left="113" w:right="113"/>
              <w:jc w:val="center"/>
              <w:rPr>
                <w:b/>
                <w:sz w:val="18"/>
                <w:szCs w:val="18"/>
              </w:rPr>
            </w:pPr>
            <w:r w:rsidRPr="00907766">
              <w:rPr>
                <w:b/>
                <w:sz w:val="18"/>
                <w:szCs w:val="18"/>
              </w:rPr>
              <w:t>12</w:t>
            </w:r>
          </w:p>
        </w:tc>
        <w:tc>
          <w:tcPr>
            <w:tcW w:w="333" w:type="pct"/>
            <w:textDirection w:val="btLr"/>
            <w:vAlign w:val="center"/>
          </w:tcPr>
          <w:p w14:paraId="532D93B6"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168891E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051E3C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09CC84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9BC03F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CF1E39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36B4FA2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57EDDCB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5B39794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5</w:t>
            </w:r>
          </w:p>
        </w:tc>
        <w:tc>
          <w:tcPr>
            <w:tcW w:w="333" w:type="pct"/>
            <w:textDirection w:val="btLr"/>
            <w:vAlign w:val="bottom"/>
          </w:tcPr>
          <w:p w14:paraId="46EE6AF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438B4FB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527DF73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w:t>
            </w:r>
          </w:p>
        </w:tc>
        <w:tc>
          <w:tcPr>
            <w:tcW w:w="333" w:type="pct"/>
            <w:textDirection w:val="btLr"/>
            <w:vAlign w:val="bottom"/>
          </w:tcPr>
          <w:p w14:paraId="4582141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r>
      <w:tr w:rsidR="00506E0A" w14:paraId="0CDF07A4" w14:textId="77777777" w:rsidTr="004E520E">
        <w:trPr>
          <w:cantSplit/>
          <w:trHeight w:val="547"/>
          <w:jc w:val="center"/>
        </w:trPr>
        <w:tc>
          <w:tcPr>
            <w:tcW w:w="333" w:type="pct"/>
            <w:vMerge/>
            <w:tcBorders>
              <w:left w:val="nil"/>
            </w:tcBorders>
            <w:shd w:val="clear" w:color="auto" w:fill="FFFFFF" w:themeFill="background1"/>
            <w:textDirection w:val="btLr"/>
          </w:tcPr>
          <w:p w14:paraId="57A86486"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72254A4F" w14:textId="77777777" w:rsidR="00506E0A" w:rsidRPr="00907766" w:rsidRDefault="00506E0A" w:rsidP="004E520E">
            <w:pPr>
              <w:ind w:left="113" w:right="113"/>
              <w:jc w:val="center"/>
              <w:rPr>
                <w:b/>
                <w:sz w:val="18"/>
                <w:szCs w:val="18"/>
              </w:rPr>
            </w:pPr>
            <w:r w:rsidRPr="00907766">
              <w:rPr>
                <w:b/>
                <w:sz w:val="18"/>
                <w:szCs w:val="18"/>
              </w:rPr>
              <w:t>11</w:t>
            </w:r>
          </w:p>
        </w:tc>
        <w:tc>
          <w:tcPr>
            <w:tcW w:w="333" w:type="pct"/>
            <w:textDirection w:val="btLr"/>
            <w:vAlign w:val="center"/>
          </w:tcPr>
          <w:p w14:paraId="1BA0AC8A"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7E07FD1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384C50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787729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243C48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CD829D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5BC9138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4BFF5C1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4</w:t>
            </w:r>
          </w:p>
        </w:tc>
        <w:tc>
          <w:tcPr>
            <w:tcW w:w="333" w:type="pct"/>
            <w:textDirection w:val="btLr"/>
            <w:vAlign w:val="bottom"/>
          </w:tcPr>
          <w:p w14:paraId="1E7CB8B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31C746E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w:t>
            </w:r>
          </w:p>
        </w:tc>
        <w:tc>
          <w:tcPr>
            <w:tcW w:w="333" w:type="pct"/>
            <w:textDirection w:val="btLr"/>
            <w:vAlign w:val="bottom"/>
          </w:tcPr>
          <w:p w14:paraId="44F8FB5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1ED0160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2FE8B11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r>
      <w:tr w:rsidR="00506E0A" w14:paraId="6C5A0B1B" w14:textId="77777777" w:rsidTr="004E520E">
        <w:trPr>
          <w:cantSplit/>
          <w:trHeight w:val="547"/>
          <w:jc w:val="center"/>
        </w:trPr>
        <w:tc>
          <w:tcPr>
            <w:tcW w:w="333" w:type="pct"/>
            <w:vMerge/>
            <w:tcBorders>
              <w:left w:val="nil"/>
            </w:tcBorders>
            <w:shd w:val="clear" w:color="auto" w:fill="FFFFFF" w:themeFill="background1"/>
            <w:textDirection w:val="btLr"/>
          </w:tcPr>
          <w:p w14:paraId="6334E635"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7F7071F7" w14:textId="77777777" w:rsidR="00506E0A" w:rsidRPr="00907766" w:rsidRDefault="00506E0A" w:rsidP="004E520E">
            <w:pPr>
              <w:ind w:left="113" w:right="113"/>
              <w:jc w:val="center"/>
              <w:rPr>
                <w:b/>
                <w:sz w:val="18"/>
                <w:szCs w:val="18"/>
              </w:rPr>
            </w:pPr>
            <w:r w:rsidRPr="00907766">
              <w:rPr>
                <w:b/>
                <w:sz w:val="18"/>
                <w:szCs w:val="18"/>
              </w:rPr>
              <w:t>10</w:t>
            </w:r>
          </w:p>
        </w:tc>
        <w:tc>
          <w:tcPr>
            <w:tcW w:w="333" w:type="pct"/>
            <w:textDirection w:val="btLr"/>
            <w:vAlign w:val="center"/>
          </w:tcPr>
          <w:p w14:paraId="17D11475"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4B0A8C9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EBF7C2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309D59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B5375A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7BD4FD7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350D168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4</w:t>
            </w:r>
          </w:p>
        </w:tc>
        <w:tc>
          <w:tcPr>
            <w:tcW w:w="333" w:type="pct"/>
            <w:textDirection w:val="btLr"/>
            <w:vAlign w:val="bottom"/>
          </w:tcPr>
          <w:p w14:paraId="5226E1F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38B8545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1287841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73E41A7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w:t>
            </w:r>
          </w:p>
        </w:tc>
        <w:tc>
          <w:tcPr>
            <w:tcW w:w="333" w:type="pct"/>
            <w:textDirection w:val="btLr"/>
            <w:vAlign w:val="bottom"/>
          </w:tcPr>
          <w:p w14:paraId="10D7F71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482FC9B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35</w:t>
            </w:r>
          </w:p>
        </w:tc>
      </w:tr>
      <w:tr w:rsidR="00506E0A" w14:paraId="1A433FD8" w14:textId="77777777" w:rsidTr="004E520E">
        <w:trPr>
          <w:cantSplit/>
          <w:trHeight w:val="547"/>
          <w:jc w:val="center"/>
        </w:trPr>
        <w:tc>
          <w:tcPr>
            <w:tcW w:w="333" w:type="pct"/>
            <w:vMerge/>
            <w:tcBorders>
              <w:left w:val="nil"/>
            </w:tcBorders>
            <w:shd w:val="clear" w:color="auto" w:fill="FFFFFF" w:themeFill="background1"/>
            <w:textDirection w:val="btLr"/>
          </w:tcPr>
          <w:p w14:paraId="5568E94B"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34CABE09" w14:textId="77777777" w:rsidR="00506E0A" w:rsidRPr="00907766" w:rsidRDefault="00506E0A" w:rsidP="004E520E">
            <w:pPr>
              <w:ind w:left="113" w:right="113"/>
              <w:jc w:val="center"/>
              <w:rPr>
                <w:b/>
                <w:sz w:val="18"/>
                <w:szCs w:val="18"/>
              </w:rPr>
            </w:pPr>
            <w:r w:rsidRPr="00907766">
              <w:rPr>
                <w:b/>
                <w:sz w:val="18"/>
                <w:szCs w:val="18"/>
              </w:rPr>
              <w:t>9</w:t>
            </w:r>
          </w:p>
        </w:tc>
        <w:tc>
          <w:tcPr>
            <w:tcW w:w="333" w:type="pct"/>
            <w:textDirection w:val="btLr"/>
            <w:vAlign w:val="center"/>
          </w:tcPr>
          <w:p w14:paraId="60E9264D"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6B6F394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4F63D4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w:t>
            </w:r>
          </w:p>
        </w:tc>
        <w:tc>
          <w:tcPr>
            <w:tcW w:w="333" w:type="pct"/>
            <w:textDirection w:val="btLr"/>
            <w:vAlign w:val="bottom"/>
          </w:tcPr>
          <w:p w14:paraId="159A966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688C8A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8879E3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5</w:t>
            </w:r>
          </w:p>
        </w:tc>
        <w:tc>
          <w:tcPr>
            <w:tcW w:w="333" w:type="pct"/>
            <w:textDirection w:val="btLr"/>
            <w:vAlign w:val="bottom"/>
          </w:tcPr>
          <w:p w14:paraId="75CC959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4494A3B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155A85A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4CC6BC3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6</w:t>
            </w:r>
          </w:p>
        </w:tc>
        <w:tc>
          <w:tcPr>
            <w:tcW w:w="333" w:type="pct"/>
            <w:textDirection w:val="btLr"/>
            <w:vAlign w:val="bottom"/>
          </w:tcPr>
          <w:p w14:paraId="7F2ECA8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6</w:t>
            </w:r>
          </w:p>
        </w:tc>
        <w:tc>
          <w:tcPr>
            <w:tcW w:w="333" w:type="pct"/>
            <w:textDirection w:val="btLr"/>
            <w:vAlign w:val="bottom"/>
          </w:tcPr>
          <w:p w14:paraId="411C099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w:t>
            </w:r>
          </w:p>
        </w:tc>
        <w:tc>
          <w:tcPr>
            <w:tcW w:w="333" w:type="pct"/>
            <w:textDirection w:val="btLr"/>
            <w:vAlign w:val="bottom"/>
          </w:tcPr>
          <w:p w14:paraId="6BA7AA7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w:t>
            </w:r>
          </w:p>
        </w:tc>
      </w:tr>
      <w:tr w:rsidR="00506E0A" w14:paraId="0E91F1CB" w14:textId="77777777" w:rsidTr="004E520E">
        <w:trPr>
          <w:cantSplit/>
          <w:trHeight w:val="547"/>
          <w:jc w:val="center"/>
        </w:trPr>
        <w:tc>
          <w:tcPr>
            <w:tcW w:w="333" w:type="pct"/>
            <w:vMerge/>
            <w:tcBorders>
              <w:left w:val="nil"/>
            </w:tcBorders>
            <w:shd w:val="clear" w:color="auto" w:fill="FFFFFF" w:themeFill="background1"/>
            <w:textDirection w:val="btLr"/>
          </w:tcPr>
          <w:p w14:paraId="20F50654"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73009B94" w14:textId="77777777" w:rsidR="00506E0A" w:rsidRPr="00907766" w:rsidRDefault="00506E0A" w:rsidP="004E520E">
            <w:pPr>
              <w:ind w:left="113" w:right="113"/>
              <w:jc w:val="center"/>
              <w:rPr>
                <w:b/>
                <w:sz w:val="18"/>
                <w:szCs w:val="18"/>
              </w:rPr>
            </w:pPr>
            <w:r w:rsidRPr="00907766">
              <w:rPr>
                <w:b/>
                <w:sz w:val="18"/>
                <w:szCs w:val="18"/>
              </w:rPr>
              <w:t>8</w:t>
            </w:r>
          </w:p>
        </w:tc>
        <w:tc>
          <w:tcPr>
            <w:tcW w:w="333" w:type="pct"/>
            <w:textDirection w:val="btLr"/>
            <w:vAlign w:val="center"/>
          </w:tcPr>
          <w:p w14:paraId="795D7F83"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12F1C37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FE3B3D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D765D1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0DE71C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70C0D0F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301E5BF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w:t>
            </w:r>
          </w:p>
        </w:tc>
        <w:tc>
          <w:tcPr>
            <w:tcW w:w="333" w:type="pct"/>
            <w:textDirection w:val="btLr"/>
            <w:vAlign w:val="bottom"/>
          </w:tcPr>
          <w:p w14:paraId="17BBFBD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21B81A8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6</w:t>
            </w:r>
          </w:p>
        </w:tc>
        <w:tc>
          <w:tcPr>
            <w:tcW w:w="333" w:type="pct"/>
            <w:textDirection w:val="btLr"/>
            <w:vAlign w:val="bottom"/>
          </w:tcPr>
          <w:p w14:paraId="2EDF71B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4D1A087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3</w:t>
            </w:r>
          </w:p>
        </w:tc>
        <w:tc>
          <w:tcPr>
            <w:tcW w:w="333" w:type="pct"/>
            <w:textDirection w:val="btLr"/>
            <w:vAlign w:val="bottom"/>
          </w:tcPr>
          <w:p w14:paraId="7AC3A3A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5</w:t>
            </w:r>
          </w:p>
        </w:tc>
        <w:tc>
          <w:tcPr>
            <w:tcW w:w="333" w:type="pct"/>
            <w:textDirection w:val="btLr"/>
            <w:vAlign w:val="bottom"/>
          </w:tcPr>
          <w:p w14:paraId="3E6A497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r>
      <w:tr w:rsidR="00506E0A" w14:paraId="138CBE5C" w14:textId="77777777" w:rsidTr="004E520E">
        <w:trPr>
          <w:cantSplit/>
          <w:trHeight w:val="547"/>
          <w:jc w:val="center"/>
        </w:trPr>
        <w:tc>
          <w:tcPr>
            <w:tcW w:w="333" w:type="pct"/>
            <w:vMerge/>
            <w:tcBorders>
              <w:left w:val="nil"/>
            </w:tcBorders>
            <w:shd w:val="clear" w:color="auto" w:fill="FFFFFF" w:themeFill="background1"/>
            <w:textDirection w:val="btLr"/>
          </w:tcPr>
          <w:p w14:paraId="0FF5A0C3"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5D250C2A" w14:textId="77777777" w:rsidR="00506E0A" w:rsidRPr="00907766" w:rsidRDefault="00506E0A" w:rsidP="004E520E">
            <w:pPr>
              <w:ind w:left="113" w:right="113"/>
              <w:jc w:val="center"/>
              <w:rPr>
                <w:b/>
                <w:sz w:val="18"/>
                <w:szCs w:val="18"/>
              </w:rPr>
            </w:pPr>
            <w:r w:rsidRPr="00907766">
              <w:rPr>
                <w:b/>
                <w:sz w:val="18"/>
                <w:szCs w:val="18"/>
              </w:rPr>
              <w:t>7</w:t>
            </w:r>
          </w:p>
        </w:tc>
        <w:tc>
          <w:tcPr>
            <w:tcW w:w="333" w:type="pct"/>
            <w:textDirection w:val="btLr"/>
            <w:vAlign w:val="center"/>
          </w:tcPr>
          <w:p w14:paraId="7150915B" w14:textId="77777777" w:rsidR="00506E0A" w:rsidRPr="002564D2" w:rsidRDefault="00506E0A" w:rsidP="004E520E">
            <w:pPr>
              <w:ind w:left="113" w:right="113"/>
              <w:jc w:val="center"/>
              <w:rPr>
                <w:sz w:val="18"/>
                <w:szCs w:val="18"/>
              </w:rPr>
            </w:pPr>
            <w:r>
              <w:rPr>
                <w:sz w:val="18"/>
                <w:szCs w:val="18"/>
              </w:rPr>
              <w:t>0.8</w:t>
            </w:r>
          </w:p>
        </w:tc>
        <w:tc>
          <w:tcPr>
            <w:tcW w:w="333" w:type="pct"/>
            <w:textDirection w:val="btLr"/>
            <w:vAlign w:val="bottom"/>
          </w:tcPr>
          <w:p w14:paraId="3AE531B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5B020D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0E924F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B3BBC1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DAADC0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7EC8AC9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739152A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w:t>
            </w:r>
          </w:p>
        </w:tc>
        <w:tc>
          <w:tcPr>
            <w:tcW w:w="333" w:type="pct"/>
            <w:textDirection w:val="btLr"/>
            <w:vAlign w:val="bottom"/>
          </w:tcPr>
          <w:p w14:paraId="291D979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6</w:t>
            </w:r>
          </w:p>
        </w:tc>
        <w:tc>
          <w:tcPr>
            <w:tcW w:w="333" w:type="pct"/>
            <w:textDirection w:val="btLr"/>
            <w:vAlign w:val="bottom"/>
          </w:tcPr>
          <w:p w14:paraId="6F4CF5C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3</w:t>
            </w:r>
          </w:p>
        </w:tc>
        <w:tc>
          <w:tcPr>
            <w:tcW w:w="333" w:type="pct"/>
            <w:textDirection w:val="btLr"/>
            <w:vAlign w:val="bottom"/>
          </w:tcPr>
          <w:p w14:paraId="767E04D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5B8DCBB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5</w:t>
            </w:r>
          </w:p>
        </w:tc>
        <w:tc>
          <w:tcPr>
            <w:tcW w:w="333" w:type="pct"/>
            <w:textDirection w:val="btLr"/>
            <w:vAlign w:val="bottom"/>
          </w:tcPr>
          <w:p w14:paraId="69CDB45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44</w:t>
            </w:r>
          </w:p>
        </w:tc>
      </w:tr>
      <w:tr w:rsidR="00506E0A" w14:paraId="61FF864F" w14:textId="77777777" w:rsidTr="004E520E">
        <w:trPr>
          <w:cantSplit/>
          <w:trHeight w:val="547"/>
          <w:jc w:val="center"/>
        </w:trPr>
        <w:tc>
          <w:tcPr>
            <w:tcW w:w="333" w:type="pct"/>
            <w:vMerge/>
            <w:tcBorders>
              <w:left w:val="nil"/>
            </w:tcBorders>
            <w:shd w:val="clear" w:color="auto" w:fill="FFFFFF" w:themeFill="background1"/>
            <w:textDirection w:val="btLr"/>
          </w:tcPr>
          <w:p w14:paraId="196F84D9"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66483FDD" w14:textId="77777777" w:rsidR="00506E0A" w:rsidRPr="00907766" w:rsidRDefault="00506E0A" w:rsidP="004E520E">
            <w:pPr>
              <w:ind w:left="113" w:right="113"/>
              <w:jc w:val="center"/>
              <w:rPr>
                <w:b/>
                <w:sz w:val="18"/>
                <w:szCs w:val="18"/>
              </w:rPr>
            </w:pPr>
            <w:r w:rsidRPr="00907766">
              <w:rPr>
                <w:b/>
                <w:sz w:val="18"/>
                <w:szCs w:val="18"/>
              </w:rPr>
              <w:t>6</w:t>
            </w:r>
          </w:p>
        </w:tc>
        <w:tc>
          <w:tcPr>
            <w:tcW w:w="333" w:type="pct"/>
            <w:textDirection w:val="btLr"/>
            <w:vAlign w:val="center"/>
          </w:tcPr>
          <w:p w14:paraId="7CC6E29D"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74F09F5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E1E963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675975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83AE85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6F17E9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w:t>
            </w:r>
          </w:p>
        </w:tc>
        <w:tc>
          <w:tcPr>
            <w:tcW w:w="333" w:type="pct"/>
            <w:textDirection w:val="btLr"/>
            <w:vAlign w:val="bottom"/>
          </w:tcPr>
          <w:p w14:paraId="69917CC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0D6BF08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00F71A8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w:t>
            </w:r>
          </w:p>
        </w:tc>
        <w:tc>
          <w:tcPr>
            <w:tcW w:w="333" w:type="pct"/>
            <w:textDirection w:val="btLr"/>
            <w:vAlign w:val="bottom"/>
          </w:tcPr>
          <w:p w14:paraId="22C24CD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5</w:t>
            </w:r>
          </w:p>
        </w:tc>
        <w:tc>
          <w:tcPr>
            <w:tcW w:w="333" w:type="pct"/>
            <w:textDirection w:val="btLr"/>
            <w:vAlign w:val="bottom"/>
          </w:tcPr>
          <w:p w14:paraId="130AC81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5</w:t>
            </w:r>
          </w:p>
        </w:tc>
        <w:tc>
          <w:tcPr>
            <w:tcW w:w="333" w:type="pct"/>
            <w:textDirection w:val="btLr"/>
            <w:vAlign w:val="bottom"/>
          </w:tcPr>
          <w:p w14:paraId="1FAB2CF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04E861E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5</w:t>
            </w:r>
          </w:p>
        </w:tc>
      </w:tr>
      <w:tr w:rsidR="00506E0A" w14:paraId="29B8789E" w14:textId="77777777" w:rsidTr="004E520E">
        <w:trPr>
          <w:cantSplit/>
          <w:trHeight w:val="547"/>
          <w:jc w:val="center"/>
        </w:trPr>
        <w:tc>
          <w:tcPr>
            <w:tcW w:w="333" w:type="pct"/>
            <w:vMerge/>
            <w:tcBorders>
              <w:left w:val="nil"/>
            </w:tcBorders>
            <w:shd w:val="clear" w:color="auto" w:fill="FFFFFF" w:themeFill="background1"/>
            <w:textDirection w:val="btLr"/>
          </w:tcPr>
          <w:p w14:paraId="22D0622D"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2F530F7F" w14:textId="77777777" w:rsidR="00506E0A" w:rsidRPr="00907766" w:rsidRDefault="00506E0A" w:rsidP="004E520E">
            <w:pPr>
              <w:ind w:left="113" w:right="113"/>
              <w:jc w:val="center"/>
              <w:rPr>
                <w:b/>
                <w:sz w:val="18"/>
                <w:szCs w:val="18"/>
              </w:rPr>
            </w:pPr>
            <w:r w:rsidRPr="00907766">
              <w:rPr>
                <w:b/>
                <w:sz w:val="18"/>
                <w:szCs w:val="18"/>
              </w:rPr>
              <w:t>5</w:t>
            </w:r>
          </w:p>
        </w:tc>
        <w:tc>
          <w:tcPr>
            <w:tcW w:w="333" w:type="pct"/>
            <w:textDirection w:val="btLr"/>
            <w:vAlign w:val="center"/>
          </w:tcPr>
          <w:p w14:paraId="208648FD"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5AAAE12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688DA8A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D8C140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1E9A9C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C22676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c>
          <w:tcPr>
            <w:tcW w:w="333" w:type="pct"/>
            <w:textDirection w:val="btLr"/>
            <w:vAlign w:val="bottom"/>
          </w:tcPr>
          <w:p w14:paraId="6EE65BF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1662383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35</w:t>
            </w:r>
          </w:p>
        </w:tc>
        <w:tc>
          <w:tcPr>
            <w:tcW w:w="333" w:type="pct"/>
            <w:textDirection w:val="btLr"/>
            <w:vAlign w:val="bottom"/>
          </w:tcPr>
          <w:p w14:paraId="511385F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w:t>
            </w:r>
          </w:p>
        </w:tc>
        <w:tc>
          <w:tcPr>
            <w:tcW w:w="333" w:type="pct"/>
            <w:textDirection w:val="btLr"/>
            <w:vAlign w:val="bottom"/>
          </w:tcPr>
          <w:p w14:paraId="750876AD"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2</w:t>
            </w:r>
          </w:p>
        </w:tc>
        <w:tc>
          <w:tcPr>
            <w:tcW w:w="333" w:type="pct"/>
            <w:textDirection w:val="btLr"/>
            <w:vAlign w:val="bottom"/>
          </w:tcPr>
          <w:p w14:paraId="60BDD26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44</w:t>
            </w:r>
          </w:p>
        </w:tc>
        <w:tc>
          <w:tcPr>
            <w:tcW w:w="333" w:type="pct"/>
            <w:textDirection w:val="btLr"/>
            <w:vAlign w:val="bottom"/>
          </w:tcPr>
          <w:p w14:paraId="6D3D36C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5</w:t>
            </w:r>
          </w:p>
        </w:tc>
        <w:tc>
          <w:tcPr>
            <w:tcW w:w="333" w:type="pct"/>
            <w:textDirection w:val="btLr"/>
            <w:vAlign w:val="bottom"/>
          </w:tcPr>
          <w:p w14:paraId="606BFC3C"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r>
      <w:tr w:rsidR="00506E0A" w14:paraId="1BD46F13" w14:textId="77777777" w:rsidTr="004E520E">
        <w:trPr>
          <w:cantSplit/>
          <w:trHeight w:val="547"/>
          <w:jc w:val="center"/>
        </w:trPr>
        <w:tc>
          <w:tcPr>
            <w:tcW w:w="333" w:type="pct"/>
            <w:vMerge/>
            <w:tcBorders>
              <w:left w:val="nil"/>
            </w:tcBorders>
            <w:shd w:val="clear" w:color="auto" w:fill="FFFFFF" w:themeFill="background1"/>
            <w:textDirection w:val="btLr"/>
          </w:tcPr>
          <w:p w14:paraId="24F811AD"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5BCAF03D" w14:textId="77777777" w:rsidR="00506E0A" w:rsidRPr="00907766" w:rsidRDefault="00506E0A" w:rsidP="004E520E">
            <w:pPr>
              <w:ind w:left="113" w:right="113"/>
              <w:jc w:val="center"/>
              <w:rPr>
                <w:b/>
                <w:sz w:val="18"/>
                <w:szCs w:val="18"/>
              </w:rPr>
            </w:pPr>
            <w:r w:rsidRPr="00907766">
              <w:rPr>
                <w:b/>
                <w:sz w:val="18"/>
                <w:szCs w:val="18"/>
              </w:rPr>
              <w:t>4</w:t>
            </w:r>
          </w:p>
        </w:tc>
        <w:tc>
          <w:tcPr>
            <w:tcW w:w="333" w:type="pct"/>
            <w:textDirection w:val="btLr"/>
            <w:vAlign w:val="center"/>
          </w:tcPr>
          <w:p w14:paraId="136F3E90" w14:textId="77777777" w:rsidR="00506E0A" w:rsidRPr="002564D2" w:rsidRDefault="00506E0A" w:rsidP="004E520E">
            <w:pPr>
              <w:ind w:left="113" w:right="113"/>
              <w:jc w:val="center"/>
              <w:rPr>
                <w:sz w:val="18"/>
                <w:szCs w:val="18"/>
              </w:rPr>
            </w:pPr>
            <w:r>
              <w:rPr>
                <w:sz w:val="18"/>
                <w:szCs w:val="18"/>
              </w:rPr>
              <w:t>1</w:t>
            </w:r>
          </w:p>
        </w:tc>
        <w:tc>
          <w:tcPr>
            <w:tcW w:w="333" w:type="pct"/>
            <w:textDirection w:val="btLr"/>
            <w:vAlign w:val="bottom"/>
          </w:tcPr>
          <w:p w14:paraId="2DBFCB1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1DF14B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62A5E6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274C93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5594D5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0DF8686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1</w:t>
            </w:r>
          </w:p>
        </w:tc>
        <w:tc>
          <w:tcPr>
            <w:tcW w:w="333" w:type="pct"/>
            <w:textDirection w:val="btLr"/>
            <w:vAlign w:val="bottom"/>
          </w:tcPr>
          <w:p w14:paraId="0DC93B6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9</w:t>
            </w:r>
          </w:p>
        </w:tc>
        <w:tc>
          <w:tcPr>
            <w:tcW w:w="333" w:type="pct"/>
            <w:textDirection w:val="btLr"/>
            <w:vAlign w:val="bottom"/>
          </w:tcPr>
          <w:p w14:paraId="7BF913B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6</w:t>
            </w:r>
          </w:p>
        </w:tc>
        <w:tc>
          <w:tcPr>
            <w:tcW w:w="333" w:type="pct"/>
            <w:textDirection w:val="btLr"/>
            <w:vAlign w:val="bottom"/>
          </w:tcPr>
          <w:p w14:paraId="1D774FB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3</w:t>
            </w:r>
          </w:p>
        </w:tc>
        <w:tc>
          <w:tcPr>
            <w:tcW w:w="333" w:type="pct"/>
            <w:textDirection w:val="btLr"/>
            <w:vAlign w:val="bottom"/>
          </w:tcPr>
          <w:p w14:paraId="053AFF4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1</w:t>
            </w:r>
          </w:p>
        </w:tc>
        <w:tc>
          <w:tcPr>
            <w:tcW w:w="333" w:type="pct"/>
            <w:textDirection w:val="btLr"/>
            <w:vAlign w:val="bottom"/>
          </w:tcPr>
          <w:p w14:paraId="435FCC5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2</w:t>
            </w:r>
          </w:p>
        </w:tc>
        <w:tc>
          <w:tcPr>
            <w:tcW w:w="333" w:type="pct"/>
            <w:textDirection w:val="btLr"/>
            <w:vAlign w:val="bottom"/>
          </w:tcPr>
          <w:p w14:paraId="4D2EEA0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67</w:t>
            </w:r>
          </w:p>
        </w:tc>
      </w:tr>
      <w:tr w:rsidR="00506E0A" w14:paraId="12B9A6E7" w14:textId="77777777" w:rsidTr="004E520E">
        <w:trPr>
          <w:cantSplit/>
          <w:trHeight w:val="547"/>
          <w:jc w:val="center"/>
        </w:trPr>
        <w:tc>
          <w:tcPr>
            <w:tcW w:w="333" w:type="pct"/>
            <w:vMerge/>
            <w:tcBorders>
              <w:left w:val="nil"/>
            </w:tcBorders>
            <w:shd w:val="clear" w:color="auto" w:fill="FFFFFF" w:themeFill="background1"/>
            <w:textDirection w:val="btLr"/>
          </w:tcPr>
          <w:p w14:paraId="3FB5FAA7"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435DAED6" w14:textId="77777777" w:rsidR="00506E0A" w:rsidRPr="00907766" w:rsidRDefault="00506E0A" w:rsidP="004E520E">
            <w:pPr>
              <w:ind w:left="113" w:right="113"/>
              <w:jc w:val="center"/>
              <w:rPr>
                <w:b/>
                <w:sz w:val="18"/>
                <w:szCs w:val="18"/>
              </w:rPr>
            </w:pPr>
            <w:r w:rsidRPr="00907766">
              <w:rPr>
                <w:b/>
                <w:sz w:val="18"/>
                <w:szCs w:val="18"/>
              </w:rPr>
              <w:t>3</w:t>
            </w:r>
          </w:p>
        </w:tc>
        <w:tc>
          <w:tcPr>
            <w:tcW w:w="333" w:type="pct"/>
            <w:textDirection w:val="btLr"/>
            <w:vAlign w:val="center"/>
          </w:tcPr>
          <w:p w14:paraId="7C091D3B" w14:textId="77777777" w:rsidR="00506E0A" w:rsidRPr="002564D2" w:rsidRDefault="00506E0A" w:rsidP="004E520E">
            <w:pPr>
              <w:ind w:left="113" w:right="113"/>
              <w:jc w:val="center"/>
              <w:rPr>
                <w:sz w:val="18"/>
                <w:szCs w:val="18"/>
              </w:rPr>
            </w:pPr>
            <w:r>
              <w:rPr>
                <w:sz w:val="18"/>
                <w:szCs w:val="18"/>
              </w:rPr>
              <w:t>0.86</w:t>
            </w:r>
          </w:p>
        </w:tc>
        <w:tc>
          <w:tcPr>
            <w:tcW w:w="333" w:type="pct"/>
            <w:textDirection w:val="btLr"/>
            <w:vAlign w:val="center"/>
          </w:tcPr>
          <w:p w14:paraId="04B36A4E" w14:textId="77777777" w:rsidR="00506E0A" w:rsidRPr="002564D2" w:rsidRDefault="00506E0A" w:rsidP="004E520E">
            <w:pPr>
              <w:ind w:left="113" w:right="113"/>
              <w:jc w:val="center"/>
              <w:rPr>
                <w:sz w:val="18"/>
                <w:szCs w:val="18"/>
              </w:rPr>
            </w:pPr>
            <w:r>
              <w:rPr>
                <w:sz w:val="18"/>
                <w:szCs w:val="18"/>
              </w:rPr>
              <w:t>0.59</w:t>
            </w:r>
          </w:p>
        </w:tc>
        <w:tc>
          <w:tcPr>
            <w:tcW w:w="333" w:type="pct"/>
            <w:textDirection w:val="btLr"/>
            <w:vAlign w:val="bottom"/>
          </w:tcPr>
          <w:p w14:paraId="7201EE3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F1C1FC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4FAE11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279A0F1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w:t>
            </w:r>
          </w:p>
        </w:tc>
        <w:tc>
          <w:tcPr>
            <w:tcW w:w="333" w:type="pct"/>
            <w:textDirection w:val="btLr"/>
            <w:vAlign w:val="bottom"/>
          </w:tcPr>
          <w:p w14:paraId="5C42AA9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9</w:t>
            </w:r>
          </w:p>
        </w:tc>
        <w:tc>
          <w:tcPr>
            <w:tcW w:w="333" w:type="pct"/>
            <w:textDirection w:val="btLr"/>
            <w:vAlign w:val="bottom"/>
          </w:tcPr>
          <w:p w14:paraId="04985C7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1</w:t>
            </w:r>
          </w:p>
        </w:tc>
        <w:tc>
          <w:tcPr>
            <w:tcW w:w="333" w:type="pct"/>
            <w:textDirection w:val="btLr"/>
            <w:vAlign w:val="bottom"/>
          </w:tcPr>
          <w:p w14:paraId="6421399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1</w:t>
            </w:r>
          </w:p>
        </w:tc>
        <w:tc>
          <w:tcPr>
            <w:tcW w:w="333" w:type="pct"/>
            <w:textDirection w:val="btLr"/>
            <w:vAlign w:val="bottom"/>
          </w:tcPr>
          <w:p w14:paraId="69AB64A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1</w:t>
            </w:r>
          </w:p>
        </w:tc>
        <w:tc>
          <w:tcPr>
            <w:tcW w:w="333" w:type="pct"/>
            <w:textDirection w:val="btLr"/>
            <w:vAlign w:val="bottom"/>
          </w:tcPr>
          <w:p w14:paraId="6F41D5E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3</w:t>
            </w:r>
          </w:p>
        </w:tc>
        <w:tc>
          <w:tcPr>
            <w:tcW w:w="333" w:type="pct"/>
            <w:textDirection w:val="btLr"/>
            <w:vAlign w:val="bottom"/>
          </w:tcPr>
          <w:p w14:paraId="4BB7DA5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2</w:t>
            </w:r>
          </w:p>
        </w:tc>
        <w:tc>
          <w:tcPr>
            <w:tcW w:w="333" w:type="pct"/>
            <w:textDirection w:val="btLr"/>
            <w:vAlign w:val="bottom"/>
          </w:tcPr>
          <w:p w14:paraId="673FB96E"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93</w:t>
            </w:r>
          </w:p>
        </w:tc>
      </w:tr>
      <w:tr w:rsidR="00506E0A" w14:paraId="413C5239" w14:textId="77777777" w:rsidTr="004E520E">
        <w:trPr>
          <w:cantSplit/>
          <w:trHeight w:val="547"/>
          <w:jc w:val="center"/>
        </w:trPr>
        <w:tc>
          <w:tcPr>
            <w:tcW w:w="333" w:type="pct"/>
            <w:vMerge/>
            <w:tcBorders>
              <w:left w:val="nil"/>
            </w:tcBorders>
            <w:shd w:val="clear" w:color="auto" w:fill="FFFFFF" w:themeFill="background1"/>
            <w:textDirection w:val="btLr"/>
          </w:tcPr>
          <w:p w14:paraId="77449BA5"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1E13FDD5" w14:textId="77777777" w:rsidR="00506E0A" w:rsidRPr="00907766" w:rsidRDefault="00506E0A" w:rsidP="004E520E">
            <w:pPr>
              <w:ind w:left="113" w:right="113"/>
              <w:jc w:val="center"/>
              <w:rPr>
                <w:b/>
                <w:sz w:val="18"/>
                <w:szCs w:val="18"/>
              </w:rPr>
            </w:pPr>
            <w:r w:rsidRPr="00907766">
              <w:rPr>
                <w:b/>
                <w:sz w:val="18"/>
                <w:szCs w:val="18"/>
              </w:rPr>
              <w:t>2</w:t>
            </w:r>
          </w:p>
        </w:tc>
        <w:tc>
          <w:tcPr>
            <w:tcW w:w="333" w:type="pct"/>
            <w:textDirection w:val="btLr"/>
            <w:vAlign w:val="center"/>
          </w:tcPr>
          <w:p w14:paraId="7FFD95A3" w14:textId="77777777" w:rsidR="00506E0A" w:rsidRPr="002564D2" w:rsidRDefault="00506E0A" w:rsidP="004E520E">
            <w:pPr>
              <w:ind w:left="113" w:right="113"/>
              <w:jc w:val="center"/>
              <w:rPr>
                <w:sz w:val="18"/>
                <w:szCs w:val="18"/>
              </w:rPr>
            </w:pPr>
            <w:r>
              <w:rPr>
                <w:sz w:val="18"/>
                <w:szCs w:val="18"/>
              </w:rPr>
              <w:t>0.5</w:t>
            </w:r>
          </w:p>
        </w:tc>
        <w:tc>
          <w:tcPr>
            <w:tcW w:w="333" w:type="pct"/>
            <w:textDirection w:val="btLr"/>
            <w:vAlign w:val="center"/>
          </w:tcPr>
          <w:p w14:paraId="3E62966F" w14:textId="77777777" w:rsidR="00506E0A" w:rsidRPr="002564D2" w:rsidRDefault="00506E0A" w:rsidP="004E520E">
            <w:pPr>
              <w:ind w:left="113" w:right="113"/>
              <w:jc w:val="center"/>
              <w:rPr>
                <w:sz w:val="18"/>
                <w:szCs w:val="18"/>
              </w:rPr>
            </w:pPr>
            <w:r>
              <w:rPr>
                <w:sz w:val="18"/>
                <w:szCs w:val="18"/>
              </w:rPr>
              <w:t>0</w:t>
            </w:r>
          </w:p>
        </w:tc>
        <w:tc>
          <w:tcPr>
            <w:tcW w:w="333" w:type="pct"/>
            <w:textDirection w:val="btLr"/>
            <w:vAlign w:val="bottom"/>
          </w:tcPr>
          <w:p w14:paraId="673202D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6</w:t>
            </w:r>
          </w:p>
        </w:tc>
        <w:tc>
          <w:tcPr>
            <w:tcW w:w="333" w:type="pct"/>
            <w:textDirection w:val="btLr"/>
            <w:vAlign w:val="bottom"/>
          </w:tcPr>
          <w:p w14:paraId="04A45FE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59</w:t>
            </w:r>
          </w:p>
        </w:tc>
        <w:tc>
          <w:tcPr>
            <w:tcW w:w="333" w:type="pct"/>
            <w:textDirection w:val="btLr"/>
            <w:vAlign w:val="bottom"/>
          </w:tcPr>
          <w:p w14:paraId="3100F52B"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0CCA45F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6EA07C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B39B70A"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02FA84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0F5703E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83EA964"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36F51255"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72CD18C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r>
      <w:tr w:rsidR="00506E0A" w14:paraId="446EBAB6" w14:textId="77777777" w:rsidTr="004E520E">
        <w:trPr>
          <w:cantSplit/>
          <w:trHeight w:val="547"/>
          <w:jc w:val="center"/>
        </w:trPr>
        <w:tc>
          <w:tcPr>
            <w:tcW w:w="333" w:type="pct"/>
            <w:vMerge/>
            <w:tcBorders>
              <w:left w:val="nil"/>
            </w:tcBorders>
            <w:shd w:val="clear" w:color="auto" w:fill="FFFFFF" w:themeFill="background1"/>
            <w:textDirection w:val="btLr"/>
          </w:tcPr>
          <w:p w14:paraId="422B3CEF" w14:textId="77777777" w:rsidR="00506E0A" w:rsidRDefault="00506E0A" w:rsidP="004E520E">
            <w:pPr>
              <w:ind w:left="113" w:right="113"/>
              <w:jc w:val="center"/>
              <w:rPr>
                <w:sz w:val="18"/>
                <w:szCs w:val="18"/>
              </w:rPr>
            </w:pPr>
          </w:p>
        </w:tc>
        <w:tc>
          <w:tcPr>
            <w:tcW w:w="333" w:type="pct"/>
            <w:shd w:val="clear" w:color="auto" w:fill="D9D9D9" w:themeFill="background1" w:themeFillShade="D9"/>
            <w:textDirection w:val="btLr"/>
            <w:vAlign w:val="center"/>
          </w:tcPr>
          <w:p w14:paraId="0FCD69B4" w14:textId="77777777" w:rsidR="00506E0A" w:rsidRPr="00907766" w:rsidRDefault="00506E0A" w:rsidP="004E520E">
            <w:pPr>
              <w:ind w:left="113" w:right="113"/>
              <w:jc w:val="center"/>
              <w:rPr>
                <w:b/>
                <w:sz w:val="18"/>
                <w:szCs w:val="18"/>
              </w:rPr>
            </w:pPr>
            <w:r w:rsidRPr="00907766">
              <w:rPr>
                <w:b/>
                <w:sz w:val="18"/>
                <w:szCs w:val="18"/>
              </w:rPr>
              <w:t>1</w:t>
            </w:r>
          </w:p>
        </w:tc>
        <w:tc>
          <w:tcPr>
            <w:tcW w:w="333" w:type="pct"/>
            <w:textDirection w:val="btLr"/>
            <w:vAlign w:val="center"/>
          </w:tcPr>
          <w:p w14:paraId="565CDFCD" w14:textId="77777777" w:rsidR="00506E0A" w:rsidRPr="002564D2" w:rsidRDefault="00506E0A" w:rsidP="004E520E">
            <w:pPr>
              <w:ind w:left="113" w:right="113"/>
              <w:jc w:val="center"/>
              <w:rPr>
                <w:sz w:val="18"/>
                <w:szCs w:val="18"/>
              </w:rPr>
            </w:pPr>
            <w:r>
              <w:rPr>
                <w:sz w:val="18"/>
                <w:szCs w:val="18"/>
              </w:rPr>
              <w:t>0</w:t>
            </w:r>
          </w:p>
        </w:tc>
        <w:tc>
          <w:tcPr>
            <w:tcW w:w="333" w:type="pct"/>
            <w:textDirection w:val="btLr"/>
            <w:vAlign w:val="center"/>
          </w:tcPr>
          <w:p w14:paraId="4402AB44" w14:textId="77777777" w:rsidR="00506E0A" w:rsidRPr="002564D2" w:rsidRDefault="00506E0A" w:rsidP="004E520E">
            <w:pPr>
              <w:ind w:left="113" w:right="113"/>
              <w:jc w:val="center"/>
              <w:rPr>
                <w:sz w:val="18"/>
                <w:szCs w:val="18"/>
              </w:rPr>
            </w:pPr>
            <w:r>
              <w:rPr>
                <w:sz w:val="18"/>
                <w:szCs w:val="18"/>
              </w:rPr>
              <w:t>0.5</w:t>
            </w:r>
          </w:p>
        </w:tc>
        <w:tc>
          <w:tcPr>
            <w:tcW w:w="333" w:type="pct"/>
            <w:textDirection w:val="btLr"/>
            <w:vAlign w:val="bottom"/>
          </w:tcPr>
          <w:p w14:paraId="357129D8"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515F0AA6"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46287193"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1</w:t>
            </w:r>
          </w:p>
        </w:tc>
        <w:tc>
          <w:tcPr>
            <w:tcW w:w="333" w:type="pct"/>
            <w:textDirection w:val="btLr"/>
            <w:vAlign w:val="bottom"/>
          </w:tcPr>
          <w:p w14:paraId="1899E42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w:t>
            </w:r>
          </w:p>
        </w:tc>
        <w:tc>
          <w:tcPr>
            <w:tcW w:w="333" w:type="pct"/>
            <w:textDirection w:val="btLr"/>
            <w:vAlign w:val="bottom"/>
          </w:tcPr>
          <w:p w14:paraId="62D183A7"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1AB48A5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9</w:t>
            </w:r>
          </w:p>
        </w:tc>
        <w:tc>
          <w:tcPr>
            <w:tcW w:w="333" w:type="pct"/>
            <w:textDirection w:val="btLr"/>
            <w:vAlign w:val="bottom"/>
          </w:tcPr>
          <w:p w14:paraId="1B2B0771"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75</w:t>
            </w:r>
          </w:p>
        </w:tc>
        <w:tc>
          <w:tcPr>
            <w:tcW w:w="333" w:type="pct"/>
            <w:textDirection w:val="btLr"/>
            <w:vAlign w:val="bottom"/>
          </w:tcPr>
          <w:p w14:paraId="5CC92E80"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2D09C409"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8</w:t>
            </w:r>
          </w:p>
        </w:tc>
        <w:tc>
          <w:tcPr>
            <w:tcW w:w="333" w:type="pct"/>
            <w:textDirection w:val="btLr"/>
            <w:vAlign w:val="bottom"/>
          </w:tcPr>
          <w:p w14:paraId="6AB25772"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w:t>
            </w:r>
          </w:p>
        </w:tc>
        <w:tc>
          <w:tcPr>
            <w:tcW w:w="333" w:type="pct"/>
            <w:textDirection w:val="btLr"/>
            <w:vAlign w:val="bottom"/>
          </w:tcPr>
          <w:p w14:paraId="56D1A9DF" w14:textId="77777777" w:rsidR="00506E0A" w:rsidRPr="002564D2" w:rsidRDefault="00506E0A" w:rsidP="004E520E">
            <w:pPr>
              <w:ind w:left="113" w:right="113"/>
              <w:jc w:val="right"/>
              <w:rPr>
                <w:color w:val="000000"/>
                <w:sz w:val="16"/>
                <w:szCs w:val="18"/>
                <w:lang w:eastAsia="id-ID"/>
              </w:rPr>
            </w:pPr>
            <w:r w:rsidRPr="002564D2">
              <w:rPr>
                <w:color w:val="000000"/>
                <w:sz w:val="16"/>
                <w:szCs w:val="18"/>
                <w:lang w:eastAsia="id-ID"/>
              </w:rPr>
              <w:t>0.85</w:t>
            </w:r>
          </w:p>
        </w:tc>
      </w:tr>
      <w:tr w:rsidR="00506E0A" w14:paraId="7B9BAA81" w14:textId="77777777" w:rsidTr="004E520E">
        <w:trPr>
          <w:cantSplit/>
          <w:trHeight w:val="822"/>
          <w:jc w:val="center"/>
        </w:trPr>
        <w:tc>
          <w:tcPr>
            <w:tcW w:w="333" w:type="pct"/>
            <w:vMerge/>
            <w:tcBorders>
              <w:left w:val="nil"/>
              <w:bottom w:val="nil"/>
            </w:tcBorders>
            <w:shd w:val="clear" w:color="auto" w:fill="FFFFFF" w:themeFill="background1"/>
            <w:textDirection w:val="btLr"/>
          </w:tcPr>
          <w:p w14:paraId="66FDA4C4" w14:textId="77777777" w:rsidR="00506E0A" w:rsidRPr="002564D2" w:rsidRDefault="00506E0A" w:rsidP="004E520E">
            <w:pPr>
              <w:ind w:left="113" w:right="113"/>
              <w:jc w:val="center"/>
              <w:rPr>
                <w:b/>
                <w:sz w:val="18"/>
                <w:szCs w:val="18"/>
              </w:rPr>
            </w:pPr>
          </w:p>
        </w:tc>
        <w:tc>
          <w:tcPr>
            <w:tcW w:w="333" w:type="pct"/>
            <w:shd w:val="clear" w:color="auto" w:fill="D9D9D9" w:themeFill="background1" w:themeFillShade="D9"/>
            <w:textDirection w:val="btLr"/>
            <w:vAlign w:val="center"/>
          </w:tcPr>
          <w:p w14:paraId="2BA6EC70" w14:textId="77777777" w:rsidR="00506E0A" w:rsidRPr="002564D2" w:rsidRDefault="00506E0A" w:rsidP="004E520E">
            <w:pPr>
              <w:ind w:left="113" w:right="113"/>
              <w:jc w:val="center"/>
              <w:rPr>
                <w:b/>
                <w:sz w:val="18"/>
                <w:szCs w:val="18"/>
              </w:rPr>
            </w:pPr>
            <w:r w:rsidRPr="002564D2">
              <w:rPr>
                <w:b/>
                <w:sz w:val="18"/>
                <w:szCs w:val="18"/>
              </w:rPr>
              <w:t>Entitas</w:t>
            </w:r>
          </w:p>
        </w:tc>
        <w:tc>
          <w:tcPr>
            <w:tcW w:w="333" w:type="pct"/>
            <w:shd w:val="clear" w:color="auto" w:fill="D9D9D9" w:themeFill="background1" w:themeFillShade="D9"/>
            <w:textDirection w:val="btLr"/>
            <w:vAlign w:val="center"/>
          </w:tcPr>
          <w:p w14:paraId="3DC95A7B" w14:textId="77777777" w:rsidR="00506E0A" w:rsidRPr="00907766" w:rsidRDefault="00506E0A" w:rsidP="004E520E">
            <w:pPr>
              <w:ind w:left="113" w:right="113"/>
              <w:jc w:val="center"/>
              <w:rPr>
                <w:b/>
                <w:sz w:val="18"/>
                <w:szCs w:val="18"/>
              </w:rPr>
            </w:pPr>
            <w:r w:rsidRPr="00907766">
              <w:rPr>
                <w:b/>
                <w:sz w:val="18"/>
                <w:szCs w:val="18"/>
              </w:rPr>
              <w:t>1</w:t>
            </w:r>
          </w:p>
        </w:tc>
        <w:tc>
          <w:tcPr>
            <w:tcW w:w="333" w:type="pct"/>
            <w:shd w:val="clear" w:color="auto" w:fill="D9D9D9" w:themeFill="background1" w:themeFillShade="D9"/>
            <w:textDirection w:val="btLr"/>
            <w:vAlign w:val="center"/>
          </w:tcPr>
          <w:p w14:paraId="70A0F9B2" w14:textId="77777777" w:rsidR="00506E0A" w:rsidRPr="00907766" w:rsidRDefault="00506E0A" w:rsidP="004E520E">
            <w:pPr>
              <w:ind w:left="113" w:right="113"/>
              <w:jc w:val="center"/>
              <w:rPr>
                <w:b/>
                <w:sz w:val="18"/>
                <w:szCs w:val="18"/>
              </w:rPr>
            </w:pPr>
            <w:r w:rsidRPr="00907766">
              <w:rPr>
                <w:b/>
                <w:sz w:val="18"/>
                <w:szCs w:val="18"/>
              </w:rPr>
              <w:t>2</w:t>
            </w:r>
          </w:p>
        </w:tc>
        <w:tc>
          <w:tcPr>
            <w:tcW w:w="333" w:type="pct"/>
            <w:shd w:val="clear" w:color="auto" w:fill="D9D9D9" w:themeFill="background1" w:themeFillShade="D9"/>
            <w:textDirection w:val="btLr"/>
            <w:vAlign w:val="center"/>
          </w:tcPr>
          <w:p w14:paraId="6A9819C6" w14:textId="77777777" w:rsidR="00506E0A" w:rsidRPr="00907766" w:rsidRDefault="00506E0A" w:rsidP="004E520E">
            <w:pPr>
              <w:ind w:left="113" w:right="113"/>
              <w:jc w:val="center"/>
              <w:rPr>
                <w:b/>
                <w:sz w:val="18"/>
                <w:szCs w:val="18"/>
              </w:rPr>
            </w:pPr>
            <w:r w:rsidRPr="00907766">
              <w:rPr>
                <w:b/>
                <w:sz w:val="18"/>
                <w:szCs w:val="18"/>
              </w:rPr>
              <w:t>3</w:t>
            </w:r>
          </w:p>
        </w:tc>
        <w:tc>
          <w:tcPr>
            <w:tcW w:w="333" w:type="pct"/>
            <w:shd w:val="clear" w:color="auto" w:fill="D9D9D9" w:themeFill="background1" w:themeFillShade="D9"/>
            <w:textDirection w:val="btLr"/>
            <w:vAlign w:val="center"/>
          </w:tcPr>
          <w:p w14:paraId="6821A15C" w14:textId="77777777" w:rsidR="00506E0A" w:rsidRPr="00907766" w:rsidRDefault="00506E0A" w:rsidP="004E520E">
            <w:pPr>
              <w:ind w:left="113" w:right="113"/>
              <w:jc w:val="center"/>
              <w:rPr>
                <w:b/>
                <w:sz w:val="18"/>
                <w:szCs w:val="18"/>
              </w:rPr>
            </w:pPr>
            <w:r w:rsidRPr="00907766">
              <w:rPr>
                <w:b/>
                <w:sz w:val="18"/>
                <w:szCs w:val="18"/>
              </w:rPr>
              <w:t>4</w:t>
            </w:r>
          </w:p>
        </w:tc>
        <w:tc>
          <w:tcPr>
            <w:tcW w:w="333" w:type="pct"/>
            <w:shd w:val="clear" w:color="auto" w:fill="D9D9D9" w:themeFill="background1" w:themeFillShade="D9"/>
            <w:textDirection w:val="btLr"/>
            <w:vAlign w:val="center"/>
          </w:tcPr>
          <w:p w14:paraId="6D383DDB" w14:textId="77777777" w:rsidR="00506E0A" w:rsidRPr="00907766" w:rsidRDefault="00506E0A" w:rsidP="004E520E">
            <w:pPr>
              <w:ind w:left="113" w:right="113"/>
              <w:jc w:val="center"/>
              <w:rPr>
                <w:b/>
                <w:sz w:val="18"/>
                <w:szCs w:val="18"/>
              </w:rPr>
            </w:pPr>
            <w:r w:rsidRPr="00907766">
              <w:rPr>
                <w:b/>
                <w:sz w:val="18"/>
                <w:szCs w:val="18"/>
              </w:rPr>
              <w:t>5</w:t>
            </w:r>
          </w:p>
        </w:tc>
        <w:tc>
          <w:tcPr>
            <w:tcW w:w="333" w:type="pct"/>
            <w:shd w:val="clear" w:color="auto" w:fill="D9D9D9" w:themeFill="background1" w:themeFillShade="D9"/>
            <w:textDirection w:val="btLr"/>
            <w:vAlign w:val="center"/>
          </w:tcPr>
          <w:p w14:paraId="21A9E8EE" w14:textId="77777777" w:rsidR="00506E0A" w:rsidRPr="00907766" w:rsidRDefault="00506E0A" w:rsidP="004E520E">
            <w:pPr>
              <w:ind w:left="113" w:right="113"/>
              <w:jc w:val="center"/>
              <w:rPr>
                <w:b/>
                <w:sz w:val="18"/>
                <w:szCs w:val="18"/>
              </w:rPr>
            </w:pPr>
            <w:r w:rsidRPr="00907766">
              <w:rPr>
                <w:b/>
                <w:sz w:val="18"/>
                <w:szCs w:val="18"/>
              </w:rPr>
              <w:t>6</w:t>
            </w:r>
          </w:p>
        </w:tc>
        <w:tc>
          <w:tcPr>
            <w:tcW w:w="333" w:type="pct"/>
            <w:shd w:val="clear" w:color="auto" w:fill="D9D9D9" w:themeFill="background1" w:themeFillShade="D9"/>
            <w:textDirection w:val="btLr"/>
            <w:vAlign w:val="center"/>
          </w:tcPr>
          <w:p w14:paraId="0E59BB5F" w14:textId="77777777" w:rsidR="00506E0A" w:rsidRPr="00907766" w:rsidRDefault="00506E0A" w:rsidP="004E520E">
            <w:pPr>
              <w:ind w:left="113" w:right="113"/>
              <w:jc w:val="center"/>
              <w:rPr>
                <w:b/>
                <w:sz w:val="18"/>
                <w:szCs w:val="18"/>
              </w:rPr>
            </w:pPr>
            <w:r w:rsidRPr="00907766">
              <w:rPr>
                <w:b/>
                <w:sz w:val="18"/>
                <w:szCs w:val="18"/>
              </w:rPr>
              <w:t>7</w:t>
            </w:r>
          </w:p>
        </w:tc>
        <w:tc>
          <w:tcPr>
            <w:tcW w:w="333" w:type="pct"/>
            <w:shd w:val="clear" w:color="auto" w:fill="D9D9D9" w:themeFill="background1" w:themeFillShade="D9"/>
            <w:textDirection w:val="btLr"/>
            <w:vAlign w:val="center"/>
          </w:tcPr>
          <w:p w14:paraId="2375D4E0" w14:textId="77777777" w:rsidR="00506E0A" w:rsidRPr="00907766" w:rsidRDefault="00506E0A" w:rsidP="004E520E">
            <w:pPr>
              <w:ind w:left="113" w:right="113"/>
              <w:jc w:val="center"/>
              <w:rPr>
                <w:b/>
                <w:sz w:val="18"/>
                <w:szCs w:val="18"/>
              </w:rPr>
            </w:pPr>
            <w:r w:rsidRPr="00907766">
              <w:rPr>
                <w:b/>
                <w:sz w:val="18"/>
                <w:szCs w:val="18"/>
              </w:rPr>
              <w:t>8</w:t>
            </w:r>
          </w:p>
        </w:tc>
        <w:tc>
          <w:tcPr>
            <w:tcW w:w="333" w:type="pct"/>
            <w:shd w:val="clear" w:color="auto" w:fill="D9D9D9" w:themeFill="background1" w:themeFillShade="D9"/>
            <w:textDirection w:val="btLr"/>
            <w:vAlign w:val="center"/>
          </w:tcPr>
          <w:p w14:paraId="7A74530A" w14:textId="77777777" w:rsidR="00506E0A" w:rsidRPr="00907766" w:rsidRDefault="00506E0A" w:rsidP="004E520E">
            <w:pPr>
              <w:ind w:left="113" w:right="113"/>
              <w:jc w:val="center"/>
              <w:rPr>
                <w:b/>
                <w:sz w:val="18"/>
                <w:szCs w:val="18"/>
              </w:rPr>
            </w:pPr>
            <w:r w:rsidRPr="00907766">
              <w:rPr>
                <w:b/>
                <w:sz w:val="18"/>
                <w:szCs w:val="18"/>
              </w:rPr>
              <w:t>9</w:t>
            </w:r>
          </w:p>
        </w:tc>
        <w:tc>
          <w:tcPr>
            <w:tcW w:w="333" w:type="pct"/>
            <w:shd w:val="clear" w:color="auto" w:fill="D9D9D9" w:themeFill="background1" w:themeFillShade="D9"/>
            <w:textDirection w:val="btLr"/>
            <w:vAlign w:val="center"/>
          </w:tcPr>
          <w:p w14:paraId="5BA29347" w14:textId="77777777" w:rsidR="00506E0A" w:rsidRPr="00907766" w:rsidRDefault="00506E0A" w:rsidP="004E520E">
            <w:pPr>
              <w:ind w:left="113" w:right="113"/>
              <w:jc w:val="center"/>
              <w:rPr>
                <w:b/>
                <w:sz w:val="18"/>
                <w:szCs w:val="18"/>
              </w:rPr>
            </w:pPr>
            <w:r w:rsidRPr="00907766">
              <w:rPr>
                <w:b/>
                <w:sz w:val="18"/>
                <w:szCs w:val="18"/>
              </w:rPr>
              <w:t>10</w:t>
            </w:r>
          </w:p>
        </w:tc>
        <w:tc>
          <w:tcPr>
            <w:tcW w:w="333" w:type="pct"/>
            <w:shd w:val="clear" w:color="auto" w:fill="D9D9D9" w:themeFill="background1" w:themeFillShade="D9"/>
            <w:textDirection w:val="btLr"/>
            <w:vAlign w:val="center"/>
          </w:tcPr>
          <w:p w14:paraId="06F8F352" w14:textId="77777777" w:rsidR="00506E0A" w:rsidRPr="00907766" w:rsidRDefault="00506E0A" w:rsidP="004E520E">
            <w:pPr>
              <w:ind w:left="113" w:right="113"/>
              <w:jc w:val="center"/>
              <w:rPr>
                <w:b/>
                <w:sz w:val="18"/>
                <w:szCs w:val="18"/>
              </w:rPr>
            </w:pPr>
            <w:r w:rsidRPr="00907766">
              <w:rPr>
                <w:b/>
                <w:sz w:val="18"/>
                <w:szCs w:val="18"/>
              </w:rPr>
              <w:t>11</w:t>
            </w:r>
          </w:p>
        </w:tc>
        <w:tc>
          <w:tcPr>
            <w:tcW w:w="333" w:type="pct"/>
            <w:shd w:val="clear" w:color="auto" w:fill="D9D9D9" w:themeFill="background1" w:themeFillShade="D9"/>
            <w:textDirection w:val="btLr"/>
            <w:vAlign w:val="center"/>
          </w:tcPr>
          <w:p w14:paraId="179B532E" w14:textId="77777777" w:rsidR="00506E0A" w:rsidRPr="00907766" w:rsidRDefault="00506E0A" w:rsidP="004E520E">
            <w:pPr>
              <w:ind w:left="113" w:right="113"/>
              <w:jc w:val="center"/>
              <w:rPr>
                <w:b/>
                <w:sz w:val="18"/>
                <w:szCs w:val="18"/>
              </w:rPr>
            </w:pPr>
            <w:r w:rsidRPr="00907766">
              <w:rPr>
                <w:b/>
                <w:sz w:val="18"/>
                <w:szCs w:val="18"/>
              </w:rPr>
              <w:t>12</w:t>
            </w:r>
          </w:p>
        </w:tc>
        <w:tc>
          <w:tcPr>
            <w:tcW w:w="333" w:type="pct"/>
            <w:shd w:val="clear" w:color="auto" w:fill="D9D9D9" w:themeFill="background1" w:themeFillShade="D9"/>
            <w:textDirection w:val="btLr"/>
            <w:vAlign w:val="center"/>
          </w:tcPr>
          <w:p w14:paraId="3CD2BCA4" w14:textId="77777777" w:rsidR="00506E0A" w:rsidRPr="00907766" w:rsidRDefault="00506E0A" w:rsidP="004E520E">
            <w:pPr>
              <w:ind w:left="113" w:right="113"/>
              <w:jc w:val="center"/>
              <w:rPr>
                <w:b/>
                <w:sz w:val="18"/>
                <w:szCs w:val="18"/>
              </w:rPr>
            </w:pPr>
            <w:r w:rsidRPr="00907766">
              <w:rPr>
                <w:b/>
                <w:sz w:val="18"/>
                <w:szCs w:val="18"/>
              </w:rPr>
              <w:t>13</w:t>
            </w:r>
          </w:p>
        </w:tc>
      </w:tr>
    </w:tbl>
    <w:p w14:paraId="1DE90948" w14:textId="77777777" w:rsidR="00506E0A" w:rsidRDefault="00506E0A" w:rsidP="00506E0A">
      <w:pPr>
        <w:jc w:val="center"/>
      </w:pPr>
    </w:p>
    <w:p w14:paraId="1015D0B9" w14:textId="77777777" w:rsidR="00506E0A" w:rsidRPr="00152D77" w:rsidRDefault="00506E0A" w:rsidP="00152D77"/>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72"/>
        <w:gridCol w:w="358"/>
        <w:gridCol w:w="358"/>
        <w:gridCol w:w="317"/>
        <w:gridCol w:w="358"/>
        <w:gridCol w:w="358"/>
        <w:gridCol w:w="358"/>
        <w:gridCol w:w="358"/>
        <w:gridCol w:w="358"/>
        <w:gridCol w:w="358"/>
        <w:gridCol w:w="358"/>
        <w:gridCol w:w="358"/>
        <w:gridCol w:w="358"/>
        <w:gridCol w:w="358"/>
        <w:gridCol w:w="358"/>
        <w:gridCol w:w="358"/>
        <w:gridCol w:w="358"/>
      </w:tblGrid>
      <w:tr w:rsidR="0066467F" w:rsidRPr="00B52F16" w14:paraId="6DF35CBB" w14:textId="77777777" w:rsidTr="00AF38EA">
        <w:trPr>
          <w:cantSplit/>
          <w:trHeight w:val="371"/>
          <w:jc w:val="center"/>
        </w:trPr>
        <w:tc>
          <w:tcPr>
            <w:tcW w:w="0" w:type="auto"/>
            <w:vMerge w:val="restart"/>
            <w:tcBorders>
              <w:top w:val="nil"/>
              <w:left w:val="nil"/>
            </w:tcBorders>
            <w:shd w:val="clear" w:color="auto" w:fill="FFFFFF" w:themeFill="background1"/>
            <w:textDirection w:val="btLr"/>
          </w:tcPr>
          <w:p w14:paraId="2FF4FA36" w14:textId="77777777" w:rsidR="00A34FA7" w:rsidRPr="00F641F1" w:rsidRDefault="00A34FA7" w:rsidP="00166069">
            <w:pPr>
              <w:ind w:left="113" w:right="113"/>
              <w:jc w:val="center"/>
              <w:rPr>
                <w:b/>
                <w:i/>
                <w:color w:val="000000"/>
                <w:sz w:val="20"/>
                <w:szCs w:val="20"/>
                <w:lang w:eastAsia="id-ID"/>
              </w:rPr>
            </w:pPr>
            <w:bookmarkStart w:id="568" w:name="_Ref375554673"/>
            <w:bookmarkStart w:id="569" w:name="_Toc396498098"/>
            <w:r w:rsidRPr="00F641F1">
              <w:rPr>
                <w:b/>
              </w:rPr>
              <w:lastRenderedPageBreak/>
              <w:t xml:space="preserve">Tabel </w:t>
            </w:r>
            <w:r w:rsidR="003C0604">
              <w:rPr>
                <w:b/>
              </w:rPr>
              <w:fldChar w:fldCharType="begin"/>
            </w:r>
            <w:r w:rsidR="003C0604">
              <w:rPr>
                <w:b/>
              </w:rPr>
              <w:instrText xml:space="preserve"> STYLEREF 1 \s </w:instrText>
            </w:r>
            <w:r w:rsidR="003C0604">
              <w:rPr>
                <w:b/>
              </w:rPr>
              <w:fldChar w:fldCharType="separate"/>
            </w:r>
            <w:r w:rsidR="002836B7">
              <w:rPr>
                <w:b/>
                <w:noProof/>
              </w:rPr>
              <w:t>B</w:t>
            </w:r>
            <w:r w:rsidR="003C0604">
              <w:rPr>
                <w:b/>
              </w:rPr>
              <w:fldChar w:fldCharType="end"/>
            </w:r>
            <w:r w:rsidR="003C0604">
              <w:rPr>
                <w:b/>
              </w:rPr>
              <w:t>.</w:t>
            </w:r>
            <w:r w:rsidR="003C0604">
              <w:rPr>
                <w:b/>
              </w:rPr>
              <w:fldChar w:fldCharType="begin"/>
            </w:r>
            <w:r w:rsidR="003C0604">
              <w:rPr>
                <w:b/>
              </w:rPr>
              <w:instrText xml:space="preserve"> SEQ Tabel \* ARABIC \s 1 </w:instrText>
            </w:r>
            <w:r w:rsidR="003C0604">
              <w:rPr>
                <w:b/>
              </w:rPr>
              <w:fldChar w:fldCharType="separate"/>
            </w:r>
            <w:r w:rsidR="002836B7">
              <w:rPr>
                <w:b/>
                <w:noProof/>
              </w:rPr>
              <w:t>3</w:t>
            </w:r>
            <w:r w:rsidR="003C0604">
              <w:rPr>
                <w:b/>
              </w:rPr>
              <w:fldChar w:fldCharType="end"/>
            </w:r>
            <w:bookmarkEnd w:id="568"/>
            <w:r>
              <w:rPr>
                <w:b/>
              </w:rPr>
              <w:t xml:space="preserve"> Matriks Atribut Entitas yang Diharapkan pada Tahap Pengujian </w:t>
            </w:r>
            <w:r>
              <w:rPr>
                <w:b/>
                <w:i/>
              </w:rPr>
              <w:t>Parser</w:t>
            </w:r>
            <w:bookmarkEnd w:id="569"/>
          </w:p>
        </w:tc>
        <w:tc>
          <w:tcPr>
            <w:tcW w:w="0" w:type="auto"/>
            <w:vMerge w:val="restart"/>
            <w:shd w:val="clear" w:color="000000" w:fill="D9D9D9"/>
            <w:noWrap/>
            <w:textDirection w:val="btLr"/>
            <w:vAlign w:val="center"/>
          </w:tcPr>
          <w:p w14:paraId="642FBB83" w14:textId="77777777" w:rsidR="00A34FA7" w:rsidRPr="00DB674F" w:rsidRDefault="00A34FA7" w:rsidP="00A34FA7">
            <w:pPr>
              <w:ind w:left="113" w:right="113"/>
              <w:jc w:val="center"/>
              <w:rPr>
                <w:b/>
                <w:color w:val="000000"/>
                <w:sz w:val="20"/>
                <w:szCs w:val="20"/>
                <w:lang w:eastAsia="id-ID"/>
              </w:rPr>
            </w:pPr>
            <w:r w:rsidRPr="00DB674F">
              <w:rPr>
                <w:b/>
                <w:color w:val="000000"/>
                <w:sz w:val="20"/>
                <w:szCs w:val="20"/>
                <w:lang w:eastAsia="id-ID"/>
              </w:rPr>
              <w:t>Atribut</w:t>
            </w:r>
          </w:p>
        </w:tc>
        <w:tc>
          <w:tcPr>
            <w:tcW w:w="0" w:type="auto"/>
            <w:vMerge w:val="restart"/>
            <w:shd w:val="clear" w:color="000000" w:fill="D9D9D9"/>
            <w:textDirection w:val="btLr"/>
            <w:vAlign w:val="center"/>
          </w:tcPr>
          <w:p w14:paraId="16397EE3" w14:textId="77777777" w:rsidR="00A34FA7" w:rsidRPr="00DB674F" w:rsidRDefault="00A34FA7" w:rsidP="00A34FA7">
            <w:pPr>
              <w:ind w:left="113" w:right="113"/>
              <w:jc w:val="center"/>
              <w:rPr>
                <w:b/>
                <w:color w:val="000000"/>
                <w:sz w:val="20"/>
                <w:szCs w:val="20"/>
                <w:lang w:eastAsia="id-ID"/>
              </w:rPr>
            </w:pPr>
            <w:r w:rsidRPr="00DB674F">
              <w:rPr>
                <w:b/>
                <w:color w:val="000000"/>
                <w:sz w:val="20"/>
                <w:szCs w:val="20"/>
                <w:lang w:eastAsia="id-ID"/>
              </w:rPr>
              <w:t>Atribut Kontrol</w:t>
            </w:r>
          </w:p>
        </w:tc>
        <w:tc>
          <w:tcPr>
            <w:tcW w:w="0" w:type="auto"/>
            <w:shd w:val="clear" w:color="000000" w:fill="D9D9D9"/>
            <w:textDirection w:val="btLr"/>
            <w:vAlign w:val="center"/>
          </w:tcPr>
          <w:p w14:paraId="36C58C54" w14:textId="77777777" w:rsidR="00A34FA7" w:rsidRPr="00B018CE" w:rsidRDefault="00B018CE" w:rsidP="00A34FA7">
            <w:pPr>
              <w:ind w:left="113" w:right="113"/>
              <w:jc w:val="center"/>
              <w:rPr>
                <w:color w:val="000000"/>
                <w:sz w:val="14"/>
                <w:szCs w:val="20"/>
                <w:lang w:eastAsia="id-ID"/>
              </w:rPr>
            </w:pPr>
            <w:r w:rsidRPr="00B018CE">
              <w:rPr>
                <w:color w:val="000000"/>
                <w:sz w:val="14"/>
                <w:szCs w:val="20"/>
                <w:lang w:eastAsia="id-ID"/>
              </w:rPr>
              <w:t>if</w:t>
            </w:r>
          </w:p>
        </w:tc>
        <w:tc>
          <w:tcPr>
            <w:tcW w:w="0" w:type="auto"/>
            <w:shd w:val="clear" w:color="auto" w:fill="FFFFFF" w:themeFill="background1"/>
            <w:textDirection w:val="btLr"/>
            <w:vAlign w:val="center"/>
          </w:tcPr>
          <w:p w14:paraId="53A53F64"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57DC71C"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54C203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47D9E4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22EB728"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5354270"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742926A"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FF7AA2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B4846A2"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ECA76D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783ED718"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1DCEB99E"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EB3ACA8"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47C2233E" w14:textId="77777777" w:rsidTr="00AF38EA">
        <w:trPr>
          <w:cantSplit/>
          <w:trHeight w:val="398"/>
          <w:jc w:val="center"/>
        </w:trPr>
        <w:tc>
          <w:tcPr>
            <w:tcW w:w="0" w:type="auto"/>
            <w:vMerge/>
            <w:tcBorders>
              <w:left w:val="nil"/>
            </w:tcBorders>
            <w:shd w:val="clear" w:color="auto" w:fill="FFFFFF" w:themeFill="background1"/>
            <w:textDirection w:val="btLr"/>
          </w:tcPr>
          <w:p w14:paraId="2C395883" w14:textId="77777777" w:rsidR="00A34FA7" w:rsidRPr="00F641F1" w:rsidRDefault="00A34FA7" w:rsidP="00166069">
            <w:pPr>
              <w:ind w:left="113" w:right="113"/>
              <w:jc w:val="center"/>
              <w:rPr>
                <w:b/>
              </w:rPr>
            </w:pPr>
          </w:p>
        </w:tc>
        <w:tc>
          <w:tcPr>
            <w:tcW w:w="0" w:type="auto"/>
            <w:vMerge/>
            <w:shd w:val="clear" w:color="000000" w:fill="D9D9D9"/>
            <w:noWrap/>
            <w:textDirection w:val="btLr"/>
            <w:vAlign w:val="center"/>
          </w:tcPr>
          <w:p w14:paraId="2F0566B1" w14:textId="77777777" w:rsidR="00A34FA7" w:rsidRPr="00DB674F" w:rsidRDefault="00A34FA7" w:rsidP="00A34FA7">
            <w:pPr>
              <w:ind w:left="113" w:right="113"/>
              <w:jc w:val="center"/>
              <w:rPr>
                <w:b/>
                <w:color w:val="000000"/>
                <w:sz w:val="20"/>
                <w:szCs w:val="20"/>
                <w:lang w:eastAsia="id-ID"/>
              </w:rPr>
            </w:pPr>
          </w:p>
        </w:tc>
        <w:tc>
          <w:tcPr>
            <w:tcW w:w="0" w:type="auto"/>
            <w:vMerge/>
            <w:shd w:val="clear" w:color="000000" w:fill="D9D9D9"/>
            <w:textDirection w:val="btLr"/>
            <w:vAlign w:val="center"/>
          </w:tcPr>
          <w:p w14:paraId="7D416A9D"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51A412D4" w14:textId="77777777" w:rsidR="00A34FA7" w:rsidRPr="00B018CE" w:rsidRDefault="00DB674F" w:rsidP="00A34FA7">
            <w:pPr>
              <w:ind w:left="113" w:right="113"/>
              <w:jc w:val="center"/>
              <w:rPr>
                <w:color w:val="000000"/>
                <w:sz w:val="14"/>
                <w:szCs w:val="20"/>
                <w:lang w:eastAsia="id-ID"/>
              </w:rPr>
            </w:pPr>
            <w:r>
              <w:rPr>
                <w:color w:val="000000"/>
                <w:sz w:val="14"/>
                <w:szCs w:val="20"/>
                <w:lang w:eastAsia="id-ID"/>
              </w:rPr>
              <w:t>f</w:t>
            </w:r>
            <w:r w:rsidR="00B018CE" w:rsidRPr="00B018CE">
              <w:rPr>
                <w:color w:val="000000"/>
                <w:sz w:val="14"/>
                <w:szCs w:val="20"/>
                <w:lang w:eastAsia="id-ID"/>
              </w:rPr>
              <w:t>or</w:t>
            </w:r>
          </w:p>
        </w:tc>
        <w:tc>
          <w:tcPr>
            <w:tcW w:w="0" w:type="auto"/>
            <w:shd w:val="clear" w:color="auto" w:fill="FFFFFF" w:themeFill="background1"/>
            <w:textDirection w:val="btLr"/>
            <w:vAlign w:val="center"/>
          </w:tcPr>
          <w:p w14:paraId="1E732A5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32CA8A5"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34E95A3"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8CF63EF"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73999DE"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7D0D5E2"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1A9F8B9"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40B79ED5"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5F55321C"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6270491E"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08B1E1CA"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2B2FA65A"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E0D855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490C07A9" w14:textId="77777777" w:rsidTr="00DB674F">
        <w:trPr>
          <w:cantSplit/>
          <w:trHeight w:val="326"/>
          <w:jc w:val="center"/>
        </w:trPr>
        <w:tc>
          <w:tcPr>
            <w:tcW w:w="0" w:type="auto"/>
            <w:vMerge/>
            <w:tcBorders>
              <w:left w:val="nil"/>
            </w:tcBorders>
            <w:shd w:val="clear" w:color="auto" w:fill="FFFFFF" w:themeFill="background1"/>
            <w:textDirection w:val="btLr"/>
          </w:tcPr>
          <w:p w14:paraId="7DCECEEC" w14:textId="77777777" w:rsidR="00A34FA7" w:rsidRPr="00F641F1" w:rsidRDefault="00A34FA7" w:rsidP="00166069">
            <w:pPr>
              <w:ind w:left="113" w:right="113"/>
              <w:jc w:val="center"/>
              <w:rPr>
                <w:b/>
              </w:rPr>
            </w:pPr>
          </w:p>
        </w:tc>
        <w:tc>
          <w:tcPr>
            <w:tcW w:w="0" w:type="auto"/>
            <w:vMerge/>
            <w:shd w:val="clear" w:color="000000" w:fill="D9D9D9"/>
            <w:noWrap/>
            <w:textDirection w:val="btLr"/>
            <w:vAlign w:val="center"/>
          </w:tcPr>
          <w:p w14:paraId="01E525EE" w14:textId="77777777" w:rsidR="00A34FA7" w:rsidRPr="00DB674F" w:rsidRDefault="00A34FA7" w:rsidP="00A34FA7">
            <w:pPr>
              <w:ind w:left="113" w:right="113"/>
              <w:jc w:val="center"/>
              <w:rPr>
                <w:b/>
                <w:color w:val="000000"/>
                <w:sz w:val="20"/>
                <w:szCs w:val="20"/>
                <w:lang w:eastAsia="id-ID"/>
              </w:rPr>
            </w:pPr>
          </w:p>
        </w:tc>
        <w:tc>
          <w:tcPr>
            <w:tcW w:w="0" w:type="auto"/>
            <w:vMerge/>
            <w:shd w:val="clear" w:color="000000" w:fill="D9D9D9"/>
            <w:textDirection w:val="btLr"/>
            <w:vAlign w:val="center"/>
          </w:tcPr>
          <w:p w14:paraId="4EECC80B"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6CC32AC2" w14:textId="77777777" w:rsidR="00A34FA7" w:rsidRPr="00B018CE" w:rsidRDefault="00B018CE" w:rsidP="00A34FA7">
            <w:pPr>
              <w:ind w:left="113" w:right="113"/>
              <w:jc w:val="center"/>
              <w:rPr>
                <w:color w:val="000000"/>
                <w:sz w:val="14"/>
                <w:szCs w:val="20"/>
                <w:lang w:eastAsia="id-ID"/>
              </w:rPr>
            </w:pPr>
            <w:r w:rsidRPr="00B018CE">
              <w:rPr>
                <w:color w:val="000000"/>
                <w:sz w:val="14"/>
                <w:szCs w:val="20"/>
                <w:lang w:eastAsia="id-ID"/>
              </w:rPr>
              <w:t>if</w:t>
            </w:r>
          </w:p>
        </w:tc>
        <w:tc>
          <w:tcPr>
            <w:tcW w:w="0" w:type="auto"/>
            <w:shd w:val="clear" w:color="auto" w:fill="FFFFFF" w:themeFill="background1"/>
            <w:textDirection w:val="btLr"/>
            <w:vAlign w:val="center"/>
          </w:tcPr>
          <w:p w14:paraId="164C4060"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64E6BEF"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98F6720"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D73EC0C"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433375C1"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28394E72"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39834361"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7BBCC384"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13A592A5"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51F788C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2047F78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03F04586"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33A7D7BC"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r>
      <w:tr w:rsidR="0066467F" w:rsidRPr="00B52F16" w14:paraId="113C85B1" w14:textId="77777777" w:rsidTr="00DB674F">
        <w:trPr>
          <w:cantSplit/>
          <w:trHeight w:val="623"/>
          <w:jc w:val="center"/>
        </w:trPr>
        <w:tc>
          <w:tcPr>
            <w:tcW w:w="0" w:type="auto"/>
            <w:vMerge/>
            <w:tcBorders>
              <w:left w:val="nil"/>
            </w:tcBorders>
            <w:shd w:val="clear" w:color="auto" w:fill="FFFFFF" w:themeFill="background1"/>
            <w:textDirection w:val="btLr"/>
          </w:tcPr>
          <w:p w14:paraId="6D8EB95B" w14:textId="77777777" w:rsidR="00A34FA7" w:rsidRPr="00F641F1" w:rsidRDefault="00A34FA7" w:rsidP="00166069">
            <w:pPr>
              <w:ind w:left="113" w:right="113"/>
              <w:jc w:val="center"/>
              <w:rPr>
                <w:b/>
              </w:rPr>
            </w:pPr>
          </w:p>
        </w:tc>
        <w:tc>
          <w:tcPr>
            <w:tcW w:w="0" w:type="auto"/>
            <w:vMerge/>
            <w:shd w:val="clear" w:color="000000" w:fill="D9D9D9"/>
            <w:noWrap/>
            <w:textDirection w:val="btLr"/>
            <w:vAlign w:val="center"/>
          </w:tcPr>
          <w:p w14:paraId="1769C588" w14:textId="77777777" w:rsidR="00A34FA7" w:rsidRPr="00DB674F" w:rsidRDefault="00A34FA7" w:rsidP="00A34FA7">
            <w:pPr>
              <w:ind w:left="113" w:right="113"/>
              <w:jc w:val="center"/>
              <w:rPr>
                <w:b/>
                <w:color w:val="000000"/>
                <w:sz w:val="20"/>
                <w:szCs w:val="20"/>
                <w:lang w:eastAsia="id-ID"/>
              </w:rPr>
            </w:pPr>
          </w:p>
        </w:tc>
        <w:tc>
          <w:tcPr>
            <w:tcW w:w="0" w:type="auto"/>
            <w:vMerge/>
            <w:shd w:val="clear" w:color="000000" w:fill="D9D9D9"/>
            <w:textDirection w:val="btLr"/>
            <w:vAlign w:val="center"/>
          </w:tcPr>
          <w:p w14:paraId="4FCBB46B"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54D547AF" w14:textId="77777777" w:rsidR="00A34FA7" w:rsidRPr="00B018CE" w:rsidRDefault="00B018CE" w:rsidP="00A34FA7">
            <w:pPr>
              <w:ind w:left="113" w:right="113"/>
              <w:jc w:val="center"/>
              <w:rPr>
                <w:color w:val="000000"/>
                <w:sz w:val="14"/>
                <w:szCs w:val="20"/>
                <w:lang w:eastAsia="id-ID"/>
              </w:rPr>
            </w:pPr>
            <w:r w:rsidRPr="00B018CE">
              <w:rPr>
                <w:color w:val="000000"/>
                <w:sz w:val="14"/>
                <w:szCs w:val="20"/>
                <w:lang w:eastAsia="id-ID"/>
              </w:rPr>
              <w:t>while</w:t>
            </w:r>
          </w:p>
        </w:tc>
        <w:tc>
          <w:tcPr>
            <w:tcW w:w="0" w:type="auto"/>
            <w:shd w:val="clear" w:color="auto" w:fill="FFFFFF" w:themeFill="background1"/>
            <w:textDirection w:val="btLr"/>
            <w:vAlign w:val="center"/>
          </w:tcPr>
          <w:p w14:paraId="152BE41C"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4FDAD05A"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1877DFC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49D13315"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9A17947"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2B69207"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10CEC7C"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7D93800"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34621A9"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485F2B6"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1BD114E"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D4D9802"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4CD40D2"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469D3295" w14:textId="77777777" w:rsidTr="00DB674F">
        <w:trPr>
          <w:cantSplit/>
          <w:trHeight w:val="524"/>
          <w:jc w:val="center"/>
        </w:trPr>
        <w:tc>
          <w:tcPr>
            <w:tcW w:w="0" w:type="auto"/>
            <w:vMerge/>
            <w:tcBorders>
              <w:left w:val="nil"/>
            </w:tcBorders>
            <w:shd w:val="clear" w:color="auto" w:fill="FFFFFF" w:themeFill="background1"/>
            <w:textDirection w:val="btLr"/>
          </w:tcPr>
          <w:p w14:paraId="59E1A321" w14:textId="77777777" w:rsidR="00A34FA7" w:rsidRPr="00F641F1" w:rsidRDefault="00A34FA7" w:rsidP="00166069">
            <w:pPr>
              <w:ind w:left="113" w:right="113"/>
              <w:jc w:val="center"/>
              <w:rPr>
                <w:b/>
              </w:rPr>
            </w:pPr>
          </w:p>
        </w:tc>
        <w:tc>
          <w:tcPr>
            <w:tcW w:w="0" w:type="auto"/>
            <w:vMerge/>
            <w:shd w:val="clear" w:color="000000" w:fill="D9D9D9"/>
            <w:noWrap/>
            <w:textDirection w:val="btLr"/>
            <w:vAlign w:val="center"/>
          </w:tcPr>
          <w:p w14:paraId="403BFBEF" w14:textId="77777777" w:rsidR="00A34FA7" w:rsidRPr="00DB674F" w:rsidRDefault="00A34FA7" w:rsidP="00A34FA7">
            <w:pPr>
              <w:ind w:left="113" w:right="113"/>
              <w:jc w:val="center"/>
              <w:rPr>
                <w:b/>
                <w:color w:val="000000"/>
                <w:sz w:val="20"/>
                <w:szCs w:val="20"/>
                <w:lang w:eastAsia="id-ID"/>
              </w:rPr>
            </w:pPr>
          </w:p>
        </w:tc>
        <w:tc>
          <w:tcPr>
            <w:tcW w:w="0" w:type="auto"/>
            <w:vMerge w:val="restart"/>
            <w:shd w:val="clear" w:color="000000" w:fill="D9D9D9"/>
            <w:textDirection w:val="btLr"/>
            <w:vAlign w:val="center"/>
          </w:tcPr>
          <w:p w14:paraId="583CDC96" w14:textId="77777777" w:rsidR="00A34FA7" w:rsidRPr="00DB674F" w:rsidRDefault="00A34FA7" w:rsidP="00A34FA7">
            <w:pPr>
              <w:ind w:left="113" w:right="113"/>
              <w:jc w:val="center"/>
              <w:rPr>
                <w:b/>
                <w:color w:val="000000"/>
                <w:sz w:val="20"/>
                <w:szCs w:val="20"/>
                <w:lang w:eastAsia="id-ID"/>
              </w:rPr>
            </w:pPr>
            <w:r w:rsidRPr="00DB674F">
              <w:rPr>
                <w:b/>
                <w:color w:val="000000"/>
                <w:sz w:val="20"/>
                <w:szCs w:val="20"/>
                <w:lang w:eastAsia="id-ID"/>
              </w:rPr>
              <w:t>Atribut Data</w:t>
            </w:r>
          </w:p>
        </w:tc>
        <w:tc>
          <w:tcPr>
            <w:tcW w:w="0" w:type="auto"/>
            <w:shd w:val="clear" w:color="000000" w:fill="D9D9D9"/>
            <w:textDirection w:val="btLr"/>
            <w:vAlign w:val="center"/>
          </w:tcPr>
          <w:p w14:paraId="31E73B63" w14:textId="77777777" w:rsidR="00A34FA7" w:rsidRPr="00B018CE" w:rsidRDefault="00B018CE" w:rsidP="00A34FA7">
            <w:pPr>
              <w:ind w:left="113" w:right="113"/>
              <w:jc w:val="center"/>
              <w:rPr>
                <w:color w:val="000000"/>
                <w:sz w:val="14"/>
                <w:szCs w:val="20"/>
                <w:lang w:eastAsia="id-ID"/>
              </w:rPr>
            </w:pPr>
            <w:r w:rsidRPr="00B018CE">
              <w:rPr>
                <w:color w:val="000000"/>
                <w:sz w:val="14"/>
                <w:szCs w:val="20"/>
                <w:lang w:eastAsia="id-ID"/>
              </w:rPr>
              <w:t>cost</w:t>
            </w:r>
          </w:p>
        </w:tc>
        <w:tc>
          <w:tcPr>
            <w:tcW w:w="0" w:type="auto"/>
            <w:shd w:val="clear" w:color="auto" w:fill="FFFFFF" w:themeFill="background1"/>
            <w:textDirection w:val="btLr"/>
            <w:vAlign w:val="center"/>
          </w:tcPr>
          <w:p w14:paraId="0EDE1717"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92883D3"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25637E1"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0AA80E3"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81F6F9E"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909AA22"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2D0BADC"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C9D61F6"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CC4049E"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6F1EA9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9C2018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2C2050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8483EC7"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2</w:t>
            </w:r>
          </w:p>
        </w:tc>
      </w:tr>
      <w:tr w:rsidR="0066467F" w:rsidRPr="00B52F16" w14:paraId="68DF7393" w14:textId="77777777" w:rsidTr="00DB674F">
        <w:trPr>
          <w:cantSplit/>
          <w:trHeight w:val="605"/>
          <w:jc w:val="center"/>
        </w:trPr>
        <w:tc>
          <w:tcPr>
            <w:tcW w:w="0" w:type="auto"/>
            <w:vMerge/>
            <w:tcBorders>
              <w:left w:val="nil"/>
            </w:tcBorders>
            <w:shd w:val="clear" w:color="auto" w:fill="FFFFFF" w:themeFill="background1"/>
            <w:textDirection w:val="btLr"/>
          </w:tcPr>
          <w:p w14:paraId="17AA5340" w14:textId="77777777" w:rsidR="00A34FA7" w:rsidRPr="00F641F1" w:rsidRDefault="00A34FA7" w:rsidP="00166069">
            <w:pPr>
              <w:ind w:left="113" w:right="113"/>
              <w:jc w:val="center"/>
              <w:rPr>
                <w:b/>
              </w:rPr>
            </w:pPr>
          </w:p>
        </w:tc>
        <w:tc>
          <w:tcPr>
            <w:tcW w:w="0" w:type="auto"/>
            <w:vMerge/>
            <w:shd w:val="clear" w:color="000000" w:fill="D9D9D9"/>
            <w:noWrap/>
            <w:textDirection w:val="btLr"/>
            <w:vAlign w:val="center"/>
          </w:tcPr>
          <w:p w14:paraId="7C487EE9" w14:textId="77777777" w:rsidR="00A34FA7" w:rsidRPr="00DB674F" w:rsidRDefault="00A34FA7" w:rsidP="00A34FA7">
            <w:pPr>
              <w:ind w:left="113" w:right="113"/>
              <w:jc w:val="center"/>
              <w:rPr>
                <w:b/>
                <w:color w:val="000000"/>
                <w:sz w:val="20"/>
                <w:szCs w:val="20"/>
                <w:lang w:eastAsia="id-ID"/>
              </w:rPr>
            </w:pPr>
          </w:p>
        </w:tc>
        <w:tc>
          <w:tcPr>
            <w:tcW w:w="0" w:type="auto"/>
            <w:vMerge/>
            <w:shd w:val="clear" w:color="000000" w:fill="D9D9D9"/>
            <w:textDirection w:val="btLr"/>
            <w:vAlign w:val="center"/>
          </w:tcPr>
          <w:p w14:paraId="0439A77C"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32DAF6D2" w14:textId="77777777" w:rsidR="00A34FA7" w:rsidRPr="00B018CE" w:rsidRDefault="00DB674F" w:rsidP="00A34FA7">
            <w:pPr>
              <w:ind w:left="113" w:right="113"/>
              <w:jc w:val="center"/>
              <w:rPr>
                <w:color w:val="000000"/>
                <w:sz w:val="14"/>
                <w:szCs w:val="20"/>
                <w:lang w:eastAsia="id-ID"/>
              </w:rPr>
            </w:pPr>
            <w:r>
              <w:rPr>
                <w:color w:val="000000"/>
                <w:sz w:val="14"/>
                <w:szCs w:val="20"/>
                <w:lang w:eastAsia="id-ID"/>
              </w:rPr>
              <w:t>p</w:t>
            </w:r>
            <w:r w:rsidR="00B018CE" w:rsidRPr="00B018CE">
              <w:rPr>
                <w:color w:val="000000"/>
                <w:sz w:val="14"/>
                <w:szCs w:val="20"/>
                <w:lang w:eastAsia="id-ID"/>
              </w:rPr>
              <w:t>rofit</w:t>
            </w:r>
          </w:p>
        </w:tc>
        <w:tc>
          <w:tcPr>
            <w:tcW w:w="0" w:type="auto"/>
            <w:shd w:val="clear" w:color="auto" w:fill="FFFFFF" w:themeFill="background1"/>
            <w:textDirection w:val="btLr"/>
            <w:vAlign w:val="center"/>
          </w:tcPr>
          <w:p w14:paraId="153BA7AA"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C9BE247"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3447623"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4750D56"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98D5005"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D4396FF"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504A3E8"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E10CB15"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54BA944"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2A957D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59CA20A"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5010A90"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3FF013F"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2</w:t>
            </w:r>
          </w:p>
        </w:tc>
      </w:tr>
      <w:tr w:rsidR="0066467F" w:rsidRPr="00B52F16" w14:paraId="6CBFCD91" w14:textId="77777777" w:rsidTr="00DB674F">
        <w:trPr>
          <w:cantSplit/>
          <w:trHeight w:val="524"/>
          <w:jc w:val="center"/>
        </w:trPr>
        <w:tc>
          <w:tcPr>
            <w:tcW w:w="0" w:type="auto"/>
            <w:vMerge/>
            <w:tcBorders>
              <w:left w:val="nil"/>
            </w:tcBorders>
            <w:shd w:val="clear" w:color="auto" w:fill="FFFFFF" w:themeFill="background1"/>
            <w:textDirection w:val="btLr"/>
          </w:tcPr>
          <w:p w14:paraId="5F61B640" w14:textId="77777777" w:rsidR="00A34FA7" w:rsidRPr="00F641F1" w:rsidRDefault="00A34FA7" w:rsidP="00166069">
            <w:pPr>
              <w:ind w:left="113" w:right="113"/>
              <w:jc w:val="center"/>
              <w:rPr>
                <w:b/>
              </w:rPr>
            </w:pPr>
          </w:p>
        </w:tc>
        <w:tc>
          <w:tcPr>
            <w:tcW w:w="0" w:type="auto"/>
            <w:vMerge/>
            <w:shd w:val="clear" w:color="000000" w:fill="D9D9D9"/>
            <w:noWrap/>
            <w:textDirection w:val="btLr"/>
            <w:vAlign w:val="center"/>
          </w:tcPr>
          <w:p w14:paraId="4299AC03" w14:textId="77777777" w:rsidR="00A34FA7" w:rsidRPr="00DB674F" w:rsidRDefault="00A34FA7" w:rsidP="00A34FA7">
            <w:pPr>
              <w:ind w:left="113" w:right="113"/>
              <w:jc w:val="center"/>
              <w:rPr>
                <w:b/>
                <w:color w:val="000000"/>
                <w:sz w:val="20"/>
                <w:szCs w:val="20"/>
                <w:lang w:eastAsia="id-ID"/>
              </w:rPr>
            </w:pPr>
          </w:p>
        </w:tc>
        <w:tc>
          <w:tcPr>
            <w:tcW w:w="0" w:type="auto"/>
            <w:vMerge/>
            <w:shd w:val="clear" w:color="000000" w:fill="D9D9D9"/>
            <w:textDirection w:val="btLr"/>
            <w:vAlign w:val="center"/>
          </w:tcPr>
          <w:p w14:paraId="1C68C51C"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7A5E8ABA" w14:textId="77777777" w:rsidR="00A34FA7" w:rsidRPr="00B018CE" w:rsidRDefault="00B018CE" w:rsidP="00A34FA7">
            <w:pPr>
              <w:ind w:left="113" w:right="113"/>
              <w:jc w:val="center"/>
              <w:rPr>
                <w:color w:val="000000"/>
                <w:sz w:val="14"/>
                <w:szCs w:val="20"/>
                <w:lang w:eastAsia="id-ID"/>
              </w:rPr>
            </w:pPr>
            <w:r w:rsidRPr="00B018CE">
              <w:rPr>
                <w:color w:val="000000"/>
                <w:sz w:val="14"/>
                <w:szCs w:val="20"/>
                <w:lang w:eastAsia="id-ID"/>
              </w:rPr>
              <w:t>pay</w:t>
            </w:r>
          </w:p>
        </w:tc>
        <w:tc>
          <w:tcPr>
            <w:tcW w:w="0" w:type="auto"/>
            <w:shd w:val="clear" w:color="auto" w:fill="FFFFFF" w:themeFill="background1"/>
            <w:textDirection w:val="btLr"/>
            <w:vAlign w:val="center"/>
          </w:tcPr>
          <w:p w14:paraId="17FCED52"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D291E0E"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D72F2EE"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DDE40E6"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26C6005"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2AC5697"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882B03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8AF84F3"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08C3CF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F0C802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D9DA552"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3DC215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3EF8E040"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79527995" w14:textId="77777777" w:rsidTr="00DB674F">
        <w:trPr>
          <w:cantSplit/>
          <w:trHeight w:val="605"/>
          <w:jc w:val="center"/>
        </w:trPr>
        <w:tc>
          <w:tcPr>
            <w:tcW w:w="0" w:type="auto"/>
            <w:vMerge/>
            <w:tcBorders>
              <w:left w:val="nil"/>
            </w:tcBorders>
            <w:shd w:val="clear" w:color="auto" w:fill="FFFFFF" w:themeFill="background1"/>
            <w:textDirection w:val="btLr"/>
          </w:tcPr>
          <w:p w14:paraId="153E171C" w14:textId="77777777" w:rsidR="00A34FA7" w:rsidRPr="00F641F1" w:rsidRDefault="00A34FA7" w:rsidP="00166069">
            <w:pPr>
              <w:ind w:left="113" w:right="113"/>
              <w:jc w:val="center"/>
              <w:rPr>
                <w:b/>
              </w:rPr>
            </w:pPr>
          </w:p>
        </w:tc>
        <w:tc>
          <w:tcPr>
            <w:tcW w:w="0" w:type="auto"/>
            <w:vMerge/>
            <w:shd w:val="clear" w:color="000000" w:fill="D9D9D9"/>
            <w:noWrap/>
            <w:textDirection w:val="btLr"/>
            <w:vAlign w:val="center"/>
          </w:tcPr>
          <w:p w14:paraId="0A094226" w14:textId="77777777" w:rsidR="00A34FA7" w:rsidRPr="00DB674F" w:rsidRDefault="00A34FA7" w:rsidP="00A34FA7">
            <w:pPr>
              <w:ind w:left="113" w:right="113"/>
              <w:jc w:val="center"/>
              <w:rPr>
                <w:b/>
                <w:color w:val="000000"/>
                <w:sz w:val="20"/>
                <w:szCs w:val="20"/>
                <w:lang w:eastAsia="id-ID"/>
              </w:rPr>
            </w:pPr>
          </w:p>
        </w:tc>
        <w:tc>
          <w:tcPr>
            <w:tcW w:w="0" w:type="auto"/>
            <w:vMerge/>
            <w:shd w:val="clear" w:color="000000" w:fill="D9D9D9"/>
            <w:textDirection w:val="btLr"/>
            <w:vAlign w:val="center"/>
          </w:tcPr>
          <w:p w14:paraId="203B6F64"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232D2306" w14:textId="77777777" w:rsidR="00A34FA7" w:rsidRPr="00B018CE" w:rsidRDefault="00DB674F" w:rsidP="00A34FA7">
            <w:pPr>
              <w:ind w:left="113" w:right="113"/>
              <w:jc w:val="center"/>
              <w:rPr>
                <w:color w:val="000000"/>
                <w:sz w:val="14"/>
                <w:szCs w:val="20"/>
                <w:lang w:eastAsia="id-ID"/>
              </w:rPr>
            </w:pPr>
            <w:r>
              <w:rPr>
                <w:color w:val="000000"/>
                <w:sz w:val="14"/>
                <w:szCs w:val="20"/>
                <w:lang w:eastAsia="id-ID"/>
              </w:rPr>
              <w:t>s</w:t>
            </w:r>
            <w:r w:rsidR="00B018CE" w:rsidRPr="00B018CE">
              <w:rPr>
                <w:color w:val="000000"/>
                <w:sz w:val="14"/>
                <w:szCs w:val="20"/>
                <w:lang w:eastAsia="id-ID"/>
              </w:rPr>
              <w:t>ale_1</w:t>
            </w:r>
          </w:p>
        </w:tc>
        <w:tc>
          <w:tcPr>
            <w:tcW w:w="0" w:type="auto"/>
            <w:shd w:val="clear" w:color="auto" w:fill="FFFFFF" w:themeFill="background1"/>
            <w:textDirection w:val="btLr"/>
            <w:vAlign w:val="center"/>
          </w:tcPr>
          <w:p w14:paraId="15A572E7"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735B39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237F0D0"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71E3B8C"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DDF377C"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76070C8"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9D36F3E"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F5F550B"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674E77B0"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48527BF8"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1F6ABB8D"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CA9DD9F"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BA80EF3" w14:textId="77777777" w:rsidR="00A34FA7" w:rsidRPr="0066467F"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0ABB094E" w14:textId="77777777" w:rsidTr="00DB674F">
        <w:trPr>
          <w:cantSplit/>
          <w:trHeight w:val="443"/>
          <w:jc w:val="center"/>
        </w:trPr>
        <w:tc>
          <w:tcPr>
            <w:tcW w:w="0" w:type="auto"/>
            <w:vMerge/>
            <w:tcBorders>
              <w:left w:val="nil"/>
            </w:tcBorders>
            <w:shd w:val="clear" w:color="auto" w:fill="FFFFFF" w:themeFill="background1"/>
            <w:textDirection w:val="btLr"/>
          </w:tcPr>
          <w:p w14:paraId="6C0F4C53" w14:textId="77777777" w:rsidR="00A34FA7" w:rsidRPr="00DE51B3" w:rsidRDefault="00A34FA7" w:rsidP="00514B30">
            <w:pPr>
              <w:ind w:left="113" w:right="113"/>
              <w:rPr>
                <w:color w:val="000000"/>
                <w:sz w:val="20"/>
                <w:szCs w:val="20"/>
                <w:lang w:val="id-ID" w:eastAsia="id-ID"/>
              </w:rPr>
            </w:pPr>
          </w:p>
        </w:tc>
        <w:tc>
          <w:tcPr>
            <w:tcW w:w="0" w:type="auto"/>
            <w:vMerge/>
            <w:shd w:val="clear" w:color="000000" w:fill="D9D9D9"/>
            <w:noWrap/>
            <w:textDirection w:val="btLr"/>
            <w:vAlign w:val="center"/>
          </w:tcPr>
          <w:p w14:paraId="21F00E74" w14:textId="77777777" w:rsidR="00A34FA7" w:rsidRPr="00DB674F" w:rsidRDefault="00A34FA7" w:rsidP="00A34FA7">
            <w:pPr>
              <w:ind w:left="113" w:right="113"/>
              <w:jc w:val="center"/>
              <w:rPr>
                <w:b/>
                <w:color w:val="000000"/>
                <w:sz w:val="20"/>
                <w:szCs w:val="20"/>
                <w:lang w:val="id-ID" w:eastAsia="id-ID"/>
              </w:rPr>
            </w:pPr>
          </w:p>
        </w:tc>
        <w:tc>
          <w:tcPr>
            <w:tcW w:w="0" w:type="auto"/>
            <w:vMerge/>
            <w:shd w:val="clear" w:color="000000" w:fill="D9D9D9"/>
            <w:textDirection w:val="btLr"/>
            <w:vAlign w:val="center"/>
          </w:tcPr>
          <w:p w14:paraId="11674D30"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4308E422" w14:textId="77777777" w:rsidR="00A34FA7" w:rsidRPr="00B018CE" w:rsidRDefault="00DB674F" w:rsidP="00DB674F">
            <w:pPr>
              <w:ind w:left="113" w:right="113"/>
              <w:jc w:val="center"/>
              <w:rPr>
                <w:color w:val="000000"/>
                <w:sz w:val="14"/>
                <w:szCs w:val="20"/>
                <w:lang w:eastAsia="id-ID"/>
              </w:rPr>
            </w:pPr>
            <w:r>
              <w:rPr>
                <w:color w:val="000000"/>
                <w:sz w:val="14"/>
                <w:szCs w:val="20"/>
                <w:lang w:eastAsia="id-ID"/>
              </w:rPr>
              <w:t>i_</w:t>
            </w:r>
            <w:r w:rsidR="00B018CE" w:rsidRPr="00B018CE">
              <w:rPr>
                <w:color w:val="000000"/>
                <w:sz w:val="14"/>
                <w:szCs w:val="20"/>
                <w:lang w:eastAsia="id-ID"/>
              </w:rPr>
              <w:t>1</w:t>
            </w:r>
          </w:p>
        </w:tc>
        <w:tc>
          <w:tcPr>
            <w:tcW w:w="0" w:type="auto"/>
            <w:shd w:val="clear" w:color="auto" w:fill="FFFFFF" w:themeFill="background1"/>
            <w:textDirection w:val="btLr"/>
            <w:vAlign w:val="center"/>
          </w:tcPr>
          <w:p w14:paraId="4724C0F2"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80AE086"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4546201"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440745D"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7BCEFE0"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64B20EC"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B3AA838"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45445CE"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006EB64"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4814967"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EE9A15F"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3E0B91E"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F2A7443"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583E2A00" w14:textId="77777777" w:rsidTr="00DB674F">
        <w:trPr>
          <w:cantSplit/>
          <w:trHeight w:val="605"/>
          <w:jc w:val="center"/>
        </w:trPr>
        <w:tc>
          <w:tcPr>
            <w:tcW w:w="0" w:type="auto"/>
            <w:vMerge/>
            <w:tcBorders>
              <w:left w:val="nil"/>
            </w:tcBorders>
            <w:shd w:val="clear" w:color="auto" w:fill="FFFFFF" w:themeFill="background1"/>
            <w:textDirection w:val="btLr"/>
          </w:tcPr>
          <w:p w14:paraId="4460BC71" w14:textId="77777777" w:rsidR="00A34FA7" w:rsidRPr="00DE51B3" w:rsidRDefault="00A34FA7" w:rsidP="00514B30">
            <w:pPr>
              <w:ind w:left="113" w:right="113"/>
              <w:rPr>
                <w:color w:val="000000"/>
                <w:sz w:val="20"/>
                <w:szCs w:val="20"/>
                <w:lang w:val="id-ID" w:eastAsia="id-ID"/>
              </w:rPr>
            </w:pPr>
          </w:p>
        </w:tc>
        <w:tc>
          <w:tcPr>
            <w:tcW w:w="0" w:type="auto"/>
            <w:vMerge/>
            <w:shd w:val="clear" w:color="000000" w:fill="D9D9D9"/>
            <w:noWrap/>
            <w:textDirection w:val="btLr"/>
            <w:vAlign w:val="center"/>
          </w:tcPr>
          <w:p w14:paraId="4E2A235A" w14:textId="77777777" w:rsidR="00A34FA7" w:rsidRPr="00DB674F" w:rsidRDefault="00A34FA7" w:rsidP="00A34FA7">
            <w:pPr>
              <w:ind w:left="113" w:right="113"/>
              <w:jc w:val="center"/>
              <w:rPr>
                <w:b/>
                <w:color w:val="000000"/>
                <w:sz w:val="20"/>
                <w:szCs w:val="20"/>
                <w:lang w:val="id-ID" w:eastAsia="id-ID"/>
              </w:rPr>
            </w:pPr>
          </w:p>
        </w:tc>
        <w:tc>
          <w:tcPr>
            <w:tcW w:w="0" w:type="auto"/>
            <w:vMerge/>
            <w:shd w:val="clear" w:color="000000" w:fill="D9D9D9"/>
            <w:textDirection w:val="btLr"/>
            <w:vAlign w:val="center"/>
          </w:tcPr>
          <w:p w14:paraId="419B078A"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737D1CC9" w14:textId="77777777" w:rsidR="00A34FA7" w:rsidRPr="00B018CE" w:rsidRDefault="00DB674F" w:rsidP="00A34FA7">
            <w:pPr>
              <w:ind w:left="113" w:right="113"/>
              <w:jc w:val="center"/>
              <w:rPr>
                <w:color w:val="000000"/>
                <w:sz w:val="14"/>
                <w:szCs w:val="20"/>
                <w:lang w:eastAsia="id-ID"/>
              </w:rPr>
            </w:pPr>
            <w:r>
              <w:rPr>
                <w:color w:val="000000"/>
                <w:sz w:val="14"/>
                <w:szCs w:val="20"/>
                <w:lang w:eastAsia="id-ID"/>
              </w:rPr>
              <w:t>t</w:t>
            </w:r>
            <w:r w:rsidR="00B018CE" w:rsidRPr="00B018CE">
              <w:rPr>
                <w:color w:val="000000"/>
                <w:sz w:val="14"/>
                <w:szCs w:val="20"/>
                <w:lang w:eastAsia="id-ID"/>
              </w:rPr>
              <w:t>otal_pay</w:t>
            </w:r>
          </w:p>
        </w:tc>
        <w:tc>
          <w:tcPr>
            <w:tcW w:w="0" w:type="auto"/>
            <w:shd w:val="clear" w:color="auto" w:fill="FFFFFF" w:themeFill="background1"/>
            <w:textDirection w:val="btLr"/>
            <w:vAlign w:val="center"/>
          </w:tcPr>
          <w:p w14:paraId="21C63B30"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CD97721"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DBC0CE5"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2479A36"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FF3EE78"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C105E2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7AF952A9"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9E522B1"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670BF88"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5E70BF70"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66D0F6B"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40F54CA5"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1D8A2871"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7374F79C" w14:textId="77777777" w:rsidTr="00DB674F">
        <w:trPr>
          <w:cantSplit/>
          <w:trHeight w:val="515"/>
          <w:jc w:val="center"/>
        </w:trPr>
        <w:tc>
          <w:tcPr>
            <w:tcW w:w="0" w:type="auto"/>
            <w:vMerge/>
            <w:tcBorders>
              <w:left w:val="nil"/>
            </w:tcBorders>
            <w:shd w:val="clear" w:color="auto" w:fill="FFFFFF" w:themeFill="background1"/>
            <w:textDirection w:val="btLr"/>
          </w:tcPr>
          <w:p w14:paraId="63DE2F9E" w14:textId="77777777" w:rsidR="00A34FA7" w:rsidRPr="00DE51B3" w:rsidRDefault="00A34FA7" w:rsidP="00514B30">
            <w:pPr>
              <w:ind w:left="113" w:right="113"/>
              <w:rPr>
                <w:color w:val="000000"/>
                <w:sz w:val="20"/>
                <w:szCs w:val="20"/>
                <w:lang w:val="id-ID" w:eastAsia="id-ID"/>
              </w:rPr>
            </w:pPr>
          </w:p>
        </w:tc>
        <w:tc>
          <w:tcPr>
            <w:tcW w:w="0" w:type="auto"/>
            <w:vMerge/>
            <w:shd w:val="clear" w:color="000000" w:fill="D9D9D9"/>
            <w:noWrap/>
            <w:textDirection w:val="btLr"/>
            <w:vAlign w:val="center"/>
          </w:tcPr>
          <w:p w14:paraId="5DD5B6A2" w14:textId="77777777" w:rsidR="00A34FA7" w:rsidRPr="00DB674F" w:rsidRDefault="00A34FA7" w:rsidP="00A34FA7">
            <w:pPr>
              <w:ind w:left="113" w:right="113"/>
              <w:jc w:val="center"/>
              <w:rPr>
                <w:b/>
                <w:color w:val="000000"/>
                <w:sz w:val="20"/>
                <w:szCs w:val="20"/>
                <w:lang w:val="id-ID" w:eastAsia="id-ID"/>
              </w:rPr>
            </w:pPr>
          </w:p>
        </w:tc>
        <w:tc>
          <w:tcPr>
            <w:tcW w:w="0" w:type="auto"/>
            <w:vMerge/>
            <w:shd w:val="clear" w:color="000000" w:fill="D9D9D9"/>
            <w:textDirection w:val="btLr"/>
            <w:vAlign w:val="center"/>
          </w:tcPr>
          <w:p w14:paraId="6ACC56D1"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3C2B7455" w14:textId="77777777" w:rsidR="00A34FA7" w:rsidRPr="00B018CE" w:rsidRDefault="00DB674F" w:rsidP="00A34FA7">
            <w:pPr>
              <w:ind w:left="113" w:right="113"/>
              <w:jc w:val="center"/>
              <w:rPr>
                <w:color w:val="000000"/>
                <w:sz w:val="14"/>
                <w:szCs w:val="20"/>
                <w:lang w:eastAsia="id-ID"/>
              </w:rPr>
            </w:pPr>
            <w:r>
              <w:rPr>
                <w:color w:val="000000"/>
                <w:sz w:val="14"/>
                <w:szCs w:val="20"/>
                <w:lang w:eastAsia="id-ID"/>
              </w:rPr>
              <w:t>total_</w:t>
            </w:r>
            <w:r w:rsidR="00C872E9" w:rsidRPr="00B018CE">
              <w:rPr>
                <w:color w:val="000000"/>
                <w:sz w:val="14"/>
                <w:szCs w:val="20"/>
                <w:lang w:eastAsia="id-ID"/>
              </w:rPr>
              <w:t>sale</w:t>
            </w:r>
          </w:p>
        </w:tc>
        <w:tc>
          <w:tcPr>
            <w:tcW w:w="0" w:type="auto"/>
            <w:shd w:val="clear" w:color="auto" w:fill="FFFFFF" w:themeFill="background1"/>
            <w:textDirection w:val="btLr"/>
            <w:vAlign w:val="center"/>
          </w:tcPr>
          <w:p w14:paraId="6A1AA3A3"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B049E5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B3B9905"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86A22BE"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AC3A943"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3F41722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CC594C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2E9F9ED"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7525CC31"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6175E80"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9912128"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FB1A80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D885D6C"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r>
      <w:tr w:rsidR="0066467F" w:rsidRPr="00B52F16" w14:paraId="5044C474" w14:textId="77777777" w:rsidTr="00DB674F">
        <w:trPr>
          <w:cantSplit/>
          <w:trHeight w:val="686"/>
          <w:jc w:val="center"/>
        </w:trPr>
        <w:tc>
          <w:tcPr>
            <w:tcW w:w="0" w:type="auto"/>
            <w:vMerge/>
            <w:tcBorders>
              <w:left w:val="nil"/>
            </w:tcBorders>
            <w:shd w:val="clear" w:color="auto" w:fill="FFFFFF" w:themeFill="background1"/>
            <w:textDirection w:val="btLr"/>
          </w:tcPr>
          <w:p w14:paraId="694C13C8" w14:textId="77777777" w:rsidR="00A34FA7" w:rsidRPr="00DE51B3" w:rsidRDefault="00A34FA7" w:rsidP="00514B30">
            <w:pPr>
              <w:ind w:left="113" w:right="113"/>
              <w:rPr>
                <w:color w:val="000000"/>
                <w:sz w:val="20"/>
                <w:szCs w:val="20"/>
                <w:lang w:val="id-ID" w:eastAsia="id-ID"/>
              </w:rPr>
            </w:pPr>
          </w:p>
        </w:tc>
        <w:tc>
          <w:tcPr>
            <w:tcW w:w="0" w:type="auto"/>
            <w:vMerge/>
            <w:shd w:val="clear" w:color="000000" w:fill="D9D9D9"/>
            <w:noWrap/>
            <w:textDirection w:val="btLr"/>
            <w:vAlign w:val="center"/>
          </w:tcPr>
          <w:p w14:paraId="269FC017" w14:textId="77777777" w:rsidR="00A34FA7" w:rsidRPr="00DB674F" w:rsidRDefault="00A34FA7" w:rsidP="00A34FA7">
            <w:pPr>
              <w:ind w:left="113" w:right="113"/>
              <w:jc w:val="center"/>
              <w:rPr>
                <w:b/>
                <w:color w:val="000000"/>
                <w:sz w:val="20"/>
                <w:szCs w:val="20"/>
                <w:lang w:val="id-ID" w:eastAsia="id-ID"/>
              </w:rPr>
            </w:pPr>
          </w:p>
        </w:tc>
        <w:tc>
          <w:tcPr>
            <w:tcW w:w="0" w:type="auto"/>
            <w:vMerge/>
            <w:shd w:val="clear" w:color="000000" w:fill="D9D9D9"/>
            <w:textDirection w:val="btLr"/>
            <w:vAlign w:val="center"/>
          </w:tcPr>
          <w:p w14:paraId="5999036D"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5E255AF7" w14:textId="77777777" w:rsidR="00A34FA7" w:rsidRPr="00B018CE" w:rsidRDefault="00DB674F" w:rsidP="00A34FA7">
            <w:pPr>
              <w:ind w:left="113" w:right="113"/>
              <w:jc w:val="center"/>
              <w:rPr>
                <w:color w:val="000000"/>
                <w:sz w:val="14"/>
                <w:szCs w:val="20"/>
                <w:lang w:eastAsia="id-ID"/>
              </w:rPr>
            </w:pPr>
            <w:r>
              <w:rPr>
                <w:color w:val="000000"/>
                <w:sz w:val="14"/>
                <w:szCs w:val="20"/>
                <w:lang w:eastAsia="id-ID"/>
              </w:rPr>
              <w:t>p</w:t>
            </w:r>
            <w:r w:rsidR="00C872E9" w:rsidRPr="00B018CE">
              <w:rPr>
                <w:color w:val="000000"/>
                <w:sz w:val="14"/>
                <w:szCs w:val="20"/>
                <w:lang w:eastAsia="id-ID"/>
              </w:rPr>
              <w:t>rocess</w:t>
            </w:r>
          </w:p>
        </w:tc>
        <w:tc>
          <w:tcPr>
            <w:tcW w:w="0" w:type="auto"/>
            <w:shd w:val="clear" w:color="auto" w:fill="FFFFFF" w:themeFill="background1"/>
            <w:textDirection w:val="btLr"/>
            <w:vAlign w:val="center"/>
          </w:tcPr>
          <w:p w14:paraId="5A1FA4EC"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B06E0DB"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1ECF359"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A40633E"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332C070F"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B179381"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2829987"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7488578"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435139F"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33EC275"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9B6DA8C"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6EAF0BF"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E229898"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2462B29D" w14:textId="77777777" w:rsidTr="00DB674F">
        <w:trPr>
          <w:cantSplit/>
          <w:trHeight w:val="524"/>
          <w:jc w:val="center"/>
        </w:trPr>
        <w:tc>
          <w:tcPr>
            <w:tcW w:w="0" w:type="auto"/>
            <w:vMerge/>
            <w:tcBorders>
              <w:left w:val="nil"/>
            </w:tcBorders>
            <w:shd w:val="clear" w:color="auto" w:fill="FFFFFF" w:themeFill="background1"/>
            <w:textDirection w:val="btLr"/>
          </w:tcPr>
          <w:p w14:paraId="793169AF" w14:textId="77777777" w:rsidR="00A34FA7" w:rsidRPr="00DE51B3" w:rsidRDefault="00A34FA7" w:rsidP="00514B30">
            <w:pPr>
              <w:ind w:left="113" w:right="113"/>
              <w:rPr>
                <w:color w:val="000000"/>
                <w:sz w:val="20"/>
                <w:szCs w:val="20"/>
                <w:lang w:val="id-ID" w:eastAsia="id-ID"/>
              </w:rPr>
            </w:pPr>
          </w:p>
        </w:tc>
        <w:tc>
          <w:tcPr>
            <w:tcW w:w="0" w:type="auto"/>
            <w:vMerge/>
            <w:shd w:val="clear" w:color="000000" w:fill="D9D9D9"/>
            <w:noWrap/>
            <w:textDirection w:val="btLr"/>
            <w:vAlign w:val="center"/>
          </w:tcPr>
          <w:p w14:paraId="77B04CB7" w14:textId="77777777" w:rsidR="00A34FA7" w:rsidRPr="00DB674F" w:rsidRDefault="00A34FA7" w:rsidP="00A34FA7">
            <w:pPr>
              <w:ind w:left="113" w:right="113"/>
              <w:jc w:val="center"/>
              <w:rPr>
                <w:b/>
                <w:color w:val="000000"/>
                <w:sz w:val="20"/>
                <w:szCs w:val="20"/>
                <w:lang w:val="id-ID" w:eastAsia="id-ID"/>
              </w:rPr>
            </w:pPr>
          </w:p>
        </w:tc>
        <w:tc>
          <w:tcPr>
            <w:tcW w:w="0" w:type="auto"/>
            <w:vMerge/>
            <w:shd w:val="clear" w:color="000000" w:fill="D9D9D9"/>
            <w:textDirection w:val="btLr"/>
            <w:vAlign w:val="center"/>
          </w:tcPr>
          <w:p w14:paraId="417C0948"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4E7CF249" w14:textId="77777777" w:rsidR="00A34FA7" w:rsidRPr="00B018CE" w:rsidRDefault="00DB674F" w:rsidP="00A34FA7">
            <w:pPr>
              <w:ind w:left="113" w:right="113"/>
              <w:jc w:val="center"/>
              <w:rPr>
                <w:color w:val="000000"/>
                <w:sz w:val="14"/>
                <w:szCs w:val="20"/>
                <w:lang w:eastAsia="id-ID"/>
              </w:rPr>
            </w:pPr>
            <w:r>
              <w:rPr>
                <w:color w:val="000000"/>
                <w:sz w:val="14"/>
                <w:szCs w:val="20"/>
                <w:lang w:eastAsia="id-ID"/>
              </w:rPr>
              <w:t>s</w:t>
            </w:r>
            <w:r w:rsidR="00C872E9" w:rsidRPr="00B018CE">
              <w:rPr>
                <w:color w:val="000000"/>
                <w:sz w:val="14"/>
                <w:szCs w:val="20"/>
                <w:lang w:eastAsia="id-ID"/>
              </w:rPr>
              <w:t>ale</w:t>
            </w:r>
          </w:p>
        </w:tc>
        <w:tc>
          <w:tcPr>
            <w:tcW w:w="0" w:type="auto"/>
            <w:shd w:val="clear" w:color="auto" w:fill="FFFFFF" w:themeFill="background1"/>
            <w:textDirection w:val="btLr"/>
            <w:vAlign w:val="center"/>
          </w:tcPr>
          <w:p w14:paraId="2A67C046"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9480A87"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BC8D9B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335571A3"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FF5557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1DD0C4D"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82DBDDE"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DD9A398"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165F609"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F9C5564"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B84B7E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D908876"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CD00BD5"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24875DC3" w14:textId="77777777" w:rsidTr="00DB674F">
        <w:trPr>
          <w:cantSplit/>
          <w:trHeight w:val="524"/>
          <w:jc w:val="center"/>
        </w:trPr>
        <w:tc>
          <w:tcPr>
            <w:tcW w:w="0" w:type="auto"/>
            <w:vMerge/>
            <w:tcBorders>
              <w:left w:val="nil"/>
            </w:tcBorders>
            <w:shd w:val="clear" w:color="auto" w:fill="FFFFFF" w:themeFill="background1"/>
            <w:textDirection w:val="btLr"/>
          </w:tcPr>
          <w:p w14:paraId="796AE867" w14:textId="77777777" w:rsidR="00A34FA7" w:rsidRPr="00DE51B3" w:rsidRDefault="00A34FA7" w:rsidP="00514B30">
            <w:pPr>
              <w:ind w:left="113" w:right="113"/>
              <w:rPr>
                <w:color w:val="000000"/>
                <w:sz w:val="20"/>
                <w:szCs w:val="20"/>
                <w:lang w:val="id-ID" w:eastAsia="id-ID"/>
              </w:rPr>
            </w:pPr>
          </w:p>
        </w:tc>
        <w:tc>
          <w:tcPr>
            <w:tcW w:w="0" w:type="auto"/>
            <w:vMerge/>
            <w:shd w:val="clear" w:color="000000" w:fill="D9D9D9"/>
            <w:noWrap/>
            <w:textDirection w:val="btLr"/>
            <w:vAlign w:val="center"/>
          </w:tcPr>
          <w:p w14:paraId="1562C08A" w14:textId="77777777" w:rsidR="00A34FA7" w:rsidRPr="00DB674F" w:rsidRDefault="00A34FA7" w:rsidP="00A34FA7">
            <w:pPr>
              <w:ind w:left="113" w:right="113"/>
              <w:jc w:val="center"/>
              <w:rPr>
                <w:b/>
                <w:color w:val="000000"/>
                <w:sz w:val="20"/>
                <w:szCs w:val="20"/>
                <w:lang w:val="id-ID" w:eastAsia="id-ID"/>
              </w:rPr>
            </w:pPr>
          </w:p>
        </w:tc>
        <w:tc>
          <w:tcPr>
            <w:tcW w:w="0" w:type="auto"/>
            <w:vMerge/>
            <w:shd w:val="clear" w:color="000000" w:fill="D9D9D9"/>
            <w:textDirection w:val="btLr"/>
            <w:vAlign w:val="center"/>
          </w:tcPr>
          <w:p w14:paraId="08813133"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5F491471" w14:textId="77777777" w:rsidR="00A34FA7" w:rsidRPr="00B018CE" w:rsidRDefault="00DB674F" w:rsidP="00DB674F">
            <w:pPr>
              <w:ind w:left="113" w:right="113"/>
              <w:jc w:val="center"/>
              <w:rPr>
                <w:color w:val="000000"/>
                <w:sz w:val="14"/>
                <w:szCs w:val="20"/>
                <w:lang w:eastAsia="id-ID"/>
              </w:rPr>
            </w:pPr>
            <w:r>
              <w:rPr>
                <w:color w:val="000000"/>
                <w:sz w:val="14"/>
                <w:szCs w:val="20"/>
                <w:lang w:eastAsia="id-ID"/>
              </w:rPr>
              <w:t>m</w:t>
            </w:r>
            <w:r w:rsidR="00C872E9" w:rsidRPr="00B018CE">
              <w:rPr>
                <w:color w:val="000000"/>
                <w:sz w:val="14"/>
                <w:szCs w:val="20"/>
                <w:lang w:eastAsia="id-ID"/>
              </w:rPr>
              <w:t>y</w:t>
            </w:r>
            <w:r>
              <w:rPr>
                <w:color w:val="000000"/>
                <w:sz w:val="14"/>
                <w:szCs w:val="20"/>
                <w:lang w:eastAsia="id-ID"/>
              </w:rPr>
              <w:t xml:space="preserve">_ </w:t>
            </w:r>
            <w:r w:rsidR="00C872E9" w:rsidRPr="00B018CE">
              <w:rPr>
                <w:color w:val="000000"/>
                <w:sz w:val="14"/>
                <w:szCs w:val="20"/>
                <w:lang w:eastAsia="id-ID"/>
              </w:rPr>
              <w:t>read</w:t>
            </w:r>
          </w:p>
        </w:tc>
        <w:tc>
          <w:tcPr>
            <w:tcW w:w="0" w:type="auto"/>
            <w:shd w:val="clear" w:color="auto" w:fill="FFFFFF" w:themeFill="background1"/>
            <w:textDirection w:val="btLr"/>
            <w:vAlign w:val="center"/>
          </w:tcPr>
          <w:p w14:paraId="11A2259F"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489EDD3"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A757FD0"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58B4FEF7"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2A6309C"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CA39336"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A533D7C"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66A80BD"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ED97919"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80794E4"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5E7BC62"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632AF00"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1708412"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3E37C38C" w14:textId="77777777" w:rsidTr="00DB674F">
        <w:trPr>
          <w:cantSplit/>
          <w:trHeight w:val="254"/>
          <w:jc w:val="center"/>
        </w:trPr>
        <w:tc>
          <w:tcPr>
            <w:tcW w:w="0" w:type="auto"/>
            <w:vMerge/>
            <w:tcBorders>
              <w:left w:val="nil"/>
            </w:tcBorders>
            <w:shd w:val="clear" w:color="auto" w:fill="FFFFFF" w:themeFill="background1"/>
            <w:textDirection w:val="btLr"/>
          </w:tcPr>
          <w:p w14:paraId="7824D6A8" w14:textId="77777777" w:rsidR="00A34FA7" w:rsidRPr="00DE51B3" w:rsidRDefault="00A34FA7" w:rsidP="00514B30">
            <w:pPr>
              <w:ind w:left="113" w:right="113"/>
              <w:rPr>
                <w:color w:val="000000"/>
                <w:sz w:val="20"/>
                <w:szCs w:val="20"/>
                <w:lang w:val="id-ID" w:eastAsia="id-ID"/>
              </w:rPr>
            </w:pPr>
          </w:p>
        </w:tc>
        <w:tc>
          <w:tcPr>
            <w:tcW w:w="0" w:type="auto"/>
            <w:vMerge/>
            <w:shd w:val="clear" w:color="000000" w:fill="D9D9D9"/>
            <w:noWrap/>
            <w:textDirection w:val="btLr"/>
            <w:vAlign w:val="center"/>
          </w:tcPr>
          <w:p w14:paraId="384BDC8C" w14:textId="77777777" w:rsidR="00A34FA7" w:rsidRPr="00DB674F" w:rsidRDefault="00A34FA7" w:rsidP="00A34FA7">
            <w:pPr>
              <w:ind w:left="113" w:right="113"/>
              <w:jc w:val="center"/>
              <w:rPr>
                <w:b/>
                <w:color w:val="000000"/>
                <w:sz w:val="20"/>
                <w:szCs w:val="20"/>
                <w:lang w:val="id-ID" w:eastAsia="id-ID"/>
              </w:rPr>
            </w:pPr>
          </w:p>
        </w:tc>
        <w:tc>
          <w:tcPr>
            <w:tcW w:w="0" w:type="auto"/>
            <w:vMerge/>
            <w:shd w:val="clear" w:color="000000" w:fill="D9D9D9"/>
            <w:textDirection w:val="btLr"/>
            <w:vAlign w:val="center"/>
          </w:tcPr>
          <w:p w14:paraId="5158C7E4"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55F95848" w14:textId="77777777" w:rsidR="00A34FA7" w:rsidRPr="00B018CE" w:rsidRDefault="00C872E9" w:rsidP="00A34FA7">
            <w:pPr>
              <w:ind w:left="113" w:right="113"/>
              <w:jc w:val="center"/>
              <w:rPr>
                <w:color w:val="000000"/>
                <w:sz w:val="14"/>
                <w:szCs w:val="20"/>
                <w:lang w:eastAsia="id-ID"/>
              </w:rPr>
            </w:pPr>
            <w:r w:rsidRPr="00B018CE">
              <w:rPr>
                <w:color w:val="000000"/>
                <w:sz w:val="14"/>
                <w:szCs w:val="20"/>
                <w:lang w:eastAsia="id-ID"/>
              </w:rPr>
              <w:t>i</w:t>
            </w:r>
          </w:p>
        </w:tc>
        <w:tc>
          <w:tcPr>
            <w:tcW w:w="0" w:type="auto"/>
            <w:shd w:val="clear" w:color="auto" w:fill="FFFFFF" w:themeFill="background1"/>
            <w:textDirection w:val="btLr"/>
            <w:vAlign w:val="center"/>
          </w:tcPr>
          <w:p w14:paraId="59BCB5EB"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379BEA90"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73826941"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6D0CE5BC"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2D658B5"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415D187"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413DD3E"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91B6C04"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C0B9CC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48AA1DE"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57062C4"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389DDFB"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B15CBC9"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5AB26719" w14:textId="77777777" w:rsidTr="00DB674F">
        <w:trPr>
          <w:cantSplit/>
          <w:trHeight w:val="515"/>
          <w:jc w:val="center"/>
        </w:trPr>
        <w:tc>
          <w:tcPr>
            <w:tcW w:w="0" w:type="auto"/>
            <w:vMerge/>
            <w:tcBorders>
              <w:left w:val="nil"/>
            </w:tcBorders>
            <w:shd w:val="clear" w:color="auto" w:fill="FFFFFF" w:themeFill="background1"/>
            <w:textDirection w:val="btLr"/>
          </w:tcPr>
          <w:p w14:paraId="7C55B07E" w14:textId="77777777" w:rsidR="00A34FA7" w:rsidRPr="00DE51B3" w:rsidRDefault="00A34FA7" w:rsidP="00514B30">
            <w:pPr>
              <w:ind w:left="113" w:right="113"/>
              <w:rPr>
                <w:color w:val="000000"/>
                <w:sz w:val="20"/>
                <w:szCs w:val="20"/>
                <w:lang w:val="id-ID" w:eastAsia="id-ID"/>
              </w:rPr>
            </w:pPr>
          </w:p>
        </w:tc>
        <w:tc>
          <w:tcPr>
            <w:tcW w:w="0" w:type="auto"/>
            <w:vMerge/>
            <w:shd w:val="clear" w:color="000000" w:fill="D9D9D9"/>
            <w:noWrap/>
            <w:textDirection w:val="btLr"/>
            <w:vAlign w:val="center"/>
          </w:tcPr>
          <w:p w14:paraId="7E60BB6B" w14:textId="77777777" w:rsidR="00A34FA7" w:rsidRPr="00DB674F" w:rsidRDefault="00A34FA7" w:rsidP="00A34FA7">
            <w:pPr>
              <w:ind w:left="113" w:right="113"/>
              <w:jc w:val="center"/>
              <w:rPr>
                <w:b/>
                <w:color w:val="000000"/>
                <w:sz w:val="20"/>
                <w:szCs w:val="20"/>
                <w:lang w:val="id-ID" w:eastAsia="id-ID"/>
              </w:rPr>
            </w:pPr>
          </w:p>
        </w:tc>
        <w:tc>
          <w:tcPr>
            <w:tcW w:w="0" w:type="auto"/>
            <w:vMerge/>
            <w:shd w:val="clear" w:color="000000" w:fill="D9D9D9"/>
            <w:textDirection w:val="btLr"/>
            <w:vAlign w:val="center"/>
          </w:tcPr>
          <w:p w14:paraId="6002FC91" w14:textId="77777777" w:rsidR="00A34FA7" w:rsidRPr="00DB674F" w:rsidRDefault="00A34FA7" w:rsidP="00A34FA7">
            <w:pPr>
              <w:ind w:left="113" w:right="113"/>
              <w:jc w:val="center"/>
              <w:rPr>
                <w:b/>
                <w:color w:val="000000"/>
                <w:sz w:val="20"/>
                <w:szCs w:val="20"/>
                <w:lang w:eastAsia="id-ID"/>
              </w:rPr>
            </w:pPr>
          </w:p>
        </w:tc>
        <w:tc>
          <w:tcPr>
            <w:tcW w:w="0" w:type="auto"/>
            <w:shd w:val="clear" w:color="000000" w:fill="D9D9D9"/>
            <w:textDirection w:val="btLr"/>
            <w:vAlign w:val="center"/>
          </w:tcPr>
          <w:p w14:paraId="6DA03AE3" w14:textId="77777777" w:rsidR="00A34FA7" w:rsidRPr="00B018CE" w:rsidRDefault="00DB674F" w:rsidP="00A34FA7">
            <w:pPr>
              <w:ind w:left="113" w:right="113"/>
              <w:jc w:val="center"/>
              <w:rPr>
                <w:color w:val="000000"/>
                <w:sz w:val="14"/>
                <w:szCs w:val="20"/>
                <w:lang w:eastAsia="id-ID"/>
              </w:rPr>
            </w:pPr>
            <w:r>
              <w:rPr>
                <w:color w:val="000000"/>
                <w:sz w:val="14"/>
                <w:szCs w:val="20"/>
                <w:lang w:eastAsia="id-ID"/>
              </w:rPr>
              <w:t>d</w:t>
            </w:r>
            <w:r w:rsidR="00C872E9" w:rsidRPr="00B018CE">
              <w:rPr>
                <w:color w:val="000000"/>
                <w:sz w:val="14"/>
                <w:szCs w:val="20"/>
                <w:lang w:eastAsia="id-ID"/>
              </w:rPr>
              <w:t>ays</w:t>
            </w:r>
          </w:p>
        </w:tc>
        <w:tc>
          <w:tcPr>
            <w:tcW w:w="0" w:type="auto"/>
            <w:shd w:val="clear" w:color="auto" w:fill="FFFFFF" w:themeFill="background1"/>
            <w:textDirection w:val="btLr"/>
            <w:vAlign w:val="center"/>
          </w:tcPr>
          <w:p w14:paraId="37000C1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17DD222E"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975054C"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958EC22"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3679EAF"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93F5A3E"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E75DEFA"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3AF81096"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9A11665"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3E4FA9C"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26EE4F3"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352138D"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7EC4B075" w14:textId="77777777" w:rsidR="00A34FA7" w:rsidRPr="00F641F1" w:rsidRDefault="0066467F" w:rsidP="00A34FA7">
            <w:pPr>
              <w:ind w:left="113" w:right="113"/>
              <w:jc w:val="center"/>
              <w:rPr>
                <w:color w:val="000000"/>
                <w:sz w:val="20"/>
                <w:szCs w:val="20"/>
                <w:lang w:eastAsia="id-ID"/>
              </w:rPr>
            </w:pPr>
            <w:r>
              <w:rPr>
                <w:color w:val="000000"/>
                <w:sz w:val="20"/>
                <w:szCs w:val="20"/>
                <w:lang w:eastAsia="id-ID"/>
              </w:rPr>
              <w:t>0</w:t>
            </w:r>
          </w:p>
        </w:tc>
      </w:tr>
      <w:tr w:rsidR="0066467F" w:rsidRPr="00B52F16" w14:paraId="64DA168E" w14:textId="77777777" w:rsidTr="008951F8">
        <w:trPr>
          <w:cantSplit/>
          <w:trHeight w:val="560"/>
          <w:jc w:val="center"/>
        </w:trPr>
        <w:tc>
          <w:tcPr>
            <w:tcW w:w="0" w:type="auto"/>
            <w:vMerge/>
            <w:tcBorders>
              <w:left w:val="nil"/>
              <w:bottom w:val="nil"/>
            </w:tcBorders>
            <w:shd w:val="clear" w:color="auto" w:fill="FFFFFF" w:themeFill="background1"/>
            <w:textDirection w:val="btLr"/>
          </w:tcPr>
          <w:p w14:paraId="092A1EE6" w14:textId="77777777" w:rsidR="00A34FA7" w:rsidRDefault="00A34FA7" w:rsidP="00514B30">
            <w:pPr>
              <w:ind w:left="113" w:right="113"/>
              <w:rPr>
                <w:color w:val="000000"/>
                <w:sz w:val="20"/>
                <w:szCs w:val="20"/>
                <w:lang w:eastAsia="id-ID"/>
              </w:rPr>
            </w:pPr>
          </w:p>
        </w:tc>
        <w:tc>
          <w:tcPr>
            <w:tcW w:w="0" w:type="auto"/>
            <w:gridSpan w:val="3"/>
            <w:shd w:val="clear" w:color="000000" w:fill="D9D9D9"/>
            <w:noWrap/>
            <w:textDirection w:val="btLr"/>
            <w:vAlign w:val="center"/>
          </w:tcPr>
          <w:p w14:paraId="2FF017DA" w14:textId="77777777" w:rsidR="00A34FA7" w:rsidRPr="00DB674F" w:rsidRDefault="00A34FA7" w:rsidP="00DB674F">
            <w:pPr>
              <w:ind w:left="113" w:right="113"/>
              <w:jc w:val="center"/>
              <w:rPr>
                <w:b/>
                <w:color w:val="000000"/>
                <w:sz w:val="20"/>
                <w:szCs w:val="20"/>
                <w:lang w:eastAsia="id-ID"/>
              </w:rPr>
            </w:pPr>
            <w:r w:rsidRPr="00AF38EA">
              <w:rPr>
                <w:b/>
                <w:color w:val="000000"/>
                <w:sz w:val="16"/>
                <w:szCs w:val="20"/>
                <w:lang w:eastAsia="id-ID"/>
              </w:rPr>
              <w:t>Entitas</w:t>
            </w:r>
          </w:p>
        </w:tc>
        <w:tc>
          <w:tcPr>
            <w:tcW w:w="0" w:type="auto"/>
            <w:shd w:val="clear" w:color="auto" w:fill="FFFFFF" w:themeFill="background1"/>
            <w:textDirection w:val="btLr"/>
            <w:vAlign w:val="center"/>
          </w:tcPr>
          <w:p w14:paraId="28CFC5D0"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1</w:t>
            </w:r>
          </w:p>
        </w:tc>
        <w:tc>
          <w:tcPr>
            <w:tcW w:w="0" w:type="auto"/>
            <w:shd w:val="clear" w:color="auto" w:fill="FFFFFF" w:themeFill="background1"/>
            <w:textDirection w:val="btLr"/>
            <w:vAlign w:val="center"/>
          </w:tcPr>
          <w:p w14:paraId="45E47835"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2</w:t>
            </w:r>
          </w:p>
        </w:tc>
        <w:tc>
          <w:tcPr>
            <w:tcW w:w="0" w:type="auto"/>
            <w:shd w:val="clear" w:color="auto" w:fill="FFFFFF" w:themeFill="background1"/>
            <w:textDirection w:val="btLr"/>
            <w:vAlign w:val="center"/>
          </w:tcPr>
          <w:p w14:paraId="68E45335"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3</w:t>
            </w:r>
          </w:p>
        </w:tc>
        <w:tc>
          <w:tcPr>
            <w:tcW w:w="0" w:type="auto"/>
            <w:shd w:val="clear" w:color="auto" w:fill="FFFFFF" w:themeFill="background1"/>
            <w:textDirection w:val="btLr"/>
            <w:vAlign w:val="center"/>
          </w:tcPr>
          <w:p w14:paraId="1A58FCCF"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4</w:t>
            </w:r>
          </w:p>
        </w:tc>
        <w:tc>
          <w:tcPr>
            <w:tcW w:w="0" w:type="auto"/>
            <w:shd w:val="clear" w:color="auto" w:fill="FFFFFF" w:themeFill="background1"/>
            <w:textDirection w:val="btLr"/>
            <w:vAlign w:val="center"/>
          </w:tcPr>
          <w:p w14:paraId="62E761E5"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5</w:t>
            </w:r>
          </w:p>
        </w:tc>
        <w:tc>
          <w:tcPr>
            <w:tcW w:w="0" w:type="auto"/>
            <w:shd w:val="clear" w:color="auto" w:fill="FFFFFF" w:themeFill="background1"/>
            <w:textDirection w:val="btLr"/>
            <w:vAlign w:val="center"/>
          </w:tcPr>
          <w:p w14:paraId="61A38015"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6</w:t>
            </w:r>
          </w:p>
        </w:tc>
        <w:tc>
          <w:tcPr>
            <w:tcW w:w="0" w:type="auto"/>
            <w:shd w:val="clear" w:color="auto" w:fill="FFFFFF" w:themeFill="background1"/>
            <w:textDirection w:val="btLr"/>
            <w:vAlign w:val="center"/>
          </w:tcPr>
          <w:p w14:paraId="58758310"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7</w:t>
            </w:r>
          </w:p>
        </w:tc>
        <w:tc>
          <w:tcPr>
            <w:tcW w:w="0" w:type="auto"/>
            <w:shd w:val="clear" w:color="auto" w:fill="FFFFFF" w:themeFill="background1"/>
            <w:textDirection w:val="btLr"/>
            <w:vAlign w:val="center"/>
          </w:tcPr>
          <w:p w14:paraId="2F31EA0F"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8</w:t>
            </w:r>
          </w:p>
        </w:tc>
        <w:tc>
          <w:tcPr>
            <w:tcW w:w="0" w:type="auto"/>
            <w:shd w:val="clear" w:color="auto" w:fill="FFFFFF" w:themeFill="background1"/>
            <w:textDirection w:val="btLr"/>
            <w:vAlign w:val="center"/>
          </w:tcPr>
          <w:p w14:paraId="28ED14D9"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9</w:t>
            </w:r>
          </w:p>
        </w:tc>
        <w:tc>
          <w:tcPr>
            <w:tcW w:w="0" w:type="auto"/>
            <w:shd w:val="clear" w:color="auto" w:fill="FFFFFF" w:themeFill="background1"/>
            <w:textDirection w:val="btLr"/>
            <w:vAlign w:val="center"/>
          </w:tcPr>
          <w:p w14:paraId="2A4582AE"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10</w:t>
            </w:r>
          </w:p>
        </w:tc>
        <w:tc>
          <w:tcPr>
            <w:tcW w:w="0" w:type="auto"/>
            <w:shd w:val="clear" w:color="auto" w:fill="FFFFFF" w:themeFill="background1"/>
            <w:textDirection w:val="btLr"/>
            <w:vAlign w:val="center"/>
          </w:tcPr>
          <w:p w14:paraId="47B30961"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11</w:t>
            </w:r>
          </w:p>
        </w:tc>
        <w:tc>
          <w:tcPr>
            <w:tcW w:w="0" w:type="auto"/>
            <w:shd w:val="clear" w:color="auto" w:fill="FFFFFF" w:themeFill="background1"/>
            <w:textDirection w:val="btLr"/>
            <w:vAlign w:val="center"/>
          </w:tcPr>
          <w:p w14:paraId="3A7BA29C"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12</w:t>
            </w:r>
          </w:p>
        </w:tc>
        <w:tc>
          <w:tcPr>
            <w:tcW w:w="0" w:type="auto"/>
            <w:shd w:val="clear" w:color="auto" w:fill="FFFFFF" w:themeFill="background1"/>
            <w:textDirection w:val="btLr"/>
            <w:vAlign w:val="center"/>
          </w:tcPr>
          <w:p w14:paraId="341A0261" w14:textId="77777777" w:rsidR="00A34FA7" w:rsidRPr="00DB674F" w:rsidRDefault="00A34FA7" w:rsidP="00A34FA7">
            <w:pPr>
              <w:ind w:left="113" w:right="113"/>
              <w:jc w:val="center"/>
              <w:rPr>
                <w:color w:val="000000"/>
                <w:sz w:val="18"/>
                <w:szCs w:val="20"/>
                <w:lang w:eastAsia="id-ID"/>
              </w:rPr>
            </w:pPr>
            <w:r w:rsidRPr="00DB674F">
              <w:rPr>
                <w:color w:val="000000"/>
                <w:sz w:val="18"/>
                <w:szCs w:val="20"/>
                <w:lang w:eastAsia="id-ID"/>
              </w:rPr>
              <w:t>13</w:t>
            </w:r>
          </w:p>
        </w:tc>
      </w:tr>
      <w:tr w:rsidR="006A33E2" w:rsidRPr="00B52F16" w14:paraId="55B67F2F" w14:textId="77777777" w:rsidTr="008951F8">
        <w:trPr>
          <w:cantSplit/>
          <w:trHeight w:val="371"/>
          <w:jc w:val="center"/>
        </w:trPr>
        <w:tc>
          <w:tcPr>
            <w:tcW w:w="0" w:type="auto"/>
            <w:vMerge w:val="restart"/>
            <w:tcBorders>
              <w:top w:val="nil"/>
              <w:left w:val="nil"/>
              <w:bottom w:val="nil"/>
              <w:right w:val="single" w:sz="4" w:space="0" w:color="auto"/>
            </w:tcBorders>
            <w:shd w:val="clear" w:color="auto" w:fill="FFFFFF" w:themeFill="background1"/>
            <w:textDirection w:val="btLr"/>
          </w:tcPr>
          <w:p w14:paraId="1DA04531" w14:textId="77777777" w:rsidR="006A33E2" w:rsidRPr="00F641F1" w:rsidRDefault="006A33E2" w:rsidP="006A33E2">
            <w:pPr>
              <w:ind w:left="113" w:right="113"/>
              <w:jc w:val="center"/>
              <w:rPr>
                <w:b/>
                <w:i/>
                <w:color w:val="000000"/>
                <w:sz w:val="20"/>
                <w:szCs w:val="20"/>
                <w:lang w:eastAsia="id-ID"/>
              </w:rPr>
            </w:pPr>
            <w:r>
              <w:rPr>
                <w:b/>
              </w:rPr>
              <w:lastRenderedPageBreak/>
              <w:t xml:space="preserve"> </w:t>
            </w:r>
            <w:bookmarkStart w:id="570" w:name="_Ref375554679"/>
            <w:bookmarkStart w:id="571" w:name="_Toc396498099"/>
            <w:r w:rsidRPr="006A33E2">
              <w:rPr>
                <w:b/>
              </w:rPr>
              <w:t xml:space="preserve">Tabel </w:t>
            </w:r>
            <w:r w:rsidR="003C0604">
              <w:rPr>
                <w:b/>
              </w:rPr>
              <w:fldChar w:fldCharType="begin"/>
            </w:r>
            <w:r w:rsidR="003C0604">
              <w:rPr>
                <w:b/>
              </w:rPr>
              <w:instrText xml:space="preserve"> STYLEREF 1 \s </w:instrText>
            </w:r>
            <w:r w:rsidR="003C0604">
              <w:rPr>
                <w:b/>
              </w:rPr>
              <w:fldChar w:fldCharType="separate"/>
            </w:r>
            <w:r w:rsidR="002836B7">
              <w:rPr>
                <w:b/>
                <w:noProof/>
              </w:rPr>
              <w:t>B</w:t>
            </w:r>
            <w:r w:rsidR="003C0604">
              <w:rPr>
                <w:b/>
              </w:rPr>
              <w:fldChar w:fldCharType="end"/>
            </w:r>
            <w:r w:rsidR="003C0604">
              <w:rPr>
                <w:b/>
              </w:rPr>
              <w:t>.</w:t>
            </w:r>
            <w:r w:rsidR="003C0604">
              <w:rPr>
                <w:b/>
              </w:rPr>
              <w:fldChar w:fldCharType="begin"/>
            </w:r>
            <w:r w:rsidR="003C0604">
              <w:rPr>
                <w:b/>
              </w:rPr>
              <w:instrText xml:space="preserve"> SEQ Tabel \* ARABIC \s 1 </w:instrText>
            </w:r>
            <w:r w:rsidR="003C0604">
              <w:rPr>
                <w:b/>
              </w:rPr>
              <w:fldChar w:fldCharType="separate"/>
            </w:r>
            <w:r w:rsidR="002836B7">
              <w:rPr>
                <w:b/>
                <w:noProof/>
              </w:rPr>
              <w:t>4</w:t>
            </w:r>
            <w:r w:rsidR="003C0604">
              <w:rPr>
                <w:b/>
              </w:rPr>
              <w:fldChar w:fldCharType="end"/>
            </w:r>
            <w:bookmarkEnd w:id="570"/>
            <w:r>
              <w:rPr>
                <w:b/>
              </w:rPr>
              <w:t xml:space="preserve"> Matriks Atribut Entitas yang Didapatkan pada Tahap Pengujian </w:t>
            </w:r>
            <w:r>
              <w:rPr>
                <w:b/>
                <w:i/>
              </w:rPr>
              <w:t>Parser</w:t>
            </w:r>
            <w:bookmarkEnd w:id="571"/>
          </w:p>
        </w:tc>
        <w:tc>
          <w:tcPr>
            <w:tcW w:w="0" w:type="auto"/>
            <w:vMerge w:val="restart"/>
            <w:tcBorders>
              <w:left w:val="single" w:sz="4" w:space="0" w:color="auto"/>
            </w:tcBorders>
            <w:shd w:val="clear" w:color="000000" w:fill="D9D9D9"/>
            <w:noWrap/>
            <w:textDirection w:val="btLr"/>
            <w:vAlign w:val="center"/>
          </w:tcPr>
          <w:p w14:paraId="288B2917" w14:textId="77777777" w:rsidR="006A33E2" w:rsidRPr="00DB674F" w:rsidRDefault="006A33E2" w:rsidP="00907766">
            <w:pPr>
              <w:ind w:left="113" w:right="113"/>
              <w:jc w:val="center"/>
              <w:rPr>
                <w:b/>
                <w:color w:val="000000"/>
                <w:sz w:val="20"/>
                <w:szCs w:val="20"/>
                <w:lang w:eastAsia="id-ID"/>
              </w:rPr>
            </w:pPr>
            <w:r w:rsidRPr="00DB674F">
              <w:rPr>
                <w:b/>
                <w:color w:val="000000"/>
                <w:sz w:val="20"/>
                <w:szCs w:val="20"/>
                <w:lang w:eastAsia="id-ID"/>
              </w:rPr>
              <w:t>Atribut</w:t>
            </w:r>
          </w:p>
        </w:tc>
        <w:tc>
          <w:tcPr>
            <w:tcW w:w="0" w:type="auto"/>
            <w:vMerge w:val="restart"/>
            <w:shd w:val="clear" w:color="000000" w:fill="D9D9D9"/>
            <w:textDirection w:val="btLr"/>
            <w:vAlign w:val="center"/>
          </w:tcPr>
          <w:p w14:paraId="7DB42B59" w14:textId="77777777" w:rsidR="006A33E2" w:rsidRPr="00DB674F" w:rsidRDefault="006A33E2" w:rsidP="00907766">
            <w:pPr>
              <w:ind w:left="113" w:right="113"/>
              <w:jc w:val="center"/>
              <w:rPr>
                <w:b/>
                <w:color w:val="000000"/>
                <w:sz w:val="20"/>
                <w:szCs w:val="20"/>
                <w:lang w:eastAsia="id-ID"/>
              </w:rPr>
            </w:pPr>
            <w:r w:rsidRPr="00DB674F">
              <w:rPr>
                <w:b/>
                <w:color w:val="000000"/>
                <w:sz w:val="20"/>
                <w:szCs w:val="20"/>
                <w:lang w:eastAsia="id-ID"/>
              </w:rPr>
              <w:t>Atribut Kontrol</w:t>
            </w:r>
          </w:p>
        </w:tc>
        <w:tc>
          <w:tcPr>
            <w:tcW w:w="0" w:type="auto"/>
            <w:shd w:val="clear" w:color="000000" w:fill="D9D9D9"/>
            <w:textDirection w:val="btLr"/>
            <w:vAlign w:val="center"/>
          </w:tcPr>
          <w:p w14:paraId="03EFE6ED" w14:textId="77777777" w:rsidR="006A33E2" w:rsidRPr="00B018CE" w:rsidRDefault="006A33E2" w:rsidP="00907766">
            <w:pPr>
              <w:ind w:left="113" w:right="113"/>
              <w:jc w:val="center"/>
              <w:rPr>
                <w:color w:val="000000"/>
                <w:sz w:val="14"/>
                <w:szCs w:val="20"/>
                <w:lang w:eastAsia="id-ID"/>
              </w:rPr>
            </w:pPr>
            <w:r w:rsidRPr="00B018CE">
              <w:rPr>
                <w:color w:val="000000"/>
                <w:sz w:val="14"/>
                <w:szCs w:val="20"/>
                <w:lang w:eastAsia="id-ID"/>
              </w:rPr>
              <w:t>if</w:t>
            </w:r>
          </w:p>
        </w:tc>
        <w:tc>
          <w:tcPr>
            <w:tcW w:w="0" w:type="auto"/>
            <w:shd w:val="clear" w:color="auto" w:fill="FFFFFF" w:themeFill="background1"/>
            <w:textDirection w:val="btLr"/>
            <w:vAlign w:val="center"/>
          </w:tcPr>
          <w:p w14:paraId="257AD3A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416D1C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A79F7B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421D5AB"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10EC9F4"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F665E65"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54030D7"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A9E9487"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0B4D283"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3FCD2C3"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452E879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251566C8"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114CAD7"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7F681DC7" w14:textId="77777777" w:rsidTr="008951F8">
        <w:trPr>
          <w:cantSplit/>
          <w:trHeight w:val="398"/>
          <w:jc w:val="center"/>
        </w:trPr>
        <w:tc>
          <w:tcPr>
            <w:tcW w:w="0" w:type="auto"/>
            <w:vMerge/>
            <w:tcBorders>
              <w:top w:val="nil"/>
              <w:left w:val="nil"/>
              <w:bottom w:val="nil"/>
              <w:right w:val="single" w:sz="4" w:space="0" w:color="auto"/>
            </w:tcBorders>
            <w:shd w:val="clear" w:color="auto" w:fill="FFFFFF" w:themeFill="background1"/>
            <w:textDirection w:val="btLr"/>
          </w:tcPr>
          <w:p w14:paraId="553A0930" w14:textId="77777777" w:rsidR="006A33E2" w:rsidRPr="00F641F1" w:rsidRDefault="006A33E2" w:rsidP="00907766">
            <w:pPr>
              <w:ind w:left="113" w:right="113"/>
              <w:jc w:val="center"/>
              <w:rPr>
                <w:b/>
              </w:rPr>
            </w:pPr>
          </w:p>
        </w:tc>
        <w:tc>
          <w:tcPr>
            <w:tcW w:w="0" w:type="auto"/>
            <w:vMerge/>
            <w:tcBorders>
              <w:left w:val="single" w:sz="4" w:space="0" w:color="auto"/>
            </w:tcBorders>
            <w:shd w:val="clear" w:color="000000" w:fill="D9D9D9"/>
            <w:noWrap/>
            <w:textDirection w:val="btLr"/>
            <w:vAlign w:val="center"/>
          </w:tcPr>
          <w:p w14:paraId="2E7F4B7C" w14:textId="77777777" w:rsidR="006A33E2" w:rsidRPr="00DB674F" w:rsidRDefault="006A33E2" w:rsidP="00907766">
            <w:pPr>
              <w:ind w:left="113" w:right="113"/>
              <w:jc w:val="center"/>
              <w:rPr>
                <w:b/>
                <w:color w:val="000000"/>
                <w:sz w:val="20"/>
                <w:szCs w:val="20"/>
                <w:lang w:eastAsia="id-ID"/>
              </w:rPr>
            </w:pPr>
          </w:p>
        </w:tc>
        <w:tc>
          <w:tcPr>
            <w:tcW w:w="0" w:type="auto"/>
            <w:vMerge/>
            <w:shd w:val="clear" w:color="000000" w:fill="D9D9D9"/>
            <w:textDirection w:val="btLr"/>
            <w:vAlign w:val="center"/>
          </w:tcPr>
          <w:p w14:paraId="647F8DBD"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0C6D869F"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f</w:t>
            </w:r>
            <w:r w:rsidRPr="00B018CE">
              <w:rPr>
                <w:color w:val="000000"/>
                <w:sz w:val="14"/>
                <w:szCs w:val="20"/>
                <w:lang w:eastAsia="id-ID"/>
              </w:rPr>
              <w:t>or</w:t>
            </w:r>
          </w:p>
        </w:tc>
        <w:tc>
          <w:tcPr>
            <w:tcW w:w="0" w:type="auto"/>
            <w:shd w:val="clear" w:color="auto" w:fill="FFFFFF" w:themeFill="background1"/>
            <w:textDirection w:val="btLr"/>
            <w:vAlign w:val="center"/>
          </w:tcPr>
          <w:p w14:paraId="60D2380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BBB920B"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5DEB0B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B2E857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2C230E5"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EDA89CC"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0E53154"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73A20B4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2A98741F"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35ABA4E6"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14E1EB04"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3A01BBAA"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F893FF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38ED4E71" w14:textId="77777777" w:rsidTr="008951F8">
        <w:trPr>
          <w:cantSplit/>
          <w:trHeight w:val="326"/>
          <w:jc w:val="center"/>
        </w:trPr>
        <w:tc>
          <w:tcPr>
            <w:tcW w:w="0" w:type="auto"/>
            <w:vMerge/>
            <w:tcBorders>
              <w:top w:val="nil"/>
              <w:left w:val="nil"/>
              <w:bottom w:val="nil"/>
              <w:right w:val="single" w:sz="4" w:space="0" w:color="auto"/>
            </w:tcBorders>
            <w:shd w:val="clear" w:color="auto" w:fill="FFFFFF" w:themeFill="background1"/>
            <w:textDirection w:val="btLr"/>
          </w:tcPr>
          <w:p w14:paraId="584B51E7" w14:textId="77777777" w:rsidR="006A33E2" w:rsidRPr="00F641F1" w:rsidRDefault="006A33E2" w:rsidP="00907766">
            <w:pPr>
              <w:ind w:left="113" w:right="113"/>
              <w:jc w:val="center"/>
              <w:rPr>
                <w:b/>
              </w:rPr>
            </w:pPr>
          </w:p>
        </w:tc>
        <w:tc>
          <w:tcPr>
            <w:tcW w:w="0" w:type="auto"/>
            <w:vMerge/>
            <w:tcBorders>
              <w:left w:val="single" w:sz="4" w:space="0" w:color="auto"/>
            </w:tcBorders>
            <w:shd w:val="clear" w:color="000000" w:fill="D9D9D9"/>
            <w:noWrap/>
            <w:textDirection w:val="btLr"/>
            <w:vAlign w:val="center"/>
          </w:tcPr>
          <w:p w14:paraId="5C91F970" w14:textId="77777777" w:rsidR="006A33E2" w:rsidRPr="00DB674F" w:rsidRDefault="006A33E2" w:rsidP="00907766">
            <w:pPr>
              <w:ind w:left="113" w:right="113"/>
              <w:jc w:val="center"/>
              <w:rPr>
                <w:b/>
                <w:color w:val="000000"/>
                <w:sz w:val="20"/>
                <w:szCs w:val="20"/>
                <w:lang w:eastAsia="id-ID"/>
              </w:rPr>
            </w:pPr>
          </w:p>
        </w:tc>
        <w:tc>
          <w:tcPr>
            <w:tcW w:w="0" w:type="auto"/>
            <w:vMerge/>
            <w:shd w:val="clear" w:color="000000" w:fill="D9D9D9"/>
            <w:textDirection w:val="btLr"/>
            <w:vAlign w:val="center"/>
          </w:tcPr>
          <w:p w14:paraId="671B1474"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14EC8D05" w14:textId="77777777" w:rsidR="006A33E2" w:rsidRPr="00B018CE" w:rsidRDefault="006A33E2" w:rsidP="00907766">
            <w:pPr>
              <w:ind w:left="113" w:right="113"/>
              <w:jc w:val="center"/>
              <w:rPr>
                <w:color w:val="000000"/>
                <w:sz w:val="14"/>
                <w:szCs w:val="20"/>
                <w:lang w:eastAsia="id-ID"/>
              </w:rPr>
            </w:pPr>
            <w:r w:rsidRPr="00B018CE">
              <w:rPr>
                <w:color w:val="000000"/>
                <w:sz w:val="14"/>
                <w:szCs w:val="20"/>
                <w:lang w:eastAsia="id-ID"/>
              </w:rPr>
              <w:t>if</w:t>
            </w:r>
          </w:p>
        </w:tc>
        <w:tc>
          <w:tcPr>
            <w:tcW w:w="0" w:type="auto"/>
            <w:shd w:val="clear" w:color="auto" w:fill="FFFFFF" w:themeFill="background1"/>
            <w:textDirection w:val="btLr"/>
            <w:vAlign w:val="center"/>
          </w:tcPr>
          <w:p w14:paraId="51EABB5A"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52250E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08756CA"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31929D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57663E1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08691E1A"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43B476D4"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7D3F835F"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089FC3FC"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742E406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2D68E564"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2C34F57C"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06BA6CD1"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r>
      <w:tr w:rsidR="006A33E2" w:rsidRPr="00B52F16" w14:paraId="3D394309" w14:textId="77777777" w:rsidTr="008951F8">
        <w:trPr>
          <w:cantSplit/>
          <w:trHeight w:val="623"/>
          <w:jc w:val="center"/>
        </w:trPr>
        <w:tc>
          <w:tcPr>
            <w:tcW w:w="0" w:type="auto"/>
            <w:vMerge/>
            <w:tcBorders>
              <w:top w:val="nil"/>
              <w:left w:val="nil"/>
              <w:bottom w:val="nil"/>
              <w:right w:val="single" w:sz="4" w:space="0" w:color="auto"/>
            </w:tcBorders>
            <w:shd w:val="clear" w:color="auto" w:fill="FFFFFF" w:themeFill="background1"/>
            <w:textDirection w:val="btLr"/>
          </w:tcPr>
          <w:p w14:paraId="02E70797" w14:textId="77777777" w:rsidR="006A33E2" w:rsidRPr="00F641F1" w:rsidRDefault="006A33E2" w:rsidP="00907766">
            <w:pPr>
              <w:ind w:left="113" w:right="113"/>
              <w:jc w:val="center"/>
              <w:rPr>
                <w:b/>
              </w:rPr>
            </w:pPr>
          </w:p>
        </w:tc>
        <w:tc>
          <w:tcPr>
            <w:tcW w:w="0" w:type="auto"/>
            <w:vMerge/>
            <w:tcBorders>
              <w:left w:val="single" w:sz="4" w:space="0" w:color="auto"/>
            </w:tcBorders>
            <w:shd w:val="clear" w:color="000000" w:fill="D9D9D9"/>
            <w:noWrap/>
            <w:textDirection w:val="btLr"/>
            <w:vAlign w:val="center"/>
          </w:tcPr>
          <w:p w14:paraId="741AEAB8" w14:textId="77777777" w:rsidR="006A33E2" w:rsidRPr="00DB674F" w:rsidRDefault="006A33E2" w:rsidP="00907766">
            <w:pPr>
              <w:ind w:left="113" w:right="113"/>
              <w:jc w:val="center"/>
              <w:rPr>
                <w:b/>
                <w:color w:val="000000"/>
                <w:sz w:val="20"/>
                <w:szCs w:val="20"/>
                <w:lang w:eastAsia="id-ID"/>
              </w:rPr>
            </w:pPr>
          </w:p>
        </w:tc>
        <w:tc>
          <w:tcPr>
            <w:tcW w:w="0" w:type="auto"/>
            <w:vMerge/>
            <w:shd w:val="clear" w:color="000000" w:fill="D9D9D9"/>
            <w:textDirection w:val="btLr"/>
            <w:vAlign w:val="center"/>
          </w:tcPr>
          <w:p w14:paraId="47AB7DE5"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19099E13" w14:textId="77777777" w:rsidR="006A33E2" w:rsidRPr="00B018CE" w:rsidRDefault="006A33E2" w:rsidP="00907766">
            <w:pPr>
              <w:ind w:left="113" w:right="113"/>
              <w:jc w:val="center"/>
              <w:rPr>
                <w:color w:val="000000"/>
                <w:sz w:val="14"/>
                <w:szCs w:val="20"/>
                <w:lang w:eastAsia="id-ID"/>
              </w:rPr>
            </w:pPr>
            <w:r w:rsidRPr="00B018CE">
              <w:rPr>
                <w:color w:val="000000"/>
                <w:sz w:val="14"/>
                <w:szCs w:val="20"/>
                <w:lang w:eastAsia="id-ID"/>
              </w:rPr>
              <w:t>while</w:t>
            </w:r>
          </w:p>
        </w:tc>
        <w:tc>
          <w:tcPr>
            <w:tcW w:w="0" w:type="auto"/>
            <w:shd w:val="clear" w:color="auto" w:fill="FFFFFF" w:themeFill="background1"/>
            <w:textDirection w:val="btLr"/>
            <w:vAlign w:val="center"/>
          </w:tcPr>
          <w:p w14:paraId="2101F740"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63771C81"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6B8D5AE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28E61CA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EE6E5F4"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B10719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0E2B7A6"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4AC3691"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DB63BA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31B73E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F3B010B"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5A3FACE"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ED99BC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656C628F" w14:textId="77777777" w:rsidTr="008951F8">
        <w:trPr>
          <w:cantSplit/>
          <w:trHeight w:val="524"/>
          <w:jc w:val="center"/>
        </w:trPr>
        <w:tc>
          <w:tcPr>
            <w:tcW w:w="0" w:type="auto"/>
            <w:vMerge/>
            <w:tcBorders>
              <w:top w:val="nil"/>
              <w:left w:val="nil"/>
              <w:bottom w:val="nil"/>
              <w:right w:val="single" w:sz="4" w:space="0" w:color="auto"/>
            </w:tcBorders>
            <w:shd w:val="clear" w:color="auto" w:fill="FFFFFF" w:themeFill="background1"/>
            <w:textDirection w:val="btLr"/>
          </w:tcPr>
          <w:p w14:paraId="58CD76C7" w14:textId="77777777" w:rsidR="006A33E2" w:rsidRPr="00F641F1" w:rsidRDefault="006A33E2" w:rsidP="00907766">
            <w:pPr>
              <w:ind w:left="113" w:right="113"/>
              <w:jc w:val="center"/>
              <w:rPr>
                <w:b/>
              </w:rPr>
            </w:pPr>
          </w:p>
        </w:tc>
        <w:tc>
          <w:tcPr>
            <w:tcW w:w="0" w:type="auto"/>
            <w:vMerge/>
            <w:tcBorders>
              <w:left w:val="single" w:sz="4" w:space="0" w:color="auto"/>
            </w:tcBorders>
            <w:shd w:val="clear" w:color="000000" w:fill="D9D9D9"/>
            <w:noWrap/>
            <w:textDirection w:val="btLr"/>
            <w:vAlign w:val="center"/>
          </w:tcPr>
          <w:p w14:paraId="5D528735" w14:textId="77777777" w:rsidR="006A33E2" w:rsidRPr="00DB674F" w:rsidRDefault="006A33E2" w:rsidP="00907766">
            <w:pPr>
              <w:ind w:left="113" w:right="113"/>
              <w:jc w:val="center"/>
              <w:rPr>
                <w:b/>
                <w:color w:val="000000"/>
                <w:sz w:val="20"/>
                <w:szCs w:val="20"/>
                <w:lang w:eastAsia="id-ID"/>
              </w:rPr>
            </w:pPr>
          </w:p>
        </w:tc>
        <w:tc>
          <w:tcPr>
            <w:tcW w:w="0" w:type="auto"/>
            <w:vMerge w:val="restart"/>
            <w:shd w:val="clear" w:color="000000" w:fill="D9D9D9"/>
            <w:textDirection w:val="btLr"/>
            <w:vAlign w:val="center"/>
          </w:tcPr>
          <w:p w14:paraId="4219F111" w14:textId="77777777" w:rsidR="006A33E2" w:rsidRPr="00DB674F" w:rsidRDefault="006A33E2" w:rsidP="00907766">
            <w:pPr>
              <w:ind w:left="113" w:right="113"/>
              <w:jc w:val="center"/>
              <w:rPr>
                <w:b/>
                <w:color w:val="000000"/>
                <w:sz w:val="20"/>
                <w:szCs w:val="20"/>
                <w:lang w:eastAsia="id-ID"/>
              </w:rPr>
            </w:pPr>
            <w:r w:rsidRPr="00DB674F">
              <w:rPr>
                <w:b/>
                <w:color w:val="000000"/>
                <w:sz w:val="20"/>
                <w:szCs w:val="20"/>
                <w:lang w:eastAsia="id-ID"/>
              </w:rPr>
              <w:t>Atribut Data</w:t>
            </w:r>
          </w:p>
        </w:tc>
        <w:tc>
          <w:tcPr>
            <w:tcW w:w="0" w:type="auto"/>
            <w:shd w:val="clear" w:color="000000" w:fill="D9D9D9"/>
            <w:textDirection w:val="btLr"/>
            <w:vAlign w:val="center"/>
          </w:tcPr>
          <w:p w14:paraId="7841F9D5" w14:textId="77777777" w:rsidR="006A33E2" w:rsidRPr="00B018CE" w:rsidRDefault="006A33E2" w:rsidP="00907766">
            <w:pPr>
              <w:ind w:left="113" w:right="113"/>
              <w:jc w:val="center"/>
              <w:rPr>
                <w:color w:val="000000"/>
                <w:sz w:val="14"/>
                <w:szCs w:val="20"/>
                <w:lang w:eastAsia="id-ID"/>
              </w:rPr>
            </w:pPr>
            <w:r w:rsidRPr="00B018CE">
              <w:rPr>
                <w:color w:val="000000"/>
                <w:sz w:val="14"/>
                <w:szCs w:val="20"/>
                <w:lang w:eastAsia="id-ID"/>
              </w:rPr>
              <w:t>cost</w:t>
            </w:r>
          </w:p>
        </w:tc>
        <w:tc>
          <w:tcPr>
            <w:tcW w:w="0" w:type="auto"/>
            <w:shd w:val="clear" w:color="auto" w:fill="FFFFFF" w:themeFill="background1"/>
            <w:textDirection w:val="btLr"/>
            <w:vAlign w:val="center"/>
          </w:tcPr>
          <w:p w14:paraId="161A465C"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909F325"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DC17D00"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2E5496E"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13EF866"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7CC2910"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E5013A5"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10E69B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0F9B9D1"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75A4CD5"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E427346"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64D33D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ACAE97E"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2</w:t>
            </w:r>
          </w:p>
        </w:tc>
      </w:tr>
      <w:tr w:rsidR="006A33E2" w:rsidRPr="00B52F16" w14:paraId="65DA53F1" w14:textId="77777777" w:rsidTr="008951F8">
        <w:trPr>
          <w:cantSplit/>
          <w:trHeight w:val="605"/>
          <w:jc w:val="center"/>
        </w:trPr>
        <w:tc>
          <w:tcPr>
            <w:tcW w:w="0" w:type="auto"/>
            <w:vMerge/>
            <w:tcBorders>
              <w:top w:val="nil"/>
              <w:left w:val="nil"/>
              <w:bottom w:val="nil"/>
              <w:right w:val="single" w:sz="4" w:space="0" w:color="auto"/>
            </w:tcBorders>
            <w:shd w:val="clear" w:color="auto" w:fill="FFFFFF" w:themeFill="background1"/>
            <w:textDirection w:val="btLr"/>
          </w:tcPr>
          <w:p w14:paraId="0A0DF559" w14:textId="77777777" w:rsidR="006A33E2" w:rsidRPr="00F641F1" w:rsidRDefault="006A33E2" w:rsidP="00907766">
            <w:pPr>
              <w:ind w:left="113" w:right="113"/>
              <w:jc w:val="center"/>
              <w:rPr>
                <w:b/>
              </w:rPr>
            </w:pPr>
          </w:p>
        </w:tc>
        <w:tc>
          <w:tcPr>
            <w:tcW w:w="0" w:type="auto"/>
            <w:vMerge/>
            <w:tcBorders>
              <w:left w:val="single" w:sz="4" w:space="0" w:color="auto"/>
            </w:tcBorders>
            <w:shd w:val="clear" w:color="000000" w:fill="D9D9D9"/>
            <w:noWrap/>
            <w:textDirection w:val="btLr"/>
            <w:vAlign w:val="center"/>
          </w:tcPr>
          <w:p w14:paraId="548A124D" w14:textId="77777777" w:rsidR="006A33E2" w:rsidRPr="00DB674F" w:rsidRDefault="006A33E2" w:rsidP="00907766">
            <w:pPr>
              <w:ind w:left="113" w:right="113"/>
              <w:jc w:val="center"/>
              <w:rPr>
                <w:b/>
                <w:color w:val="000000"/>
                <w:sz w:val="20"/>
                <w:szCs w:val="20"/>
                <w:lang w:eastAsia="id-ID"/>
              </w:rPr>
            </w:pPr>
          </w:p>
        </w:tc>
        <w:tc>
          <w:tcPr>
            <w:tcW w:w="0" w:type="auto"/>
            <w:vMerge/>
            <w:shd w:val="clear" w:color="000000" w:fill="D9D9D9"/>
            <w:textDirection w:val="btLr"/>
            <w:vAlign w:val="center"/>
          </w:tcPr>
          <w:p w14:paraId="4FECEBF0"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4F243978"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p</w:t>
            </w:r>
            <w:r w:rsidRPr="00B018CE">
              <w:rPr>
                <w:color w:val="000000"/>
                <w:sz w:val="14"/>
                <w:szCs w:val="20"/>
                <w:lang w:eastAsia="id-ID"/>
              </w:rPr>
              <w:t>rofit</w:t>
            </w:r>
          </w:p>
        </w:tc>
        <w:tc>
          <w:tcPr>
            <w:tcW w:w="0" w:type="auto"/>
            <w:shd w:val="clear" w:color="auto" w:fill="FFFFFF" w:themeFill="background1"/>
            <w:textDirection w:val="btLr"/>
            <w:vAlign w:val="center"/>
          </w:tcPr>
          <w:p w14:paraId="3BBD7DEC"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F948B97"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0BC1D4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BBC560E"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33E3D70"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5C7D02C"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D8A03B3"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2BCAA17"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AD619CF"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2A8F1CA"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650B92F"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1DD2201"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B6E69B6"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2</w:t>
            </w:r>
          </w:p>
        </w:tc>
      </w:tr>
      <w:tr w:rsidR="006A33E2" w:rsidRPr="00B52F16" w14:paraId="7F5A66D6" w14:textId="77777777" w:rsidTr="008951F8">
        <w:trPr>
          <w:cantSplit/>
          <w:trHeight w:val="524"/>
          <w:jc w:val="center"/>
        </w:trPr>
        <w:tc>
          <w:tcPr>
            <w:tcW w:w="0" w:type="auto"/>
            <w:vMerge/>
            <w:tcBorders>
              <w:top w:val="nil"/>
              <w:left w:val="nil"/>
              <w:bottom w:val="nil"/>
              <w:right w:val="single" w:sz="4" w:space="0" w:color="auto"/>
            </w:tcBorders>
            <w:shd w:val="clear" w:color="auto" w:fill="FFFFFF" w:themeFill="background1"/>
            <w:textDirection w:val="btLr"/>
          </w:tcPr>
          <w:p w14:paraId="03D322D1" w14:textId="77777777" w:rsidR="006A33E2" w:rsidRPr="00F641F1" w:rsidRDefault="006A33E2" w:rsidP="00907766">
            <w:pPr>
              <w:ind w:left="113" w:right="113"/>
              <w:jc w:val="center"/>
              <w:rPr>
                <w:b/>
              </w:rPr>
            </w:pPr>
          </w:p>
        </w:tc>
        <w:tc>
          <w:tcPr>
            <w:tcW w:w="0" w:type="auto"/>
            <w:vMerge/>
            <w:tcBorders>
              <w:left w:val="single" w:sz="4" w:space="0" w:color="auto"/>
            </w:tcBorders>
            <w:shd w:val="clear" w:color="000000" w:fill="D9D9D9"/>
            <w:noWrap/>
            <w:textDirection w:val="btLr"/>
            <w:vAlign w:val="center"/>
          </w:tcPr>
          <w:p w14:paraId="55EB4C5E" w14:textId="77777777" w:rsidR="006A33E2" w:rsidRPr="00DB674F" w:rsidRDefault="006A33E2" w:rsidP="00907766">
            <w:pPr>
              <w:ind w:left="113" w:right="113"/>
              <w:jc w:val="center"/>
              <w:rPr>
                <w:b/>
                <w:color w:val="000000"/>
                <w:sz w:val="20"/>
                <w:szCs w:val="20"/>
                <w:lang w:eastAsia="id-ID"/>
              </w:rPr>
            </w:pPr>
          </w:p>
        </w:tc>
        <w:tc>
          <w:tcPr>
            <w:tcW w:w="0" w:type="auto"/>
            <w:vMerge/>
            <w:shd w:val="clear" w:color="000000" w:fill="D9D9D9"/>
            <w:textDirection w:val="btLr"/>
            <w:vAlign w:val="center"/>
          </w:tcPr>
          <w:p w14:paraId="3EDDA4F0"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580D6F84" w14:textId="77777777" w:rsidR="006A33E2" w:rsidRPr="00B018CE" w:rsidRDefault="006A33E2" w:rsidP="00907766">
            <w:pPr>
              <w:ind w:left="113" w:right="113"/>
              <w:jc w:val="center"/>
              <w:rPr>
                <w:color w:val="000000"/>
                <w:sz w:val="14"/>
                <w:szCs w:val="20"/>
                <w:lang w:eastAsia="id-ID"/>
              </w:rPr>
            </w:pPr>
            <w:r w:rsidRPr="00B018CE">
              <w:rPr>
                <w:color w:val="000000"/>
                <w:sz w:val="14"/>
                <w:szCs w:val="20"/>
                <w:lang w:eastAsia="id-ID"/>
              </w:rPr>
              <w:t>pay</w:t>
            </w:r>
          </w:p>
        </w:tc>
        <w:tc>
          <w:tcPr>
            <w:tcW w:w="0" w:type="auto"/>
            <w:shd w:val="clear" w:color="auto" w:fill="FFFFFF" w:themeFill="background1"/>
            <w:textDirection w:val="btLr"/>
            <w:vAlign w:val="center"/>
          </w:tcPr>
          <w:p w14:paraId="167BFD1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DA9F310"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BDE891F"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33F621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1A23776"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7368B6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28F9B1B"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A3E31B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F067B05"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6AA4F79"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EB7BB16"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991049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2B693D1E"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7BFDBB0A" w14:textId="77777777" w:rsidTr="008951F8">
        <w:trPr>
          <w:cantSplit/>
          <w:trHeight w:val="605"/>
          <w:jc w:val="center"/>
        </w:trPr>
        <w:tc>
          <w:tcPr>
            <w:tcW w:w="0" w:type="auto"/>
            <w:vMerge/>
            <w:tcBorders>
              <w:top w:val="nil"/>
              <w:left w:val="nil"/>
              <w:bottom w:val="nil"/>
              <w:right w:val="single" w:sz="4" w:space="0" w:color="auto"/>
            </w:tcBorders>
            <w:shd w:val="clear" w:color="auto" w:fill="FFFFFF" w:themeFill="background1"/>
            <w:textDirection w:val="btLr"/>
          </w:tcPr>
          <w:p w14:paraId="4A280FC2" w14:textId="77777777" w:rsidR="006A33E2" w:rsidRPr="00F641F1" w:rsidRDefault="006A33E2" w:rsidP="00907766">
            <w:pPr>
              <w:ind w:left="113" w:right="113"/>
              <w:jc w:val="center"/>
              <w:rPr>
                <w:b/>
              </w:rPr>
            </w:pPr>
          </w:p>
        </w:tc>
        <w:tc>
          <w:tcPr>
            <w:tcW w:w="0" w:type="auto"/>
            <w:vMerge/>
            <w:tcBorders>
              <w:left w:val="single" w:sz="4" w:space="0" w:color="auto"/>
            </w:tcBorders>
            <w:shd w:val="clear" w:color="000000" w:fill="D9D9D9"/>
            <w:noWrap/>
            <w:textDirection w:val="btLr"/>
            <w:vAlign w:val="center"/>
          </w:tcPr>
          <w:p w14:paraId="7DF17497" w14:textId="77777777" w:rsidR="006A33E2" w:rsidRPr="00DB674F" w:rsidRDefault="006A33E2" w:rsidP="00907766">
            <w:pPr>
              <w:ind w:left="113" w:right="113"/>
              <w:jc w:val="center"/>
              <w:rPr>
                <w:b/>
                <w:color w:val="000000"/>
                <w:sz w:val="20"/>
                <w:szCs w:val="20"/>
                <w:lang w:eastAsia="id-ID"/>
              </w:rPr>
            </w:pPr>
          </w:p>
        </w:tc>
        <w:tc>
          <w:tcPr>
            <w:tcW w:w="0" w:type="auto"/>
            <w:vMerge/>
            <w:shd w:val="clear" w:color="000000" w:fill="D9D9D9"/>
            <w:textDirection w:val="btLr"/>
            <w:vAlign w:val="center"/>
          </w:tcPr>
          <w:p w14:paraId="3312D35F"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7443A991"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s</w:t>
            </w:r>
            <w:r w:rsidRPr="00B018CE">
              <w:rPr>
                <w:color w:val="000000"/>
                <w:sz w:val="14"/>
                <w:szCs w:val="20"/>
                <w:lang w:eastAsia="id-ID"/>
              </w:rPr>
              <w:t>ale_1</w:t>
            </w:r>
          </w:p>
        </w:tc>
        <w:tc>
          <w:tcPr>
            <w:tcW w:w="0" w:type="auto"/>
            <w:shd w:val="clear" w:color="auto" w:fill="FFFFFF" w:themeFill="background1"/>
            <w:textDirection w:val="btLr"/>
            <w:vAlign w:val="center"/>
          </w:tcPr>
          <w:p w14:paraId="62CD198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158778D"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9EF4891"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BBFD5B1"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975BA2C"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473FFC7"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1284E50"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250FE72"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083E3BC7"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5687E508"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366A5666"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8814F83"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3D420DF" w14:textId="77777777" w:rsidR="006A33E2" w:rsidRPr="0066467F"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150BD6AC" w14:textId="77777777" w:rsidTr="008951F8">
        <w:trPr>
          <w:cantSplit/>
          <w:trHeight w:val="443"/>
          <w:jc w:val="center"/>
        </w:trPr>
        <w:tc>
          <w:tcPr>
            <w:tcW w:w="0" w:type="auto"/>
            <w:vMerge/>
            <w:tcBorders>
              <w:top w:val="nil"/>
              <w:left w:val="nil"/>
              <w:bottom w:val="nil"/>
              <w:right w:val="single" w:sz="4" w:space="0" w:color="auto"/>
            </w:tcBorders>
            <w:shd w:val="clear" w:color="auto" w:fill="FFFFFF" w:themeFill="background1"/>
            <w:textDirection w:val="btLr"/>
          </w:tcPr>
          <w:p w14:paraId="4FFD5908" w14:textId="77777777" w:rsidR="006A33E2" w:rsidRPr="00DE51B3" w:rsidRDefault="006A33E2" w:rsidP="00907766">
            <w:pPr>
              <w:ind w:left="113" w:right="113"/>
              <w:rPr>
                <w:color w:val="000000"/>
                <w:sz w:val="20"/>
                <w:szCs w:val="20"/>
                <w:lang w:val="id-ID" w:eastAsia="id-ID"/>
              </w:rPr>
            </w:pPr>
          </w:p>
        </w:tc>
        <w:tc>
          <w:tcPr>
            <w:tcW w:w="0" w:type="auto"/>
            <w:vMerge/>
            <w:tcBorders>
              <w:left w:val="single" w:sz="4" w:space="0" w:color="auto"/>
            </w:tcBorders>
            <w:shd w:val="clear" w:color="000000" w:fill="D9D9D9"/>
            <w:noWrap/>
            <w:textDirection w:val="btLr"/>
            <w:vAlign w:val="center"/>
          </w:tcPr>
          <w:p w14:paraId="454D5F0C" w14:textId="77777777" w:rsidR="006A33E2" w:rsidRPr="00DB674F" w:rsidRDefault="006A33E2" w:rsidP="00907766">
            <w:pPr>
              <w:ind w:left="113" w:right="113"/>
              <w:jc w:val="center"/>
              <w:rPr>
                <w:b/>
                <w:color w:val="000000"/>
                <w:sz w:val="20"/>
                <w:szCs w:val="20"/>
                <w:lang w:val="id-ID" w:eastAsia="id-ID"/>
              </w:rPr>
            </w:pPr>
          </w:p>
        </w:tc>
        <w:tc>
          <w:tcPr>
            <w:tcW w:w="0" w:type="auto"/>
            <w:vMerge/>
            <w:shd w:val="clear" w:color="000000" w:fill="D9D9D9"/>
            <w:textDirection w:val="btLr"/>
            <w:vAlign w:val="center"/>
          </w:tcPr>
          <w:p w14:paraId="444432B7"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075A6AC7"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i_</w:t>
            </w:r>
            <w:r w:rsidRPr="00B018CE">
              <w:rPr>
                <w:color w:val="000000"/>
                <w:sz w:val="14"/>
                <w:szCs w:val="20"/>
                <w:lang w:eastAsia="id-ID"/>
              </w:rPr>
              <w:t>1</w:t>
            </w:r>
          </w:p>
        </w:tc>
        <w:tc>
          <w:tcPr>
            <w:tcW w:w="0" w:type="auto"/>
            <w:shd w:val="clear" w:color="auto" w:fill="FFFFFF" w:themeFill="background1"/>
            <w:textDirection w:val="btLr"/>
            <w:vAlign w:val="center"/>
          </w:tcPr>
          <w:p w14:paraId="32BF1508"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796AB58"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A384E33"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D1CBE56"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2BED1D7"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D8514D2"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57CB5D2"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C582B1B"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D7A815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FC12BAC"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0B50E2D"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CED79A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D6133C4"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08DD8D51" w14:textId="77777777" w:rsidTr="008951F8">
        <w:trPr>
          <w:cantSplit/>
          <w:trHeight w:val="605"/>
          <w:jc w:val="center"/>
        </w:trPr>
        <w:tc>
          <w:tcPr>
            <w:tcW w:w="0" w:type="auto"/>
            <w:vMerge/>
            <w:tcBorders>
              <w:top w:val="nil"/>
              <w:left w:val="nil"/>
              <w:bottom w:val="nil"/>
              <w:right w:val="single" w:sz="4" w:space="0" w:color="auto"/>
            </w:tcBorders>
            <w:shd w:val="clear" w:color="auto" w:fill="FFFFFF" w:themeFill="background1"/>
            <w:textDirection w:val="btLr"/>
          </w:tcPr>
          <w:p w14:paraId="023750B1" w14:textId="77777777" w:rsidR="006A33E2" w:rsidRPr="00DE51B3" w:rsidRDefault="006A33E2" w:rsidP="00907766">
            <w:pPr>
              <w:ind w:left="113" w:right="113"/>
              <w:rPr>
                <w:color w:val="000000"/>
                <w:sz w:val="20"/>
                <w:szCs w:val="20"/>
                <w:lang w:val="id-ID" w:eastAsia="id-ID"/>
              </w:rPr>
            </w:pPr>
          </w:p>
        </w:tc>
        <w:tc>
          <w:tcPr>
            <w:tcW w:w="0" w:type="auto"/>
            <w:vMerge/>
            <w:tcBorders>
              <w:left w:val="single" w:sz="4" w:space="0" w:color="auto"/>
            </w:tcBorders>
            <w:shd w:val="clear" w:color="000000" w:fill="D9D9D9"/>
            <w:noWrap/>
            <w:textDirection w:val="btLr"/>
            <w:vAlign w:val="center"/>
          </w:tcPr>
          <w:p w14:paraId="1F1F3F5D" w14:textId="77777777" w:rsidR="006A33E2" w:rsidRPr="00DB674F" w:rsidRDefault="006A33E2" w:rsidP="00907766">
            <w:pPr>
              <w:ind w:left="113" w:right="113"/>
              <w:jc w:val="center"/>
              <w:rPr>
                <w:b/>
                <w:color w:val="000000"/>
                <w:sz w:val="20"/>
                <w:szCs w:val="20"/>
                <w:lang w:val="id-ID" w:eastAsia="id-ID"/>
              </w:rPr>
            </w:pPr>
          </w:p>
        </w:tc>
        <w:tc>
          <w:tcPr>
            <w:tcW w:w="0" w:type="auto"/>
            <w:vMerge/>
            <w:shd w:val="clear" w:color="000000" w:fill="D9D9D9"/>
            <w:textDirection w:val="btLr"/>
            <w:vAlign w:val="center"/>
          </w:tcPr>
          <w:p w14:paraId="0CCE9AF2"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6D1AFD51"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t</w:t>
            </w:r>
            <w:r w:rsidRPr="00B018CE">
              <w:rPr>
                <w:color w:val="000000"/>
                <w:sz w:val="14"/>
                <w:szCs w:val="20"/>
                <w:lang w:eastAsia="id-ID"/>
              </w:rPr>
              <w:t>otal_pay</w:t>
            </w:r>
          </w:p>
        </w:tc>
        <w:tc>
          <w:tcPr>
            <w:tcW w:w="0" w:type="auto"/>
            <w:shd w:val="clear" w:color="auto" w:fill="FFFFFF" w:themeFill="background1"/>
            <w:textDirection w:val="btLr"/>
            <w:vAlign w:val="center"/>
          </w:tcPr>
          <w:p w14:paraId="3F75109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90AA74F"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8C1407C"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8D3DD7E"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2E4FBC5"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59B9BF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3DBB460C"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47B02BD"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E24F856"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3B57AF65"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DF0795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7D6C4C5B"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3EBA3705"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0AB56CD7" w14:textId="77777777" w:rsidTr="008951F8">
        <w:trPr>
          <w:cantSplit/>
          <w:trHeight w:val="515"/>
          <w:jc w:val="center"/>
        </w:trPr>
        <w:tc>
          <w:tcPr>
            <w:tcW w:w="0" w:type="auto"/>
            <w:vMerge/>
            <w:tcBorders>
              <w:top w:val="nil"/>
              <w:left w:val="nil"/>
              <w:bottom w:val="nil"/>
              <w:right w:val="single" w:sz="4" w:space="0" w:color="auto"/>
            </w:tcBorders>
            <w:shd w:val="clear" w:color="auto" w:fill="FFFFFF" w:themeFill="background1"/>
            <w:textDirection w:val="btLr"/>
          </w:tcPr>
          <w:p w14:paraId="36830F61" w14:textId="77777777" w:rsidR="006A33E2" w:rsidRPr="00DE51B3" w:rsidRDefault="006A33E2" w:rsidP="00907766">
            <w:pPr>
              <w:ind w:left="113" w:right="113"/>
              <w:rPr>
                <w:color w:val="000000"/>
                <w:sz w:val="20"/>
                <w:szCs w:val="20"/>
                <w:lang w:val="id-ID" w:eastAsia="id-ID"/>
              </w:rPr>
            </w:pPr>
          </w:p>
        </w:tc>
        <w:tc>
          <w:tcPr>
            <w:tcW w:w="0" w:type="auto"/>
            <w:vMerge/>
            <w:tcBorders>
              <w:left w:val="single" w:sz="4" w:space="0" w:color="auto"/>
            </w:tcBorders>
            <w:shd w:val="clear" w:color="000000" w:fill="D9D9D9"/>
            <w:noWrap/>
            <w:textDirection w:val="btLr"/>
            <w:vAlign w:val="center"/>
          </w:tcPr>
          <w:p w14:paraId="5CF1C37E" w14:textId="77777777" w:rsidR="006A33E2" w:rsidRPr="00DB674F" w:rsidRDefault="006A33E2" w:rsidP="00907766">
            <w:pPr>
              <w:ind w:left="113" w:right="113"/>
              <w:jc w:val="center"/>
              <w:rPr>
                <w:b/>
                <w:color w:val="000000"/>
                <w:sz w:val="20"/>
                <w:szCs w:val="20"/>
                <w:lang w:val="id-ID" w:eastAsia="id-ID"/>
              </w:rPr>
            </w:pPr>
          </w:p>
        </w:tc>
        <w:tc>
          <w:tcPr>
            <w:tcW w:w="0" w:type="auto"/>
            <w:vMerge/>
            <w:shd w:val="clear" w:color="000000" w:fill="D9D9D9"/>
            <w:textDirection w:val="btLr"/>
            <w:vAlign w:val="center"/>
          </w:tcPr>
          <w:p w14:paraId="41E5AF03"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2377D1B2"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total_</w:t>
            </w:r>
            <w:r w:rsidRPr="00B018CE">
              <w:rPr>
                <w:color w:val="000000"/>
                <w:sz w:val="14"/>
                <w:szCs w:val="20"/>
                <w:lang w:eastAsia="id-ID"/>
              </w:rPr>
              <w:t>sale</w:t>
            </w:r>
          </w:p>
        </w:tc>
        <w:tc>
          <w:tcPr>
            <w:tcW w:w="0" w:type="auto"/>
            <w:shd w:val="clear" w:color="auto" w:fill="FFFFFF" w:themeFill="background1"/>
            <w:textDirection w:val="btLr"/>
            <w:vAlign w:val="center"/>
          </w:tcPr>
          <w:p w14:paraId="46B457B4"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F957D85"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4FD04B8"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9AB09E5"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1A76432"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2DBB8903"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E84106F"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B772BB7"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25D510EE"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9F74144"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D8FC07F"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ED8861B"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39D759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r>
      <w:tr w:rsidR="006A33E2" w:rsidRPr="00B52F16" w14:paraId="4FDDCF13" w14:textId="77777777" w:rsidTr="008951F8">
        <w:trPr>
          <w:cantSplit/>
          <w:trHeight w:val="686"/>
          <w:jc w:val="center"/>
        </w:trPr>
        <w:tc>
          <w:tcPr>
            <w:tcW w:w="0" w:type="auto"/>
            <w:vMerge/>
            <w:tcBorders>
              <w:top w:val="nil"/>
              <w:left w:val="nil"/>
              <w:bottom w:val="nil"/>
              <w:right w:val="single" w:sz="4" w:space="0" w:color="auto"/>
            </w:tcBorders>
            <w:shd w:val="clear" w:color="auto" w:fill="FFFFFF" w:themeFill="background1"/>
            <w:textDirection w:val="btLr"/>
          </w:tcPr>
          <w:p w14:paraId="6D1D2A0D" w14:textId="77777777" w:rsidR="006A33E2" w:rsidRPr="00DE51B3" w:rsidRDefault="006A33E2" w:rsidP="00907766">
            <w:pPr>
              <w:ind w:left="113" w:right="113"/>
              <w:rPr>
                <w:color w:val="000000"/>
                <w:sz w:val="20"/>
                <w:szCs w:val="20"/>
                <w:lang w:val="id-ID" w:eastAsia="id-ID"/>
              </w:rPr>
            </w:pPr>
          </w:p>
        </w:tc>
        <w:tc>
          <w:tcPr>
            <w:tcW w:w="0" w:type="auto"/>
            <w:vMerge/>
            <w:tcBorders>
              <w:left w:val="single" w:sz="4" w:space="0" w:color="auto"/>
            </w:tcBorders>
            <w:shd w:val="clear" w:color="000000" w:fill="D9D9D9"/>
            <w:noWrap/>
            <w:textDirection w:val="btLr"/>
            <w:vAlign w:val="center"/>
          </w:tcPr>
          <w:p w14:paraId="12E32C89" w14:textId="77777777" w:rsidR="006A33E2" w:rsidRPr="00DB674F" w:rsidRDefault="006A33E2" w:rsidP="00907766">
            <w:pPr>
              <w:ind w:left="113" w:right="113"/>
              <w:jc w:val="center"/>
              <w:rPr>
                <w:b/>
                <w:color w:val="000000"/>
                <w:sz w:val="20"/>
                <w:szCs w:val="20"/>
                <w:lang w:val="id-ID" w:eastAsia="id-ID"/>
              </w:rPr>
            </w:pPr>
          </w:p>
        </w:tc>
        <w:tc>
          <w:tcPr>
            <w:tcW w:w="0" w:type="auto"/>
            <w:vMerge/>
            <w:shd w:val="clear" w:color="000000" w:fill="D9D9D9"/>
            <w:textDirection w:val="btLr"/>
            <w:vAlign w:val="center"/>
          </w:tcPr>
          <w:p w14:paraId="30304855"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4753A012"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p</w:t>
            </w:r>
            <w:r w:rsidRPr="00B018CE">
              <w:rPr>
                <w:color w:val="000000"/>
                <w:sz w:val="14"/>
                <w:szCs w:val="20"/>
                <w:lang w:eastAsia="id-ID"/>
              </w:rPr>
              <w:t>rocess</w:t>
            </w:r>
          </w:p>
        </w:tc>
        <w:tc>
          <w:tcPr>
            <w:tcW w:w="0" w:type="auto"/>
            <w:shd w:val="clear" w:color="auto" w:fill="FFFFFF" w:themeFill="background1"/>
            <w:textDirection w:val="btLr"/>
            <w:vAlign w:val="center"/>
          </w:tcPr>
          <w:p w14:paraId="6E30BF68"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F2BF60F"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48B9243"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976F4FF"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13A1C09E"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F67290B"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39E54F3"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C2DD2D5"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4FE063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041B88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45134F7"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A69AF5D"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3794F23"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27E7AF51" w14:textId="77777777" w:rsidTr="008951F8">
        <w:trPr>
          <w:cantSplit/>
          <w:trHeight w:val="524"/>
          <w:jc w:val="center"/>
        </w:trPr>
        <w:tc>
          <w:tcPr>
            <w:tcW w:w="0" w:type="auto"/>
            <w:vMerge/>
            <w:tcBorders>
              <w:top w:val="nil"/>
              <w:left w:val="nil"/>
              <w:bottom w:val="nil"/>
              <w:right w:val="single" w:sz="4" w:space="0" w:color="auto"/>
            </w:tcBorders>
            <w:shd w:val="clear" w:color="auto" w:fill="FFFFFF" w:themeFill="background1"/>
            <w:textDirection w:val="btLr"/>
          </w:tcPr>
          <w:p w14:paraId="0B5DF22F" w14:textId="77777777" w:rsidR="006A33E2" w:rsidRPr="00DE51B3" w:rsidRDefault="006A33E2" w:rsidP="00907766">
            <w:pPr>
              <w:ind w:left="113" w:right="113"/>
              <w:rPr>
                <w:color w:val="000000"/>
                <w:sz w:val="20"/>
                <w:szCs w:val="20"/>
                <w:lang w:val="id-ID" w:eastAsia="id-ID"/>
              </w:rPr>
            </w:pPr>
          </w:p>
        </w:tc>
        <w:tc>
          <w:tcPr>
            <w:tcW w:w="0" w:type="auto"/>
            <w:vMerge/>
            <w:tcBorders>
              <w:left w:val="single" w:sz="4" w:space="0" w:color="auto"/>
            </w:tcBorders>
            <w:shd w:val="clear" w:color="000000" w:fill="D9D9D9"/>
            <w:noWrap/>
            <w:textDirection w:val="btLr"/>
            <w:vAlign w:val="center"/>
          </w:tcPr>
          <w:p w14:paraId="2E20A63B" w14:textId="77777777" w:rsidR="006A33E2" w:rsidRPr="00DB674F" w:rsidRDefault="006A33E2" w:rsidP="00907766">
            <w:pPr>
              <w:ind w:left="113" w:right="113"/>
              <w:jc w:val="center"/>
              <w:rPr>
                <w:b/>
                <w:color w:val="000000"/>
                <w:sz w:val="20"/>
                <w:szCs w:val="20"/>
                <w:lang w:val="id-ID" w:eastAsia="id-ID"/>
              </w:rPr>
            </w:pPr>
          </w:p>
        </w:tc>
        <w:tc>
          <w:tcPr>
            <w:tcW w:w="0" w:type="auto"/>
            <w:vMerge/>
            <w:shd w:val="clear" w:color="000000" w:fill="D9D9D9"/>
            <w:textDirection w:val="btLr"/>
            <w:vAlign w:val="center"/>
          </w:tcPr>
          <w:p w14:paraId="3595DEE8"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519529F8"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s</w:t>
            </w:r>
            <w:r w:rsidRPr="00B018CE">
              <w:rPr>
                <w:color w:val="000000"/>
                <w:sz w:val="14"/>
                <w:szCs w:val="20"/>
                <w:lang w:eastAsia="id-ID"/>
              </w:rPr>
              <w:t>ale</w:t>
            </w:r>
          </w:p>
        </w:tc>
        <w:tc>
          <w:tcPr>
            <w:tcW w:w="0" w:type="auto"/>
            <w:shd w:val="clear" w:color="auto" w:fill="FFFFFF" w:themeFill="background1"/>
            <w:textDirection w:val="btLr"/>
            <w:vAlign w:val="center"/>
          </w:tcPr>
          <w:p w14:paraId="6277F811"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F749060"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5D37171"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3BB3C93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B3B935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790E95E"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D5596C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7867C7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D623DE5"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CED516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758ED1B"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98CF4FC"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F9F28A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0806AFF6" w14:textId="77777777" w:rsidTr="008951F8">
        <w:trPr>
          <w:cantSplit/>
          <w:trHeight w:val="524"/>
          <w:jc w:val="center"/>
        </w:trPr>
        <w:tc>
          <w:tcPr>
            <w:tcW w:w="0" w:type="auto"/>
            <w:vMerge/>
            <w:tcBorders>
              <w:top w:val="nil"/>
              <w:left w:val="nil"/>
              <w:bottom w:val="nil"/>
              <w:right w:val="single" w:sz="4" w:space="0" w:color="auto"/>
            </w:tcBorders>
            <w:shd w:val="clear" w:color="auto" w:fill="FFFFFF" w:themeFill="background1"/>
            <w:textDirection w:val="btLr"/>
          </w:tcPr>
          <w:p w14:paraId="7E3D7AAF" w14:textId="77777777" w:rsidR="006A33E2" w:rsidRPr="00DE51B3" w:rsidRDefault="006A33E2" w:rsidP="00907766">
            <w:pPr>
              <w:ind w:left="113" w:right="113"/>
              <w:rPr>
                <w:color w:val="000000"/>
                <w:sz w:val="20"/>
                <w:szCs w:val="20"/>
                <w:lang w:val="id-ID" w:eastAsia="id-ID"/>
              </w:rPr>
            </w:pPr>
          </w:p>
        </w:tc>
        <w:tc>
          <w:tcPr>
            <w:tcW w:w="0" w:type="auto"/>
            <w:vMerge/>
            <w:tcBorders>
              <w:left w:val="single" w:sz="4" w:space="0" w:color="auto"/>
            </w:tcBorders>
            <w:shd w:val="clear" w:color="000000" w:fill="D9D9D9"/>
            <w:noWrap/>
            <w:textDirection w:val="btLr"/>
            <w:vAlign w:val="center"/>
          </w:tcPr>
          <w:p w14:paraId="179877A0" w14:textId="77777777" w:rsidR="006A33E2" w:rsidRPr="00DB674F" w:rsidRDefault="006A33E2" w:rsidP="00907766">
            <w:pPr>
              <w:ind w:left="113" w:right="113"/>
              <w:jc w:val="center"/>
              <w:rPr>
                <w:b/>
                <w:color w:val="000000"/>
                <w:sz w:val="20"/>
                <w:szCs w:val="20"/>
                <w:lang w:val="id-ID" w:eastAsia="id-ID"/>
              </w:rPr>
            </w:pPr>
          </w:p>
        </w:tc>
        <w:tc>
          <w:tcPr>
            <w:tcW w:w="0" w:type="auto"/>
            <w:vMerge/>
            <w:shd w:val="clear" w:color="000000" w:fill="D9D9D9"/>
            <w:textDirection w:val="btLr"/>
            <w:vAlign w:val="center"/>
          </w:tcPr>
          <w:p w14:paraId="4F31E5E7"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484DB246"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m</w:t>
            </w:r>
            <w:r w:rsidRPr="00B018CE">
              <w:rPr>
                <w:color w:val="000000"/>
                <w:sz w:val="14"/>
                <w:szCs w:val="20"/>
                <w:lang w:eastAsia="id-ID"/>
              </w:rPr>
              <w:t>y</w:t>
            </w:r>
            <w:r>
              <w:rPr>
                <w:color w:val="000000"/>
                <w:sz w:val="14"/>
                <w:szCs w:val="20"/>
                <w:lang w:eastAsia="id-ID"/>
              </w:rPr>
              <w:t xml:space="preserve">_ </w:t>
            </w:r>
            <w:r w:rsidRPr="00B018CE">
              <w:rPr>
                <w:color w:val="000000"/>
                <w:sz w:val="14"/>
                <w:szCs w:val="20"/>
                <w:lang w:eastAsia="id-ID"/>
              </w:rPr>
              <w:t>read</w:t>
            </w:r>
          </w:p>
        </w:tc>
        <w:tc>
          <w:tcPr>
            <w:tcW w:w="0" w:type="auto"/>
            <w:shd w:val="clear" w:color="auto" w:fill="FFFFFF" w:themeFill="background1"/>
            <w:textDirection w:val="btLr"/>
            <w:vAlign w:val="center"/>
          </w:tcPr>
          <w:p w14:paraId="67BCFBB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811CF4F"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E4AE124"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59ABFAF1"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5C6D9B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89B76CF"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F29AC8D"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CCD96C2"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61D5BED"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F5C8FEE"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D0A6876"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3567040"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61D2AF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7E11C35F" w14:textId="77777777" w:rsidTr="008951F8">
        <w:trPr>
          <w:cantSplit/>
          <w:trHeight w:val="254"/>
          <w:jc w:val="center"/>
        </w:trPr>
        <w:tc>
          <w:tcPr>
            <w:tcW w:w="0" w:type="auto"/>
            <w:vMerge/>
            <w:tcBorders>
              <w:top w:val="nil"/>
              <w:left w:val="nil"/>
              <w:bottom w:val="nil"/>
              <w:right w:val="single" w:sz="4" w:space="0" w:color="auto"/>
            </w:tcBorders>
            <w:shd w:val="clear" w:color="auto" w:fill="FFFFFF" w:themeFill="background1"/>
            <w:textDirection w:val="btLr"/>
          </w:tcPr>
          <w:p w14:paraId="03991C81" w14:textId="77777777" w:rsidR="006A33E2" w:rsidRPr="00DE51B3" w:rsidRDefault="006A33E2" w:rsidP="00907766">
            <w:pPr>
              <w:ind w:left="113" w:right="113"/>
              <w:rPr>
                <w:color w:val="000000"/>
                <w:sz w:val="20"/>
                <w:szCs w:val="20"/>
                <w:lang w:val="id-ID" w:eastAsia="id-ID"/>
              </w:rPr>
            </w:pPr>
          </w:p>
        </w:tc>
        <w:tc>
          <w:tcPr>
            <w:tcW w:w="0" w:type="auto"/>
            <w:vMerge/>
            <w:tcBorders>
              <w:left w:val="single" w:sz="4" w:space="0" w:color="auto"/>
            </w:tcBorders>
            <w:shd w:val="clear" w:color="000000" w:fill="D9D9D9"/>
            <w:noWrap/>
            <w:textDirection w:val="btLr"/>
            <w:vAlign w:val="center"/>
          </w:tcPr>
          <w:p w14:paraId="23E733D1" w14:textId="77777777" w:rsidR="006A33E2" w:rsidRPr="00DB674F" w:rsidRDefault="006A33E2" w:rsidP="00907766">
            <w:pPr>
              <w:ind w:left="113" w:right="113"/>
              <w:jc w:val="center"/>
              <w:rPr>
                <w:b/>
                <w:color w:val="000000"/>
                <w:sz w:val="20"/>
                <w:szCs w:val="20"/>
                <w:lang w:val="id-ID" w:eastAsia="id-ID"/>
              </w:rPr>
            </w:pPr>
          </w:p>
        </w:tc>
        <w:tc>
          <w:tcPr>
            <w:tcW w:w="0" w:type="auto"/>
            <w:vMerge/>
            <w:shd w:val="clear" w:color="000000" w:fill="D9D9D9"/>
            <w:textDirection w:val="btLr"/>
            <w:vAlign w:val="center"/>
          </w:tcPr>
          <w:p w14:paraId="77BBA02E"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73FCFAF2" w14:textId="77777777" w:rsidR="006A33E2" w:rsidRPr="00B018CE" w:rsidRDefault="006A33E2" w:rsidP="00907766">
            <w:pPr>
              <w:ind w:left="113" w:right="113"/>
              <w:jc w:val="center"/>
              <w:rPr>
                <w:color w:val="000000"/>
                <w:sz w:val="14"/>
                <w:szCs w:val="20"/>
                <w:lang w:eastAsia="id-ID"/>
              </w:rPr>
            </w:pPr>
            <w:r w:rsidRPr="00B018CE">
              <w:rPr>
                <w:color w:val="000000"/>
                <w:sz w:val="14"/>
                <w:szCs w:val="20"/>
                <w:lang w:eastAsia="id-ID"/>
              </w:rPr>
              <w:t>i</w:t>
            </w:r>
          </w:p>
        </w:tc>
        <w:tc>
          <w:tcPr>
            <w:tcW w:w="0" w:type="auto"/>
            <w:shd w:val="clear" w:color="auto" w:fill="FFFFFF" w:themeFill="background1"/>
            <w:textDirection w:val="btLr"/>
            <w:vAlign w:val="center"/>
          </w:tcPr>
          <w:p w14:paraId="4B340808"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2624E6F6"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70BD2CD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246E9DF5"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2AE961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EC10B9B"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EE720F0"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53E752AE"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C5BBF97"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6D1F0A7"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F0A069F"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EACADF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19AE361"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5E7F2ACE" w14:textId="77777777" w:rsidTr="008951F8">
        <w:trPr>
          <w:cantSplit/>
          <w:trHeight w:val="515"/>
          <w:jc w:val="center"/>
        </w:trPr>
        <w:tc>
          <w:tcPr>
            <w:tcW w:w="0" w:type="auto"/>
            <w:vMerge/>
            <w:tcBorders>
              <w:top w:val="nil"/>
              <w:left w:val="nil"/>
              <w:bottom w:val="nil"/>
              <w:right w:val="single" w:sz="4" w:space="0" w:color="auto"/>
            </w:tcBorders>
            <w:shd w:val="clear" w:color="auto" w:fill="FFFFFF" w:themeFill="background1"/>
            <w:textDirection w:val="btLr"/>
          </w:tcPr>
          <w:p w14:paraId="0A810A20" w14:textId="77777777" w:rsidR="006A33E2" w:rsidRPr="00DE51B3" w:rsidRDefault="006A33E2" w:rsidP="00907766">
            <w:pPr>
              <w:ind w:left="113" w:right="113"/>
              <w:rPr>
                <w:color w:val="000000"/>
                <w:sz w:val="20"/>
                <w:szCs w:val="20"/>
                <w:lang w:val="id-ID" w:eastAsia="id-ID"/>
              </w:rPr>
            </w:pPr>
          </w:p>
        </w:tc>
        <w:tc>
          <w:tcPr>
            <w:tcW w:w="0" w:type="auto"/>
            <w:vMerge/>
            <w:tcBorders>
              <w:left w:val="single" w:sz="4" w:space="0" w:color="auto"/>
            </w:tcBorders>
            <w:shd w:val="clear" w:color="000000" w:fill="D9D9D9"/>
            <w:noWrap/>
            <w:textDirection w:val="btLr"/>
            <w:vAlign w:val="center"/>
          </w:tcPr>
          <w:p w14:paraId="136E35C9" w14:textId="77777777" w:rsidR="006A33E2" w:rsidRPr="00DB674F" w:rsidRDefault="006A33E2" w:rsidP="00907766">
            <w:pPr>
              <w:ind w:left="113" w:right="113"/>
              <w:jc w:val="center"/>
              <w:rPr>
                <w:b/>
                <w:color w:val="000000"/>
                <w:sz w:val="20"/>
                <w:szCs w:val="20"/>
                <w:lang w:val="id-ID" w:eastAsia="id-ID"/>
              </w:rPr>
            </w:pPr>
          </w:p>
        </w:tc>
        <w:tc>
          <w:tcPr>
            <w:tcW w:w="0" w:type="auto"/>
            <w:vMerge/>
            <w:shd w:val="clear" w:color="000000" w:fill="D9D9D9"/>
            <w:textDirection w:val="btLr"/>
            <w:vAlign w:val="center"/>
          </w:tcPr>
          <w:p w14:paraId="0612106D" w14:textId="77777777" w:rsidR="006A33E2" w:rsidRPr="00DB674F" w:rsidRDefault="006A33E2" w:rsidP="00907766">
            <w:pPr>
              <w:ind w:left="113" w:right="113"/>
              <w:jc w:val="center"/>
              <w:rPr>
                <w:b/>
                <w:color w:val="000000"/>
                <w:sz w:val="20"/>
                <w:szCs w:val="20"/>
                <w:lang w:eastAsia="id-ID"/>
              </w:rPr>
            </w:pPr>
          </w:p>
        </w:tc>
        <w:tc>
          <w:tcPr>
            <w:tcW w:w="0" w:type="auto"/>
            <w:shd w:val="clear" w:color="000000" w:fill="D9D9D9"/>
            <w:textDirection w:val="btLr"/>
            <w:vAlign w:val="center"/>
          </w:tcPr>
          <w:p w14:paraId="7E0CE61C" w14:textId="77777777" w:rsidR="006A33E2" w:rsidRPr="00B018CE" w:rsidRDefault="006A33E2" w:rsidP="00907766">
            <w:pPr>
              <w:ind w:left="113" w:right="113"/>
              <w:jc w:val="center"/>
              <w:rPr>
                <w:color w:val="000000"/>
                <w:sz w:val="14"/>
                <w:szCs w:val="20"/>
                <w:lang w:eastAsia="id-ID"/>
              </w:rPr>
            </w:pPr>
            <w:r>
              <w:rPr>
                <w:color w:val="000000"/>
                <w:sz w:val="14"/>
                <w:szCs w:val="20"/>
                <w:lang w:eastAsia="id-ID"/>
              </w:rPr>
              <w:t>d</w:t>
            </w:r>
            <w:r w:rsidRPr="00B018CE">
              <w:rPr>
                <w:color w:val="000000"/>
                <w:sz w:val="14"/>
                <w:szCs w:val="20"/>
                <w:lang w:eastAsia="id-ID"/>
              </w:rPr>
              <w:t>ays</w:t>
            </w:r>
          </w:p>
        </w:tc>
        <w:tc>
          <w:tcPr>
            <w:tcW w:w="0" w:type="auto"/>
            <w:shd w:val="clear" w:color="auto" w:fill="FFFFFF" w:themeFill="background1"/>
            <w:textDirection w:val="btLr"/>
            <w:vAlign w:val="center"/>
          </w:tcPr>
          <w:p w14:paraId="4FE4A912"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1236FCC5"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628BD440"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295A8E6B"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2165951"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E6D45F9"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41226196"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1</w:t>
            </w:r>
          </w:p>
        </w:tc>
        <w:tc>
          <w:tcPr>
            <w:tcW w:w="0" w:type="auto"/>
            <w:shd w:val="clear" w:color="auto" w:fill="FFFFFF" w:themeFill="background1"/>
            <w:textDirection w:val="btLr"/>
            <w:vAlign w:val="center"/>
          </w:tcPr>
          <w:p w14:paraId="5F068258"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17C3556B"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3BB0AF7B"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0448D1B6"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c>
          <w:tcPr>
            <w:tcW w:w="0" w:type="auto"/>
            <w:shd w:val="clear" w:color="auto" w:fill="FFFFFF" w:themeFill="background1"/>
            <w:textDirection w:val="btLr"/>
            <w:vAlign w:val="center"/>
          </w:tcPr>
          <w:p w14:paraId="78A1E64A"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2</w:t>
            </w:r>
          </w:p>
        </w:tc>
        <w:tc>
          <w:tcPr>
            <w:tcW w:w="0" w:type="auto"/>
            <w:shd w:val="clear" w:color="auto" w:fill="FFFFFF" w:themeFill="background1"/>
            <w:textDirection w:val="btLr"/>
            <w:vAlign w:val="center"/>
          </w:tcPr>
          <w:p w14:paraId="760CA768" w14:textId="77777777" w:rsidR="006A33E2" w:rsidRPr="00F641F1" w:rsidRDefault="006A33E2" w:rsidP="00907766">
            <w:pPr>
              <w:ind w:left="113" w:right="113"/>
              <w:jc w:val="center"/>
              <w:rPr>
                <w:color w:val="000000"/>
                <w:sz w:val="20"/>
                <w:szCs w:val="20"/>
                <w:lang w:eastAsia="id-ID"/>
              </w:rPr>
            </w:pPr>
            <w:r>
              <w:rPr>
                <w:color w:val="000000"/>
                <w:sz w:val="20"/>
                <w:szCs w:val="20"/>
                <w:lang w:eastAsia="id-ID"/>
              </w:rPr>
              <w:t>0</w:t>
            </w:r>
          </w:p>
        </w:tc>
      </w:tr>
      <w:tr w:rsidR="006A33E2" w:rsidRPr="00B52F16" w14:paraId="49F324F6" w14:textId="77777777" w:rsidTr="008951F8">
        <w:trPr>
          <w:cantSplit/>
          <w:trHeight w:val="560"/>
          <w:jc w:val="center"/>
        </w:trPr>
        <w:tc>
          <w:tcPr>
            <w:tcW w:w="0" w:type="auto"/>
            <w:vMerge/>
            <w:tcBorders>
              <w:top w:val="nil"/>
              <w:left w:val="nil"/>
              <w:bottom w:val="nil"/>
              <w:right w:val="single" w:sz="4" w:space="0" w:color="auto"/>
            </w:tcBorders>
            <w:shd w:val="clear" w:color="auto" w:fill="FFFFFF" w:themeFill="background1"/>
            <w:textDirection w:val="btLr"/>
          </w:tcPr>
          <w:p w14:paraId="4F99FB93" w14:textId="77777777" w:rsidR="006A33E2" w:rsidRDefault="006A33E2" w:rsidP="00907766">
            <w:pPr>
              <w:ind w:left="113" w:right="113"/>
              <w:rPr>
                <w:color w:val="000000"/>
                <w:sz w:val="20"/>
                <w:szCs w:val="20"/>
                <w:lang w:eastAsia="id-ID"/>
              </w:rPr>
            </w:pPr>
          </w:p>
        </w:tc>
        <w:tc>
          <w:tcPr>
            <w:tcW w:w="0" w:type="auto"/>
            <w:gridSpan w:val="3"/>
            <w:tcBorders>
              <w:left w:val="single" w:sz="4" w:space="0" w:color="auto"/>
            </w:tcBorders>
            <w:shd w:val="clear" w:color="000000" w:fill="D9D9D9"/>
            <w:noWrap/>
            <w:textDirection w:val="btLr"/>
            <w:vAlign w:val="center"/>
          </w:tcPr>
          <w:p w14:paraId="61550EF7" w14:textId="77777777" w:rsidR="006A33E2" w:rsidRPr="00DB674F" w:rsidRDefault="006A33E2" w:rsidP="00907766">
            <w:pPr>
              <w:ind w:left="113" w:right="113"/>
              <w:jc w:val="center"/>
              <w:rPr>
                <w:b/>
                <w:color w:val="000000"/>
                <w:sz w:val="20"/>
                <w:szCs w:val="20"/>
                <w:lang w:eastAsia="id-ID"/>
              </w:rPr>
            </w:pPr>
            <w:r w:rsidRPr="00AF38EA">
              <w:rPr>
                <w:b/>
                <w:color w:val="000000"/>
                <w:sz w:val="16"/>
                <w:szCs w:val="20"/>
                <w:lang w:eastAsia="id-ID"/>
              </w:rPr>
              <w:t>Entitas</w:t>
            </w:r>
          </w:p>
        </w:tc>
        <w:tc>
          <w:tcPr>
            <w:tcW w:w="0" w:type="auto"/>
            <w:shd w:val="clear" w:color="auto" w:fill="FFFFFF" w:themeFill="background1"/>
            <w:textDirection w:val="btLr"/>
            <w:vAlign w:val="center"/>
          </w:tcPr>
          <w:p w14:paraId="172C0E66"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1</w:t>
            </w:r>
          </w:p>
        </w:tc>
        <w:tc>
          <w:tcPr>
            <w:tcW w:w="0" w:type="auto"/>
            <w:shd w:val="clear" w:color="auto" w:fill="FFFFFF" w:themeFill="background1"/>
            <w:textDirection w:val="btLr"/>
            <w:vAlign w:val="center"/>
          </w:tcPr>
          <w:p w14:paraId="10310B6A"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2</w:t>
            </w:r>
          </w:p>
        </w:tc>
        <w:tc>
          <w:tcPr>
            <w:tcW w:w="0" w:type="auto"/>
            <w:shd w:val="clear" w:color="auto" w:fill="FFFFFF" w:themeFill="background1"/>
            <w:textDirection w:val="btLr"/>
            <w:vAlign w:val="center"/>
          </w:tcPr>
          <w:p w14:paraId="448FA95D"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3</w:t>
            </w:r>
          </w:p>
        </w:tc>
        <w:tc>
          <w:tcPr>
            <w:tcW w:w="0" w:type="auto"/>
            <w:shd w:val="clear" w:color="auto" w:fill="FFFFFF" w:themeFill="background1"/>
            <w:textDirection w:val="btLr"/>
            <w:vAlign w:val="center"/>
          </w:tcPr>
          <w:p w14:paraId="5661360B"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4</w:t>
            </w:r>
          </w:p>
        </w:tc>
        <w:tc>
          <w:tcPr>
            <w:tcW w:w="0" w:type="auto"/>
            <w:shd w:val="clear" w:color="auto" w:fill="FFFFFF" w:themeFill="background1"/>
            <w:textDirection w:val="btLr"/>
            <w:vAlign w:val="center"/>
          </w:tcPr>
          <w:p w14:paraId="6A6314FE"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5</w:t>
            </w:r>
          </w:p>
        </w:tc>
        <w:tc>
          <w:tcPr>
            <w:tcW w:w="0" w:type="auto"/>
            <w:shd w:val="clear" w:color="auto" w:fill="FFFFFF" w:themeFill="background1"/>
            <w:textDirection w:val="btLr"/>
            <w:vAlign w:val="center"/>
          </w:tcPr>
          <w:p w14:paraId="76293BAC"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6</w:t>
            </w:r>
          </w:p>
        </w:tc>
        <w:tc>
          <w:tcPr>
            <w:tcW w:w="0" w:type="auto"/>
            <w:shd w:val="clear" w:color="auto" w:fill="FFFFFF" w:themeFill="background1"/>
            <w:textDirection w:val="btLr"/>
            <w:vAlign w:val="center"/>
          </w:tcPr>
          <w:p w14:paraId="26E328CD"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7</w:t>
            </w:r>
          </w:p>
        </w:tc>
        <w:tc>
          <w:tcPr>
            <w:tcW w:w="0" w:type="auto"/>
            <w:shd w:val="clear" w:color="auto" w:fill="FFFFFF" w:themeFill="background1"/>
            <w:textDirection w:val="btLr"/>
            <w:vAlign w:val="center"/>
          </w:tcPr>
          <w:p w14:paraId="73A108ED"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8</w:t>
            </w:r>
          </w:p>
        </w:tc>
        <w:tc>
          <w:tcPr>
            <w:tcW w:w="0" w:type="auto"/>
            <w:shd w:val="clear" w:color="auto" w:fill="FFFFFF" w:themeFill="background1"/>
            <w:textDirection w:val="btLr"/>
            <w:vAlign w:val="center"/>
          </w:tcPr>
          <w:p w14:paraId="03E05EBE"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9</w:t>
            </w:r>
          </w:p>
        </w:tc>
        <w:tc>
          <w:tcPr>
            <w:tcW w:w="0" w:type="auto"/>
            <w:shd w:val="clear" w:color="auto" w:fill="FFFFFF" w:themeFill="background1"/>
            <w:textDirection w:val="btLr"/>
            <w:vAlign w:val="center"/>
          </w:tcPr>
          <w:p w14:paraId="519F4F34"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10</w:t>
            </w:r>
          </w:p>
        </w:tc>
        <w:tc>
          <w:tcPr>
            <w:tcW w:w="0" w:type="auto"/>
            <w:shd w:val="clear" w:color="auto" w:fill="FFFFFF" w:themeFill="background1"/>
            <w:textDirection w:val="btLr"/>
            <w:vAlign w:val="center"/>
          </w:tcPr>
          <w:p w14:paraId="67AE4FDC"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11</w:t>
            </w:r>
          </w:p>
        </w:tc>
        <w:tc>
          <w:tcPr>
            <w:tcW w:w="0" w:type="auto"/>
            <w:shd w:val="clear" w:color="auto" w:fill="FFFFFF" w:themeFill="background1"/>
            <w:textDirection w:val="btLr"/>
            <w:vAlign w:val="center"/>
          </w:tcPr>
          <w:p w14:paraId="253AA030"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12</w:t>
            </w:r>
          </w:p>
        </w:tc>
        <w:tc>
          <w:tcPr>
            <w:tcW w:w="0" w:type="auto"/>
            <w:shd w:val="clear" w:color="auto" w:fill="FFFFFF" w:themeFill="background1"/>
            <w:textDirection w:val="btLr"/>
            <w:vAlign w:val="center"/>
          </w:tcPr>
          <w:p w14:paraId="55200F2D" w14:textId="77777777" w:rsidR="006A33E2" w:rsidRPr="00DB674F" w:rsidRDefault="006A33E2" w:rsidP="00907766">
            <w:pPr>
              <w:ind w:left="113" w:right="113"/>
              <w:jc w:val="center"/>
              <w:rPr>
                <w:color w:val="000000"/>
                <w:sz w:val="18"/>
                <w:szCs w:val="20"/>
                <w:lang w:eastAsia="id-ID"/>
              </w:rPr>
            </w:pPr>
            <w:r w:rsidRPr="00DB674F">
              <w:rPr>
                <w:color w:val="000000"/>
                <w:sz w:val="18"/>
                <w:szCs w:val="20"/>
                <w:lang w:eastAsia="id-ID"/>
              </w:rPr>
              <w:t>13</w:t>
            </w:r>
          </w:p>
        </w:tc>
      </w:tr>
    </w:tbl>
    <w:p w14:paraId="0FDDD5A0" w14:textId="77777777" w:rsidR="00EB1BB0" w:rsidRDefault="00EB1BB0" w:rsidP="00EB1BB0">
      <w:pPr>
        <w:pStyle w:val="Caption"/>
      </w:pPr>
      <w:bookmarkStart w:id="572" w:name="_Toc396498100"/>
      <w:r>
        <w:lastRenderedPageBreak/>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5</w:t>
      </w:r>
      <w:r w:rsidR="003C0604">
        <w:fldChar w:fldCharType="end"/>
      </w:r>
      <w:r>
        <w:t xml:space="preserve"> Matriks Atribut Entitas Data Uji Pertama</w:t>
      </w:r>
      <w:bookmarkEnd w:id="572"/>
    </w:p>
    <w:tbl>
      <w:tblPr>
        <w:tblStyle w:val="TableGrid"/>
        <w:tblW w:w="0" w:type="auto"/>
        <w:tblLayout w:type="fixed"/>
        <w:tblLook w:val="04A0" w:firstRow="1" w:lastRow="0" w:firstColumn="1" w:lastColumn="0" w:noHBand="0" w:noVBand="1"/>
      </w:tblPr>
      <w:tblGrid>
        <w:gridCol w:w="738"/>
        <w:gridCol w:w="645"/>
        <w:gridCol w:w="645"/>
        <w:gridCol w:w="645"/>
        <w:gridCol w:w="645"/>
        <w:gridCol w:w="645"/>
        <w:gridCol w:w="645"/>
        <w:gridCol w:w="1451"/>
      </w:tblGrid>
      <w:tr w:rsidR="00EB1BB0" w14:paraId="2F6227D2" w14:textId="77777777" w:rsidTr="00EB1BB0">
        <w:tc>
          <w:tcPr>
            <w:tcW w:w="738" w:type="dxa"/>
            <w:vMerge w:val="restart"/>
            <w:shd w:val="clear" w:color="auto" w:fill="D9D9D9" w:themeFill="background1" w:themeFillShade="D9"/>
            <w:vAlign w:val="center"/>
          </w:tcPr>
          <w:p w14:paraId="4C590FF3" w14:textId="77777777" w:rsidR="00EB1BB0" w:rsidRPr="00EB1BB0" w:rsidRDefault="00EB1BB0" w:rsidP="00EB1BB0">
            <w:pPr>
              <w:jc w:val="center"/>
              <w:rPr>
                <w:b/>
                <w:sz w:val="16"/>
                <w:szCs w:val="16"/>
              </w:rPr>
            </w:pPr>
            <w:r w:rsidRPr="00EB1BB0">
              <w:rPr>
                <w:b/>
                <w:sz w:val="16"/>
                <w:szCs w:val="16"/>
              </w:rPr>
              <w:t>Entitas</w:t>
            </w:r>
          </w:p>
        </w:tc>
        <w:tc>
          <w:tcPr>
            <w:tcW w:w="5321" w:type="dxa"/>
            <w:gridSpan w:val="7"/>
            <w:shd w:val="clear" w:color="auto" w:fill="D9D9D9" w:themeFill="background1" w:themeFillShade="D9"/>
            <w:vAlign w:val="center"/>
          </w:tcPr>
          <w:p w14:paraId="0FC5B94B" w14:textId="77777777" w:rsidR="00EB1BB0" w:rsidRPr="00EB1BB0" w:rsidRDefault="00EB1BB0" w:rsidP="00EB1BB0">
            <w:pPr>
              <w:jc w:val="center"/>
              <w:rPr>
                <w:b/>
                <w:sz w:val="16"/>
                <w:szCs w:val="16"/>
              </w:rPr>
            </w:pPr>
            <w:r w:rsidRPr="00EB1BB0">
              <w:rPr>
                <w:b/>
                <w:sz w:val="16"/>
                <w:szCs w:val="16"/>
              </w:rPr>
              <w:t>Atribut</w:t>
            </w:r>
          </w:p>
        </w:tc>
      </w:tr>
      <w:tr w:rsidR="00EB1BB0" w14:paraId="71DA1810" w14:textId="77777777" w:rsidTr="004C0DA8">
        <w:tc>
          <w:tcPr>
            <w:tcW w:w="738" w:type="dxa"/>
            <w:vMerge/>
            <w:shd w:val="clear" w:color="auto" w:fill="D9D9D9" w:themeFill="background1" w:themeFillShade="D9"/>
            <w:vAlign w:val="center"/>
          </w:tcPr>
          <w:p w14:paraId="639E7842" w14:textId="77777777" w:rsidR="00EB1BB0" w:rsidRPr="00EB1BB0" w:rsidRDefault="00EB1BB0" w:rsidP="00EB1BB0">
            <w:pPr>
              <w:jc w:val="center"/>
              <w:rPr>
                <w:b/>
                <w:sz w:val="16"/>
                <w:szCs w:val="16"/>
              </w:rPr>
            </w:pPr>
          </w:p>
        </w:tc>
        <w:tc>
          <w:tcPr>
            <w:tcW w:w="3870" w:type="dxa"/>
            <w:gridSpan w:val="6"/>
            <w:shd w:val="clear" w:color="auto" w:fill="D9D9D9" w:themeFill="background1" w:themeFillShade="D9"/>
            <w:vAlign w:val="center"/>
          </w:tcPr>
          <w:p w14:paraId="51785511" w14:textId="77777777" w:rsidR="00EB1BB0" w:rsidRPr="00EB1BB0" w:rsidRDefault="00EB1BB0" w:rsidP="00EB1BB0">
            <w:pPr>
              <w:jc w:val="center"/>
              <w:rPr>
                <w:b/>
                <w:sz w:val="16"/>
                <w:szCs w:val="16"/>
              </w:rPr>
            </w:pPr>
            <w:r w:rsidRPr="00EB1BB0">
              <w:rPr>
                <w:b/>
                <w:sz w:val="16"/>
                <w:szCs w:val="16"/>
              </w:rPr>
              <w:t>Atribut Data</w:t>
            </w:r>
          </w:p>
        </w:tc>
        <w:tc>
          <w:tcPr>
            <w:tcW w:w="1451" w:type="dxa"/>
            <w:shd w:val="clear" w:color="auto" w:fill="D9D9D9" w:themeFill="background1" w:themeFillShade="D9"/>
            <w:vAlign w:val="center"/>
          </w:tcPr>
          <w:p w14:paraId="106445E5" w14:textId="77777777" w:rsidR="00EB1BB0" w:rsidRPr="00EB1BB0" w:rsidRDefault="00EB1BB0" w:rsidP="00EB1BB0">
            <w:pPr>
              <w:jc w:val="center"/>
              <w:rPr>
                <w:b/>
                <w:sz w:val="16"/>
                <w:szCs w:val="16"/>
              </w:rPr>
            </w:pPr>
            <w:r w:rsidRPr="00EB1BB0">
              <w:rPr>
                <w:b/>
                <w:sz w:val="16"/>
                <w:szCs w:val="16"/>
              </w:rPr>
              <w:t>Atribut Kontrol</w:t>
            </w:r>
          </w:p>
        </w:tc>
      </w:tr>
      <w:tr w:rsidR="00EB1BB0" w14:paraId="15B019FA" w14:textId="77777777" w:rsidTr="004C0DA8">
        <w:tc>
          <w:tcPr>
            <w:tcW w:w="738" w:type="dxa"/>
            <w:vMerge/>
            <w:shd w:val="clear" w:color="auto" w:fill="D9D9D9" w:themeFill="background1" w:themeFillShade="D9"/>
            <w:vAlign w:val="center"/>
          </w:tcPr>
          <w:p w14:paraId="56DA0EA7" w14:textId="77777777" w:rsidR="00EB1BB0" w:rsidRPr="00EB1BB0" w:rsidRDefault="00EB1BB0" w:rsidP="00EB1BB0">
            <w:pPr>
              <w:jc w:val="center"/>
              <w:rPr>
                <w:b/>
                <w:sz w:val="16"/>
                <w:szCs w:val="16"/>
              </w:rPr>
            </w:pPr>
          </w:p>
        </w:tc>
        <w:tc>
          <w:tcPr>
            <w:tcW w:w="645" w:type="dxa"/>
            <w:shd w:val="clear" w:color="auto" w:fill="D9D9D9" w:themeFill="background1" w:themeFillShade="D9"/>
            <w:vAlign w:val="center"/>
          </w:tcPr>
          <w:p w14:paraId="06710BCA" w14:textId="77777777" w:rsidR="00EB1BB0" w:rsidRPr="00EB1BB0" w:rsidRDefault="00EB1BB0" w:rsidP="00EB1BB0">
            <w:pPr>
              <w:jc w:val="center"/>
              <w:rPr>
                <w:sz w:val="16"/>
                <w:szCs w:val="16"/>
              </w:rPr>
            </w:pPr>
            <w:r>
              <w:rPr>
                <w:sz w:val="16"/>
                <w:szCs w:val="16"/>
              </w:rPr>
              <w:t>sum</w:t>
            </w:r>
          </w:p>
        </w:tc>
        <w:tc>
          <w:tcPr>
            <w:tcW w:w="645" w:type="dxa"/>
            <w:shd w:val="clear" w:color="auto" w:fill="D9D9D9" w:themeFill="background1" w:themeFillShade="D9"/>
            <w:vAlign w:val="center"/>
          </w:tcPr>
          <w:p w14:paraId="39DE062C" w14:textId="77777777" w:rsidR="00EB1BB0" w:rsidRPr="00EB1BB0" w:rsidRDefault="00EB1BB0" w:rsidP="00EB1BB0">
            <w:pPr>
              <w:jc w:val="center"/>
              <w:rPr>
                <w:sz w:val="16"/>
                <w:szCs w:val="16"/>
              </w:rPr>
            </w:pPr>
            <w:r>
              <w:rPr>
                <w:sz w:val="16"/>
                <w:szCs w:val="16"/>
              </w:rPr>
              <w:t>prod</w:t>
            </w:r>
          </w:p>
        </w:tc>
        <w:tc>
          <w:tcPr>
            <w:tcW w:w="645" w:type="dxa"/>
            <w:shd w:val="clear" w:color="auto" w:fill="D9D9D9" w:themeFill="background1" w:themeFillShade="D9"/>
            <w:vAlign w:val="center"/>
          </w:tcPr>
          <w:p w14:paraId="159F8BE5" w14:textId="77777777" w:rsidR="00EB1BB0" w:rsidRPr="00EB1BB0" w:rsidRDefault="00EB1BB0" w:rsidP="00EB1BB0">
            <w:pPr>
              <w:jc w:val="center"/>
              <w:rPr>
                <w:sz w:val="16"/>
                <w:szCs w:val="16"/>
              </w:rPr>
            </w:pPr>
            <w:r>
              <w:rPr>
                <w:sz w:val="16"/>
                <w:szCs w:val="16"/>
              </w:rPr>
              <w:t>n</w:t>
            </w:r>
          </w:p>
        </w:tc>
        <w:tc>
          <w:tcPr>
            <w:tcW w:w="645" w:type="dxa"/>
            <w:shd w:val="clear" w:color="auto" w:fill="D9D9D9" w:themeFill="background1" w:themeFillShade="D9"/>
            <w:vAlign w:val="center"/>
          </w:tcPr>
          <w:p w14:paraId="24C695BA" w14:textId="77777777" w:rsidR="00EB1BB0" w:rsidRPr="00EB1BB0" w:rsidRDefault="00EB1BB0" w:rsidP="00EB1BB0">
            <w:pPr>
              <w:jc w:val="center"/>
              <w:rPr>
                <w:sz w:val="16"/>
                <w:szCs w:val="16"/>
              </w:rPr>
            </w:pPr>
            <w:r>
              <w:rPr>
                <w:sz w:val="16"/>
                <w:szCs w:val="16"/>
              </w:rPr>
              <w:t>i</w:t>
            </w:r>
          </w:p>
        </w:tc>
        <w:tc>
          <w:tcPr>
            <w:tcW w:w="645" w:type="dxa"/>
            <w:shd w:val="clear" w:color="auto" w:fill="D9D9D9" w:themeFill="background1" w:themeFillShade="D9"/>
            <w:vAlign w:val="center"/>
          </w:tcPr>
          <w:p w14:paraId="716AC99F" w14:textId="77777777" w:rsidR="00EB1BB0" w:rsidRPr="00EB1BB0" w:rsidRDefault="00EB1BB0" w:rsidP="00EB1BB0">
            <w:pPr>
              <w:jc w:val="center"/>
              <w:rPr>
                <w:sz w:val="16"/>
                <w:szCs w:val="16"/>
              </w:rPr>
            </w:pPr>
            <w:r>
              <w:rPr>
                <w:sz w:val="16"/>
                <w:szCs w:val="16"/>
              </w:rPr>
              <w:t>arr</w:t>
            </w:r>
          </w:p>
        </w:tc>
        <w:tc>
          <w:tcPr>
            <w:tcW w:w="645" w:type="dxa"/>
            <w:shd w:val="clear" w:color="auto" w:fill="D9D9D9" w:themeFill="background1" w:themeFillShade="D9"/>
            <w:vAlign w:val="center"/>
          </w:tcPr>
          <w:p w14:paraId="28C5DCCA" w14:textId="77777777" w:rsidR="00EB1BB0" w:rsidRPr="00EB1BB0" w:rsidRDefault="00EB1BB0" w:rsidP="00EB1BB0">
            <w:pPr>
              <w:jc w:val="center"/>
              <w:rPr>
                <w:sz w:val="16"/>
                <w:szCs w:val="16"/>
              </w:rPr>
            </w:pPr>
            <w:r>
              <w:rPr>
                <w:sz w:val="16"/>
                <w:szCs w:val="16"/>
              </w:rPr>
              <w:t>avg</w:t>
            </w:r>
          </w:p>
        </w:tc>
        <w:tc>
          <w:tcPr>
            <w:tcW w:w="1451" w:type="dxa"/>
            <w:shd w:val="clear" w:color="auto" w:fill="D9D9D9" w:themeFill="background1" w:themeFillShade="D9"/>
            <w:vAlign w:val="center"/>
          </w:tcPr>
          <w:p w14:paraId="49B3E6F5" w14:textId="77777777" w:rsidR="00EB1BB0" w:rsidRPr="00EB1BB0" w:rsidRDefault="00EB1BB0" w:rsidP="00EB1BB0">
            <w:pPr>
              <w:jc w:val="center"/>
              <w:rPr>
                <w:sz w:val="16"/>
                <w:szCs w:val="16"/>
              </w:rPr>
            </w:pPr>
            <w:r>
              <w:rPr>
                <w:sz w:val="16"/>
                <w:szCs w:val="16"/>
              </w:rPr>
              <w:t>for</w:t>
            </w:r>
          </w:p>
        </w:tc>
      </w:tr>
      <w:tr w:rsidR="00EB1BB0" w14:paraId="49E6B964" w14:textId="77777777" w:rsidTr="008F09B5">
        <w:trPr>
          <w:trHeight w:val="255"/>
        </w:trPr>
        <w:tc>
          <w:tcPr>
            <w:tcW w:w="738" w:type="dxa"/>
            <w:vAlign w:val="center"/>
          </w:tcPr>
          <w:p w14:paraId="1FE13E8D" w14:textId="77777777" w:rsidR="00EB1BB0" w:rsidRPr="00EB1BB0" w:rsidRDefault="004C0DA8" w:rsidP="004C0DA8">
            <w:pPr>
              <w:jc w:val="center"/>
              <w:rPr>
                <w:sz w:val="16"/>
                <w:szCs w:val="16"/>
              </w:rPr>
            </w:pPr>
            <w:r>
              <w:rPr>
                <w:sz w:val="16"/>
                <w:szCs w:val="16"/>
              </w:rPr>
              <w:t>1</w:t>
            </w:r>
          </w:p>
        </w:tc>
        <w:tc>
          <w:tcPr>
            <w:tcW w:w="645" w:type="dxa"/>
            <w:vAlign w:val="center"/>
          </w:tcPr>
          <w:p w14:paraId="1F295994" w14:textId="77777777" w:rsidR="00EB1BB0" w:rsidRPr="00EB1BB0" w:rsidRDefault="004C0DA8" w:rsidP="004C0DA8">
            <w:pPr>
              <w:jc w:val="center"/>
              <w:rPr>
                <w:sz w:val="16"/>
                <w:szCs w:val="16"/>
              </w:rPr>
            </w:pPr>
            <w:r>
              <w:rPr>
                <w:sz w:val="16"/>
                <w:szCs w:val="16"/>
              </w:rPr>
              <w:t>2</w:t>
            </w:r>
          </w:p>
        </w:tc>
        <w:tc>
          <w:tcPr>
            <w:tcW w:w="645" w:type="dxa"/>
            <w:vAlign w:val="center"/>
          </w:tcPr>
          <w:p w14:paraId="105E38A4" w14:textId="77777777" w:rsidR="00EB1BB0" w:rsidRPr="00EB1BB0" w:rsidRDefault="004C0DA8" w:rsidP="004C0DA8">
            <w:pPr>
              <w:jc w:val="center"/>
              <w:rPr>
                <w:sz w:val="16"/>
                <w:szCs w:val="16"/>
              </w:rPr>
            </w:pPr>
            <w:r>
              <w:rPr>
                <w:sz w:val="16"/>
                <w:szCs w:val="16"/>
              </w:rPr>
              <w:t>0</w:t>
            </w:r>
          </w:p>
        </w:tc>
        <w:tc>
          <w:tcPr>
            <w:tcW w:w="645" w:type="dxa"/>
            <w:vAlign w:val="center"/>
          </w:tcPr>
          <w:p w14:paraId="09AFB60F" w14:textId="77777777" w:rsidR="00EB1BB0" w:rsidRPr="00EB1BB0" w:rsidRDefault="004C0DA8" w:rsidP="004C0DA8">
            <w:pPr>
              <w:jc w:val="center"/>
              <w:rPr>
                <w:sz w:val="16"/>
                <w:szCs w:val="16"/>
              </w:rPr>
            </w:pPr>
            <w:r>
              <w:rPr>
                <w:sz w:val="16"/>
                <w:szCs w:val="16"/>
              </w:rPr>
              <w:t>0</w:t>
            </w:r>
          </w:p>
        </w:tc>
        <w:tc>
          <w:tcPr>
            <w:tcW w:w="645" w:type="dxa"/>
            <w:vAlign w:val="center"/>
          </w:tcPr>
          <w:p w14:paraId="34E8260E" w14:textId="77777777" w:rsidR="00EB1BB0" w:rsidRPr="00EB1BB0" w:rsidRDefault="004C0DA8" w:rsidP="004C0DA8">
            <w:pPr>
              <w:jc w:val="center"/>
              <w:rPr>
                <w:sz w:val="16"/>
                <w:szCs w:val="16"/>
              </w:rPr>
            </w:pPr>
            <w:r>
              <w:rPr>
                <w:sz w:val="16"/>
                <w:szCs w:val="16"/>
              </w:rPr>
              <w:t>0</w:t>
            </w:r>
          </w:p>
        </w:tc>
        <w:tc>
          <w:tcPr>
            <w:tcW w:w="645" w:type="dxa"/>
            <w:vAlign w:val="center"/>
          </w:tcPr>
          <w:p w14:paraId="4908C14D" w14:textId="77777777" w:rsidR="00EB1BB0" w:rsidRPr="00EB1BB0" w:rsidRDefault="004C0DA8" w:rsidP="004C0DA8">
            <w:pPr>
              <w:jc w:val="center"/>
              <w:rPr>
                <w:sz w:val="16"/>
                <w:szCs w:val="16"/>
              </w:rPr>
            </w:pPr>
            <w:r>
              <w:rPr>
                <w:sz w:val="16"/>
                <w:szCs w:val="16"/>
              </w:rPr>
              <w:t>0</w:t>
            </w:r>
          </w:p>
        </w:tc>
        <w:tc>
          <w:tcPr>
            <w:tcW w:w="645" w:type="dxa"/>
            <w:vAlign w:val="center"/>
          </w:tcPr>
          <w:p w14:paraId="6FEC751F" w14:textId="77777777" w:rsidR="00EB1BB0" w:rsidRPr="00EB1BB0" w:rsidRDefault="004C0DA8" w:rsidP="004C0DA8">
            <w:pPr>
              <w:jc w:val="center"/>
              <w:rPr>
                <w:sz w:val="16"/>
                <w:szCs w:val="16"/>
              </w:rPr>
            </w:pPr>
            <w:r>
              <w:rPr>
                <w:sz w:val="16"/>
                <w:szCs w:val="16"/>
              </w:rPr>
              <w:t>0</w:t>
            </w:r>
          </w:p>
        </w:tc>
        <w:tc>
          <w:tcPr>
            <w:tcW w:w="1451" w:type="dxa"/>
            <w:vAlign w:val="center"/>
          </w:tcPr>
          <w:p w14:paraId="5D561168" w14:textId="77777777" w:rsidR="00EB1BB0" w:rsidRPr="00EB1BB0" w:rsidRDefault="004C0DA8" w:rsidP="004C0DA8">
            <w:pPr>
              <w:jc w:val="center"/>
              <w:rPr>
                <w:sz w:val="16"/>
                <w:szCs w:val="16"/>
              </w:rPr>
            </w:pPr>
            <w:r>
              <w:rPr>
                <w:sz w:val="16"/>
                <w:szCs w:val="16"/>
              </w:rPr>
              <w:t>0</w:t>
            </w:r>
          </w:p>
        </w:tc>
      </w:tr>
      <w:tr w:rsidR="004C0DA8" w14:paraId="1D71D430" w14:textId="77777777" w:rsidTr="008F09B5">
        <w:trPr>
          <w:trHeight w:val="237"/>
        </w:trPr>
        <w:tc>
          <w:tcPr>
            <w:tcW w:w="738" w:type="dxa"/>
            <w:vAlign w:val="center"/>
          </w:tcPr>
          <w:p w14:paraId="33631FC6" w14:textId="77777777" w:rsidR="004C0DA8" w:rsidRDefault="004C0DA8" w:rsidP="004C0DA8">
            <w:pPr>
              <w:jc w:val="center"/>
              <w:rPr>
                <w:sz w:val="16"/>
                <w:szCs w:val="16"/>
              </w:rPr>
            </w:pPr>
            <w:r>
              <w:rPr>
                <w:sz w:val="16"/>
                <w:szCs w:val="16"/>
              </w:rPr>
              <w:t>2</w:t>
            </w:r>
          </w:p>
        </w:tc>
        <w:tc>
          <w:tcPr>
            <w:tcW w:w="645" w:type="dxa"/>
            <w:vAlign w:val="center"/>
          </w:tcPr>
          <w:p w14:paraId="7CC6BEBA" w14:textId="77777777" w:rsidR="004C0DA8" w:rsidRPr="00EB1BB0" w:rsidRDefault="004C0DA8" w:rsidP="004C0DA8">
            <w:pPr>
              <w:jc w:val="center"/>
              <w:rPr>
                <w:sz w:val="16"/>
                <w:szCs w:val="16"/>
              </w:rPr>
            </w:pPr>
            <w:r>
              <w:rPr>
                <w:sz w:val="16"/>
                <w:szCs w:val="16"/>
              </w:rPr>
              <w:t>0</w:t>
            </w:r>
          </w:p>
        </w:tc>
        <w:tc>
          <w:tcPr>
            <w:tcW w:w="645" w:type="dxa"/>
            <w:vAlign w:val="center"/>
          </w:tcPr>
          <w:p w14:paraId="6F8FD091" w14:textId="77777777" w:rsidR="004C0DA8" w:rsidRPr="00EB1BB0" w:rsidRDefault="004C0DA8" w:rsidP="004C0DA8">
            <w:pPr>
              <w:jc w:val="center"/>
              <w:rPr>
                <w:sz w:val="16"/>
                <w:szCs w:val="16"/>
              </w:rPr>
            </w:pPr>
            <w:r>
              <w:rPr>
                <w:sz w:val="16"/>
                <w:szCs w:val="16"/>
              </w:rPr>
              <w:t>2</w:t>
            </w:r>
          </w:p>
        </w:tc>
        <w:tc>
          <w:tcPr>
            <w:tcW w:w="645" w:type="dxa"/>
            <w:vAlign w:val="center"/>
          </w:tcPr>
          <w:p w14:paraId="7B413333" w14:textId="77777777" w:rsidR="004C0DA8" w:rsidRPr="00EB1BB0" w:rsidRDefault="004C0DA8" w:rsidP="004C0DA8">
            <w:pPr>
              <w:jc w:val="center"/>
              <w:rPr>
                <w:sz w:val="16"/>
                <w:szCs w:val="16"/>
              </w:rPr>
            </w:pPr>
            <w:r>
              <w:rPr>
                <w:sz w:val="16"/>
                <w:szCs w:val="16"/>
              </w:rPr>
              <w:t>0</w:t>
            </w:r>
          </w:p>
        </w:tc>
        <w:tc>
          <w:tcPr>
            <w:tcW w:w="645" w:type="dxa"/>
            <w:vAlign w:val="center"/>
          </w:tcPr>
          <w:p w14:paraId="0F56145B" w14:textId="77777777" w:rsidR="004C0DA8" w:rsidRPr="00EB1BB0" w:rsidRDefault="004C0DA8" w:rsidP="004C0DA8">
            <w:pPr>
              <w:jc w:val="center"/>
              <w:rPr>
                <w:sz w:val="16"/>
                <w:szCs w:val="16"/>
              </w:rPr>
            </w:pPr>
            <w:r>
              <w:rPr>
                <w:sz w:val="16"/>
                <w:szCs w:val="16"/>
              </w:rPr>
              <w:t>0</w:t>
            </w:r>
          </w:p>
        </w:tc>
        <w:tc>
          <w:tcPr>
            <w:tcW w:w="645" w:type="dxa"/>
            <w:vAlign w:val="center"/>
          </w:tcPr>
          <w:p w14:paraId="74579F07" w14:textId="77777777" w:rsidR="004C0DA8" w:rsidRPr="00EB1BB0" w:rsidRDefault="004C0DA8" w:rsidP="004C0DA8">
            <w:pPr>
              <w:jc w:val="center"/>
              <w:rPr>
                <w:sz w:val="16"/>
                <w:szCs w:val="16"/>
              </w:rPr>
            </w:pPr>
            <w:r>
              <w:rPr>
                <w:sz w:val="16"/>
                <w:szCs w:val="16"/>
              </w:rPr>
              <w:t>0</w:t>
            </w:r>
          </w:p>
        </w:tc>
        <w:tc>
          <w:tcPr>
            <w:tcW w:w="645" w:type="dxa"/>
            <w:vAlign w:val="center"/>
          </w:tcPr>
          <w:p w14:paraId="607CC3AE" w14:textId="77777777" w:rsidR="004C0DA8" w:rsidRPr="00EB1BB0" w:rsidRDefault="004C0DA8" w:rsidP="004C0DA8">
            <w:pPr>
              <w:jc w:val="center"/>
              <w:rPr>
                <w:sz w:val="16"/>
                <w:szCs w:val="16"/>
              </w:rPr>
            </w:pPr>
            <w:r>
              <w:rPr>
                <w:sz w:val="16"/>
                <w:szCs w:val="16"/>
              </w:rPr>
              <w:t>0</w:t>
            </w:r>
          </w:p>
        </w:tc>
        <w:tc>
          <w:tcPr>
            <w:tcW w:w="1451" w:type="dxa"/>
            <w:vAlign w:val="center"/>
          </w:tcPr>
          <w:p w14:paraId="2D6BD908" w14:textId="77777777" w:rsidR="004C0DA8" w:rsidRPr="00EB1BB0" w:rsidRDefault="004C0DA8" w:rsidP="004C0DA8">
            <w:pPr>
              <w:jc w:val="center"/>
              <w:rPr>
                <w:sz w:val="16"/>
                <w:szCs w:val="16"/>
              </w:rPr>
            </w:pPr>
            <w:r>
              <w:rPr>
                <w:sz w:val="16"/>
                <w:szCs w:val="16"/>
              </w:rPr>
              <w:t>0</w:t>
            </w:r>
          </w:p>
        </w:tc>
      </w:tr>
      <w:tr w:rsidR="004C0DA8" w14:paraId="5DDC454C" w14:textId="77777777" w:rsidTr="008F09B5">
        <w:trPr>
          <w:trHeight w:val="219"/>
        </w:trPr>
        <w:tc>
          <w:tcPr>
            <w:tcW w:w="738" w:type="dxa"/>
            <w:vAlign w:val="center"/>
          </w:tcPr>
          <w:p w14:paraId="32E5E578" w14:textId="77777777" w:rsidR="004C0DA8" w:rsidRDefault="004C0DA8" w:rsidP="004C0DA8">
            <w:pPr>
              <w:jc w:val="center"/>
              <w:rPr>
                <w:sz w:val="16"/>
                <w:szCs w:val="16"/>
              </w:rPr>
            </w:pPr>
            <w:r>
              <w:rPr>
                <w:sz w:val="16"/>
                <w:szCs w:val="16"/>
              </w:rPr>
              <w:t>3</w:t>
            </w:r>
          </w:p>
        </w:tc>
        <w:tc>
          <w:tcPr>
            <w:tcW w:w="645" w:type="dxa"/>
            <w:vAlign w:val="center"/>
          </w:tcPr>
          <w:p w14:paraId="38A0F0A1" w14:textId="77777777" w:rsidR="004C0DA8" w:rsidRPr="00EB1BB0" w:rsidRDefault="004C0DA8" w:rsidP="004C0DA8">
            <w:pPr>
              <w:jc w:val="center"/>
              <w:rPr>
                <w:sz w:val="16"/>
                <w:szCs w:val="16"/>
              </w:rPr>
            </w:pPr>
            <w:r>
              <w:rPr>
                <w:sz w:val="16"/>
                <w:szCs w:val="16"/>
              </w:rPr>
              <w:t>0</w:t>
            </w:r>
          </w:p>
        </w:tc>
        <w:tc>
          <w:tcPr>
            <w:tcW w:w="645" w:type="dxa"/>
            <w:vAlign w:val="center"/>
          </w:tcPr>
          <w:p w14:paraId="113C27A2" w14:textId="77777777" w:rsidR="004C0DA8" w:rsidRPr="00EB1BB0" w:rsidRDefault="004C0DA8" w:rsidP="004C0DA8">
            <w:pPr>
              <w:jc w:val="center"/>
              <w:rPr>
                <w:sz w:val="16"/>
                <w:szCs w:val="16"/>
              </w:rPr>
            </w:pPr>
            <w:r>
              <w:rPr>
                <w:sz w:val="16"/>
                <w:szCs w:val="16"/>
              </w:rPr>
              <w:t>0</w:t>
            </w:r>
          </w:p>
        </w:tc>
        <w:tc>
          <w:tcPr>
            <w:tcW w:w="645" w:type="dxa"/>
            <w:vAlign w:val="center"/>
          </w:tcPr>
          <w:p w14:paraId="4BC92ED8" w14:textId="77777777" w:rsidR="004C0DA8" w:rsidRPr="00EB1BB0" w:rsidRDefault="004C0DA8" w:rsidP="004C0DA8">
            <w:pPr>
              <w:jc w:val="center"/>
              <w:rPr>
                <w:sz w:val="16"/>
                <w:szCs w:val="16"/>
              </w:rPr>
            </w:pPr>
            <w:r>
              <w:rPr>
                <w:sz w:val="16"/>
                <w:szCs w:val="16"/>
              </w:rPr>
              <w:t>1</w:t>
            </w:r>
          </w:p>
        </w:tc>
        <w:tc>
          <w:tcPr>
            <w:tcW w:w="645" w:type="dxa"/>
            <w:vAlign w:val="center"/>
          </w:tcPr>
          <w:p w14:paraId="0016E8C4" w14:textId="77777777" w:rsidR="004C0DA8" w:rsidRPr="00EB1BB0" w:rsidRDefault="004C0DA8" w:rsidP="004C0DA8">
            <w:pPr>
              <w:jc w:val="center"/>
              <w:rPr>
                <w:sz w:val="16"/>
                <w:szCs w:val="16"/>
              </w:rPr>
            </w:pPr>
            <w:r>
              <w:rPr>
                <w:sz w:val="16"/>
                <w:szCs w:val="16"/>
              </w:rPr>
              <w:t>0</w:t>
            </w:r>
          </w:p>
        </w:tc>
        <w:tc>
          <w:tcPr>
            <w:tcW w:w="645" w:type="dxa"/>
            <w:vAlign w:val="center"/>
          </w:tcPr>
          <w:p w14:paraId="09EC67F2" w14:textId="77777777" w:rsidR="004C0DA8" w:rsidRPr="00EB1BB0" w:rsidRDefault="004C0DA8" w:rsidP="004C0DA8">
            <w:pPr>
              <w:jc w:val="center"/>
              <w:rPr>
                <w:sz w:val="16"/>
                <w:szCs w:val="16"/>
              </w:rPr>
            </w:pPr>
            <w:r>
              <w:rPr>
                <w:sz w:val="16"/>
                <w:szCs w:val="16"/>
              </w:rPr>
              <w:t>0</w:t>
            </w:r>
          </w:p>
        </w:tc>
        <w:tc>
          <w:tcPr>
            <w:tcW w:w="645" w:type="dxa"/>
            <w:vAlign w:val="center"/>
          </w:tcPr>
          <w:p w14:paraId="4D5C5FFE" w14:textId="77777777" w:rsidR="004C0DA8" w:rsidRPr="00EB1BB0" w:rsidRDefault="004C0DA8" w:rsidP="004C0DA8">
            <w:pPr>
              <w:jc w:val="center"/>
              <w:rPr>
                <w:sz w:val="16"/>
                <w:szCs w:val="16"/>
              </w:rPr>
            </w:pPr>
            <w:r>
              <w:rPr>
                <w:sz w:val="16"/>
                <w:szCs w:val="16"/>
              </w:rPr>
              <w:t>0</w:t>
            </w:r>
          </w:p>
        </w:tc>
        <w:tc>
          <w:tcPr>
            <w:tcW w:w="1451" w:type="dxa"/>
            <w:vAlign w:val="center"/>
          </w:tcPr>
          <w:p w14:paraId="6BDB79CB" w14:textId="77777777" w:rsidR="004C0DA8" w:rsidRPr="00EB1BB0" w:rsidRDefault="004C0DA8" w:rsidP="004C0DA8">
            <w:pPr>
              <w:jc w:val="center"/>
              <w:rPr>
                <w:sz w:val="16"/>
                <w:szCs w:val="16"/>
              </w:rPr>
            </w:pPr>
            <w:r>
              <w:rPr>
                <w:sz w:val="16"/>
                <w:szCs w:val="16"/>
              </w:rPr>
              <w:t>1</w:t>
            </w:r>
          </w:p>
        </w:tc>
      </w:tr>
      <w:tr w:rsidR="004C0DA8" w14:paraId="58E3037F" w14:textId="77777777" w:rsidTr="008F09B5">
        <w:trPr>
          <w:trHeight w:val="237"/>
        </w:trPr>
        <w:tc>
          <w:tcPr>
            <w:tcW w:w="738" w:type="dxa"/>
            <w:vAlign w:val="center"/>
          </w:tcPr>
          <w:p w14:paraId="665B6BD1" w14:textId="77777777" w:rsidR="004C0DA8" w:rsidRDefault="004C0DA8" w:rsidP="004C0DA8">
            <w:pPr>
              <w:jc w:val="center"/>
              <w:rPr>
                <w:sz w:val="16"/>
                <w:szCs w:val="16"/>
              </w:rPr>
            </w:pPr>
            <w:r>
              <w:rPr>
                <w:sz w:val="16"/>
                <w:szCs w:val="16"/>
              </w:rPr>
              <w:t>4</w:t>
            </w:r>
          </w:p>
        </w:tc>
        <w:tc>
          <w:tcPr>
            <w:tcW w:w="645" w:type="dxa"/>
            <w:vAlign w:val="center"/>
          </w:tcPr>
          <w:p w14:paraId="5C4430C1" w14:textId="77777777" w:rsidR="004C0DA8" w:rsidRPr="00EB1BB0" w:rsidRDefault="004C0DA8" w:rsidP="004C0DA8">
            <w:pPr>
              <w:jc w:val="center"/>
              <w:rPr>
                <w:sz w:val="16"/>
                <w:szCs w:val="16"/>
              </w:rPr>
            </w:pPr>
            <w:r>
              <w:rPr>
                <w:sz w:val="16"/>
                <w:szCs w:val="16"/>
              </w:rPr>
              <w:t>2</w:t>
            </w:r>
          </w:p>
        </w:tc>
        <w:tc>
          <w:tcPr>
            <w:tcW w:w="645" w:type="dxa"/>
            <w:vAlign w:val="center"/>
          </w:tcPr>
          <w:p w14:paraId="3F0F314F" w14:textId="77777777" w:rsidR="004C0DA8" w:rsidRPr="00EB1BB0" w:rsidRDefault="004C0DA8" w:rsidP="004C0DA8">
            <w:pPr>
              <w:jc w:val="center"/>
              <w:rPr>
                <w:sz w:val="16"/>
                <w:szCs w:val="16"/>
              </w:rPr>
            </w:pPr>
            <w:r>
              <w:rPr>
                <w:sz w:val="16"/>
                <w:szCs w:val="16"/>
              </w:rPr>
              <w:t>0</w:t>
            </w:r>
          </w:p>
        </w:tc>
        <w:tc>
          <w:tcPr>
            <w:tcW w:w="645" w:type="dxa"/>
            <w:vAlign w:val="center"/>
          </w:tcPr>
          <w:p w14:paraId="44E36B55" w14:textId="77777777" w:rsidR="004C0DA8" w:rsidRPr="00EB1BB0" w:rsidRDefault="004C0DA8" w:rsidP="004C0DA8">
            <w:pPr>
              <w:jc w:val="center"/>
              <w:rPr>
                <w:sz w:val="16"/>
                <w:szCs w:val="16"/>
              </w:rPr>
            </w:pPr>
            <w:r>
              <w:rPr>
                <w:sz w:val="16"/>
                <w:szCs w:val="16"/>
              </w:rPr>
              <w:t>0</w:t>
            </w:r>
          </w:p>
        </w:tc>
        <w:tc>
          <w:tcPr>
            <w:tcW w:w="645" w:type="dxa"/>
            <w:vAlign w:val="center"/>
          </w:tcPr>
          <w:p w14:paraId="6399683B" w14:textId="77777777" w:rsidR="004C0DA8" w:rsidRPr="00EB1BB0" w:rsidRDefault="004C0DA8" w:rsidP="004C0DA8">
            <w:pPr>
              <w:jc w:val="center"/>
              <w:rPr>
                <w:sz w:val="16"/>
                <w:szCs w:val="16"/>
              </w:rPr>
            </w:pPr>
            <w:r>
              <w:rPr>
                <w:sz w:val="16"/>
                <w:szCs w:val="16"/>
              </w:rPr>
              <w:t>0</w:t>
            </w:r>
          </w:p>
        </w:tc>
        <w:tc>
          <w:tcPr>
            <w:tcW w:w="645" w:type="dxa"/>
            <w:vAlign w:val="center"/>
          </w:tcPr>
          <w:p w14:paraId="0F407CCC" w14:textId="77777777" w:rsidR="004C0DA8" w:rsidRPr="00EB1BB0" w:rsidRDefault="004C0DA8" w:rsidP="004C0DA8">
            <w:pPr>
              <w:jc w:val="center"/>
              <w:rPr>
                <w:sz w:val="16"/>
                <w:szCs w:val="16"/>
              </w:rPr>
            </w:pPr>
            <w:r>
              <w:rPr>
                <w:sz w:val="16"/>
                <w:szCs w:val="16"/>
              </w:rPr>
              <w:t>2</w:t>
            </w:r>
          </w:p>
        </w:tc>
        <w:tc>
          <w:tcPr>
            <w:tcW w:w="645" w:type="dxa"/>
            <w:vAlign w:val="center"/>
          </w:tcPr>
          <w:p w14:paraId="38005E06" w14:textId="77777777" w:rsidR="004C0DA8" w:rsidRPr="00EB1BB0" w:rsidRDefault="004C0DA8" w:rsidP="004C0DA8">
            <w:pPr>
              <w:jc w:val="center"/>
              <w:rPr>
                <w:sz w:val="16"/>
                <w:szCs w:val="16"/>
              </w:rPr>
            </w:pPr>
            <w:r>
              <w:rPr>
                <w:sz w:val="16"/>
                <w:szCs w:val="16"/>
              </w:rPr>
              <w:t>0</w:t>
            </w:r>
          </w:p>
        </w:tc>
        <w:tc>
          <w:tcPr>
            <w:tcW w:w="1451" w:type="dxa"/>
            <w:vAlign w:val="center"/>
          </w:tcPr>
          <w:p w14:paraId="0123E3B3" w14:textId="77777777" w:rsidR="004C0DA8" w:rsidRPr="00EB1BB0" w:rsidRDefault="004C0DA8" w:rsidP="004C0DA8">
            <w:pPr>
              <w:jc w:val="center"/>
              <w:rPr>
                <w:sz w:val="16"/>
                <w:szCs w:val="16"/>
              </w:rPr>
            </w:pPr>
            <w:r>
              <w:rPr>
                <w:sz w:val="16"/>
                <w:szCs w:val="16"/>
              </w:rPr>
              <w:t>1</w:t>
            </w:r>
          </w:p>
        </w:tc>
      </w:tr>
      <w:tr w:rsidR="004C0DA8" w14:paraId="2C8B300B" w14:textId="77777777" w:rsidTr="008F09B5">
        <w:trPr>
          <w:trHeight w:val="255"/>
        </w:trPr>
        <w:tc>
          <w:tcPr>
            <w:tcW w:w="738" w:type="dxa"/>
            <w:vAlign w:val="center"/>
          </w:tcPr>
          <w:p w14:paraId="180A0531" w14:textId="77777777" w:rsidR="004C0DA8" w:rsidRDefault="004C0DA8" w:rsidP="004C0DA8">
            <w:pPr>
              <w:jc w:val="center"/>
              <w:rPr>
                <w:sz w:val="16"/>
                <w:szCs w:val="16"/>
              </w:rPr>
            </w:pPr>
            <w:r>
              <w:rPr>
                <w:sz w:val="16"/>
                <w:szCs w:val="16"/>
              </w:rPr>
              <w:t>5</w:t>
            </w:r>
          </w:p>
        </w:tc>
        <w:tc>
          <w:tcPr>
            <w:tcW w:w="645" w:type="dxa"/>
            <w:vAlign w:val="center"/>
          </w:tcPr>
          <w:p w14:paraId="5375F6E0" w14:textId="77777777" w:rsidR="004C0DA8" w:rsidRPr="00EB1BB0" w:rsidRDefault="004C0DA8" w:rsidP="004C0DA8">
            <w:pPr>
              <w:jc w:val="center"/>
              <w:rPr>
                <w:sz w:val="16"/>
                <w:szCs w:val="16"/>
              </w:rPr>
            </w:pPr>
            <w:r>
              <w:rPr>
                <w:sz w:val="16"/>
                <w:szCs w:val="16"/>
              </w:rPr>
              <w:t>0</w:t>
            </w:r>
          </w:p>
        </w:tc>
        <w:tc>
          <w:tcPr>
            <w:tcW w:w="645" w:type="dxa"/>
            <w:vAlign w:val="center"/>
          </w:tcPr>
          <w:p w14:paraId="6F8CD38D" w14:textId="77777777" w:rsidR="004C0DA8" w:rsidRPr="00EB1BB0" w:rsidRDefault="004C0DA8" w:rsidP="004C0DA8">
            <w:pPr>
              <w:jc w:val="center"/>
              <w:rPr>
                <w:sz w:val="16"/>
                <w:szCs w:val="16"/>
              </w:rPr>
            </w:pPr>
            <w:r>
              <w:rPr>
                <w:sz w:val="16"/>
                <w:szCs w:val="16"/>
              </w:rPr>
              <w:t>2</w:t>
            </w:r>
          </w:p>
        </w:tc>
        <w:tc>
          <w:tcPr>
            <w:tcW w:w="645" w:type="dxa"/>
            <w:vAlign w:val="center"/>
          </w:tcPr>
          <w:p w14:paraId="089CC2CF" w14:textId="77777777" w:rsidR="004C0DA8" w:rsidRPr="00EB1BB0" w:rsidRDefault="004C0DA8" w:rsidP="004C0DA8">
            <w:pPr>
              <w:jc w:val="center"/>
              <w:rPr>
                <w:sz w:val="16"/>
                <w:szCs w:val="16"/>
              </w:rPr>
            </w:pPr>
            <w:r>
              <w:rPr>
                <w:sz w:val="16"/>
                <w:szCs w:val="16"/>
              </w:rPr>
              <w:t>0</w:t>
            </w:r>
          </w:p>
        </w:tc>
        <w:tc>
          <w:tcPr>
            <w:tcW w:w="645" w:type="dxa"/>
            <w:vAlign w:val="center"/>
          </w:tcPr>
          <w:p w14:paraId="00EA38F9" w14:textId="77777777" w:rsidR="004C0DA8" w:rsidRPr="00EB1BB0" w:rsidRDefault="004C0DA8" w:rsidP="004C0DA8">
            <w:pPr>
              <w:jc w:val="center"/>
              <w:rPr>
                <w:sz w:val="16"/>
                <w:szCs w:val="16"/>
              </w:rPr>
            </w:pPr>
            <w:r>
              <w:rPr>
                <w:sz w:val="16"/>
                <w:szCs w:val="16"/>
              </w:rPr>
              <w:t>0</w:t>
            </w:r>
          </w:p>
        </w:tc>
        <w:tc>
          <w:tcPr>
            <w:tcW w:w="645" w:type="dxa"/>
            <w:vAlign w:val="center"/>
          </w:tcPr>
          <w:p w14:paraId="34985DA8" w14:textId="77777777" w:rsidR="004C0DA8" w:rsidRPr="00EB1BB0" w:rsidRDefault="004C0DA8" w:rsidP="004C0DA8">
            <w:pPr>
              <w:jc w:val="center"/>
              <w:rPr>
                <w:sz w:val="16"/>
                <w:szCs w:val="16"/>
              </w:rPr>
            </w:pPr>
            <w:r>
              <w:rPr>
                <w:sz w:val="16"/>
                <w:szCs w:val="16"/>
              </w:rPr>
              <w:t>2</w:t>
            </w:r>
          </w:p>
        </w:tc>
        <w:tc>
          <w:tcPr>
            <w:tcW w:w="645" w:type="dxa"/>
            <w:vAlign w:val="center"/>
          </w:tcPr>
          <w:p w14:paraId="544DCE86" w14:textId="77777777" w:rsidR="004C0DA8" w:rsidRPr="00EB1BB0" w:rsidRDefault="004C0DA8" w:rsidP="004C0DA8">
            <w:pPr>
              <w:jc w:val="center"/>
              <w:rPr>
                <w:sz w:val="16"/>
                <w:szCs w:val="16"/>
              </w:rPr>
            </w:pPr>
            <w:r>
              <w:rPr>
                <w:sz w:val="16"/>
                <w:szCs w:val="16"/>
              </w:rPr>
              <w:t>0</w:t>
            </w:r>
          </w:p>
        </w:tc>
        <w:tc>
          <w:tcPr>
            <w:tcW w:w="1451" w:type="dxa"/>
            <w:vAlign w:val="center"/>
          </w:tcPr>
          <w:p w14:paraId="47F8BD83" w14:textId="77777777" w:rsidR="004C0DA8" w:rsidRPr="00EB1BB0" w:rsidRDefault="004C0DA8" w:rsidP="004C0DA8">
            <w:pPr>
              <w:jc w:val="center"/>
              <w:rPr>
                <w:sz w:val="16"/>
                <w:szCs w:val="16"/>
              </w:rPr>
            </w:pPr>
            <w:r>
              <w:rPr>
                <w:sz w:val="16"/>
                <w:szCs w:val="16"/>
              </w:rPr>
              <w:t>1</w:t>
            </w:r>
          </w:p>
        </w:tc>
      </w:tr>
      <w:tr w:rsidR="004C0DA8" w14:paraId="22FF3C14" w14:textId="77777777" w:rsidTr="008F09B5">
        <w:trPr>
          <w:trHeight w:val="264"/>
        </w:trPr>
        <w:tc>
          <w:tcPr>
            <w:tcW w:w="738" w:type="dxa"/>
            <w:vAlign w:val="center"/>
          </w:tcPr>
          <w:p w14:paraId="72BEED96" w14:textId="77777777" w:rsidR="004C0DA8" w:rsidRDefault="004C0DA8" w:rsidP="004C0DA8">
            <w:pPr>
              <w:jc w:val="center"/>
              <w:rPr>
                <w:sz w:val="16"/>
                <w:szCs w:val="16"/>
              </w:rPr>
            </w:pPr>
            <w:r>
              <w:rPr>
                <w:sz w:val="16"/>
                <w:szCs w:val="16"/>
              </w:rPr>
              <w:t>6</w:t>
            </w:r>
          </w:p>
        </w:tc>
        <w:tc>
          <w:tcPr>
            <w:tcW w:w="645" w:type="dxa"/>
            <w:vAlign w:val="center"/>
          </w:tcPr>
          <w:p w14:paraId="21AD7A4C" w14:textId="77777777" w:rsidR="004C0DA8" w:rsidRPr="00EB1BB0" w:rsidRDefault="004C0DA8" w:rsidP="004C0DA8">
            <w:pPr>
              <w:jc w:val="center"/>
              <w:rPr>
                <w:sz w:val="16"/>
                <w:szCs w:val="16"/>
              </w:rPr>
            </w:pPr>
            <w:r>
              <w:rPr>
                <w:sz w:val="16"/>
                <w:szCs w:val="16"/>
              </w:rPr>
              <w:t>2</w:t>
            </w:r>
          </w:p>
        </w:tc>
        <w:tc>
          <w:tcPr>
            <w:tcW w:w="645" w:type="dxa"/>
            <w:vAlign w:val="center"/>
          </w:tcPr>
          <w:p w14:paraId="1739712E" w14:textId="77777777" w:rsidR="004C0DA8" w:rsidRPr="00EB1BB0" w:rsidRDefault="004C0DA8" w:rsidP="004C0DA8">
            <w:pPr>
              <w:jc w:val="center"/>
              <w:rPr>
                <w:sz w:val="16"/>
                <w:szCs w:val="16"/>
              </w:rPr>
            </w:pPr>
            <w:r>
              <w:rPr>
                <w:sz w:val="16"/>
                <w:szCs w:val="16"/>
              </w:rPr>
              <w:t>0</w:t>
            </w:r>
          </w:p>
        </w:tc>
        <w:tc>
          <w:tcPr>
            <w:tcW w:w="645" w:type="dxa"/>
            <w:vAlign w:val="center"/>
          </w:tcPr>
          <w:p w14:paraId="11B7B4B3" w14:textId="77777777" w:rsidR="004C0DA8" w:rsidRPr="00EB1BB0" w:rsidRDefault="004C0DA8" w:rsidP="004C0DA8">
            <w:pPr>
              <w:jc w:val="center"/>
              <w:rPr>
                <w:sz w:val="16"/>
                <w:szCs w:val="16"/>
              </w:rPr>
            </w:pPr>
            <w:r>
              <w:rPr>
                <w:sz w:val="16"/>
                <w:szCs w:val="16"/>
              </w:rPr>
              <w:t>2</w:t>
            </w:r>
          </w:p>
        </w:tc>
        <w:tc>
          <w:tcPr>
            <w:tcW w:w="645" w:type="dxa"/>
            <w:vAlign w:val="center"/>
          </w:tcPr>
          <w:p w14:paraId="4F9BF957" w14:textId="77777777" w:rsidR="004C0DA8" w:rsidRPr="00EB1BB0" w:rsidRDefault="004C0DA8" w:rsidP="004C0DA8">
            <w:pPr>
              <w:jc w:val="center"/>
              <w:rPr>
                <w:sz w:val="16"/>
                <w:szCs w:val="16"/>
              </w:rPr>
            </w:pPr>
            <w:r>
              <w:rPr>
                <w:sz w:val="16"/>
                <w:szCs w:val="16"/>
              </w:rPr>
              <w:t>0</w:t>
            </w:r>
          </w:p>
        </w:tc>
        <w:tc>
          <w:tcPr>
            <w:tcW w:w="645" w:type="dxa"/>
            <w:vAlign w:val="center"/>
          </w:tcPr>
          <w:p w14:paraId="2DB94EEE" w14:textId="77777777" w:rsidR="004C0DA8" w:rsidRPr="00EB1BB0" w:rsidRDefault="004C0DA8" w:rsidP="004C0DA8">
            <w:pPr>
              <w:jc w:val="center"/>
              <w:rPr>
                <w:sz w:val="16"/>
                <w:szCs w:val="16"/>
              </w:rPr>
            </w:pPr>
            <w:r>
              <w:rPr>
                <w:sz w:val="16"/>
                <w:szCs w:val="16"/>
              </w:rPr>
              <w:t>0</w:t>
            </w:r>
          </w:p>
        </w:tc>
        <w:tc>
          <w:tcPr>
            <w:tcW w:w="645" w:type="dxa"/>
            <w:vAlign w:val="center"/>
          </w:tcPr>
          <w:p w14:paraId="3915CF83" w14:textId="77777777" w:rsidR="004C0DA8" w:rsidRPr="00EB1BB0" w:rsidRDefault="004C0DA8" w:rsidP="004C0DA8">
            <w:pPr>
              <w:jc w:val="center"/>
              <w:rPr>
                <w:sz w:val="16"/>
                <w:szCs w:val="16"/>
              </w:rPr>
            </w:pPr>
            <w:r>
              <w:rPr>
                <w:sz w:val="16"/>
                <w:szCs w:val="16"/>
              </w:rPr>
              <w:t>2</w:t>
            </w:r>
          </w:p>
        </w:tc>
        <w:tc>
          <w:tcPr>
            <w:tcW w:w="1451" w:type="dxa"/>
            <w:vAlign w:val="center"/>
          </w:tcPr>
          <w:p w14:paraId="14C6A045" w14:textId="77777777" w:rsidR="004C0DA8" w:rsidRPr="00EB1BB0" w:rsidRDefault="004C0DA8" w:rsidP="004C0DA8">
            <w:pPr>
              <w:jc w:val="center"/>
              <w:rPr>
                <w:sz w:val="16"/>
                <w:szCs w:val="16"/>
              </w:rPr>
            </w:pPr>
            <w:r>
              <w:rPr>
                <w:sz w:val="16"/>
                <w:szCs w:val="16"/>
              </w:rPr>
              <w:t>0</w:t>
            </w:r>
          </w:p>
        </w:tc>
      </w:tr>
    </w:tbl>
    <w:p w14:paraId="34B089E8" w14:textId="77777777" w:rsidR="00EB1BB0" w:rsidRDefault="00EB1BB0"/>
    <w:p w14:paraId="73A75D6C" w14:textId="77777777" w:rsidR="004C0DA8" w:rsidRDefault="004C0DA8" w:rsidP="004C0DA8">
      <w:pPr>
        <w:pStyle w:val="Caption"/>
      </w:pPr>
      <w:bookmarkStart w:id="573" w:name="_Toc396498101"/>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6</w:t>
      </w:r>
      <w:r w:rsidR="003C0604">
        <w:fldChar w:fldCharType="end"/>
      </w:r>
      <w:r>
        <w:t xml:space="preserve"> Matriks Similaritas Data Uji Pertama</w:t>
      </w:r>
      <w:bookmarkEnd w:id="573"/>
    </w:p>
    <w:tbl>
      <w:tblPr>
        <w:tblStyle w:val="TableGrid"/>
        <w:tblW w:w="0" w:type="auto"/>
        <w:tblLook w:val="04A0" w:firstRow="1" w:lastRow="0" w:firstColumn="1" w:lastColumn="0" w:noHBand="0" w:noVBand="1"/>
      </w:tblPr>
      <w:tblGrid>
        <w:gridCol w:w="865"/>
        <w:gridCol w:w="865"/>
        <w:gridCol w:w="865"/>
        <w:gridCol w:w="866"/>
        <w:gridCol w:w="866"/>
        <w:gridCol w:w="866"/>
        <w:gridCol w:w="866"/>
      </w:tblGrid>
      <w:tr w:rsidR="004C0DA8" w14:paraId="1FB4CD81" w14:textId="77777777" w:rsidTr="004C0DA8">
        <w:tc>
          <w:tcPr>
            <w:tcW w:w="865" w:type="dxa"/>
            <w:shd w:val="clear" w:color="auto" w:fill="D9D9D9" w:themeFill="background1" w:themeFillShade="D9"/>
            <w:vAlign w:val="center"/>
          </w:tcPr>
          <w:p w14:paraId="76B7F7C2" w14:textId="77777777" w:rsidR="004C0DA8" w:rsidRPr="004C0DA8" w:rsidRDefault="004C0DA8" w:rsidP="004C0DA8">
            <w:pPr>
              <w:jc w:val="center"/>
              <w:rPr>
                <w:b/>
                <w:sz w:val="18"/>
                <w:szCs w:val="18"/>
              </w:rPr>
            </w:pPr>
            <w:r w:rsidRPr="004C0DA8">
              <w:rPr>
                <w:b/>
                <w:sz w:val="18"/>
                <w:szCs w:val="18"/>
              </w:rPr>
              <w:t>Entitas</w:t>
            </w:r>
          </w:p>
        </w:tc>
        <w:tc>
          <w:tcPr>
            <w:tcW w:w="865" w:type="dxa"/>
            <w:shd w:val="clear" w:color="auto" w:fill="D9D9D9" w:themeFill="background1" w:themeFillShade="D9"/>
            <w:vAlign w:val="center"/>
          </w:tcPr>
          <w:p w14:paraId="0AA8D3AD" w14:textId="77777777" w:rsidR="004C0DA8" w:rsidRPr="004C0DA8" w:rsidRDefault="004C0DA8" w:rsidP="004C0DA8">
            <w:pPr>
              <w:jc w:val="center"/>
              <w:rPr>
                <w:b/>
                <w:sz w:val="18"/>
                <w:szCs w:val="18"/>
              </w:rPr>
            </w:pPr>
            <w:r w:rsidRPr="004C0DA8">
              <w:rPr>
                <w:b/>
                <w:sz w:val="18"/>
                <w:szCs w:val="18"/>
              </w:rPr>
              <w:t>1</w:t>
            </w:r>
          </w:p>
        </w:tc>
        <w:tc>
          <w:tcPr>
            <w:tcW w:w="865" w:type="dxa"/>
            <w:shd w:val="clear" w:color="auto" w:fill="D9D9D9" w:themeFill="background1" w:themeFillShade="D9"/>
            <w:vAlign w:val="center"/>
          </w:tcPr>
          <w:p w14:paraId="09CD539E" w14:textId="77777777" w:rsidR="004C0DA8" w:rsidRPr="004C0DA8" w:rsidRDefault="004C0DA8" w:rsidP="004C0DA8">
            <w:pPr>
              <w:jc w:val="center"/>
              <w:rPr>
                <w:b/>
                <w:sz w:val="18"/>
                <w:szCs w:val="18"/>
              </w:rPr>
            </w:pPr>
            <w:r w:rsidRPr="004C0DA8">
              <w:rPr>
                <w:b/>
                <w:sz w:val="18"/>
                <w:szCs w:val="18"/>
              </w:rPr>
              <w:t>2</w:t>
            </w:r>
          </w:p>
        </w:tc>
        <w:tc>
          <w:tcPr>
            <w:tcW w:w="866" w:type="dxa"/>
            <w:shd w:val="clear" w:color="auto" w:fill="D9D9D9" w:themeFill="background1" w:themeFillShade="D9"/>
            <w:vAlign w:val="center"/>
          </w:tcPr>
          <w:p w14:paraId="250D779E" w14:textId="77777777" w:rsidR="004C0DA8" w:rsidRPr="004C0DA8" w:rsidRDefault="004C0DA8" w:rsidP="004C0DA8">
            <w:pPr>
              <w:jc w:val="center"/>
              <w:rPr>
                <w:b/>
                <w:sz w:val="18"/>
                <w:szCs w:val="18"/>
              </w:rPr>
            </w:pPr>
            <w:r w:rsidRPr="004C0DA8">
              <w:rPr>
                <w:b/>
                <w:sz w:val="18"/>
                <w:szCs w:val="18"/>
              </w:rPr>
              <w:t>3</w:t>
            </w:r>
          </w:p>
        </w:tc>
        <w:tc>
          <w:tcPr>
            <w:tcW w:w="866" w:type="dxa"/>
            <w:shd w:val="clear" w:color="auto" w:fill="D9D9D9" w:themeFill="background1" w:themeFillShade="D9"/>
            <w:vAlign w:val="center"/>
          </w:tcPr>
          <w:p w14:paraId="10B2AA1D" w14:textId="77777777" w:rsidR="004C0DA8" w:rsidRPr="004C0DA8" w:rsidRDefault="004C0DA8" w:rsidP="004C0DA8">
            <w:pPr>
              <w:jc w:val="center"/>
              <w:rPr>
                <w:b/>
                <w:sz w:val="18"/>
                <w:szCs w:val="18"/>
              </w:rPr>
            </w:pPr>
            <w:r w:rsidRPr="004C0DA8">
              <w:rPr>
                <w:b/>
                <w:sz w:val="18"/>
                <w:szCs w:val="18"/>
              </w:rPr>
              <w:t>4</w:t>
            </w:r>
          </w:p>
        </w:tc>
        <w:tc>
          <w:tcPr>
            <w:tcW w:w="866" w:type="dxa"/>
            <w:shd w:val="clear" w:color="auto" w:fill="D9D9D9" w:themeFill="background1" w:themeFillShade="D9"/>
            <w:vAlign w:val="center"/>
          </w:tcPr>
          <w:p w14:paraId="3134D97A" w14:textId="77777777" w:rsidR="004C0DA8" w:rsidRPr="004C0DA8" w:rsidRDefault="004C0DA8" w:rsidP="004C0DA8">
            <w:pPr>
              <w:jc w:val="center"/>
              <w:rPr>
                <w:b/>
                <w:sz w:val="18"/>
                <w:szCs w:val="18"/>
              </w:rPr>
            </w:pPr>
            <w:r w:rsidRPr="004C0DA8">
              <w:rPr>
                <w:b/>
                <w:sz w:val="18"/>
                <w:szCs w:val="18"/>
              </w:rPr>
              <w:t>5</w:t>
            </w:r>
          </w:p>
        </w:tc>
        <w:tc>
          <w:tcPr>
            <w:tcW w:w="866" w:type="dxa"/>
            <w:shd w:val="clear" w:color="auto" w:fill="D9D9D9" w:themeFill="background1" w:themeFillShade="D9"/>
            <w:vAlign w:val="center"/>
          </w:tcPr>
          <w:p w14:paraId="5387E6F9" w14:textId="77777777" w:rsidR="004C0DA8" w:rsidRPr="004C0DA8" w:rsidRDefault="004C0DA8" w:rsidP="004C0DA8">
            <w:pPr>
              <w:jc w:val="center"/>
              <w:rPr>
                <w:b/>
                <w:sz w:val="18"/>
                <w:szCs w:val="18"/>
              </w:rPr>
            </w:pPr>
            <w:r w:rsidRPr="004C0DA8">
              <w:rPr>
                <w:b/>
                <w:sz w:val="18"/>
                <w:szCs w:val="18"/>
              </w:rPr>
              <w:t>6</w:t>
            </w:r>
          </w:p>
        </w:tc>
      </w:tr>
      <w:tr w:rsidR="004C0DA8" w14:paraId="0F50D516" w14:textId="77777777" w:rsidTr="004C0DA8">
        <w:tc>
          <w:tcPr>
            <w:tcW w:w="865" w:type="dxa"/>
            <w:shd w:val="clear" w:color="auto" w:fill="D9D9D9" w:themeFill="background1" w:themeFillShade="D9"/>
            <w:vAlign w:val="center"/>
          </w:tcPr>
          <w:p w14:paraId="763C88AE" w14:textId="77777777" w:rsidR="004C0DA8" w:rsidRPr="004C0DA8" w:rsidRDefault="004C0DA8" w:rsidP="004C0DA8">
            <w:pPr>
              <w:jc w:val="center"/>
              <w:rPr>
                <w:b/>
                <w:sz w:val="18"/>
                <w:szCs w:val="18"/>
              </w:rPr>
            </w:pPr>
            <w:r w:rsidRPr="004C0DA8">
              <w:rPr>
                <w:b/>
                <w:sz w:val="18"/>
                <w:szCs w:val="18"/>
              </w:rPr>
              <w:t>1</w:t>
            </w:r>
          </w:p>
        </w:tc>
        <w:tc>
          <w:tcPr>
            <w:tcW w:w="865" w:type="dxa"/>
            <w:vAlign w:val="center"/>
          </w:tcPr>
          <w:p w14:paraId="0B546B9B" w14:textId="77777777" w:rsidR="004C0DA8" w:rsidRPr="004C0DA8" w:rsidRDefault="004C0DA8" w:rsidP="00AE7122">
            <w:pPr>
              <w:jc w:val="center"/>
              <w:rPr>
                <w:color w:val="000000"/>
                <w:sz w:val="18"/>
                <w:szCs w:val="20"/>
                <w:lang w:eastAsia="id-ID"/>
              </w:rPr>
            </w:pPr>
            <w:r>
              <w:rPr>
                <w:color w:val="000000"/>
                <w:sz w:val="18"/>
                <w:szCs w:val="20"/>
                <w:lang w:eastAsia="id-ID"/>
              </w:rPr>
              <w:t>1</w:t>
            </w:r>
          </w:p>
        </w:tc>
        <w:tc>
          <w:tcPr>
            <w:tcW w:w="865" w:type="dxa"/>
            <w:vAlign w:val="center"/>
          </w:tcPr>
          <w:p w14:paraId="40B0DE78"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6" w:type="dxa"/>
            <w:vAlign w:val="center"/>
          </w:tcPr>
          <w:p w14:paraId="5C536E2B"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6" w:type="dxa"/>
            <w:vAlign w:val="center"/>
          </w:tcPr>
          <w:p w14:paraId="07B659E4"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42</w:t>
            </w:r>
          </w:p>
        </w:tc>
        <w:tc>
          <w:tcPr>
            <w:tcW w:w="866" w:type="dxa"/>
            <w:vAlign w:val="center"/>
          </w:tcPr>
          <w:p w14:paraId="79A33360"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6" w:type="dxa"/>
            <w:vAlign w:val="center"/>
          </w:tcPr>
          <w:p w14:paraId="04F6E8E2"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33</w:t>
            </w:r>
          </w:p>
        </w:tc>
      </w:tr>
      <w:tr w:rsidR="004C0DA8" w14:paraId="7EB3728F" w14:textId="77777777" w:rsidTr="004C0DA8">
        <w:tc>
          <w:tcPr>
            <w:tcW w:w="865" w:type="dxa"/>
            <w:shd w:val="clear" w:color="auto" w:fill="D9D9D9" w:themeFill="background1" w:themeFillShade="D9"/>
            <w:vAlign w:val="center"/>
          </w:tcPr>
          <w:p w14:paraId="2B0B5C33" w14:textId="77777777" w:rsidR="004C0DA8" w:rsidRPr="004C0DA8" w:rsidRDefault="004C0DA8" w:rsidP="004C0DA8">
            <w:pPr>
              <w:jc w:val="center"/>
              <w:rPr>
                <w:b/>
                <w:sz w:val="18"/>
                <w:szCs w:val="18"/>
              </w:rPr>
            </w:pPr>
            <w:r w:rsidRPr="004C0DA8">
              <w:rPr>
                <w:b/>
                <w:sz w:val="18"/>
                <w:szCs w:val="18"/>
              </w:rPr>
              <w:t>2</w:t>
            </w:r>
          </w:p>
        </w:tc>
        <w:tc>
          <w:tcPr>
            <w:tcW w:w="865" w:type="dxa"/>
            <w:vAlign w:val="center"/>
          </w:tcPr>
          <w:p w14:paraId="6DDCD4A2"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5" w:type="dxa"/>
            <w:vAlign w:val="center"/>
          </w:tcPr>
          <w:p w14:paraId="4BD64F53" w14:textId="77777777" w:rsidR="004C0DA8" w:rsidRPr="004C0DA8" w:rsidRDefault="004C0DA8" w:rsidP="00AE7122">
            <w:pPr>
              <w:jc w:val="center"/>
              <w:rPr>
                <w:color w:val="000000"/>
                <w:sz w:val="18"/>
                <w:szCs w:val="20"/>
                <w:lang w:eastAsia="id-ID"/>
              </w:rPr>
            </w:pPr>
            <w:r>
              <w:rPr>
                <w:color w:val="000000"/>
                <w:sz w:val="18"/>
                <w:szCs w:val="20"/>
                <w:lang w:eastAsia="id-ID"/>
              </w:rPr>
              <w:t>1</w:t>
            </w:r>
          </w:p>
        </w:tc>
        <w:tc>
          <w:tcPr>
            <w:tcW w:w="866" w:type="dxa"/>
            <w:vAlign w:val="center"/>
          </w:tcPr>
          <w:p w14:paraId="77AE0262" w14:textId="77777777" w:rsidR="004C0DA8" w:rsidRPr="004C0DA8" w:rsidRDefault="004C0DA8" w:rsidP="00AE7122">
            <w:pPr>
              <w:jc w:val="center"/>
              <w:rPr>
                <w:color w:val="000000"/>
                <w:sz w:val="18"/>
                <w:szCs w:val="20"/>
                <w:lang w:eastAsia="id-ID"/>
              </w:rPr>
            </w:pPr>
            <w:r w:rsidRPr="004C0DA8">
              <w:rPr>
                <w:color w:val="000000"/>
                <w:sz w:val="18"/>
                <w:szCs w:val="20"/>
                <w:lang w:eastAsia="id-ID"/>
              </w:rPr>
              <w:t>1</w:t>
            </w:r>
          </w:p>
        </w:tc>
        <w:tc>
          <w:tcPr>
            <w:tcW w:w="866" w:type="dxa"/>
            <w:vAlign w:val="center"/>
          </w:tcPr>
          <w:p w14:paraId="699E64A2"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6" w:type="dxa"/>
            <w:vAlign w:val="center"/>
          </w:tcPr>
          <w:p w14:paraId="7C877E94"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42</w:t>
            </w:r>
          </w:p>
        </w:tc>
        <w:tc>
          <w:tcPr>
            <w:tcW w:w="866" w:type="dxa"/>
            <w:vAlign w:val="center"/>
          </w:tcPr>
          <w:p w14:paraId="750FEAE6" w14:textId="77777777" w:rsidR="004C0DA8" w:rsidRPr="004C0DA8" w:rsidRDefault="004C0DA8" w:rsidP="00AE7122">
            <w:pPr>
              <w:jc w:val="center"/>
              <w:rPr>
                <w:color w:val="000000"/>
                <w:sz w:val="18"/>
                <w:szCs w:val="20"/>
                <w:lang w:eastAsia="id-ID"/>
              </w:rPr>
            </w:pPr>
            <w:r>
              <w:rPr>
                <w:color w:val="000000"/>
                <w:sz w:val="18"/>
                <w:szCs w:val="20"/>
                <w:lang w:eastAsia="id-ID"/>
              </w:rPr>
              <w:t>0</w:t>
            </w:r>
          </w:p>
        </w:tc>
      </w:tr>
      <w:tr w:rsidR="004C0DA8" w14:paraId="016647EC" w14:textId="77777777" w:rsidTr="004C0DA8">
        <w:tc>
          <w:tcPr>
            <w:tcW w:w="865" w:type="dxa"/>
            <w:shd w:val="clear" w:color="auto" w:fill="D9D9D9" w:themeFill="background1" w:themeFillShade="D9"/>
            <w:vAlign w:val="center"/>
          </w:tcPr>
          <w:p w14:paraId="453EE5A3" w14:textId="77777777" w:rsidR="004C0DA8" w:rsidRPr="004C0DA8" w:rsidRDefault="004C0DA8" w:rsidP="004C0DA8">
            <w:pPr>
              <w:jc w:val="center"/>
              <w:rPr>
                <w:b/>
                <w:sz w:val="18"/>
                <w:szCs w:val="18"/>
              </w:rPr>
            </w:pPr>
            <w:r w:rsidRPr="004C0DA8">
              <w:rPr>
                <w:b/>
                <w:sz w:val="18"/>
                <w:szCs w:val="18"/>
              </w:rPr>
              <w:t>3</w:t>
            </w:r>
          </w:p>
        </w:tc>
        <w:tc>
          <w:tcPr>
            <w:tcW w:w="865" w:type="dxa"/>
            <w:vAlign w:val="center"/>
          </w:tcPr>
          <w:p w14:paraId="18FC8AA4"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5" w:type="dxa"/>
            <w:vAlign w:val="center"/>
          </w:tcPr>
          <w:p w14:paraId="2B5F62B0"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6" w:type="dxa"/>
            <w:vAlign w:val="center"/>
          </w:tcPr>
          <w:p w14:paraId="0559BAC1" w14:textId="77777777" w:rsidR="004C0DA8" w:rsidRPr="004C0DA8" w:rsidRDefault="004C0DA8" w:rsidP="00AE7122">
            <w:pPr>
              <w:jc w:val="center"/>
              <w:rPr>
                <w:color w:val="000000"/>
                <w:sz w:val="18"/>
                <w:szCs w:val="20"/>
                <w:lang w:eastAsia="id-ID"/>
              </w:rPr>
            </w:pPr>
            <w:r>
              <w:rPr>
                <w:color w:val="000000"/>
                <w:sz w:val="18"/>
                <w:szCs w:val="20"/>
                <w:lang w:eastAsia="id-ID"/>
              </w:rPr>
              <w:t>1</w:t>
            </w:r>
          </w:p>
        </w:tc>
        <w:tc>
          <w:tcPr>
            <w:tcW w:w="866" w:type="dxa"/>
            <w:vAlign w:val="center"/>
          </w:tcPr>
          <w:p w14:paraId="5E5E3628"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14</w:t>
            </w:r>
          </w:p>
        </w:tc>
        <w:tc>
          <w:tcPr>
            <w:tcW w:w="866" w:type="dxa"/>
            <w:vAlign w:val="center"/>
          </w:tcPr>
          <w:p w14:paraId="5F5097A3"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14</w:t>
            </w:r>
          </w:p>
        </w:tc>
        <w:tc>
          <w:tcPr>
            <w:tcW w:w="866" w:type="dxa"/>
            <w:vAlign w:val="center"/>
          </w:tcPr>
          <w:p w14:paraId="31D632C4" w14:textId="77777777" w:rsidR="004C0DA8" w:rsidRPr="004C0DA8" w:rsidRDefault="004C0DA8" w:rsidP="00AE7122">
            <w:pPr>
              <w:jc w:val="center"/>
              <w:rPr>
                <w:color w:val="000000"/>
                <w:sz w:val="18"/>
                <w:szCs w:val="20"/>
                <w:lang w:eastAsia="id-ID"/>
              </w:rPr>
            </w:pPr>
            <w:r>
              <w:rPr>
                <w:color w:val="000000"/>
                <w:sz w:val="18"/>
                <w:szCs w:val="20"/>
                <w:lang w:eastAsia="id-ID"/>
              </w:rPr>
              <w:t>0</w:t>
            </w:r>
          </w:p>
        </w:tc>
      </w:tr>
      <w:tr w:rsidR="004C0DA8" w14:paraId="48946037" w14:textId="77777777" w:rsidTr="004C0DA8">
        <w:tc>
          <w:tcPr>
            <w:tcW w:w="865" w:type="dxa"/>
            <w:shd w:val="clear" w:color="auto" w:fill="D9D9D9" w:themeFill="background1" w:themeFillShade="D9"/>
            <w:vAlign w:val="center"/>
          </w:tcPr>
          <w:p w14:paraId="4BE1DD7C" w14:textId="77777777" w:rsidR="004C0DA8" w:rsidRPr="004C0DA8" w:rsidRDefault="004C0DA8" w:rsidP="004C0DA8">
            <w:pPr>
              <w:jc w:val="center"/>
              <w:rPr>
                <w:b/>
                <w:sz w:val="18"/>
                <w:szCs w:val="18"/>
              </w:rPr>
            </w:pPr>
            <w:r w:rsidRPr="004C0DA8">
              <w:rPr>
                <w:b/>
                <w:sz w:val="18"/>
                <w:szCs w:val="18"/>
              </w:rPr>
              <w:t>4</w:t>
            </w:r>
          </w:p>
        </w:tc>
        <w:tc>
          <w:tcPr>
            <w:tcW w:w="865" w:type="dxa"/>
            <w:vAlign w:val="center"/>
          </w:tcPr>
          <w:p w14:paraId="32FAB318"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42</w:t>
            </w:r>
          </w:p>
        </w:tc>
        <w:tc>
          <w:tcPr>
            <w:tcW w:w="865" w:type="dxa"/>
            <w:vAlign w:val="center"/>
          </w:tcPr>
          <w:p w14:paraId="56B564E0"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6" w:type="dxa"/>
            <w:vAlign w:val="center"/>
          </w:tcPr>
          <w:p w14:paraId="07EBD852"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14</w:t>
            </w:r>
          </w:p>
        </w:tc>
        <w:tc>
          <w:tcPr>
            <w:tcW w:w="866" w:type="dxa"/>
            <w:vAlign w:val="center"/>
          </w:tcPr>
          <w:p w14:paraId="7DD66753" w14:textId="77777777" w:rsidR="004C0DA8" w:rsidRPr="004C0DA8" w:rsidRDefault="004C0DA8" w:rsidP="00AE7122">
            <w:pPr>
              <w:jc w:val="center"/>
              <w:rPr>
                <w:color w:val="000000"/>
                <w:sz w:val="18"/>
                <w:szCs w:val="20"/>
                <w:lang w:eastAsia="id-ID"/>
              </w:rPr>
            </w:pPr>
            <w:r>
              <w:rPr>
                <w:color w:val="000000"/>
                <w:sz w:val="18"/>
                <w:szCs w:val="20"/>
                <w:lang w:eastAsia="id-ID"/>
              </w:rPr>
              <w:t>1</w:t>
            </w:r>
          </w:p>
        </w:tc>
        <w:tc>
          <w:tcPr>
            <w:tcW w:w="866" w:type="dxa"/>
            <w:vAlign w:val="center"/>
          </w:tcPr>
          <w:p w14:paraId="2546DB6E"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41</w:t>
            </w:r>
          </w:p>
        </w:tc>
        <w:tc>
          <w:tcPr>
            <w:tcW w:w="866" w:type="dxa"/>
            <w:vAlign w:val="center"/>
          </w:tcPr>
          <w:p w14:paraId="2A5CE39A"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23</w:t>
            </w:r>
          </w:p>
        </w:tc>
      </w:tr>
      <w:tr w:rsidR="004C0DA8" w14:paraId="5B25FD2A" w14:textId="77777777" w:rsidTr="004C0DA8">
        <w:tc>
          <w:tcPr>
            <w:tcW w:w="865" w:type="dxa"/>
            <w:shd w:val="clear" w:color="auto" w:fill="D9D9D9" w:themeFill="background1" w:themeFillShade="D9"/>
            <w:vAlign w:val="center"/>
          </w:tcPr>
          <w:p w14:paraId="7F3BEC94" w14:textId="77777777" w:rsidR="004C0DA8" w:rsidRPr="004C0DA8" w:rsidRDefault="004C0DA8" w:rsidP="004C0DA8">
            <w:pPr>
              <w:jc w:val="center"/>
              <w:rPr>
                <w:b/>
                <w:sz w:val="18"/>
                <w:szCs w:val="18"/>
              </w:rPr>
            </w:pPr>
            <w:r w:rsidRPr="004C0DA8">
              <w:rPr>
                <w:b/>
                <w:sz w:val="18"/>
                <w:szCs w:val="18"/>
              </w:rPr>
              <w:t>5</w:t>
            </w:r>
          </w:p>
        </w:tc>
        <w:tc>
          <w:tcPr>
            <w:tcW w:w="865" w:type="dxa"/>
            <w:vAlign w:val="center"/>
          </w:tcPr>
          <w:p w14:paraId="38EFD85C"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5" w:type="dxa"/>
            <w:vAlign w:val="center"/>
          </w:tcPr>
          <w:p w14:paraId="644C1F28"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42</w:t>
            </w:r>
          </w:p>
        </w:tc>
        <w:tc>
          <w:tcPr>
            <w:tcW w:w="866" w:type="dxa"/>
            <w:vAlign w:val="center"/>
          </w:tcPr>
          <w:p w14:paraId="57542449"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14</w:t>
            </w:r>
          </w:p>
        </w:tc>
        <w:tc>
          <w:tcPr>
            <w:tcW w:w="866" w:type="dxa"/>
            <w:vAlign w:val="center"/>
          </w:tcPr>
          <w:p w14:paraId="5200EDCB"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41</w:t>
            </w:r>
          </w:p>
        </w:tc>
        <w:tc>
          <w:tcPr>
            <w:tcW w:w="866" w:type="dxa"/>
            <w:vAlign w:val="center"/>
          </w:tcPr>
          <w:p w14:paraId="08AF6675" w14:textId="77777777" w:rsidR="004C0DA8" w:rsidRPr="004C0DA8" w:rsidRDefault="004C0DA8" w:rsidP="00AE7122">
            <w:pPr>
              <w:jc w:val="center"/>
              <w:rPr>
                <w:color w:val="000000"/>
                <w:sz w:val="18"/>
                <w:szCs w:val="20"/>
                <w:lang w:eastAsia="id-ID"/>
              </w:rPr>
            </w:pPr>
            <w:r>
              <w:rPr>
                <w:color w:val="000000"/>
                <w:sz w:val="18"/>
                <w:szCs w:val="20"/>
                <w:lang w:eastAsia="id-ID"/>
              </w:rPr>
              <w:t>1</w:t>
            </w:r>
          </w:p>
        </w:tc>
        <w:tc>
          <w:tcPr>
            <w:tcW w:w="866" w:type="dxa"/>
            <w:vAlign w:val="center"/>
          </w:tcPr>
          <w:p w14:paraId="4BFA4496" w14:textId="77777777" w:rsidR="004C0DA8" w:rsidRPr="004C0DA8" w:rsidRDefault="004C0DA8" w:rsidP="00AE7122">
            <w:pPr>
              <w:jc w:val="center"/>
              <w:rPr>
                <w:color w:val="000000"/>
                <w:sz w:val="18"/>
                <w:szCs w:val="20"/>
                <w:lang w:eastAsia="id-ID"/>
              </w:rPr>
            </w:pPr>
            <w:r>
              <w:rPr>
                <w:color w:val="000000"/>
                <w:sz w:val="18"/>
                <w:szCs w:val="20"/>
                <w:lang w:eastAsia="id-ID"/>
              </w:rPr>
              <w:t>0</w:t>
            </w:r>
          </w:p>
        </w:tc>
      </w:tr>
      <w:tr w:rsidR="004C0DA8" w14:paraId="5A78FA01" w14:textId="77777777" w:rsidTr="004C0DA8">
        <w:tc>
          <w:tcPr>
            <w:tcW w:w="865" w:type="dxa"/>
            <w:shd w:val="clear" w:color="auto" w:fill="D9D9D9" w:themeFill="background1" w:themeFillShade="D9"/>
            <w:vAlign w:val="center"/>
          </w:tcPr>
          <w:p w14:paraId="5B6E29D2" w14:textId="77777777" w:rsidR="004C0DA8" w:rsidRPr="004C0DA8" w:rsidRDefault="004C0DA8" w:rsidP="004C0DA8">
            <w:pPr>
              <w:jc w:val="center"/>
              <w:rPr>
                <w:b/>
                <w:sz w:val="18"/>
                <w:szCs w:val="18"/>
              </w:rPr>
            </w:pPr>
            <w:r w:rsidRPr="004C0DA8">
              <w:rPr>
                <w:b/>
                <w:sz w:val="18"/>
                <w:szCs w:val="18"/>
              </w:rPr>
              <w:t>6</w:t>
            </w:r>
          </w:p>
        </w:tc>
        <w:tc>
          <w:tcPr>
            <w:tcW w:w="865" w:type="dxa"/>
            <w:vAlign w:val="center"/>
          </w:tcPr>
          <w:p w14:paraId="2C4736E8"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33</w:t>
            </w:r>
          </w:p>
        </w:tc>
        <w:tc>
          <w:tcPr>
            <w:tcW w:w="865" w:type="dxa"/>
            <w:vAlign w:val="center"/>
          </w:tcPr>
          <w:p w14:paraId="43121F0C"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6" w:type="dxa"/>
            <w:vAlign w:val="center"/>
          </w:tcPr>
          <w:p w14:paraId="293DF51D"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6" w:type="dxa"/>
            <w:vAlign w:val="center"/>
          </w:tcPr>
          <w:p w14:paraId="48F126A3" w14:textId="77777777" w:rsidR="004C0DA8" w:rsidRPr="004C0DA8" w:rsidRDefault="004C0DA8" w:rsidP="004C0DA8">
            <w:pPr>
              <w:jc w:val="center"/>
              <w:rPr>
                <w:color w:val="000000"/>
                <w:sz w:val="18"/>
                <w:szCs w:val="20"/>
                <w:lang w:eastAsia="id-ID"/>
              </w:rPr>
            </w:pPr>
            <w:r w:rsidRPr="004C0DA8">
              <w:rPr>
                <w:color w:val="000000"/>
                <w:sz w:val="18"/>
                <w:szCs w:val="20"/>
                <w:lang w:eastAsia="id-ID"/>
              </w:rPr>
              <w:t>0.</w:t>
            </w:r>
            <w:r>
              <w:rPr>
                <w:color w:val="000000"/>
                <w:sz w:val="18"/>
                <w:szCs w:val="20"/>
                <w:lang w:eastAsia="id-ID"/>
              </w:rPr>
              <w:t>23</w:t>
            </w:r>
          </w:p>
        </w:tc>
        <w:tc>
          <w:tcPr>
            <w:tcW w:w="866" w:type="dxa"/>
            <w:vAlign w:val="center"/>
          </w:tcPr>
          <w:p w14:paraId="66641188" w14:textId="77777777" w:rsidR="004C0DA8" w:rsidRPr="004C0DA8" w:rsidRDefault="004C0DA8" w:rsidP="00AE7122">
            <w:pPr>
              <w:jc w:val="center"/>
              <w:rPr>
                <w:color w:val="000000"/>
                <w:sz w:val="18"/>
                <w:szCs w:val="20"/>
                <w:lang w:eastAsia="id-ID"/>
              </w:rPr>
            </w:pPr>
            <w:r>
              <w:rPr>
                <w:color w:val="000000"/>
                <w:sz w:val="18"/>
                <w:szCs w:val="20"/>
                <w:lang w:eastAsia="id-ID"/>
              </w:rPr>
              <w:t>0</w:t>
            </w:r>
          </w:p>
        </w:tc>
        <w:tc>
          <w:tcPr>
            <w:tcW w:w="866" w:type="dxa"/>
            <w:vAlign w:val="center"/>
          </w:tcPr>
          <w:p w14:paraId="280171D6" w14:textId="77777777" w:rsidR="004C0DA8" w:rsidRPr="004C0DA8" w:rsidRDefault="004C0DA8" w:rsidP="00AE7122">
            <w:pPr>
              <w:jc w:val="center"/>
              <w:rPr>
                <w:color w:val="000000"/>
                <w:sz w:val="18"/>
                <w:szCs w:val="20"/>
                <w:lang w:eastAsia="id-ID"/>
              </w:rPr>
            </w:pPr>
            <w:r>
              <w:rPr>
                <w:color w:val="000000"/>
                <w:sz w:val="18"/>
                <w:szCs w:val="20"/>
                <w:lang w:eastAsia="id-ID"/>
              </w:rPr>
              <w:t>1</w:t>
            </w:r>
          </w:p>
        </w:tc>
      </w:tr>
    </w:tbl>
    <w:p w14:paraId="6E1BDB57" w14:textId="77777777" w:rsidR="004C0DA8" w:rsidRDefault="00083F59">
      <w:r>
        <w:tab/>
      </w:r>
    </w:p>
    <w:p w14:paraId="3DBA96C9" w14:textId="77777777" w:rsidR="00027D77" w:rsidRPr="00AF68A6" w:rsidRDefault="00027D77" w:rsidP="00027D77">
      <w:pPr>
        <w:pStyle w:val="Caption"/>
        <w:rPr>
          <w:lang w:eastAsia="en-US"/>
        </w:rPr>
      </w:pPr>
      <w:bookmarkStart w:id="574" w:name="_Ref377201438"/>
      <w:bookmarkStart w:id="575" w:name="_Toc396498102"/>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7</w:t>
      </w:r>
      <w:r w:rsidR="003C0604">
        <w:fldChar w:fldCharType="end"/>
      </w:r>
      <w:bookmarkEnd w:id="574"/>
      <w:r>
        <w:t xml:space="preserve"> Perhitungan Nilai Kohesi pada Data Uji Hasil Panduan </w:t>
      </w:r>
      <w:r>
        <w:rPr>
          <w:i/>
        </w:rPr>
        <w:t>Plugin</w:t>
      </w:r>
      <w:bookmarkEnd w:id="575"/>
    </w:p>
    <w:tbl>
      <w:tblPr>
        <w:tblStyle w:val="TableGrid"/>
        <w:tblW w:w="5951" w:type="dxa"/>
        <w:tblInd w:w="108" w:type="dxa"/>
        <w:tblLayout w:type="fixed"/>
        <w:tblLook w:val="04A0" w:firstRow="1" w:lastRow="0" w:firstColumn="1" w:lastColumn="0" w:noHBand="0" w:noVBand="1"/>
      </w:tblPr>
      <w:tblGrid>
        <w:gridCol w:w="630"/>
        <w:gridCol w:w="2430"/>
        <w:gridCol w:w="1080"/>
        <w:gridCol w:w="990"/>
        <w:gridCol w:w="821"/>
      </w:tblGrid>
      <w:tr w:rsidR="00027D77" w14:paraId="19D54A2F" w14:textId="77777777" w:rsidTr="008F09B5">
        <w:trPr>
          <w:tblHeader/>
        </w:trPr>
        <w:tc>
          <w:tcPr>
            <w:tcW w:w="630" w:type="dxa"/>
            <w:shd w:val="clear" w:color="auto" w:fill="D9D9D9" w:themeFill="background1" w:themeFillShade="D9"/>
            <w:vAlign w:val="center"/>
          </w:tcPr>
          <w:p w14:paraId="3A37725D" w14:textId="77777777" w:rsidR="00027D77" w:rsidRPr="00A258E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2430" w:type="dxa"/>
            <w:shd w:val="clear" w:color="auto" w:fill="D9D9D9" w:themeFill="background1" w:themeFillShade="D9"/>
            <w:vAlign w:val="center"/>
          </w:tcPr>
          <w:p w14:paraId="7C2B2F5A" w14:textId="77777777" w:rsidR="00027D77" w:rsidRPr="00A258E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080" w:type="dxa"/>
            <w:shd w:val="clear" w:color="auto" w:fill="D9D9D9" w:themeFill="background1" w:themeFillShade="D9"/>
            <w:vAlign w:val="center"/>
          </w:tcPr>
          <w:p w14:paraId="1FC47A2C" w14:textId="77777777" w:rsidR="00027D77" w:rsidRPr="00A258E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Total Nilai Similaritas</w:t>
            </w:r>
          </w:p>
        </w:tc>
        <w:tc>
          <w:tcPr>
            <w:tcW w:w="990" w:type="dxa"/>
            <w:shd w:val="clear" w:color="auto" w:fill="D9D9D9" w:themeFill="background1" w:themeFillShade="D9"/>
            <w:vAlign w:val="center"/>
          </w:tcPr>
          <w:p w14:paraId="4F8FA1CE" w14:textId="77777777" w:rsidR="00027D77" w:rsidRPr="00A258E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Jumlah E</w:t>
            </w:r>
            <w:r w:rsidRPr="00A258E6">
              <w:rPr>
                <w:b/>
                <w:sz w:val="18"/>
                <w:lang w:eastAsia="en-US"/>
              </w:rPr>
              <w:t>ntitas</w:t>
            </w:r>
            <w:r>
              <w:rPr>
                <w:b/>
                <w:sz w:val="18"/>
                <w:lang w:eastAsia="en-US"/>
              </w:rPr>
              <w:t xml:space="preserve"> x Jumlah Entitas</w:t>
            </w:r>
          </w:p>
        </w:tc>
        <w:tc>
          <w:tcPr>
            <w:tcW w:w="821" w:type="dxa"/>
            <w:shd w:val="clear" w:color="auto" w:fill="D9D9D9" w:themeFill="background1" w:themeFillShade="D9"/>
            <w:vAlign w:val="center"/>
          </w:tcPr>
          <w:p w14:paraId="543F420A" w14:textId="77777777" w:rsidR="00027D77" w:rsidRPr="00A258E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Kohesi</w:t>
            </w:r>
          </w:p>
        </w:tc>
      </w:tr>
      <w:tr w:rsidR="00027D77" w14:paraId="314A6BE9" w14:textId="77777777" w:rsidTr="008F09B5">
        <w:trPr>
          <w:trHeight w:val="300"/>
          <w:tblHeader/>
        </w:trPr>
        <w:tc>
          <w:tcPr>
            <w:tcW w:w="630" w:type="dxa"/>
            <w:vMerge w:val="restart"/>
            <w:vAlign w:val="center"/>
          </w:tcPr>
          <w:p w14:paraId="268BAAAB"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2430" w:type="dxa"/>
            <w:vAlign w:val="center"/>
          </w:tcPr>
          <w:p w14:paraId="571F216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080" w:type="dxa"/>
            <w:vAlign w:val="center"/>
          </w:tcPr>
          <w:p w14:paraId="60528BD2"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990" w:type="dxa"/>
            <w:vAlign w:val="center"/>
          </w:tcPr>
          <w:p w14:paraId="59CAD1BA"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821" w:type="dxa"/>
            <w:shd w:val="clear" w:color="auto" w:fill="D9D9D9" w:themeFill="background1" w:themeFillShade="D9"/>
            <w:vAlign w:val="center"/>
          </w:tcPr>
          <w:p w14:paraId="54DCAFA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75</w:t>
            </w:r>
          </w:p>
        </w:tc>
      </w:tr>
      <w:tr w:rsidR="00027D77" w14:paraId="7D6C508F" w14:textId="77777777" w:rsidTr="008F09B5">
        <w:trPr>
          <w:trHeight w:val="264"/>
          <w:tblHeader/>
        </w:trPr>
        <w:tc>
          <w:tcPr>
            <w:tcW w:w="630" w:type="dxa"/>
            <w:vMerge/>
            <w:vAlign w:val="center"/>
          </w:tcPr>
          <w:p w14:paraId="0F1A9AD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0AB40C98"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080" w:type="dxa"/>
            <w:vAlign w:val="center"/>
          </w:tcPr>
          <w:p w14:paraId="3853E3C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6,239</w:t>
            </w:r>
          </w:p>
        </w:tc>
        <w:tc>
          <w:tcPr>
            <w:tcW w:w="990" w:type="dxa"/>
            <w:vAlign w:val="center"/>
          </w:tcPr>
          <w:p w14:paraId="055745B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6</w:t>
            </w:r>
          </w:p>
        </w:tc>
        <w:tc>
          <w:tcPr>
            <w:tcW w:w="821" w:type="dxa"/>
            <w:shd w:val="clear" w:color="auto" w:fill="D9D9D9" w:themeFill="background1" w:themeFillShade="D9"/>
            <w:vAlign w:val="center"/>
          </w:tcPr>
          <w:p w14:paraId="0019EB8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389</w:t>
            </w:r>
          </w:p>
        </w:tc>
      </w:tr>
      <w:tr w:rsidR="00027D77" w14:paraId="1E896CAF" w14:textId="77777777" w:rsidTr="008F09B5">
        <w:trPr>
          <w:trHeight w:val="255"/>
          <w:tblHeader/>
        </w:trPr>
        <w:tc>
          <w:tcPr>
            <w:tcW w:w="630" w:type="dxa"/>
            <w:vMerge/>
            <w:vAlign w:val="center"/>
          </w:tcPr>
          <w:p w14:paraId="3F5B6D98"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31883A3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080" w:type="dxa"/>
            <w:vAlign w:val="center"/>
          </w:tcPr>
          <w:p w14:paraId="522DE2DD"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7,957</w:t>
            </w:r>
          </w:p>
        </w:tc>
        <w:tc>
          <w:tcPr>
            <w:tcW w:w="990" w:type="dxa"/>
            <w:vAlign w:val="center"/>
          </w:tcPr>
          <w:p w14:paraId="4565096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6</w:t>
            </w:r>
          </w:p>
        </w:tc>
        <w:tc>
          <w:tcPr>
            <w:tcW w:w="821" w:type="dxa"/>
            <w:shd w:val="clear" w:color="auto" w:fill="D9D9D9" w:themeFill="background1" w:themeFillShade="D9"/>
            <w:vAlign w:val="center"/>
          </w:tcPr>
          <w:p w14:paraId="5027B64C"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497</w:t>
            </w:r>
          </w:p>
        </w:tc>
      </w:tr>
      <w:tr w:rsidR="00027D77" w14:paraId="78A6EB7B" w14:textId="77777777" w:rsidTr="00336B3A">
        <w:trPr>
          <w:trHeight w:val="255"/>
        </w:trPr>
        <w:tc>
          <w:tcPr>
            <w:tcW w:w="5130" w:type="dxa"/>
            <w:gridSpan w:val="4"/>
            <w:vAlign w:val="center"/>
          </w:tcPr>
          <w:p w14:paraId="191B3EB5"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45416405"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sidRPr="001A5816">
              <w:rPr>
                <w:b/>
                <w:sz w:val="18"/>
                <w:szCs w:val="18"/>
                <w:lang w:eastAsia="en-US"/>
              </w:rPr>
              <w:t>0,545</w:t>
            </w:r>
          </w:p>
        </w:tc>
      </w:tr>
      <w:tr w:rsidR="00027D77" w14:paraId="02CAB06B" w14:textId="77777777" w:rsidTr="008F09B5">
        <w:trPr>
          <w:trHeight w:val="264"/>
        </w:trPr>
        <w:tc>
          <w:tcPr>
            <w:tcW w:w="630" w:type="dxa"/>
            <w:vMerge w:val="restart"/>
            <w:vAlign w:val="center"/>
          </w:tcPr>
          <w:p w14:paraId="36A4BB74"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2430" w:type="dxa"/>
            <w:vAlign w:val="center"/>
          </w:tcPr>
          <w:p w14:paraId="68B82F06"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080" w:type="dxa"/>
            <w:vAlign w:val="center"/>
          </w:tcPr>
          <w:p w14:paraId="7CF0E9DE"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3,182</w:t>
            </w:r>
          </w:p>
        </w:tc>
        <w:tc>
          <w:tcPr>
            <w:tcW w:w="990" w:type="dxa"/>
            <w:vAlign w:val="center"/>
          </w:tcPr>
          <w:p w14:paraId="4148F10B"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5</w:t>
            </w:r>
          </w:p>
        </w:tc>
        <w:tc>
          <w:tcPr>
            <w:tcW w:w="821" w:type="dxa"/>
            <w:shd w:val="clear" w:color="auto" w:fill="D9D9D9" w:themeFill="background1" w:themeFillShade="D9"/>
            <w:vAlign w:val="center"/>
          </w:tcPr>
          <w:p w14:paraId="26541587"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527</w:t>
            </w:r>
          </w:p>
        </w:tc>
      </w:tr>
      <w:tr w:rsidR="00027D77" w14:paraId="1769CE4B" w14:textId="77777777" w:rsidTr="008F09B5">
        <w:trPr>
          <w:trHeight w:val="255"/>
        </w:trPr>
        <w:tc>
          <w:tcPr>
            <w:tcW w:w="630" w:type="dxa"/>
            <w:vMerge/>
            <w:vAlign w:val="center"/>
          </w:tcPr>
          <w:p w14:paraId="34DE9A37"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5ACF034D"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Pay</w:t>
            </w:r>
          </w:p>
        </w:tc>
        <w:tc>
          <w:tcPr>
            <w:tcW w:w="1080" w:type="dxa"/>
            <w:vAlign w:val="center"/>
          </w:tcPr>
          <w:p w14:paraId="52BE9137"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3,215</w:t>
            </w:r>
          </w:p>
        </w:tc>
        <w:tc>
          <w:tcPr>
            <w:tcW w:w="990" w:type="dxa"/>
            <w:vAlign w:val="center"/>
          </w:tcPr>
          <w:p w14:paraId="73D5C89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64</w:t>
            </w:r>
          </w:p>
        </w:tc>
        <w:tc>
          <w:tcPr>
            <w:tcW w:w="821" w:type="dxa"/>
            <w:shd w:val="clear" w:color="auto" w:fill="D9D9D9" w:themeFill="background1" w:themeFillShade="D9"/>
            <w:vAlign w:val="center"/>
          </w:tcPr>
          <w:p w14:paraId="6B7C377E"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363</w:t>
            </w:r>
          </w:p>
        </w:tc>
      </w:tr>
      <w:tr w:rsidR="00027D77" w14:paraId="0B19E14C" w14:textId="77777777" w:rsidTr="008F09B5">
        <w:trPr>
          <w:trHeight w:val="255"/>
        </w:trPr>
        <w:tc>
          <w:tcPr>
            <w:tcW w:w="630" w:type="dxa"/>
            <w:vMerge/>
            <w:vAlign w:val="center"/>
          </w:tcPr>
          <w:p w14:paraId="511BCDEA"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32B76C77"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Sale</w:t>
            </w:r>
          </w:p>
        </w:tc>
        <w:tc>
          <w:tcPr>
            <w:tcW w:w="1080" w:type="dxa"/>
            <w:vAlign w:val="center"/>
          </w:tcPr>
          <w:p w14:paraId="41C8DEA2"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4,799</w:t>
            </w:r>
          </w:p>
        </w:tc>
        <w:tc>
          <w:tcPr>
            <w:tcW w:w="990" w:type="dxa"/>
            <w:vAlign w:val="center"/>
          </w:tcPr>
          <w:p w14:paraId="5211B8AE"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6</w:t>
            </w:r>
          </w:p>
        </w:tc>
        <w:tc>
          <w:tcPr>
            <w:tcW w:w="821" w:type="dxa"/>
            <w:shd w:val="clear" w:color="auto" w:fill="D9D9D9" w:themeFill="background1" w:themeFillShade="D9"/>
            <w:vAlign w:val="center"/>
          </w:tcPr>
          <w:p w14:paraId="0CE6BE29"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411</w:t>
            </w:r>
          </w:p>
        </w:tc>
      </w:tr>
      <w:tr w:rsidR="00027D77" w14:paraId="418B4402" w14:textId="77777777" w:rsidTr="008F09B5">
        <w:trPr>
          <w:trHeight w:val="255"/>
        </w:trPr>
        <w:tc>
          <w:tcPr>
            <w:tcW w:w="630" w:type="dxa"/>
            <w:vMerge/>
            <w:vAlign w:val="center"/>
          </w:tcPr>
          <w:p w14:paraId="7AE4CF23"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36EB6A33"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Avg_Pay</w:t>
            </w:r>
          </w:p>
        </w:tc>
        <w:tc>
          <w:tcPr>
            <w:tcW w:w="1080" w:type="dxa"/>
            <w:vAlign w:val="center"/>
          </w:tcPr>
          <w:p w14:paraId="0056035E"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0,299</w:t>
            </w:r>
          </w:p>
        </w:tc>
        <w:tc>
          <w:tcPr>
            <w:tcW w:w="990" w:type="dxa"/>
            <w:vAlign w:val="center"/>
          </w:tcPr>
          <w:p w14:paraId="7ECBE2A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5</w:t>
            </w:r>
          </w:p>
        </w:tc>
        <w:tc>
          <w:tcPr>
            <w:tcW w:w="821" w:type="dxa"/>
            <w:shd w:val="clear" w:color="auto" w:fill="D9D9D9" w:themeFill="background1" w:themeFillShade="D9"/>
            <w:vAlign w:val="center"/>
          </w:tcPr>
          <w:p w14:paraId="6EC2C84E"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412</w:t>
            </w:r>
          </w:p>
        </w:tc>
      </w:tr>
      <w:tr w:rsidR="00027D77" w14:paraId="4E41664F" w14:textId="77777777" w:rsidTr="008F09B5">
        <w:trPr>
          <w:trHeight w:val="255"/>
        </w:trPr>
        <w:tc>
          <w:tcPr>
            <w:tcW w:w="630" w:type="dxa"/>
            <w:vMerge/>
            <w:vAlign w:val="center"/>
          </w:tcPr>
          <w:p w14:paraId="16BCDB51"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66367D0D"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Profit</w:t>
            </w:r>
          </w:p>
        </w:tc>
        <w:tc>
          <w:tcPr>
            <w:tcW w:w="1080" w:type="dxa"/>
            <w:vAlign w:val="center"/>
          </w:tcPr>
          <w:p w14:paraId="536858A1"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7,733</w:t>
            </w:r>
          </w:p>
        </w:tc>
        <w:tc>
          <w:tcPr>
            <w:tcW w:w="990" w:type="dxa"/>
            <w:vAlign w:val="center"/>
          </w:tcPr>
          <w:p w14:paraId="651CEA7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6</w:t>
            </w:r>
          </w:p>
        </w:tc>
        <w:tc>
          <w:tcPr>
            <w:tcW w:w="821" w:type="dxa"/>
            <w:shd w:val="clear" w:color="auto" w:fill="D9D9D9" w:themeFill="background1" w:themeFillShade="D9"/>
            <w:vAlign w:val="center"/>
          </w:tcPr>
          <w:p w14:paraId="215B7FC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483</w:t>
            </w:r>
          </w:p>
        </w:tc>
      </w:tr>
      <w:tr w:rsidR="00027D77" w14:paraId="4D16345F" w14:textId="77777777" w:rsidTr="008F09B5">
        <w:trPr>
          <w:trHeight w:val="255"/>
        </w:trPr>
        <w:tc>
          <w:tcPr>
            <w:tcW w:w="630" w:type="dxa"/>
            <w:vMerge/>
            <w:vAlign w:val="center"/>
          </w:tcPr>
          <w:p w14:paraId="3DFEB1F3"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6EFD9B87"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080" w:type="dxa"/>
            <w:vAlign w:val="center"/>
          </w:tcPr>
          <w:p w14:paraId="12448B99"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5,618</w:t>
            </w:r>
          </w:p>
        </w:tc>
        <w:tc>
          <w:tcPr>
            <w:tcW w:w="990" w:type="dxa"/>
            <w:vAlign w:val="center"/>
          </w:tcPr>
          <w:p w14:paraId="6AAC224E"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6</w:t>
            </w:r>
          </w:p>
        </w:tc>
        <w:tc>
          <w:tcPr>
            <w:tcW w:w="821" w:type="dxa"/>
            <w:shd w:val="clear" w:color="auto" w:fill="D9D9D9" w:themeFill="background1" w:themeFillShade="D9"/>
            <w:vAlign w:val="center"/>
          </w:tcPr>
          <w:p w14:paraId="68ACED3D"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351</w:t>
            </w:r>
          </w:p>
        </w:tc>
      </w:tr>
      <w:tr w:rsidR="00027D77" w14:paraId="1B6E7E16" w14:textId="77777777" w:rsidTr="00336B3A">
        <w:trPr>
          <w:trHeight w:val="255"/>
        </w:trPr>
        <w:tc>
          <w:tcPr>
            <w:tcW w:w="5130" w:type="dxa"/>
            <w:gridSpan w:val="4"/>
            <w:vAlign w:val="center"/>
          </w:tcPr>
          <w:p w14:paraId="67E3F9F9"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2FF9C104"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sidRPr="001A5816">
              <w:rPr>
                <w:b/>
                <w:sz w:val="18"/>
                <w:szCs w:val="18"/>
                <w:lang w:eastAsia="en-US"/>
              </w:rPr>
              <w:t>0,425</w:t>
            </w:r>
          </w:p>
        </w:tc>
      </w:tr>
      <w:tr w:rsidR="00027D77" w14:paraId="09FFB47D" w14:textId="77777777" w:rsidTr="008F09B5">
        <w:trPr>
          <w:trHeight w:val="255"/>
        </w:trPr>
        <w:tc>
          <w:tcPr>
            <w:tcW w:w="630" w:type="dxa"/>
            <w:vMerge w:val="restart"/>
            <w:vAlign w:val="center"/>
          </w:tcPr>
          <w:p w14:paraId="78E7DE57"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lastRenderedPageBreak/>
              <w:t>3</w:t>
            </w:r>
          </w:p>
        </w:tc>
        <w:tc>
          <w:tcPr>
            <w:tcW w:w="2430" w:type="dxa"/>
            <w:vAlign w:val="center"/>
          </w:tcPr>
          <w:p w14:paraId="7249B354"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ini</w:t>
            </w:r>
            <w:r w:rsidRPr="002402C3">
              <w:rPr>
                <w:rFonts w:ascii="Courier New" w:hAnsi="Courier New" w:cs="Courier New"/>
                <w:color w:val="000000"/>
                <w:sz w:val="18"/>
                <w:szCs w:val="18"/>
                <w:u w:val="single"/>
                <w:lang w:val="id-ID" w:eastAsia="id-ID"/>
              </w:rPr>
              <w:t>t</w:t>
            </w:r>
          </w:p>
        </w:tc>
        <w:tc>
          <w:tcPr>
            <w:tcW w:w="1080" w:type="dxa"/>
            <w:vAlign w:val="center"/>
          </w:tcPr>
          <w:p w14:paraId="107183F2"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3,5</w:t>
            </w:r>
          </w:p>
        </w:tc>
        <w:tc>
          <w:tcPr>
            <w:tcW w:w="990" w:type="dxa"/>
            <w:vAlign w:val="center"/>
          </w:tcPr>
          <w:p w14:paraId="6DDF9A13"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81</w:t>
            </w:r>
          </w:p>
        </w:tc>
        <w:tc>
          <w:tcPr>
            <w:tcW w:w="821" w:type="dxa"/>
            <w:shd w:val="clear" w:color="auto" w:fill="D9D9D9" w:themeFill="background1" w:themeFillShade="D9"/>
            <w:vAlign w:val="center"/>
          </w:tcPr>
          <w:p w14:paraId="3626CFD3"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290</w:t>
            </w:r>
          </w:p>
        </w:tc>
      </w:tr>
      <w:tr w:rsidR="00027D77" w14:paraId="13513A17" w14:textId="77777777" w:rsidTr="008F09B5">
        <w:trPr>
          <w:trHeight w:val="255"/>
        </w:trPr>
        <w:tc>
          <w:tcPr>
            <w:tcW w:w="630" w:type="dxa"/>
            <w:vMerge/>
            <w:vAlign w:val="center"/>
          </w:tcPr>
          <w:p w14:paraId="31BBC2ED"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0B31DBB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080" w:type="dxa"/>
            <w:vAlign w:val="center"/>
          </w:tcPr>
          <w:p w14:paraId="12C59D6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56,667</w:t>
            </w:r>
          </w:p>
        </w:tc>
        <w:tc>
          <w:tcPr>
            <w:tcW w:w="990" w:type="dxa"/>
            <w:vAlign w:val="center"/>
          </w:tcPr>
          <w:p w14:paraId="4233F6D8"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21</w:t>
            </w:r>
          </w:p>
        </w:tc>
        <w:tc>
          <w:tcPr>
            <w:tcW w:w="821" w:type="dxa"/>
            <w:shd w:val="clear" w:color="auto" w:fill="D9D9D9" w:themeFill="background1" w:themeFillShade="D9"/>
            <w:vAlign w:val="center"/>
          </w:tcPr>
          <w:p w14:paraId="5E919D6D"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468</w:t>
            </w:r>
          </w:p>
        </w:tc>
      </w:tr>
      <w:tr w:rsidR="00027D77" w14:paraId="32950E95" w14:textId="77777777" w:rsidTr="008F09B5">
        <w:trPr>
          <w:trHeight w:val="255"/>
        </w:trPr>
        <w:tc>
          <w:tcPr>
            <w:tcW w:w="630" w:type="dxa"/>
            <w:vMerge/>
            <w:vAlign w:val="center"/>
          </w:tcPr>
          <w:p w14:paraId="2E2E2F84"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3CE1A668"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080" w:type="dxa"/>
            <w:vAlign w:val="center"/>
          </w:tcPr>
          <w:p w14:paraId="37B9BA4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70,368</w:t>
            </w:r>
          </w:p>
        </w:tc>
        <w:tc>
          <w:tcPr>
            <w:tcW w:w="990" w:type="dxa"/>
            <w:vAlign w:val="center"/>
          </w:tcPr>
          <w:p w14:paraId="6B2AF44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89</w:t>
            </w:r>
          </w:p>
        </w:tc>
        <w:tc>
          <w:tcPr>
            <w:tcW w:w="821" w:type="dxa"/>
            <w:shd w:val="clear" w:color="auto" w:fill="D9D9D9" w:themeFill="background1" w:themeFillShade="D9"/>
            <w:vAlign w:val="center"/>
          </w:tcPr>
          <w:p w14:paraId="69E934A2"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243</w:t>
            </w:r>
          </w:p>
        </w:tc>
      </w:tr>
      <w:tr w:rsidR="00027D77" w14:paraId="1BFCF5D3" w14:textId="77777777" w:rsidTr="00336B3A">
        <w:trPr>
          <w:trHeight w:val="255"/>
        </w:trPr>
        <w:tc>
          <w:tcPr>
            <w:tcW w:w="5130" w:type="dxa"/>
            <w:gridSpan w:val="4"/>
            <w:vAlign w:val="center"/>
          </w:tcPr>
          <w:p w14:paraId="1B5D3AE7"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62A9826A"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334</w:t>
            </w:r>
          </w:p>
        </w:tc>
      </w:tr>
      <w:tr w:rsidR="00027D77" w14:paraId="7A5B25DA" w14:textId="77777777" w:rsidTr="008F09B5">
        <w:trPr>
          <w:trHeight w:val="255"/>
        </w:trPr>
        <w:tc>
          <w:tcPr>
            <w:tcW w:w="630" w:type="dxa"/>
            <w:vMerge w:val="restart"/>
            <w:vAlign w:val="center"/>
          </w:tcPr>
          <w:p w14:paraId="526F66E9"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2430" w:type="dxa"/>
            <w:vAlign w:val="center"/>
          </w:tcPr>
          <w:p w14:paraId="16CBC88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pagecount</w:t>
            </w:r>
          </w:p>
        </w:tc>
        <w:tc>
          <w:tcPr>
            <w:tcW w:w="1080" w:type="dxa"/>
            <w:vAlign w:val="center"/>
          </w:tcPr>
          <w:p w14:paraId="22D861EC"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7,332</w:t>
            </w:r>
          </w:p>
        </w:tc>
        <w:tc>
          <w:tcPr>
            <w:tcW w:w="990" w:type="dxa"/>
            <w:vAlign w:val="center"/>
          </w:tcPr>
          <w:p w14:paraId="623158C6"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5</w:t>
            </w:r>
          </w:p>
        </w:tc>
        <w:tc>
          <w:tcPr>
            <w:tcW w:w="821" w:type="dxa"/>
            <w:shd w:val="clear" w:color="auto" w:fill="D9D9D9" w:themeFill="background1" w:themeFillShade="D9"/>
            <w:vAlign w:val="center"/>
          </w:tcPr>
          <w:p w14:paraId="1A278D0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293</w:t>
            </w:r>
          </w:p>
        </w:tc>
      </w:tr>
      <w:tr w:rsidR="00027D77" w14:paraId="759BED3F" w14:textId="77777777" w:rsidTr="008F09B5">
        <w:trPr>
          <w:trHeight w:val="255"/>
        </w:trPr>
        <w:tc>
          <w:tcPr>
            <w:tcW w:w="630" w:type="dxa"/>
            <w:vMerge/>
            <w:vAlign w:val="center"/>
          </w:tcPr>
          <w:p w14:paraId="15C81F3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396381E3"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pageList</w:t>
            </w:r>
          </w:p>
        </w:tc>
        <w:tc>
          <w:tcPr>
            <w:tcW w:w="1080" w:type="dxa"/>
            <w:vAlign w:val="center"/>
          </w:tcPr>
          <w:p w14:paraId="397ABEAD"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990" w:type="dxa"/>
            <w:vAlign w:val="center"/>
          </w:tcPr>
          <w:p w14:paraId="34F1CB3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821" w:type="dxa"/>
            <w:shd w:val="clear" w:color="auto" w:fill="D9D9D9" w:themeFill="background1" w:themeFillShade="D9"/>
            <w:vAlign w:val="center"/>
          </w:tcPr>
          <w:p w14:paraId="3B0CD032"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r>
      <w:tr w:rsidR="00027D77" w14:paraId="540B5B5B" w14:textId="77777777" w:rsidTr="008F09B5">
        <w:trPr>
          <w:trHeight w:val="255"/>
        </w:trPr>
        <w:tc>
          <w:tcPr>
            <w:tcW w:w="630" w:type="dxa"/>
            <w:vMerge/>
            <w:vAlign w:val="center"/>
          </w:tcPr>
          <w:p w14:paraId="79E976FB"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0C866702"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p>
        </w:tc>
        <w:tc>
          <w:tcPr>
            <w:tcW w:w="1080" w:type="dxa"/>
            <w:vAlign w:val="center"/>
          </w:tcPr>
          <w:p w14:paraId="1B2A79E4"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3,399</w:t>
            </w:r>
          </w:p>
        </w:tc>
        <w:tc>
          <w:tcPr>
            <w:tcW w:w="990" w:type="dxa"/>
            <w:vAlign w:val="center"/>
          </w:tcPr>
          <w:p w14:paraId="4792E237"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64</w:t>
            </w:r>
          </w:p>
        </w:tc>
        <w:tc>
          <w:tcPr>
            <w:tcW w:w="821" w:type="dxa"/>
            <w:shd w:val="clear" w:color="auto" w:fill="D9D9D9" w:themeFill="background1" w:themeFillShade="D9"/>
            <w:vAlign w:val="center"/>
          </w:tcPr>
          <w:p w14:paraId="68FD2F4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209</w:t>
            </w:r>
          </w:p>
        </w:tc>
      </w:tr>
      <w:tr w:rsidR="00027D77" w14:paraId="1AFBC45F" w14:textId="77777777" w:rsidTr="008F09B5">
        <w:trPr>
          <w:trHeight w:val="255"/>
        </w:trPr>
        <w:tc>
          <w:tcPr>
            <w:tcW w:w="630" w:type="dxa"/>
            <w:vMerge/>
            <w:vAlign w:val="center"/>
          </w:tcPr>
          <w:p w14:paraId="52BCA479"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29FE9DCF" w14:textId="77777777" w:rsidR="00027D77"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sidRPr="002402C3">
              <w:rPr>
                <w:rFonts w:ascii="Courier New" w:hAnsi="Courier New" w:cs="Courier New"/>
                <w:sz w:val="18"/>
                <w:szCs w:val="18"/>
                <w:lang w:val="id-ID" w:eastAsia="id-ID"/>
              </w:rPr>
              <w:t>fractures_</w:t>
            </w:r>
          </w:p>
          <w:p w14:paraId="27F8DE99"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initializeLine</w:t>
            </w:r>
          </w:p>
        </w:tc>
        <w:tc>
          <w:tcPr>
            <w:tcW w:w="1080" w:type="dxa"/>
            <w:vAlign w:val="center"/>
          </w:tcPr>
          <w:p w14:paraId="1180699A"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990" w:type="dxa"/>
            <w:vAlign w:val="center"/>
          </w:tcPr>
          <w:p w14:paraId="06600081"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821" w:type="dxa"/>
            <w:shd w:val="clear" w:color="auto" w:fill="D9D9D9" w:themeFill="background1" w:themeFillShade="D9"/>
            <w:vAlign w:val="center"/>
          </w:tcPr>
          <w:p w14:paraId="2C001A4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75</w:t>
            </w:r>
          </w:p>
        </w:tc>
      </w:tr>
      <w:tr w:rsidR="00027D77" w14:paraId="4F12F4D2" w14:textId="77777777" w:rsidTr="008F09B5">
        <w:trPr>
          <w:trHeight w:val="255"/>
        </w:trPr>
        <w:tc>
          <w:tcPr>
            <w:tcW w:w="630" w:type="dxa"/>
            <w:vMerge/>
            <w:vAlign w:val="center"/>
          </w:tcPr>
          <w:p w14:paraId="47A9300D"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40A53DC3" w14:textId="77777777" w:rsidR="00027D77"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sidRPr="002402C3">
              <w:rPr>
                <w:rFonts w:ascii="Courier New" w:hAnsi="Courier New" w:cs="Courier New"/>
                <w:sz w:val="18"/>
                <w:szCs w:val="18"/>
                <w:lang w:val="id-ID" w:eastAsia="id-ID"/>
              </w:rPr>
              <w:t>FacturesDebiteurs</w:t>
            </w:r>
          </w:p>
          <w:p w14:paraId="1E3F2FEB"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Printing</w:t>
            </w:r>
          </w:p>
        </w:tc>
        <w:tc>
          <w:tcPr>
            <w:tcW w:w="1080" w:type="dxa"/>
            <w:vAlign w:val="center"/>
          </w:tcPr>
          <w:p w14:paraId="791E082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99,075</w:t>
            </w:r>
          </w:p>
        </w:tc>
        <w:tc>
          <w:tcPr>
            <w:tcW w:w="990" w:type="dxa"/>
            <w:vAlign w:val="center"/>
          </w:tcPr>
          <w:p w14:paraId="102CEDA9"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84</w:t>
            </w:r>
          </w:p>
        </w:tc>
        <w:tc>
          <w:tcPr>
            <w:tcW w:w="821" w:type="dxa"/>
            <w:shd w:val="clear" w:color="auto" w:fill="D9D9D9" w:themeFill="background1" w:themeFillShade="D9"/>
            <w:vAlign w:val="center"/>
          </w:tcPr>
          <w:p w14:paraId="26A6262B"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205</w:t>
            </w:r>
          </w:p>
        </w:tc>
      </w:tr>
      <w:tr w:rsidR="00027D77" w14:paraId="04EDB7C2" w14:textId="77777777" w:rsidTr="00336B3A">
        <w:trPr>
          <w:trHeight w:val="255"/>
        </w:trPr>
        <w:tc>
          <w:tcPr>
            <w:tcW w:w="5130" w:type="dxa"/>
            <w:gridSpan w:val="4"/>
            <w:vAlign w:val="center"/>
          </w:tcPr>
          <w:p w14:paraId="2546F4C8"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2E2963FD"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492</w:t>
            </w:r>
          </w:p>
        </w:tc>
      </w:tr>
      <w:tr w:rsidR="00027D77" w14:paraId="19483EF8" w14:textId="77777777" w:rsidTr="008F09B5">
        <w:trPr>
          <w:trHeight w:val="255"/>
        </w:trPr>
        <w:tc>
          <w:tcPr>
            <w:tcW w:w="630" w:type="dxa"/>
            <w:vMerge w:val="restart"/>
            <w:vAlign w:val="center"/>
          </w:tcPr>
          <w:p w14:paraId="2EAF2E99"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2430" w:type="dxa"/>
            <w:vAlign w:val="center"/>
          </w:tcPr>
          <w:p w14:paraId="119B620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replayPacket</w:t>
            </w:r>
          </w:p>
        </w:tc>
        <w:tc>
          <w:tcPr>
            <w:tcW w:w="1080" w:type="dxa"/>
            <w:vAlign w:val="center"/>
          </w:tcPr>
          <w:p w14:paraId="110B593E"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727</w:t>
            </w:r>
          </w:p>
        </w:tc>
        <w:tc>
          <w:tcPr>
            <w:tcW w:w="990" w:type="dxa"/>
            <w:vAlign w:val="center"/>
          </w:tcPr>
          <w:p w14:paraId="7B6B5EA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611C647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545</w:t>
            </w:r>
          </w:p>
        </w:tc>
      </w:tr>
      <w:tr w:rsidR="00027D77" w14:paraId="445A6011" w14:textId="77777777" w:rsidTr="008F09B5">
        <w:trPr>
          <w:trHeight w:val="255"/>
        </w:trPr>
        <w:tc>
          <w:tcPr>
            <w:tcW w:w="630" w:type="dxa"/>
            <w:vMerge/>
            <w:vAlign w:val="center"/>
          </w:tcPr>
          <w:p w14:paraId="03A479FA"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57E8230B"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packetLength</w:t>
            </w:r>
          </w:p>
        </w:tc>
        <w:tc>
          <w:tcPr>
            <w:tcW w:w="1080" w:type="dxa"/>
            <w:vAlign w:val="center"/>
          </w:tcPr>
          <w:p w14:paraId="7F9531D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842</w:t>
            </w:r>
          </w:p>
        </w:tc>
        <w:tc>
          <w:tcPr>
            <w:tcW w:w="990" w:type="dxa"/>
            <w:vAlign w:val="center"/>
          </w:tcPr>
          <w:p w14:paraId="19A4EA1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9</w:t>
            </w:r>
          </w:p>
        </w:tc>
        <w:tc>
          <w:tcPr>
            <w:tcW w:w="821" w:type="dxa"/>
            <w:shd w:val="clear" w:color="auto" w:fill="D9D9D9" w:themeFill="background1" w:themeFillShade="D9"/>
            <w:vAlign w:val="center"/>
          </w:tcPr>
          <w:p w14:paraId="66B4E24C"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649</w:t>
            </w:r>
          </w:p>
        </w:tc>
      </w:tr>
      <w:tr w:rsidR="00027D77" w14:paraId="1CC4543E" w14:textId="77777777" w:rsidTr="008F09B5">
        <w:trPr>
          <w:trHeight w:val="255"/>
        </w:trPr>
        <w:tc>
          <w:tcPr>
            <w:tcW w:w="630" w:type="dxa"/>
            <w:vMerge/>
            <w:vAlign w:val="center"/>
          </w:tcPr>
          <w:p w14:paraId="5A243993"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3AC1AE98"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commandsNumber</w:t>
            </w:r>
          </w:p>
        </w:tc>
        <w:tc>
          <w:tcPr>
            <w:tcW w:w="1080" w:type="dxa"/>
            <w:vAlign w:val="center"/>
          </w:tcPr>
          <w:p w14:paraId="3353D02A"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3,306</w:t>
            </w:r>
          </w:p>
        </w:tc>
        <w:tc>
          <w:tcPr>
            <w:tcW w:w="990" w:type="dxa"/>
            <w:vAlign w:val="center"/>
          </w:tcPr>
          <w:p w14:paraId="3165B80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6</w:t>
            </w:r>
          </w:p>
        </w:tc>
        <w:tc>
          <w:tcPr>
            <w:tcW w:w="821" w:type="dxa"/>
            <w:shd w:val="clear" w:color="auto" w:fill="D9D9D9" w:themeFill="background1" w:themeFillShade="D9"/>
            <w:vAlign w:val="center"/>
          </w:tcPr>
          <w:p w14:paraId="26516CB6"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369</w:t>
            </w:r>
          </w:p>
        </w:tc>
      </w:tr>
      <w:tr w:rsidR="00027D77" w14:paraId="02A6C344" w14:textId="77777777" w:rsidTr="008F09B5">
        <w:trPr>
          <w:trHeight w:val="255"/>
        </w:trPr>
        <w:tc>
          <w:tcPr>
            <w:tcW w:w="630" w:type="dxa"/>
            <w:vMerge/>
            <w:vAlign w:val="center"/>
          </w:tcPr>
          <w:p w14:paraId="32E084F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6A5B067F"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eventRequest</w:t>
            </w:r>
          </w:p>
        </w:tc>
        <w:tc>
          <w:tcPr>
            <w:tcW w:w="1080" w:type="dxa"/>
            <w:vAlign w:val="center"/>
          </w:tcPr>
          <w:p w14:paraId="41152A80"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2,142</w:t>
            </w:r>
          </w:p>
        </w:tc>
        <w:tc>
          <w:tcPr>
            <w:tcW w:w="990" w:type="dxa"/>
            <w:vAlign w:val="center"/>
          </w:tcPr>
          <w:p w14:paraId="640C4DB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9</w:t>
            </w:r>
          </w:p>
        </w:tc>
        <w:tc>
          <w:tcPr>
            <w:tcW w:w="821" w:type="dxa"/>
            <w:shd w:val="clear" w:color="auto" w:fill="D9D9D9" w:themeFill="background1" w:themeFillShade="D9"/>
            <w:vAlign w:val="center"/>
          </w:tcPr>
          <w:p w14:paraId="470E1775"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368</w:t>
            </w:r>
          </w:p>
        </w:tc>
      </w:tr>
      <w:tr w:rsidR="00027D77" w14:paraId="5696804A" w14:textId="77777777" w:rsidTr="008F09B5">
        <w:trPr>
          <w:trHeight w:val="255"/>
        </w:trPr>
        <w:tc>
          <w:tcPr>
            <w:tcW w:w="630" w:type="dxa"/>
            <w:vMerge/>
            <w:vAlign w:val="center"/>
          </w:tcPr>
          <w:p w14:paraId="529DC06C"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08EBDC56"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p>
        </w:tc>
        <w:tc>
          <w:tcPr>
            <w:tcW w:w="1080" w:type="dxa"/>
            <w:vAlign w:val="center"/>
          </w:tcPr>
          <w:p w14:paraId="5B708557"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14,19</w:t>
            </w:r>
          </w:p>
        </w:tc>
        <w:tc>
          <w:tcPr>
            <w:tcW w:w="990" w:type="dxa"/>
            <w:vAlign w:val="center"/>
          </w:tcPr>
          <w:p w14:paraId="06B839FE"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76</w:t>
            </w:r>
          </w:p>
        </w:tc>
        <w:tc>
          <w:tcPr>
            <w:tcW w:w="821" w:type="dxa"/>
            <w:shd w:val="clear" w:color="auto" w:fill="D9D9D9" w:themeFill="background1" w:themeFillShade="D9"/>
            <w:vAlign w:val="center"/>
          </w:tcPr>
          <w:p w14:paraId="64958184" w14:textId="77777777" w:rsidR="00027D77" w:rsidRPr="002402C3"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169</w:t>
            </w:r>
          </w:p>
        </w:tc>
      </w:tr>
      <w:tr w:rsidR="00027D77" w14:paraId="6173919E" w14:textId="77777777" w:rsidTr="00336B3A">
        <w:trPr>
          <w:trHeight w:val="255"/>
        </w:trPr>
        <w:tc>
          <w:tcPr>
            <w:tcW w:w="5130" w:type="dxa"/>
            <w:gridSpan w:val="4"/>
            <w:vAlign w:val="center"/>
          </w:tcPr>
          <w:p w14:paraId="66C480D4"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1B8F3F14" w14:textId="77777777" w:rsidR="00027D77" w:rsidRPr="001A5816" w:rsidRDefault="00027D77" w:rsidP="00CB54C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42</w:t>
            </w:r>
          </w:p>
        </w:tc>
      </w:tr>
    </w:tbl>
    <w:p w14:paraId="29A652CF" w14:textId="77777777" w:rsidR="00EB1BB0" w:rsidRDefault="00EB1BB0"/>
    <w:p w14:paraId="6CC3A511" w14:textId="77777777" w:rsidR="00027D77" w:rsidRDefault="002F3D02" w:rsidP="002F3D02">
      <w:pPr>
        <w:pStyle w:val="Caption"/>
      </w:pPr>
      <w:bookmarkStart w:id="576" w:name="_Ref377278387"/>
      <w:bookmarkStart w:id="577" w:name="_Toc396498103"/>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8</w:t>
      </w:r>
      <w:r w:rsidR="003C0604">
        <w:fldChar w:fldCharType="end"/>
      </w:r>
      <w:bookmarkEnd w:id="576"/>
      <w:r>
        <w:t xml:space="preserve"> </w:t>
      </w:r>
      <w:r w:rsidR="000B6715">
        <w:t xml:space="preserve">Perhitungan LOC menggunakan Krakatau Metrics Tools </w:t>
      </w:r>
      <w:r>
        <w:t xml:space="preserve">pada Data Uji Hasil Panduan </w:t>
      </w:r>
      <w:r>
        <w:rPr>
          <w:i/>
        </w:rPr>
        <w:t>Plugin</w:t>
      </w:r>
      <w:bookmarkEnd w:id="577"/>
    </w:p>
    <w:tbl>
      <w:tblPr>
        <w:tblStyle w:val="TableGrid"/>
        <w:tblW w:w="5940" w:type="dxa"/>
        <w:tblInd w:w="108" w:type="dxa"/>
        <w:tblLayout w:type="fixed"/>
        <w:tblLook w:val="04A0" w:firstRow="1" w:lastRow="0" w:firstColumn="1" w:lastColumn="0" w:noHBand="0" w:noVBand="1"/>
      </w:tblPr>
      <w:tblGrid>
        <w:gridCol w:w="630"/>
        <w:gridCol w:w="3330"/>
        <w:gridCol w:w="1980"/>
      </w:tblGrid>
      <w:tr w:rsidR="00833A7F" w:rsidRPr="00A258E6" w14:paraId="4A4E2932" w14:textId="77777777" w:rsidTr="00336B3A">
        <w:trPr>
          <w:tblHeader/>
        </w:trPr>
        <w:tc>
          <w:tcPr>
            <w:tcW w:w="630" w:type="dxa"/>
            <w:shd w:val="clear" w:color="auto" w:fill="D9D9D9" w:themeFill="background1" w:themeFillShade="D9"/>
            <w:vAlign w:val="center"/>
          </w:tcPr>
          <w:p w14:paraId="28A05D29" w14:textId="77777777" w:rsidR="00833A7F" w:rsidRPr="00A258E6"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3330" w:type="dxa"/>
            <w:shd w:val="clear" w:color="auto" w:fill="D9D9D9" w:themeFill="background1" w:themeFillShade="D9"/>
            <w:vAlign w:val="center"/>
          </w:tcPr>
          <w:p w14:paraId="2B22BB99" w14:textId="77777777" w:rsidR="00833A7F" w:rsidRPr="00A258E6"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980" w:type="dxa"/>
            <w:shd w:val="clear" w:color="auto" w:fill="D9D9D9" w:themeFill="background1" w:themeFillShade="D9"/>
            <w:vAlign w:val="center"/>
          </w:tcPr>
          <w:p w14:paraId="6E839DEB" w14:textId="77777777" w:rsidR="00833A7F" w:rsidRPr="00A258E6" w:rsidRDefault="00833A7F"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Jumlah Baris (LOC)</w:t>
            </w:r>
          </w:p>
        </w:tc>
      </w:tr>
      <w:tr w:rsidR="00833A7F" w:rsidRPr="002402C3" w14:paraId="595800C9" w14:textId="77777777" w:rsidTr="00336B3A">
        <w:trPr>
          <w:trHeight w:val="300"/>
          <w:tblHeader/>
        </w:trPr>
        <w:tc>
          <w:tcPr>
            <w:tcW w:w="630" w:type="dxa"/>
            <w:vMerge w:val="restart"/>
            <w:vAlign w:val="center"/>
          </w:tcPr>
          <w:p w14:paraId="338F4180"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3330" w:type="dxa"/>
            <w:vAlign w:val="center"/>
          </w:tcPr>
          <w:p w14:paraId="19D09947"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980" w:type="dxa"/>
            <w:shd w:val="clear" w:color="auto" w:fill="D9D9D9" w:themeFill="background1" w:themeFillShade="D9"/>
            <w:vAlign w:val="center"/>
          </w:tcPr>
          <w:p w14:paraId="72950119" w14:textId="77777777" w:rsidR="00833A7F"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833A7F" w:rsidRPr="002402C3" w14:paraId="09B004F4" w14:textId="77777777" w:rsidTr="00336B3A">
        <w:trPr>
          <w:trHeight w:val="264"/>
          <w:tblHeader/>
        </w:trPr>
        <w:tc>
          <w:tcPr>
            <w:tcW w:w="630" w:type="dxa"/>
            <w:vMerge/>
            <w:vAlign w:val="center"/>
          </w:tcPr>
          <w:p w14:paraId="2022FDA8"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969D950"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980" w:type="dxa"/>
            <w:shd w:val="clear" w:color="auto" w:fill="D9D9D9" w:themeFill="background1" w:themeFillShade="D9"/>
            <w:vAlign w:val="center"/>
          </w:tcPr>
          <w:p w14:paraId="6CC2D69C" w14:textId="77777777" w:rsidR="00833A7F"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833A7F" w:rsidRPr="002402C3" w14:paraId="3F72DE1A" w14:textId="77777777" w:rsidTr="00336B3A">
        <w:trPr>
          <w:trHeight w:val="255"/>
          <w:tblHeader/>
        </w:trPr>
        <w:tc>
          <w:tcPr>
            <w:tcW w:w="630" w:type="dxa"/>
            <w:vMerge/>
            <w:vAlign w:val="center"/>
          </w:tcPr>
          <w:p w14:paraId="40BAB5DE"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5DFEC73"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980" w:type="dxa"/>
            <w:shd w:val="clear" w:color="auto" w:fill="D9D9D9" w:themeFill="background1" w:themeFillShade="D9"/>
            <w:vAlign w:val="center"/>
          </w:tcPr>
          <w:p w14:paraId="0A7ED9B6" w14:textId="77777777" w:rsidR="00833A7F"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DD1DD9" w:rsidRPr="002402C3" w14:paraId="56CEDE8A" w14:textId="77777777" w:rsidTr="00DD1DD9">
        <w:trPr>
          <w:trHeight w:val="255"/>
        </w:trPr>
        <w:tc>
          <w:tcPr>
            <w:tcW w:w="3960" w:type="dxa"/>
            <w:gridSpan w:val="2"/>
            <w:vAlign w:val="center"/>
          </w:tcPr>
          <w:p w14:paraId="34BF741F" w14:textId="77777777" w:rsidR="00DD1DD9" w:rsidRPr="00DD1DD9" w:rsidRDefault="00DD1DD9" w:rsidP="00DD1DD9">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2FD69996" w14:textId="77777777" w:rsidR="00DD1DD9" w:rsidRPr="00E5134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6</w:t>
            </w:r>
          </w:p>
        </w:tc>
      </w:tr>
      <w:tr w:rsidR="00833A7F" w:rsidRPr="002402C3" w14:paraId="51C8DAF5" w14:textId="77777777" w:rsidTr="00DD1DD9">
        <w:trPr>
          <w:trHeight w:val="264"/>
        </w:trPr>
        <w:tc>
          <w:tcPr>
            <w:tcW w:w="630" w:type="dxa"/>
            <w:vMerge w:val="restart"/>
            <w:vAlign w:val="center"/>
          </w:tcPr>
          <w:p w14:paraId="593C462C"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3330" w:type="dxa"/>
            <w:vAlign w:val="center"/>
          </w:tcPr>
          <w:p w14:paraId="785CF15A"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980" w:type="dxa"/>
            <w:shd w:val="clear" w:color="auto" w:fill="D9D9D9" w:themeFill="background1" w:themeFillShade="D9"/>
            <w:vAlign w:val="center"/>
          </w:tcPr>
          <w:p w14:paraId="20A41510" w14:textId="77777777" w:rsidR="00833A7F"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833A7F" w:rsidRPr="002402C3" w14:paraId="5056F7FE" w14:textId="77777777" w:rsidTr="00DD1DD9">
        <w:trPr>
          <w:trHeight w:val="255"/>
        </w:trPr>
        <w:tc>
          <w:tcPr>
            <w:tcW w:w="630" w:type="dxa"/>
            <w:vMerge/>
            <w:vAlign w:val="center"/>
          </w:tcPr>
          <w:p w14:paraId="2184C22C"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D19CB4D"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Pay</w:t>
            </w:r>
          </w:p>
        </w:tc>
        <w:tc>
          <w:tcPr>
            <w:tcW w:w="1980" w:type="dxa"/>
            <w:shd w:val="clear" w:color="auto" w:fill="D9D9D9" w:themeFill="background1" w:themeFillShade="D9"/>
            <w:vAlign w:val="center"/>
          </w:tcPr>
          <w:p w14:paraId="61994773" w14:textId="77777777" w:rsidR="00833A7F"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2</w:t>
            </w:r>
          </w:p>
        </w:tc>
      </w:tr>
      <w:tr w:rsidR="00833A7F" w:rsidRPr="002402C3" w14:paraId="7267BCD0" w14:textId="77777777" w:rsidTr="00DD1DD9">
        <w:trPr>
          <w:trHeight w:val="255"/>
        </w:trPr>
        <w:tc>
          <w:tcPr>
            <w:tcW w:w="630" w:type="dxa"/>
            <w:vMerge/>
            <w:vAlign w:val="center"/>
          </w:tcPr>
          <w:p w14:paraId="3374B6B9"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F929CD1"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Sale</w:t>
            </w:r>
          </w:p>
        </w:tc>
        <w:tc>
          <w:tcPr>
            <w:tcW w:w="1980" w:type="dxa"/>
            <w:shd w:val="clear" w:color="auto" w:fill="D9D9D9" w:themeFill="background1" w:themeFillShade="D9"/>
            <w:vAlign w:val="center"/>
          </w:tcPr>
          <w:p w14:paraId="5696CDF3" w14:textId="77777777" w:rsidR="00833A7F"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9</w:t>
            </w:r>
          </w:p>
        </w:tc>
      </w:tr>
      <w:tr w:rsidR="00833A7F" w:rsidRPr="002402C3" w14:paraId="08E63C80" w14:textId="77777777" w:rsidTr="00DD1DD9">
        <w:trPr>
          <w:trHeight w:val="255"/>
        </w:trPr>
        <w:tc>
          <w:tcPr>
            <w:tcW w:w="630" w:type="dxa"/>
            <w:vMerge/>
            <w:vAlign w:val="center"/>
          </w:tcPr>
          <w:p w14:paraId="10C37A17"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62F8804"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Avg_Pay</w:t>
            </w:r>
          </w:p>
        </w:tc>
        <w:tc>
          <w:tcPr>
            <w:tcW w:w="1980" w:type="dxa"/>
            <w:shd w:val="clear" w:color="auto" w:fill="D9D9D9" w:themeFill="background1" w:themeFillShade="D9"/>
            <w:vAlign w:val="center"/>
          </w:tcPr>
          <w:p w14:paraId="5881DC1D" w14:textId="77777777" w:rsidR="00833A7F"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833A7F" w:rsidRPr="002402C3" w14:paraId="5EFDED8F" w14:textId="77777777" w:rsidTr="00DD1DD9">
        <w:trPr>
          <w:trHeight w:val="255"/>
        </w:trPr>
        <w:tc>
          <w:tcPr>
            <w:tcW w:w="630" w:type="dxa"/>
            <w:vMerge/>
            <w:vAlign w:val="center"/>
          </w:tcPr>
          <w:p w14:paraId="03ABA690"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B218E4B"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Profit</w:t>
            </w:r>
          </w:p>
        </w:tc>
        <w:tc>
          <w:tcPr>
            <w:tcW w:w="1980" w:type="dxa"/>
            <w:shd w:val="clear" w:color="auto" w:fill="D9D9D9" w:themeFill="background1" w:themeFillShade="D9"/>
            <w:vAlign w:val="center"/>
          </w:tcPr>
          <w:p w14:paraId="015CC4FE" w14:textId="77777777" w:rsidR="00833A7F"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833A7F" w:rsidRPr="002402C3" w14:paraId="16FCB19D" w14:textId="77777777" w:rsidTr="00DD1DD9">
        <w:trPr>
          <w:trHeight w:val="255"/>
        </w:trPr>
        <w:tc>
          <w:tcPr>
            <w:tcW w:w="630" w:type="dxa"/>
            <w:vMerge/>
            <w:vAlign w:val="center"/>
          </w:tcPr>
          <w:p w14:paraId="4E8F6403"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DFC9CF5" w14:textId="77777777" w:rsidR="00833A7F" w:rsidRPr="002402C3" w:rsidRDefault="00833A7F"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980" w:type="dxa"/>
            <w:shd w:val="clear" w:color="auto" w:fill="D9D9D9" w:themeFill="background1" w:themeFillShade="D9"/>
            <w:vAlign w:val="center"/>
          </w:tcPr>
          <w:p w14:paraId="0F1E42FE" w14:textId="77777777" w:rsidR="00833A7F"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DD1DD9" w:rsidRPr="002402C3" w14:paraId="0C502F95" w14:textId="77777777" w:rsidTr="00DD1DD9">
        <w:trPr>
          <w:trHeight w:val="255"/>
        </w:trPr>
        <w:tc>
          <w:tcPr>
            <w:tcW w:w="3960" w:type="dxa"/>
            <w:gridSpan w:val="2"/>
            <w:vAlign w:val="center"/>
          </w:tcPr>
          <w:p w14:paraId="7736955F" w14:textId="77777777" w:rsidR="00DD1DD9" w:rsidRPr="00DD1DD9" w:rsidRDefault="00DD1DD9"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040D4657" w14:textId="77777777" w:rsidR="00DD1DD9" w:rsidRPr="00E5134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8</w:t>
            </w:r>
          </w:p>
        </w:tc>
      </w:tr>
      <w:tr w:rsidR="00DD1DD9" w:rsidRPr="002402C3" w14:paraId="61F247DA" w14:textId="77777777" w:rsidTr="00DD1DD9">
        <w:trPr>
          <w:trHeight w:val="255"/>
        </w:trPr>
        <w:tc>
          <w:tcPr>
            <w:tcW w:w="630" w:type="dxa"/>
            <w:vMerge w:val="restart"/>
            <w:vAlign w:val="center"/>
          </w:tcPr>
          <w:p w14:paraId="7B3E0E8A"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3330" w:type="dxa"/>
            <w:vAlign w:val="center"/>
          </w:tcPr>
          <w:p w14:paraId="16C0B2CE"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ini</w:t>
            </w:r>
            <w:r w:rsidRPr="002402C3">
              <w:rPr>
                <w:rFonts w:ascii="Courier New" w:hAnsi="Courier New" w:cs="Courier New"/>
                <w:color w:val="000000"/>
                <w:sz w:val="18"/>
                <w:szCs w:val="18"/>
                <w:u w:val="single"/>
                <w:lang w:val="id-ID" w:eastAsia="id-ID"/>
              </w:rPr>
              <w:t>t</w:t>
            </w:r>
          </w:p>
        </w:tc>
        <w:tc>
          <w:tcPr>
            <w:tcW w:w="1980" w:type="dxa"/>
            <w:shd w:val="clear" w:color="auto" w:fill="D9D9D9" w:themeFill="background1" w:themeFillShade="D9"/>
            <w:vAlign w:val="center"/>
          </w:tcPr>
          <w:p w14:paraId="7998473F"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1</w:t>
            </w:r>
          </w:p>
        </w:tc>
      </w:tr>
      <w:tr w:rsidR="00DD1DD9" w:rsidRPr="002402C3" w14:paraId="5448B37B" w14:textId="77777777" w:rsidTr="00DD1DD9">
        <w:trPr>
          <w:trHeight w:val="255"/>
        </w:trPr>
        <w:tc>
          <w:tcPr>
            <w:tcW w:w="630" w:type="dxa"/>
            <w:vMerge/>
            <w:vAlign w:val="center"/>
          </w:tcPr>
          <w:p w14:paraId="26BB5BBA"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CBAA6C3"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980" w:type="dxa"/>
            <w:shd w:val="clear" w:color="auto" w:fill="D9D9D9" w:themeFill="background1" w:themeFillShade="D9"/>
            <w:vAlign w:val="center"/>
          </w:tcPr>
          <w:p w14:paraId="1F9C8FE3"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3</w:t>
            </w:r>
          </w:p>
        </w:tc>
      </w:tr>
      <w:tr w:rsidR="00DD1DD9" w:rsidRPr="002402C3" w14:paraId="0EAEBC86" w14:textId="77777777" w:rsidTr="00DD1DD9">
        <w:trPr>
          <w:trHeight w:val="255"/>
        </w:trPr>
        <w:tc>
          <w:tcPr>
            <w:tcW w:w="630" w:type="dxa"/>
            <w:vMerge/>
            <w:vAlign w:val="center"/>
          </w:tcPr>
          <w:p w14:paraId="041A627C"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340D8A3"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980" w:type="dxa"/>
            <w:shd w:val="clear" w:color="auto" w:fill="D9D9D9" w:themeFill="background1" w:themeFillShade="D9"/>
            <w:vAlign w:val="center"/>
          </w:tcPr>
          <w:p w14:paraId="69C3916C"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0</w:t>
            </w:r>
          </w:p>
        </w:tc>
      </w:tr>
      <w:tr w:rsidR="00DD1DD9" w:rsidRPr="002402C3" w14:paraId="6D928FD7" w14:textId="77777777" w:rsidTr="00DD1DD9">
        <w:trPr>
          <w:trHeight w:val="255"/>
        </w:trPr>
        <w:tc>
          <w:tcPr>
            <w:tcW w:w="3960" w:type="dxa"/>
            <w:gridSpan w:val="2"/>
            <w:vAlign w:val="center"/>
          </w:tcPr>
          <w:p w14:paraId="60831474" w14:textId="77777777" w:rsidR="00DD1DD9" w:rsidRPr="00DD1DD9" w:rsidRDefault="00DD1DD9"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1FB493B0" w14:textId="77777777" w:rsidR="00DD1DD9" w:rsidRPr="00E5134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5</w:t>
            </w:r>
          </w:p>
        </w:tc>
      </w:tr>
      <w:tr w:rsidR="00DD1DD9" w:rsidRPr="002402C3" w14:paraId="5E1B80C5" w14:textId="77777777" w:rsidTr="00DD1DD9">
        <w:trPr>
          <w:trHeight w:val="255"/>
        </w:trPr>
        <w:tc>
          <w:tcPr>
            <w:tcW w:w="630" w:type="dxa"/>
            <w:vMerge w:val="restart"/>
            <w:vAlign w:val="center"/>
          </w:tcPr>
          <w:p w14:paraId="2AA52132"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3330" w:type="dxa"/>
            <w:vAlign w:val="center"/>
          </w:tcPr>
          <w:p w14:paraId="1BF738D5"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pagecount</w:t>
            </w:r>
          </w:p>
        </w:tc>
        <w:tc>
          <w:tcPr>
            <w:tcW w:w="1980" w:type="dxa"/>
            <w:shd w:val="clear" w:color="auto" w:fill="D9D9D9" w:themeFill="background1" w:themeFillShade="D9"/>
            <w:vAlign w:val="center"/>
          </w:tcPr>
          <w:p w14:paraId="764C09A9"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DD1DD9" w:rsidRPr="002402C3" w14:paraId="0E623B8C" w14:textId="77777777" w:rsidTr="00DD1DD9">
        <w:trPr>
          <w:trHeight w:val="255"/>
        </w:trPr>
        <w:tc>
          <w:tcPr>
            <w:tcW w:w="630" w:type="dxa"/>
            <w:vMerge/>
            <w:vAlign w:val="center"/>
          </w:tcPr>
          <w:p w14:paraId="6027E074"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4DAA8A4"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pageList</w:t>
            </w:r>
          </w:p>
        </w:tc>
        <w:tc>
          <w:tcPr>
            <w:tcW w:w="1980" w:type="dxa"/>
            <w:shd w:val="clear" w:color="auto" w:fill="D9D9D9" w:themeFill="background1" w:themeFillShade="D9"/>
            <w:vAlign w:val="center"/>
          </w:tcPr>
          <w:p w14:paraId="03848801"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DD1DD9" w:rsidRPr="002402C3" w14:paraId="08A2E53C" w14:textId="77777777" w:rsidTr="00DD1DD9">
        <w:trPr>
          <w:trHeight w:val="255"/>
        </w:trPr>
        <w:tc>
          <w:tcPr>
            <w:tcW w:w="630" w:type="dxa"/>
            <w:vMerge/>
            <w:vAlign w:val="center"/>
          </w:tcPr>
          <w:p w14:paraId="699331A3"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EE43ADE"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p>
        </w:tc>
        <w:tc>
          <w:tcPr>
            <w:tcW w:w="1980" w:type="dxa"/>
            <w:shd w:val="clear" w:color="auto" w:fill="D9D9D9" w:themeFill="background1" w:themeFillShade="D9"/>
            <w:vAlign w:val="center"/>
          </w:tcPr>
          <w:p w14:paraId="24B32BC5"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0</w:t>
            </w:r>
          </w:p>
        </w:tc>
      </w:tr>
      <w:tr w:rsidR="00DD1DD9" w:rsidRPr="002402C3" w14:paraId="4FAA0D7E" w14:textId="77777777" w:rsidTr="00DD1DD9">
        <w:trPr>
          <w:trHeight w:val="255"/>
        </w:trPr>
        <w:tc>
          <w:tcPr>
            <w:tcW w:w="630" w:type="dxa"/>
            <w:vMerge/>
            <w:vAlign w:val="center"/>
          </w:tcPr>
          <w:p w14:paraId="6C40D8E7"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ECE1945" w14:textId="77777777" w:rsidR="00DD1DD9" w:rsidRPr="002402C3" w:rsidRDefault="00DD1DD9" w:rsidP="00833A7F">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Line</w:t>
            </w:r>
          </w:p>
        </w:tc>
        <w:tc>
          <w:tcPr>
            <w:tcW w:w="1980" w:type="dxa"/>
            <w:shd w:val="clear" w:color="auto" w:fill="D9D9D9" w:themeFill="background1" w:themeFillShade="D9"/>
            <w:vAlign w:val="center"/>
          </w:tcPr>
          <w:p w14:paraId="13AC2F94"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DD1DD9" w:rsidRPr="002402C3" w14:paraId="3BD52ABE" w14:textId="77777777" w:rsidTr="00DD1DD9">
        <w:trPr>
          <w:trHeight w:val="255"/>
        </w:trPr>
        <w:tc>
          <w:tcPr>
            <w:tcW w:w="630" w:type="dxa"/>
            <w:vMerge/>
            <w:vAlign w:val="center"/>
          </w:tcPr>
          <w:p w14:paraId="49D4749D"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68A7CB4" w14:textId="77777777" w:rsidR="00DD1DD9" w:rsidRPr="002402C3" w:rsidRDefault="00DD1DD9" w:rsidP="00833A7F">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980" w:type="dxa"/>
            <w:shd w:val="clear" w:color="auto" w:fill="D9D9D9" w:themeFill="background1" w:themeFillShade="D9"/>
            <w:vAlign w:val="center"/>
          </w:tcPr>
          <w:p w14:paraId="39DF0525"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9</w:t>
            </w:r>
          </w:p>
        </w:tc>
      </w:tr>
      <w:tr w:rsidR="00DD1DD9" w:rsidRPr="002402C3" w14:paraId="352F4BDB" w14:textId="77777777" w:rsidTr="00DD1DD9">
        <w:trPr>
          <w:trHeight w:val="255"/>
        </w:trPr>
        <w:tc>
          <w:tcPr>
            <w:tcW w:w="3960" w:type="dxa"/>
            <w:gridSpan w:val="2"/>
            <w:vAlign w:val="center"/>
          </w:tcPr>
          <w:p w14:paraId="7BD58DBE" w14:textId="77777777" w:rsidR="00DD1DD9" w:rsidRPr="00DD1DD9" w:rsidRDefault="00DD1DD9"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4AABA03E" w14:textId="77777777" w:rsidR="00DD1DD9" w:rsidRPr="00E5134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1</w:t>
            </w:r>
          </w:p>
        </w:tc>
      </w:tr>
      <w:tr w:rsidR="00DD1DD9" w:rsidRPr="002402C3" w14:paraId="19638A66" w14:textId="77777777" w:rsidTr="00DD1DD9">
        <w:trPr>
          <w:trHeight w:val="255"/>
        </w:trPr>
        <w:tc>
          <w:tcPr>
            <w:tcW w:w="630" w:type="dxa"/>
            <w:vMerge w:val="restart"/>
            <w:vAlign w:val="center"/>
          </w:tcPr>
          <w:p w14:paraId="727DE886"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3330" w:type="dxa"/>
            <w:vAlign w:val="center"/>
          </w:tcPr>
          <w:p w14:paraId="634E3FF5"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replayPacket</w:t>
            </w:r>
          </w:p>
        </w:tc>
        <w:tc>
          <w:tcPr>
            <w:tcW w:w="1980" w:type="dxa"/>
            <w:shd w:val="clear" w:color="auto" w:fill="D9D9D9" w:themeFill="background1" w:themeFillShade="D9"/>
            <w:vAlign w:val="center"/>
          </w:tcPr>
          <w:p w14:paraId="4BF88DC5"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DD1DD9" w:rsidRPr="002402C3" w14:paraId="167841AE" w14:textId="77777777" w:rsidTr="00DD1DD9">
        <w:trPr>
          <w:trHeight w:val="255"/>
        </w:trPr>
        <w:tc>
          <w:tcPr>
            <w:tcW w:w="630" w:type="dxa"/>
            <w:vMerge/>
            <w:vAlign w:val="center"/>
          </w:tcPr>
          <w:p w14:paraId="1AC117A4"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CB4A4F9"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packetLength</w:t>
            </w:r>
          </w:p>
        </w:tc>
        <w:tc>
          <w:tcPr>
            <w:tcW w:w="1980" w:type="dxa"/>
            <w:shd w:val="clear" w:color="auto" w:fill="D9D9D9" w:themeFill="background1" w:themeFillShade="D9"/>
            <w:vAlign w:val="center"/>
          </w:tcPr>
          <w:p w14:paraId="3929DFB7"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DD1DD9" w:rsidRPr="002402C3" w14:paraId="3D325902" w14:textId="77777777" w:rsidTr="00DD1DD9">
        <w:trPr>
          <w:trHeight w:val="255"/>
        </w:trPr>
        <w:tc>
          <w:tcPr>
            <w:tcW w:w="630" w:type="dxa"/>
            <w:vMerge/>
            <w:vAlign w:val="center"/>
          </w:tcPr>
          <w:p w14:paraId="1E7C6DA8"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26877769"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commandsNumber</w:t>
            </w:r>
          </w:p>
        </w:tc>
        <w:tc>
          <w:tcPr>
            <w:tcW w:w="1980" w:type="dxa"/>
            <w:shd w:val="clear" w:color="auto" w:fill="D9D9D9" w:themeFill="background1" w:themeFillShade="D9"/>
            <w:vAlign w:val="center"/>
          </w:tcPr>
          <w:p w14:paraId="35FCC585"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1</w:t>
            </w:r>
          </w:p>
        </w:tc>
      </w:tr>
      <w:tr w:rsidR="00DD1DD9" w:rsidRPr="002402C3" w14:paraId="440C81C4" w14:textId="77777777" w:rsidTr="00DD1DD9">
        <w:trPr>
          <w:trHeight w:val="255"/>
        </w:trPr>
        <w:tc>
          <w:tcPr>
            <w:tcW w:w="630" w:type="dxa"/>
            <w:vMerge/>
            <w:vAlign w:val="center"/>
          </w:tcPr>
          <w:p w14:paraId="4F8D6576"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E7A417F"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eventRequest</w:t>
            </w:r>
          </w:p>
        </w:tc>
        <w:tc>
          <w:tcPr>
            <w:tcW w:w="1980" w:type="dxa"/>
            <w:shd w:val="clear" w:color="auto" w:fill="D9D9D9" w:themeFill="background1" w:themeFillShade="D9"/>
            <w:vAlign w:val="center"/>
          </w:tcPr>
          <w:p w14:paraId="332F98FA"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3</w:t>
            </w:r>
          </w:p>
        </w:tc>
      </w:tr>
      <w:tr w:rsidR="00DD1DD9" w:rsidRPr="002402C3" w14:paraId="195E79BA" w14:textId="77777777" w:rsidTr="00DD1DD9">
        <w:trPr>
          <w:trHeight w:val="255"/>
        </w:trPr>
        <w:tc>
          <w:tcPr>
            <w:tcW w:w="630" w:type="dxa"/>
            <w:vMerge/>
            <w:vAlign w:val="center"/>
          </w:tcPr>
          <w:p w14:paraId="2EDB18F7"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265990A0" w14:textId="77777777" w:rsidR="00DD1DD9" w:rsidRPr="002402C3" w:rsidRDefault="00DD1DD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p>
        </w:tc>
        <w:tc>
          <w:tcPr>
            <w:tcW w:w="1980" w:type="dxa"/>
            <w:shd w:val="clear" w:color="auto" w:fill="D9D9D9" w:themeFill="background1" w:themeFillShade="D9"/>
            <w:vAlign w:val="center"/>
          </w:tcPr>
          <w:p w14:paraId="550E1C3F" w14:textId="77777777" w:rsidR="00DD1DD9" w:rsidRPr="002402C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5</w:t>
            </w:r>
          </w:p>
        </w:tc>
      </w:tr>
      <w:tr w:rsidR="00DD1DD9" w:rsidRPr="002402C3" w14:paraId="39016558" w14:textId="77777777" w:rsidTr="00DD1DD9">
        <w:trPr>
          <w:trHeight w:val="255"/>
        </w:trPr>
        <w:tc>
          <w:tcPr>
            <w:tcW w:w="3960" w:type="dxa"/>
            <w:gridSpan w:val="2"/>
            <w:vAlign w:val="center"/>
          </w:tcPr>
          <w:p w14:paraId="58708A11" w14:textId="77777777" w:rsidR="00DD1DD9" w:rsidRPr="00DD1DD9" w:rsidRDefault="00DD1DD9"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706DA289" w14:textId="77777777" w:rsidR="00DD1DD9" w:rsidRPr="00E51343" w:rsidRDefault="00644F49" w:rsidP="0056566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7</w:t>
            </w:r>
          </w:p>
        </w:tc>
      </w:tr>
    </w:tbl>
    <w:p w14:paraId="0599B950" w14:textId="77777777" w:rsidR="002F3D02" w:rsidRDefault="002F3D02"/>
    <w:p w14:paraId="7566EB74" w14:textId="77777777" w:rsidR="00027D77" w:rsidRDefault="003F262C" w:rsidP="003F262C">
      <w:pPr>
        <w:pStyle w:val="Caption"/>
      </w:pPr>
      <w:bookmarkStart w:id="578" w:name="_Ref377278606"/>
      <w:bookmarkStart w:id="579" w:name="_Toc396498104"/>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9</w:t>
      </w:r>
      <w:r w:rsidR="003C0604">
        <w:fldChar w:fldCharType="end"/>
      </w:r>
      <w:bookmarkEnd w:id="578"/>
      <w:r>
        <w:t xml:space="preserve"> Perhitungan V(G) menggunakan Krakatau Metrics Tools pada Data Uji Hasil Panduan </w:t>
      </w:r>
      <w:r>
        <w:rPr>
          <w:i/>
        </w:rPr>
        <w:t>Plugin</w:t>
      </w:r>
      <w:bookmarkEnd w:id="579"/>
    </w:p>
    <w:tbl>
      <w:tblPr>
        <w:tblStyle w:val="TableGrid"/>
        <w:tblW w:w="5940" w:type="dxa"/>
        <w:tblInd w:w="108" w:type="dxa"/>
        <w:tblLayout w:type="fixed"/>
        <w:tblLook w:val="04A0" w:firstRow="1" w:lastRow="0" w:firstColumn="1" w:lastColumn="0" w:noHBand="0" w:noVBand="1"/>
      </w:tblPr>
      <w:tblGrid>
        <w:gridCol w:w="630"/>
        <w:gridCol w:w="3330"/>
        <w:gridCol w:w="1980"/>
      </w:tblGrid>
      <w:tr w:rsidR="003F262C" w:rsidRPr="00A258E6" w14:paraId="3FD91A67" w14:textId="77777777" w:rsidTr="00AF68A6">
        <w:trPr>
          <w:tblHeader/>
        </w:trPr>
        <w:tc>
          <w:tcPr>
            <w:tcW w:w="630" w:type="dxa"/>
            <w:shd w:val="clear" w:color="auto" w:fill="D9D9D9" w:themeFill="background1" w:themeFillShade="D9"/>
            <w:vAlign w:val="center"/>
          </w:tcPr>
          <w:p w14:paraId="0863C697" w14:textId="77777777" w:rsidR="003F262C" w:rsidRPr="00A258E6"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3330" w:type="dxa"/>
            <w:shd w:val="clear" w:color="auto" w:fill="D9D9D9" w:themeFill="background1" w:themeFillShade="D9"/>
            <w:vAlign w:val="center"/>
          </w:tcPr>
          <w:p w14:paraId="76C655A9" w14:textId="77777777" w:rsidR="003F262C" w:rsidRPr="00A258E6"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980" w:type="dxa"/>
            <w:shd w:val="clear" w:color="auto" w:fill="D9D9D9" w:themeFill="background1" w:themeFillShade="D9"/>
            <w:vAlign w:val="center"/>
          </w:tcPr>
          <w:p w14:paraId="31D12730" w14:textId="77777777" w:rsidR="003F262C" w:rsidRPr="00A258E6" w:rsidRDefault="009E63CE"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Kompleksitas Siklomatis (V(G))</w:t>
            </w:r>
          </w:p>
        </w:tc>
      </w:tr>
      <w:tr w:rsidR="003F262C" w:rsidRPr="002402C3" w14:paraId="18273A66" w14:textId="77777777" w:rsidTr="00AF68A6">
        <w:trPr>
          <w:trHeight w:val="300"/>
        </w:trPr>
        <w:tc>
          <w:tcPr>
            <w:tcW w:w="630" w:type="dxa"/>
            <w:vMerge w:val="restart"/>
            <w:vAlign w:val="center"/>
          </w:tcPr>
          <w:p w14:paraId="06D6C394"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3330" w:type="dxa"/>
            <w:vAlign w:val="center"/>
          </w:tcPr>
          <w:p w14:paraId="7819B64A"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980" w:type="dxa"/>
            <w:shd w:val="clear" w:color="auto" w:fill="D9D9D9" w:themeFill="background1" w:themeFillShade="D9"/>
            <w:vAlign w:val="center"/>
          </w:tcPr>
          <w:p w14:paraId="0D733790"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3F262C" w:rsidRPr="002402C3" w14:paraId="6C22E248" w14:textId="77777777" w:rsidTr="00AF68A6">
        <w:trPr>
          <w:trHeight w:val="264"/>
        </w:trPr>
        <w:tc>
          <w:tcPr>
            <w:tcW w:w="630" w:type="dxa"/>
            <w:vMerge/>
            <w:vAlign w:val="center"/>
          </w:tcPr>
          <w:p w14:paraId="33F81F8A"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0DECBB8"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980" w:type="dxa"/>
            <w:shd w:val="clear" w:color="auto" w:fill="D9D9D9" w:themeFill="background1" w:themeFillShade="D9"/>
            <w:vAlign w:val="center"/>
          </w:tcPr>
          <w:p w14:paraId="0E3A42D7"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3F262C" w:rsidRPr="002402C3" w14:paraId="21387FE4" w14:textId="77777777" w:rsidTr="00AF68A6">
        <w:trPr>
          <w:trHeight w:val="255"/>
        </w:trPr>
        <w:tc>
          <w:tcPr>
            <w:tcW w:w="630" w:type="dxa"/>
            <w:vMerge/>
            <w:vAlign w:val="center"/>
          </w:tcPr>
          <w:p w14:paraId="114FDC7F"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FCA9CD3"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980" w:type="dxa"/>
            <w:shd w:val="clear" w:color="auto" w:fill="D9D9D9" w:themeFill="background1" w:themeFillShade="D9"/>
            <w:vAlign w:val="center"/>
          </w:tcPr>
          <w:p w14:paraId="5AEF1654"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3F262C" w:rsidRPr="002402C3" w14:paraId="4F40CAD3" w14:textId="77777777" w:rsidTr="00AF68A6">
        <w:trPr>
          <w:trHeight w:val="255"/>
        </w:trPr>
        <w:tc>
          <w:tcPr>
            <w:tcW w:w="3960" w:type="dxa"/>
            <w:gridSpan w:val="2"/>
            <w:vAlign w:val="center"/>
          </w:tcPr>
          <w:p w14:paraId="0F8F0C79" w14:textId="77777777" w:rsidR="003F262C" w:rsidRPr="00DD1DD9" w:rsidRDefault="003F262C" w:rsidP="004800EB">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lastRenderedPageBreak/>
              <w:t xml:space="preserve">Rata-rata </w:t>
            </w:r>
            <w:r w:rsidR="004800EB">
              <w:rPr>
                <w:b/>
                <w:sz w:val="18"/>
                <w:szCs w:val="18"/>
                <w:lang w:eastAsia="id-ID"/>
              </w:rPr>
              <w:t>kompleksitas siklomatis</w:t>
            </w:r>
          </w:p>
        </w:tc>
        <w:tc>
          <w:tcPr>
            <w:tcW w:w="1980" w:type="dxa"/>
            <w:shd w:val="clear" w:color="auto" w:fill="D9D9D9" w:themeFill="background1" w:themeFillShade="D9"/>
            <w:vAlign w:val="center"/>
          </w:tcPr>
          <w:p w14:paraId="7DDE2BBC" w14:textId="77777777" w:rsidR="003F262C" w:rsidRPr="00E51343" w:rsidRDefault="006B2931"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67</w:t>
            </w:r>
          </w:p>
        </w:tc>
      </w:tr>
      <w:tr w:rsidR="003F262C" w:rsidRPr="002402C3" w14:paraId="610C0048" w14:textId="77777777" w:rsidTr="00AF68A6">
        <w:trPr>
          <w:trHeight w:val="264"/>
        </w:trPr>
        <w:tc>
          <w:tcPr>
            <w:tcW w:w="630" w:type="dxa"/>
            <w:vMerge w:val="restart"/>
            <w:vAlign w:val="center"/>
          </w:tcPr>
          <w:p w14:paraId="03B1E07D"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3330" w:type="dxa"/>
            <w:vAlign w:val="center"/>
          </w:tcPr>
          <w:p w14:paraId="59FDDB19"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980" w:type="dxa"/>
            <w:shd w:val="clear" w:color="auto" w:fill="D9D9D9" w:themeFill="background1" w:themeFillShade="D9"/>
            <w:vAlign w:val="center"/>
          </w:tcPr>
          <w:p w14:paraId="7ACB370E"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3F262C" w:rsidRPr="002402C3" w14:paraId="6BDA0596" w14:textId="77777777" w:rsidTr="00AF68A6">
        <w:trPr>
          <w:trHeight w:val="255"/>
        </w:trPr>
        <w:tc>
          <w:tcPr>
            <w:tcW w:w="630" w:type="dxa"/>
            <w:vMerge/>
            <w:vAlign w:val="center"/>
          </w:tcPr>
          <w:p w14:paraId="2473AF16"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510AC2C"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Pay</w:t>
            </w:r>
          </w:p>
        </w:tc>
        <w:tc>
          <w:tcPr>
            <w:tcW w:w="1980" w:type="dxa"/>
            <w:shd w:val="clear" w:color="auto" w:fill="D9D9D9" w:themeFill="background1" w:themeFillShade="D9"/>
            <w:vAlign w:val="center"/>
          </w:tcPr>
          <w:p w14:paraId="6BA9CAE8"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3F262C" w:rsidRPr="002402C3" w14:paraId="30DEB4D6" w14:textId="77777777" w:rsidTr="00AF68A6">
        <w:trPr>
          <w:trHeight w:val="255"/>
        </w:trPr>
        <w:tc>
          <w:tcPr>
            <w:tcW w:w="630" w:type="dxa"/>
            <w:vMerge/>
            <w:vAlign w:val="center"/>
          </w:tcPr>
          <w:p w14:paraId="26154D7F"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A4ABA4F"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Sale</w:t>
            </w:r>
          </w:p>
        </w:tc>
        <w:tc>
          <w:tcPr>
            <w:tcW w:w="1980" w:type="dxa"/>
            <w:shd w:val="clear" w:color="auto" w:fill="D9D9D9" w:themeFill="background1" w:themeFillShade="D9"/>
            <w:vAlign w:val="center"/>
          </w:tcPr>
          <w:p w14:paraId="3FDA32E1"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3F262C" w:rsidRPr="002402C3" w14:paraId="6B9B272F" w14:textId="77777777" w:rsidTr="00AF68A6">
        <w:trPr>
          <w:trHeight w:val="255"/>
        </w:trPr>
        <w:tc>
          <w:tcPr>
            <w:tcW w:w="630" w:type="dxa"/>
            <w:vMerge/>
            <w:vAlign w:val="center"/>
          </w:tcPr>
          <w:p w14:paraId="6ACC3A13"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7DCDDEB"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Avg_Pay</w:t>
            </w:r>
          </w:p>
        </w:tc>
        <w:tc>
          <w:tcPr>
            <w:tcW w:w="1980" w:type="dxa"/>
            <w:shd w:val="clear" w:color="auto" w:fill="D9D9D9" w:themeFill="background1" w:themeFillShade="D9"/>
            <w:vAlign w:val="center"/>
          </w:tcPr>
          <w:p w14:paraId="2F3A5351"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3F262C" w:rsidRPr="002402C3" w14:paraId="60DB7F7E" w14:textId="77777777" w:rsidTr="00AF68A6">
        <w:trPr>
          <w:trHeight w:val="255"/>
        </w:trPr>
        <w:tc>
          <w:tcPr>
            <w:tcW w:w="630" w:type="dxa"/>
            <w:vMerge/>
            <w:vAlign w:val="center"/>
          </w:tcPr>
          <w:p w14:paraId="3A3B3155"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BE05C14"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mpute_Profit</w:t>
            </w:r>
          </w:p>
        </w:tc>
        <w:tc>
          <w:tcPr>
            <w:tcW w:w="1980" w:type="dxa"/>
            <w:shd w:val="clear" w:color="auto" w:fill="D9D9D9" w:themeFill="background1" w:themeFillShade="D9"/>
            <w:vAlign w:val="center"/>
          </w:tcPr>
          <w:p w14:paraId="393928B5"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3F262C" w:rsidRPr="002402C3" w14:paraId="0A15B577" w14:textId="77777777" w:rsidTr="00AF68A6">
        <w:trPr>
          <w:trHeight w:val="255"/>
        </w:trPr>
        <w:tc>
          <w:tcPr>
            <w:tcW w:w="630" w:type="dxa"/>
            <w:vMerge/>
            <w:vAlign w:val="center"/>
          </w:tcPr>
          <w:p w14:paraId="5FB6F983"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98EF048"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980" w:type="dxa"/>
            <w:shd w:val="clear" w:color="auto" w:fill="D9D9D9" w:themeFill="background1" w:themeFillShade="D9"/>
            <w:vAlign w:val="center"/>
          </w:tcPr>
          <w:p w14:paraId="4BA4BDE4"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3F262C" w:rsidRPr="002402C3" w14:paraId="7738CD19" w14:textId="77777777" w:rsidTr="00AF68A6">
        <w:trPr>
          <w:trHeight w:val="255"/>
        </w:trPr>
        <w:tc>
          <w:tcPr>
            <w:tcW w:w="3960" w:type="dxa"/>
            <w:gridSpan w:val="2"/>
            <w:vAlign w:val="center"/>
          </w:tcPr>
          <w:p w14:paraId="7DDF3D57" w14:textId="77777777" w:rsidR="003F262C" w:rsidRPr="00DD1DD9"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sidR="004800EB">
              <w:rPr>
                <w:b/>
                <w:sz w:val="18"/>
                <w:szCs w:val="18"/>
                <w:lang w:eastAsia="id-ID"/>
              </w:rPr>
              <w:t>kompleksitas siklomatis</w:t>
            </w:r>
          </w:p>
        </w:tc>
        <w:tc>
          <w:tcPr>
            <w:tcW w:w="1980" w:type="dxa"/>
            <w:shd w:val="clear" w:color="auto" w:fill="D9D9D9" w:themeFill="background1" w:themeFillShade="D9"/>
            <w:vAlign w:val="center"/>
          </w:tcPr>
          <w:p w14:paraId="78412BC3" w14:textId="77777777" w:rsidR="003F262C" w:rsidRPr="00E51343" w:rsidRDefault="006B2931"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8</w:t>
            </w:r>
          </w:p>
        </w:tc>
      </w:tr>
      <w:tr w:rsidR="003F262C" w:rsidRPr="002402C3" w14:paraId="0D6102E7" w14:textId="77777777" w:rsidTr="00AF68A6">
        <w:trPr>
          <w:trHeight w:val="255"/>
        </w:trPr>
        <w:tc>
          <w:tcPr>
            <w:tcW w:w="630" w:type="dxa"/>
            <w:vMerge w:val="restart"/>
            <w:vAlign w:val="center"/>
          </w:tcPr>
          <w:p w14:paraId="592142A0"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3330" w:type="dxa"/>
            <w:vAlign w:val="center"/>
          </w:tcPr>
          <w:p w14:paraId="6C05C86B"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ini</w:t>
            </w:r>
            <w:r w:rsidRPr="002402C3">
              <w:rPr>
                <w:rFonts w:ascii="Courier New" w:hAnsi="Courier New" w:cs="Courier New"/>
                <w:color w:val="000000"/>
                <w:sz w:val="18"/>
                <w:szCs w:val="18"/>
                <w:u w:val="single"/>
                <w:lang w:val="id-ID" w:eastAsia="id-ID"/>
              </w:rPr>
              <w:t>t</w:t>
            </w:r>
          </w:p>
        </w:tc>
        <w:tc>
          <w:tcPr>
            <w:tcW w:w="1980" w:type="dxa"/>
            <w:shd w:val="clear" w:color="auto" w:fill="D9D9D9" w:themeFill="background1" w:themeFillShade="D9"/>
            <w:vAlign w:val="center"/>
          </w:tcPr>
          <w:p w14:paraId="34E697F9"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3F262C" w:rsidRPr="002402C3" w14:paraId="311049F0" w14:textId="77777777" w:rsidTr="00AF68A6">
        <w:trPr>
          <w:trHeight w:val="255"/>
        </w:trPr>
        <w:tc>
          <w:tcPr>
            <w:tcW w:w="630" w:type="dxa"/>
            <w:vMerge/>
            <w:vAlign w:val="center"/>
          </w:tcPr>
          <w:p w14:paraId="5DB90A6B"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ED1950C"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980" w:type="dxa"/>
            <w:shd w:val="clear" w:color="auto" w:fill="D9D9D9" w:themeFill="background1" w:themeFillShade="D9"/>
            <w:vAlign w:val="center"/>
          </w:tcPr>
          <w:p w14:paraId="694FAF98"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3F262C" w:rsidRPr="002402C3" w14:paraId="34567FB1" w14:textId="77777777" w:rsidTr="00AF68A6">
        <w:trPr>
          <w:trHeight w:val="255"/>
        </w:trPr>
        <w:tc>
          <w:tcPr>
            <w:tcW w:w="630" w:type="dxa"/>
            <w:vMerge/>
            <w:vAlign w:val="center"/>
          </w:tcPr>
          <w:p w14:paraId="58F14F5B"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C7E47BA"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980" w:type="dxa"/>
            <w:shd w:val="clear" w:color="auto" w:fill="D9D9D9" w:themeFill="background1" w:themeFillShade="D9"/>
            <w:vAlign w:val="center"/>
          </w:tcPr>
          <w:p w14:paraId="5392731A"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3F262C" w:rsidRPr="002402C3" w14:paraId="6CB65141" w14:textId="77777777" w:rsidTr="00AF68A6">
        <w:trPr>
          <w:trHeight w:val="255"/>
        </w:trPr>
        <w:tc>
          <w:tcPr>
            <w:tcW w:w="3960" w:type="dxa"/>
            <w:gridSpan w:val="2"/>
            <w:vAlign w:val="center"/>
          </w:tcPr>
          <w:p w14:paraId="756D7B92" w14:textId="77777777" w:rsidR="003F262C" w:rsidRPr="00DD1DD9"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sidR="004800EB">
              <w:rPr>
                <w:b/>
                <w:sz w:val="18"/>
                <w:szCs w:val="18"/>
                <w:lang w:eastAsia="id-ID"/>
              </w:rPr>
              <w:t>kompleksitas siklomatis</w:t>
            </w:r>
          </w:p>
        </w:tc>
        <w:tc>
          <w:tcPr>
            <w:tcW w:w="1980" w:type="dxa"/>
            <w:shd w:val="clear" w:color="auto" w:fill="D9D9D9" w:themeFill="background1" w:themeFillShade="D9"/>
            <w:vAlign w:val="center"/>
          </w:tcPr>
          <w:p w14:paraId="042A7AD1" w14:textId="77777777" w:rsidR="003F262C" w:rsidRPr="00E51343" w:rsidRDefault="006B2931"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3</w:t>
            </w:r>
          </w:p>
        </w:tc>
      </w:tr>
      <w:tr w:rsidR="003F262C" w:rsidRPr="002402C3" w14:paraId="67371E87" w14:textId="77777777" w:rsidTr="00AF68A6">
        <w:trPr>
          <w:trHeight w:val="255"/>
        </w:trPr>
        <w:tc>
          <w:tcPr>
            <w:tcW w:w="630" w:type="dxa"/>
            <w:vMerge w:val="restart"/>
            <w:vAlign w:val="center"/>
          </w:tcPr>
          <w:p w14:paraId="295826B2"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3330" w:type="dxa"/>
            <w:vAlign w:val="center"/>
          </w:tcPr>
          <w:p w14:paraId="35D14CB6"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pagecount</w:t>
            </w:r>
          </w:p>
        </w:tc>
        <w:tc>
          <w:tcPr>
            <w:tcW w:w="1980" w:type="dxa"/>
            <w:shd w:val="clear" w:color="auto" w:fill="D9D9D9" w:themeFill="background1" w:themeFillShade="D9"/>
            <w:vAlign w:val="center"/>
          </w:tcPr>
          <w:p w14:paraId="3978B7FC"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3F262C" w:rsidRPr="002402C3" w14:paraId="348408C8" w14:textId="77777777" w:rsidTr="00AF68A6">
        <w:trPr>
          <w:trHeight w:val="255"/>
        </w:trPr>
        <w:tc>
          <w:tcPr>
            <w:tcW w:w="630" w:type="dxa"/>
            <w:vMerge/>
            <w:vAlign w:val="center"/>
          </w:tcPr>
          <w:p w14:paraId="489B1508"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082B4A5"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pageList</w:t>
            </w:r>
          </w:p>
        </w:tc>
        <w:tc>
          <w:tcPr>
            <w:tcW w:w="1980" w:type="dxa"/>
            <w:shd w:val="clear" w:color="auto" w:fill="D9D9D9" w:themeFill="background1" w:themeFillShade="D9"/>
            <w:vAlign w:val="center"/>
          </w:tcPr>
          <w:p w14:paraId="3158BE29"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3F262C" w:rsidRPr="002402C3" w14:paraId="53B4C52B" w14:textId="77777777" w:rsidTr="00AF68A6">
        <w:trPr>
          <w:trHeight w:val="255"/>
        </w:trPr>
        <w:tc>
          <w:tcPr>
            <w:tcW w:w="630" w:type="dxa"/>
            <w:vMerge/>
            <w:vAlign w:val="center"/>
          </w:tcPr>
          <w:p w14:paraId="4851B67D"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1D2A2BB"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p>
        </w:tc>
        <w:tc>
          <w:tcPr>
            <w:tcW w:w="1980" w:type="dxa"/>
            <w:shd w:val="clear" w:color="auto" w:fill="D9D9D9" w:themeFill="background1" w:themeFillShade="D9"/>
            <w:vAlign w:val="center"/>
          </w:tcPr>
          <w:p w14:paraId="08B99C7B"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3F262C" w:rsidRPr="002402C3" w14:paraId="46DE657B" w14:textId="77777777" w:rsidTr="00AF68A6">
        <w:trPr>
          <w:trHeight w:val="255"/>
        </w:trPr>
        <w:tc>
          <w:tcPr>
            <w:tcW w:w="630" w:type="dxa"/>
            <w:vMerge/>
            <w:vAlign w:val="center"/>
          </w:tcPr>
          <w:p w14:paraId="58FCF314"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B062978"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Line</w:t>
            </w:r>
          </w:p>
        </w:tc>
        <w:tc>
          <w:tcPr>
            <w:tcW w:w="1980" w:type="dxa"/>
            <w:shd w:val="clear" w:color="auto" w:fill="D9D9D9" w:themeFill="background1" w:themeFillShade="D9"/>
            <w:vAlign w:val="center"/>
          </w:tcPr>
          <w:p w14:paraId="3671CD51"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3F262C" w:rsidRPr="002402C3" w14:paraId="7B4BC58E" w14:textId="77777777" w:rsidTr="00AF68A6">
        <w:trPr>
          <w:trHeight w:val="255"/>
        </w:trPr>
        <w:tc>
          <w:tcPr>
            <w:tcW w:w="630" w:type="dxa"/>
            <w:vMerge/>
            <w:vAlign w:val="center"/>
          </w:tcPr>
          <w:p w14:paraId="5CE7FD58"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AEEF4C1"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980" w:type="dxa"/>
            <w:shd w:val="clear" w:color="auto" w:fill="D9D9D9" w:themeFill="background1" w:themeFillShade="D9"/>
            <w:vAlign w:val="center"/>
          </w:tcPr>
          <w:p w14:paraId="4C307D82"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3F262C" w:rsidRPr="002402C3" w14:paraId="28FD4DF4" w14:textId="77777777" w:rsidTr="00AF68A6">
        <w:trPr>
          <w:trHeight w:val="255"/>
        </w:trPr>
        <w:tc>
          <w:tcPr>
            <w:tcW w:w="3960" w:type="dxa"/>
            <w:gridSpan w:val="2"/>
            <w:vAlign w:val="center"/>
          </w:tcPr>
          <w:p w14:paraId="24E6D6EB" w14:textId="77777777" w:rsidR="003F262C" w:rsidRPr="00DD1DD9"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sidR="004800EB">
              <w:rPr>
                <w:b/>
                <w:sz w:val="18"/>
                <w:szCs w:val="18"/>
                <w:lang w:eastAsia="id-ID"/>
              </w:rPr>
              <w:t>kompleksitas siklomatis</w:t>
            </w:r>
          </w:p>
        </w:tc>
        <w:tc>
          <w:tcPr>
            <w:tcW w:w="1980" w:type="dxa"/>
            <w:shd w:val="clear" w:color="auto" w:fill="D9D9D9" w:themeFill="background1" w:themeFillShade="D9"/>
            <w:vAlign w:val="center"/>
          </w:tcPr>
          <w:p w14:paraId="46CFB270" w14:textId="77777777" w:rsidR="003F262C" w:rsidRPr="00E51343" w:rsidRDefault="006B2931"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2,8</w:t>
            </w:r>
          </w:p>
        </w:tc>
      </w:tr>
      <w:tr w:rsidR="003F262C" w:rsidRPr="002402C3" w14:paraId="7B3A15FF" w14:textId="77777777" w:rsidTr="00AF68A6">
        <w:trPr>
          <w:trHeight w:val="255"/>
        </w:trPr>
        <w:tc>
          <w:tcPr>
            <w:tcW w:w="630" w:type="dxa"/>
            <w:vMerge w:val="restart"/>
            <w:vAlign w:val="center"/>
          </w:tcPr>
          <w:p w14:paraId="18A44643"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3330" w:type="dxa"/>
            <w:vAlign w:val="center"/>
          </w:tcPr>
          <w:p w14:paraId="712829CA"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replayPacket</w:t>
            </w:r>
          </w:p>
        </w:tc>
        <w:tc>
          <w:tcPr>
            <w:tcW w:w="1980" w:type="dxa"/>
            <w:shd w:val="clear" w:color="auto" w:fill="D9D9D9" w:themeFill="background1" w:themeFillShade="D9"/>
            <w:vAlign w:val="center"/>
          </w:tcPr>
          <w:p w14:paraId="2CD82617"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3F262C" w:rsidRPr="002402C3" w14:paraId="13EE6682" w14:textId="77777777" w:rsidTr="00AF68A6">
        <w:trPr>
          <w:trHeight w:val="255"/>
        </w:trPr>
        <w:tc>
          <w:tcPr>
            <w:tcW w:w="630" w:type="dxa"/>
            <w:vMerge/>
            <w:vAlign w:val="center"/>
          </w:tcPr>
          <w:p w14:paraId="7E6AC913"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1B0DE67"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packetLength</w:t>
            </w:r>
          </w:p>
        </w:tc>
        <w:tc>
          <w:tcPr>
            <w:tcW w:w="1980" w:type="dxa"/>
            <w:shd w:val="clear" w:color="auto" w:fill="D9D9D9" w:themeFill="background1" w:themeFillShade="D9"/>
            <w:vAlign w:val="center"/>
          </w:tcPr>
          <w:p w14:paraId="59510309"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3F262C" w:rsidRPr="002402C3" w14:paraId="074EEC6A" w14:textId="77777777" w:rsidTr="00AF68A6">
        <w:trPr>
          <w:trHeight w:val="255"/>
        </w:trPr>
        <w:tc>
          <w:tcPr>
            <w:tcW w:w="630" w:type="dxa"/>
            <w:vMerge/>
            <w:vAlign w:val="center"/>
          </w:tcPr>
          <w:p w14:paraId="3BDF54D4"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1C62D6C"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commandsNumber</w:t>
            </w:r>
          </w:p>
        </w:tc>
        <w:tc>
          <w:tcPr>
            <w:tcW w:w="1980" w:type="dxa"/>
            <w:shd w:val="clear" w:color="auto" w:fill="D9D9D9" w:themeFill="background1" w:themeFillShade="D9"/>
            <w:vAlign w:val="center"/>
          </w:tcPr>
          <w:p w14:paraId="2AC94AFF"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3F262C" w:rsidRPr="002402C3" w14:paraId="333A4388" w14:textId="77777777" w:rsidTr="00AF68A6">
        <w:trPr>
          <w:trHeight w:val="255"/>
        </w:trPr>
        <w:tc>
          <w:tcPr>
            <w:tcW w:w="630" w:type="dxa"/>
            <w:vMerge/>
            <w:vAlign w:val="center"/>
          </w:tcPr>
          <w:p w14:paraId="79D04578"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605F7D1"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_eventRequest</w:t>
            </w:r>
          </w:p>
        </w:tc>
        <w:tc>
          <w:tcPr>
            <w:tcW w:w="1980" w:type="dxa"/>
            <w:shd w:val="clear" w:color="auto" w:fill="D9D9D9" w:themeFill="background1" w:themeFillShade="D9"/>
            <w:vAlign w:val="center"/>
          </w:tcPr>
          <w:p w14:paraId="6E00E411"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3F262C" w:rsidRPr="002402C3" w14:paraId="5318C03B" w14:textId="77777777" w:rsidTr="00AF68A6">
        <w:trPr>
          <w:trHeight w:val="255"/>
        </w:trPr>
        <w:tc>
          <w:tcPr>
            <w:tcW w:w="630" w:type="dxa"/>
            <w:vMerge/>
            <w:vAlign w:val="center"/>
          </w:tcPr>
          <w:p w14:paraId="5D3D8CD9"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D5155DF" w14:textId="77777777" w:rsidR="003F262C" w:rsidRPr="002402C3"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p>
        </w:tc>
        <w:tc>
          <w:tcPr>
            <w:tcW w:w="1980" w:type="dxa"/>
            <w:shd w:val="clear" w:color="auto" w:fill="D9D9D9" w:themeFill="background1" w:themeFillShade="D9"/>
            <w:vAlign w:val="center"/>
          </w:tcPr>
          <w:p w14:paraId="54581B36" w14:textId="77777777" w:rsidR="003F262C" w:rsidRPr="002402C3" w:rsidRDefault="005D54E8"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r>
      <w:tr w:rsidR="003F262C" w:rsidRPr="002402C3" w14:paraId="5E8E756D" w14:textId="77777777" w:rsidTr="00AF68A6">
        <w:trPr>
          <w:trHeight w:val="255"/>
        </w:trPr>
        <w:tc>
          <w:tcPr>
            <w:tcW w:w="3960" w:type="dxa"/>
            <w:gridSpan w:val="2"/>
            <w:vAlign w:val="center"/>
          </w:tcPr>
          <w:p w14:paraId="77937A90" w14:textId="77777777" w:rsidR="003F262C" w:rsidRPr="00DD1DD9" w:rsidRDefault="003F262C"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sidR="004800EB">
              <w:rPr>
                <w:b/>
                <w:sz w:val="18"/>
                <w:szCs w:val="18"/>
                <w:lang w:eastAsia="id-ID"/>
              </w:rPr>
              <w:t>kompleksitas siklomatis</w:t>
            </w:r>
          </w:p>
        </w:tc>
        <w:tc>
          <w:tcPr>
            <w:tcW w:w="1980" w:type="dxa"/>
            <w:shd w:val="clear" w:color="auto" w:fill="D9D9D9" w:themeFill="background1" w:themeFillShade="D9"/>
            <w:vAlign w:val="center"/>
          </w:tcPr>
          <w:p w14:paraId="6FD1CC10" w14:textId="77777777" w:rsidR="003F262C" w:rsidRPr="00E51343" w:rsidRDefault="006B2931" w:rsidP="005D54E8">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4,2</w:t>
            </w:r>
          </w:p>
        </w:tc>
      </w:tr>
    </w:tbl>
    <w:p w14:paraId="1A3BBAEE" w14:textId="77777777" w:rsidR="003F262C" w:rsidRDefault="003F262C"/>
    <w:p w14:paraId="007EF842" w14:textId="77777777" w:rsidR="0094399A" w:rsidRPr="0094399A" w:rsidRDefault="0094399A" w:rsidP="0094399A">
      <w:pPr>
        <w:pStyle w:val="Caption"/>
        <w:rPr>
          <w:lang w:eastAsia="en-US"/>
        </w:rPr>
      </w:pPr>
      <w:bookmarkStart w:id="580" w:name="_Toc396498105"/>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0</w:t>
      </w:r>
      <w:r w:rsidR="003C0604">
        <w:fldChar w:fldCharType="end"/>
      </w:r>
      <w:r>
        <w:t xml:space="preserve"> Perhitungan Nilai Kohesi pada Data Uji Hasil Panduan </w:t>
      </w:r>
      <w:r>
        <w:rPr>
          <w:i/>
        </w:rPr>
        <w:t>Plugin</w:t>
      </w:r>
      <w:r>
        <w:t xml:space="preserve"> menggunakan SLINK</w:t>
      </w:r>
      <w:bookmarkEnd w:id="580"/>
    </w:p>
    <w:tbl>
      <w:tblPr>
        <w:tblStyle w:val="TableGrid"/>
        <w:tblW w:w="5951" w:type="dxa"/>
        <w:tblInd w:w="108" w:type="dxa"/>
        <w:tblLayout w:type="fixed"/>
        <w:tblLook w:val="04A0" w:firstRow="1" w:lastRow="0" w:firstColumn="1" w:lastColumn="0" w:noHBand="0" w:noVBand="1"/>
      </w:tblPr>
      <w:tblGrid>
        <w:gridCol w:w="630"/>
        <w:gridCol w:w="2430"/>
        <w:gridCol w:w="990"/>
        <w:gridCol w:w="90"/>
        <w:gridCol w:w="990"/>
        <w:gridCol w:w="821"/>
      </w:tblGrid>
      <w:tr w:rsidR="0094399A" w14:paraId="00895DBD" w14:textId="77777777" w:rsidTr="008F09B5">
        <w:trPr>
          <w:tblHeader/>
        </w:trPr>
        <w:tc>
          <w:tcPr>
            <w:tcW w:w="630" w:type="dxa"/>
            <w:shd w:val="clear" w:color="auto" w:fill="D9D9D9" w:themeFill="background1" w:themeFillShade="D9"/>
            <w:vAlign w:val="center"/>
          </w:tcPr>
          <w:p w14:paraId="2206AD82" w14:textId="77777777" w:rsidR="0094399A" w:rsidRPr="00A258E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2430" w:type="dxa"/>
            <w:shd w:val="clear" w:color="auto" w:fill="D9D9D9" w:themeFill="background1" w:themeFillShade="D9"/>
            <w:vAlign w:val="center"/>
          </w:tcPr>
          <w:p w14:paraId="753B0A2C" w14:textId="77777777" w:rsidR="0094399A" w:rsidRPr="00A258E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080" w:type="dxa"/>
            <w:gridSpan w:val="2"/>
            <w:shd w:val="clear" w:color="auto" w:fill="D9D9D9" w:themeFill="background1" w:themeFillShade="D9"/>
            <w:vAlign w:val="center"/>
          </w:tcPr>
          <w:p w14:paraId="75023D4B" w14:textId="77777777" w:rsidR="0094399A" w:rsidRPr="00A258E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Total Nilai Similaritas</w:t>
            </w:r>
          </w:p>
        </w:tc>
        <w:tc>
          <w:tcPr>
            <w:tcW w:w="990" w:type="dxa"/>
            <w:shd w:val="clear" w:color="auto" w:fill="D9D9D9" w:themeFill="background1" w:themeFillShade="D9"/>
            <w:vAlign w:val="center"/>
          </w:tcPr>
          <w:p w14:paraId="71F65FDA" w14:textId="77777777" w:rsidR="0094399A" w:rsidRPr="00A258E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Jumlah E</w:t>
            </w:r>
            <w:r w:rsidRPr="00A258E6">
              <w:rPr>
                <w:b/>
                <w:sz w:val="18"/>
                <w:lang w:eastAsia="en-US"/>
              </w:rPr>
              <w:t>ntitas</w:t>
            </w:r>
            <w:r>
              <w:rPr>
                <w:b/>
                <w:sz w:val="18"/>
                <w:lang w:eastAsia="en-US"/>
              </w:rPr>
              <w:t xml:space="preserve"> x Jumlah Entitas</w:t>
            </w:r>
          </w:p>
        </w:tc>
        <w:tc>
          <w:tcPr>
            <w:tcW w:w="821" w:type="dxa"/>
            <w:shd w:val="clear" w:color="auto" w:fill="D9D9D9" w:themeFill="background1" w:themeFillShade="D9"/>
            <w:vAlign w:val="center"/>
          </w:tcPr>
          <w:p w14:paraId="13C826E8" w14:textId="77777777" w:rsidR="0094399A" w:rsidRPr="00A258E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Kohesi</w:t>
            </w:r>
          </w:p>
        </w:tc>
      </w:tr>
      <w:tr w:rsidR="0094399A" w14:paraId="74C18BCB" w14:textId="77777777" w:rsidTr="008F09B5">
        <w:trPr>
          <w:trHeight w:val="300"/>
        </w:trPr>
        <w:tc>
          <w:tcPr>
            <w:tcW w:w="630" w:type="dxa"/>
            <w:vMerge w:val="restart"/>
            <w:vAlign w:val="center"/>
          </w:tcPr>
          <w:p w14:paraId="30DDCBC4"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2430" w:type="dxa"/>
            <w:vAlign w:val="center"/>
          </w:tcPr>
          <w:p w14:paraId="47DEE935"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080" w:type="dxa"/>
            <w:gridSpan w:val="2"/>
            <w:vAlign w:val="center"/>
          </w:tcPr>
          <w:p w14:paraId="4DA574C7" w14:textId="77777777" w:rsidR="0094399A"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467</w:t>
            </w:r>
          </w:p>
        </w:tc>
        <w:tc>
          <w:tcPr>
            <w:tcW w:w="990" w:type="dxa"/>
            <w:vAlign w:val="center"/>
          </w:tcPr>
          <w:p w14:paraId="5F7DC245" w14:textId="77777777" w:rsidR="0094399A"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9</w:t>
            </w:r>
          </w:p>
        </w:tc>
        <w:tc>
          <w:tcPr>
            <w:tcW w:w="821" w:type="dxa"/>
            <w:shd w:val="clear" w:color="auto" w:fill="D9D9D9" w:themeFill="background1" w:themeFillShade="D9"/>
            <w:vAlign w:val="center"/>
          </w:tcPr>
          <w:p w14:paraId="7692B1F2" w14:textId="77777777" w:rsidR="0094399A" w:rsidRPr="002402C3" w:rsidRDefault="0094399A"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w:t>
            </w:r>
            <w:r w:rsidR="003C28F4">
              <w:rPr>
                <w:sz w:val="18"/>
                <w:szCs w:val="18"/>
                <w:lang w:eastAsia="en-US"/>
              </w:rPr>
              <w:t>607</w:t>
            </w:r>
          </w:p>
        </w:tc>
      </w:tr>
      <w:tr w:rsidR="0094399A" w14:paraId="091B0087" w14:textId="77777777" w:rsidTr="008F09B5">
        <w:trPr>
          <w:trHeight w:val="264"/>
        </w:trPr>
        <w:tc>
          <w:tcPr>
            <w:tcW w:w="630" w:type="dxa"/>
            <w:vMerge/>
            <w:vAlign w:val="center"/>
          </w:tcPr>
          <w:p w14:paraId="401CE6C1"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2FCD4545"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080" w:type="dxa"/>
            <w:gridSpan w:val="2"/>
            <w:vAlign w:val="center"/>
          </w:tcPr>
          <w:p w14:paraId="70E722A8" w14:textId="77777777" w:rsidR="0094399A"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957</w:t>
            </w:r>
          </w:p>
        </w:tc>
        <w:tc>
          <w:tcPr>
            <w:tcW w:w="990" w:type="dxa"/>
            <w:vAlign w:val="center"/>
          </w:tcPr>
          <w:p w14:paraId="6E2988E1"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6</w:t>
            </w:r>
          </w:p>
        </w:tc>
        <w:tc>
          <w:tcPr>
            <w:tcW w:w="821" w:type="dxa"/>
            <w:shd w:val="clear" w:color="auto" w:fill="D9D9D9" w:themeFill="background1" w:themeFillShade="D9"/>
            <w:vAlign w:val="center"/>
          </w:tcPr>
          <w:p w14:paraId="4A7517B3" w14:textId="77777777" w:rsidR="0094399A" w:rsidRPr="002402C3" w:rsidRDefault="0094399A"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w:t>
            </w:r>
            <w:r w:rsidR="003C28F4">
              <w:rPr>
                <w:sz w:val="18"/>
                <w:szCs w:val="18"/>
                <w:lang w:eastAsia="en-US"/>
              </w:rPr>
              <w:t>497</w:t>
            </w:r>
          </w:p>
        </w:tc>
      </w:tr>
      <w:tr w:rsidR="0094399A" w14:paraId="57D257E1" w14:textId="77777777" w:rsidTr="008F09B5">
        <w:trPr>
          <w:trHeight w:val="255"/>
        </w:trPr>
        <w:tc>
          <w:tcPr>
            <w:tcW w:w="630" w:type="dxa"/>
            <w:vMerge/>
            <w:vAlign w:val="center"/>
          </w:tcPr>
          <w:p w14:paraId="6BEFEDFE"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6E8A16E4"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080" w:type="dxa"/>
            <w:gridSpan w:val="2"/>
            <w:vAlign w:val="center"/>
          </w:tcPr>
          <w:p w14:paraId="429D1F24"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7,957</w:t>
            </w:r>
          </w:p>
        </w:tc>
        <w:tc>
          <w:tcPr>
            <w:tcW w:w="990" w:type="dxa"/>
            <w:vAlign w:val="center"/>
          </w:tcPr>
          <w:p w14:paraId="20C07ABA"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6</w:t>
            </w:r>
          </w:p>
        </w:tc>
        <w:tc>
          <w:tcPr>
            <w:tcW w:w="821" w:type="dxa"/>
            <w:shd w:val="clear" w:color="auto" w:fill="D9D9D9" w:themeFill="background1" w:themeFillShade="D9"/>
            <w:vAlign w:val="center"/>
          </w:tcPr>
          <w:p w14:paraId="1330F276"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497</w:t>
            </w:r>
          </w:p>
        </w:tc>
      </w:tr>
      <w:tr w:rsidR="0094399A" w14:paraId="615DB88B" w14:textId="77777777" w:rsidTr="0094399A">
        <w:trPr>
          <w:trHeight w:val="255"/>
        </w:trPr>
        <w:tc>
          <w:tcPr>
            <w:tcW w:w="5130" w:type="dxa"/>
            <w:gridSpan w:val="5"/>
            <w:vAlign w:val="center"/>
          </w:tcPr>
          <w:p w14:paraId="3B8249BA" w14:textId="77777777" w:rsidR="0094399A" w:rsidRPr="001A581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10532922" w14:textId="77777777" w:rsidR="0094399A" w:rsidRPr="001A581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sidRPr="001A5816">
              <w:rPr>
                <w:b/>
                <w:sz w:val="18"/>
                <w:szCs w:val="18"/>
                <w:lang w:eastAsia="en-US"/>
              </w:rPr>
              <w:t>0</w:t>
            </w:r>
            <w:r w:rsidR="003C28F4">
              <w:rPr>
                <w:b/>
                <w:sz w:val="18"/>
                <w:szCs w:val="18"/>
                <w:lang w:eastAsia="en-US"/>
              </w:rPr>
              <w:t>,534</w:t>
            </w:r>
          </w:p>
        </w:tc>
      </w:tr>
      <w:tr w:rsidR="00C8108D" w14:paraId="21289C9A" w14:textId="77777777" w:rsidTr="008F09B5">
        <w:trPr>
          <w:trHeight w:val="264"/>
        </w:trPr>
        <w:tc>
          <w:tcPr>
            <w:tcW w:w="630" w:type="dxa"/>
            <w:vMerge w:val="restart"/>
            <w:vAlign w:val="center"/>
          </w:tcPr>
          <w:p w14:paraId="637D995D" w14:textId="77777777" w:rsidR="00C8108D" w:rsidRPr="002402C3" w:rsidRDefault="00C8108D" w:rsidP="00C8108D">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c>
          <w:tcPr>
            <w:tcW w:w="2430" w:type="dxa"/>
            <w:vAlign w:val="center"/>
          </w:tcPr>
          <w:p w14:paraId="64718210"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990" w:type="dxa"/>
            <w:vAlign w:val="center"/>
          </w:tcPr>
          <w:p w14:paraId="7197949F"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3,182</w:t>
            </w:r>
          </w:p>
        </w:tc>
        <w:tc>
          <w:tcPr>
            <w:tcW w:w="1080" w:type="dxa"/>
            <w:gridSpan w:val="2"/>
            <w:vAlign w:val="center"/>
          </w:tcPr>
          <w:p w14:paraId="5F2D9EC8"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5</w:t>
            </w:r>
          </w:p>
        </w:tc>
        <w:tc>
          <w:tcPr>
            <w:tcW w:w="821" w:type="dxa"/>
            <w:shd w:val="clear" w:color="auto" w:fill="D9D9D9" w:themeFill="background1" w:themeFillShade="D9"/>
            <w:vAlign w:val="center"/>
          </w:tcPr>
          <w:p w14:paraId="743144C8"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527</w:t>
            </w:r>
          </w:p>
        </w:tc>
      </w:tr>
      <w:tr w:rsidR="00C8108D" w14:paraId="4FC04E06" w14:textId="77777777" w:rsidTr="008F09B5">
        <w:trPr>
          <w:trHeight w:val="255"/>
        </w:trPr>
        <w:tc>
          <w:tcPr>
            <w:tcW w:w="630" w:type="dxa"/>
            <w:vMerge/>
            <w:vAlign w:val="center"/>
          </w:tcPr>
          <w:p w14:paraId="2E0C81CF"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30DCAF14"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main</w:t>
            </w:r>
          </w:p>
        </w:tc>
        <w:tc>
          <w:tcPr>
            <w:tcW w:w="990" w:type="dxa"/>
            <w:vAlign w:val="center"/>
          </w:tcPr>
          <w:p w14:paraId="1D3553AE"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4,803</w:t>
            </w:r>
          </w:p>
        </w:tc>
        <w:tc>
          <w:tcPr>
            <w:tcW w:w="1080" w:type="dxa"/>
            <w:gridSpan w:val="2"/>
            <w:vAlign w:val="center"/>
          </w:tcPr>
          <w:p w14:paraId="21D803A5"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9</w:t>
            </w:r>
          </w:p>
        </w:tc>
        <w:tc>
          <w:tcPr>
            <w:tcW w:w="821" w:type="dxa"/>
            <w:shd w:val="clear" w:color="auto" w:fill="D9D9D9" w:themeFill="background1" w:themeFillShade="D9"/>
            <w:vAlign w:val="center"/>
          </w:tcPr>
          <w:p w14:paraId="771084B7"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3</w:t>
            </w:r>
            <w:r w:rsidR="003C28F4">
              <w:rPr>
                <w:sz w:val="18"/>
                <w:szCs w:val="18"/>
                <w:lang w:eastAsia="en-US"/>
              </w:rPr>
              <w:t>02</w:t>
            </w:r>
          </w:p>
        </w:tc>
      </w:tr>
      <w:tr w:rsidR="00C8108D" w14:paraId="4CB348B0" w14:textId="77777777" w:rsidTr="008F09B5">
        <w:trPr>
          <w:trHeight w:val="255"/>
        </w:trPr>
        <w:tc>
          <w:tcPr>
            <w:tcW w:w="630" w:type="dxa"/>
            <w:vMerge/>
            <w:vAlign w:val="center"/>
          </w:tcPr>
          <w:p w14:paraId="1F7E2B9A"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465B6A3E"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990" w:type="dxa"/>
            <w:vAlign w:val="center"/>
          </w:tcPr>
          <w:p w14:paraId="3C07A850"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537</w:t>
            </w:r>
          </w:p>
        </w:tc>
        <w:tc>
          <w:tcPr>
            <w:tcW w:w="1080" w:type="dxa"/>
            <w:gridSpan w:val="2"/>
            <w:vAlign w:val="center"/>
          </w:tcPr>
          <w:p w14:paraId="0CD0CC19"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5</w:t>
            </w:r>
          </w:p>
        </w:tc>
        <w:tc>
          <w:tcPr>
            <w:tcW w:w="821" w:type="dxa"/>
            <w:shd w:val="clear" w:color="auto" w:fill="D9D9D9" w:themeFill="background1" w:themeFillShade="D9"/>
            <w:vAlign w:val="center"/>
          </w:tcPr>
          <w:p w14:paraId="4132960D"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w:t>
            </w:r>
            <w:r w:rsidR="003C28F4">
              <w:rPr>
                <w:sz w:val="18"/>
                <w:szCs w:val="18"/>
                <w:lang w:eastAsia="en-US"/>
              </w:rPr>
              <w:t>301</w:t>
            </w:r>
          </w:p>
        </w:tc>
      </w:tr>
      <w:tr w:rsidR="0094399A" w14:paraId="4A2A5B58" w14:textId="77777777" w:rsidTr="0094399A">
        <w:trPr>
          <w:trHeight w:val="255"/>
        </w:trPr>
        <w:tc>
          <w:tcPr>
            <w:tcW w:w="5130" w:type="dxa"/>
            <w:gridSpan w:val="5"/>
            <w:vAlign w:val="center"/>
          </w:tcPr>
          <w:p w14:paraId="14F86B38" w14:textId="77777777" w:rsidR="0094399A" w:rsidRPr="001A581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193610AC" w14:textId="77777777" w:rsidR="0094399A" w:rsidRPr="001A5816" w:rsidRDefault="0094399A"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sidRPr="001A5816">
              <w:rPr>
                <w:b/>
                <w:sz w:val="18"/>
                <w:szCs w:val="18"/>
                <w:lang w:eastAsia="en-US"/>
              </w:rPr>
              <w:t>0,</w:t>
            </w:r>
            <w:r w:rsidR="003C28F4">
              <w:rPr>
                <w:b/>
                <w:sz w:val="18"/>
                <w:szCs w:val="18"/>
                <w:lang w:eastAsia="en-US"/>
              </w:rPr>
              <w:t>377</w:t>
            </w:r>
          </w:p>
        </w:tc>
      </w:tr>
      <w:tr w:rsidR="00C8108D" w14:paraId="45A84541" w14:textId="77777777" w:rsidTr="008F09B5">
        <w:trPr>
          <w:trHeight w:val="255"/>
        </w:trPr>
        <w:tc>
          <w:tcPr>
            <w:tcW w:w="630" w:type="dxa"/>
            <w:vMerge w:val="restart"/>
            <w:vAlign w:val="center"/>
          </w:tcPr>
          <w:p w14:paraId="55FF1609"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2430" w:type="dxa"/>
            <w:vAlign w:val="center"/>
          </w:tcPr>
          <w:p w14:paraId="35FD33A8"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how</w:t>
            </w:r>
          </w:p>
        </w:tc>
        <w:tc>
          <w:tcPr>
            <w:tcW w:w="990" w:type="dxa"/>
            <w:vAlign w:val="center"/>
          </w:tcPr>
          <w:p w14:paraId="4DB38C72"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1080" w:type="dxa"/>
            <w:gridSpan w:val="2"/>
            <w:vAlign w:val="center"/>
          </w:tcPr>
          <w:p w14:paraId="7C1FD823"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5</w:t>
            </w:r>
          </w:p>
        </w:tc>
        <w:tc>
          <w:tcPr>
            <w:tcW w:w="821" w:type="dxa"/>
            <w:shd w:val="clear" w:color="auto" w:fill="D9D9D9" w:themeFill="background1" w:themeFillShade="D9"/>
            <w:vAlign w:val="center"/>
          </w:tcPr>
          <w:p w14:paraId="6CB3B80A"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w:t>
            </w:r>
            <w:r w:rsidR="003C28F4">
              <w:rPr>
                <w:sz w:val="18"/>
                <w:szCs w:val="18"/>
                <w:lang w:eastAsia="en-US"/>
              </w:rPr>
              <w:t>2</w:t>
            </w:r>
          </w:p>
        </w:tc>
      </w:tr>
      <w:tr w:rsidR="00C8108D" w14:paraId="771B98BE" w14:textId="77777777" w:rsidTr="008F09B5">
        <w:trPr>
          <w:trHeight w:val="255"/>
        </w:trPr>
        <w:tc>
          <w:tcPr>
            <w:tcW w:w="630" w:type="dxa"/>
            <w:vMerge/>
            <w:vAlign w:val="center"/>
          </w:tcPr>
          <w:p w14:paraId="63759E8F"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3250CCE2"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init</w:t>
            </w:r>
          </w:p>
        </w:tc>
        <w:tc>
          <w:tcPr>
            <w:tcW w:w="990" w:type="dxa"/>
            <w:vAlign w:val="center"/>
          </w:tcPr>
          <w:p w14:paraId="60D0DA62"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499</w:t>
            </w:r>
          </w:p>
        </w:tc>
        <w:tc>
          <w:tcPr>
            <w:tcW w:w="1080" w:type="dxa"/>
            <w:gridSpan w:val="2"/>
            <w:vAlign w:val="center"/>
          </w:tcPr>
          <w:p w14:paraId="4756CB1A"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5</w:t>
            </w:r>
          </w:p>
        </w:tc>
        <w:tc>
          <w:tcPr>
            <w:tcW w:w="821" w:type="dxa"/>
            <w:shd w:val="clear" w:color="auto" w:fill="D9D9D9" w:themeFill="background1" w:themeFillShade="D9"/>
            <w:vAlign w:val="center"/>
          </w:tcPr>
          <w:p w14:paraId="67BA74B1"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w:t>
            </w:r>
            <w:r w:rsidR="003C28F4">
              <w:rPr>
                <w:sz w:val="18"/>
                <w:szCs w:val="18"/>
                <w:lang w:eastAsia="en-US"/>
              </w:rPr>
              <w:t>3</w:t>
            </w:r>
          </w:p>
        </w:tc>
      </w:tr>
      <w:tr w:rsidR="00C8108D" w14:paraId="2F122BB3" w14:textId="77777777" w:rsidTr="008F09B5">
        <w:trPr>
          <w:trHeight w:val="255"/>
        </w:trPr>
        <w:tc>
          <w:tcPr>
            <w:tcW w:w="630" w:type="dxa"/>
            <w:vMerge/>
            <w:vAlign w:val="center"/>
          </w:tcPr>
          <w:p w14:paraId="78BFA72F"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6B7DA125"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etColumn</w:t>
            </w:r>
          </w:p>
        </w:tc>
        <w:tc>
          <w:tcPr>
            <w:tcW w:w="990" w:type="dxa"/>
            <w:vAlign w:val="center"/>
          </w:tcPr>
          <w:p w14:paraId="4D9BF802"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1080" w:type="dxa"/>
            <w:gridSpan w:val="2"/>
            <w:vAlign w:val="center"/>
          </w:tcPr>
          <w:p w14:paraId="73865065"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02C73392"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C8108D" w14:paraId="42EB5FC8" w14:textId="77777777" w:rsidTr="008F09B5">
        <w:trPr>
          <w:trHeight w:val="255"/>
        </w:trPr>
        <w:tc>
          <w:tcPr>
            <w:tcW w:w="630" w:type="dxa"/>
            <w:vMerge/>
            <w:vAlign w:val="center"/>
          </w:tcPr>
          <w:p w14:paraId="67234CB1"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50420AE6"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990" w:type="dxa"/>
            <w:vAlign w:val="center"/>
          </w:tcPr>
          <w:p w14:paraId="10A90947"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2,667</w:t>
            </w:r>
          </w:p>
        </w:tc>
        <w:tc>
          <w:tcPr>
            <w:tcW w:w="1080" w:type="dxa"/>
            <w:gridSpan w:val="2"/>
            <w:vAlign w:val="center"/>
          </w:tcPr>
          <w:p w14:paraId="3FD5959A"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1</w:t>
            </w:r>
          </w:p>
        </w:tc>
        <w:tc>
          <w:tcPr>
            <w:tcW w:w="821" w:type="dxa"/>
            <w:shd w:val="clear" w:color="auto" w:fill="D9D9D9" w:themeFill="background1" w:themeFillShade="D9"/>
            <w:vAlign w:val="center"/>
          </w:tcPr>
          <w:p w14:paraId="7FD9003F"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65</w:t>
            </w:r>
          </w:p>
        </w:tc>
      </w:tr>
      <w:tr w:rsidR="00C8108D" w14:paraId="05ED5FD1" w14:textId="77777777" w:rsidTr="008F09B5">
        <w:trPr>
          <w:trHeight w:val="255"/>
        </w:trPr>
        <w:tc>
          <w:tcPr>
            <w:tcW w:w="630" w:type="dxa"/>
            <w:vMerge/>
            <w:vAlign w:val="center"/>
          </w:tcPr>
          <w:p w14:paraId="5AC64EE6"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04CDC631"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990" w:type="dxa"/>
            <w:vAlign w:val="center"/>
          </w:tcPr>
          <w:p w14:paraId="65390A35"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0,368</w:t>
            </w:r>
          </w:p>
        </w:tc>
        <w:tc>
          <w:tcPr>
            <w:tcW w:w="1080" w:type="dxa"/>
            <w:gridSpan w:val="2"/>
            <w:vAlign w:val="center"/>
          </w:tcPr>
          <w:p w14:paraId="58498D3C"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89</w:t>
            </w:r>
          </w:p>
        </w:tc>
        <w:tc>
          <w:tcPr>
            <w:tcW w:w="821" w:type="dxa"/>
            <w:shd w:val="clear" w:color="auto" w:fill="D9D9D9" w:themeFill="background1" w:themeFillShade="D9"/>
            <w:vAlign w:val="center"/>
          </w:tcPr>
          <w:p w14:paraId="18BC2BEA"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243</w:t>
            </w:r>
          </w:p>
        </w:tc>
      </w:tr>
      <w:tr w:rsidR="00C8108D" w14:paraId="1149B7CB" w14:textId="77777777" w:rsidTr="008F09B5">
        <w:trPr>
          <w:trHeight w:val="255"/>
        </w:trPr>
        <w:tc>
          <w:tcPr>
            <w:tcW w:w="630" w:type="dxa"/>
            <w:vMerge/>
            <w:vAlign w:val="center"/>
          </w:tcPr>
          <w:p w14:paraId="7E81840D"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49B3F097"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guiobj</w:t>
            </w:r>
          </w:p>
        </w:tc>
        <w:tc>
          <w:tcPr>
            <w:tcW w:w="990" w:type="dxa"/>
            <w:vAlign w:val="center"/>
          </w:tcPr>
          <w:p w14:paraId="1721B317"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1080" w:type="dxa"/>
            <w:gridSpan w:val="2"/>
            <w:vAlign w:val="center"/>
          </w:tcPr>
          <w:p w14:paraId="02E031DB"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821" w:type="dxa"/>
            <w:shd w:val="clear" w:color="auto" w:fill="D9D9D9" w:themeFill="background1" w:themeFillShade="D9"/>
            <w:vAlign w:val="center"/>
          </w:tcPr>
          <w:p w14:paraId="6DE55062"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94399A" w14:paraId="5512CB40" w14:textId="77777777" w:rsidTr="0094399A">
        <w:trPr>
          <w:trHeight w:val="255"/>
        </w:trPr>
        <w:tc>
          <w:tcPr>
            <w:tcW w:w="5130" w:type="dxa"/>
            <w:gridSpan w:val="5"/>
            <w:vAlign w:val="center"/>
          </w:tcPr>
          <w:p w14:paraId="541C986C" w14:textId="77777777" w:rsidR="0094399A" w:rsidRPr="001A581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6810517B" w14:textId="77777777" w:rsidR="0094399A" w:rsidRPr="001A5816" w:rsidRDefault="0094399A"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w:t>
            </w:r>
            <w:r w:rsidR="003C28F4">
              <w:rPr>
                <w:b/>
                <w:sz w:val="18"/>
                <w:szCs w:val="18"/>
                <w:lang w:eastAsia="en-US"/>
              </w:rPr>
              <w:t>565</w:t>
            </w:r>
          </w:p>
        </w:tc>
      </w:tr>
      <w:tr w:rsidR="00C8108D" w14:paraId="32434F20" w14:textId="77777777" w:rsidTr="008F09B5">
        <w:trPr>
          <w:trHeight w:val="255"/>
        </w:trPr>
        <w:tc>
          <w:tcPr>
            <w:tcW w:w="630" w:type="dxa"/>
            <w:vMerge w:val="restart"/>
            <w:vAlign w:val="center"/>
          </w:tcPr>
          <w:p w14:paraId="4D0C41D9"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2430" w:type="dxa"/>
            <w:vAlign w:val="center"/>
          </w:tcPr>
          <w:p w14:paraId="6A46F560"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p>
        </w:tc>
        <w:tc>
          <w:tcPr>
            <w:tcW w:w="990" w:type="dxa"/>
            <w:vAlign w:val="center"/>
          </w:tcPr>
          <w:p w14:paraId="3F405205"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c>
          <w:tcPr>
            <w:tcW w:w="1080" w:type="dxa"/>
            <w:gridSpan w:val="2"/>
            <w:vAlign w:val="center"/>
          </w:tcPr>
          <w:p w14:paraId="2197641B"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821" w:type="dxa"/>
            <w:shd w:val="clear" w:color="auto" w:fill="D9D9D9" w:themeFill="background1" w:themeFillShade="D9"/>
            <w:vAlign w:val="center"/>
          </w:tcPr>
          <w:p w14:paraId="47E834ED"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5</w:t>
            </w:r>
          </w:p>
        </w:tc>
      </w:tr>
      <w:tr w:rsidR="00C8108D" w14:paraId="59EB9404" w14:textId="77777777" w:rsidTr="008F09B5">
        <w:trPr>
          <w:trHeight w:val="255"/>
        </w:trPr>
        <w:tc>
          <w:tcPr>
            <w:tcW w:w="630" w:type="dxa"/>
            <w:vMerge/>
            <w:vAlign w:val="center"/>
          </w:tcPr>
          <w:p w14:paraId="5B3F4F19" w14:textId="77777777" w:rsidR="00C8108D"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430" w:type="dxa"/>
            <w:vAlign w:val="center"/>
          </w:tcPr>
          <w:p w14:paraId="26CA4F12"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990" w:type="dxa"/>
            <w:vAlign w:val="center"/>
          </w:tcPr>
          <w:p w14:paraId="3A4828FA"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92,347</w:t>
            </w:r>
          </w:p>
        </w:tc>
        <w:tc>
          <w:tcPr>
            <w:tcW w:w="1080" w:type="dxa"/>
            <w:gridSpan w:val="2"/>
            <w:vAlign w:val="center"/>
          </w:tcPr>
          <w:p w14:paraId="7D58C493"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296</w:t>
            </w:r>
          </w:p>
        </w:tc>
        <w:tc>
          <w:tcPr>
            <w:tcW w:w="821" w:type="dxa"/>
            <w:shd w:val="clear" w:color="auto" w:fill="D9D9D9" w:themeFill="background1" w:themeFillShade="D9"/>
            <w:vAlign w:val="center"/>
          </w:tcPr>
          <w:p w14:paraId="517A3FBA" w14:textId="77777777" w:rsidR="00C8108D"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148</w:t>
            </w:r>
          </w:p>
        </w:tc>
      </w:tr>
      <w:tr w:rsidR="0094399A" w14:paraId="0F213AF2" w14:textId="77777777" w:rsidTr="0094399A">
        <w:trPr>
          <w:trHeight w:val="255"/>
        </w:trPr>
        <w:tc>
          <w:tcPr>
            <w:tcW w:w="5130" w:type="dxa"/>
            <w:gridSpan w:val="5"/>
            <w:vAlign w:val="center"/>
          </w:tcPr>
          <w:p w14:paraId="3D9A484D" w14:textId="77777777" w:rsidR="0094399A" w:rsidRPr="001A581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62D48C8F" w14:textId="77777777" w:rsidR="0094399A" w:rsidRPr="001A5816" w:rsidRDefault="0094399A"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w:t>
            </w:r>
            <w:r w:rsidR="003C28F4">
              <w:rPr>
                <w:b/>
                <w:sz w:val="18"/>
                <w:szCs w:val="18"/>
                <w:lang w:eastAsia="en-US"/>
              </w:rPr>
              <w:t>324</w:t>
            </w:r>
          </w:p>
        </w:tc>
      </w:tr>
      <w:tr w:rsidR="0094399A" w14:paraId="216AE077" w14:textId="77777777" w:rsidTr="008F09B5">
        <w:trPr>
          <w:trHeight w:val="255"/>
        </w:trPr>
        <w:tc>
          <w:tcPr>
            <w:tcW w:w="630" w:type="dxa"/>
            <w:vAlign w:val="center"/>
          </w:tcPr>
          <w:p w14:paraId="08DF0619" w14:textId="77777777" w:rsidR="0094399A" w:rsidRPr="002402C3" w:rsidRDefault="00C8108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2430" w:type="dxa"/>
            <w:vAlign w:val="center"/>
          </w:tcPr>
          <w:p w14:paraId="6EF998B0"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p>
        </w:tc>
        <w:tc>
          <w:tcPr>
            <w:tcW w:w="990" w:type="dxa"/>
            <w:vAlign w:val="center"/>
          </w:tcPr>
          <w:p w14:paraId="78638D32" w14:textId="77777777" w:rsidR="0094399A"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25,555</w:t>
            </w:r>
          </w:p>
        </w:tc>
        <w:tc>
          <w:tcPr>
            <w:tcW w:w="1080" w:type="dxa"/>
            <w:gridSpan w:val="2"/>
            <w:vAlign w:val="center"/>
          </w:tcPr>
          <w:p w14:paraId="1E2CC1B5" w14:textId="77777777" w:rsidR="0094399A"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304</w:t>
            </w:r>
          </w:p>
        </w:tc>
        <w:tc>
          <w:tcPr>
            <w:tcW w:w="821" w:type="dxa"/>
            <w:shd w:val="clear" w:color="auto" w:fill="D9D9D9" w:themeFill="background1" w:themeFillShade="D9"/>
            <w:vAlign w:val="center"/>
          </w:tcPr>
          <w:p w14:paraId="3610110D" w14:textId="77777777" w:rsidR="0094399A" w:rsidRPr="002402C3"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185</w:t>
            </w:r>
          </w:p>
        </w:tc>
      </w:tr>
      <w:tr w:rsidR="0094399A" w14:paraId="310FA77D" w14:textId="77777777" w:rsidTr="0094399A">
        <w:trPr>
          <w:trHeight w:val="255"/>
        </w:trPr>
        <w:tc>
          <w:tcPr>
            <w:tcW w:w="5130" w:type="dxa"/>
            <w:gridSpan w:val="5"/>
            <w:vAlign w:val="center"/>
          </w:tcPr>
          <w:p w14:paraId="1C31E650" w14:textId="77777777" w:rsidR="0094399A" w:rsidRPr="001A581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415D3D90" w14:textId="77777777" w:rsidR="0094399A" w:rsidRPr="001A5816" w:rsidRDefault="003C28F4"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185</w:t>
            </w:r>
          </w:p>
        </w:tc>
      </w:tr>
    </w:tbl>
    <w:p w14:paraId="409928A6" w14:textId="77777777" w:rsidR="0094399A" w:rsidRDefault="0094399A" w:rsidP="0094399A"/>
    <w:p w14:paraId="4EB931A9" w14:textId="77777777" w:rsidR="0094399A" w:rsidRPr="0094399A" w:rsidRDefault="0094399A" w:rsidP="0094399A">
      <w:pPr>
        <w:pStyle w:val="Caption"/>
      </w:pPr>
      <w:bookmarkStart w:id="581" w:name="_Toc396498106"/>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1</w:t>
      </w:r>
      <w:r w:rsidR="003C0604">
        <w:fldChar w:fldCharType="end"/>
      </w:r>
      <w:r>
        <w:t xml:space="preserve"> Perhitungan LOC menggunakan Krakatau Metrics Tools pada Data Uji Hasil Panduan </w:t>
      </w:r>
      <w:r>
        <w:rPr>
          <w:i/>
        </w:rPr>
        <w:t xml:space="preserve">Plugin </w:t>
      </w:r>
      <w:r>
        <w:t>menggunakan SLINK</w:t>
      </w:r>
      <w:bookmarkEnd w:id="581"/>
    </w:p>
    <w:tbl>
      <w:tblPr>
        <w:tblStyle w:val="TableGrid"/>
        <w:tblW w:w="5940" w:type="dxa"/>
        <w:tblInd w:w="108" w:type="dxa"/>
        <w:tblLayout w:type="fixed"/>
        <w:tblLook w:val="04A0" w:firstRow="1" w:lastRow="0" w:firstColumn="1" w:lastColumn="0" w:noHBand="0" w:noVBand="1"/>
      </w:tblPr>
      <w:tblGrid>
        <w:gridCol w:w="630"/>
        <w:gridCol w:w="3330"/>
        <w:gridCol w:w="1980"/>
      </w:tblGrid>
      <w:tr w:rsidR="0094399A" w:rsidRPr="00A258E6" w14:paraId="0C171CBB" w14:textId="77777777" w:rsidTr="00AF68A6">
        <w:trPr>
          <w:tblHeader/>
        </w:trPr>
        <w:tc>
          <w:tcPr>
            <w:tcW w:w="630" w:type="dxa"/>
            <w:shd w:val="clear" w:color="auto" w:fill="D9D9D9" w:themeFill="background1" w:themeFillShade="D9"/>
            <w:vAlign w:val="center"/>
          </w:tcPr>
          <w:p w14:paraId="31B2F391" w14:textId="77777777" w:rsidR="0094399A" w:rsidRPr="00A258E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3330" w:type="dxa"/>
            <w:shd w:val="clear" w:color="auto" w:fill="D9D9D9" w:themeFill="background1" w:themeFillShade="D9"/>
            <w:vAlign w:val="center"/>
          </w:tcPr>
          <w:p w14:paraId="3936CCFB" w14:textId="77777777" w:rsidR="0094399A" w:rsidRPr="00A258E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980" w:type="dxa"/>
            <w:shd w:val="clear" w:color="auto" w:fill="D9D9D9" w:themeFill="background1" w:themeFillShade="D9"/>
            <w:vAlign w:val="center"/>
          </w:tcPr>
          <w:p w14:paraId="066281B8" w14:textId="77777777" w:rsidR="0094399A" w:rsidRPr="00A258E6"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Jumlah Baris (LOC)</w:t>
            </w:r>
          </w:p>
        </w:tc>
      </w:tr>
      <w:tr w:rsidR="0094399A" w:rsidRPr="002402C3" w14:paraId="4A66FA1E" w14:textId="77777777" w:rsidTr="0094399A">
        <w:trPr>
          <w:trHeight w:val="300"/>
        </w:trPr>
        <w:tc>
          <w:tcPr>
            <w:tcW w:w="630" w:type="dxa"/>
            <w:vMerge w:val="restart"/>
            <w:vAlign w:val="center"/>
          </w:tcPr>
          <w:p w14:paraId="6DB5DDD7"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3330" w:type="dxa"/>
            <w:vAlign w:val="center"/>
          </w:tcPr>
          <w:p w14:paraId="750C6BE0"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980" w:type="dxa"/>
            <w:shd w:val="clear" w:color="auto" w:fill="D9D9D9" w:themeFill="background1" w:themeFillShade="D9"/>
            <w:vAlign w:val="center"/>
          </w:tcPr>
          <w:p w14:paraId="78936A6E"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r>
      <w:tr w:rsidR="0094399A" w:rsidRPr="002402C3" w14:paraId="364B9757" w14:textId="77777777" w:rsidTr="0094399A">
        <w:trPr>
          <w:trHeight w:val="264"/>
        </w:trPr>
        <w:tc>
          <w:tcPr>
            <w:tcW w:w="630" w:type="dxa"/>
            <w:vMerge/>
            <w:vAlign w:val="center"/>
          </w:tcPr>
          <w:p w14:paraId="6B9629FC"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AD5A79F"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980" w:type="dxa"/>
            <w:shd w:val="clear" w:color="auto" w:fill="D9D9D9" w:themeFill="background1" w:themeFillShade="D9"/>
            <w:vAlign w:val="center"/>
          </w:tcPr>
          <w:p w14:paraId="718C815C"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94399A" w:rsidRPr="002402C3" w14:paraId="43426840" w14:textId="77777777" w:rsidTr="0094399A">
        <w:trPr>
          <w:trHeight w:val="255"/>
        </w:trPr>
        <w:tc>
          <w:tcPr>
            <w:tcW w:w="630" w:type="dxa"/>
            <w:vMerge/>
            <w:vAlign w:val="center"/>
          </w:tcPr>
          <w:p w14:paraId="0CF9B442"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284FEAC"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980" w:type="dxa"/>
            <w:shd w:val="clear" w:color="auto" w:fill="D9D9D9" w:themeFill="background1" w:themeFillShade="D9"/>
            <w:vAlign w:val="center"/>
          </w:tcPr>
          <w:p w14:paraId="232AFD41"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94399A" w:rsidRPr="002402C3" w14:paraId="41272C5F" w14:textId="77777777" w:rsidTr="0094399A">
        <w:trPr>
          <w:trHeight w:val="255"/>
        </w:trPr>
        <w:tc>
          <w:tcPr>
            <w:tcW w:w="3960" w:type="dxa"/>
            <w:gridSpan w:val="2"/>
            <w:vAlign w:val="center"/>
          </w:tcPr>
          <w:p w14:paraId="65A63D95" w14:textId="77777777" w:rsidR="0094399A" w:rsidRPr="00DD1DD9"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35957145" w14:textId="77777777" w:rsidR="0094399A" w:rsidRPr="00E5134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6</w:t>
            </w:r>
          </w:p>
        </w:tc>
      </w:tr>
      <w:tr w:rsidR="0094399A" w:rsidRPr="002402C3" w14:paraId="7D4154C1" w14:textId="77777777" w:rsidTr="0094399A">
        <w:trPr>
          <w:trHeight w:val="264"/>
        </w:trPr>
        <w:tc>
          <w:tcPr>
            <w:tcW w:w="630" w:type="dxa"/>
            <w:vMerge w:val="restart"/>
            <w:vAlign w:val="center"/>
          </w:tcPr>
          <w:p w14:paraId="16DE1D38"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3330" w:type="dxa"/>
            <w:vAlign w:val="center"/>
          </w:tcPr>
          <w:p w14:paraId="6213A59D"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980" w:type="dxa"/>
            <w:shd w:val="clear" w:color="auto" w:fill="D9D9D9" w:themeFill="background1" w:themeFillShade="D9"/>
            <w:vAlign w:val="center"/>
          </w:tcPr>
          <w:p w14:paraId="26C561B0"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94399A" w:rsidRPr="002402C3" w14:paraId="5CB266C9" w14:textId="77777777" w:rsidTr="0094399A">
        <w:trPr>
          <w:trHeight w:val="255"/>
        </w:trPr>
        <w:tc>
          <w:tcPr>
            <w:tcW w:w="630" w:type="dxa"/>
            <w:vMerge/>
            <w:vAlign w:val="center"/>
          </w:tcPr>
          <w:p w14:paraId="4E5D7CAE"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384EFC2" w14:textId="77777777" w:rsidR="0094399A" w:rsidRPr="0094399A"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main</w:t>
            </w:r>
          </w:p>
        </w:tc>
        <w:tc>
          <w:tcPr>
            <w:tcW w:w="1980" w:type="dxa"/>
            <w:shd w:val="clear" w:color="auto" w:fill="D9D9D9" w:themeFill="background1" w:themeFillShade="D9"/>
            <w:vAlign w:val="center"/>
          </w:tcPr>
          <w:p w14:paraId="4DEEC96E"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1</w:t>
            </w:r>
          </w:p>
        </w:tc>
      </w:tr>
      <w:tr w:rsidR="0094399A" w:rsidRPr="002402C3" w14:paraId="2D1F861A" w14:textId="77777777" w:rsidTr="0094399A">
        <w:trPr>
          <w:trHeight w:val="255"/>
        </w:trPr>
        <w:tc>
          <w:tcPr>
            <w:tcW w:w="630" w:type="dxa"/>
            <w:vMerge/>
            <w:vAlign w:val="center"/>
          </w:tcPr>
          <w:p w14:paraId="431E2774"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6DC5F55"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980" w:type="dxa"/>
            <w:shd w:val="clear" w:color="auto" w:fill="D9D9D9" w:themeFill="background1" w:themeFillShade="D9"/>
            <w:vAlign w:val="center"/>
          </w:tcPr>
          <w:p w14:paraId="7F424A0B"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94399A" w:rsidRPr="002402C3" w14:paraId="122960D0" w14:textId="77777777" w:rsidTr="0094399A">
        <w:trPr>
          <w:trHeight w:val="255"/>
        </w:trPr>
        <w:tc>
          <w:tcPr>
            <w:tcW w:w="3960" w:type="dxa"/>
            <w:gridSpan w:val="2"/>
            <w:vAlign w:val="center"/>
          </w:tcPr>
          <w:p w14:paraId="2D6861E6" w14:textId="77777777" w:rsidR="0094399A" w:rsidRPr="00DD1DD9"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lastRenderedPageBreak/>
              <w:t>Rata-rata jumlah baris</w:t>
            </w:r>
          </w:p>
        </w:tc>
        <w:tc>
          <w:tcPr>
            <w:tcW w:w="1980" w:type="dxa"/>
            <w:shd w:val="clear" w:color="auto" w:fill="D9D9D9" w:themeFill="background1" w:themeFillShade="D9"/>
            <w:vAlign w:val="center"/>
          </w:tcPr>
          <w:p w14:paraId="18806EDA" w14:textId="77777777" w:rsidR="0094399A" w:rsidRPr="00E51343" w:rsidRDefault="00F32F10"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9</w:t>
            </w:r>
          </w:p>
        </w:tc>
      </w:tr>
      <w:tr w:rsidR="0094399A" w:rsidRPr="002402C3" w14:paraId="526BED0C" w14:textId="77777777" w:rsidTr="0094399A">
        <w:trPr>
          <w:trHeight w:val="255"/>
        </w:trPr>
        <w:tc>
          <w:tcPr>
            <w:tcW w:w="630" w:type="dxa"/>
            <w:vMerge w:val="restart"/>
            <w:vAlign w:val="center"/>
          </w:tcPr>
          <w:p w14:paraId="5873C734"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3330" w:type="dxa"/>
            <w:vAlign w:val="center"/>
          </w:tcPr>
          <w:p w14:paraId="6CAE0635" w14:textId="77777777" w:rsidR="0094399A" w:rsidRPr="0094399A"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how</w:t>
            </w:r>
          </w:p>
        </w:tc>
        <w:tc>
          <w:tcPr>
            <w:tcW w:w="1980" w:type="dxa"/>
            <w:shd w:val="clear" w:color="auto" w:fill="D9D9D9" w:themeFill="background1" w:themeFillShade="D9"/>
            <w:vAlign w:val="center"/>
          </w:tcPr>
          <w:p w14:paraId="6B3103CE"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94399A" w:rsidRPr="002402C3" w14:paraId="789D8EC8" w14:textId="77777777" w:rsidTr="0094399A">
        <w:trPr>
          <w:trHeight w:val="255"/>
        </w:trPr>
        <w:tc>
          <w:tcPr>
            <w:tcW w:w="630" w:type="dxa"/>
            <w:vMerge/>
            <w:vAlign w:val="center"/>
          </w:tcPr>
          <w:p w14:paraId="1171BEE7"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3B559B7" w14:textId="77777777" w:rsidR="0094399A" w:rsidRPr="0094399A"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init</w:t>
            </w:r>
          </w:p>
        </w:tc>
        <w:tc>
          <w:tcPr>
            <w:tcW w:w="1980" w:type="dxa"/>
            <w:shd w:val="clear" w:color="auto" w:fill="D9D9D9" w:themeFill="background1" w:themeFillShade="D9"/>
            <w:vAlign w:val="center"/>
          </w:tcPr>
          <w:p w14:paraId="6F3FAB5A" w14:textId="77777777" w:rsidR="0094399A"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94399A" w:rsidRPr="002402C3" w14:paraId="68CD4FC9" w14:textId="77777777" w:rsidTr="0094399A">
        <w:trPr>
          <w:trHeight w:val="255"/>
        </w:trPr>
        <w:tc>
          <w:tcPr>
            <w:tcW w:w="630" w:type="dxa"/>
            <w:vMerge/>
            <w:vAlign w:val="center"/>
          </w:tcPr>
          <w:p w14:paraId="4F7B8EDC"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2245FAB" w14:textId="77777777" w:rsidR="0094399A" w:rsidRPr="0094399A"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etColumn</w:t>
            </w:r>
          </w:p>
        </w:tc>
        <w:tc>
          <w:tcPr>
            <w:tcW w:w="1980" w:type="dxa"/>
            <w:shd w:val="clear" w:color="auto" w:fill="D9D9D9" w:themeFill="background1" w:themeFillShade="D9"/>
            <w:vAlign w:val="center"/>
          </w:tcPr>
          <w:p w14:paraId="5877037A"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94399A" w:rsidRPr="002402C3" w14:paraId="253D899C" w14:textId="77777777" w:rsidTr="0094399A">
        <w:trPr>
          <w:trHeight w:val="255"/>
        </w:trPr>
        <w:tc>
          <w:tcPr>
            <w:tcW w:w="630" w:type="dxa"/>
            <w:vMerge/>
            <w:vAlign w:val="center"/>
          </w:tcPr>
          <w:p w14:paraId="277AC483"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2BD19E0C"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980" w:type="dxa"/>
            <w:shd w:val="clear" w:color="auto" w:fill="D9D9D9" w:themeFill="background1" w:themeFillShade="D9"/>
            <w:vAlign w:val="center"/>
          </w:tcPr>
          <w:p w14:paraId="23A8FEA3"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1</w:t>
            </w:r>
          </w:p>
        </w:tc>
      </w:tr>
      <w:tr w:rsidR="0094399A" w:rsidRPr="002402C3" w14:paraId="132E6628" w14:textId="77777777" w:rsidTr="0094399A">
        <w:trPr>
          <w:trHeight w:val="255"/>
        </w:trPr>
        <w:tc>
          <w:tcPr>
            <w:tcW w:w="630" w:type="dxa"/>
            <w:vMerge/>
            <w:vAlign w:val="center"/>
          </w:tcPr>
          <w:p w14:paraId="44D4E9B5"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7169BE5"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980" w:type="dxa"/>
            <w:shd w:val="clear" w:color="auto" w:fill="D9D9D9" w:themeFill="background1" w:themeFillShade="D9"/>
            <w:vAlign w:val="center"/>
          </w:tcPr>
          <w:p w14:paraId="7967838B" w14:textId="77777777" w:rsidR="0094399A"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0</w:t>
            </w:r>
          </w:p>
        </w:tc>
      </w:tr>
      <w:tr w:rsidR="0094399A" w:rsidRPr="002402C3" w14:paraId="273D4FBC" w14:textId="77777777" w:rsidTr="0094399A">
        <w:trPr>
          <w:trHeight w:val="255"/>
        </w:trPr>
        <w:tc>
          <w:tcPr>
            <w:tcW w:w="630" w:type="dxa"/>
            <w:vMerge/>
            <w:vAlign w:val="center"/>
          </w:tcPr>
          <w:p w14:paraId="7611CD57"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23FF8761" w14:textId="77777777" w:rsidR="0094399A" w:rsidRPr="0094399A"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guiobj</w:t>
            </w:r>
          </w:p>
        </w:tc>
        <w:tc>
          <w:tcPr>
            <w:tcW w:w="1980" w:type="dxa"/>
            <w:shd w:val="clear" w:color="auto" w:fill="D9D9D9" w:themeFill="background1" w:themeFillShade="D9"/>
            <w:vAlign w:val="center"/>
          </w:tcPr>
          <w:p w14:paraId="1CF968FC" w14:textId="77777777" w:rsidR="0094399A"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94399A" w:rsidRPr="002402C3" w14:paraId="0D0803F0" w14:textId="77777777" w:rsidTr="0094399A">
        <w:trPr>
          <w:trHeight w:val="255"/>
        </w:trPr>
        <w:tc>
          <w:tcPr>
            <w:tcW w:w="3960" w:type="dxa"/>
            <w:gridSpan w:val="2"/>
            <w:vAlign w:val="center"/>
          </w:tcPr>
          <w:p w14:paraId="76289E02" w14:textId="77777777" w:rsidR="0094399A" w:rsidRPr="00DD1DD9"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0F42B435" w14:textId="77777777" w:rsidR="0094399A" w:rsidRPr="00E51343" w:rsidRDefault="00F32F10"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9</w:t>
            </w:r>
          </w:p>
        </w:tc>
      </w:tr>
      <w:tr w:rsidR="0094399A" w:rsidRPr="002402C3" w14:paraId="5410D4C0" w14:textId="77777777" w:rsidTr="0094399A">
        <w:trPr>
          <w:trHeight w:val="255"/>
        </w:trPr>
        <w:tc>
          <w:tcPr>
            <w:tcW w:w="630" w:type="dxa"/>
            <w:vMerge w:val="restart"/>
            <w:vAlign w:val="center"/>
          </w:tcPr>
          <w:p w14:paraId="078BC7E3"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3330" w:type="dxa"/>
            <w:vAlign w:val="center"/>
          </w:tcPr>
          <w:p w14:paraId="187FFDB3" w14:textId="77777777" w:rsidR="0094399A" w:rsidRPr="002402C3" w:rsidRDefault="00F32F10"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p>
        </w:tc>
        <w:tc>
          <w:tcPr>
            <w:tcW w:w="1980" w:type="dxa"/>
            <w:shd w:val="clear" w:color="auto" w:fill="D9D9D9" w:themeFill="background1" w:themeFillShade="D9"/>
            <w:vAlign w:val="center"/>
          </w:tcPr>
          <w:p w14:paraId="01347248" w14:textId="77777777" w:rsidR="0094399A" w:rsidRPr="002402C3" w:rsidRDefault="00F32F10"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94399A" w:rsidRPr="002402C3" w14:paraId="6654E03D" w14:textId="77777777" w:rsidTr="00F32F10">
        <w:trPr>
          <w:trHeight w:val="300"/>
        </w:trPr>
        <w:tc>
          <w:tcPr>
            <w:tcW w:w="630" w:type="dxa"/>
            <w:vMerge/>
            <w:vAlign w:val="center"/>
          </w:tcPr>
          <w:p w14:paraId="24BEA41E"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0AAD416" w14:textId="77777777" w:rsidR="0094399A" w:rsidRPr="002402C3" w:rsidRDefault="00F32F10"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980" w:type="dxa"/>
            <w:shd w:val="clear" w:color="auto" w:fill="D9D9D9" w:themeFill="background1" w:themeFillShade="D9"/>
            <w:vAlign w:val="center"/>
          </w:tcPr>
          <w:p w14:paraId="74972AE1" w14:textId="77777777" w:rsidR="0094399A" w:rsidRPr="002402C3" w:rsidRDefault="00F32F10"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5</w:t>
            </w:r>
          </w:p>
        </w:tc>
      </w:tr>
      <w:tr w:rsidR="0094399A" w:rsidRPr="002402C3" w14:paraId="1B7DEFC3" w14:textId="77777777" w:rsidTr="0094399A">
        <w:trPr>
          <w:trHeight w:val="255"/>
        </w:trPr>
        <w:tc>
          <w:tcPr>
            <w:tcW w:w="3960" w:type="dxa"/>
            <w:gridSpan w:val="2"/>
            <w:vAlign w:val="center"/>
          </w:tcPr>
          <w:p w14:paraId="612B7094" w14:textId="77777777" w:rsidR="0094399A" w:rsidRPr="00DD1DD9"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5A8AD799" w14:textId="77777777" w:rsidR="0094399A" w:rsidRPr="00E51343" w:rsidRDefault="00F32F10"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25</w:t>
            </w:r>
          </w:p>
        </w:tc>
      </w:tr>
      <w:tr w:rsidR="0094399A" w:rsidRPr="002402C3" w14:paraId="77895C8C" w14:textId="77777777" w:rsidTr="0094399A">
        <w:trPr>
          <w:trHeight w:val="255"/>
        </w:trPr>
        <w:tc>
          <w:tcPr>
            <w:tcW w:w="630" w:type="dxa"/>
            <w:vAlign w:val="center"/>
          </w:tcPr>
          <w:p w14:paraId="4963C3E3" w14:textId="77777777" w:rsidR="0094399A" w:rsidRPr="002402C3" w:rsidRDefault="00F32F10"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3330" w:type="dxa"/>
            <w:vAlign w:val="center"/>
          </w:tcPr>
          <w:p w14:paraId="135EB036" w14:textId="77777777" w:rsidR="0094399A" w:rsidRPr="002402C3"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p>
        </w:tc>
        <w:tc>
          <w:tcPr>
            <w:tcW w:w="1980" w:type="dxa"/>
            <w:shd w:val="clear" w:color="auto" w:fill="D9D9D9" w:themeFill="background1" w:themeFillShade="D9"/>
            <w:vAlign w:val="center"/>
          </w:tcPr>
          <w:p w14:paraId="329ACBCE" w14:textId="77777777" w:rsidR="0094399A" w:rsidRPr="002402C3" w:rsidRDefault="00917AA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8</w:t>
            </w:r>
          </w:p>
        </w:tc>
      </w:tr>
      <w:tr w:rsidR="0094399A" w:rsidRPr="002402C3" w14:paraId="270950A8" w14:textId="77777777" w:rsidTr="0094399A">
        <w:trPr>
          <w:trHeight w:val="255"/>
        </w:trPr>
        <w:tc>
          <w:tcPr>
            <w:tcW w:w="3960" w:type="dxa"/>
            <w:gridSpan w:val="2"/>
            <w:vAlign w:val="center"/>
          </w:tcPr>
          <w:p w14:paraId="6BB06855" w14:textId="77777777" w:rsidR="0094399A" w:rsidRPr="00DD1DD9" w:rsidRDefault="0094399A"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699F8049" w14:textId="77777777" w:rsidR="0094399A" w:rsidRPr="00E51343" w:rsidRDefault="00917AAD" w:rsidP="0094399A">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48</w:t>
            </w:r>
          </w:p>
        </w:tc>
      </w:tr>
    </w:tbl>
    <w:p w14:paraId="2B67F23B" w14:textId="77777777" w:rsidR="0094399A" w:rsidRDefault="0094399A" w:rsidP="0094399A"/>
    <w:p w14:paraId="4DC499EC" w14:textId="77777777" w:rsidR="0094399A" w:rsidRPr="0094399A" w:rsidRDefault="0094399A" w:rsidP="0094399A">
      <w:pPr>
        <w:pStyle w:val="Caption"/>
      </w:pPr>
      <w:bookmarkStart w:id="582" w:name="_Toc396498107"/>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2</w:t>
      </w:r>
      <w:r w:rsidR="003C0604">
        <w:fldChar w:fldCharType="end"/>
      </w:r>
      <w:r>
        <w:t xml:space="preserve"> Perhitungan V(G) menggunakan Krakatau Metrics Tools pada Data Uji Hasil Panduan </w:t>
      </w:r>
      <w:r>
        <w:rPr>
          <w:i/>
        </w:rPr>
        <w:t xml:space="preserve">Plugin </w:t>
      </w:r>
      <w:r>
        <w:t>menggunakan SLINK</w:t>
      </w:r>
      <w:bookmarkEnd w:id="582"/>
    </w:p>
    <w:tbl>
      <w:tblPr>
        <w:tblStyle w:val="TableGrid"/>
        <w:tblW w:w="5940" w:type="dxa"/>
        <w:tblInd w:w="108" w:type="dxa"/>
        <w:tblLayout w:type="fixed"/>
        <w:tblLook w:val="04A0" w:firstRow="1" w:lastRow="0" w:firstColumn="1" w:lastColumn="0" w:noHBand="0" w:noVBand="1"/>
      </w:tblPr>
      <w:tblGrid>
        <w:gridCol w:w="630"/>
        <w:gridCol w:w="3330"/>
        <w:gridCol w:w="1980"/>
      </w:tblGrid>
      <w:tr w:rsidR="00F32F10" w:rsidRPr="00A258E6" w14:paraId="5CC11835" w14:textId="77777777" w:rsidTr="00AF68A6">
        <w:trPr>
          <w:tblHeader/>
        </w:trPr>
        <w:tc>
          <w:tcPr>
            <w:tcW w:w="630" w:type="dxa"/>
            <w:shd w:val="clear" w:color="auto" w:fill="D9D9D9" w:themeFill="background1" w:themeFillShade="D9"/>
            <w:vAlign w:val="center"/>
          </w:tcPr>
          <w:p w14:paraId="0A51E06F"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3330" w:type="dxa"/>
            <w:shd w:val="clear" w:color="auto" w:fill="D9D9D9" w:themeFill="background1" w:themeFillShade="D9"/>
            <w:vAlign w:val="center"/>
          </w:tcPr>
          <w:p w14:paraId="021BB2CF"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980" w:type="dxa"/>
            <w:shd w:val="clear" w:color="auto" w:fill="D9D9D9" w:themeFill="background1" w:themeFillShade="D9"/>
            <w:vAlign w:val="center"/>
          </w:tcPr>
          <w:p w14:paraId="7BA75050"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Kompleksitas Siklomatis (V(G))</w:t>
            </w:r>
          </w:p>
        </w:tc>
      </w:tr>
      <w:tr w:rsidR="00F32F10" w:rsidRPr="002402C3" w14:paraId="6D0B4113" w14:textId="77777777" w:rsidTr="003C28F4">
        <w:trPr>
          <w:trHeight w:val="300"/>
        </w:trPr>
        <w:tc>
          <w:tcPr>
            <w:tcW w:w="630" w:type="dxa"/>
            <w:vMerge w:val="restart"/>
            <w:vAlign w:val="center"/>
          </w:tcPr>
          <w:p w14:paraId="76CA7F7E"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3330" w:type="dxa"/>
            <w:vAlign w:val="center"/>
          </w:tcPr>
          <w:p w14:paraId="518A0799"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980" w:type="dxa"/>
            <w:shd w:val="clear" w:color="auto" w:fill="D9D9D9" w:themeFill="background1" w:themeFillShade="D9"/>
            <w:vAlign w:val="center"/>
          </w:tcPr>
          <w:p w14:paraId="3752581E"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32F10" w:rsidRPr="002402C3" w14:paraId="6723D9C4" w14:textId="77777777" w:rsidTr="003C28F4">
        <w:trPr>
          <w:trHeight w:val="264"/>
        </w:trPr>
        <w:tc>
          <w:tcPr>
            <w:tcW w:w="630" w:type="dxa"/>
            <w:vMerge/>
            <w:vAlign w:val="center"/>
          </w:tcPr>
          <w:p w14:paraId="63CC6F5C"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4D90732"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980" w:type="dxa"/>
            <w:shd w:val="clear" w:color="auto" w:fill="D9D9D9" w:themeFill="background1" w:themeFillShade="D9"/>
            <w:vAlign w:val="center"/>
          </w:tcPr>
          <w:p w14:paraId="04F5DCCA"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32F10" w:rsidRPr="002402C3" w14:paraId="1A3A27B3" w14:textId="77777777" w:rsidTr="003C28F4">
        <w:trPr>
          <w:trHeight w:val="255"/>
        </w:trPr>
        <w:tc>
          <w:tcPr>
            <w:tcW w:w="630" w:type="dxa"/>
            <w:vMerge/>
            <w:vAlign w:val="center"/>
          </w:tcPr>
          <w:p w14:paraId="656630BB"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C6871CB"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980" w:type="dxa"/>
            <w:shd w:val="clear" w:color="auto" w:fill="D9D9D9" w:themeFill="background1" w:themeFillShade="D9"/>
            <w:vAlign w:val="center"/>
          </w:tcPr>
          <w:p w14:paraId="6DE235E3"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32F10" w:rsidRPr="00E51343" w14:paraId="16B848BA" w14:textId="77777777" w:rsidTr="003C28F4">
        <w:trPr>
          <w:trHeight w:val="255"/>
        </w:trPr>
        <w:tc>
          <w:tcPr>
            <w:tcW w:w="3960" w:type="dxa"/>
            <w:gridSpan w:val="2"/>
            <w:vAlign w:val="center"/>
          </w:tcPr>
          <w:p w14:paraId="4411B699" w14:textId="77777777" w:rsidR="00F32F10" w:rsidRPr="00DD1DD9" w:rsidRDefault="00F32F10" w:rsidP="00F32F10">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7696EABD" w14:textId="77777777" w:rsidR="00F32F10" w:rsidRPr="00E5134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67</w:t>
            </w:r>
          </w:p>
        </w:tc>
      </w:tr>
      <w:tr w:rsidR="00F32F10" w:rsidRPr="002402C3" w14:paraId="6A9A888C" w14:textId="77777777" w:rsidTr="003C28F4">
        <w:trPr>
          <w:trHeight w:val="264"/>
        </w:trPr>
        <w:tc>
          <w:tcPr>
            <w:tcW w:w="630" w:type="dxa"/>
            <w:vMerge w:val="restart"/>
            <w:vAlign w:val="center"/>
          </w:tcPr>
          <w:p w14:paraId="36CAC8FC"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3330" w:type="dxa"/>
            <w:vAlign w:val="center"/>
          </w:tcPr>
          <w:p w14:paraId="1C8D34FB"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980" w:type="dxa"/>
            <w:shd w:val="clear" w:color="auto" w:fill="D9D9D9" w:themeFill="background1" w:themeFillShade="D9"/>
            <w:vAlign w:val="center"/>
          </w:tcPr>
          <w:p w14:paraId="703634F5"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32F10" w:rsidRPr="002402C3" w14:paraId="6A467D7E" w14:textId="77777777" w:rsidTr="003C28F4">
        <w:trPr>
          <w:trHeight w:val="255"/>
        </w:trPr>
        <w:tc>
          <w:tcPr>
            <w:tcW w:w="630" w:type="dxa"/>
            <w:vMerge/>
            <w:vAlign w:val="center"/>
          </w:tcPr>
          <w:p w14:paraId="45755247"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0E24B74"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main</w:t>
            </w:r>
          </w:p>
        </w:tc>
        <w:tc>
          <w:tcPr>
            <w:tcW w:w="1980" w:type="dxa"/>
            <w:shd w:val="clear" w:color="auto" w:fill="D9D9D9" w:themeFill="background1" w:themeFillShade="D9"/>
            <w:vAlign w:val="center"/>
          </w:tcPr>
          <w:p w14:paraId="44757CEE"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F32F10" w:rsidRPr="002402C3" w14:paraId="306BEF05" w14:textId="77777777" w:rsidTr="003C28F4">
        <w:trPr>
          <w:trHeight w:val="255"/>
        </w:trPr>
        <w:tc>
          <w:tcPr>
            <w:tcW w:w="630" w:type="dxa"/>
            <w:vMerge/>
            <w:vAlign w:val="center"/>
          </w:tcPr>
          <w:p w14:paraId="2D492C1B"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B2DDFC6"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980" w:type="dxa"/>
            <w:shd w:val="clear" w:color="auto" w:fill="D9D9D9" w:themeFill="background1" w:themeFillShade="D9"/>
            <w:vAlign w:val="center"/>
          </w:tcPr>
          <w:p w14:paraId="59EE9235"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32F10" w:rsidRPr="00E51343" w14:paraId="3EAF8B3A" w14:textId="77777777" w:rsidTr="003C28F4">
        <w:trPr>
          <w:trHeight w:val="255"/>
        </w:trPr>
        <w:tc>
          <w:tcPr>
            <w:tcW w:w="3960" w:type="dxa"/>
            <w:gridSpan w:val="2"/>
            <w:vAlign w:val="center"/>
          </w:tcPr>
          <w:p w14:paraId="37BD5EA5" w14:textId="77777777" w:rsidR="00F32F10" w:rsidRPr="00DD1DD9" w:rsidRDefault="00F32F10" w:rsidP="00F32F10">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w:t>
            </w:r>
            <w:r>
              <w:rPr>
                <w:b/>
                <w:sz w:val="18"/>
                <w:szCs w:val="18"/>
                <w:lang w:eastAsia="id-ID"/>
              </w:rPr>
              <w:t xml:space="preserve"> kompleksitas siklomatis</w:t>
            </w:r>
          </w:p>
        </w:tc>
        <w:tc>
          <w:tcPr>
            <w:tcW w:w="1980" w:type="dxa"/>
            <w:shd w:val="clear" w:color="auto" w:fill="D9D9D9" w:themeFill="background1" w:themeFillShade="D9"/>
            <w:vAlign w:val="center"/>
          </w:tcPr>
          <w:p w14:paraId="76E4B2E2" w14:textId="77777777" w:rsidR="00F32F10" w:rsidRPr="00E5134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2,3</w:t>
            </w:r>
          </w:p>
        </w:tc>
      </w:tr>
      <w:tr w:rsidR="00F32F10" w:rsidRPr="002402C3" w14:paraId="775927EA" w14:textId="77777777" w:rsidTr="003C28F4">
        <w:trPr>
          <w:trHeight w:val="255"/>
        </w:trPr>
        <w:tc>
          <w:tcPr>
            <w:tcW w:w="630" w:type="dxa"/>
            <w:vMerge w:val="restart"/>
            <w:vAlign w:val="center"/>
          </w:tcPr>
          <w:p w14:paraId="6F7D051D"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3330" w:type="dxa"/>
            <w:vAlign w:val="center"/>
          </w:tcPr>
          <w:p w14:paraId="2A3A0998"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how</w:t>
            </w:r>
          </w:p>
        </w:tc>
        <w:tc>
          <w:tcPr>
            <w:tcW w:w="1980" w:type="dxa"/>
            <w:shd w:val="clear" w:color="auto" w:fill="D9D9D9" w:themeFill="background1" w:themeFillShade="D9"/>
            <w:vAlign w:val="center"/>
          </w:tcPr>
          <w:p w14:paraId="0F8EE0F7"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32F10" w14:paraId="15E89926" w14:textId="77777777" w:rsidTr="003C28F4">
        <w:trPr>
          <w:trHeight w:val="255"/>
        </w:trPr>
        <w:tc>
          <w:tcPr>
            <w:tcW w:w="630" w:type="dxa"/>
            <w:vMerge/>
            <w:vAlign w:val="center"/>
          </w:tcPr>
          <w:p w14:paraId="325D2116"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9CB242E"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init</w:t>
            </w:r>
          </w:p>
        </w:tc>
        <w:tc>
          <w:tcPr>
            <w:tcW w:w="1980" w:type="dxa"/>
            <w:shd w:val="clear" w:color="auto" w:fill="D9D9D9" w:themeFill="background1" w:themeFillShade="D9"/>
            <w:vAlign w:val="center"/>
          </w:tcPr>
          <w:p w14:paraId="4137D4B9" w14:textId="77777777" w:rsidR="00F32F10"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32F10" w:rsidRPr="002402C3" w14:paraId="591501D3" w14:textId="77777777" w:rsidTr="003C28F4">
        <w:trPr>
          <w:trHeight w:val="255"/>
        </w:trPr>
        <w:tc>
          <w:tcPr>
            <w:tcW w:w="630" w:type="dxa"/>
            <w:vMerge/>
            <w:vAlign w:val="center"/>
          </w:tcPr>
          <w:p w14:paraId="1747F56A"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E9E963C"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etColumn</w:t>
            </w:r>
          </w:p>
        </w:tc>
        <w:tc>
          <w:tcPr>
            <w:tcW w:w="1980" w:type="dxa"/>
            <w:shd w:val="clear" w:color="auto" w:fill="D9D9D9" w:themeFill="background1" w:themeFillShade="D9"/>
            <w:vAlign w:val="center"/>
          </w:tcPr>
          <w:p w14:paraId="64F65483"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32F10" w:rsidRPr="002402C3" w14:paraId="16190550" w14:textId="77777777" w:rsidTr="003C28F4">
        <w:trPr>
          <w:trHeight w:val="255"/>
        </w:trPr>
        <w:tc>
          <w:tcPr>
            <w:tcW w:w="630" w:type="dxa"/>
            <w:vMerge/>
            <w:vAlign w:val="center"/>
          </w:tcPr>
          <w:p w14:paraId="15F3EC7F"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9C48CBE"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980" w:type="dxa"/>
            <w:shd w:val="clear" w:color="auto" w:fill="D9D9D9" w:themeFill="background1" w:themeFillShade="D9"/>
            <w:vAlign w:val="center"/>
          </w:tcPr>
          <w:p w14:paraId="14582F3D"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32F10" w14:paraId="569EF222" w14:textId="77777777" w:rsidTr="003C28F4">
        <w:trPr>
          <w:trHeight w:val="255"/>
        </w:trPr>
        <w:tc>
          <w:tcPr>
            <w:tcW w:w="630" w:type="dxa"/>
            <w:vMerge/>
            <w:vAlign w:val="center"/>
          </w:tcPr>
          <w:p w14:paraId="58ED92D8"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2D275EEF"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980" w:type="dxa"/>
            <w:shd w:val="clear" w:color="auto" w:fill="D9D9D9" w:themeFill="background1" w:themeFillShade="D9"/>
            <w:vAlign w:val="center"/>
          </w:tcPr>
          <w:p w14:paraId="5A71B0F8" w14:textId="77777777" w:rsidR="00F32F10"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32F10" w14:paraId="0A8A6CF7" w14:textId="77777777" w:rsidTr="003C28F4">
        <w:trPr>
          <w:trHeight w:val="255"/>
        </w:trPr>
        <w:tc>
          <w:tcPr>
            <w:tcW w:w="630" w:type="dxa"/>
            <w:vMerge/>
            <w:vAlign w:val="center"/>
          </w:tcPr>
          <w:p w14:paraId="2ABBEC9A"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6709927"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guiobj</w:t>
            </w:r>
          </w:p>
        </w:tc>
        <w:tc>
          <w:tcPr>
            <w:tcW w:w="1980" w:type="dxa"/>
            <w:shd w:val="clear" w:color="auto" w:fill="D9D9D9" w:themeFill="background1" w:themeFillShade="D9"/>
            <w:vAlign w:val="center"/>
          </w:tcPr>
          <w:p w14:paraId="28B03267" w14:textId="77777777" w:rsidR="00F32F10"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32F10" w:rsidRPr="00E51343" w14:paraId="3748BAEF" w14:textId="77777777" w:rsidTr="003C28F4">
        <w:trPr>
          <w:trHeight w:val="255"/>
        </w:trPr>
        <w:tc>
          <w:tcPr>
            <w:tcW w:w="3960" w:type="dxa"/>
            <w:gridSpan w:val="2"/>
            <w:vAlign w:val="center"/>
          </w:tcPr>
          <w:p w14:paraId="7B830782" w14:textId="77777777" w:rsidR="00F32F10" w:rsidRPr="00DD1DD9"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lastRenderedPageBreak/>
              <w:t xml:space="preserve">Rata-rata </w:t>
            </w:r>
            <w:r>
              <w:rPr>
                <w:b/>
                <w:sz w:val="18"/>
                <w:szCs w:val="18"/>
                <w:lang w:eastAsia="id-ID"/>
              </w:rPr>
              <w:t>kompleksitas siklomatis</w:t>
            </w:r>
          </w:p>
        </w:tc>
        <w:tc>
          <w:tcPr>
            <w:tcW w:w="1980" w:type="dxa"/>
            <w:shd w:val="clear" w:color="auto" w:fill="D9D9D9" w:themeFill="background1" w:themeFillShade="D9"/>
            <w:vAlign w:val="center"/>
          </w:tcPr>
          <w:p w14:paraId="6CC406E0" w14:textId="77777777" w:rsidR="00F32F10" w:rsidRPr="00E5134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17</w:t>
            </w:r>
          </w:p>
        </w:tc>
      </w:tr>
      <w:tr w:rsidR="00F32F10" w:rsidRPr="002402C3" w14:paraId="0CA569DB" w14:textId="77777777" w:rsidTr="003C28F4">
        <w:trPr>
          <w:trHeight w:val="255"/>
        </w:trPr>
        <w:tc>
          <w:tcPr>
            <w:tcW w:w="630" w:type="dxa"/>
            <w:vMerge w:val="restart"/>
            <w:vAlign w:val="center"/>
          </w:tcPr>
          <w:p w14:paraId="7C382A87"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3330" w:type="dxa"/>
            <w:vAlign w:val="center"/>
          </w:tcPr>
          <w:p w14:paraId="11C476BB"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p>
        </w:tc>
        <w:tc>
          <w:tcPr>
            <w:tcW w:w="1980" w:type="dxa"/>
            <w:shd w:val="clear" w:color="auto" w:fill="D9D9D9" w:themeFill="background1" w:themeFillShade="D9"/>
            <w:vAlign w:val="center"/>
          </w:tcPr>
          <w:p w14:paraId="390B96D0"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32F10" w:rsidRPr="002402C3" w14:paraId="7F7425F5" w14:textId="77777777" w:rsidTr="003C28F4">
        <w:trPr>
          <w:trHeight w:val="300"/>
        </w:trPr>
        <w:tc>
          <w:tcPr>
            <w:tcW w:w="630" w:type="dxa"/>
            <w:vMerge/>
            <w:vAlign w:val="center"/>
          </w:tcPr>
          <w:p w14:paraId="40DAA431"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ED9B708"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980" w:type="dxa"/>
            <w:shd w:val="clear" w:color="auto" w:fill="D9D9D9" w:themeFill="background1" w:themeFillShade="D9"/>
            <w:vAlign w:val="center"/>
          </w:tcPr>
          <w:p w14:paraId="214F6F79"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2</w:t>
            </w:r>
          </w:p>
        </w:tc>
      </w:tr>
      <w:tr w:rsidR="00F32F10" w:rsidRPr="00E51343" w14:paraId="2DB246F3" w14:textId="77777777" w:rsidTr="003C28F4">
        <w:trPr>
          <w:trHeight w:val="255"/>
        </w:trPr>
        <w:tc>
          <w:tcPr>
            <w:tcW w:w="3960" w:type="dxa"/>
            <w:gridSpan w:val="2"/>
            <w:vAlign w:val="center"/>
          </w:tcPr>
          <w:p w14:paraId="25E12044" w14:textId="77777777" w:rsidR="00F32F10" w:rsidRPr="00DD1DD9"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489F98B6" w14:textId="77777777" w:rsidR="00F32F10" w:rsidRPr="00E5134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6,5</w:t>
            </w:r>
          </w:p>
        </w:tc>
      </w:tr>
      <w:tr w:rsidR="00F32F10" w:rsidRPr="002402C3" w14:paraId="40D2B7F5" w14:textId="77777777" w:rsidTr="003C28F4">
        <w:trPr>
          <w:trHeight w:val="255"/>
        </w:trPr>
        <w:tc>
          <w:tcPr>
            <w:tcW w:w="630" w:type="dxa"/>
            <w:vAlign w:val="center"/>
          </w:tcPr>
          <w:p w14:paraId="2B58A109"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3330" w:type="dxa"/>
            <w:vAlign w:val="center"/>
          </w:tcPr>
          <w:p w14:paraId="02269810"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p>
        </w:tc>
        <w:tc>
          <w:tcPr>
            <w:tcW w:w="1980" w:type="dxa"/>
            <w:shd w:val="clear" w:color="auto" w:fill="D9D9D9" w:themeFill="background1" w:themeFillShade="D9"/>
            <w:vAlign w:val="center"/>
          </w:tcPr>
          <w:p w14:paraId="1DA43D5C"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7</w:t>
            </w:r>
          </w:p>
        </w:tc>
      </w:tr>
      <w:tr w:rsidR="00F32F10" w:rsidRPr="00E51343" w14:paraId="09C0A679" w14:textId="77777777" w:rsidTr="003C28F4">
        <w:trPr>
          <w:trHeight w:val="255"/>
        </w:trPr>
        <w:tc>
          <w:tcPr>
            <w:tcW w:w="3960" w:type="dxa"/>
            <w:gridSpan w:val="2"/>
            <w:vAlign w:val="center"/>
          </w:tcPr>
          <w:p w14:paraId="6EE8120F" w14:textId="77777777" w:rsidR="00F32F10" w:rsidRPr="00DD1DD9"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5809C468" w14:textId="77777777" w:rsidR="00F32F10" w:rsidRPr="00E5134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7</w:t>
            </w:r>
          </w:p>
        </w:tc>
      </w:tr>
    </w:tbl>
    <w:p w14:paraId="3EBF1785" w14:textId="77777777" w:rsidR="0094399A" w:rsidRDefault="0094399A" w:rsidP="0094399A"/>
    <w:p w14:paraId="43F61F8F" w14:textId="77777777" w:rsidR="00F32F10" w:rsidRPr="0094399A" w:rsidRDefault="00F32F10" w:rsidP="00F32F10">
      <w:pPr>
        <w:pStyle w:val="Caption"/>
        <w:rPr>
          <w:lang w:eastAsia="en-US"/>
        </w:rPr>
      </w:pPr>
      <w:bookmarkStart w:id="583" w:name="_Toc396498108"/>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3</w:t>
      </w:r>
      <w:r w:rsidR="003C0604">
        <w:fldChar w:fldCharType="end"/>
      </w:r>
      <w:r>
        <w:t xml:space="preserve"> Perhitungan Nilai Kohesi pada Data Uji Hasil Panduan </w:t>
      </w:r>
      <w:r>
        <w:rPr>
          <w:i/>
        </w:rPr>
        <w:t>Plugin</w:t>
      </w:r>
      <w:r>
        <w:t xml:space="preserve"> menggunakan CLINK</w:t>
      </w:r>
      <w:bookmarkEnd w:id="583"/>
    </w:p>
    <w:tbl>
      <w:tblPr>
        <w:tblStyle w:val="TableGrid"/>
        <w:tblW w:w="5951" w:type="dxa"/>
        <w:tblInd w:w="108" w:type="dxa"/>
        <w:tblLayout w:type="fixed"/>
        <w:tblLook w:val="04A0" w:firstRow="1" w:lastRow="0" w:firstColumn="1" w:lastColumn="0" w:noHBand="0" w:noVBand="1"/>
      </w:tblPr>
      <w:tblGrid>
        <w:gridCol w:w="630"/>
        <w:gridCol w:w="2610"/>
        <w:gridCol w:w="1080"/>
        <w:gridCol w:w="810"/>
        <w:gridCol w:w="821"/>
      </w:tblGrid>
      <w:tr w:rsidR="00F32F10" w14:paraId="5B50EFBD" w14:textId="77777777" w:rsidTr="00AF68A6">
        <w:trPr>
          <w:tblHeader/>
        </w:trPr>
        <w:tc>
          <w:tcPr>
            <w:tcW w:w="630" w:type="dxa"/>
            <w:shd w:val="clear" w:color="auto" w:fill="D9D9D9" w:themeFill="background1" w:themeFillShade="D9"/>
            <w:vAlign w:val="center"/>
          </w:tcPr>
          <w:p w14:paraId="54258D69"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2610" w:type="dxa"/>
            <w:shd w:val="clear" w:color="auto" w:fill="D9D9D9" w:themeFill="background1" w:themeFillShade="D9"/>
            <w:vAlign w:val="center"/>
          </w:tcPr>
          <w:p w14:paraId="3FAED487"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080" w:type="dxa"/>
            <w:shd w:val="clear" w:color="auto" w:fill="D9D9D9" w:themeFill="background1" w:themeFillShade="D9"/>
            <w:vAlign w:val="center"/>
          </w:tcPr>
          <w:p w14:paraId="311C21A6"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Total Nilai Similaritas</w:t>
            </w:r>
          </w:p>
        </w:tc>
        <w:tc>
          <w:tcPr>
            <w:tcW w:w="810" w:type="dxa"/>
            <w:shd w:val="clear" w:color="auto" w:fill="D9D9D9" w:themeFill="background1" w:themeFillShade="D9"/>
            <w:vAlign w:val="center"/>
          </w:tcPr>
          <w:p w14:paraId="1F43B8A5"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Jumlah E</w:t>
            </w:r>
            <w:r w:rsidRPr="00A258E6">
              <w:rPr>
                <w:b/>
                <w:sz w:val="18"/>
                <w:lang w:eastAsia="en-US"/>
              </w:rPr>
              <w:t>ntitas</w:t>
            </w:r>
            <w:r>
              <w:rPr>
                <w:b/>
                <w:sz w:val="18"/>
                <w:lang w:eastAsia="en-US"/>
              </w:rPr>
              <w:t xml:space="preserve"> x Jumlah Entitas</w:t>
            </w:r>
          </w:p>
        </w:tc>
        <w:tc>
          <w:tcPr>
            <w:tcW w:w="821" w:type="dxa"/>
            <w:shd w:val="clear" w:color="auto" w:fill="D9D9D9" w:themeFill="background1" w:themeFillShade="D9"/>
            <w:vAlign w:val="center"/>
          </w:tcPr>
          <w:p w14:paraId="040F5588"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Kohesi</w:t>
            </w:r>
          </w:p>
        </w:tc>
      </w:tr>
      <w:tr w:rsidR="00F32F10" w14:paraId="48471EA6" w14:textId="77777777" w:rsidTr="003C28F4">
        <w:trPr>
          <w:trHeight w:val="300"/>
        </w:trPr>
        <w:tc>
          <w:tcPr>
            <w:tcW w:w="630" w:type="dxa"/>
            <w:vMerge w:val="restart"/>
            <w:vAlign w:val="center"/>
          </w:tcPr>
          <w:p w14:paraId="4B09FB61"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2610" w:type="dxa"/>
            <w:vAlign w:val="center"/>
          </w:tcPr>
          <w:p w14:paraId="58FD8A49"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080" w:type="dxa"/>
            <w:vAlign w:val="center"/>
          </w:tcPr>
          <w:p w14:paraId="11AEE864" w14:textId="77777777" w:rsidR="00F32F10"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467</w:t>
            </w:r>
          </w:p>
        </w:tc>
        <w:tc>
          <w:tcPr>
            <w:tcW w:w="810" w:type="dxa"/>
            <w:vAlign w:val="center"/>
          </w:tcPr>
          <w:p w14:paraId="7E15FDF2" w14:textId="77777777" w:rsidR="00F32F10"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9</w:t>
            </w:r>
          </w:p>
        </w:tc>
        <w:tc>
          <w:tcPr>
            <w:tcW w:w="821" w:type="dxa"/>
            <w:shd w:val="clear" w:color="auto" w:fill="D9D9D9" w:themeFill="background1" w:themeFillShade="D9"/>
            <w:vAlign w:val="center"/>
          </w:tcPr>
          <w:p w14:paraId="2CBC20E8" w14:textId="77777777" w:rsidR="00F32F10"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607</w:t>
            </w:r>
          </w:p>
        </w:tc>
      </w:tr>
      <w:tr w:rsidR="00F32F10" w14:paraId="2C9D589B" w14:textId="77777777" w:rsidTr="003C28F4">
        <w:trPr>
          <w:trHeight w:val="264"/>
        </w:trPr>
        <w:tc>
          <w:tcPr>
            <w:tcW w:w="630" w:type="dxa"/>
            <w:vMerge/>
            <w:vAlign w:val="center"/>
          </w:tcPr>
          <w:p w14:paraId="6B6FB340"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373C7C23"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080" w:type="dxa"/>
            <w:vAlign w:val="center"/>
          </w:tcPr>
          <w:p w14:paraId="2673151F" w14:textId="77777777" w:rsidR="00F32F10"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957</w:t>
            </w:r>
          </w:p>
        </w:tc>
        <w:tc>
          <w:tcPr>
            <w:tcW w:w="810" w:type="dxa"/>
            <w:vAlign w:val="center"/>
          </w:tcPr>
          <w:p w14:paraId="27FE07E7" w14:textId="77777777" w:rsidR="00F32F10"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5781E0E3" w14:textId="77777777" w:rsidR="00F32F10"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497</w:t>
            </w:r>
          </w:p>
        </w:tc>
      </w:tr>
      <w:tr w:rsidR="00F32F10" w14:paraId="11C6F415" w14:textId="77777777" w:rsidTr="003C28F4">
        <w:trPr>
          <w:trHeight w:val="255"/>
        </w:trPr>
        <w:tc>
          <w:tcPr>
            <w:tcW w:w="630" w:type="dxa"/>
            <w:vMerge/>
            <w:vAlign w:val="center"/>
          </w:tcPr>
          <w:p w14:paraId="2B5CFA9E"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29073DBE"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080" w:type="dxa"/>
            <w:vAlign w:val="center"/>
          </w:tcPr>
          <w:p w14:paraId="15D85A4C" w14:textId="77777777" w:rsidR="00F32F10"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957</w:t>
            </w:r>
          </w:p>
        </w:tc>
        <w:tc>
          <w:tcPr>
            <w:tcW w:w="810" w:type="dxa"/>
            <w:vAlign w:val="center"/>
          </w:tcPr>
          <w:p w14:paraId="280CD8E6" w14:textId="77777777" w:rsidR="00F32F10"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0FE9A761" w14:textId="77777777" w:rsidR="00F32F10"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497</w:t>
            </w:r>
          </w:p>
        </w:tc>
      </w:tr>
      <w:tr w:rsidR="00F32F10" w14:paraId="441B6BA2" w14:textId="77777777" w:rsidTr="003C28F4">
        <w:trPr>
          <w:trHeight w:val="255"/>
        </w:trPr>
        <w:tc>
          <w:tcPr>
            <w:tcW w:w="5130" w:type="dxa"/>
            <w:gridSpan w:val="4"/>
            <w:vAlign w:val="center"/>
          </w:tcPr>
          <w:p w14:paraId="188E73D1" w14:textId="77777777" w:rsidR="00F32F10" w:rsidRPr="001A581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2BFDD685" w14:textId="77777777" w:rsidR="00F32F10" w:rsidRPr="001A5816" w:rsidRDefault="00F32F10" w:rsidP="0023624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sidRPr="001A5816">
              <w:rPr>
                <w:b/>
                <w:sz w:val="18"/>
                <w:szCs w:val="18"/>
                <w:lang w:eastAsia="en-US"/>
              </w:rPr>
              <w:t>0,</w:t>
            </w:r>
            <w:r w:rsidR="00236245">
              <w:rPr>
                <w:b/>
                <w:sz w:val="18"/>
                <w:szCs w:val="18"/>
                <w:lang w:eastAsia="en-US"/>
              </w:rPr>
              <w:t>534</w:t>
            </w:r>
          </w:p>
        </w:tc>
      </w:tr>
      <w:tr w:rsidR="00C8108D" w14:paraId="12E63BAE" w14:textId="77777777" w:rsidTr="00C8108D">
        <w:trPr>
          <w:trHeight w:val="264"/>
        </w:trPr>
        <w:tc>
          <w:tcPr>
            <w:tcW w:w="630" w:type="dxa"/>
            <w:vMerge w:val="restart"/>
            <w:vAlign w:val="center"/>
          </w:tcPr>
          <w:p w14:paraId="6AFCEBFB" w14:textId="77777777" w:rsidR="00C8108D" w:rsidRPr="002402C3" w:rsidRDefault="00C8108D" w:rsidP="00C8108D">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c>
          <w:tcPr>
            <w:tcW w:w="2610" w:type="dxa"/>
            <w:vAlign w:val="center"/>
          </w:tcPr>
          <w:p w14:paraId="03F5FCFD"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080" w:type="dxa"/>
            <w:vAlign w:val="center"/>
          </w:tcPr>
          <w:p w14:paraId="0EF732AE" w14:textId="77777777" w:rsidR="00C8108D"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3,182</w:t>
            </w:r>
          </w:p>
        </w:tc>
        <w:tc>
          <w:tcPr>
            <w:tcW w:w="810" w:type="dxa"/>
            <w:vAlign w:val="center"/>
          </w:tcPr>
          <w:p w14:paraId="3C5FFC9A" w14:textId="77777777" w:rsidR="00C8108D"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5</w:t>
            </w:r>
          </w:p>
        </w:tc>
        <w:tc>
          <w:tcPr>
            <w:tcW w:w="821" w:type="dxa"/>
            <w:shd w:val="clear" w:color="auto" w:fill="D9D9D9" w:themeFill="background1" w:themeFillShade="D9"/>
            <w:vAlign w:val="center"/>
          </w:tcPr>
          <w:p w14:paraId="496A6D0C" w14:textId="77777777" w:rsidR="00C8108D"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527</w:t>
            </w:r>
          </w:p>
        </w:tc>
      </w:tr>
      <w:tr w:rsidR="00C8108D" w14:paraId="78585CF7" w14:textId="77777777" w:rsidTr="003C28F4">
        <w:trPr>
          <w:trHeight w:val="255"/>
        </w:trPr>
        <w:tc>
          <w:tcPr>
            <w:tcW w:w="630" w:type="dxa"/>
            <w:vMerge/>
            <w:vAlign w:val="center"/>
          </w:tcPr>
          <w:p w14:paraId="258C3F48"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1064620F"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main</w:t>
            </w:r>
          </w:p>
        </w:tc>
        <w:tc>
          <w:tcPr>
            <w:tcW w:w="1080" w:type="dxa"/>
            <w:vAlign w:val="center"/>
          </w:tcPr>
          <w:p w14:paraId="76129610" w14:textId="77777777" w:rsidR="00C8108D"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4,803</w:t>
            </w:r>
          </w:p>
        </w:tc>
        <w:tc>
          <w:tcPr>
            <w:tcW w:w="810" w:type="dxa"/>
            <w:vAlign w:val="center"/>
          </w:tcPr>
          <w:p w14:paraId="4213E1FE" w14:textId="77777777" w:rsidR="00C8108D"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9</w:t>
            </w:r>
          </w:p>
        </w:tc>
        <w:tc>
          <w:tcPr>
            <w:tcW w:w="821" w:type="dxa"/>
            <w:shd w:val="clear" w:color="auto" w:fill="D9D9D9" w:themeFill="background1" w:themeFillShade="D9"/>
            <w:vAlign w:val="center"/>
          </w:tcPr>
          <w:p w14:paraId="0FD1A29F" w14:textId="77777777" w:rsidR="00C8108D"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302</w:t>
            </w:r>
          </w:p>
        </w:tc>
      </w:tr>
      <w:tr w:rsidR="00C8108D" w14:paraId="7E75816E" w14:textId="77777777" w:rsidTr="003C28F4">
        <w:trPr>
          <w:trHeight w:val="255"/>
        </w:trPr>
        <w:tc>
          <w:tcPr>
            <w:tcW w:w="630" w:type="dxa"/>
            <w:vMerge/>
            <w:vAlign w:val="center"/>
          </w:tcPr>
          <w:p w14:paraId="70F35A33"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42D85B13"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080" w:type="dxa"/>
            <w:vAlign w:val="center"/>
          </w:tcPr>
          <w:p w14:paraId="012ACE2F" w14:textId="77777777" w:rsidR="00C8108D"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537</w:t>
            </w:r>
          </w:p>
        </w:tc>
        <w:tc>
          <w:tcPr>
            <w:tcW w:w="810" w:type="dxa"/>
            <w:vAlign w:val="center"/>
          </w:tcPr>
          <w:p w14:paraId="6234923A" w14:textId="77777777" w:rsidR="00C8108D"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5</w:t>
            </w:r>
          </w:p>
        </w:tc>
        <w:tc>
          <w:tcPr>
            <w:tcW w:w="821" w:type="dxa"/>
            <w:shd w:val="clear" w:color="auto" w:fill="D9D9D9" w:themeFill="background1" w:themeFillShade="D9"/>
            <w:vAlign w:val="center"/>
          </w:tcPr>
          <w:p w14:paraId="15DA9AE8" w14:textId="77777777" w:rsidR="00C8108D" w:rsidRPr="002402C3" w:rsidRDefault="003C28F4"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301</w:t>
            </w:r>
          </w:p>
        </w:tc>
      </w:tr>
      <w:tr w:rsidR="00F32F10" w14:paraId="5E369C47" w14:textId="77777777" w:rsidTr="003C28F4">
        <w:trPr>
          <w:trHeight w:val="255"/>
        </w:trPr>
        <w:tc>
          <w:tcPr>
            <w:tcW w:w="5130" w:type="dxa"/>
            <w:gridSpan w:val="4"/>
            <w:vAlign w:val="center"/>
          </w:tcPr>
          <w:p w14:paraId="7CF36047" w14:textId="77777777" w:rsidR="00F32F10" w:rsidRPr="001A581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1FC185CC" w14:textId="77777777" w:rsidR="00F32F10" w:rsidRPr="001A5816" w:rsidRDefault="00F32F10" w:rsidP="0023624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sidRPr="001A5816">
              <w:rPr>
                <w:b/>
                <w:sz w:val="18"/>
                <w:szCs w:val="18"/>
                <w:lang w:eastAsia="en-US"/>
              </w:rPr>
              <w:t>0,</w:t>
            </w:r>
            <w:r w:rsidR="00236245">
              <w:rPr>
                <w:b/>
                <w:sz w:val="18"/>
                <w:szCs w:val="18"/>
                <w:lang w:eastAsia="en-US"/>
              </w:rPr>
              <w:t>377</w:t>
            </w:r>
          </w:p>
        </w:tc>
      </w:tr>
      <w:tr w:rsidR="00C8108D" w14:paraId="0AE4F8D7" w14:textId="77777777" w:rsidTr="003C28F4">
        <w:trPr>
          <w:trHeight w:val="255"/>
        </w:trPr>
        <w:tc>
          <w:tcPr>
            <w:tcW w:w="630" w:type="dxa"/>
            <w:vMerge w:val="restart"/>
            <w:vAlign w:val="center"/>
          </w:tcPr>
          <w:p w14:paraId="70164055"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2610" w:type="dxa"/>
            <w:vAlign w:val="center"/>
          </w:tcPr>
          <w:p w14:paraId="20AEF657"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how</w:t>
            </w:r>
          </w:p>
        </w:tc>
        <w:tc>
          <w:tcPr>
            <w:tcW w:w="1080" w:type="dxa"/>
            <w:vAlign w:val="center"/>
          </w:tcPr>
          <w:p w14:paraId="732D2C03"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810" w:type="dxa"/>
            <w:vAlign w:val="center"/>
          </w:tcPr>
          <w:p w14:paraId="26FE6913"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5</w:t>
            </w:r>
          </w:p>
        </w:tc>
        <w:tc>
          <w:tcPr>
            <w:tcW w:w="821" w:type="dxa"/>
            <w:shd w:val="clear" w:color="auto" w:fill="D9D9D9" w:themeFill="background1" w:themeFillShade="D9"/>
            <w:vAlign w:val="center"/>
          </w:tcPr>
          <w:p w14:paraId="0911CCA8"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2</w:t>
            </w:r>
          </w:p>
        </w:tc>
      </w:tr>
      <w:tr w:rsidR="00C8108D" w14:paraId="01EA8960" w14:textId="77777777" w:rsidTr="003C28F4">
        <w:trPr>
          <w:trHeight w:val="255"/>
        </w:trPr>
        <w:tc>
          <w:tcPr>
            <w:tcW w:w="630" w:type="dxa"/>
            <w:vMerge/>
            <w:vAlign w:val="center"/>
          </w:tcPr>
          <w:p w14:paraId="0D2AFF3D"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458E844D"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init</w:t>
            </w:r>
          </w:p>
        </w:tc>
        <w:tc>
          <w:tcPr>
            <w:tcW w:w="1080" w:type="dxa"/>
            <w:vAlign w:val="center"/>
          </w:tcPr>
          <w:p w14:paraId="07766035"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499</w:t>
            </w:r>
          </w:p>
        </w:tc>
        <w:tc>
          <w:tcPr>
            <w:tcW w:w="810" w:type="dxa"/>
            <w:vAlign w:val="center"/>
          </w:tcPr>
          <w:p w14:paraId="635589BF"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5</w:t>
            </w:r>
          </w:p>
        </w:tc>
        <w:tc>
          <w:tcPr>
            <w:tcW w:w="821" w:type="dxa"/>
            <w:shd w:val="clear" w:color="auto" w:fill="D9D9D9" w:themeFill="background1" w:themeFillShade="D9"/>
            <w:vAlign w:val="center"/>
          </w:tcPr>
          <w:p w14:paraId="639262F0"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3</w:t>
            </w:r>
          </w:p>
        </w:tc>
      </w:tr>
      <w:tr w:rsidR="00C8108D" w14:paraId="2DA858BC" w14:textId="77777777" w:rsidTr="003C28F4">
        <w:trPr>
          <w:trHeight w:val="255"/>
        </w:trPr>
        <w:tc>
          <w:tcPr>
            <w:tcW w:w="630" w:type="dxa"/>
            <w:vMerge/>
            <w:vAlign w:val="center"/>
          </w:tcPr>
          <w:p w14:paraId="1DA4E8D7"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5A854617"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etColumn</w:t>
            </w:r>
          </w:p>
        </w:tc>
        <w:tc>
          <w:tcPr>
            <w:tcW w:w="1080" w:type="dxa"/>
            <w:vAlign w:val="center"/>
          </w:tcPr>
          <w:p w14:paraId="45DEC3DC"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10" w:type="dxa"/>
            <w:vAlign w:val="center"/>
          </w:tcPr>
          <w:p w14:paraId="0E0CB128"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17F50408"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C8108D" w14:paraId="63D4F86A" w14:textId="77777777" w:rsidTr="003C28F4">
        <w:trPr>
          <w:trHeight w:val="255"/>
        </w:trPr>
        <w:tc>
          <w:tcPr>
            <w:tcW w:w="630" w:type="dxa"/>
            <w:vMerge/>
            <w:vAlign w:val="center"/>
          </w:tcPr>
          <w:p w14:paraId="2E60F61F"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58CEC439"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080" w:type="dxa"/>
            <w:vAlign w:val="center"/>
          </w:tcPr>
          <w:p w14:paraId="0F4AAB0E"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2,667</w:t>
            </w:r>
          </w:p>
        </w:tc>
        <w:tc>
          <w:tcPr>
            <w:tcW w:w="810" w:type="dxa"/>
            <w:vAlign w:val="center"/>
          </w:tcPr>
          <w:p w14:paraId="3E910497"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1</w:t>
            </w:r>
          </w:p>
        </w:tc>
        <w:tc>
          <w:tcPr>
            <w:tcW w:w="821" w:type="dxa"/>
            <w:shd w:val="clear" w:color="auto" w:fill="D9D9D9" w:themeFill="background1" w:themeFillShade="D9"/>
            <w:vAlign w:val="center"/>
          </w:tcPr>
          <w:p w14:paraId="5C69D9CA"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65</w:t>
            </w:r>
          </w:p>
        </w:tc>
      </w:tr>
      <w:tr w:rsidR="00C8108D" w14:paraId="2F808AAA" w14:textId="77777777" w:rsidTr="003C28F4">
        <w:trPr>
          <w:trHeight w:val="255"/>
        </w:trPr>
        <w:tc>
          <w:tcPr>
            <w:tcW w:w="630" w:type="dxa"/>
            <w:vMerge/>
            <w:vAlign w:val="center"/>
          </w:tcPr>
          <w:p w14:paraId="7C4AF922"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63448C81"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080" w:type="dxa"/>
            <w:vAlign w:val="center"/>
          </w:tcPr>
          <w:p w14:paraId="57CF1424"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0,368</w:t>
            </w:r>
          </w:p>
        </w:tc>
        <w:tc>
          <w:tcPr>
            <w:tcW w:w="810" w:type="dxa"/>
            <w:vAlign w:val="center"/>
          </w:tcPr>
          <w:p w14:paraId="3E449CC5"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89</w:t>
            </w:r>
          </w:p>
        </w:tc>
        <w:tc>
          <w:tcPr>
            <w:tcW w:w="821" w:type="dxa"/>
            <w:shd w:val="clear" w:color="auto" w:fill="D9D9D9" w:themeFill="background1" w:themeFillShade="D9"/>
            <w:vAlign w:val="center"/>
          </w:tcPr>
          <w:p w14:paraId="693EF66C"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243</w:t>
            </w:r>
          </w:p>
        </w:tc>
      </w:tr>
      <w:tr w:rsidR="00C8108D" w14:paraId="337C1278" w14:textId="77777777" w:rsidTr="003C28F4">
        <w:trPr>
          <w:trHeight w:val="255"/>
        </w:trPr>
        <w:tc>
          <w:tcPr>
            <w:tcW w:w="630" w:type="dxa"/>
            <w:vMerge/>
            <w:vAlign w:val="center"/>
          </w:tcPr>
          <w:p w14:paraId="71547824"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5091FBDB"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guiobj</w:t>
            </w:r>
          </w:p>
        </w:tc>
        <w:tc>
          <w:tcPr>
            <w:tcW w:w="1080" w:type="dxa"/>
            <w:vAlign w:val="center"/>
          </w:tcPr>
          <w:p w14:paraId="0B77E74A"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810" w:type="dxa"/>
            <w:vAlign w:val="center"/>
          </w:tcPr>
          <w:p w14:paraId="11F0B67C"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821" w:type="dxa"/>
            <w:shd w:val="clear" w:color="auto" w:fill="D9D9D9" w:themeFill="background1" w:themeFillShade="D9"/>
            <w:vAlign w:val="center"/>
          </w:tcPr>
          <w:p w14:paraId="5A957A27"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32F10" w14:paraId="1CE956C7" w14:textId="77777777" w:rsidTr="003C28F4">
        <w:trPr>
          <w:trHeight w:val="255"/>
        </w:trPr>
        <w:tc>
          <w:tcPr>
            <w:tcW w:w="5130" w:type="dxa"/>
            <w:gridSpan w:val="4"/>
            <w:vAlign w:val="center"/>
          </w:tcPr>
          <w:p w14:paraId="39DD5970" w14:textId="77777777" w:rsidR="00F32F10" w:rsidRPr="001A581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7BBD0157" w14:textId="77777777" w:rsidR="00F32F10" w:rsidRPr="001A5816" w:rsidRDefault="00F32F10" w:rsidP="00236245">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w:t>
            </w:r>
            <w:r w:rsidR="00236245">
              <w:rPr>
                <w:b/>
                <w:sz w:val="18"/>
                <w:szCs w:val="18"/>
                <w:lang w:eastAsia="en-US"/>
              </w:rPr>
              <w:t>565</w:t>
            </w:r>
          </w:p>
        </w:tc>
      </w:tr>
      <w:tr w:rsidR="00C8108D" w14:paraId="64BEE450" w14:textId="77777777" w:rsidTr="003C28F4">
        <w:trPr>
          <w:trHeight w:val="255"/>
        </w:trPr>
        <w:tc>
          <w:tcPr>
            <w:tcW w:w="630" w:type="dxa"/>
            <w:vMerge w:val="restart"/>
            <w:vAlign w:val="center"/>
          </w:tcPr>
          <w:p w14:paraId="3EB2C09F"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2610" w:type="dxa"/>
            <w:vAlign w:val="center"/>
          </w:tcPr>
          <w:p w14:paraId="6A9473AB"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p>
        </w:tc>
        <w:tc>
          <w:tcPr>
            <w:tcW w:w="1080" w:type="dxa"/>
            <w:vAlign w:val="center"/>
          </w:tcPr>
          <w:p w14:paraId="5C265424"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c>
          <w:tcPr>
            <w:tcW w:w="810" w:type="dxa"/>
            <w:vAlign w:val="center"/>
          </w:tcPr>
          <w:p w14:paraId="4576CDEE"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821" w:type="dxa"/>
            <w:shd w:val="clear" w:color="auto" w:fill="D9D9D9" w:themeFill="background1" w:themeFillShade="D9"/>
            <w:vAlign w:val="center"/>
          </w:tcPr>
          <w:p w14:paraId="79C71007"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5</w:t>
            </w:r>
          </w:p>
        </w:tc>
      </w:tr>
      <w:tr w:rsidR="00C8108D" w14:paraId="083C9680" w14:textId="77777777" w:rsidTr="003C28F4">
        <w:trPr>
          <w:trHeight w:val="255"/>
        </w:trPr>
        <w:tc>
          <w:tcPr>
            <w:tcW w:w="630" w:type="dxa"/>
            <w:vMerge/>
            <w:vAlign w:val="center"/>
          </w:tcPr>
          <w:p w14:paraId="0A49B000"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47F1A8CC"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r>
              <w:rPr>
                <w:rFonts w:ascii="Courier New" w:hAnsi="Courier New" w:cs="Courier New"/>
                <w:sz w:val="18"/>
                <w:szCs w:val="18"/>
                <w:lang w:eastAsia="id-ID"/>
              </w:rPr>
              <w:t>DP</w:t>
            </w:r>
          </w:p>
        </w:tc>
        <w:tc>
          <w:tcPr>
            <w:tcW w:w="1080" w:type="dxa"/>
            <w:vAlign w:val="center"/>
          </w:tcPr>
          <w:p w14:paraId="1CE567D0"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999</w:t>
            </w:r>
          </w:p>
        </w:tc>
        <w:tc>
          <w:tcPr>
            <w:tcW w:w="810" w:type="dxa"/>
            <w:vAlign w:val="center"/>
          </w:tcPr>
          <w:p w14:paraId="27CC57E7"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6554FB61"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499</w:t>
            </w:r>
          </w:p>
        </w:tc>
      </w:tr>
      <w:tr w:rsidR="00C8108D" w14:paraId="6299D563" w14:textId="77777777" w:rsidTr="003C28F4">
        <w:trPr>
          <w:trHeight w:val="255"/>
        </w:trPr>
        <w:tc>
          <w:tcPr>
            <w:tcW w:w="630" w:type="dxa"/>
            <w:vMerge/>
            <w:vAlign w:val="center"/>
          </w:tcPr>
          <w:p w14:paraId="1766734F"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50626A20"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r>
              <w:rPr>
                <w:rFonts w:ascii="Courier New" w:hAnsi="Courier New" w:cs="Courier New"/>
                <w:sz w:val="18"/>
                <w:szCs w:val="18"/>
                <w:lang w:eastAsia="id-ID"/>
              </w:rPr>
              <w:t>Line</w:t>
            </w:r>
          </w:p>
        </w:tc>
        <w:tc>
          <w:tcPr>
            <w:tcW w:w="1080" w:type="dxa"/>
            <w:vAlign w:val="center"/>
          </w:tcPr>
          <w:p w14:paraId="6A8E31F4"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c>
          <w:tcPr>
            <w:tcW w:w="810" w:type="dxa"/>
            <w:vAlign w:val="center"/>
          </w:tcPr>
          <w:p w14:paraId="6C1F3FCB"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05DF4D01"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438</w:t>
            </w:r>
          </w:p>
        </w:tc>
      </w:tr>
      <w:tr w:rsidR="00C8108D" w14:paraId="5B28A846" w14:textId="77777777" w:rsidTr="003C28F4">
        <w:trPr>
          <w:trHeight w:val="255"/>
        </w:trPr>
        <w:tc>
          <w:tcPr>
            <w:tcW w:w="630" w:type="dxa"/>
            <w:vMerge/>
            <w:vAlign w:val="center"/>
          </w:tcPr>
          <w:p w14:paraId="429C0F61"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7806E2F6"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080" w:type="dxa"/>
            <w:vAlign w:val="center"/>
          </w:tcPr>
          <w:p w14:paraId="3B3DF8B2"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8,681</w:t>
            </w:r>
          </w:p>
        </w:tc>
        <w:tc>
          <w:tcPr>
            <w:tcW w:w="810" w:type="dxa"/>
            <w:vAlign w:val="center"/>
          </w:tcPr>
          <w:p w14:paraId="537A8BEC"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41</w:t>
            </w:r>
          </w:p>
        </w:tc>
        <w:tc>
          <w:tcPr>
            <w:tcW w:w="821" w:type="dxa"/>
            <w:shd w:val="clear" w:color="auto" w:fill="D9D9D9" w:themeFill="background1" w:themeFillShade="D9"/>
            <w:vAlign w:val="center"/>
          </w:tcPr>
          <w:p w14:paraId="1F56AC9C"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2</w:t>
            </w:r>
          </w:p>
        </w:tc>
      </w:tr>
      <w:tr w:rsidR="00F32F10" w14:paraId="0BE49DA3" w14:textId="77777777" w:rsidTr="003C28F4">
        <w:trPr>
          <w:trHeight w:val="255"/>
        </w:trPr>
        <w:tc>
          <w:tcPr>
            <w:tcW w:w="5130" w:type="dxa"/>
            <w:gridSpan w:val="4"/>
            <w:vAlign w:val="center"/>
          </w:tcPr>
          <w:p w14:paraId="41CC69D5" w14:textId="77777777" w:rsidR="00F32F10" w:rsidRPr="001A581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5A04F981" w14:textId="77777777" w:rsidR="00F32F10" w:rsidRPr="001A5816"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409</w:t>
            </w:r>
          </w:p>
        </w:tc>
      </w:tr>
      <w:tr w:rsidR="00C8108D" w14:paraId="251C7864" w14:textId="77777777" w:rsidTr="003C28F4">
        <w:trPr>
          <w:trHeight w:val="255"/>
        </w:trPr>
        <w:tc>
          <w:tcPr>
            <w:tcW w:w="630" w:type="dxa"/>
            <w:vMerge w:val="restart"/>
            <w:vAlign w:val="center"/>
          </w:tcPr>
          <w:p w14:paraId="5C802C89"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2610" w:type="dxa"/>
            <w:vAlign w:val="center"/>
          </w:tcPr>
          <w:p w14:paraId="3C39780F"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r>
              <w:rPr>
                <w:rFonts w:ascii="Courier New" w:hAnsi="Courier New" w:cs="Courier New"/>
                <w:sz w:val="18"/>
                <w:szCs w:val="18"/>
                <w:lang w:eastAsia="id-ID"/>
              </w:rPr>
              <w:t>_replayPacket</w:t>
            </w:r>
          </w:p>
        </w:tc>
        <w:tc>
          <w:tcPr>
            <w:tcW w:w="1080" w:type="dxa"/>
            <w:vAlign w:val="center"/>
          </w:tcPr>
          <w:p w14:paraId="03BFADB2"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727</w:t>
            </w:r>
          </w:p>
        </w:tc>
        <w:tc>
          <w:tcPr>
            <w:tcW w:w="810" w:type="dxa"/>
            <w:vAlign w:val="center"/>
          </w:tcPr>
          <w:p w14:paraId="6B773BC3"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583C8739"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545</w:t>
            </w:r>
          </w:p>
        </w:tc>
      </w:tr>
      <w:tr w:rsidR="00C8108D" w14:paraId="25883F25" w14:textId="77777777" w:rsidTr="003C28F4">
        <w:trPr>
          <w:trHeight w:val="255"/>
        </w:trPr>
        <w:tc>
          <w:tcPr>
            <w:tcW w:w="630" w:type="dxa"/>
            <w:vMerge/>
            <w:vAlign w:val="center"/>
          </w:tcPr>
          <w:p w14:paraId="50435045"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416B4CE5"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packetLength</w:t>
            </w:r>
          </w:p>
        </w:tc>
        <w:tc>
          <w:tcPr>
            <w:tcW w:w="1080" w:type="dxa"/>
            <w:vAlign w:val="center"/>
          </w:tcPr>
          <w:p w14:paraId="4C71C143"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842</w:t>
            </w:r>
          </w:p>
        </w:tc>
        <w:tc>
          <w:tcPr>
            <w:tcW w:w="810" w:type="dxa"/>
            <w:vAlign w:val="center"/>
          </w:tcPr>
          <w:p w14:paraId="430FF989"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9</w:t>
            </w:r>
          </w:p>
        </w:tc>
        <w:tc>
          <w:tcPr>
            <w:tcW w:w="821" w:type="dxa"/>
            <w:shd w:val="clear" w:color="auto" w:fill="D9D9D9" w:themeFill="background1" w:themeFillShade="D9"/>
            <w:vAlign w:val="center"/>
          </w:tcPr>
          <w:p w14:paraId="56E4E093"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649</w:t>
            </w:r>
          </w:p>
        </w:tc>
      </w:tr>
      <w:tr w:rsidR="00C8108D" w14:paraId="65611340" w14:textId="77777777" w:rsidTr="003C28F4">
        <w:trPr>
          <w:trHeight w:val="255"/>
        </w:trPr>
        <w:tc>
          <w:tcPr>
            <w:tcW w:w="630" w:type="dxa"/>
            <w:vMerge/>
            <w:vAlign w:val="center"/>
          </w:tcPr>
          <w:p w14:paraId="76EB3CD0"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3988F79E"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commandsNumber</w:t>
            </w:r>
          </w:p>
        </w:tc>
        <w:tc>
          <w:tcPr>
            <w:tcW w:w="1080" w:type="dxa"/>
            <w:vAlign w:val="center"/>
          </w:tcPr>
          <w:p w14:paraId="56902C35"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3,306</w:t>
            </w:r>
          </w:p>
        </w:tc>
        <w:tc>
          <w:tcPr>
            <w:tcW w:w="810" w:type="dxa"/>
            <w:vAlign w:val="center"/>
          </w:tcPr>
          <w:p w14:paraId="73FCD5DA"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6</w:t>
            </w:r>
          </w:p>
        </w:tc>
        <w:tc>
          <w:tcPr>
            <w:tcW w:w="821" w:type="dxa"/>
            <w:shd w:val="clear" w:color="auto" w:fill="D9D9D9" w:themeFill="background1" w:themeFillShade="D9"/>
            <w:vAlign w:val="center"/>
          </w:tcPr>
          <w:p w14:paraId="45A4FBEA"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369</w:t>
            </w:r>
          </w:p>
        </w:tc>
      </w:tr>
      <w:tr w:rsidR="00C8108D" w14:paraId="01E9D0D9" w14:textId="77777777" w:rsidTr="003C28F4">
        <w:trPr>
          <w:trHeight w:val="255"/>
        </w:trPr>
        <w:tc>
          <w:tcPr>
            <w:tcW w:w="630" w:type="dxa"/>
            <w:vMerge/>
            <w:vAlign w:val="center"/>
          </w:tcPr>
          <w:p w14:paraId="582C76E2"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3CD9A6E0"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eventRequest</w:t>
            </w:r>
          </w:p>
        </w:tc>
        <w:tc>
          <w:tcPr>
            <w:tcW w:w="1080" w:type="dxa"/>
            <w:vAlign w:val="center"/>
          </w:tcPr>
          <w:p w14:paraId="04E3B300"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2,142</w:t>
            </w:r>
          </w:p>
        </w:tc>
        <w:tc>
          <w:tcPr>
            <w:tcW w:w="810" w:type="dxa"/>
            <w:vAlign w:val="center"/>
          </w:tcPr>
          <w:p w14:paraId="2E56AF63"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9</w:t>
            </w:r>
          </w:p>
        </w:tc>
        <w:tc>
          <w:tcPr>
            <w:tcW w:w="821" w:type="dxa"/>
            <w:shd w:val="clear" w:color="auto" w:fill="D9D9D9" w:themeFill="background1" w:themeFillShade="D9"/>
            <w:vAlign w:val="center"/>
          </w:tcPr>
          <w:p w14:paraId="4E933F22"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368</w:t>
            </w:r>
          </w:p>
        </w:tc>
      </w:tr>
      <w:tr w:rsidR="00C8108D" w14:paraId="52AAF473" w14:textId="77777777" w:rsidTr="003C28F4">
        <w:trPr>
          <w:trHeight w:val="255"/>
        </w:trPr>
        <w:tc>
          <w:tcPr>
            <w:tcW w:w="630" w:type="dxa"/>
            <w:vMerge/>
            <w:vAlign w:val="center"/>
          </w:tcPr>
          <w:p w14:paraId="01FDD1FA"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016D1FB2"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Packet_processing</w:t>
            </w:r>
          </w:p>
        </w:tc>
        <w:tc>
          <w:tcPr>
            <w:tcW w:w="1080" w:type="dxa"/>
            <w:vAlign w:val="center"/>
          </w:tcPr>
          <w:p w14:paraId="526598CB"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0,162</w:t>
            </w:r>
          </w:p>
        </w:tc>
        <w:tc>
          <w:tcPr>
            <w:tcW w:w="810" w:type="dxa"/>
            <w:vAlign w:val="center"/>
          </w:tcPr>
          <w:p w14:paraId="1EA3919C"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6</w:t>
            </w:r>
          </w:p>
        </w:tc>
        <w:tc>
          <w:tcPr>
            <w:tcW w:w="821" w:type="dxa"/>
            <w:shd w:val="clear" w:color="auto" w:fill="D9D9D9" w:themeFill="background1" w:themeFillShade="D9"/>
            <w:vAlign w:val="center"/>
          </w:tcPr>
          <w:p w14:paraId="0415C81F" w14:textId="77777777" w:rsidR="00C8108D" w:rsidRPr="002402C3"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282</w:t>
            </w:r>
          </w:p>
        </w:tc>
      </w:tr>
      <w:tr w:rsidR="00C8108D" w14:paraId="5405915F" w14:textId="77777777" w:rsidTr="003C28F4">
        <w:trPr>
          <w:trHeight w:val="255"/>
        </w:trPr>
        <w:tc>
          <w:tcPr>
            <w:tcW w:w="630" w:type="dxa"/>
            <w:vMerge/>
            <w:vAlign w:val="center"/>
          </w:tcPr>
          <w:p w14:paraId="0370B98C"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168AD434"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w:t>
            </w:r>
          </w:p>
        </w:tc>
        <w:tc>
          <w:tcPr>
            <w:tcW w:w="1080" w:type="dxa"/>
            <w:vAlign w:val="center"/>
          </w:tcPr>
          <w:p w14:paraId="66FB8609" w14:textId="77777777" w:rsidR="00C8108D"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0,459</w:t>
            </w:r>
          </w:p>
        </w:tc>
        <w:tc>
          <w:tcPr>
            <w:tcW w:w="810" w:type="dxa"/>
            <w:vAlign w:val="center"/>
          </w:tcPr>
          <w:p w14:paraId="5A51FB7B" w14:textId="77777777" w:rsidR="00C8108D"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84</w:t>
            </w:r>
          </w:p>
        </w:tc>
        <w:tc>
          <w:tcPr>
            <w:tcW w:w="821" w:type="dxa"/>
            <w:shd w:val="clear" w:color="auto" w:fill="D9D9D9" w:themeFill="background1" w:themeFillShade="D9"/>
            <w:vAlign w:val="center"/>
          </w:tcPr>
          <w:p w14:paraId="16299353" w14:textId="77777777" w:rsidR="00C8108D"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166</w:t>
            </w:r>
          </w:p>
        </w:tc>
      </w:tr>
      <w:tr w:rsidR="00F32F10" w14:paraId="461DEB12" w14:textId="77777777" w:rsidTr="003C28F4">
        <w:trPr>
          <w:trHeight w:val="255"/>
        </w:trPr>
        <w:tc>
          <w:tcPr>
            <w:tcW w:w="5130" w:type="dxa"/>
            <w:gridSpan w:val="4"/>
            <w:vAlign w:val="center"/>
          </w:tcPr>
          <w:p w14:paraId="74A6C885" w14:textId="77777777" w:rsidR="00F32F10" w:rsidRPr="001A581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3D677C72" w14:textId="77777777" w:rsidR="00F32F10" w:rsidRPr="001A5816" w:rsidRDefault="0023624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397</w:t>
            </w:r>
          </w:p>
        </w:tc>
      </w:tr>
    </w:tbl>
    <w:p w14:paraId="04CFDA39" w14:textId="77777777" w:rsidR="00F32F10" w:rsidRDefault="00F32F10" w:rsidP="00F32F10"/>
    <w:p w14:paraId="34F37787" w14:textId="77777777" w:rsidR="00F32F10" w:rsidRPr="0094399A" w:rsidRDefault="00F32F10" w:rsidP="00F32F10">
      <w:pPr>
        <w:pStyle w:val="Caption"/>
      </w:pPr>
      <w:bookmarkStart w:id="584" w:name="_Toc396498109"/>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4</w:t>
      </w:r>
      <w:r w:rsidR="003C0604">
        <w:fldChar w:fldCharType="end"/>
      </w:r>
      <w:r>
        <w:t xml:space="preserve"> Perhitungan LOC menggunakan Krakatau Metrics Tools pada Data Uji Hasil Panduan </w:t>
      </w:r>
      <w:r>
        <w:rPr>
          <w:i/>
        </w:rPr>
        <w:t xml:space="preserve">Plugin </w:t>
      </w:r>
      <w:r>
        <w:t>menggunakan CLINK</w:t>
      </w:r>
      <w:bookmarkEnd w:id="584"/>
    </w:p>
    <w:tbl>
      <w:tblPr>
        <w:tblStyle w:val="TableGrid"/>
        <w:tblW w:w="5940" w:type="dxa"/>
        <w:tblInd w:w="108" w:type="dxa"/>
        <w:tblLayout w:type="fixed"/>
        <w:tblLook w:val="04A0" w:firstRow="1" w:lastRow="0" w:firstColumn="1" w:lastColumn="0" w:noHBand="0" w:noVBand="1"/>
      </w:tblPr>
      <w:tblGrid>
        <w:gridCol w:w="630"/>
        <w:gridCol w:w="3330"/>
        <w:gridCol w:w="1980"/>
      </w:tblGrid>
      <w:tr w:rsidR="00F32F10" w:rsidRPr="00A258E6" w14:paraId="5C2B202D" w14:textId="77777777" w:rsidTr="00AF68A6">
        <w:trPr>
          <w:tblHeader/>
        </w:trPr>
        <w:tc>
          <w:tcPr>
            <w:tcW w:w="630" w:type="dxa"/>
            <w:shd w:val="clear" w:color="auto" w:fill="D9D9D9" w:themeFill="background1" w:themeFillShade="D9"/>
            <w:vAlign w:val="center"/>
          </w:tcPr>
          <w:p w14:paraId="7B3D4012"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3330" w:type="dxa"/>
            <w:shd w:val="clear" w:color="auto" w:fill="D9D9D9" w:themeFill="background1" w:themeFillShade="D9"/>
            <w:vAlign w:val="center"/>
          </w:tcPr>
          <w:p w14:paraId="77CFDE0F"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980" w:type="dxa"/>
            <w:shd w:val="clear" w:color="auto" w:fill="D9D9D9" w:themeFill="background1" w:themeFillShade="D9"/>
            <w:vAlign w:val="center"/>
          </w:tcPr>
          <w:p w14:paraId="7C86D876" w14:textId="77777777" w:rsidR="00F32F10" w:rsidRPr="00A258E6"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Jumlah Baris (LOC)</w:t>
            </w:r>
          </w:p>
        </w:tc>
      </w:tr>
      <w:tr w:rsidR="00F32F10" w:rsidRPr="002402C3" w14:paraId="790C1C76" w14:textId="77777777" w:rsidTr="003C28F4">
        <w:trPr>
          <w:trHeight w:val="300"/>
        </w:trPr>
        <w:tc>
          <w:tcPr>
            <w:tcW w:w="630" w:type="dxa"/>
            <w:vMerge w:val="restart"/>
            <w:vAlign w:val="center"/>
          </w:tcPr>
          <w:p w14:paraId="7D7E3B2E"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3330" w:type="dxa"/>
            <w:vAlign w:val="center"/>
          </w:tcPr>
          <w:p w14:paraId="6EB155EF"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980" w:type="dxa"/>
            <w:shd w:val="clear" w:color="auto" w:fill="D9D9D9" w:themeFill="background1" w:themeFillShade="D9"/>
            <w:vAlign w:val="center"/>
          </w:tcPr>
          <w:p w14:paraId="243AA657"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r>
      <w:tr w:rsidR="00F32F10" w:rsidRPr="002402C3" w14:paraId="0F0ECF3C" w14:textId="77777777" w:rsidTr="003C28F4">
        <w:trPr>
          <w:trHeight w:val="264"/>
        </w:trPr>
        <w:tc>
          <w:tcPr>
            <w:tcW w:w="630" w:type="dxa"/>
            <w:vMerge/>
            <w:vAlign w:val="center"/>
          </w:tcPr>
          <w:p w14:paraId="60ACD84C"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1F2B825"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980" w:type="dxa"/>
            <w:shd w:val="clear" w:color="auto" w:fill="D9D9D9" w:themeFill="background1" w:themeFillShade="D9"/>
            <w:vAlign w:val="center"/>
          </w:tcPr>
          <w:p w14:paraId="378F49CB"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32F10" w:rsidRPr="002402C3" w14:paraId="279E360A" w14:textId="77777777" w:rsidTr="003C28F4">
        <w:trPr>
          <w:trHeight w:val="255"/>
        </w:trPr>
        <w:tc>
          <w:tcPr>
            <w:tcW w:w="630" w:type="dxa"/>
            <w:vMerge/>
            <w:vAlign w:val="center"/>
          </w:tcPr>
          <w:p w14:paraId="4630E625"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CF9FFDE"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980" w:type="dxa"/>
            <w:shd w:val="clear" w:color="auto" w:fill="D9D9D9" w:themeFill="background1" w:themeFillShade="D9"/>
            <w:vAlign w:val="center"/>
          </w:tcPr>
          <w:p w14:paraId="7DD9CD19"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32F10" w:rsidRPr="002402C3" w14:paraId="13BD60D6" w14:textId="77777777" w:rsidTr="003C28F4">
        <w:trPr>
          <w:trHeight w:val="255"/>
        </w:trPr>
        <w:tc>
          <w:tcPr>
            <w:tcW w:w="3960" w:type="dxa"/>
            <w:gridSpan w:val="2"/>
            <w:vAlign w:val="center"/>
          </w:tcPr>
          <w:p w14:paraId="7B8BDE25" w14:textId="77777777" w:rsidR="00F32F10" w:rsidRPr="00DD1DD9"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3FD61A57" w14:textId="77777777" w:rsidR="00F32F10" w:rsidRPr="00E5134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6</w:t>
            </w:r>
          </w:p>
        </w:tc>
      </w:tr>
      <w:tr w:rsidR="00F32F10" w:rsidRPr="002402C3" w14:paraId="7207CEDA" w14:textId="77777777" w:rsidTr="003C28F4">
        <w:trPr>
          <w:trHeight w:val="264"/>
        </w:trPr>
        <w:tc>
          <w:tcPr>
            <w:tcW w:w="630" w:type="dxa"/>
            <w:vMerge w:val="restart"/>
            <w:vAlign w:val="center"/>
          </w:tcPr>
          <w:p w14:paraId="6338B46D"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3330" w:type="dxa"/>
            <w:vAlign w:val="center"/>
          </w:tcPr>
          <w:p w14:paraId="116EACC4"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980" w:type="dxa"/>
            <w:shd w:val="clear" w:color="auto" w:fill="D9D9D9" w:themeFill="background1" w:themeFillShade="D9"/>
            <w:vAlign w:val="center"/>
          </w:tcPr>
          <w:p w14:paraId="5DE695A5"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F32F10" w:rsidRPr="002402C3" w14:paraId="6E8CF62B" w14:textId="77777777" w:rsidTr="003C28F4">
        <w:trPr>
          <w:trHeight w:val="255"/>
        </w:trPr>
        <w:tc>
          <w:tcPr>
            <w:tcW w:w="630" w:type="dxa"/>
            <w:vMerge/>
            <w:vAlign w:val="center"/>
          </w:tcPr>
          <w:p w14:paraId="30978153"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F491802"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main</w:t>
            </w:r>
          </w:p>
        </w:tc>
        <w:tc>
          <w:tcPr>
            <w:tcW w:w="1980" w:type="dxa"/>
            <w:shd w:val="clear" w:color="auto" w:fill="D9D9D9" w:themeFill="background1" w:themeFillShade="D9"/>
            <w:vAlign w:val="center"/>
          </w:tcPr>
          <w:p w14:paraId="722AC9CF"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1</w:t>
            </w:r>
          </w:p>
        </w:tc>
      </w:tr>
      <w:tr w:rsidR="00F32F10" w:rsidRPr="002402C3" w14:paraId="3CF8D241" w14:textId="77777777" w:rsidTr="003C28F4">
        <w:trPr>
          <w:trHeight w:val="255"/>
        </w:trPr>
        <w:tc>
          <w:tcPr>
            <w:tcW w:w="630" w:type="dxa"/>
            <w:vMerge/>
            <w:vAlign w:val="center"/>
          </w:tcPr>
          <w:p w14:paraId="30CCC615"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AD7F436"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980" w:type="dxa"/>
            <w:shd w:val="clear" w:color="auto" w:fill="D9D9D9" w:themeFill="background1" w:themeFillShade="D9"/>
            <w:vAlign w:val="center"/>
          </w:tcPr>
          <w:p w14:paraId="09C09AA1"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F32F10" w:rsidRPr="002402C3" w14:paraId="3D2A72AE" w14:textId="77777777" w:rsidTr="003C28F4">
        <w:trPr>
          <w:trHeight w:val="255"/>
        </w:trPr>
        <w:tc>
          <w:tcPr>
            <w:tcW w:w="3960" w:type="dxa"/>
            <w:gridSpan w:val="2"/>
            <w:vAlign w:val="center"/>
          </w:tcPr>
          <w:p w14:paraId="30A6D132" w14:textId="77777777" w:rsidR="00F32F10" w:rsidRPr="00DD1DD9"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0AB42CE1" w14:textId="77777777" w:rsidR="00F32F10" w:rsidRPr="00E5134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9</w:t>
            </w:r>
          </w:p>
        </w:tc>
      </w:tr>
      <w:tr w:rsidR="00F32F10" w:rsidRPr="002402C3" w14:paraId="3FFA6B0F" w14:textId="77777777" w:rsidTr="003C28F4">
        <w:trPr>
          <w:trHeight w:val="255"/>
        </w:trPr>
        <w:tc>
          <w:tcPr>
            <w:tcW w:w="630" w:type="dxa"/>
            <w:vMerge w:val="restart"/>
            <w:vAlign w:val="center"/>
          </w:tcPr>
          <w:p w14:paraId="207E46DE"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3330" w:type="dxa"/>
            <w:vAlign w:val="center"/>
          </w:tcPr>
          <w:p w14:paraId="27717B55"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how</w:t>
            </w:r>
          </w:p>
        </w:tc>
        <w:tc>
          <w:tcPr>
            <w:tcW w:w="1980" w:type="dxa"/>
            <w:shd w:val="clear" w:color="auto" w:fill="D9D9D9" w:themeFill="background1" w:themeFillShade="D9"/>
            <w:vAlign w:val="center"/>
          </w:tcPr>
          <w:p w14:paraId="479526B3"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32F10" w:rsidRPr="002402C3" w14:paraId="47706D15" w14:textId="77777777" w:rsidTr="003C28F4">
        <w:trPr>
          <w:trHeight w:val="255"/>
        </w:trPr>
        <w:tc>
          <w:tcPr>
            <w:tcW w:w="630" w:type="dxa"/>
            <w:vMerge/>
            <w:vAlign w:val="center"/>
          </w:tcPr>
          <w:p w14:paraId="04E9E39D"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BCDA440"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init</w:t>
            </w:r>
          </w:p>
        </w:tc>
        <w:tc>
          <w:tcPr>
            <w:tcW w:w="1980" w:type="dxa"/>
            <w:shd w:val="clear" w:color="auto" w:fill="D9D9D9" w:themeFill="background1" w:themeFillShade="D9"/>
            <w:vAlign w:val="center"/>
          </w:tcPr>
          <w:p w14:paraId="3B22F727" w14:textId="77777777" w:rsidR="00F32F10"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32F10" w:rsidRPr="002402C3" w14:paraId="06D9F2B4" w14:textId="77777777" w:rsidTr="003C28F4">
        <w:trPr>
          <w:trHeight w:val="255"/>
        </w:trPr>
        <w:tc>
          <w:tcPr>
            <w:tcW w:w="630" w:type="dxa"/>
            <w:vMerge/>
            <w:vAlign w:val="center"/>
          </w:tcPr>
          <w:p w14:paraId="3F159745"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A590756"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etColumn</w:t>
            </w:r>
          </w:p>
        </w:tc>
        <w:tc>
          <w:tcPr>
            <w:tcW w:w="1980" w:type="dxa"/>
            <w:shd w:val="clear" w:color="auto" w:fill="D9D9D9" w:themeFill="background1" w:themeFillShade="D9"/>
            <w:vAlign w:val="center"/>
          </w:tcPr>
          <w:p w14:paraId="047B3CD9"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F32F10" w:rsidRPr="002402C3" w14:paraId="73CDA838" w14:textId="77777777" w:rsidTr="003C28F4">
        <w:trPr>
          <w:trHeight w:val="255"/>
        </w:trPr>
        <w:tc>
          <w:tcPr>
            <w:tcW w:w="630" w:type="dxa"/>
            <w:vMerge/>
            <w:vAlign w:val="center"/>
          </w:tcPr>
          <w:p w14:paraId="72409AC3"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37E0D99"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980" w:type="dxa"/>
            <w:shd w:val="clear" w:color="auto" w:fill="D9D9D9" w:themeFill="background1" w:themeFillShade="D9"/>
            <w:vAlign w:val="center"/>
          </w:tcPr>
          <w:p w14:paraId="05DC69A6"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1</w:t>
            </w:r>
          </w:p>
        </w:tc>
      </w:tr>
      <w:tr w:rsidR="00F32F10" w:rsidRPr="002402C3" w14:paraId="630D1F52" w14:textId="77777777" w:rsidTr="003C28F4">
        <w:trPr>
          <w:trHeight w:val="255"/>
        </w:trPr>
        <w:tc>
          <w:tcPr>
            <w:tcW w:w="630" w:type="dxa"/>
            <w:vMerge/>
            <w:vAlign w:val="center"/>
          </w:tcPr>
          <w:p w14:paraId="33BB5EE9"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634E025"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980" w:type="dxa"/>
            <w:shd w:val="clear" w:color="auto" w:fill="D9D9D9" w:themeFill="background1" w:themeFillShade="D9"/>
            <w:vAlign w:val="center"/>
          </w:tcPr>
          <w:p w14:paraId="2587BA91" w14:textId="77777777" w:rsidR="00F32F10"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0</w:t>
            </w:r>
          </w:p>
        </w:tc>
      </w:tr>
      <w:tr w:rsidR="00F32F10" w:rsidRPr="002402C3" w14:paraId="3EBF190A" w14:textId="77777777" w:rsidTr="003C28F4">
        <w:trPr>
          <w:trHeight w:val="255"/>
        </w:trPr>
        <w:tc>
          <w:tcPr>
            <w:tcW w:w="630" w:type="dxa"/>
            <w:vMerge/>
            <w:vAlign w:val="center"/>
          </w:tcPr>
          <w:p w14:paraId="0977740B"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6AB8903" w14:textId="77777777" w:rsidR="00F32F10" w:rsidRPr="0094399A"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guiobj</w:t>
            </w:r>
          </w:p>
        </w:tc>
        <w:tc>
          <w:tcPr>
            <w:tcW w:w="1980" w:type="dxa"/>
            <w:shd w:val="clear" w:color="auto" w:fill="D9D9D9" w:themeFill="background1" w:themeFillShade="D9"/>
            <w:vAlign w:val="center"/>
          </w:tcPr>
          <w:p w14:paraId="3DB408B7" w14:textId="77777777" w:rsidR="00F32F10"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F32F10" w:rsidRPr="002402C3" w14:paraId="4906399E" w14:textId="77777777" w:rsidTr="003C28F4">
        <w:trPr>
          <w:trHeight w:val="255"/>
        </w:trPr>
        <w:tc>
          <w:tcPr>
            <w:tcW w:w="3960" w:type="dxa"/>
            <w:gridSpan w:val="2"/>
            <w:vAlign w:val="center"/>
          </w:tcPr>
          <w:p w14:paraId="44307631" w14:textId="77777777" w:rsidR="00F32F10" w:rsidRPr="00DD1DD9"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1232FC50" w14:textId="77777777" w:rsidR="00F32F10" w:rsidRPr="00E5134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9</w:t>
            </w:r>
          </w:p>
        </w:tc>
      </w:tr>
      <w:tr w:rsidR="00F32F10" w:rsidRPr="002402C3" w14:paraId="048671FA" w14:textId="77777777" w:rsidTr="003C28F4">
        <w:trPr>
          <w:trHeight w:val="255"/>
        </w:trPr>
        <w:tc>
          <w:tcPr>
            <w:tcW w:w="630" w:type="dxa"/>
            <w:vMerge w:val="restart"/>
            <w:vAlign w:val="center"/>
          </w:tcPr>
          <w:p w14:paraId="0EDD30DA"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3330" w:type="dxa"/>
            <w:vAlign w:val="center"/>
          </w:tcPr>
          <w:p w14:paraId="56A7D57D"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p>
        </w:tc>
        <w:tc>
          <w:tcPr>
            <w:tcW w:w="1980" w:type="dxa"/>
            <w:shd w:val="clear" w:color="auto" w:fill="D9D9D9" w:themeFill="background1" w:themeFillShade="D9"/>
            <w:vAlign w:val="center"/>
          </w:tcPr>
          <w:p w14:paraId="7FB60262" w14:textId="77777777" w:rsidR="00F32F10" w:rsidRPr="002402C3" w:rsidRDefault="00F32F10"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DA09E5" w:rsidRPr="002402C3" w14:paraId="29DE451A" w14:textId="77777777" w:rsidTr="003C28F4">
        <w:trPr>
          <w:trHeight w:val="255"/>
        </w:trPr>
        <w:tc>
          <w:tcPr>
            <w:tcW w:w="630" w:type="dxa"/>
            <w:vMerge/>
            <w:vAlign w:val="center"/>
          </w:tcPr>
          <w:p w14:paraId="34CF276A" w14:textId="77777777" w:rsidR="00DA09E5" w:rsidRPr="002402C3"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A27CBB4" w14:textId="77777777" w:rsidR="00DA09E5" w:rsidRP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r>
              <w:rPr>
                <w:rFonts w:ascii="Courier New" w:hAnsi="Courier New" w:cs="Courier New"/>
                <w:sz w:val="18"/>
                <w:szCs w:val="18"/>
                <w:lang w:eastAsia="id-ID"/>
              </w:rPr>
              <w:t>DP</w:t>
            </w:r>
          </w:p>
        </w:tc>
        <w:tc>
          <w:tcPr>
            <w:tcW w:w="1980" w:type="dxa"/>
            <w:shd w:val="clear" w:color="auto" w:fill="D9D9D9" w:themeFill="background1" w:themeFillShade="D9"/>
            <w:vAlign w:val="center"/>
          </w:tcPr>
          <w:p w14:paraId="33BE62BA"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DA09E5" w:rsidRPr="002402C3" w14:paraId="4A04F6F1" w14:textId="77777777" w:rsidTr="003C28F4">
        <w:trPr>
          <w:trHeight w:val="255"/>
        </w:trPr>
        <w:tc>
          <w:tcPr>
            <w:tcW w:w="630" w:type="dxa"/>
            <w:vMerge/>
            <w:vAlign w:val="center"/>
          </w:tcPr>
          <w:p w14:paraId="4F0DAD84" w14:textId="77777777" w:rsidR="00DA09E5" w:rsidRPr="002402C3"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AC68E32" w14:textId="77777777" w:rsidR="00DA09E5" w:rsidRP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r>
              <w:rPr>
                <w:rFonts w:ascii="Courier New" w:hAnsi="Courier New" w:cs="Courier New"/>
                <w:sz w:val="18"/>
                <w:szCs w:val="18"/>
                <w:lang w:eastAsia="id-ID"/>
              </w:rPr>
              <w:t>Line</w:t>
            </w:r>
          </w:p>
        </w:tc>
        <w:tc>
          <w:tcPr>
            <w:tcW w:w="1980" w:type="dxa"/>
            <w:shd w:val="clear" w:color="auto" w:fill="D9D9D9" w:themeFill="background1" w:themeFillShade="D9"/>
            <w:vAlign w:val="center"/>
          </w:tcPr>
          <w:p w14:paraId="0E4A0DED"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DA09E5" w:rsidRPr="002402C3" w14:paraId="626F5E13" w14:textId="77777777" w:rsidTr="003C28F4">
        <w:trPr>
          <w:trHeight w:val="300"/>
        </w:trPr>
        <w:tc>
          <w:tcPr>
            <w:tcW w:w="630" w:type="dxa"/>
            <w:vMerge/>
            <w:vAlign w:val="center"/>
          </w:tcPr>
          <w:p w14:paraId="3B825E15" w14:textId="77777777" w:rsidR="00DA09E5" w:rsidRPr="002402C3"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3602000" w14:textId="77777777" w:rsidR="00DA09E5" w:rsidRPr="002402C3"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980" w:type="dxa"/>
            <w:shd w:val="clear" w:color="auto" w:fill="D9D9D9" w:themeFill="background1" w:themeFillShade="D9"/>
            <w:vAlign w:val="center"/>
          </w:tcPr>
          <w:p w14:paraId="69B867B4" w14:textId="77777777" w:rsidR="00DA09E5" w:rsidRPr="002402C3"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8</w:t>
            </w:r>
          </w:p>
        </w:tc>
      </w:tr>
      <w:tr w:rsidR="00DA09E5" w:rsidRPr="002402C3" w14:paraId="3349B0EE" w14:textId="77777777" w:rsidTr="003C28F4">
        <w:trPr>
          <w:trHeight w:val="255"/>
        </w:trPr>
        <w:tc>
          <w:tcPr>
            <w:tcW w:w="3960" w:type="dxa"/>
            <w:gridSpan w:val="2"/>
            <w:vAlign w:val="center"/>
          </w:tcPr>
          <w:p w14:paraId="6578D824" w14:textId="77777777" w:rsidR="00DA09E5" w:rsidRPr="00DD1DD9"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6808C3BA" w14:textId="77777777" w:rsidR="00DA09E5"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4</w:t>
            </w:r>
          </w:p>
        </w:tc>
      </w:tr>
      <w:tr w:rsidR="00DA09E5" w:rsidRPr="002402C3" w14:paraId="6ECA9190" w14:textId="77777777" w:rsidTr="003C28F4">
        <w:trPr>
          <w:trHeight w:val="255"/>
        </w:trPr>
        <w:tc>
          <w:tcPr>
            <w:tcW w:w="630" w:type="dxa"/>
            <w:vMerge w:val="restart"/>
            <w:vAlign w:val="center"/>
          </w:tcPr>
          <w:p w14:paraId="2D1565B1" w14:textId="77777777" w:rsidR="00DA09E5" w:rsidRPr="002402C3"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3330" w:type="dxa"/>
            <w:vAlign w:val="center"/>
          </w:tcPr>
          <w:p w14:paraId="28EAF8DD" w14:textId="77777777" w:rsidR="00DA09E5" w:rsidRP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r>
              <w:rPr>
                <w:rFonts w:ascii="Courier New" w:hAnsi="Courier New" w:cs="Courier New"/>
                <w:sz w:val="18"/>
                <w:szCs w:val="18"/>
                <w:lang w:eastAsia="id-ID"/>
              </w:rPr>
              <w:t>_replayPacket</w:t>
            </w:r>
          </w:p>
        </w:tc>
        <w:tc>
          <w:tcPr>
            <w:tcW w:w="1980" w:type="dxa"/>
            <w:shd w:val="clear" w:color="auto" w:fill="D9D9D9" w:themeFill="background1" w:themeFillShade="D9"/>
            <w:vAlign w:val="center"/>
          </w:tcPr>
          <w:p w14:paraId="595A0DA6" w14:textId="77777777" w:rsidR="00DA09E5" w:rsidRPr="002402C3"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DA09E5" w:rsidRPr="002402C3" w14:paraId="7A28A296" w14:textId="77777777" w:rsidTr="003C28F4">
        <w:trPr>
          <w:trHeight w:val="255"/>
        </w:trPr>
        <w:tc>
          <w:tcPr>
            <w:tcW w:w="630" w:type="dxa"/>
            <w:vMerge/>
            <w:vAlign w:val="center"/>
          </w:tcPr>
          <w:p w14:paraId="6C3F2F9B"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F123589" w14:textId="77777777" w:rsidR="00DA09E5" w:rsidRP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packetLength</w:t>
            </w:r>
          </w:p>
        </w:tc>
        <w:tc>
          <w:tcPr>
            <w:tcW w:w="1980" w:type="dxa"/>
            <w:shd w:val="clear" w:color="auto" w:fill="D9D9D9" w:themeFill="background1" w:themeFillShade="D9"/>
            <w:vAlign w:val="center"/>
          </w:tcPr>
          <w:p w14:paraId="089C95B9"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DA09E5" w:rsidRPr="002402C3" w14:paraId="49628569" w14:textId="77777777" w:rsidTr="003C28F4">
        <w:trPr>
          <w:trHeight w:val="255"/>
        </w:trPr>
        <w:tc>
          <w:tcPr>
            <w:tcW w:w="630" w:type="dxa"/>
            <w:vMerge/>
            <w:vAlign w:val="center"/>
          </w:tcPr>
          <w:p w14:paraId="03F2402B"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F9465D8" w14:textId="77777777" w:rsidR="00DA09E5" w:rsidRP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commandsNumber</w:t>
            </w:r>
          </w:p>
        </w:tc>
        <w:tc>
          <w:tcPr>
            <w:tcW w:w="1980" w:type="dxa"/>
            <w:shd w:val="clear" w:color="auto" w:fill="D9D9D9" w:themeFill="background1" w:themeFillShade="D9"/>
            <w:vAlign w:val="center"/>
          </w:tcPr>
          <w:p w14:paraId="7B140075"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1</w:t>
            </w:r>
          </w:p>
        </w:tc>
      </w:tr>
      <w:tr w:rsidR="00DA09E5" w:rsidRPr="002402C3" w14:paraId="778E096E" w14:textId="77777777" w:rsidTr="003C28F4">
        <w:trPr>
          <w:trHeight w:val="255"/>
        </w:trPr>
        <w:tc>
          <w:tcPr>
            <w:tcW w:w="630" w:type="dxa"/>
            <w:vMerge/>
            <w:vAlign w:val="center"/>
          </w:tcPr>
          <w:p w14:paraId="63A4DF30"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71330AB" w14:textId="77777777" w:rsidR="00DA09E5" w:rsidRP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eventRequest</w:t>
            </w:r>
          </w:p>
        </w:tc>
        <w:tc>
          <w:tcPr>
            <w:tcW w:w="1980" w:type="dxa"/>
            <w:shd w:val="clear" w:color="auto" w:fill="D9D9D9" w:themeFill="background1" w:themeFillShade="D9"/>
            <w:vAlign w:val="center"/>
          </w:tcPr>
          <w:p w14:paraId="463EF01B"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3</w:t>
            </w:r>
          </w:p>
        </w:tc>
      </w:tr>
      <w:tr w:rsidR="00DA09E5" w:rsidRPr="002402C3" w14:paraId="33A70DF7" w14:textId="77777777" w:rsidTr="003C28F4">
        <w:trPr>
          <w:trHeight w:val="255"/>
        </w:trPr>
        <w:tc>
          <w:tcPr>
            <w:tcW w:w="630" w:type="dxa"/>
            <w:vMerge/>
            <w:vAlign w:val="center"/>
          </w:tcPr>
          <w:p w14:paraId="1F0CC80F"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863AE1B" w14:textId="77777777" w:rsidR="00DA09E5" w:rsidRP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Packet_processing</w:t>
            </w:r>
          </w:p>
        </w:tc>
        <w:tc>
          <w:tcPr>
            <w:tcW w:w="1980" w:type="dxa"/>
            <w:shd w:val="clear" w:color="auto" w:fill="D9D9D9" w:themeFill="background1" w:themeFillShade="D9"/>
            <w:vAlign w:val="center"/>
          </w:tcPr>
          <w:p w14:paraId="331B26AA"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0</w:t>
            </w:r>
          </w:p>
        </w:tc>
      </w:tr>
      <w:tr w:rsidR="00DA09E5" w:rsidRPr="002402C3" w14:paraId="194EE115" w14:textId="77777777" w:rsidTr="003C28F4">
        <w:trPr>
          <w:trHeight w:val="255"/>
        </w:trPr>
        <w:tc>
          <w:tcPr>
            <w:tcW w:w="630" w:type="dxa"/>
            <w:vMerge/>
            <w:vAlign w:val="center"/>
          </w:tcPr>
          <w:p w14:paraId="2ACF9E24"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9F283A5" w14:textId="77777777" w:rsidR="00DA09E5" w:rsidRP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w:t>
            </w:r>
          </w:p>
        </w:tc>
        <w:tc>
          <w:tcPr>
            <w:tcW w:w="1980" w:type="dxa"/>
            <w:shd w:val="clear" w:color="auto" w:fill="D9D9D9" w:themeFill="background1" w:themeFillShade="D9"/>
            <w:vAlign w:val="center"/>
          </w:tcPr>
          <w:p w14:paraId="67B15676" w14:textId="77777777" w:rsidR="00DA09E5"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9</w:t>
            </w:r>
          </w:p>
        </w:tc>
      </w:tr>
      <w:tr w:rsidR="00DA09E5" w:rsidRPr="002402C3" w14:paraId="2C11CC83" w14:textId="77777777" w:rsidTr="003C28F4">
        <w:trPr>
          <w:trHeight w:val="255"/>
        </w:trPr>
        <w:tc>
          <w:tcPr>
            <w:tcW w:w="3960" w:type="dxa"/>
            <w:gridSpan w:val="2"/>
            <w:vAlign w:val="center"/>
          </w:tcPr>
          <w:p w14:paraId="021DB1E8" w14:textId="77777777" w:rsidR="00DA09E5" w:rsidRPr="00DD1DD9" w:rsidRDefault="00DA09E5"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483ECB80" w14:textId="77777777" w:rsidR="00DA09E5"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5</w:t>
            </w:r>
          </w:p>
        </w:tc>
      </w:tr>
    </w:tbl>
    <w:p w14:paraId="41DF945B" w14:textId="77777777" w:rsidR="00F32F10" w:rsidRDefault="00F32F10" w:rsidP="00F32F10"/>
    <w:p w14:paraId="394B4DF0" w14:textId="77777777" w:rsidR="00F32F10" w:rsidRPr="0094399A" w:rsidRDefault="00F32F10" w:rsidP="00F32F10">
      <w:pPr>
        <w:pStyle w:val="Caption"/>
      </w:pPr>
      <w:bookmarkStart w:id="585" w:name="_Toc396498110"/>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5</w:t>
      </w:r>
      <w:r w:rsidR="003C0604">
        <w:fldChar w:fldCharType="end"/>
      </w:r>
      <w:r>
        <w:t xml:space="preserve"> Perhitungan V(G) menggunakan Krakatau Metrics Tools pada Data Uji Hasil Panduan </w:t>
      </w:r>
      <w:r>
        <w:rPr>
          <w:i/>
        </w:rPr>
        <w:t xml:space="preserve">Plugin </w:t>
      </w:r>
      <w:r>
        <w:t>menggunakan CLINK</w:t>
      </w:r>
      <w:bookmarkEnd w:id="585"/>
    </w:p>
    <w:tbl>
      <w:tblPr>
        <w:tblStyle w:val="TableGrid"/>
        <w:tblW w:w="5940" w:type="dxa"/>
        <w:tblInd w:w="108" w:type="dxa"/>
        <w:tblLayout w:type="fixed"/>
        <w:tblLook w:val="04A0" w:firstRow="1" w:lastRow="0" w:firstColumn="1" w:lastColumn="0" w:noHBand="0" w:noVBand="1"/>
      </w:tblPr>
      <w:tblGrid>
        <w:gridCol w:w="630"/>
        <w:gridCol w:w="3330"/>
        <w:gridCol w:w="1980"/>
      </w:tblGrid>
      <w:tr w:rsidR="00F8268E" w:rsidRPr="00A258E6" w14:paraId="4EF336AD" w14:textId="77777777" w:rsidTr="00AF68A6">
        <w:trPr>
          <w:tblHeader/>
        </w:trPr>
        <w:tc>
          <w:tcPr>
            <w:tcW w:w="630" w:type="dxa"/>
            <w:shd w:val="clear" w:color="auto" w:fill="D9D9D9" w:themeFill="background1" w:themeFillShade="D9"/>
            <w:vAlign w:val="center"/>
          </w:tcPr>
          <w:p w14:paraId="18F9B2BA"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3330" w:type="dxa"/>
            <w:shd w:val="clear" w:color="auto" w:fill="D9D9D9" w:themeFill="background1" w:themeFillShade="D9"/>
            <w:vAlign w:val="center"/>
          </w:tcPr>
          <w:p w14:paraId="3E4A4870"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980" w:type="dxa"/>
            <w:shd w:val="clear" w:color="auto" w:fill="D9D9D9" w:themeFill="background1" w:themeFillShade="D9"/>
            <w:vAlign w:val="center"/>
          </w:tcPr>
          <w:p w14:paraId="42C9B360" w14:textId="77777777" w:rsidR="00F8268E" w:rsidRPr="00A258E6" w:rsidRDefault="00F8268E" w:rsidP="00F8268E">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Kompleksitas Siklomatis (V(G))</w:t>
            </w:r>
          </w:p>
        </w:tc>
      </w:tr>
      <w:tr w:rsidR="00F8268E" w:rsidRPr="002402C3" w14:paraId="6E3AD5E4" w14:textId="77777777" w:rsidTr="003C28F4">
        <w:trPr>
          <w:trHeight w:val="300"/>
        </w:trPr>
        <w:tc>
          <w:tcPr>
            <w:tcW w:w="630" w:type="dxa"/>
            <w:vMerge w:val="restart"/>
            <w:vAlign w:val="center"/>
          </w:tcPr>
          <w:p w14:paraId="63856BA7"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3330" w:type="dxa"/>
            <w:vAlign w:val="center"/>
          </w:tcPr>
          <w:p w14:paraId="107FD996"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980" w:type="dxa"/>
            <w:shd w:val="clear" w:color="auto" w:fill="D9D9D9" w:themeFill="background1" w:themeFillShade="D9"/>
            <w:vAlign w:val="center"/>
          </w:tcPr>
          <w:p w14:paraId="13CB02E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7AA591B0" w14:textId="77777777" w:rsidTr="003C28F4">
        <w:trPr>
          <w:trHeight w:val="264"/>
        </w:trPr>
        <w:tc>
          <w:tcPr>
            <w:tcW w:w="630" w:type="dxa"/>
            <w:vMerge/>
            <w:vAlign w:val="center"/>
          </w:tcPr>
          <w:p w14:paraId="622C8FB3"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291BA3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980" w:type="dxa"/>
            <w:shd w:val="clear" w:color="auto" w:fill="D9D9D9" w:themeFill="background1" w:themeFillShade="D9"/>
            <w:vAlign w:val="center"/>
          </w:tcPr>
          <w:p w14:paraId="0BA2ABC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50CE3B4B" w14:textId="77777777" w:rsidTr="003C28F4">
        <w:trPr>
          <w:trHeight w:val="255"/>
        </w:trPr>
        <w:tc>
          <w:tcPr>
            <w:tcW w:w="630" w:type="dxa"/>
            <w:vMerge/>
            <w:vAlign w:val="center"/>
          </w:tcPr>
          <w:p w14:paraId="3CD3124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87246D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980" w:type="dxa"/>
            <w:shd w:val="clear" w:color="auto" w:fill="D9D9D9" w:themeFill="background1" w:themeFillShade="D9"/>
            <w:vAlign w:val="center"/>
          </w:tcPr>
          <w:p w14:paraId="2313FC99"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47685B6B" w14:textId="77777777" w:rsidTr="003C28F4">
        <w:trPr>
          <w:trHeight w:val="255"/>
        </w:trPr>
        <w:tc>
          <w:tcPr>
            <w:tcW w:w="3960" w:type="dxa"/>
            <w:gridSpan w:val="2"/>
            <w:vAlign w:val="center"/>
          </w:tcPr>
          <w:p w14:paraId="12C5918D" w14:textId="77777777" w:rsidR="00F8268E" w:rsidRPr="00DD1DD9" w:rsidRDefault="00F8268E" w:rsidP="00F8268E">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406D97E1"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67</w:t>
            </w:r>
          </w:p>
        </w:tc>
      </w:tr>
      <w:tr w:rsidR="00F8268E" w:rsidRPr="002402C3" w14:paraId="3EE3D807" w14:textId="77777777" w:rsidTr="003C28F4">
        <w:trPr>
          <w:trHeight w:val="264"/>
        </w:trPr>
        <w:tc>
          <w:tcPr>
            <w:tcW w:w="630" w:type="dxa"/>
            <w:vMerge w:val="restart"/>
            <w:vAlign w:val="center"/>
          </w:tcPr>
          <w:p w14:paraId="0987F90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3330" w:type="dxa"/>
            <w:vAlign w:val="center"/>
          </w:tcPr>
          <w:p w14:paraId="406A581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980" w:type="dxa"/>
            <w:shd w:val="clear" w:color="auto" w:fill="D9D9D9" w:themeFill="background1" w:themeFillShade="D9"/>
            <w:vAlign w:val="center"/>
          </w:tcPr>
          <w:p w14:paraId="4AC33C0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52AE5DCD" w14:textId="77777777" w:rsidTr="003C28F4">
        <w:trPr>
          <w:trHeight w:val="255"/>
        </w:trPr>
        <w:tc>
          <w:tcPr>
            <w:tcW w:w="630" w:type="dxa"/>
            <w:vMerge/>
            <w:vAlign w:val="center"/>
          </w:tcPr>
          <w:p w14:paraId="45E35072"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C91FF54"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main</w:t>
            </w:r>
          </w:p>
        </w:tc>
        <w:tc>
          <w:tcPr>
            <w:tcW w:w="1980" w:type="dxa"/>
            <w:shd w:val="clear" w:color="auto" w:fill="D9D9D9" w:themeFill="background1" w:themeFillShade="D9"/>
            <w:vAlign w:val="center"/>
          </w:tcPr>
          <w:p w14:paraId="47FD1228"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F8268E" w:rsidRPr="002402C3" w14:paraId="195385D3" w14:textId="77777777" w:rsidTr="003C28F4">
        <w:trPr>
          <w:trHeight w:val="255"/>
        </w:trPr>
        <w:tc>
          <w:tcPr>
            <w:tcW w:w="630" w:type="dxa"/>
            <w:vMerge/>
            <w:vAlign w:val="center"/>
          </w:tcPr>
          <w:p w14:paraId="0651501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879B121"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980" w:type="dxa"/>
            <w:shd w:val="clear" w:color="auto" w:fill="D9D9D9" w:themeFill="background1" w:themeFillShade="D9"/>
            <w:vAlign w:val="center"/>
          </w:tcPr>
          <w:p w14:paraId="6F8D4316"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67F015FB" w14:textId="77777777" w:rsidTr="003C28F4">
        <w:trPr>
          <w:trHeight w:val="255"/>
        </w:trPr>
        <w:tc>
          <w:tcPr>
            <w:tcW w:w="3960" w:type="dxa"/>
            <w:gridSpan w:val="2"/>
            <w:vAlign w:val="center"/>
          </w:tcPr>
          <w:p w14:paraId="3441B99C"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587A53DC"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2,3</w:t>
            </w:r>
          </w:p>
        </w:tc>
      </w:tr>
      <w:tr w:rsidR="00F8268E" w:rsidRPr="002402C3" w14:paraId="633D004D" w14:textId="77777777" w:rsidTr="003C28F4">
        <w:trPr>
          <w:trHeight w:val="255"/>
        </w:trPr>
        <w:tc>
          <w:tcPr>
            <w:tcW w:w="630" w:type="dxa"/>
            <w:vMerge w:val="restart"/>
            <w:vAlign w:val="center"/>
          </w:tcPr>
          <w:p w14:paraId="0088301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3330" w:type="dxa"/>
            <w:vAlign w:val="center"/>
          </w:tcPr>
          <w:p w14:paraId="03A92658"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how</w:t>
            </w:r>
          </w:p>
        </w:tc>
        <w:tc>
          <w:tcPr>
            <w:tcW w:w="1980" w:type="dxa"/>
            <w:shd w:val="clear" w:color="auto" w:fill="D9D9D9" w:themeFill="background1" w:themeFillShade="D9"/>
            <w:vAlign w:val="center"/>
          </w:tcPr>
          <w:p w14:paraId="0B309E7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48F94961" w14:textId="77777777" w:rsidTr="003C28F4">
        <w:trPr>
          <w:trHeight w:val="255"/>
        </w:trPr>
        <w:tc>
          <w:tcPr>
            <w:tcW w:w="630" w:type="dxa"/>
            <w:vMerge/>
            <w:vAlign w:val="center"/>
          </w:tcPr>
          <w:p w14:paraId="3641713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7A0C524"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init</w:t>
            </w:r>
          </w:p>
        </w:tc>
        <w:tc>
          <w:tcPr>
            <w:tcW w:w="1980" w:type="dxa"/>
            <w:shd w:val="clear" w:color="auto" w:fill="D9D9D9" w:themeFill="background1" w:themeFillShade="D9"/>
            <w:vAlign w:val="center"/>
          </w:tcPr>
          <w:p w14:paraId="3DB7A31C"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5B11BB83" w14:textId="77777777" w:rsidTr="003C28F4">
        <w:trPr>
          <w:trHeight w:val="255"/>
        </w:trPr>
        <w:tc>
          <w:tcPr>
            <w:tcW w:w="630" w:type="dxa"/>
            <w:vMerge/>
            <w:vAlign w:val="center"/>
          </w:tcPr>
          <w:p w14:paraId="1E80F0C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3A189EF"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etColumn</w:t>
            </w:r>
          </w:p>
        </w:tc>
        <w:tc>
          <w:tcPr>
            <w:tcW w:w="1980" w:type="dxa"/>
            <w:shd w:val="clear" w:color="auto" w:fill="D9D9D9" w:themeFill="background1" w:themeFillShade="D9"/>
            <w:vAlign w:val="center"/>
          </w:tcPr>
          <w:p w14:paraId="773583E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633BBE20" w14:textId="77777777" w:rsidTr="003C28F4">
        <w:trPr>
          <w:trHeight w:val="255"/>
        </w:trPr>
        <w:tc>
          <w:tcPr>
            <w:tcW w:w="630" w:type="dxa"/>
            <w:vMerge/>
            <w:vAlign w:val="center"/>
          </w:tcPr>
          <w:p w14:paraId="525369D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50FD0AA"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980" w:type="dxa"/>
            <w:shd w:val="clear" w:color="auto" w:fill="D9D9D9" w:themeFill="background1" w:themeFillShade="D9"/>
            <w:vAlign w:val="center"/>
          </w:tcPr>
          <w:p w14:paraId="2AC5041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5522730B" w14:textId="77777777" w:rsidTr="003C28F4">
        <w:trPr>
          <w:trHeight w:val="255"/>
        </w:trPr>
        <w:tc>
          <w:tcPr>
            <w:tcW w:w="630" w:type="dxa"/>
            <w:vMerge/>
            <w:vAlign w:val="center"/>
          </w:tcPr>
          <w:p w14:paraId="05F9B98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8502D96"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980" w:type="dxa"/>
            <w:shd w:val="clear" w:color="auto" w:fill="D9D9D9" w:themeFill="background1" w:themeFillShade="D9"/>
            <w:vAlign w:val="center"/>
          </w:tcPr>
          <w:p w14:paraId="16F1CBC1"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4D57F4B6" w14:textId="77777777" w:rsidTr="003C28F4">
        <w:trPr>
          <w:trHeight w:val="255"/>
        </w:trPr>
        <w:tc>
          <w:tcPr>
            <w:tcW w:w="630" w:type="dxa"/>
            <w:vMerge/>
            <w:vAlign w:val="center"/>
          </w:tcPr>
          <w:p w14:paraId="25A45539"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2C663896"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guiobj</w:t>
            </w:r>
          </w:p>
        </w:tc>
        <w:tc>
          <w:tcPr>
            <w:tcW w:w="1980" w:type="dxa"/>
            <w:shd w:val="clear" w:color="auto" w:fill="D9D9D9" w:themeFill="background1" w:themeFillShade="D9"/>
            <w:vAlign w:val="center"/>
          </w:tcPr>
          <w:p w14:paraId="689593E7"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7729F0CC" w14:textId="77777777" w:rsidTr="003C28F4">
        <w:trPr>
          <w:trHeight w:val="255"/>
        </w:trPr>
        <w:tc>
          <w:tcPr>
            <w:tcW w:w="3960" w:type="dxa"/>
            <w:gridSpan w:val="2"/>
            <w:vAlign w:val="center"/>
          </w:tcPr>
          <w:p w14:paraId="4253C442"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229CDF29"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17</w:t>
            </w:r>
          </w:p>
        </w:tc>
      </w:tr>
      <w:tr w:rsidR="00F8268E" w:rsidRPr="002402C3" w14:paraId="2BD43BCA" w14:textId="77777777" w:rsidTr="003C28F4">
        <w:trPr>
          <w:trHeight w:val="255"/>
        </w:trPr>
        <w:tc>
          <w:tcPr>
            <w:tcW w:w="630" w:type="dxa"/>
            <w:vMerge w:val="restart"/>
            <w:vAlign w:val="center"/>
          </w:tcPr>
          <w:p w14:paraId="1F07B833"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3330" w:type="dxa"/>
            <w:vAlign w:val="center"/>
          </w:tcPr>
          <w:p w14:paraId="06323A32"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p>
        </w:tc>
        <w:tc>
          <w:tcPr>
            <w:tcW w:w="1980" w:type="dxa"/>
            <w:shd w:val="clear" w:color="auto" w:fill="D9D9D9" w:themeFill="background1" w:themeFillShade="D9"/>
            <w:vAlign w:val="center"/>
          </w:tcPr>
          <w:p w14:paraId="4FEF5672"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2D459D80" w14:textId="77777777" w:rsidTr="003C28F4">
        <w:trPr>
          <w:trHeight w:val="255"/>
        </w:trPr>
        <w:tc>
          <w:tcPr>
            <w:tcW w:w="630" w:type="dxa"/>
            <w:vMerge/>
            <w:vAlign w:val="center"/>
          </w:tcPr>
          <w:p w14:paraId="08068F33"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EB050B2"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r>
              <w:rPr>
                <w:rFonts w:ascii="Courier New" w:hAnsi="Courier New" w:cs="Courier New"/>
                <w:sz w:val="18"/>
                <w:szCs w:val="18"/>
                <w:lang w:eastAsia="id-ID"/>
              </w:rPr>
              <w:t>DP</w:t>
            </w:r>
          </w:p>
        </w:tc>
        <w:tc>
          <w:tcPr>
            <w:tcW w:w="1980" w:type="dxa"/>
            <w:shd w:val="clear" w:color="auto" w:fill="D9D9D9" w:themeFill="background1" w:themeFillShade="D9"/>
            <w:vAlign w:val="center"/>
          </w:tcPr>
          <w:p w14:paraId="4D14AD35"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22EAE5D2" w14:textId="77777777" w:rsidTr="003C28F4">
        <w:trPr>
          <w:trHeight w:val="255"/>
        </w:trPr>
        <w:tc>
          <w:tcPr>
            <w:tcW w:w="630" w:type="dxa"/>
            <w:vMerge/>
            <w:vAlign w:val="center"/>
          </w:tcPr>
          <w:p w14:paraId="62B809C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95BB557"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r>
              <w:rPr>
                <w:rFonts w:ascii="Courier New" w:hAnsi="Courier New" w:cs="Courier New"/>
                <w:sz w:val="18"/>
                <w:szCs w:val="18"/>
                <w:lang w:eastAsia="id-ID"/>
              </w:rPr>
              <w:t>Line</w:t>
            </w:r>
          </w:p>
        </w:tc>
        <w:tc>
          <w:tcPr>
            <w:tcW w:w="1980" w:type="dxa"/>
            <w:shd w:val="clear" w:color="auto" w:fill="D9D9D9" w:themeFill="background1" w:themeFillShade="D9"/>
            <w:vAlign w:val="center"/>
          </w:tcPr>
          <w:p w14:paraId="5E489E39"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3DB4394F" w14:textId="77777777" w:rsidTr="003C28F4">
        <w:trPr>
          <w:trHeight w:val="300"/>
        </w:trPr>
        <w:tc>
          <w:tcPr>
            <w:tcW w:w="630" w:type="dxa"/>
            <w:vMerge/>
            <w:vAlign w:val="center"/>
          </w:tcPr>
          <w:p w14:paraId="287F7F7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E4980F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980" w:type="dxa"/>
            <w:shd w:val="clear" w:color="auto" w:fill="D9D9D9" w:themeFill="background1" w:themeFillShade="D9"/>
            <w:vAlign w:val="center"/>
          </w:tcPr>
          <w:p w14:paraId="24E69A2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2</w:t>
            </w:r>
          </w:p>
        </w:tc>
      </w:tr>
      <w:tr w:rsidR="00F8268E" w:rsidRPr="002402C3" w14:paraId="17FDDEE7" w14:textId="77777777" w:rsidTr="003C28F4">
        <w:trPr>
          <w:trHeight w:val="255"/>
        </w:trPr>
        <w:tc>
          <w:tcPr>
            <w:tcW w:w="3960" w:type="dxa"/>
            <w:gridSpan w:val="2"/>
            <w:vAlign w:val="center"/>
          </w:tcPr>
          <w:p w14:paraId="46076A8F"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258FC824"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3,75</w:t>
            </w:r>
          </w:p>
        </w:tc>
      </w:tr>
      <w:tr w:rsidR="00F8268E" w:rsidRPr="002402C3" w14:paraId="742C6888" w14:textId="77777777" w:rsidTr="003C28F4">
        <w:trPr>
          <w:trHeight w:val="255"/>
        </w:trPr>
        <w:tc>
          <w:tcPr>
            <w:tcW w:w="630" w:type="dxa"/>
            <w:vMerge w:val="restart"/>
            <w:vAlign w:val="center"/>
          </w:tcPr>
          <w:p w14:paraId="015D04E3"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3330" w:type="dxa"/>
            <w:vAlign w:val="center"/>
          </w:tcPr>
          <w:p w14:paraId="68911815"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r>
              <w:rPr>
                <w:rFonts w:ascii="Courier New" w:hAnsi="Courier New" w:cs="Courier New"/>
                <w:sz w:val="18"/>
                <w:szCs w:val="18"/>
                <w:lang w:eastAsia="id-ID"/>
              </w:rPr>
              <w:t>_replayPacket</w:t>
            </w:r>
          </w:p>
        </w:tc>
        <w:tc>
          <w:tcPr>
            <w:tcW w:w="1980" w:type="dxa"/>
            <w:shd w:val="clear" w:color="auto" w:fill="D9D9D9" w:themeFill="background1" w:themeFillShade="D9"/>
            <w:vAlign w:val="center"/>
          </w:tcPr>
          <w:p w14:paraId="2155D07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F8268E" w:rsidRPr="002402C3" w14:paraId="438EF14F" w14:textId="77777777" w:rsidTr="003C28F4">
        <w:trPr>
          <w:trHeight w:val="255"/>
        </w:trPr>
        <w:tc>
          <w:tcPr>
            <w:tcW w:w="630" w:type="dxa"/>
            <w:vMerge/>
            <w:vAlign w:val="center"/>
          </w:tcPr>
          <w:p w14:paraId="66B325C9"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1BD7DF2"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packetLength</w:t>
            </w:r>
          </w:p>
        </w:tc>
        <w:tc>
          <w:tcPr>
            <w:tcW w:w="1980" w:type="dxa"/>
            <w:shd w:val="clear" w:color="auto" w:fill="D9D9D9" w:themeFill="background1" w:themeFillShade="D9"/>
            <w:vAlign w:val="center"/>
          </w:tcPr>
          <w:p w14:paraId="5D954BEF"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5ADE7673" w14:textId="77777777" w:rsidTr="003C28F4">
        <w:trPr>
          <w:trHeight w:val="255"/>
        </w:trPr>
        <w:tc>
          <w:tcPr>
            <w:tcW w:w="630" w:type="dxa"/>
            <w:vMerge/>
            <w:vAlign w:val="center"/>
          </w:tcPr>
          <w:p w14:paraId="5DCC3A3D"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EE32E7E"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commandsNumber</w:t>
            </w:r>
          </w:p>
        </w:tc>
        <w:tc>
          <w:tcPr>
            <w:tcW w:w="1980" w:type="dxa"/>
            <w:shd w:val="clear" w:color="auto" w:fill="D9D9D9" w:themeFill="background1" w:themeFillShade="D9"/>
            <w:vAlign w:val="center"/>
          </w:tcPr>
          <w:p w14:paraId="6C7B8D09"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F8268E" w:rsidRPr="002402C3" w14:paraId="14EA3EAF" w14:textId="77777777" w:rsidTr="003C28F4">
        <w:trPr>
          <w:trHeight w:val="255"/>
        </w:trPr>
        <w:tc>
          <w:tcPr>
            <w:tcW w:w="630" w:type="dxa"/>
            <w:vMerge/>
            <w:vAlign w:val="center"/>
          </w:tcPr>
          <w:p w14:paraId="2372EE13"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B240FA5"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eventRequest</w:t>
            </w:r>
          </w:p>
        </w:tc>
        <w:tc>
          <w:tcPr>
            <w:tcW w:w="1980" w:type="dxa"/>
            <w:shd w:val="clear" w:color="auto" w:fill="D9D9D9" w:themeFill="background1" w:themeFillShade="D9"/>
            <w:vAlign w:val="center"/>
          </w:tcPr>
          <w:p w14:paraId="0178DE06"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8268E" w:rsidRPr="002402C3" w14:paraId="453DDD36" w14:textId="77777777" w:rsidTr="003C28F4">
        <w:trPr>
          <w:trHeight w:val="255"/>
        </w:trPr>
        <w:tc>
          <w:tcPr>
            <w:tcW w:w="630" w:type="dxa"/>
            <w:vMerge/>
            <w:vAlign w:val="center"/>
          </w:tcPr>
          <w:p w14:paraId="79738362"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F843AB4"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Packet_processing</w:t>
            </w:r>
          </w:p>
        </w:tc>
        <w:tc>
          <w:tcPr>
            <w:tcW w:w="1980" w:type="dxa"/>
            <w:shd w:val="clear" w:color="auto" w:fill="D9D9D9" w:themeFill="background1" w:themeFillShade="D9"/>
            <w:vAlign w:val="center"/>
          </w:tcPr>
          <w:p w14:paraId="6ECCE36E"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F8268E" w:rsidRPr="002402C3" w14:paraId="6F859B17" w14:textId="77777777" w:rsidTr="003C28F4">
        <w:trPr>
          <w:trHeight w:val="255"/>
        </w:trPr>
        <w:tc>
          <w:tcPr>
            <w:tcW w:w="630" w:type="dxa"/>
            <w:vMerge/>
            <w:vAlign w:val="center"/>
          </w:tcPr>
          <w:p w14:paraId="715C29F8"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7C308A0"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w:t>
            </w:r>
          </w:p>
        </w:tc>
        <w:tc>
          <w:tcPr>
            <w:tcW w:w="1980" w:type="dxa"/>
            <w:shd w:val="clear" w:color="auto" w:fill="D9D9D9" w:themeFill="background1" w:themeFillShade="D9"/>
            <w:vAlign w:val="center"/>
          </w:tcPr>
          <w:p w14:paraId="102ED3F2"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F8268E" w:rsidRPr="002402C3" w14:paraId="12DB6A73" w14:textId="77777777" w:rsidTr="003C28F4">
        <w:trPr>
          <w:trHeight w:val="255"/>
        </w:trPr>
        <w:tc>
          <w:tcPr>
            <w:tcW w:w="3960" w:type="dxa"/>
            <w:gridSpan w:val="2"/>
            <w:vAlign w:val="center"/>
          </w:tcPr>
          <w:p w14:paraId="739BB9B0"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382F8A5A"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3,67</w:t>
            </w:r>
          </w:p>
        </w:tc>
      </w:tr>
    </w:tbl>
    <w:p w14:paraId="068F89C2" w14:textId="77777777" w:rsidR="00F32F10" w:rsidRDefault="00F32F10" w:rsidP="00F32F10"/>
    <w:p w14:paraId="4BA491FF" w14:textId="77777777" w:rsidR="00F8268E" w:rsidRPr="0094399A" w:rsidRDefault="00F8268E" w:rsidP="00F8268E">
      <w:pPr>
        <w:pStyle w:val="Caption"/>
        <w:rPr>
          <w:lang w:eastAsia="en-US"/>
        </w:rPr>
      </w:pPr>
      <w:bookmarkStart w:id="586" w:name="_Toc396498111"/>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6</w:t>
      </w:r>
      <w:r w:rsidR="003C0604">
        <w:fldChar w:fldCharType="end"/>
      </w:r>
      <w:r>
        <w:t xml:space="preserve"> Perhitungan Nilai Kohesi pada Data Uji Hasil Panduan </w:t>
      </w:r>
      <w:r>
        <w:rPr>
          <w:i/>
        </w:rPr>
        <w:t>Plugin</w:t>
      </w:r>
      <w:r>
        <w:t xml:space="preserve"> menggunakan WPGMA</w:t>
      </w:r>
      <w:bookmarkEnd w:id="586"/>
    </w:p>
    <w:tbl>
      <w:tblPr>
        <w:tblStyle w:val="TableGrid"/>
        <w:tblW w:w="5951" w:type="dxa"/>
        <w:tblInd w:w="108" w:type="dxa"/>
        <w:tblLayout w:type="fixed"/>
        <w:tblLook w:val="04A0" w:firstRow="1" w:lastRow="0" w:firstColumn="1" w:lastColumn="0" w:noHBand="0" w:noVBand="1"/>
      </w:tblPr>
      <w:tblGrid>
        <w:gridCol w:w="630"/>
        <w:gridCol w:w="2610"/>
        <w:gridCol w:w="1080"/>
        <w:gridCol w:w="810"/>
        <w:gridCol w:w="821"/>
      </w:tblGrid>
      <w:tr w:rsidR="00F8268E" w14:paraId="122D6899" w14:textId="77777777" w:rsidTr="00AF68A6">
        <w:trPr>
          <w:tblHeader/>
        </w:trPr>
        <w:tc>
          <w:tcPr>
            <w:tcW w:w="630" w:type="dxa"/>
            <w:shd w:val="clear" w:color="auto" w:fill="D9D9D9" w:themeFill="background1" w:themeFillShade="D9"/>
            <w:vAlign w:val="center"/>
          </w:tcPr>
          <w:p w14:paraId="0381B829"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2610" w:type="dxa"/>
            <w:shd w:val="clear" w:color="auto" w:fill="D9D9D9" w:themeFill="background1" w:themeFillShade="D9"/>
            <w:vAlign w:val="center"/>
          </w:tcPr>
          <w:p w14:paraId="2282AC2D"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080" w:type="dxa"/>
            <w:shd w:val="clear" w:color="auto" w:fill="D9D9D9" w:themeFill="background1" w:themeFillShade="D9"/>
            <w:vAlign w:val="center"/>
          </w:tcPr>
          <w:p w14:paraId="0A14056E"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Total Nilai Similaritas</w:t>
            </w:r>
          </w:p>
        </w:tc>
        <w:tc>
          <w:tcPr>
            <w:tcW w:w="810" w:type="dxa"/>
            <w:shd w:val="clear" w:color="auto" w:fill="D9D9D9" w:themeFill="background1" w:themeFillShade="D9"/>
            <w:vAlign w:val="center"/>
          </w:tcPr>
          <w:p w14:paraId="3D210096"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Jumlah E</w:t>
            </w:r>
            <w:r w:rsidRPr="00A258E6">
              <w:rPr>
                <w:b/>
                <w:sz w:val="18"/>
                <w:lang w:eastAsia="en-US"/>
              </w:rPr>
              <w:t>ntitas</w:t>
            </w:r>
            <w:r>
              <w:rPr>
                <w:b/>
                <w:sz w:val="18"/>
                <w:lang w:eastAsia="en-US"/>
              </w:rPr>
              <w:t xml:space="preserve"> x Jumlah Entitas</w:t>
            </w:r>
          </w:p>
        </w:tc>
        <w:tc>
          <w:tcPr>
            <w:tcW w:w="821" w:type="dxa"/>
            <w:shd w:val="clear" w:color="auto" w:fill="D9D9D9" w:themeFill="background1" w:themeFillShade="D9"/>
            <w:vAlign w:val="center"/>
          </w:tcPr>
          <w:p w14:paraId="36205A1A"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Kohesi</w:t>
            </w:r>
          </w:p>
        </w:tc>
      </w:tr>
      <w:tr w:rsidR="00F8268E" w14:paraId="2320A6AA" w14:textId="77777777" w:rsidTr="003C28F4">
        <w:trPr>
          <w:trHeight w:val="300"/>
        </w:trPr>
        <w:tc>
          <w:tcPr>
            <w:tcW w:w="630" w:type="dxa"/>
            <w:vMerge w:val="restart"/>
            <w:vAlign w:val="center"/>
          </w:tcPr>
          <w:p w14:paraId="73125E31"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2610" w:type="dxa"/>
            <w:vAlign w:val="center"/>
          </w:tcPr>
          <w:p w14:paraId="22B468E0"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080" w:type="dxa"/>
            <w:vAlign w:val="center"/>
          </w:tcPr>
          <w:p w14:paraId="7E28229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810" w:type="dxa"/>
            <w:vAlign w:val="center"/>
          </w:tcPr>
          <w:p w14:paraId="64C3735C"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821" w:type="dxa"/>
            <w:shd w:val="clear" w:color="auto" w:fill="D9D9D9" w:themeFill="background1" w:themeFillShade="D9"/>
            <w:vAlign w:val="center"/>
          </w:tcPr>
          <w:p w14:paraId="392D8A5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75</w:t>
            </w:r>
          </w:p>
        </w:tc>
      </w:tr>
      <w:tr w:rsidR="00F8268E" w14:paraId="6929AD10" w14:textId="77777777" w:rsidTr="003C28F4">
        <w:trPr>
          <w:trHeight w:val="264"/>
        </w:trPr>
        <w:tc>
          <w:tcPr>
            <w:tcW w:w="630" w:type="dxa"/>
            <w:vMerge/>
            <w:vAlign w:val="center"/>
          </w:tcPr>
          <w:p w14:paraId="36A67BA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2BE3BDB2"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080" w:type="dxa"/>
            <w:vAlign w:val="center"/>
          </w:tcPr>
          <w:p w14:paraId="5AF11653"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6,239</w:t>
            </w:r>
          </w:p>
        </w:tc>
        <w:tc>
          <w:tcPr>
            <w:tcW w:w="810" w:type="dxa"/>
            <w:vAlign w:val="center"/>
          </w:tcPr>
          <w:p w14:paraId="6DF264FC"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6</w:t>
            </w:r>
          </w:p>
        </w:tc>
        <w:tc>
          <w:tcPr>
            <w:tcW w:w="821" w:type="dxa"/>
            <w:shd w:val="clear" w:color="auto" w:fill="D9D9D9" w:themeFill="background1" w:themeFillShade="D9"/>
            <w:vAlign w:val="center"/>
          </w:tcPr>
          <w:p w14:paraId="07191AE6"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389</w:t>
            </w:r>
          </w:p>
        </w:tc>
      </w:tr>
      <w:tr w:rsidR="00F8268E" w14:paraId="1C4C8F07" w14:textId="77777777" w:rsidTr="003C28F4">
        <w:trPr>
          <w:trHeight w:val="255"/>
        </w:trPr>
        <w:tc>
          <w:tcPr>
            <w:tcW w:w="630" w:type="dxa"/>
            <w:vMerge/>
            <w:vAlign w:val="center"/>
          </w:tcPr>
          <w:p w14:paraId="7EE131E6"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204444C2"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080" w:type="dxa"/>
            <w:vAlign w:val="center"/>
          </w:tcPr>
          <w:p w14:paraId="760E9838"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7,957</w:t>
            </w:r>
          </w:p>
        </w:tc>
        <w:tc>
          <w:tcPr>
            <w:tcW w:w="810" w:type="dxa"/>
            <w:vAlign w:val="center"/>
          </w:tcPr>
          <w:p w14:paraId="28F2A311"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6</w:t>
            </w:r>
          </w:p>
        </w:tc>
        <w:tc>
          <w:tcPr>
            <w:tcW w:w="821" w:type="dxa"/>
            <w:shd w:val="clear" w:color="auto" w:fill="D9D9D9" w:themeFill="background1" w:themeFillShade="D9"/>
            <w:vAlign w:val="center"/>
          </w:tcPr>
          <w:p w14:paraId="7F668D6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497</w:t>
            </w:r>
          </w:p>
        </w:tc>
      </w:tr>
      <w:tr w:rsidR="00F8268E" w14:paraId="68A4F1FE" w14:textId="77777777" w:rsidTr="003C28F4">
        <w:trPr>
          <w:trHeight w:val="255"/>
        </w:trPr>
        <w:tc>
          <w:tcPr>
            <w:tcW w:w="5130" w:type="dxa"/>
            <w:gridSpan w:val="4"/>
            <w:vAlign w:val="center"/>
          </w:tcPr>
          <w:p w14:paraId="4017BFE8" w14:textId="77777777" w:rsidR="00F8268E" w:rsidRPr="001A581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6A2A023E" w14:textId="77777777" w:rsidR="00F8268E" w:rsidRPr="001A581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sidRPr="001A5816">
              <w:rPr>
                <w:b/>
                <w:sz w:val="18"/>
                <w:szCs w:val="18"/>
                <w:lang w:eastAsia="en-US"/>
              </w:rPr>
              <w:t>0,545</w:t>
            </w:r>
          </w:p>
        </w:tc>
      </w:tr>
      <w:tr w:rsidR="00C8108D" w14:paraId="7225F7CB" w14:textId="77777777" w:rsidTr="003C28F4">
        <w:trPr>
          <w:trHeight w:val="264"/>
        </w:trPr>
        <w:tc>
          <w:tcPr>
            <w:tcW w:w="630" w:type="dxa"/>
            <w:vMerge w:val="restart"/>
            <w:vAlign w:val="center"/>
          </w:tcPr>
          <w:p w14:paraId="1AE48594"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2610" w:type="dxa"/>
            <w:vAlign w:val="center"/>
          </w:tcPr>
          <w:p w14:paraId="4BE52C3F"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080" w:type="dxa"/>
            <w:vAlign w:val="center"/>
          </w:tcPr>
          <w:p w14:paraId="31DF508B"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3,182</w:t>
            </w:r>
          </w:p>
        </w:tc>
        <w:tc>
          <w:tcPr>
            <w:tcW w:w="810" w:type="dxa"/>
            <w:vAlign w:val="center"/>
          </w:tcPr>
          <w:p w14:paraId="5F21AE4D"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5</w:t>
            </w:r>
          </w:p>
        </w:tc>
        <w:tc>
          <w:tcPr>
            <w:tcW w:w="821" w:type="dxa"/>
            <w:shd w:val="clear" w:color="auto" w:fill="D9D9D9" w:themeFill="background1" w:themeFillShade="D9"/>
            <w:vAlign w:val="center"/>
          </w:tcPr>
          <w:p w14:paraId="2A289697"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527</w:t>
            </w:r>
          </w:p>
        </w:tc>
      </w:tr>
      <w:tr w:rsidR="00C8108D" w14:paraId="005B9E84" w14:textId="77777777" w:rsidTr="003C28F4">
        <w:trPr>
          <w:trHeight w:val="255"/>
        </w:trPr>
        <w:tc>
          <w:tcPr>
            <w:tcW w:w="630" w:type="dxa"/>
            <w:vMerge/>
            <w:vAlign w:val="center"/>
          </w:tcPr>
          <w:p w14:paraId="35A017E4"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59C14418"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Pay</w:t>
            </w:r>
          </w:p>
        </w:tc>
        <w:tc>
          <w:tcPr>
            <w:tcW w:w="1080" w:type="dxa"/>
            <w:vAlign w:val="center"/>
          </w:tcPr>
          <w:p w14:paraId="665E2462"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3,215</w:t>
            </w:r>
          </w:p>
        </w:tc>
        <w:tc>
          <w:tcPr>
            <w:tcW w:w="810" w:type="dxa"/>
            <w:vAlign w:val="center"/>
          </w:tcPr>
          <w:p w14:paraId="44A6B15F"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64</w:t>
            </w:r>
          </w:p>
        </w:tc>
        <w:tc>
          <w:tcPr>
            <w:tcW w:w="821" w:type="dxa"/>
            <w:shd w:val="clear" w:color="auto" w:fill="D9D9D9" w:themeFill="background1" w:themeFillShade="D9"/>
            <w:vAlign w:val="center"/>
          </w:tcPr>
          <w:p w14:paraId="49EF6752"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363</w:t>
            </w:r>
          </w:p>
        </w:tc>
      </w:tr>
      <w:tr w:rsidR="00C8108D" w14:paraId="64B70DCB" w14:textId="77777777" w:rsidTr="003C28F4">
        <w:trPr>
          <w:trHeight w:val="255"/>
        </w:trPr>
        <w:tc>
          <w:tcPr>
            <w:tcW w:w="630" w:type="dxa"/>
            <w:vMerge/>
            <w:vAlign w:val="center"/>
          </w:tcPr>
          <w:p w14:paraId="55DCECBE"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1773171C"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Sale</w:t>
            </w:r>
          </w:p>
        </w:tc>
        <w:tc>
          <w:tcPr>
            <w:tcW w:w="1080" w:type="dxa"/>
            <w:vAlign w:val="center"/>
          </w:tcPr>
          <w:p w14:paraId="354A461E"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4,799</w:t>
            </w:r>
          </w:p>
        </w:tc>
        <w:tc>
          <w:tcPr>
            <w:tcW w:w="810" w:type="dxa"/>
            <w:vAlign w:val="center"/>
          </w:tcPr>
          <w:p w14:paraId="7D70C888"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6</w:t>
            </w:r>
          </w:p>
        </w:tc>
        <w:tc>
          <w:tcPr>
            <w:tcW w:w="821" w:type="dxa"/>
            <w:shd w:val="clear" w:color="auto" w:fill="D9D9D9" w:themeFill="background1" w:themeFillShade="D9"/>
            <w:vAlign w:val="center"/>
          </w:tcPr>
          <w:p w14:paraId="6ACA0F3A"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411</w:t>
            </w:r>
          </w:p>
        </w:tc>
      </w:tr>
      <w:tr w:rsidR="00C8108D" w14:paraId="7BA187A6" w14:textId="77777777" w:rsidTr="003C28F4">
        <w:trPr>
          <w:trHeight w:val="255"/>
        </w:trPr>
        <w:tc>
          <w:tcPr>
            <w:tcW w:w="630" w:type="dxa"/>
            <w:vMerge/>
            <w:vAlign w:val="center"/>
          </w:tcPr>
          <w:p w14:paraId="5D9909F9"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53207E81"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Avg_Pay</w:t>
            </w:r>
          </w:p>
        </w:tc>
        <w:tc>
          <w:tcPr>
            <w:tcW w:w="1080" w:type="dxa"/>
            <w:vAlign w:val="center"/>
          </w:tcPr>
          <w:p w14:paraId="20A20E08"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633</w:t>
            </w:r>
          </w:p>
        </w:tc>
        <w:tc>
          <w:tcPr>
            <w:tcW w:w="810" w:type="dxa"/>
            <w:vAlign w:val="center"/>
          </w:tcPr>
          <w:p w14:paraId="0401035B"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35EA613F" w14:textId="77777777" w:rsidR="00C8108D" w:rsidRPr="002402C3" w:rsidRDefault="00C8108D" w:rsidP="00026003">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41</w:t>
            </w:r>
            <w:r w:rsidR="00026003">
              <w:rPr>
                <w:sz w:val="18"/>
                <w:szCs w:val="18"/>
                <w:lang w:eastAsia="en-US"/>
              </w:rPr>
              <w:t>5</w:t>
            </w:r>
          </w:p>
        </w:tc>
      </w:tr>
      <w:tr w:rsidR="00C8108D" w14:paraId="475AD0D4" w14:textId="77777777" w:rsidTr="003C28F4">
        <w:trPr>
          <w:trHeight w:val="255"/>
        </w:trPr>
        <w:tc>
          <w:tcPr>
            <w:tcW w:w="630" w:type="dxa"/>
            <w:vMerge/>
            <w:vAlign w:val="center"/>
          </w:tcPr>
          <w:p w14:paraId="7EDDDC5E"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205C0619"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Profit</w:t>
            </w:r>
          </w:p>
        </w:tc>
        <w:tc>
          <w:tcPr>
            <w:tcW w:w="1080" w:type="dxa"/>
            <w:vAlign w:val="center"/>
          </w:tcPr>
          <w:p w14:paraId="0562C1FB"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067</w:t>
            </w:r>
          </w:p>
        </w:tc>
        <w:tc>
          <w:tcPr>
            <w:tcW w:w="810" w:type="dxa"/>
            <w:vAlign w:val="center"/>
          </w:tcPr>
          <w:p w14:paraId="38B865F1"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9</w:t>
            </w:r>
          </w:p>
        </w:tc>
        <w:tc>
          <w:tcPr>
            <w:tcW w:w="821" w:type="dxa"/>
            <w:shd w:val="clear" w:color="auto" w:fill="D9D9D9" w:themeFill="background1" w:themeFillShade="D9"/>
            <w:vAlign w:val="center"/>
          </w:tcPr>
          <w:p w14:paraId="152BAB64" w14:textId="77777777" w:rsidR="00C8108D" w:rsidRPr="002402C3" w:rsidRDefault="00C8108D" w:rsidP="00026003">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w:t>
            </w:r>
            <w:r w:rsidR="00026003">
              <w:rPr>
                <w:sz w:val="18"/>
                <w:szCs w:val="18"/>
                <w:lang w:eastAsia="en-US"/>
              </w:rPr>
              <w:t>563</w:t>
            </w:r>
          </w:p>
        </w:tc>
      </w:tr>
      <w:tr w:rsidR="00C8108D" w14:paraId="3E5FDAF8" w14:textId="77777777" w:rsidTr="003C28F4">
        <w:trPr>
          <w:trHeight w:val="255"/>
        </w:trPr>
        <w:tc>
          <w:tcPr>
            <w:tcW w:w="630" w:type="dxa"/>
            <w:vMerge/>
            <w:vAlign w:val="center"/>
          </w:tcPr>
          <w:p w14:paraId="020A2305"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59EE2DAA"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080" w:type="dxa"/>
            <w:vAlign w:val="center"/>
          </w:tcPr>
          <w:p w14:paraId="215AAB1A"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071</w:t>
            </w:r>
          </w:p>
        </w:tc>
        <w:tc>
          <w:tcPr>
            <w:tcW w:w="810" w:type="dxa"/>
            <w:vAlign w:val="center"/>
          </w:tcPr>
          <w:p w14:paraId="2E62D4D8"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6</w:t>
            </w:r>
          </w:p>
        </w:tc>
        <w:tc>
          <w:tcPr>
            <w:tcW w:w="821" w:type="dxa"/>
            <w:shd w:val="clear" w:color="auto" w:fill="D9D9D9" w:themeFill="background1" w:themeFillShade="D9"/>
            <w:vAlign w:val="center"/>
          </w:tcPr>
          <w:p w14:paraId="208C387D" w14:textId="77777777" w:rsidR="00C8108D" w:rsidRPr="002402C3" w:rsidRDefault="00C8108D" w:rsidP="00026003">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3</w:t>
            </w:r>
            <w:r w:rsidR="00026003">
              <w:rPr>
                <w:sz w:val="18"/>
                <w:szCs w:val="18"/>
                <w:lang w:eastAsia="en-US"/>
              </w:rPr>
              <w:t>79</w:t>
            </w:r>
          </w:p>
        </w:tc>
      </w:tr>
      <w:tr w:rsidR="00F8268E" w14:paraId="666A6C73" w14:textId="77777777" w:rsidTr="003C28F4">
        <w:trPr>
          <w:trHeight w:val="255"/>
        </w:trPr>
        <w:tc>
          <w:tcPr>
            <w:tcW w:w="5130" w:type="dxa"/>
            <w:gridSpan w:val="4"/>
            <w:vAlign w:val="center"/>
          </w:tcPr>
          <w:p w14:paraId="7E602179" w14:textId="77777777" w:rsidR="00F8268E" w:rsidRPr="001A581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48F126CD" w14:textId="77777777" w:rsidR="00F8268E" w:rsidRPr="001A5816" w:rsidRDefault="00F8268E" w:rsidP="00496A8D">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sidRPr="001A5816">
              <w:rPr>
                <w:b/>
                <w:sz w:val="18"/>
                <w:szCs w:val="18"/>
                <w:lang w:eastAsia="en-US"/>
              </w:rPr>
              <w:t>0,4</w:t>
            </w:r>
            <w:r w:rsidR="00496A8D">
              <w:rPr>
                <w:b/>
                <w:sz w:val="18"/>
                <w:szCs w:val="18"/>
                <w:lang w:eastAsia="en-US"/>
              </w:rPr>
              <w:t>43</w:t>
            </w:r>
          </w:p>
        </w:tc>
      </w:tr>
      <w:tr w:rsidR="00C8108D" w14:paraId="23B5DD03" w14:textId="77777777" w:rsidTr="003C28F4">
        <w:trPr>
          <w:trHeight w:val="255"/>
        </w:trPr>
        <w:tc>
          <w:tcPr>
            <w:tcW w:w="630" w:type="dxa"/>
            <w:vMerge w:val="restart"/>
            <w:vAlign w:val="center"/>
          </w:tcPr>
          <w:p w14:paraId="1BCF59C9"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2610" w:type="dxa"/>
            <w:vAlign w:val="center"/>
          </w:tcPr>
          <w:p w14:paraId="7CB43DF8"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how</w:t>
            </w:r>
          </w:p>
        </w:tc>
        <w:tc>
          <w:tcPr>
            <w:tcW w:w="1080" w:type="dxa"/>
            <w:vAlign w:val="center"/>
          </w:tcPr>
          <w:p w14:paraId="29BA5E03"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810" w:type="dxa"/>
            <w:vAlign w:val="center"/>
          </w:tcPr>
          <w:p w14:paraId="6DB569EF"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5</w:t>
            </w:r>
          </w:p>
        </w:tc>
        <w:tc>
          <w:tcPr>
            <w:tcW w:w="821" w:type="dxa"/>
            <w:shd w:val="clear" w:color="auto" w:fill="D9D9D9" w:themeFill="background1" w:themeFillShade="D9"/>
            <w:vAlign w:val="center"/>
          </w:tcPr>
          <w:p w14:paraId="63ADF5A6"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2</w:t>
            </w:r>
          </w:p>
        </w:tc>
      </w:tr>
      <w:tr w:rsidR="00C8108D" w14:paraId="577CA4AC" w14:textId="77777777" w:rsidTr="003C28F4">
        <w:trPr>
          <w:trHeight w:val="255"/>
        </w:trPr>
        <w:tc>
          <w:tcPr>
            <w:tcW w:w="630" w:type="dxa"/>
            <w:vMerge/>
            <w:vAlign w:val="center"/>
          </w:tcPr>
          <w:p w14:paraId="12EC91A9"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189CC482"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init</w:t>
            </w:r>
          </w:p>
        </w:tc>
        <w:tc>
          <w:tcPr>
            <w:tcW w:w="1080" w:type="dxa"/>
            <w:vAlign w:val="center"/>
          </w:tcPr>
          <w:p w14:paraId="512B66F9"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499</w:t>
            </w:r>
          </w:p>
        </w:tc>
        <w:tc>
          <w:tcPr>
            <w:tcW w:w="810" w:type="dxa"/>
            <w:vAlign w:val="center"/>
          </w:tcPr>
          <w:p w14:paraId="091A3DB2"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5</w:t>
            </w:r>
          </w:p>
        </w:tc>
        <w:tc>
          <w:tcPr>
            <w:tcW w:w="821" w:type="dxa"/>
            <w:shd w:val="clear" w:color="auto" w:fill="D9D9D9" w:themeFill="background1" w:themeFillShade="D9"/>
            <w:vAlign w:val="center"/>
          </w:tcPr>
          <w:p w14:paraId="4EBD83F8" w14:textId="77777777" w:rsidR="00C8108D" w:rsidRPr="002402C3" w:rsidRDefault="00C8108D" w:rsidP="00026003">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w:t>
            </w:r>
            <w:r w:rsidR="00026003">
              <w:rPr>
                <w:sz w:val="18"/>
                <w:szCs w:val="18"/>
                <w:lang w:eastAsia="en-US"/>
              </w:rPr>
              <w:t>3</w:t>
            </w:r>
          </w:p>
        </w:tc>
      </w:tr>
      <w:tr w:rsidR="00C8108D" w14:paraId="6797CD89" w14:textId="77777777" w:rsidTr="003C28F4">
        <w:trPr>
          <w:trHeight w:val="255"/>
        </w:trPr>
        <w:tc>
          <w:tcPr>
            <w:tcW w:w="630" w:type="dxa"/>
            <w:vMerge/>
            <w:vAlign w:val="center"/>
          </w:tcPr>
          <w:p w14:paraId="63C643AF"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481F6B50"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etColumn</w:t>
            </w:r>
          </w:p>
        </w:tc>
        <w:tc>
          <w:tcPr>
            <w:tcW w:w="1080" w:type="dxa"/>
            <w:vAlign w:val="center"/>
          </w:tcPr>
          <w:p w14:paraId="7864B4A0"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10" w:type="dxa"/>
            <w:vAlign w:val="center"/>
          </w:tcPr>
          <w:p w14:paraId="4A7252CA"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1EDEE22E"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C8108D" w14:paraId="59F0674F" w14:textId="77777777" w:rsidTr="003C28F4">
        <w:trPr>
          <w:trHeight w:val="255"/>
        </w:trPr>
        <w:tc>
          <w:tcPr>
            <w:tcW w:w="630" w:type="dxa"/>
            <w:vMerge/>
            <w:vAlign w:val="center"/>
          </w:tcPr>
          <w:p w14:paraId="45B4DDE8"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46B1DEA7"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080" w:type="dxa"/>
            <w:vAlign w:val="center"/>
          </w:tcPr>
          <w:p w14:paraId="30B7908C"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2,667</w:t>
            </w:r>
          </w:p>
        </w:tc>
        <w:tc>
          <w:tcPr>
            <w:tcW w:w="810" w:type="dxa"/>
            <w:vAlign w:val="center"/>
          </w:tcPr>
          <w:p w14:paraId="0D312992"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1</w:t>
            </w:r>
          </w:p>
        </w:tc>
        <w:tc>
          <w:tcPr>
            <w:tcW w:w="821" w:type="dxa"/>
            <w:shd w:val="clear" w:color="auto" w:fill="D9D9D9" w:themeFill="background1" w:themeFillShade="D9"/>
            <w:vAlign w:val="center"/>
          </w:tcPr>
          <w:p w14:paraId="3214904B"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65</w:t>
            </w:r>
          </w:p>
        </w:tc>
      </w:tr>
      <w:tr w:rsidR="00C8108D" w14:paraId="4FC0F999" w14:textId="77777777" w:rsidTr="003C28F4">
        <w:trPr>
          <w:trHeight w:val="255"/>
        </w:trPr>
        <w:tc>
          <w:tcPr>
            <w:tcW w:w="630" w:type="dxa"/>
            <w:vMerge/>
            <w:vAlign w:val="center"/>
          </w:tcPr>
          <w:p w14:paraId="76B82846"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11EDF8D3"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080" w:type="dxa"/>
            <w:vAlign w:val="center"/>
          </w:tcPr>
          <w:p w14:paraId="716F5FA3"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0,368</w:t>
            </w:r>
          </w:p>
        </w:tc>
        <w:tc>
          <w:tcPr>
            <w:tcW w:w="810" w:type="dxa"/>
            <w:vAlign w:val="center"/>
          </w:tcPr>
          <w:p w14:paraId="58B4D7C4"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89</w:t>
            </w:r>
          </w:p>
        </w:tc>
        <w:tc>
          <w:tcPr>
            <w:tcW w:w="821" w:type="dxa"/>
            <w:shd w:val="clear" w:color="auto" w:fill="D9D9D9" w:themeFill="background1" w:themeFillShade="D9"/>
            <w:vAlign w:val="center"/>
          </w:tcPr>
          <w:p w14:paraId="2CC6553E"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243</w:t>
            </w:r>
          </w:p>
        </w:tc>
      </w:tr>
      <w:tr w:rsidR="00C8108D" w14:paraId="33A505D2" w14:textId="77777777" w:rsidTr="003C28F4">
        <w:trPr>
          <w:trHeight w:val="255"/>
        </w:trPr>
        <w:tc>
          <w:tcPr>
            <w:tcW w:w="630" w:type="dxa"/>
            <w:vMerge/>
            <w:vAlign w:val="center"/>
          </w:tcPr>
          <w:p w14:paraId="393446C3"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258B7B10" w14:textId="77777777" w:rsidR="00C8108D" w:rsidRPr="0094399A"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guiobj</w:t>
            </w:r>
          </w:p>
        </w:tc>
        <w:tc>
          <w:tcPr>
            <w:tcW w:w="1080" w:type="dxa"/>
            <w:vAlign w:val="center"/>
          </w:tcPr>
          <w:p w14:paraId="72FCCE94"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810" w:type="dxa"/>
            <w:vAlign w:val="center"/>
          </w:tcPr>
          <w:p w14:paraId="678E05B0"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821" w:type="dxa"/>
            <w:shd w:val="clear" w:color="auto" w:fill="D9D9D9" w:themeFill="background1" w:themeFillShade="D9"/>
            <w:vAlign w:val="center"/>
          </w:tcPr>
          <w:p w14:paraId="4E7D2FF1"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14:paraId="3FC1732F" w14:textId="77777777" w:rsidTr="003C28F4">
        <w:trPr>
          <w:trHeight w:val="255"/>
        </w:trPr>
        <w:tc>
          <w:tcPr>
            <w:tcW w:w="5130" w:type="dxa"/>
            <w:gridSpan w:val="4"/>
            <w:vAlign w:val="center"/>
          </w:tcPr>
          <w:p w14:paraId="5CDD17E3" w14:textId="77777777" w:rsidR="00F8268E" w:rsidRPr="001A581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28EA4E10" w14:textId="77777777" w:rsidR="00F8268E" w:rsidRPr="001A5816" w:rsidRDefault="00F8268E" w:rsidP="00496A8D">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w:t>
            </w:r>
            <w:r w:rsidR="00496A8D">
              <w:rPr>
                <w:b/>
                <w:sz w:val="18"/>
                <w:szCs w:val="18"/>
                <w:lang w:eastAsia="en-US"/>
              </w:rPr>
              <w:t>565</w:t>
            </w:r>
          </w:p>
        </w:tc>
      </w:tr>
      <w:tr w:rsidR="00C8108D" w14:paraId="5D185EB5" w14:textId="77777777" w:rsidTr="003C28F4">
        <w:trPr>
          <w:trHeight w:val="255"/>
        </w:trPr>
        <w:tc>
          <w:tcPr>
            <w:tcW w:w="630" w:type="dxa"/>
            <w:vMerge w:val="restart"/>
            <w:vAlign w:val="center"/>
          </w:tcPr>
          <w:p w14:paraId="7B6CB4D4"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4</w:t>
            </w:r>
          </w:p>
        </w:tc>
        <w:tc>
          <w:tcPr>
            <w:tcW w:w="2610" w:type="dxa"/>
            <w:vAlign w:val="center"/>
          </w:tcPr>
          <w:p w14:paraId="1462124B"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r>
              <w:rPr>
                <w:rFonts w:ascii="Courier New" w:hAnsi="Courier New" w:cs="Courier New"/>
                <w:sz w:val="18"/>
                <w:szCs w:val="18"/>
                <w:lang w:eastAsia="id-ID"/>
              </w:rPr>
              <w:t>DP</w:t>
            </w:r>
          </w:p>
        </w:tc>
        <w:tc>
          <w:tcPr>
            <w:tcW w:w="1080" w:type="dxa"/>
            <w:vAlign w:val="center"/>
          </w:tcPr>
          <w:p w14:paraId="116482AB" w14:textId="77777777" w:rsidR="00C8108D" w:rsidRPr="002402C3" w:rsidRDefault="00C8108D" w:rsidP="00026003">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7,</w:t>
            </w:r>
            <w:r w:rsidR="00026003">
              <w:rPr>
                <w:sz w:val="18"/>
                <w:szCs w:val="18"/>
                <w:lang w:eastAsia="en-US"/>
              </w:rPr>
              <w:t>999</w:t>
            </w:r>
          </w:p>
        </w:tc>
        <w:tc>
          <w:tcPr>
            <w:tcW w:w="810" w:type="dxa"/>
            <w:vAlign w:val="center"/>
          </w:tcPr>
          <w:p w14:paraId="57F58F2B" w14:textId="77777777" w:rsidR="00C8108D" w:rsidRPr="002402C3" w:rsidRDefault="0002600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c>
          <w:tcPr>
            <w:tcW w:w="821" w:type="dxa"/>
            <w:shd w:val="clear" w:color="auto" w:fill="D9D9D9" w:themeFill="background1" w:themeFillShade="D9"/>
            <w:vAlign w:val="center"/>
          </w:tcPr>
          <w:p w14:paraId="0282558B" w14:textId="77777777" w:rsidR="00C8108D" w:rsidRPr="002402C3" w:rsidRDefault="00C8108D" w:rsidP="00026003">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0,</w:t>
            </w:r>
            <w:r w:rsidR="00026003">
              <w:rPr>
                <w:sz w:val="18"/>
                <w:szCs w:val="18"/>
                <w:lang w:eastAsia="en-US"/>
              </w:rPr>
              <w:t>499</w:t>
            </w:r>
          </w:p>
        </w:tc>
      </w:tr>
      <w:tr w:rsidR="00C8108D" w14:paraId="22A409AF" w14:textId="77777777" w:rsidTr="003C28F4">
        <w:trPr>
          <w:trHeight w:val="255"/>
        </w:trPr>
        <w:tc>
          <w:tcPr>
            <w:tcW w:w="630" w:type="dxa"/>
            <w:vMerge/>
            <w:vAlign w:val="center"/>
          </w:tcPr>
          <w:p w14:paraId="0AF61BDA"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1E97395D"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080" w:type="dxa"/>
            <w:vAlign w:val="center"/>
          </w:tcPr>
          <w:p w14:paraId="2A805CFC"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r w:rsidR="00026003">
              <w:rPr>
                <w:sz w:val="18"/>
                <w:szCs w:val="18"/>
                <w:lang w:eastAsia="en-US"/>
              </w:rPr>
              <w:t>76,167</w:t>
            </w:r>
          </w:p>
        </w:tc>
        <w:tc>
          <w:tcPr>
            <w:tcW w:w="810" w:type="dxa"/>
            <w:vAlign w:val="center"/>
          </w:tcPr>
          <w:p w14:paraId="197BEBDE"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r w:rsidR="00026003">
              <w:rPr>
                <w:sz w:val="18"/>
                <w:szCs w:val="18"/>
                <w:lang w:eastAsia="en-US"/>
              </w:rPr>
              <w:t>089</w:t>
            </w:r>
          </w:p>
        </w:tc>
        <w:tc>
          <w:tcPr>
            <w:tcW w:w="821" w:type="dxa"/>
            <w:shd w:val="clear" w:color="auto" w:fill="D9D9D9" w:themeFill="background1" w:themeFillShade="D9"/>
            <w:vAlign w:val="center"/>
          </w:tcPr>
          <w:p w14:paraId="42145F97"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162</w:t>
            </w:r>
          </w:p>
        </w:tc>
      </w:tr>
      <w:tr w:rsidR="00F8268E" w14:paraId="22FC6085" w14:textId="77777777" w:rsidTr="003C28F4">
        <w:trPr>
          <w:trHeight w:val="255"/>
        </w:trPr>
        <w:tc>
          <w:tcPr>
            <w:tcW w:w="5130" w:type="dxa"/>
            <w:gridSpan w:val="4"/>
            <w:vAlign w:val="center"/>
          </w:tcPr>
          <w:p w14:paraId="0A1452A6" w14:textId="77777777" w:rsidR="00F8268E" w:rsidRPr="001A581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48B35623" w14:textId="77777777" w:rsidR="00F8268E" w:rsidRPr="001A5816" w:rsidRDefault="00F8268E" w:rsidP="00496A8D">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w:t>
            </w:r>
            <w:r w:rsidR="00496A8D">
              <w:rPr>
                <w:b/>
                <w:sz w:val="18"/>
                <w:szCs w:val="18"/>
                <w:lang w:eastAsia="en-US"/>
              </w:rPr>
              <w:t>33</w:t>
            </w:r>
          </w:p>
        </w:tc>
      </w:tr>
      <w:tr w:rsidR="00C8108D" w14:paraId="2E58B0A8" w14:textId="77777777" w:rsidTr="003C28F4">
        <w:trPr>
          <w:trHeight w:val="255"/>
        </w:trPr>
        <w:tc>
          <w:tcPr>
            <w:tcW w:w="630" w:type="dxa"/>
            <w:vMerge w:val="restart"/>
            <w:vAlign w:val="center"/>
          </w:tcPr>
          <w:p w14:paraId="470FA60F"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2610" w:type="dxa"/>
            <w:vAlign w:val="center"/>
          </w:tcPr>
          <w:p w14:paraId="3E625BD3"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r>
              <w:rPr>
                <w:rFonts w:ascii="Courier New" w:hAnsi="Courier New" w:cs="Courier New"/>
                <w:sz w:val="18"/>
                <w:szCs w:val="18"/>
                <w:lang w:eastAsia="id-ID"/>
              </w:rPr>
              <w:t>_replayPacket</w:t>
            </w:r>
          </w:p>
        </w:tc>
        <w:tc>
          <w:tcPr>
            <w:tcW w:w="1080" w:type="dxa"/>
            <w:vAlign w:val="center"/>
          </w:tcPr>
          <w:p w14:paraId="5E698757"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9,49</w:t>
            </w:r>
          </w:p>
        </w:tc>
        <w:tc>
          <w:tcPr>
            <w:tcW w:w="810" w:type="dxa"/>
            <w:vAlign w:val="center"/>
          </w:tcPr>
          <w:p w14:paraId="1179FEB5"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1</w:t>
            </w:r>
          </w:p>
        </w:tc>
        <w:tc>
          <w:tcPr>
            <w:tcW w:w="821" w:type="dxa"/>
            <w:shd w:val="clear" w:color="auto" w:fill="D9D9D9" w:themeFill="background1" w:themeFillShade="D9"/>
            <w:vAlign w:val="center"/>
          </w:tcPr>
          <w:p w14:paraId="102D2107"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24</w:t>
            </w:r>
          </w:p>
        </w:tc>
      </w:tr>
      <w:tr w:rsidR="00C8108D" w14:paraId="275073FE" w14:textId="77777777" w:rsidTr="003C28F4">
        <w:trPr>
          <w:trHeight w:val="255"/>
        </w:trPr>
        <w:tc>
          <w:tcPr>
            <w:tcW w:w="630" w:type="dxa"/>
            <w:vMerge/>
            <w:vAlign w:val="center"/>
          </w:tcPr>
          <w:p w14:paraId="1B7DEFD4"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496666D7"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packetLength</w:t>
            </w:r>
          </w:p>
        </w:tc>
        <w:tc>
          <w:tcPr>
            <w:tcW w:w="1080" w:type="dxa"/>
            <w:vAlign w:val="center"/>
          </w:tcPr>
          <w:p w14:paraId="7884233D"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2</w:t>
            </w:r>
          </w:p>
        </w:tc>
        <w:tc>
          <w:tcPr>
            <w:tcW w:w="810" w:type="dxa"/>
            <w:vAlign w:val="center"/>
          </w:tcPr>
          <w:p w14:paraId="0048D2E6"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00</w:t>
            </w:r>
          </w:p>
        </w:tc>
        <w:tc>
          <w:tcPr>
            <w:tcW w:w="821" w:type="dxa"/>
            <w:shd w:val="clear" w:color="auto" w:fill="D9D9D9" w:themeFill="background1" w:themeFillShade="D9"/>
            <w:vAlign w:val="center"/>
          </w:tcPr>
          <w:p w14:paraId="04CF7F3A"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22</w:t>
            </w:r>
          </w:p>
        </w:tc>
      </w:tr>
      <w:tr w:rsidR="00C8108D" w14:paraId="50C138E3" w14:textId="77777777" w:rsidTr="003C28F4">
        <w:trPr>
          <w:trHeight w:val="255"/>
        </w:trPr>
        <w:tc>
          <w:tcPr>
            <w:tcW w:w="630" w:type="dxa"/>
            <w:vMerge/>
            <w:vAlign w:val="center"/>
          </w:tcPr>
          <w:p w14:paraId="547EA7A8"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19F2BD86"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eventRequest</w:t>
            </w:r>
          </w:p>
        </w:tc>
        <w:tc>
          <w:tcPr>
            <w:tcW w:w="1080" w:type="dxa"/>
            <w:vAlign w:val="center"/>
          </w:tcPr>
          <w:p w14:paraId="105D859D"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2,142</w:t>
            </w:r>
          </w:p>
        </w:tc>
        <w:tc>
          <w:tcPr>
            <w:tcW w:w="810" w:type="dxa"/>
            <w:vAlign w:val="center"/>
          </w:tcPr>
          <w:p w14:paraId="6EDB99E5"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9</w:t>
            </w:r>
          </w:p>
        </w:tc>
        <w:tc>
          <w:tcPr>
            <w:tcW w:w="821" w:type="dxa"/>
            <w:shd w:val="clear" w:color="auto" w:fill="D9D9D9" w:themeFill="background1" w:themeFillShade="D9"/>
            <w:vAlign w:val="center"/>
          </w:tcPr>
          <w:p w14:paraId="79ABD96E"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368</w:t>
            </w:r>
          </w:p>
        </w:tc>
      </w:tr>
      <w:tr w:rsidR="00C8108D" w14:paraId="459B2636" w14:textId="77777777" w:rsidTr="003C28F4">
        <w:trPr>
          <w:trHeight w:val="255"/>
        </w:trPr>
        <w:tc>
          <w:tcPr>
            <w:tcW w:w="630" w:type="dxa"/>
            <w:vMerge/>
            <w:vAlign w:val="center"/>
          </w:tcPr>
          <w:p w14:paraId="1FB033E9" w14:textId="77777777" w:rsidR="00C8108D" w:rsidRPr="002402C3"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2610" w:type="dxa"/>
            <w:vAlign w:val="center"/>
          </w:tcPr>
          <w:p w14:paraId="45C42425" w14:textId="77777777" w:rsidR="00C8108D" w:rsidRPr="00DA09E5" w:rsidRDefault="00C810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w:t>
            </w:r>
          </w:p>
        </w:tc>
        <w:tc>
          <w:tcPr>
            <w:tcW w:w="1080" w:type="dxa"/>
            <w:vAlign w:val="center"/>
          </w:tcPr>
          <w:p w14:paraId="10AB899E"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6,75</w:t>
            </w:r>
          </w:p>
        </w:tc>
        <w:tc>
          <w:tcPr>
            <w:tcW w:w="810" w:type="dxa"/>
            <w:vAlign w:val="center"/>
          </w:tcPr>
          <w:p w14:paraId="1FCB34A3"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00</w:t>
            </w:r>
          </w:p>
        </w:tc>
        <w:tc>
          <w:tcPr>
            <w:tcW w:w="821" w:type="dxa"/>
            <w:shd w:val="clear" w:color="auto" w:fill="D9D9D9" w:themeFill="background1" w:themeFillShade="D9"/>
            <w:vAlign w:val="center"/>
          </w:tcPr>
          <w:p w14:paraId="51AF1A92" w14:textId="77777777" w:rsidR="00C8108D" w:rsidRPr="002402C3" w:rsidRDefault="005C286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0,167</w:t>
            </w:r>
          </w:p>
        </w:tc>
      </w:tr>
      <w:tr w:rsidR="00F8268E" w14:paraId="513001F3" w14:textId="77777777" w:rsidTr="003C28F4">
        <w:trPr>
          <w:trHeight w:val="255"/>
        </w:trPr>
        <w:tc>
          <w:tcPr>
            <w:tcW w:w="5130" w:type="dxa"/>
            <w:gridSpan w:val="4"/>
            <w:vAlign w:val="center"/>
          </w:tcPr>
          <w:p w14:paraId="6C15B0EB" w14:textId="77777777" w:rsidR="00F8268E" w:rsidRPr="001A581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en-US"/>
              </w:rPr>
            </w:pPr>
            <w:r w:rsidRPr="001A5816">
              <w:rPr>
                <w:b/>
                <w:sz w:val="18"/>
                <w:szCs w:val="18"/>
                <w:lang w:eastAsia="en-US"/>
              </w:rPr>
              <w:t>Rata-rata nilai kohesi</w:t>
            </w:r>
          </w:p>
        </w:tc>
        <w:tc>
          <w:tcPr>
            <w:tcW w:w="821" w:type="dxa"/>
            <w:shd w:val="clear" w:color="auto" w:fill="D9D9D9" w:themeFill="background1" w:themeFillShade="D9"/>
            <w:vAlign w:val="center"/>
          </w:tcPr>
          <w:p w14:paraId="17311645" w14:textId="77777777" w:rsidR="00F8268E" w:rsidRPr="001A5816" w:rsidRDefault="00496A8D"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0,249</w:t>
            </w:r>
          </w:p>
        </w:tc>
      </w:tr>
    </w:tbl>
    <w:p w14:paraId="39C7998D" w14:textId="77777777" w:rsidR="00F8268E" w:rsidRDefault="00F8268E" w:rsidP="00F8268E"/>
    <w:p w14:paraId="395A7AA2" w14:textId="77777777" w:rsidR="00F8268E" w:rsidRPr="0094399A" w:rsidRDefault="00F8268E" w:rsidP="00F8268E">
      <w:pPr>
        <w:pStyle w:val="Caption"/>
      </w:pPr>
      <w:bookmarkStart w:id="587" w:name="_Toc396498112"/>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7</w:t>
      </w:r>
      <w:r w:rsidR="003C0604">
        <w:fldChar w:fldCharType="end"/>
      </w:r>
      <w:r>
        <w:t xml:space="preserve"> Perhitungan LOC menggunakan Krakatau Metrics Tools pada Data Uji Hasil Panduan </w:t>
      </w:r>
      <w:r>
        <w:rPr>
          <w:i/>
        </w:rPr>
        <w:t xml:space="preserve">Plugin </w:t>
      </w:r>
      <w:r>
        <w:t>menggunakan WPGMA</w:t>
      </w:r>
      <w:bookmarkEnd w:id="587"/>
    </w:p>
    <w:tbl>
      <w:tblPr>
        <w:tblStyle w:val="TableGrid"/>
        <w:tblW w:w="5940" w:type="dxa"/>
        <w:tblInd w:w="108" w:type="dxa"/>
        <w:tblLayout w:type="fixed"/>
        <w:tblLook w:val="04A0" w:firstRow="1" w:lastRow="0" w:firstColumn="1" w:lastColumn="0" w:noHBand="0" w:noVBand="1"/>
      </w:tblPr>
      <w:tblGrid>
        <w:gridCol w:w="630"/>
        <w:gridCol w:w="3330"/>
        <w:gridCol w:w="1980"/>
      </w:tblGrid>
      <w:tr w:rsidR="00F8268E" w:rsidRPr="00A258E6" w14:paraId="0589C03B" w14:textId="77777777" w:rsidTr="00AF68A6">
        <w:trPr>
          <w:tblHeader/>
        </w:trPr>
        <w:tc>
          <w:tcPr>
            <w:tcW w:w="630" w:type="dxa"/>
            <w:shd w:val="clear" w:color="auto" w:fill="D9D9D9" w:themeFill="background1" w:themeFillShade="D9"/>
            <w:vAlign w:val="center"/>
          </w:tcPr>
          <w:p w14:paraId="5F1F6C78"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3330" w:type="dxa"/>
            <w:shd w:val="clear" w:color="auto" w:fill="D9D9D9" w:themeFill="background1" w:themeFillShade="D9"/>
            <w:vAlign w:val="center"/>
          </w:tcPr>
          <w:p w14:paraId="53912CB5"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980" w:type="dxa"/>
            <w:shd w:val="clear" w:color="auto" w:fill="D9D9D9" w:themeFill="background1" w:themeFillShade="D9"/>
            <w:vAlign w:val="center"/>
          </w:tcPr>
          <w:p w14:paraId="036CF1ED"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Jumlah Baris (LOC)</w:t>
            </w:r>
          </w:p>
        </w:tc>
      </w:tr>
      <w:tr w:rsidR="00F8268E" w:rsidRPr="002402C3" w14:paraId="37542475" w14:textId="77777777" w:rsidTr="003C28F4">
        <w:trPr>
          <w:trHeight w:val="300"/>
        </w:trPr>
        <w:tc>
          <w:tcPr>
            <w:tcW w:w="630" w:type="dxa"/>
            <w:vMerge w:val="restart"/>
            <w:vAlign w:val="center"/>
          </w:tcPr>
          <w:p w14:paraId="10A0549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3330" w:type="dxa"/>
            <w:vAlign w:val="center"/>
          </w:tcPr>
          <w:p w14:paraId="71D96DA1"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980" w:type="dxa"/>
            <w:shd w:val="clear" w:color="auto" w:fill="D9D9D9" w:themeFill="background1" w:themeFillShade="D9"/>
            <w:vAlign w:val="center"/>
          </w:tcPr>
          <w:p w14:paraId="3D4FBEB6"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F8268E" w:rsidRPr="002402C3" w14:paraId="53DC0B56" w14:textId="77777777" w:rsidTr="003C28F4">
        <w:trPr>
          <w:trHeight w:val="264"/>
        </w:trPr>
        <w:tc>
          <w:tcPr>
            <w:tcW w:w="630" w:type="dxa"/>
            <w:vMerge/>
            <w:vAlign w:val="center"/>
          </w:tcPr>
          <w:p w14:paraId="32077C43"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436F56C"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980" w:type="dxa"/>
            <w:shd w:val="clear" w:color="auto" w:fill="D9D9D9" w:themeFill="background1" w:themeFillShade="D9"/>
            <w:vAlign w:val="center"/>
          </w:tcPr>
          <w:p w14:paraId="2B721D5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8268E" w:rsidRPr="002402C3" w14:paraId="2FE8678D" w14:textId="77777777" w:rsidTr="003C28F4">
        <w:trPr>
          <w:trHeight w:val="255"/>
        </w:trPr>
        <w:tc>
          <w:tcPr>
            <w:tcW w:w="630" w:type="dxa"/>
            <w:vMerge/>
            <w:vAlign w:val="center"/>
          </w:tcPr>
          <w:p w14:paraId="3BABCAB1"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88BCA1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980" w:type="dxa"/>
            <w:shd w:val="clear" w:color="auto" w:fill="D9D9D9" w:themeFill="background1" w:themeFillShade="D9"/>
            <w:vAlign w:val="center"/>
          </w:tcPr>
          <w:p w14:paraId="35D4630B"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8268E" w:rsidRPr="002402C3" w14:paraId="3C20D46B" w14:textId="77777777" w:rsidTr="003C28F4">
        <w:trPr>
          <w:trHeight w:val="255"/>
        </w:trPr>
        <w:tc>
          <w:tcPr>
            <w:tcW w:w="3960" w:type="dxa"/>
            <w:gridSpan w:val="2"/>
            <w:vAlign w:val="center"/>
          </w:tcPr>
          <w:p w14:paraId="01D95BCD"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0AA37735"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6</w:t>
            </w:r>
          </w:p>
        </w:tc>
      </w:tr>
      <w:tr w:rsidR="00F8268E" w:rsidRPr="002402C3" w14:paraId="5FF06729" w14:textId="77777777" w:rsidTr="003C28F4">
        <w:trPr>
          <w:trHeight w:val="264"/>
        </w:trPr>
        <w:tc>
          <w:tcPr>
            <w:tcW w:w="630" w:type="dxa"/>
            <w:vMerge w:val="restart"/>
            <w:vAlign w:val="center"/>
          </w:tcPr>
          <w:p w14:paraId="5281E520"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3330" w:type="dxa"/>
            <w:vAlign w:val="center"/>
          </w:tcPr>
          <w:p w14:paraId="5C3FEC7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980" w:type="dxa"/>
            <w:shd w:val="clear" w:color="auto" w:fill="D9D9D9" w:themeFill="background1" w:themeFillShade="D9"/>
            <w:vAlign w:val="center"/>
          </w:tcPr>
          <w:p w14:paraId="1B607EE2"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8</w:t>
            </w:r>
          </w:p>
        </w:tc>
      </w:tr>
      <w:tr w:rsidR="00F8268E" w:rsidRPr="002402C3" w14:paraId="25F75747" w14:textId="77777777" w:rsidTr="003C28F4">
        <w:trPr>
          <w:trHeight w:val="255"/>
        </w:trPr>
        <w:tc>
          <w:tcPr>
            <w:tcW w:w="630" w:type="dxa"/>
            <w:vMerge/>
            <w:vAlign w:val="center"/>
          </w:tcPr>
          <w:p w14:paraId="24B27F8A"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ED39D55" w14:textId="77777777" w:rsidR="00F8268E" w:rsidRPr="0094399A" w:rsidRDefault="00F8268E" w:rsidP="00F8268E">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Pay</w:t>
            </w:r>
          </w:p>
        </w:tc>
        <w:tc>
          <w:tcPr>
            <w:tcW w:w="1980" w:type="dxa"/>
            <w:shd w:val="clear" w:color="auto" w:fill="D9D9D9" w:themeFill="background1" w:themeFillShade="D9"/>
            <w:vAlign w:val="center"/>
          </w:tcPr>
          <w:p w14:paraId="4747BBAB"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2</w:t>
            </w:r>
          </w:p>
        </w:tc>
      </w:tr>
      <w:tr w:rsidR="00F8268E" w:rsidRPr="002402C3" w14:paraId="38056E74" w14:textId="77777777" w:rsidTr="003C28F4">
        <w:trPr>
          <w:trHeight w:val="255"/>
        </w:trPr>
        <w:tc>
          <w:tcPr>
            <w:tcW w:w="630" w:type="dxa"/>
            <w:vMerge/>
            <w:vAlign w:val="center"/>
          </w:tcPr>
          <w:p w14:paraId="1CDC1590"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233F5D3" w14:textId="77777777" w:rsidR="00F8268E" w:rsidRPr="0094399A" w:rsidRDefault="00F8268E" w:rsidP="00F8268E">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Sale</w:t>
            </w:r>
          </w:p>
        </w:tc>
        <w:tc>
          <w:tcPr>
            <w:tcW w:w="1980" w:type="dxa"/>
            <w:shd w:val="clear" w:color="auto" w:fill="D9D9D9" w:themeFill="background1" w:themeFillShade="D9"/>
            <w:vAlign w:val="center"/>
          </w:tcPr>
          <w:p w14:paraId="5E6A888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9</w:t>
            </w:r>
          </w:p>
        </w:tc>
      </w:tr>
      <w:tr w:rsidR="00F8268E" w:rsidRPr="002402C3" w14:paraId="61157ED9" w14:textId="77777777" w:rsidTr="003C28F4">
        <w:trPr>
          <w:trHeight w:val="255"/>
        </w:trPr>
        <w:tc>
          <w:tcPr>
            <w:tcW w:w="630" w:type="dxa"/>
            <w:vMerge/>
            <w:vAlign w:val="center"/>
          </w:tcPr>
          <w:p w14:paraId="436B1AD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EF103D0" w14:textId="77777777" w:rsidR="00F8268E" w:rsidRPr="0094399A" w:rsidRDefault="00F8268E" w:rsidP="00F8268E">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Avg_Pay</w:t>
            </w:r>
          </w:p>
        </w:tc>
        <w:tc>
          <w:tcPr>
            <w:tcW w:w="1980" w:type="dxa"/>
            <w:shd w:val="clear" w:color="auto" w:fill="D9D9D9" w:themeFill="background1" w:themeFillShade="D9"/>
            <w:vAlign w:val="center"/>
          </w:tcPr>
          <w:p w14:paraId="7F2C49BB"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F8268E" w:rsidRPr="002402C3" w14:paraId="100852F6" w14:textId="77777777" w:rsidTr="003C28F4">
        <w:trPr>
          <w:trHeight w:val="255"/>
        </w:trPr>
        <w:tc>
          <w:tcPr>
            <w:tcW w:w="630" w:type="dxa"/>
            <w:vMerge/>
            <w:vAlign w:val="center"/>
          </w:tcPr>
          <w:p w14:paraId="10B024A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07BAC28" w14:textId="77777777" w:rsidR="00F8268E" w:rsidRPr="0094399A" w:rsidRDefault="00F8268E" w:rsidP="00F8268E">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Profit</w:t>
            </w:r>
          </w:p>
        </w:tc>
        <w:tc>
          <w:tcPr>
            <w:tcW w:w="1980" w:type="dxa"/>
            <w:shd w:val="clear" w:color="auto" w:fill="D9D9D9" w:themeFill="background1" w:themeFillShade="D9"/>
            <w:vAlign w:val="center"/>
          </w:tcPr>
          <w:p w14:paraId="338853EC"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r>
      <w:tr w:rsidR="00F8268E" w:rsidRPr="002402C3" w14:paraId="75B44383" w14:textId="77777777" w:rsidTr="003C28F4">
        <w:trPr>
          <w:trHeight w:val="255"/>
        </w:trPr>
        <w:tc>
          <w:tcPr>
            <w:tcW w:w="630" w:type="dxa"/>
            <w:vMerge/>
            <w:vAlign w:val="center"/>
          </w:tcPr>
          <w:p w14:paraId="2A63731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444383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980" w:type="dxa"/>
            <w:shd w:val="clear" w:color="auto" w:fill="D9D9D9" w:themeFill="background1" w:themeFillShade="D9"/>
            <w:vAlign w:val="center"/>
          </w:tcPr>
          <w:p w14:paraId="082E5D0C"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8268E" w:rsidRPr="002402C3" w14:paraId="21D47942" w14:textId="77777777" w:rsidTr="003C28F4">
        <w:trPr>
          <w:trHeight w:val="255"/>
        </w:trPr>
        <w:tc>
          <w:tcPr>
            <w:tcW w:w="3960" w:type="dxa"/>
            <w:gridSpan w:val="2"/>
            <w:vAlign w:val="center"/>
          </w:tcPr>
          <w:p w14:paraId="1F8EF499"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4A4A5CBC"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8</w:t>
            </w:r>
          </w:p>
        </w:tc>
      </w:tr>
      <w:tr w:rsidR="00F8268E" w:rsidRPr="002402C3" w14:paraId="4C417E54" w14:textId="77777777" w:rsidTr="003C28F4">
        <w:trPr>
          <w:trHeight w:val="255"/>
        </w:trPr>
        <w:tc>
          <w:tcPr>
            <w:tcW w:w="630" w:type="dxa"/>
            <w:vMerge w:val="restart"/>
            <w:vAlign w:val="center"/>
          </w:tcPr>
          <w:p w14:paraId="6F3C8E19"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3330" w:type="dxa"/>
            <w:vAlign w:val="center"/>
          </w:tcPr>
          <w:p w14:paraId="01244CF9"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how</w:t>
            </w:r>
          </w:p>
        </w:tc>
        <w:tc>
          <w:tcPr>
            <w:tcW w:w="1980" w:type="dxa"/>
            <w:shd w:val="clear" w:color="auto" w:fill="D9D9D9" w:themeFill="background1" w:themeFillShade="D9"/>
            <w:vAlign w:val="center"/>
          </w:tcPr>
          <w:p w14:paraId="68A9918B"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8268E" w:rsidRPr="002402C3" w14:paraId="63344A40" w14:textId="77777777" w:rsidTr="003C28F4">
        <w:trPr>
          <w:trHeight w:val="255"/>
        </w:trPr>
        <w:tc>
          <w:tcPr>
            <w:tcW w:w="630" w:type="dxa"/>
            <w:vMerge/>
            <w:vAlign w:val="center"/>
          </w:tcPr>
          <w:p w14:paraId="079832F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4E8B88C"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init</w:t>
            </w:r>
          </w:p>
        </w:tc>
        <w:tc>
          <w:tcPr>
            <w:tcW w:w="1980" w:type="dxa"/>
            <w:shd w:val="clear" w:color="auto" w:fill="D9D9D9" w:themeFill="background1" w:themeFillShade="D9"/>
            <w:vAlign w:val="center"/>
          </w:tcPr>
          <w:p w14:paraId="1EFCCC3F"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8268E" w:rsidRPr="002402C3" w14:paraId="00F15256" w14:textId="77777777" w:rsidTr="003C28F4">
        <w:trPr>
          <w:trHeight w:val="255"/>
        </w:trPr>
        <w:tc>
          <w:tcPr>
            <w:tcW w:w="630" w:type="dxa"/>
            <w:vMerge/>
            <w:vAlign w:val="center"/>
          </w:tcPr>
          <w:p w14:paraId="68117062"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0115877"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etColumn</w:t>
            </w:r>
          </w:p>
        </w:tc>
        <w:tc>
          <w:tcPr>
            <w:tcW w:w="1980" w:type="dxa"/>
            <w:shd w:val="clear" w:color="auto" w:fill="D9D9D9" w:themeFill="background1" w:themeFillShade="D9"/>
            <w:vAlign w:val="center"/>
          </w:tcPr>
          <w:p w14:paraId="347B802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F8268E" w:rsidRPr="002402C3" w14:paraId="756A0557" w14:textId="77777777" w:rsidTr="003C28F4">
        <w:trPr>
          <w:trHeight w:val="255"/>
        </w:trPr>
        <w:tc>
          <w:tcPr>
            <w:tcW w:w="630" w:type="dxa"/>
            <w:vMerge/>
            <w:vAlign w:val="center"/>
          </w:tcPr>
          <w:p w14:paraId="44F0646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5481E2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980" w:type="dxa"/>
            <w:shd w:val="clear" w:color="auto" w:fill="D9D9D9" w:themeFill="background1" w:themeFillShade="D9"/>
            <w:vAlign w:val="center"/>
          </w:tcPr>
          <w:p w14:paraId="4ABAA573"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1</w:t>
            </w:r>
          </w:p>
        </w:tc>
      </w:tr>
      <w:tr w:rsidR="00F8268E" w:rsidRPr="002402C3" w14:paraId="14E8442F" w14:textId="77777777" w:rsidTr="003C28F4">
        <w:trPr>
          <w:trHeight w:val="255"/>
        </w:trPr>
        <w:tc>
          <w:tcPr>
            <w:tcW w:w="630" w:type="dxa"/>
            <w:vMerge/>
            <w:vAlign w:val="center"/>
          </w:tcPr>
          <w:p w14:paraId="7F5BCF4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02B5CD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980" w:type="dxa"/>
            <w:shd w:val="clear" w:color="auto" w:fill="D9D9D9" w:themeFill="background1" w:themeFillShade="D9"/>
            <w:vAlign w:val="center"/>
          </w:tcPr>
          <w:p w14:paraId="1A965930"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0</w:t>
            </w:r>
          </w:p>
        </w:tc>
      </w:tr>
      <w:tr w:rsidR="00F8268E" w:rsidRPr="002402C3" w14:paraId="27F5C924" w14:textId="77777777" w:rsidTr="003C28F4">
        <w:trPr>
          <w:trHeight w:val="255"/>
        </w:trPr>
        <w:tc>
          <w:tcPr>
            <w:tcW w:w="630" w:type="dxa"/>
            <w:vMerge/>
            <w:vAlign w:val="center"/>
          </w:tcPr>
          <w:p w14:paraId="2D8C7455"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0057A1D4"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guiobj</w:t>
            </w:r>
          </w:p>
        </w:tc>
        <w:tc>
          <w:tcPr>
            <w:tcW w:w="1980" w:type="dxa"/>
            <w:shd w:val="clear" w:color="auto" w:fill="D9D9D9" w:themeFill="background1" w:themeFillShade="D9"/>
            <w:vAlign w:val="center"/>
          </w:tcPr>
          <w:p w14:paraId="3CE7E981"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r>
      <w:tr w:rsidR="00F8268E" w:rsidRPr="002402C3" w14:paraId="7C823C88" w14:textId="77777777" w:rsidTr="003C28F4">
        <w:trPr>
          <w:trHeight w:val="255"/>
        </w:trPr>
        <w:tc>
          <w:tcPr>
            <w:tcW w:w="3960" w:type="dxa"/>
            <w:gridSpan w:val="2"/>
            <w:vAlign w:val="center"/>
          </w:tcPr>
          <w:p w14:paraId="1B3232B0"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6FCF3DC9"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9</w:t>
            </w:r>
          </w:p>
        </w:tc>
      </w:tr>
      <w:tr w:rsidR="00F8268E" w:rsidRPr="002402C3" w14:paraId="14EFB0C4" w14:textId="77777777" w:rsidTr="003C28F4">
        <w:trPr>
          <w:trHeight w:val="255"/>
        </w:trPr>
        <w:tc>
          <w:tcPr>
            <w:tcW w:w="630" w:type="dxa"/>
            <w:vMerge w:val="restart"/>
            <w:vAlign w:val="center"/>
          </w:tcPr>
          <w:p w14:paraId="2B5918A1"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3330" w:type="dxa"/>
            <w:vAlign w:val="center"/>
          </w:tcPr>
          <w:p w14:paraId="1412AFA2"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r>
              <w:rPr>
                <w:rFonts w:ascii="Courier New" w:hAnsi="Courier New" w:cs="Courier New"/>
                <w:sz w:val="18"/>
                <w:szCs w:val="18"/>
                <w:lang w:eastAsia="id-ID"/>
              </w:rPr>
              <w:t>DP</w:t>
            </w:r>
          </w:p>
        </w:tc>
        <w:tc>
          <w:tcPr>
            <w:tcW w:w="1980" w:type="dxa"/>
            <w:shd w:val="clear" w:color="auto" w:fill="D9D9D9" w:themeFill="background1" w:themeFillShade="D9"/>
            <w:vAlign w:val="center"/>
          </w:tcPr>
          <w:p w14:paraId="2BE896D8"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6</w:t>
            </w:r>
          </w:p>
        </w:tc>
      </w:tr>
      <w:tr w:rsidR="00F8268E" w:rsidRPr="002402C3" w14:paraId="1943AD0A" w14:textId="77777777" w:rsidTr="003C28F4">
        <w:trPr>
          <w:trHeight w:val="300"/>
        </w:trPr>
        <w:tc>
          <w:tcPr>
            <w:tcW w:w="630" w:type="dxa"/>
            <w:vMerge/>
            <w:vAlign w:val="center"/>
          </w:tcPr>
          <w:p w14:paraId="4A5D0FF1"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F3967F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980" w:type="dxa"/>
            <w:shd w:val="clear" w:color="auto" w:fill="D9D9D9" w:themeFill="background1" w:themeFillShade="D9"/>
            <w:vAlign w:val="center"/>
          </w:tcPr>
          <w:p w14:paraId="08575424"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2</w:t>
            </w:r>
          </w:p>
        </w:tc>
      </w:tr>
      <w:tr w:rsidR="00F8268E" w:rsidRPr="002402C3" w14:paraId="2D6D26FC" w14:textId="77777777" w:rsidTr="003C28F4">
        <w:trPr>
          <w:trHeight w:val="255"/>
        </w:trPr>
        <w:tc>
          <w:tcPr>
            <w:tcW w:w="3960" w:type="dxa"/>
            <w:gridSpan w:val="2"/>
            <w:vAlign w:val="center"/>
          </w:tcPr>
          <w:p w14:paraId="545228CE"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6EF44E4F"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24</w:t>
            </w:r>
          </w:p>
        </w:tc>
      </w:tr>
      <w:tr w:rsidR="00F8268E" w:rsidRPr="002402C3" w14:paraId="50447223" w14:textId="77777777" w:rsidTr="003C28F4">
        <w:trPr>
          <w:trHeight w:val="255"/>
        </w:trPr>
        <w:tc>
          <w:tcPr>
            <w:tcW w:w="630" w:type="dxa"/>
            <w:vMerge w:val="restart"/>
            <w:vAlign w:val="center"/>
          </w:tcPr>
          <w:p w14:paraId="4F7D55C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3330" w:type="dxa"/>
            <w:vAlign w:val="center"/>
          </w:tcPr>
          <w:p w14:paraId="1651ABE3"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r>
              <w:rPr>
                <w:rFonts w:ascii="Courier New" w:hAnsi="Courier New" w:cs="Courier New"/>
                <w:sz w:val="18"/>
                <w:szCs w:val="18"/>
                <w:lang w:eastAsia="id-ID"/>
              </w:rPr>
              <w:t>_replayPacket</w:t>
            </w:r>
          </w:p>
        </w:tc>
        <w:tc>
          <w:tcPr>
            <w:tcW w:w="1980" w:type="dxa"/>
            <w:shd w:val="clear" w:color="auto" w:fill="D9D9D9" w:themeFill="background1" w:themeFillShade="D9"/>
            <w:vAlign w:val="center"/>
          </w:tcPr>
          <w:p w14:paraId="563BD418"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5</w:t>
            </w:r>
          </w:p>
        </w:tc>
      </w:tr>
      <w:tr w:rsidR="00F8268E" w:rsidRPr="002402C3" w14:paraId="2E40BF6A" w14:textId="77777777" w:rsidTr="003C28F4">
        <w:trPr>
          <w:trHeight w:val="255"/>
        </w:trPr>
        <w:tc>
          <w:tcPr>
            <w:tcW w:w="630" w:type="dxa"/>
            <w:vMerge/>
            <w:vAlign w:val="center"/>
          </w:tcPr>
          <w:p w14:paraId="6CDB8540"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C93CE9A"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packetLength</w:t>
            </w:r>
          </w:p>
        </w:tc>
        <w:tc>
          <w:tcPr>
            <w:tcW w:w="1980" w:type="dxa"/>
            <w:shd w:val="clear" w:color="auto" w:fill="D9D9D9" w:themeFill="background1" w:themeFillShade="D9"/>
            <w:vAlign w:val="center"/>
          </w:tcPr>
          <w:p w14:paraId="0D69C895"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6</w:t>
            </w:r>
          </w:p>
        </w:tc>
      </w:tr>
      <w:tr w:rsidR="00F8268E" w:rsidRPr="002402C3" w14:paraId="293C8C1A" w14:textId="77777777" w:rsidTr="003C28F4">
        <w:trPr>
          <w:trHeight w:val="255"/>
        </w:trPr>
        <w:tc>
          <w:tcPr>
            <w:tcW w:w="630" w:type="dxa"/>
            <w:vMerge/>
            <w:vAlign w:val="center"/>
          </w:tcPr>
          <w:p w14:paraId="04FC23B2"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7F22380"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eventRequest</w:t>
            </w:r>
          </w:p>
        </w:tc>
        <w:tc>
          <w:tcPr>
            <w:tcW w:w="1980" w:type="dxa"/>
            <w:shd w:val="clear" w:color="auto" w:fill="D9D9D9" w:themeFill="background1" w:themeFillShade="D9"/>
            <w:vAlign w:val="center"/>
          </w:tcPr>
          <w:p w14:paraId="7F48DC68"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3</w:t>
            </w:r>
          </w:p>
        </w:tc>
      </w:tr>
      <w:tr w:rsidR="00F8268E" w:rsidRPr="002402C3" w14:paraId="05F104BB" w14:textId="77777777" w:rsidTr="003C28F4">
        <w:trPr>
          <w:trHeight w:val="255"/>
        </w:trPr>
        <w:tc>
          <w:tcPr>
            <w:tcW w:w="630" w:type="dxa"/>
            <w:vMerge/>
            <w:vAlign w:val="center"/>
          </w:tcPr>
          <w:p w14:paraId="12D780EA"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0793EB6"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w:t>
            </w:r>
          </w:p>
        </w:tc>
        <w:tc>
          <w:tcPr>
            <w:tcW w:w="1980" w:type="dxa"/>
            <w:shd w:val="clear" w:color="auto" w:fill="D9D9D9" w:themeFill="background1" w:themeFillShade="D9"/>
            <w:vAlign w:val="center"/>
          </w:tcPr>
          <w:p w14:paraId="7667C4AC"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7</w:t>
            </w:r>
          </w:p>
        </w:tc>
      </w:tr>
      <w:tr w:rsidR="00F8268E" w:rsidRPr="002402C3" w14:paraId="3F040619" w14:textId="77777777" w:rsidTr="003C28F4">
        <w:trPr>
          <w:trHeight w:val="255"/>
        </w:trPr>
        <w:tc>
          <w:tcPr>
            <w:tcW w:w="3960" w:type="dxa"/>
            <w:gridSpan w:val="2"/>
            <w:vAlign w:val="center"/>
          </w:tcPr>
          <w:p w14:paraId="0A4F325C"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Rata-rata jumlah baris</w:t>
            </w:r>
          </w:p>
        </w:tc>
        <w:tc>
          <w:tcPr>
            <w:tcW w:w="1980" w:type="dxa"/>
            <w:shd w:val="clear" w:color="auto" w:fill="D9D9D9" w:themeFill="background1" w:themeFillShade="D9"/>
            <w:vAlign w:val="center"/>
          </w:tcPr>
          <w:p w14:paraId="1B4B9E49" w14:textId="77777777" w:rsidR="00F8268E" w:rsidRPr="00E5134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20</w:t>
            </w:r>
          </w:p>
        </w:tc>
      </w:tr>
    </w:tbl>
    <w:p w14:paraId="186AD409" w14:textId="77777777" w:rsidR="00F8268E" w:rsidRDefault="00F8268E" w:rsidP="00F8268E"/>
    <w:p w14:paraId="555526C6" w14:textId="77777777" w:rsidR="00F8268E" w:rsidRPr="0094399A" w:rsidRDefault="00F8268E" w:rsidP="00F8268E">
      <w:pPr>
        <w:pStyle w:val="Caption"/>
      </w:pPr>
      <w:bookmarkStart w:id="588" w:name="_Toc396498113"/>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8</w:t>
      </w:r>
      <w:r w:rsidR="003C0604">
        <w:fldChar w:fldCharType="end"/>
      </w:r>
      <w:r>
        <w:t xml:space="preserve"> Perhitungan V(G) menggunakan Krakatau Metrics Tools pada Data Uji Hasil Panduan </w:t>
      </w:r>
      <w:r>
        <w:rPr>
          <w:i/>
        </w:rPr>
        <w:t xml:space="preserve">Plugin </w:t>
      </w:r>
      <w:r>
        <w:t>menggunakan WPGMA</w:t>
      </w:r>
      <w:bookmarkEnd w:id="588"/>
    </w:p>
    <w:tbl>
      <w:tblPr>
        <w:tblStyle w:val="TableGrid"/>
        <w:tblW w:w="5940" w:type="dxa"/>
        <w:tblInd w:w="108" w:type="dxa"/>
        <w:tblLayout w:type="fixed"/>
        <w:tblLook w:val="04A0" w:firstRow="1" w:lastRow="0" w:firstColumn="1" w:lastColumn="0" w:noHBand="0" w:noVBand="1"/>
      </w:tblPr>
      <w:tblGrid>
        <w:gridCol w:w="630"/>
        <w:gridCol w:w="3330"/>
        <w:gridCol w:w="1980"/>
      </w:tblGrid>
      <w:tr w:rsidR="00F8268E" w:rsidRPr="00A258E6" w14:paraId="009B2A1F" w14:textId="77777777" w:rsidTr="00AF68A6">
        <w:trPr>
          <w:tblHeader/>
        </w:trPr>
        <w:tc>
          <w:tcPr>
            <w:tcW w:w="630" w:type="dxa"/>
            <w:shd w:val="clear" w:color="auto" w:fill="D9D9D9" w:themeFill="background1" w:themeFillShade="D9"/>
            <w:vAlign w:val="center"/>
          </w:tcPr>
          <w:p w14:paraId="3EBD5B0A"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sidRPr="00A258E6">
              <w:rPr>
                <w:b/>
                <w:sz w:val="18"/>
                <w:lang w:eastAsia="en-US"/>
              </w:rPr>
              <w:t>Data Uji</w:t>
            </w:r>
          </w:p>
        </w:tc>
        <w:tc>
          <w:tcPr>
            <w:tcW w:w="3330" w:type="dxa"/>
            <w:shd w:val="clear" w:color="auto" w:fill="D9D9D9" w:themeFill="background1" w:themeFillShade="D9"/>
            <w:vAlign w:val="center"/>
          </w:tcPr>
          <w:p w14:paraId="015A51B3"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Nama Fungsi</w:t>
            </w:r>
          </w:p>
        </w:tc>
        <w:tc>
          <w:tcPr>
            <w:tcW w:w="1980" w:type="dxa"/>
            <w:shd w:val="clear" w:color="auto" w:fill="D9D9D9" w:themeFill="background1" w:themeFillShade="D9"/>
            <w:vAlign w:val="center"/>
          </w:tcPr>
          <w:p w14:paraId="00FCE2F3" w14:textId="77777777" w:rsidR="00F8268E" w:rsidRPr="00A258E6"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lang w:eastAsia="en-US"/>
              </w:rPr>
            </w:pPr>
            <w:r>
              <w:rPr>
                <w:b/>
                <w:sz w:val="18"/>
                <w:lang w:eastAsia="en-US"/>
              </w:rPr>
              <w:t>Kompleksitas Siklomatis (V(G))</w:t>
            </w:r>
          </w:p>
        </w:tc>
      </w:tr>
      <w:tr w:rsidR="00F8268E" w:rsidRPr="002402C3" w14:paraId="54A41CD6" w14:textId="77777777" w:rsidTr="003C28F4">
        <w:trPr>
          <w:trHeight w:val="300"/>
        </w:trPr>
        <w:tc>
          <w:tcPr>
            <w:tcW w:w="630" w:type="dxa"/>
            <w:vMerge w:val="restart"/>
            <w:vAlign w:val="center"/>
          </w:tcPr>
          <w:p w14:paraId="5BAB9BD2"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1</w:t>
            </w:r>
          </w:p>
        </w:tc>
        <w:tc>
          <w:tcPr>
            <w:tcW w:w="3330" w:type="dxa"/>
            <w:vAlign w:val="center"/>
          </w:tcPr>
          <w:p w14:paraId="6185AD76"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um_and_prod</w:t>
            </w:r>
          </w:p>
        </w:tc>
        <w:tc>
          <w:tcPr>
            <w:tcW w:w="1980" w:type="dxa"/>
            <w:shd w:val="clear" w:color="auto" w:fill="D9D9D9" w:themeFill="background1" w:themeFillShade="D9"/>
            <w:vAlign w:val="center"/>
          </w:tcPr>
          <w:p w14:paraId="605C6BE5"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3EFCE0D9" w14:textId="77777777" w:rsidTr="003C28F4">
        <w:trPr>
          <w:trHeight w:val="264"/>
        </w:trPr>
        <w:tc>
          <w:tcPr>
            <w:tcW w:w="630" w:type="dxa"/>
            <w:vMerge/>
            <w:vAlign w:val="center"/>
          </w:tcPr>
          <w:p w14:paraId="36F3261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290A27B7"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sum</w:t>
            </w:r>
          </w:p>
        </w:tc>
        <w:tc>
          <w:tcPr>
            <w:tcW w:w="1980" w:type="dxa"/>
            <w:shd w:val="clear" w:color="auto" w:fill="D9D9D9" w:themeFill="background1" w:themeFillShade="D9"/>
            <w:vAlign w:val="center"/>
          </w:tcPr>
          <w:p w14:paraId="05A250A8"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698922C9" w14:textId="77777777" w:rsidTr="003C28F4">
        <w:trPr>
          <w:trHeight w:val="255"/>
        </w:trPr>
        <w:tc>
          <w:tcPr>
            <w:tcW w:w="630" w:type="dxa"/>
            <w:vMerge/>
            <w:vAlign w:val="center"/>
          </w:tcPr>
          <w:p w14:paraId="064AB7E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B7EE9CB"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ount_prod</w:t>
            </w:r>
          </w:p>
        </w:tc>
        <w:tc>
          <w:tcPr>
            <w:tcW w:w="1980" w:type="dxa"/>
            <w:shd w:val="clear" w:color="auto" w:fill="D9D9D9" w:themeFill="background1" w:themeFillShade="D9"/>
            <w:vAlign w:val="center"/>
          </w:tcPr>
          <w:p w14:paraId="4EDC03C3"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61682958" w14:textId="77777777" w:rsidTr="003C28F4">
        <w:trPr>
          <w:trHeight w:val="255"/>
        </w:trPr>
        <w:tc>
          <w:tcPr>
            <w:tcW w:w="3960" w:type="dxa"/>
            <w:gridSpan w:val="2"/>
            <w:vAlign w:val="center"/>
          </w:tcPr>
          <w:p w14:paraId="4D0855C8" w14:textId="77777777" w:rsidR="00F8268E" w:rsidRPr="00DD1DD9" w:rsidRDefault="00F8268E" w:rsidP="00F8268E">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53CFAE8D" w14:textId="77777777" w:rsidR="00F8268E" w:rsidRPr="00E5134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67</w:t>
            </w:r>
          </w:p>
        </w:tc>
      </w:tr>
      <w:tr w:rsidR="00F8268E" w:rsidRPr="002402C3" w14:paraId="1170E580" w14:textId="77777777" w:rsidTr="003C28F4">
        <w:trPr>
          <w:trHeight w:val="264"/>
        </w:trPr>
        <w:tc>
          <w:tcPr>
            <w:tcW w:w="630" w:type="dxa"/>
            <w:vMerge w:val="restart"/>
            <w:vAlign w:val="center"/>
          </w:tcPr>
          <w:p w14:paraId="7406F1C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2</w:t>
            </w:r>
          </w:p>
        </w:tc>
        <w:tc>
          <w:tcPr>
            <w:tcW w:w="3330" w:type="dxa"/>
            <w:vAlign w:val="center"/>
          </w:tcPr>
          <w:p w14:paraId="497747B3"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ead_input</w:t>
            </w:r>
          </w:p>
        </w:tc>
        <w:tc>
          <w:tcPr>
            <w:tcW w:w="1980" w:type="dxa"/>
            <w:shd w:val="clear" w:color="auto" w:fill="D9D9D9" w:themeFill="background1" w:themeFillShade="D9"/>
            <w:vAlign w:val="center"/>
          </w:tcPr>
          <w:p w14:paraId="00066C2F"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5D935ABA" w14:textId="77777777" w:rsidTr="003C28F4">
        <w:trPr>
          <w:trHeight w:val="255"/>
        </w:trPr>
        <w:tc>
          <w:tcPr>
            <w:tcW w:w="630" w:type="dxa"/>
            <w:vMerge/>
            <w:vAlign w:val="center"/>
          </w:tcPr>
          <w:p w14:paraId="3321093D"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56C30F7"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Pay</w:t>
            </w:r>
          </w:p>
        </w:tc>
        <w:tc>
          <w:tcPr>
            <w:tcW w:w="1980" w:type="dxa"/>
            <w:shd w:val="clear" w:color="auto" w:fill="D9D9D9" w:themeFill="background1" w:themeFillShade="D9"/>
            <w:vAlign w:val="center"/>
          </w:tcPr>
          <w:p w14:paraId="729F1FC9"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F8268E" w:rsidRPr="002402C3" w14:paraId="7A4A5D59" w14:textId="77777777" w:rsidTr="003C28F4">
        <w:trPr>
          <w:trHeight w:val="255"/>
        </w:trPr>
        <w:tc>
          <w:tcPr>
            <w:tcW w:w="630" w:type="dxa"/>
            <w:vMerge/>
            <w:vAlign w:val="center"/>
          </w:tcPr>
          <w:p w14:paraId="790C8362"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019436E"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Sale</w:t>
            </w:r>
          </w:p>
        </w:tc>
        <w:tc>
          <w:tcPr>
            <w:tcW w:w="1980" w:type="dxa"/>
            <w:shd w:val="clear" w:color="auto" w:fill="D9D9D9" w:themeFill="background1" w:themeFillShade="D9"/>
            <w:vAlign w:val="center"/>
          </w:tcPr>
          <w:p w14:paraId="143CC47B"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6A2CBC60" w14:textId="77777777" w:rsidTr="003C28F4">
        <w:trPr>
          <w:trHeight w:val="255"/>
        </w:trPr>
        <w:tc>
          <w:tcPr>
            <w:tcW w:w="630" w:type="dxa"/>
            <w:vMerge/>
            <w:vAlign w:val="center"/>
          </w:tcPr>
          <w:p w14:paraId="11EC2827"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2BCD2DB8"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Avg_Pay</w:t>
            </w:r>
          </w:p>
        </w:tc>
        <w:tc>
          <w:tcPr>
            <w:tcW w:w="1980" w:type="dxa"/>
            <w:shd w:val="clear" w:color="auto" w:fill="D9D9D9" w:themeFill="background1" w:themeFillShade="D9"/>
            <w:vAlign w:val="center"/>
          </w:tcPr>
          <w:p w14:paraId="795FC59B"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170A8951" w14:textId="77777777" w:rsidTr="003C28F4">
        <w:trPr>
          <w:trHeight w:val="255"/>
        </w:trPr>
        <w:tc>
          <w:tcPr>
            <w:tcW w:w="630" w:type="dxa"/>
            <w:vMerge/>
            <w:vAlign w:val="center"/>
          </w:tcPr>
          <w:p w14:paraId="51438C76"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27705FB0"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val="id-ID" w:eastAsia="id-ID"/>
              </w:rPr>
              <w:t>compute_</w:t>
            </w:r>
            <w:r>
              <w:rPr>
                <w:rFonts w:ascii="Courier New" w:hAnsi="Courier New" w:cs="Courier New"/>
                <w:sz w:val="18"/>
                <w:szCs w:val="18"/>
                <w:lang w:eastAsia="id-ID"/>
              </w:rPr>
              <w:t>Profit</w:t>
            </w:r>
          </w:p>
        </w:tc>
        <w:tc>
          <w:tcPr>
            <w:tcW w:w="1980" w:type="dxa"/>
            <w:shd w:val="clear" w:color="auto" w:fill="D9D9D9" w:themeFill="background1" w:themeFillShade="D9"/>
            <w:vAlign w:val="center"/>
          </w:tcPr>
          <w:p w14:paraId="1D13AE18"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2F3AA393" w14:textId="77777777" w:rsidTr="003C28F4">
        <w:trPr>
          <w:trHeight w:val="255"/>
        </w:trPr>
        <w:tc>
          <w:tcPr>
            <w:tcW w:w="630" w:type="dxa"/>
            <w:vMerge/>
            <w:vAlign w:val="center"/>
          </w:tcPr>
          <w:p w14:paraId="0A429D8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8A2FBB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sale_Pay_Profit</w:t>
            </w:r>
          </w:p>
        </w:tc>
        <w:tc>
          <w:tcPr>
            <w:tcW w:w="1980" w:type="dxa"/>
            <w:shd w:val="clear" w:color="auto" w:fill="D9D9D9" w:themeFill="background1" w:themeFillShade="D9"/>
            <w:vAlign w:val="center"/>
          </w:tcPr>
          <w:p w14:paraId="5FA099D7"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71CB7533" w14:textId="77777777" w:rsidTr="003C28F4">
        <w:trPr>
          <w:trHeight w:val="255"/>
        </w:trPr>
        <w:tc>
          <w:tcPr>
            <w:tcW w:w="3960" w:type="dxa"/>
            <w:gridSpan w:val="2"/>
            <w:vAlign w:val="center"/>
          </w:tcPr>
          <w:p w14:paraId="77A20967"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1E4FADCE" w14:textId="77777777" w:rsidR="00F8268E" w:rsidRPr="00E5134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8</w:t>
            </w:r>
          </w:p>
        </w:tc>
      </w:tr>
      <w:tr w:rsidR="00F8268E" w:rsidRPr="002402C3" w14:paraId="390FFB80" w14:textId="77777777" w:rsidTr="003C28F4">
        <w:trPr>
          <w:trHeight w:val="255"/>
        </w:trPr>
        <w:tc>
          <w:tcPr>
            <w:tcW w:w="630" w:type="dxa"/>
            <w:vMerge w:val="restart"/>
            <w:vAlign w:val="center"/>
          </w:tcPr>
          <w:p w14:paraId="255C1CAA"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sz w:val="18"/>
                <w:szCs w:val="18"/>
                <w:lang w:eastAsia="en-US"/>
              </w:rPr>
              <w:t>3</w:t>
            </w:r>
          </w:p>
        </w:tc>
        <w:tc>
          <w:tcPr>
            <w:tcW w:w="3330" w:type="dxa"/>
            <w:vAlign w:val="center"/>
          </w:tcPr>
          <w:p w14:paraId="59C47867"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how</w:t>
            </w:r>
          </w:p>
        </w:tc>
        <w:tc>
          <w:tcPr>
            <w:tcW w:w="1980" w:type="dxa"/>
            <w:shd w:val="clear" w:color="auto" w:fill="D9D9D9" w:themeFill="background1" w:themeFillShade="D9"/>
            <w:vAlign w:val="center"/>
          </w:tcPr>
          <w:p w14:paraId="614BEEAB"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2664BF5C" w14:textId="77777777" w:rsidTr="003C28F4">
        <w:trPr>
          <w:trHeight w:val="255"/>
        </w:trPr>
        <w:tc>
          <w:tcPr>
            <w:tcW w:w="630" w:type="dxa"/>
            <w:vMerge/>
            <w:vAlign w:val="center"/>
          </w:tcPr>
          <w:p w14:paraId="35302E20"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14664630"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init</w:t>
            </w:r>
          </w:p>
        </w:tc>
        <w:tc>
          <w:tcPr>
            <w:tcW w:w="1980" w:type="dxa"/>
            <w:shd w:val="clear" w:color="auto" w:fill="D9D9D9" w:themeFill="background1" w:themeFillShade="D9"/>
            <w:vAlign w:val="center"/>
          </w:tcPr>
          <w:p w14:paraId="329F5AA2"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21F09215" w14:textId="77777777" w:rsidTr="003C28F4">
        <w:trPr>
          <w:trHeight w:val="255"/>
        </w:trPr>
        <w:tc>
          <w:tcPr>
            <w:tcW w:w="630" w:type="dxa"/>
            <w:vMerge/>
            <w:vAlign w:val="center"/>
          </w:tcPr>
          <w:p w14:paraId="020E0358"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EA2EF0E"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rFonts w:ascii="Courier New" w:hAnsi="Courier New" w:cs="Courier New"/>
                <w:sz w:val="18"/>
                <w:szCs w:val="18"/>
                <w:lang w:eastAsia="id-ID"/>
              </w:rPr>
              <w:t>setColumn</w:t>
            </w:r>
          </w:p>
        </w:tc>
        <w:tc>
          <w:tcPr>
            <w:tcW w:w="1980" w:type="dxa"/>
            <w:shd w:val="clear" w:color="auto" w:fill="D9D9D9" w:themeFill="background1" w:themeFillShade="D9"/>
            <w:vAlign w:val="center"/>
          </w:tcPr>
          <w:p w14:paraId="7BB9CCBE"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42F173D4" w14:textId="77777777" w:rsidTr="003C28F4">
        <w:trPr>
          <w:trHeight w:val="255"/>
        </w:trPr>
        <w:tc>
          <w:tcPr>
            <w:tcW w:w="630" w:type="dxa"/>
            <w:vMerge/>
            <w:vAlign w:val="center"/>
          </w:tcPr>
          <w:p w14:paraId="2520E940"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7AA109D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Frame</w:t>
            </w:r>
          </w:p>
        </w:tc>
        <w:tc>
          <w:tcPr>
            <w:tcW w:w="1980" w:type="dxa"/>
            <w:shd w:val="clear" w:color="auto" w:fill="D9D9D9" w:themeFill="background1" w:themeFillShade="D9"/>
            <w:vAlign w:val="center"/>
          </w:tcPr>
          <w:p w14:paraId="0F04B71C"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7DDE5EAE" w14:textId="77777777" w:rsidTr="003C28F4">
        <w:trPr>
          <w:trHeight w:val="255"/>
        </w:trPr>
        <w:tc>
          <w:tcPr>
            <w:tcW w:w="630" w:type="dxa"/>
            <w:vMerge/>
            <w:vAlign w:val="center"/>
          </w:tcPr>
          <w:p w14:paraId="43F570D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9F7E138"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call_SetData</w:t>
            </w:r>
          </w:p>
        </w:tc>
        <w:tc>
          <w:tcPr>
            <w:tcW w:w="1980" w:type="dxa"/>
            <w:shd w:val="clear" w:color="auto" w:fill="D9D9D9" w:themeFill="background1" w:themeFillShade="D9"/>
            <w:vAlign w:val="center"/>
          </w:tcPr>
          <w:p w14:paraId="758802BF"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2</w:t>
            </w:r>
          </w:p>
        </w:tc>
      </w:tr>
      <w:tr w:rsidR="00F8268E" w:rsidRPr="002402C3" w14:paraId="33932329" w14:textId="77777777" w:rsidTr="003C28F4">
        <w:trPr>
          <w:trHeight w:val="255"/>
        </w:trPr>
        <w:tc>
          <w:tcPr>
            <w:tcW w:w="630" w:type="dxa"/>
            <w:vMerge/>
            <w:vAlign w:val="center"/>
          </w:tcPr>
          <w:p w14:paraId="56E33ECF"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6ED5FF1" w14:textId="77777777" w:rsidR="00F8268E" w:rsidRPr="0094399A"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guiobj</w:t>
            </w:r>
          </w:p>
        </w:tc>
        <w:tc>
          <w:tcPr>
            <w:tcW w:w="1980" w:type="dxa"/>
            <w:shd w:val="clear" w:color="auto" w:fill="D9D9D9" w:themeFill="background1" w:themeFillShade="D9"/>
            <w:vAlign w:val="center"/>
          </w:tcPr>
          <w:p w14:paraId="3B868B19"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78F8119F" w14:textId="77777777" w:rsidTr="003C28F4">
        <w:trPr>
          <w:trHeight w:val="255"/>
        </w:trPr>
        <w:tc>
          <w:tcPr>
            <w:tcW w:w="3960" w:type="dxa"/>
            <w:gridSpan w:val="2"/>
            <w:vAlign w:val="center"/>
          </w:tcPr>
          <w:p w14:paraId="2EB8B702"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7F519CC4" w14:textId="77777777" w:rsidR="00F8268E" w:rsidRPr="00E5134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1,17</w:t>
            </w:r>
          </w:p>
        </w:tc>
      </w:tr>
      <w:tr w:rsidR="00F8268E" w:rsidRPr="002402C3" w14:paraId="2B715487" w14:textId="77777777" w:rsidTr="003C28F4">
        <w:trPr>
          <w:trHeight w:val="255"/>
        </w:trPr>
        <w:tc>
          <w:tcPr>
            <w:tcW w:w="630" w:type="dxa"/>
            <w:vMerge w:val="restart"/>
            <w:vAlign w:val="center"/>
          </w:tcPr>
          <w:p w14:paraId="5FC8FBDE"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4</w:t>
            </w:r>
          </w:p>
        </w:tc>
        <w:tc>
          <w:tcPr>
            <w:tcW w:w="3330" w:type="dxa"/>
            <w:vAlign w:val="center"/>
          </w:tcPr>
          <w:p w14:paraId="3C735E46"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ractures_initialize</w:t>
            </w:r>
            <w:r>
              <w:rPr>
                <w:rFonts w:ascii="Courier New" w:hAnsi="Courier New" w:cs="Courier New"/>
                <w:sz w:val="18"/>
                <w:szCs w:val="18"/>
                <w:lang w:eastAsia="id-ID"/>
              </w:rPr>
              <w:t>DP</w:t>
            </w:r>
          </w:p>
        </w:tc>
        <w:tc>
          <w:tcPr>
            <w:tcW w:w="1980" w:type="dxa"/>
            <w:shd w:val="clear" w:color="auto" w:fill="D9D9D9" w:themeFill="background1" w:themeFillShade="D9"/>
            <w:vAlign w:val="center"/>
          </w:tcPr>
          <w:p w14:paraId="30F4691D"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w:t>
            </w:r>
          </w:p>
        </w:tc>
      </w:tr>
      <w:tr w:rsidR="00F8268E" w:rsidRPr="002402C3" w14:paraId="52244C0D" w14:textId="77777777" w:rsidTr="003C28F4">
        <w:trPr>
          <w:trHeight w:val="300"/>
        </w:trPr>
        <w:tc>
          <w:tcPr>
            <w:tcW w:w="630" w:type="dxa"/>
            <w:vMerge/>
            <w:vAlign w:val="center"/>
          </w:tcPr>
          <w:p w14:paraId="35C49476"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51804F67"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FacturesDebiteursPrinting</w:t>
            </w:r>
          </w:p>
        </w:tc>
        <w:tc>
          <w:tcPr>
            <w:tcW w:w="1980" w:type="dxa"/>
            <w:shd w:val="clear" w:color="auto" w:fill="D9D9D9" w:themeFill="background1" w:themeFillShade="D9"/>
            <w:vAlign w:val="center"/>
          </w:tcPr>
          <w:p w14:paraId="427308C5"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12</w:t>
            </w:r>
          </w:p>
        </w:tc>
      </w:tr>
      <w:tr w:rsidR="00F8268E" w:rsidRPr="002402C3" w14:paraId="4FDF4D34" w14:textId="77777777" w:rsidTr="003C28F4">
        <w:trPr>
          <w:trHeight w:val="255"/>
        </w:trPr>
        <w:tc>
          <w:tcPr>
            <w:tcW w:w="3960" w:type="dxa"/>
            <w:gridSpan w:val="2"/>
            <w:vAlign w:val="center"/>
          </w:tcPr>
          <w:p w14:paraId="55866A6F"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20AE0AC1" w14:textId="77777777" w:rsidR="00F8268E" w:rsidRPr="00E5134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6,5</w:t>
            </w:r>
          </w:p>
        </w:tc>
      </w:tr>
      <w:tr w:rsidR="00F8268E" w:rsidRPr="002402C3" w14:paraId="52BF022B" w14:textId="77777777" w:rsidTr="003C28F4">
        <w:trPr>
          <w:trHeight w:val="255"/>
        </w:trPr>
        <w:tc>
          <w:tcPr>
            <w:tcW w:w="630" w:type="dxa"/>
            <w:vMerge w:val="restart"/>
            <w:vAlign w:val="center"/>
          </w:tcPr>
          <w:p w14:paraId="44A19B7B" w14:textId="77777777" w:rsidR="00F8268E" w:rsidRPr="002402C3"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c>
          <w:tcPr>
            <w:tcW w:w="3330" w:type="dxa"/>
            <w:vAlign w:val="center"/>
          </w:tcPr>
          <w:p w14:paraId="06D6A47D"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sidRPr="002402C3">
              <w:rPr>
                <w:rFonts w:ascii="Courier New" w:hAnsi="Courier New" w:cs="Courier New"/>
                <w:sz w:val="18"/>
                <w:szCs w:val="18"/>
                <w:lang w:val="id-ID" w:eastAsia="id-ID"/>
              </w:rPr>
              <w:t>Run</w:t>
            </w:r>
            <w:r>
              <w:rPr>
                <w:rFonts w:ascii="Courier New" w:hAnsi="Courier New" w:cs="Courier New"/>
                <w:sz w:val="18"/>
                <w:szCs w:val="18"/>
                <w:lang w:eastAsia="id-ID"/>
              </w:rPr>
              <w:t>_replayPacket</w:t>
            </w:r>
          </w:p>
        </w:tc>
        <w:tc>
          <w:tcPr>
            <w:tcW w:w="1980" w:type="dxa"/>
            <w:shd w:val="clear" w:color="auto" w:fill="D9D9D9" w:themeFill="background1" w:themeFillShade="D9"/>
            <w:vAlign w:val="center"/>
          </w:tcPr>
          <w:p w14:paraId="73710AFA" w14:textId="77777777" w:rsidR="00F8268E" w:rsidRPr="002402C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r>
      <w:tr w:rsidR="00F8268E" w:rsidRPr="002402C3" w14:paraId="66212F75" w14:textId="77777777" w:rsidTr="003C28F4">
        <w:trPr>
          <w:trHeight w:val="255"/>
        </w:trPr>
        <w:tc>
          <w:tcPr>
            <w:tcW w:w="630" w:type="dxa"/>
            <w:vMerge/>
            <w:vAlign w:val="center"/>
          </w:tcPr>
          <w:p w14:paraId="04C31473"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4AF437AC"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packetLength</w:t>
            </w:r>
          </w:p>
        </w:tc>
        <w:tc>
          <w:tcPr>
            <w:tcW w:w="1980" w:type="dxa"/>
            <w:shd w:val="clear" w:color="auto" w:fill="D9D9D9" w:themeFill="background1" w:themeFillShade="D9"/>
            <w:vAlign w:val="center"/>
          </w:tcPr>
          <w:p w14:paraId="1608AEA8"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5</w:t>
            </w:r>
          </w:p>
        </w:tc>
      </w:tr>
      <w:tr w:rsidR="00F8268E" w:rsidRPr="002402C3" w14:paraId="31DE22B5" w14:textId="77777777" w:rsidTr="003C28F4">
        <w:trPr>
          <w:trHeight w:val="255"/>
        </w:trPr>
        <w:tc>
          <w:tcPr>
            <w:tcW w:w="630" w:type="dxa"/>
            <w:vMerge/>
            <w:vAlign w:val="center"/>
          </w:tcPr>
          <w:p w14:paraId="22267FD6"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3A02F089"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_eventRequest</w:t>
            </w:r>
          </w:p>
        </w:tc>
        <w:tc>
          <w:tcPr>
            <w:tcW w:w="1980" w:type="dxa"/>
            <w:shd w:val="clear" w:color="auto" w:fill="D9D9D9" w:themeFill="background1" w:themeFillShade="D9"/>
            <w:vAlign w:val="center"/>
          </w:tcPr>
          <w:p w14:paraId="1DD28FAA"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7</w:t>
            </w:r>
          </w:p>
        </w:tc>
      </w:tr>
      <w:tr w:rsidR="00F8268E" w:rsidRPr="002402C3" w14:paraId="55E086EF" w14:textId="77777777" w:rsidTr="003C28F4">
        <w:trPr>
          <w:trHeight w:val="255"/>
        </w:trPr>
        <w:tc>
          <w:tcPr>
            <w:tcW w:w="630" w:type="dxa"/>
            <w:vMerge/>
            <w:vAlign w:val="center"/>
          </w:tcPr>
          <w:p w14:paraId="31E64B34" w14:textId="77777777" w:rsidR="00F8268E"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p>
        </w:tc>
        <w:tc>
          <w:tcPr>
            <w:tcW w:w="3330" w:type="dxa"/>
            <w:vAlign w:val="center"/>
          </w:tcPr>
          <w:p w14:paraId="6ADFCE5F" w14:textId="77777777" w:rsidR="00F8268E" w:rsidRPr="00DA09E5"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rFonts w:ascii="Courier New" w:hAnsi="Courier New" w:cs="Courier New"/>
                <w:sz w:val="18"/>
                <w:szCs w:val="18"/>
                <w:lang w:eastAsia="id-ID"/>
              </w:rPr>
            </w:pPr>
            <w:r>
              <w:rPr>
                <w:rFonts w:ascii="Courier New" w:hAnsi="Courier New" w:cs="Courier New"/>
                <w:sz w:val="18"/>
                <w:szCs w:val="18"/>
                <w:lang w:eastAsia="id-ID"/>
              </w:rPr>
              <w:t>run</w:t>
            </w:r>
          </w:p>
        </w:tc>
        <w:tc>
          <w:tcPr>
            <w:tcW w:w="1980" w:type="dxa"/>
            <w:shd w:val="clear" w:color="auto" w:fill="D9D9D9" w:themeFill="background1" w:themeFillShade="D9"/>
            <w:vAlign w:val="center"/>
          </w:tcPr>
          <w:p w14:paraId="26FD1377" w14:textId="77777777" w:rsidR="00F8268E"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sz w:val="18"/>
                <w:szCs w:val="18"/>
                <w:lang w:eastAsia="en-US"/>
              </w:rPr>
            </w:pPr>
            <w:r>
              <w:rPr>
                <w:sz w:val="18"/>
                <w:szCs w:val="18"/>
                <w:lang w:eastAsia="en-US"/>
              </w:rPr>
              <w:t>3</w:t>
            </w:r>
          </w:p>
        </w:tc>
      </w:tr>
      <w:tr w:rsidR="00F8268E" w:rsidRPr="002402C3" w14:paraId="676CF0FE" w14:textId="77777777" w:rsidTr="003C28F4">
        <w:trPr>
          <w:trHeight w:val="255"/>
        </w:trPr>
        <w:tc>
          <w:tcPr>
            <w:tcW w:w="3960" w:type="dxa"/>
            <w:gridSpan w:val="2"/>
            <w:vAlign w:val="center"/>
          </w:tcPr>
          <w:p w14:paraId="21A55C56" w14:textId="77777777" w:rsidR="00F8268E" w:rsidRPr="00DD1DD9" w:rsidRDefault="00F8268E"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right"/>
              <w:rPr>
                <w:b/>
                <w:sz w:val="18"/>
                <w:szCs w:val="18"/>
                <w:lang w:eastAsia="id-ID"/>
              </w:rPr>
            </w:pPr>
            <w:r w:rsidRPr="00DD1DD9">
              <w:rPr>
                <w:b/>
                <w:sz w:val="18"/>
                <w:szCs w:val="18"/>
                <w:lang w:eastAsia="id-ID"/>
              </w:rPr>
              <w:t xml:space="preserve">Rata-rata </w:t>
            </w:r>
            <w:r>
              <w:rPr>
                <w:b/>
                <w:sz w:val="18"/>
                <w:szCs w:val="18"/>
                <w:lang w:eastAsia="id-ID"/>
              </w:rPr>
              <w:t>kompleksitas siklomatis</w:t>
            </w:r>
          </w:p>
        </w:tc>
        <w:tc>
          <w:tcPr>
            <w:tcW w:w="1980" w:type="dxa"/>
            <w:shd w:val="clear" w:color="auto" w:fill="D9D9D9" w:themeFill="background1" w:themeFillShade="D9"/>
            <w:vAlign w:val="center"/>
          </w:tcPr>
          <w:p w14:paraId="5FD41D17" w14:textId="77777777" w:rsidR="00F8268E" w:rsidRPr="00E51343" w:rsidRDefault="005374C3" w:rsidP="003C28F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center"/>
              <w:rPr>
                <w:b/>
                <w:sz w:val="18"/>
                <w:szCs w:val="18"/>
                <w:lang w:eastAsia="en-US"/>
              </w:rPr>
            </w:pPr>
            <w:r>
              <w:rPr>
                <w:b/>
                <w:sz w:val="18"/>
                <w:szCs w:val="18"/>
                <w:lang w:eastAsia="en-US"/>
              </w:rPr>
              <w:t>5</w:t>
            </w:r>
          </w:p>
        </w:tc>
      </w:tr>
    </w:tbl>
    <w:p w14:paraId="596620DB" w14:textId="77777777" w:rsidR="003F262C" w:rsidRDefault="003F262C"/>
    <w:p w14:paraId="3E075091" w14:textId="77777777" w:rsidR="009742D7" w:rsidRPr="002321F4" w:rsidRDefault="009742D7" w:rsidP="009742D7">
      <w:pPr>
        <w:pStyle w:val="Caption"/>
        <w:rPr>
          <w:lang w:eastAsia="en-US"/>
        </w:rPr>
      </w:pPr>
      <w:bookmarkStart w:id="589" w:name="_Ref377377170"/>
      <w:bookmarkStart w:id="590" w:name="_Toc396498114"/>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19</w:t>
      </w:r>
      <w:r w:rsidR="003C0604">
        <w:fldChar w:fldCharType="end"/>
      </w:r>
      <w:bookmarkEnd w:id="589"/>
      <w:r>
        <w:t xml:space="preserve"> Hasil Uji Perbandingan </w:t>
      </w:r>
      <w:r>
        <w:rPr>
          <w:i/>
        </w:rPr>
        <w:t xml:space="preserve">Metrics </w:t>
      </w:r>
      <w:r>
        <w:t xml:space="preserve">pada </w:t>
      </w:r>
      <w:bookmarkEnd w:id="590"/>
    </w:p>
    <w:tbl>
      <w:tblPr>
        <w:tblStyle w:val="LightGrid5"/>
        <w:tblW w:w="0" w:type="auto"/>
        <w:tblLayout w:type="fixed"/>
        <w:tblLook w:val="04A0" w:firstRow="1" w:lastRow="0" w:firstColumn="1" w:lastColumn="0" w:noHBand="0" w:noVBand="1"/>
      </w:tblPr>
      <w:tblGrid>
        <w:gridCol w:w="3078"/>
        <w:gridCol w:w="969"/>
        <w:gridCol w:w="969"/>
        <w:gridCol w:w="969"/>
      </w:tblGrid>
      <w:tr w:rsidR="009742D7" w:rsidRPr="00BA3505" w14:paraId="4E5FB2FA" w14:textId="77777777" w:rsidTr="00AF68A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9AAB0CE" w14:textId="77777777" w:rsidR="009742D7" w:rsidRPr="00526A03" w:rsidRDefault="009742D7" w:rsidP="004C1122">
            <w:pPr>
              <w:tabs>
                <w:tab w:val="left" w:pos="856"/>
              </w:tabs>
              <w:jc w:val="left"/>
              <w:rPr>
                <w:rFonts w:eastAsia="Times New Roman"/>
                <w:i/>
                <w:color w:val="000000"/>
                <w:sz w:val="18"/>
                <w:szCs w:val="18"/>
              </w:rPr>
            </w:pPr>
            <w:r w:rsidRPr="00526A03">
              <w:rPr>
                <w:rFonts w:eastAsia="Times New Roman"/>
                <w:i/>
                <w:color w:val="000000"/>
                <w:sz w:val="18"/>
                <w:szCs w:val="18"/>
              </w:rPr>
              <w:t>Metrics</w:t>
            </w:r>
          </w:p>
        </w:tc>
        <w:tc>
          <w:tcPr>
            <w:tcW w:w="969" w:type="dxa"/>
            <w:noWrap/>
            <w:hideMark/>
          </w:tcPr>
          <w:p w14:paraId="644D986A"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belum</w:t>
            </w:r>
          </w:p>
        </w:tc>
        <w:tc>
          <w:tcPr>
            <w:tcW w:w="969" w:type="dxa"/>
            <w:noWrap/>
            <w:hideMark/>
          </w:tcPr>
          <w:p w14:paraId="0FDD0296"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sudah</w:t>
            </w:r>
          </w:p>
        </w:tc>
        <w:tc>
          <w:tcPr>
            <w:tcW w:w="969" w:type="dxa"/>
            <w:noWrap/>
            <w:hideMark/>
          </w:tcPr>
          <w:p w14:paraId="2CB8F36F"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lisih</w:t>
            </w:r>
          </w:p>
        </w:tc>
      </w:tr>
      <w:tr w:rsidR="009742D7" w:rsidRPr="00BA3505" w14:paraId="75077277" w14:textId="77777777" w:rsidTr="004C1122">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vAlign w:val="center"/>
          </w:tcPr>
          <w:p w14:paraId="48620FDD" w14:textId="77777777" w:rsidR="009742D7" w:rsidRDefault="009742D7" w:rsidP="004C1122">
            <w:pPr>
              <w:jc w:val="left"/>
              <w:rPr>
                <w:color w:val="000000"/>
                <w:sz w:val="18"/>
                <w:szCs w:val="18"/>
              </w:rPr>
            </w:pPr>
            <w:r w:rsidRPr="009742D7">
              <w:rPr>
                <w:iCs/>
                <w:spacing w:val="5"/>
                <w:sz w:val="18"/>
                <w:lang w:eastAsia="en-US"/>
              </w:rPr>
              <w:t>SLINK</w:t>
            </w:r>
          </w:p>
        </w:tc>
      </w:tr>
      <w:tr w:rsidR="009742D7" w:rsidRPr="00BA3505" w14:paraId="4ED0FE47" w14:textId="77777777" w:rsidTr="004C1122">
        <w:trPr>
          <w:cnfStyle w:val="000000010000" w:firstRow="0" w:lastRow="0" w:firstColumn="0" w:lastColumn="0" w:oddVBand="0" w:evenVBand="0" w:oddHBand="0" w:evenHBand="1"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hideMark/>
          </w:tcPr>
          <w:p w14:paraId="39BF2FA0" w14:textId="77777777" w:rsidR="009742D7" w:rsidRPr="00DE04E2" w:rsidRDefault="009742D7"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hideMark/>
          </w:tcPr>
          <w:p w14:paraId="7692D248" w14:textId="77777777" w:rsidR="009742D7" w:rsidRDefault="009742D7"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9</w:t>
            </w:r>
          </w:p>
        </w:tc>
        <w:tc>
          <w:tcPr>
            <w:tcW w:w="969" w:type="dxa"/>
            <w:shd w:val="clear" w:color="auto" w:fill="BFBFBF" w:themeFill="background1" w:themeFillShade="BF"/>
            <w:noWrap/>
            <w:hideMark/>
          </w:tcPr>
          <w:p w14:paraId="799A0718" w14:textId="77777777" w:rsidR="009742D7" w:rsidRPr="00BA3505" w:rsidRDefault="00917AAD" w:rsidP="004C1122">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6</w:t>
            </w:r>
          </w:p>
        </w:tc>
        <w:tc>
          <w:tcPr>
            <w:tcW w:w="969" w:type="dxa"/>
            <w:shd w:val="clear" w:color="auto" w:fill="BFBFBF" w:themeFill="background1" w:themeFillShade="BF"/>
            <w:noWrap/>
            <w:hideMark/>
          </w:tcPr>
          <w:p w14:paraId="250F1623" w14:textId="77777777" w:rsidR="009742D7" w:rsidRPr="003739CF" w:rsidRDefault="009742D7" w:rsidP="004C1122">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33,33%</w:t>
            </w:r>
          </w:p>
        </w:tc>
      </w:tr>
      <w:tr w:rsidR="009742D7" w:rsidRPr="00BA3505" w14:paraId="229570C8" w14:textId="77777777" w:rsidTr="004C1122">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42B7C129" w14:textId="77777777" w:rsidR="009742D7" w:rsidRPr="00DE04E2" w:rsidRDefault="009742D7"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1E7A13CB" w14:textId="77777777" w:rsidR="009742D7" w:rsidRDefault="009742D7"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2</w:t>
            </w:r>
          </w:p>
        </w:tc>
        <w:tc>
          <w:tcPr>
            <w:tcW w:w="969" w:type="dxa"/>
            <w:shd w:val="clear" w:color="auto" w:fill="BFBFBF" w:themeFill="background1" w:themeFillShade="BF"/>
            <w:noWrap/>
          </w:tcPr>
          <w:p w14:paraId="4C561AAD" w14:textId="77777777" w:rsidR="009742D7" w:rsidRPr="00BA3505"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1,67</w:t>
            </w:r>
          </w:p>
        </w:tc>
        <w:tc>
          <w:tcPr>
            <w:tcW w:w="969" w:type="dxa"/>
            <w:shd w:val="clear" w:color="auto" w:fill="BFBFBF" w:themeFill="background1" w:themeFillShade="BF"/>
            <w:noWrap/>
          </w:tcPr>
          <w:p w14:paraId="1E4A4713" w14:textId="77777777" w:rsidR="009742D7" w:rsidRPr="003739CF" w:rsidRDefault="009742D7" w:rsidP="004C1122">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16,5%</w:t>
            </w:r>
          </w:p>
        </w:tc>
      </w:tr>
      <w:tr w:rsidR="009742D7" w:rsidRPr="00BA3505" w14:paraId="7221AF16"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5A146A11" w14:textId="77777777" w:rsidR="009742D7" w:rsidRPr="00DE04E2" w:rsidRDefault="009742D7"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5C35FDF8" w14:textId="77777777" w:rsidR="009742D7" w:rsidRDefault="009742D7"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28</w:t>
            </w:r>
          </w:p>
        </w:tc>
        <w:tc>
          <w:tcPr>
            <w:tcW w:w="969" w:type="dxa"/>
            <w:shd w:val="clear" w:color="auto" w:fill="BFBFBF" w:themeFill="background1" w:themeFillShade="BF"/>
            <w:noWrap/>
          </w:tcPr>
          <w:p w14:paraId="1E5CED3C" w14:textId="77777777" w:rsidR="009742D7" w:rsidRPr="00BA3505" w:rsidRDefault="009742D7" w:rsidP="00917AAD">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5</w:t>
            </w:r>
            <w:r w:rsidR="00917AAD">
              <w:rPr>
                <w:color w:val="000000"/>
                <w:sz w:val="18"/>
                <w:szCs w:val="18"/>
              </w:rPr>
              <w:t>34</w:t>
            </w:r>
          </w:p>
        </w:tc>
        <w:tc>
          <w:tcPr>
            <w:tcW w:w="969" w:type="dxa"/>
            <w:shd w:val="clear" w:color="auto" w:fill="BFBFBF" w:themeFill="background1" w:themeFillShade="BF"/>
            <w:noWrap/>
          </w:tcPr>
          <w:p w14:paraId="6E05DDFA" w14:textId="77777777" w:rsidR="009742D7" w:rsidRPr="003739CF" w:rsidRDefault="003739CF" w:rsidP="009D3CC3">
            <w:pPr>
              <w:cnfStyle w:val="000000010000" w:firstRow="0" w:lastRow="0" w:firstColumn="0" w:lastColumn="0" w:oddVBand="0" w:evenVBand="0" w:oddHBand="0" w:evenHBand="1" w:firstRowFirstColumn="0" w:firstRowLastColumn="0" w:lastRowFirstColumn="0" w:lastRowLastColumn="0"/>
              <w:rPr>
                <w:b/>
                <w:color w:val="000000"/>
                <w:sz w:val="18"/>
                <w:szCs w:val="18"/>
              </w:rPr>
            </w:pPr>
            <w:r>
              <w:rPr>
                <w:b/>
                <w:color w:val="000000"/>
                <w:sz w:val="18"/>
                <w:szCs w:val="18"/>
              </w:rPr>
              <w:t xml:space="preserve">+ </w:t>
            </w:r>
            <w:r w:rsidR="009742D7" w:rsidRPr="003739CF">
              <w:rPr>
                <w:b/>
                <w:color w:val="000000"/>
                <w:sz w:val="18"/>
                <w:szCs w:val="18"/>
              </w:rPr>
              <w:t>4</w:t>
            </w:r>
            <w:r w:rsidR="009D3CC3" w:rsidRPr="003739CF">
              <w:rPr>
                <w:b/>
                <w:color w:val="000000"/>
                <w:sz w:val="18"/>
                <w:szCs w:val="18"/>
              </w:rPr>
              <w:t>7</w:t>
            </w:r>
            <w:r w:rsidR="009742D7" w:rsidRPr="003739CF">
              <w:rPr>
                <w:b/>
                <w:color w:val="000000"/>
                <w:sz w:val="18"/>
                <w:szCs w:val="18"/>
              </w:rPr>
              <w:t>,</w:t>
            </w:r>
            <w:r w:rsidR="009D3CC3" w:rsidRPr="003739CF">
              <w:rPr>
                <w:b/>
                <w:color w:val="000000"/>
                <w:sz w:val="18"/>
                <w:szCs w:val="18"/>
              </w:rPr>
              <w:t>56</w:t>
            </w:r>
            <w:r w:rsidR="009742D7" w:rsidRPr="003739CF">
              <w:rPr>
                <w:b/>
                <w:color w:val="000000"/>
                <w:sz w:val="18"/>
                <w:szCs w:val="18"/>
              </w:rPr>
              <w:t>%</w:t>
            </w:r>
          </w:p>
        </w:tc>
      </w:tr>
      <w:tr w:rsidR="009742D7" w:rsidRPr="00BA3505" w14:paraId="656C243D"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1146D528" w14:textId="77777777" w:rsidR="009742D7" w:rsidRDefault="009742D7" w:rsidP="004C1122">
            <w:pPr>
              <w:rPr>
                <w:color w:val="000000"/>
                <w:sz w:val="18"/>
                <w:szCs w:val="18"/>
              </w:rPr>
            </w:pPr>
            <w:r w:rsidRPr="009742D7">
              <w:rPr>
                <w:iCs/>
                <w:spacing w:val="5"/>
                <w:sz w:val="18"/>
                <w:lang w:eastAsia="en-US"/>
              </w:rPr>
              <w:t>CLINK</w:t>
            </w:r>
          </w:p>
        </w:tc>
      </w:tr>
      <w:tr w:rsidR="00B7411F" w:rsidRPr="00BA3505" w14:paraId="1B545E9A"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00B727A8"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0D79164D"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9</w:t>
            </w:r>
          </w:p>
        </w:tc>
        <w:tc>
          <w:tcPr>
            <w:tcW w:w="969" w:type="dxa"/>
            <w:shd w:val="clear" w:color="auto" w:fill="BFBFBF" w:themeFill="background1" w:themeFillShade="BF"/>
            <w:noWrap/>
          </w:tcPr>
          <w:p w14:paraId="79593946"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6</w:t>
            </w:r>
          </w:p>
        </w:tc>
        <w:tc>
          <w:tcPr>
            <w:tcW w:w="969" w:type="dxa"/>
            <w:shd w:val="clear" w:color="auto" w:fill="BFBFBF" w:themeFill="background1" w:themeFillShade="BF"/>
            <w:noWrap/>
          </w:tcPr>
          <w:p w14:paraId="6EF72BB3"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33,33</w:t>
            </w:r>
            <w:r w:rsidRPr="003739CF">
              <w:rPr>
                <w:rFonts w:eastAsia="Times New Roman"/>
                <w:b/>
                <w:color w:val="000000"/>
                <w:sz w:val="18"/>
                <w:szCs w:val="18"/>
              </w:rPr>
              <w:t>%</w:t>
            </w:r>
          </w:p>
        </w:tc>
      </w:tr>
      <w:tr w:rsidR="00B7411F" w:rsidRPr="00BA3505" w14:paraId="3B7F6782"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0EBDF511"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286F4CB7"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2</w:t>
            </w:r>
          </w:p>
        </w:tc>
        <w:tc>
          <w:tcPr>
            <w:tcW w:w="969" w:type="dxa"/>
            <w:shd w:val="clear" w:color="auto" w:fill="BFBFBF" w:themeFill="background1" w:themeFillShade="BF"/>
            <w:noWrap/>
          </w:tcPr>
          <w:p w14:paraId="50DEE385"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1,67</w:t>
            </w:r>
          </w:p>
        </w:tc>
        <w:tc>
          <w:tcPr>
            <w:tcW w:w="969" w:type="dxa"/>
            <w:shd w:val="clear" w:color="auto" w:fill="BFBFBF" w:themeFill="background1" w:themeFillShade="BF"/>
            <w:noWrap/>
          </w:tcPr>
          <w:p w14:paraId="11CB3365" w14:textId="77777777" w:rsidR="00B7411F" w:rsidRPr="003739CF" w:rsidRDefault="00B7411F"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16,5</w:t>
            </w:r>
            <w:r w:rsidRPr="003739CF">
              <w:rPr>
                <w:b/>
                <w:color w:val="000000"/>
                <w:sz w:val="18"/>
                <w:szCs w:val="18"/>
              </w:rPr>
              <w:t>%</w:t>
            </w:r>
          </w:p>
        </w:tc>
      </w:tr>
      <w:tr w:rsidR="00B7411F" w:rsidRPr="00BA3505" w14:paraId="400ADAE7"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21B2BA73"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60A7878C"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28</w:t>
            </w:r>
          </w:p>
        </w:tc>
        <w:tc>
          <w:tcPr>
            <w:tcW w:w="969" w:type="dxa"/>
            <w:shd w:val="clear" w:color="auto" w:fill="BFBFBF" w:themeFill="background1" w:themeFillShade="BF"/>
            <w:noWrap/>
          </w:tcPr>
          <w:p w14:paraId="1607E16D"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534</w:t>
            </w:r>
          </w:p>
        </w:tc>
        <w:tc>
          <w:tcPr>
            <w:tcW w:w="969" w:type="dxa"/>
            <w:shd w:val="clear" w:color="auto" w:fill="BFBFBF" w:themeFill="background1" w:themeFillShade="BF"/>
            <w:noWrap/>
          </w:tcPr>
          <w:p w14:paraId="475FC4B9" w14:textId="77777777" w:rsidR="00B7411F" w:rsidRPr="003739CF" w:rsidRDefault="003739CF" w:rsidP="009D3CC3">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Pr>
                <w:b/>
                <w:color w:val="000000"/>
                <w:sz w:val="18"/>
                <w:szCs w:val="18"/>
              </w:rPr>
              <w:t xml:space="preserve">+ </w:t>
            </w:r>
            <w:r w:rsidR="009D3CC3" w:rsidRPr="003739CF">
              <w:rPr>
                <w:b/>
                <w:color w:val="000000"/>
                <w:sz w:val="18"/>
                <w:szCs w:val="18"/>
              </w:rPr>
              <w:t>47,56</w:t>
            </w:r>
            <w:r w:rsidR="00B7411F" w:rsidRPr="003739CF">
              <w:rPr>
                <w:b/>
                <w:color w:val="000000"/>
                <w:sz w:val="18"/>
                <w:szCs w:val="18"/>
              </w:rPr>
              <w:t>%</w:t>
            </w:r>
          </w:p>
        </w:tc>
      </w:tr>
      <w:tr w:rsidR="00B7411F" w:rsidRPr="00BA3505" w14:paraId="78164E51"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7B7CA6C2" w14:textId="77777777" w:rsidR="00B7411F" w:rsidRDefault="00B7411F" w:rsidP="004C1122">
            <w:pPr>
              <w:rPr>
                <w:color w:val="000000"/>
                <w:sz w:val="18"/>
                <w:szCs w:val="18"/>
              </w:rPr>
            </w:pPr>
            <w:r>
              <w:rPr>
                <w:iCs/>
                <w:spacing w:val="5"/>
                <w:sz w:val="18"/>
                <w:lang w:eastAsia="en-US"/>
              </w:rPr>
              <w:t>WPGMA</w:t>
            </w:r>
          </w:p>
        </w:tc>
      </w:tr>
      <w:tr w:rsidR="00B7411F" w:rsidRPr="00BA3505" w14:paraId="240734F5"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0AC784B9"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233B5419"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9</w:t>
            </w:r>
          </w:p>
        </w:tc>
        <w:tc>
          <w:tcPr>
            <w:tcW w:w="969" w:type="dxa"/>
            <w:shd w:val="clear" w:color="auto" w:fill="BFBFBF" w:themeFill="background1" w:themeFillShade="BF"/>
            <w:noWrap/>
          </w:tcPr>
          <w:p w14:paraId="361600F9"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6</w:t>
            </w:r>
          </w:p>
        </w:tc>
        <w:tc>
          <w:tcPr>
            <w:tcW w:w="969" w:type="dxa"/>
            <w:shd w:val="clear" w:color="auto" w:fill="BFBFBF" w:themeFill="background1" w:themeFillShade="BF"/>
            <w:noWrap/>
          </w:tcPr>
          <w:p w14:paraId="05302BA6"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33,33</w:t>
            </w:r>
            <w:r w:rsidRPr="003739CF">
              <w:rPr>
                <w:rFonts w:eastAsia="Times New Roman"/>
                <w:b/>
                <w:color w:val="000000"/>
                <w:sz w:val="18"/>
                <w:szCs w:val="18"/>
              </w:rPr>
              <w:t>%</w:t>
            </w:r>
          </w:p>
        </w:tc>
      </w:tr>
      <w:tr w:rsidR="00B7411F" w:rsidRPr="00BA3505" w14:paraId="00D66C74"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43875094"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392B12BC"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2</w:t>
            </w:r>
          </w:p>
        </w:tc>
        <w:tc>
          <w:tcPr>
            <w:tcW w:w="969" w:type="dxa"/>
            <w:shd w:val="clear" w:color="auto" w:fill="BFBFBF" w:themeFill="background1" w:themeFillShade="BF"/>
            <w:noWrap/>
          </w:tcPr>
          <w:p w14:paraId="447A8F63"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1,67</w:t>
            </w:r>
          </w:p>
        </w:tc>
        <w:tc>
          <w:tcPr>
            <w:tcW w:w="969" w:type="dxa"/>
            <w:shd w:val="clear" w:color="auto" w:fill="BFBFBF" w:themeFill="background1" w:themeFillShade="BF"/>
            <w:noWrap/>
          </w:tcPr>
          <w:p w14:paraId="2CDBA1AE" w14:textId="77777777" w:rsidR="00B7411F" w:rsidRPr="003739CF" w:rsidRDefault="00B7411F"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16,5</w:t>
            </w:r>
            <w:r w:rsidRPr="003739CF">
              <w:rPr>
                <w:b/>
                <w:color w:val="000000"/>
                <w:sz w:val="18"/>
                <w:szCs w:val="18"/>
              </w:rPr>
              <w:t>%</w:t>
            </w:r>
          </w:p>
        </w:tc>
      </w:tr>
      <w:tr w:rsidR="00B7411F" w:rsidRPr="00BA3505" w14:paraId="7074352F"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3D0B4242"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73F9A695"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28</w:t>
            </w:r>
          </w:p>
        </w:tc>
        <w:tc>
          <w:tcPr>
            <w:tcW w:w="969" w:type="dxa"/>
            <w:shd w:val="clear" w:color="auto" w:fill="BFBFBF" w:themeFill="background1" w:themeFillShade="BF"/>
            <w:noWrap/>
          </w:tcPr>
          <w:p w14:paraId="4B7887CE"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545</w:t>
            </w:r>
          </w:p>
        </w:tc>
        <w:tc>
          <w:tcPr>
            <w:tcW w:w="969" w:type="dxa"/>
            <w:shd w:val="clear" w:color="auto" w:fill="BFBFBF" w:themeFill="background1" w:themeFillShade="BF"/>
            <w:noWrap/>
          </w:tcPr>
          <w:p w14:paraId="69FED668" w14:textId="77777777" w:rsidR="00B7411F" w:rsidRPr="003739CF" w:rsidRDefault="003739CF" w:rsidP="009D3CC3">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Pr>
                <w:b/>
                <w:color w:val="000000"/>
                <w:sz w:val="18"/>
                <w:szCs w:val="18"/>
              </w:rPr>
              <w:t xml:space="preserve">+ </w:t>
            </w:r>
            <w:r w:rsidR="009D3CC3" w:rsidRPr="003739CF">
              <w:rPr>
                <w:b/>
                <w:color w:val="000000"/>
                <w:sz w:val="18"/>
                <w:szCs w:val="18"/>
              </w:rPr>
              <w:t>48,62</w:t>
            </w:r>
            <w:r w:rsidR="00B7411F" w:rsidRPr="003739CF">
              <w:rPr>
                <w:b/>
                <w:color w:val="000000"/>
                <w:sz w:val="18"/>
                <w:szCs w:val="18"/>
              </w:rPr>
              <w:t>%</w:t>
            </w:r>
          </w:p>
        </w:tc>
      </w:tr>
    </w:tbl>
    <w:p w14:paraId="3529515F" w14:textId="77777777" w:rsidR="009742D7" w:rsidRDefault="009742D7" w:rsidP="009742D7">
      <w:pPr>
        <w:pStyle w:val="Caption"/>
      </w:pPr>
    </w:p>
    <w:p w14:paraId="0D2388C0" w14:textId="77777777" w:rsidR="008F3DC5" w:rsidRDefault="008F3DC5" w:rsidP="008F3DC5">
      <w:pPr>
        <w:rPr>
          <w:lang w:val="id-ID"/>
        </w:rPr>
      </w:pPr>
    </w:p>
    <w:p w14:paraId="2741DC0F" w14:textId="77777777" w:rsidR="00C876C4" w:rsidRPr="00C876C4" w:rsidRDefault="00C876C4" w:rsidP="008F3DC5">
      <w:pPr>
        <w:rPr>
          <w:lang w:val="id-ID"/>
        </w:rPr>
      </w:pPr>
    </w:p>
    <w:p w14:paraId="24A3E8AB" w14:textId="77777777" w:rsidR="009742D7" w:rsidRDefault="009742D7" w:rsidP="009742D7">
      <w:pPr>
        <w:pStyle w:val="Caption"/>
      </w:pPr>
      <w:bookmarkStart w:id="591" w:name="_Ref377377280"/>
      <w:bookmarkStart w:id="592" w:name="_Toc396498115"/>
      <w:r>
        <w:lastRenderedPageBreak/>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0</w:t>
      </w:r>
      <w:r w:rsidR="003C0604">
        <w:fldChar w:fldCharType="end"/>
      </w:r>
      <w:bookmarkEnd w:id="591"/>
      <w:r>
        <w:t xml:space="preserve"> Hasil Uji Perbandingan </w:t>
      </w:r>
      <w:r>
        <w:rPr>
          <w:i/>
        </w:rPr>
        <w:t xml:space="preserve">Metrics </w:t>
      </w:r>
      <w:r>
        <w:t xml:space="preserve">pada </w:t>
      </w:r>
      <w:bookmarkEnd w:id="592"/>
    </w:p>
    <w:tbl>
      <w:tblPr>
        <w:tblStyle w:val="LightGrid5"/>
        <w:tblW w:w="0" w:type="auto"/>
        <w:tblLayout w:type="fixed"/>
        <w:tblLook w:val="04A0" w:firstRow="1" w:lastRow="0" w:firstColumn="1" w:lastColumn="0" w:noHBand="0" w:noVBand="1"/>
      </w:tblPr>
      <w:tblGrid>
        <w:gridCol w:w="3078"/>
        <w:gridCol w:w="969"/>
        <w:gridCol w:w="969"/>
        <w:gridCol w:w="969"/>
      </w:tblGrid>
      <w:tr w:rsidR="009742D7" w:rsidRPr="00BA3505" w14:paraId="16CB5C41" w14:textId="77777777" w:rsidTr="00AF68A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F21AAF5" w14:textId="77777777" w:rsidR="009742D7" w:rsidRPr="00526A03" w:rsidRDefault="009742D7" w:rsidP="004C1122">
            <w:pPr>
              <w:tabs>
                <w:tab w:val="left" w:pos="856"/>
              </w:tabs>
              <w:jc w:val="left"/>
              <w:rPr>
                <w:rFonts w:eastAsia="Times New Roman"/>
                <w:i/>
                <w:color w:val="000000"/>
                <w:sz w:val="18"/>
                <w:szCs w:val="18"/>
              </w:rPr>
            </w:pPr>
            <w:r w:rsidRPr="00526A03">
              <w:rPr>
                <w:rFonts w:eastAsia="Times New Roman"/>
                <w:i/>
                <w:color w:val="000000"/>
                <w:sz w:val="18"/>
                <w:szCs w:val="18"/>
              </w:rPr>
              <w:t>Metrics</w:t>
            </w:r>
          </w:p>
        </w:tc>
        <w:tc>
          <w:tcPr>
            <w:tcW w:w="969" w:type="dxa"/>
            <w:noWrap/>
            <w:hideMark/>
          </w:tcPr>
          <w:p w14:paraId="09A853BF"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belum</w:t>
            </w:r>
          </w:p>
        </w:tc>
        <w:tc>
          <w:tcPr>
            <w:tcW w:w="969" w:type="dxa"/>
            <w:noWrap/>
            <w:hideMark/>
          </w:tcPr>
          <w:p w14:paraId="19A17897"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sudah</w:t>
            </w:r>
          </w:p>
        </w:tc>
        <w:tc>
          <w:tcPr>
            <w:tcW w:w="969" w:type="dxa"/>
            <w:noWrap/>
            <w:hideMark/>
          </w:tcPr>
          <w:p w14:paraId="629C0727"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lisih</w:t>
            </w:r>
          </w:p>
        </w:tc>
      </w:tr>
      <w:tr w:rsidR="009742D7" w:rsidRPr="00BA3505" w14:paraId="76A269D9" w14:textId="77777777" w:rsidTr="004C1122">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vAlign w:val="center"/>
          </w:tcPr>
          <w:p w14:paraId="129EF179" w14:textId="77777777" w:rsidR="009742D7" w:rsidRDefault="009742D7" w:rsidP="004C1122">
            <w:pPr>
              <w:jc w:val="left"/>
              <w:rPr>
                <w:color w:val="000000"/>
                <w:sz w:val="18"/>
                <w:szCs w:val="18"/>
              </w:rPr>
            </w:pPr>
            <w:r w:rsidRPr="009742D7">
              <w:rPr>
                <w:iCs/>
                <w:spacing w:val="5"/>
                <w:sz w:val="18"/>
                <w:lang w:eastAsia="en-US"/>
              </w:rPr>
              <w:t>SLINK</w:t>
            </w:r>
          </w:p>
        </w:tc>
      </w:tr>
      <w:tr w:rsidR="009742D7" w:rsidRPr="00BA3505" w14:paraId="0B44C9B6" w14:textId="77777777" w:rsidTr="00917AAD">
        <w:trPr>
          <w:cnfStyle w:val="000000010000" w:firstRow="0" w:lastRow="0" w:firstColumn="0" w:lastColumn="0" w:oddVBand="0" w:evenVBand="0" w:oddHBand="0" w:evenHBand="1"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hideMark/>
          </w:tcPr>
          <w:p w14:paraId="4FC3A131" w14:textId="77777777" w:rsidR="009742D7" w:rsidRPr="00DE04E2" w:rsidRDefault="009742D7"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hideMark/>
          </w:tcPr>
          <w:p w14:paraId="1F0BBC47" w14:textId="77777777" w:rsidR="009742D7" w:rsidRDefault="00DD4561"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18</w:t>
            </w:r>
          </w:p>
        </w:tc>
        <w:tc>
          <w:tcPr>
            <w:tcW w:w="969" w:type="dxa"/>
            <w:shd w:val="clear" w:color="auto" w:fill="BFBFBF" w:themeFill="background1" w:themeFillShade="BF"/>
            <w:noWrap/>
          </w:tcPr>
          <w:p w14:paraId="2042C3B7" w14:textId="77777777" w:rsidR="009742D7" w:rsidRPr="00BA3505" w:rsidRDefault="00917AAD" w:rsidP="004C1122">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9</w:t>
            </w:r>
          </w:p>
        </w:tc>
        <w:tc>
          <w:tcPr>
            <w:tcW w:w="969" w:type="dxa"/>
            <w:shd w:val="clear" w:color="auto" w:fill="BFBFBF" w:themeFill="background1" w:themeFillShade="BF"/>
            <w:noWrap/>
            <w:hideMark/>
          </w:tcPr>
          <w:p w14:paraId="3C5B07BE" w14:textId="77777777" w:rsidR="009742D7" w:rsidRPr="003739CF" w:rsidRDefault="009742D7"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 xml:space="preserve">     50</w:t>
            </w:r>
            <w:r w:rsidRPr="003739CF">
              <w:rPr>
                <w:rFonts w:eastAsia="Times New Roman"/>
                <w:b/>
                <w:color w:val="000000"/>
                <w:sz w:val="18"/>
                <w:szCs w:val="18"/>
              </w:rPr>
              <w:t>%</w:t>
            </w:r>
          </w:p>
        </w:tc>
      </w:tr>
      <w:tr w:rsidR="009742D7" w:rsidRPr="00BA3505" w14:paraId="34D038A4" w14:textId="77777777" w:rsidTr="004C1122">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68FAFBBE" w14:textId="77777777" w:rsidR="009742D7" w:rsidRPr="00DE04E2" w:rsidRDefault="009742D7"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7F98A3CD" w14:textId="77777777" w:rsidR="009742D7" w:rsidRDefault="00DD4561"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w:t>
            </w:r>
          </w:p>
        </w:tc>
        <w:tc>
          <w:tcPr>
            <w:tcW w:w="969" w:type="dxa"/>
            <w:shd w:val="clear" w:color="auto" w:fill="BFBFBF" w:themeFill="background1" w:themeFillShade="BF"/>
            <w:noWrap/>
          </w:tcPr>
          <w:p w14:paraId="1DD0F260" w14:textId="77777777" w:rsidR="009742D7" w:rsidRPr="00BA3505"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2,3</w:t>
            </w:r>
          </w:p>
        </w:tc>
        <w:tc>
          <w:tcPr>
            <w:tcW w:w="969" w:type="dxa"/>
            <w:shd w:val="clear" w:color="auto" w:fill="BFBFBF" w:themeFill="background1" w:themeFillShade="BF"/>
            <w:noWrap/>
          </w:tcPr>
          <w:p w14:paraId="73EF0CF0" w14:textId="77777777" w:rsidR="009742D7" w:rsidRPr="003739CF" w:rsidRDefault="009742D7"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 xml:space="preserve">   54</w:t>
            </w:r>
            <w:r w:rsidRPr="003739CF">
              <w:rPr>
                <w:b/>
                <w:color w:val="000000"/>
                <w:sz w:val="18"/>
                <w:szCs w:val="18"/>
              </w:rPr>
              <w:t>%</w:t>
            </w:r>
          </w:p>
        </w:tc>
      </w:tr>
      <w:tr w:rsidR="009742D7" w:rsidRPr="00BA3505" w14:paraId="6817D997"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3319C352" w14:textId="77777777" w:rsidR="009742D7" w:rsidRPr="00DE04E2" w:rsidRDefault="009742D7"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7E66EF29" w14:textId="77777777" w:rsidR="009742D7" w:rsidRDefault="00DD4561" w:rsidP="00DD4561">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21</w:t>
            </w:r>
          </w:p>
        </w:tc>
        <w:tc>
          <w:tcPr>
            <w:tcW w:w="969" w:type="dxa"/>
            <w:shd w:val="clear" w:color="auto" w:fill="BFBFBF" w:themeFill="background1" w:themeFillShade="BF"/>
            <w:noWrap/>
          </w:tcPr>
          <w:p w14:paraId="4DF1F7F2" w14:textId="77777777" w:rsidR="009742D7" w:rsidRPr="00BA3505" w:rsidRDefault="009742D7" w:rsidP="00917AAD">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w:t>
            </w:r>
            <w:r w:rsidR="00917AAD">
              <w:rPr>
                <w:color w:val="000000"/>
                <w:sz w:val="18"/>
                <w:szCs w:val="18"/>
              </w:rPr>
              <w:t>377</w:t>
            </w:r>
          </w:p>
        </w:tc>
        <w:tc>
          <w:tcPr>
            <w:tcW w:w="969" w:type="dxa"/>
            <w:shd w:val="clear" w:color="auto" w:fill="BFBFBF" w:themeFill="background1" w:themeFillShade="BF"/>
            <w:noWrap/>
          </w:tcPr>
          <w:p w14:paraId="56C1E916" w14:textId="77777777" w:rsidR="009742D7" w:rsidRPr="003739CF" w:rsidRDefault="009742D7" w:rsidP="003739CF">
            <w:pP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 xml:space="preserve">  4</w:t>
            </w:r>
            <w:r w:rsidRPr="003739CF">
              <w:rPr>
                <w:b/>
                <w:color w:val="000000"/>
                <w:sz w:val="18"/>
                <w:szCs w:val="18"/>
              </w:rPr>
              <w:t>,</w:t>
            </w:r>
            <w:r w:rsidR="009D3CC3" w:rsidRPr="003739CF">
              <w:rPr>
                <w:b/>
                <w:color w:val="000000"/>
                <w:sz w:val="18"/>
                <w:szCs w:val="18"/>
              </w:rPr>
              <w:t>3</w:t>
            </w:r>
            <w:r w:rsidRPr="003739CF">
              <w:rPr>
                <w:b/>
                <w:color w:val="000000"/>
                <w:sz w:val="18"/>
                <w:szCs w:val="18"/>
              </w:rPr>
              <w:t>%</w:t>
            </w:r>
          </w:p>
        </w:tc>
      </w:tr>
      <w:tr w:rsidR="009742D7" w:rsidRPr="00BA3505" w14:paraId="7B5C8B92"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76036592" w14:textId="77777777" w:rsidR="009742D7" w:rsidRDefault="009742D7" w:rsidP="004C1122">
            <w:pPr>
              <w:rPr>
                <w:color w:val="000000"/>
                <w:sz w:val="18"/>
                <w:szCs w:val="18"/>
              </w:rPr>
            </w:pPr>
            <w:r w:rsidRPr="009742D7">
              <w:rPr>
                <w:iCs/>
                <w:spacing w:val="5"/>
                <w:sz w:val="18"/>
                <w:lang w:eastAsia="en-US"/>
              </w:rPr>
              <w:t>CLINK</w:t>
            </w:r>
          </w:p>
        </w:tc>
      </w:tr>
      <w:tr w:rsidR="00B7411F" w:rsidRPr="00BA3505" w14:paraId="16999CAC"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286351DB"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0548151B"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18</w:t>
            </w:r>
          </w:p>
        </w:tc>
        <w:tc>
          <w:tcPr>
            <w:tcW w:w="969" w:type="dxa"/>
            <w:shd w:val="clear" w:color="auto" w:fill="BFBFBF" w:themeFill="background1" w:themeFillShade="BF"/>
            <w:noWrap/>
          </w:tcPr>
          <w:p w14:paraId="395E586B"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9</w:t>
            </w:r>
          </w:p>
        </w:tc>
        <w:tc>
          <w:tcPr>
            <w:tcW w:w="969" w:type="dxa"/>
            <w:shd w:val="clear" w:color="auto" w:fill="BFBFBF" w:themeFill="background1" w:themeFillShade="BF"/>
            <w:noWrap/>
          </w:tcPr>
          <w:p w14:paraId="7372CFC5"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 xml:space="preserve">     50</w:t>
            </w:r>
            <w:r w:rsidRPr="003739CF">
              <w:rPr>
                <w:rFonts w:eastAsia="Times New Roman"/>
                <w:b/>
                <w:color w:val="000000"/>
                <w:sz w:val="18"/>
                <w:szCs w:val="18"/>
              </w:rPr>
              <w:t>%</w:t>
            </w:r>
          </w:p>
        </w:tc>
      </w:tr>
      <w:tr w:rsidR="00B7411F" w:rsidRPr="00BA3505" w14:paraId="3A76AD78"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1E1C3FBD"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3CC5F38D"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w:t>
            </w:r>
          </w:p>
        </w:tc>
        <w:tc>
          <w:tcPr>
            <w:tcW w:w="969" w:type="dxa"/>
            <w:shd w:val="clear" w:color="auto" w:fill="BFBFBF" w:themeFill="background1" w:themeFillShade="BF"/>
            <w:noWrap/>
          </w:tcPr>
          <w:p w14:paraId="111D436A"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2,3</w:t>
            </w:r>
          </w:p>
        </w:tc>
        <w:tc>
          <w:tcPr>
            <w:tcW w:w="969" w:type="dxa"/>
            <w:shd w:val="clear" w:color="auto" w:fill="BFBFBF" w:themeFill="background1" w:themeFillShade="BF"/>
            <w:noWrap/>
          </w:tcPr>
          <w:p w14:paraId="2AAFEF28" w14:textId="77777777" w:rsidR="00B7411F" w:rsidRPr="003739CF" w:rsidRDefault="00B7411F"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 xml:space="preserve">   54</w:t>
            </w:r>
            <w:r w:rsidRPr="003739CF">
              <w:rPr>
                <w:b/>
                <w:color w:val="000000"/>
                <w:sz w:val="18"/>
                <w:szCs w:val="18"/>
              </w:rPr>
              <w:t>%</w:t>
            </w:r>
          </w:p>
        </w:tc>
      </w:tr>
      <w:tr w:rsidR="00B7411F" w:rsidRPr="00BA3505" w14:paraId="161A1B3A"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75E9A98F"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201AD268"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21</w:t>
            </w:r>
          </w:p>
        </w:tc>
        <w:tc>
          <w:tcPr>
            <w:tcW w:w="969" w:type="dxa"/>
            <w:shd w:val="clear" w:color="auto" w:fill="BFBFBF" w:themeFill="background1" w:themeFillShade="BF"/>
            <w:noWrap/>
          </w:tcPr>
          <w:p w14:paraId="40069235"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377</w:t>
            </w:r>
          </w:p>
        </w:tc>
        <w:tc>
          <w:tcPr>
            <w:tcW w:w="969" w:type="dxa"/>
            <w:shd w:val="clear" w:color="auto" w:fill="BFBFBF" w:themeFill="background1" w:themeFillShade="BF"/>
            <w:noWrap/>
          </w:tcPr>
          <w:p w14:paraId="5723DE75"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739CF">
              <w:rPr>
                <w:b/>
                <w:color w:val="000000"/>
                <w:sz w:val="18"/>
                <w:szCs w:val="18"/>
              </w:rPr>
              <w:t xml:space="preserve">+  </w:t>
            </w:r>
            <w:r w:rsidR="003739CF">
              <w:rPr>
                <w:b/>
                <w:color w:val="000000"/>
                <w:sz w:val="18"/>
                <w:szCs w:val="18"/>
              </w:rPr>
              <w:t xml:space="preserve"> </w:t>
            </w:r>
            <w:r w:rsidR="009D3CC3" w:rsidRPr="003739CF">
              <w:rPr>
                <w:b/>
                <w:color w:val="000000"/>
                <w:sz w:val="18"/>
                <w:szCs w:val="18"/>
              </w:rPr>
              <w:t>44,3</w:t>
            </w:r>
            <w:r w:rsidRPr="003739CF">
              <w:rPr>
                <w:b/>
                <w:color w:val="000000"/>
                <w:sz w:val="18"/>
                <w:szCs w:val="18"/>
              </w:rPr>
              <w:t>%</w:t>
            </w:r>
          </w:p>
        </w:tc>
      </w:tr>
      <w:tr w:rsidR="00B7411F" w:rsidRPr="00BA3505" w14:paraId="67664E6A"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0293490E" w14:textId="77777777" w:rsidR="00B7411F" w:rsidRDefault="00B7411F" w:rsidP="004C1122">
            <w:pPr>
              <w:rPr>
                <w:color w:val="000000"/>
                <w:sz w:val="18"/>
                <w:szCs w:val="18"/>
              </w:rPr>
            </w:pPr>
            <w:r>
              <w:rPr>
                <w:iCs/>
                <w:spacing w:val="5"/>
                <w:sz w:val="18"/>
                <w:lang w:eastAsia="en-US"/>
              </w:rPr>
              <w:t>WPGMA</w:t>
            </w:r>
          </w:p>
        </w:tc>
      </w:tr>
      <w:tr w:rsidR="00B7411F" w:rsidRPr="00BA3505" w14:paraId="4E986B7F"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5ADB186B"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22449E89"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18</w:t>
            </w:r>
          </w:p>
        </w:tc>
        <w:tc>
          <w:tcPr>
            <w:tcW w:w="969" w:type="dxa"/>
            <w:shd w:val="clear" w:color="auto" w:fill="BFBFBF" w:themeFill="background1" w:themeFillShade="BF"/>
            <w:noWrap/>
          </w:tcPr>
          <w:p w14:paraId="3D82A332"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8</w:t>
            </w:r>
          </w:p>
        </w:tc>
        <w:tc>
          <w:tcPr>
            <w:tcW w:w="969" w:type="dxa"/>
            <w:shd w:val="clear" w:color="auto" w:fill="BFBFBF" w:themeFill="background1" w:themeFillShade="BF"/>
            <w:noWrap/>
          </w:tcPr>
          <w:p w14:paraId="57BB7C32" w14:textId="77777777" w:rsidR="00B7411F" w:rsidRPr="003739CF" w:rsidRDefault="00B7411F" w:rsidP="004C1122">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55,56%</w:t>
            </w:r>
          </w:p>
        </w:tc>
      </w:tr>
      <w:tr w:rsidR="00B7411F" w:rsidRPr="00BA3505" w14:paraId="0B816894"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4860BF1A"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42902BBA"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5</w:t>
            </w:r>
          </w:p>
        </w:tc>
        <w:tc>
          <w:tcPr>
            <w:tcW w:w="969" w:type="dxa"/>
            <w:shd w:val="clear" w:color="auto" w:fill="BFBFBF" w:themeFill="background1" w:themeFillShade="BF"/>
            <w:noWrap/>
          </w:tcPr>
          <w:p w14:paraId="2FEA4BE6"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1,8</w:t>
            </w:r>
          </w:p>
        </w:tc>
        <w:tc>
          <w:tcPr>
            <w:tcW w:w="969" w:type="dxa"/>
            <w:shd w:val="clear" w:color="auto" w:fill="BFBFBF" w:themeFill="background1" w:themeFillShade="BF"/>
            <w:noWrap/>
          </w:tcPr>
          <w:p w14:paraId="4A6E7B6A" w14:textId="77777777" w:rsidR="00B7411F" w:rsidRPr="003739CF" w:rsidRDefault="00B7411F"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 xml:space="preserve">   </w:t>
            </w:r>
            <w:r w:rsidRPr="003739CF">
              <w:rPr>
                <w:b/>
                <w:color w:val="000000"/>
                <w:sz w:val="18"/>
                <w:szCs w:val="18"/>
              </w:rPr>
              <w:t>64%</w:t>
            </w:r>
          </w:p>
        </w:tc>
      </w:tr>
      <w:tr w:rsidR="00B7411F" w:rsidRPr="00BA3505" w14:paraId="27B806DD"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7E95ABC9"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4EEC3CCC"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21</w:t>
            </w:r>
          </w:p>
        </w:tc>
        <w:tc>
          <w:tcPr>
            <w:tcW w:w="969" w:type="dxa"/>
            <w:shd w:val="clear" w:color="auto" w:fill="BFBFBF" w:themeFill="background1" w:themeFillShade="BF"/>
            <w:noWrap/>
          </w:tcPr>
          <w:p w14:paraId="57E544D6"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443</w:t>
            </w:r>
          </w:p>
        </w:tc>
        <w:tc>
          <w:tcPr>
            <w:tcW w:w="969" w:type="dxa"/>
            <w:shd w:val="clear" w:color="auto" w:fill="BFBFBF" w:themeFill="background1" w:themeFillShade="BF"/>
            <w:noWrap/>
          </w:tcPr>
          <w:p w14:paraId="118EA0B5"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739CF">
              <w:rPr>
                <w:b/>
                <w:color w:val="000000"/>
                <w:sz w:val="18"/>
                <w:szCs w:val="18"/>
              </w:rPr>
              <w:t xml:space="preserve">+  </w:t>
            </w:r>
            <w:r w:rsidR="003739CF">
              <w:rPr>
                <w:b/>
                <w:color w:val="000000"/>
                <w:sz w:val="18"/>
                <w:szCs w:val="18"/>
              </w:rPr>
              <w:t xml:space="preserve"> </w:t>
            </w:r>
            <w:r w:rsidR="009D3CC3" w:rsidRPr="003739CF">
              <w:rPr>
                <w:b/>
                <w:color w:val="000000"/>
                <w:sz w:val="18"/>
                <w:szCs w:val="18"/>
              </w:rPr>
              <w:t>52</w:t>
            </w:r>
            <w:r w:rsidRPr="003739CF">
              <w:rPr>
                <w:b/>
                <w:color w:val="000000"/>
                <w:sz w:val="18"/>
                <w:szCs w:val="18"/>
              </w:rPr>
              <w:t>,</w:t>
            </w:r>
            <w:r w:rsidR="009D3CC3" w:rsidRPr="003739CF">
              <w:rPr>
                <w:b/>
                <w:color w:val="000000"/>
                <w:sz w:val="18"/>
                <w:szCs w:val="18"/>
              </w:rPr>
              <w:t>6</w:t>
            </w:r>
            <w:r w:rsidRPr="003739CF">
              <w:rPr>
                <w:b/>
                <w:color w:val="000000"/>
                <w:sz w:val="18"/>
                <w:szCs w:val="18"/>
              </w:rPr>
              <w:t>%</w:t>
            </w:r>
          </w:p>
        </w:tc>
      </w:tr>
    </w:tbl>
    <w:p w14:paraId="59EC0E39" w14:textId="77777777" w:rsidR="009742D7" w:rsidRDefault="009742D7" w:rsidP="009742D7">
      <w:pPr>
        <w:pStyle w:val="Caption"/>
        <w:spacing w:before="240"/>
      </w:pPr>
      <w:bookmarkStart w:id="593" w:name="_Ref377377371"/>
      <w:bookmarkStart w:id="594" w:name="_Toc396498116"/>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1</w:t>
      </w:r>
      <w:r w:rsidR="003C0604">
        <w:fldChar w:fldCharType="end"/>
      </w:r>
      <w:bookmarkEnd w:id="593"/>
      <w:r>
        <w:t xml:space="preserve"> Hasil Uji Perbandingan </w:t>
      </w:r>
      <w:r>
        <w:rPr>
          <w:i/>
        </w:rPr>
        <w:t xml:space="preserve">Metrics </w:t>
      </w:r>
      <w:r>
        <w:t xml:space="preserve">pada </w:t>
      </w:r>
      <w:r>
        <w:fldChar w:fldCharType="begin"/>
      </w:r>
      <w:r>
        <w:instrText xml:space="preserve"> REF _Ref368949568 \h </w:instrText>
      </w:r>
      <w:r>
        <w:fldChar w:fldCharType="separate"/>
      </w:r>
      <w:r w:rsidR="002836B7" w:rsidRPr="00B71FBE">
        <w:t xml:space="preserve">Kode Sumber </w:t>
      </w:r>
      <w:r w:rsidR="002836B7">
        <w:rPr>
          <w:noProof/>
        </w:rPr>
        <w:t>C</w:t>
      </w:r>
      <w:r w:rsidR="002836B7">
        <w:t>.</w:t>
      </w:r>
      <w:r w:rsidR="002836B7">
        <w:rPr>
          <w:noProof/>
        </w:rPr>
        <w:t>5</w:t>
      </w:r>
      <w:bookmarkEnd w:id="594"/>
      <w:r>
        <w:fldChar w:fldCharType="end"/>
      </w:r>
    </w:p>
    <w:tbl>
      <w:tblPr>
        <w:tblStyle w:val="LightGrid5"/>
        <w:tblW w:w="0" w:type="auto"/>
        <w:tblLayout w:type="fixed"/>
        <w:tblLook w:val="04A0" w:firstRow="1" w:lastRow="0" w:firstColumn="1" w:lastColumn="0" w:noHBand="0" w:noVBand="1"/>
      </w:tblPr>
      <w:tblGrid>
        <w:gridCol w:w="3078"/>
        <w:gridCol w:w="969"/>
        <w:gridCol w:w="969"/>
        <w:gridCol w:w="969"/>
      </w:tblGrid>
      <w:tr w:rsidR="009742D7" w:rsidRPr="00BA3505" w14:paraId="5B504158" w14:textId="77777777" w:rsidTr="00AF68A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078" w:type="dxa"/>
            <w:noWrap/>
            <w:hideMark/>
          </w:tcPr>
          <w:p w14:paraId="4FEA748D" w14:textId="77777777" w:rsidR="009742D7" w:rsidRPr="00526A03" w:rsidRDefault="009742D7" w:rsidP="004C1122">
            <w:pPr>
              <w:tabs>
                <w:tab w:val="left" w:pos="856"/>
              </w:tabs>
              <w:jc w:val="left"/>
              <w:rPr>
                <w:rFonts w:eastAsia="Times New Roman"/>
                <w:i/>
                <w:color w:val="000000"/>
                <w:sz w:val="18"/>
                <w:szCs w:val="18"/>
              </w:rPr>
            </w:pPr>
            <w:r w:rsidRPr="00526A03">
              <w:rPr>
                <w:rFonts w:eastAsia="Times New Roman"/>
                <w:i/>
                <w:color w:val="000000"/>
                <w:sz w:val="18"/>
                <w:szCs w:val="18"/>
              </w:rPr>
              <w:t>Metrics</w:t>
            </w:r>
          </w:p>
        </w:tc>
        <w:tc>
          <w:tcPr>
            <w:tcW w:w="969" w:type="dxa"/>
            <w:noWrap/>
            <w:hideMark/>
          </w:tcPr>
          <w:p w14:paraId="708628E0"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belum</w:t>
            </w:r>
          </w:p>
        </w:tc>
        <w:tc>
          <w:tcPr>
            <w:tcW w:w="969" w:type="dxa"/>
            <w:noWrap/>
            <w:hideMark/>
          </w:tcPr>
          <w:p w14:paraId="65DB098A"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sudah</w:t>
            </w:r>
          </w:p>
        </w:tc>
        <w:tc>
          <w:tcPr>
            <w:tcW w:w="969" w:type="dxa"/>
            <w:noWrap/>
            <w:hideMark/>
          </w:tcPr>
          <w:p w14:paraId="1F09F031"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lisih</w:t>
            </w:r>
          </w:p>
        </w:tc>
      </w:tr>
      <w:tr w:rsidR="009742D7" w:rsidRPr="00BA3505" w14:paraId="44D703C3" w14:textId="77777777" w:rsidTr="004C1122">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vAlign w:val="center"/>
          </w:tcPr>
          <w:p w14:paraId="30E7B9FE" w14:textId="77777777" w:rsidR="009742D7" w:rsidRDefault="009742D7" w:rsidP="004C1122">
            <w:pPr>
              <w:jc w:val="left"/>
              <w:rPr>
                <w:color w:val="000000"/>
                <w:sz w:val="18"/>
                <w:szCs w:val="18"/>
              </w:rPr>
            </w:pPr>
            <w:r w:rsidRPr="009742D7">
              <w:rPr>
                <w:iCs/>
                <w:spacing w:val="5"/>
                <w:sz w:val="18"/>
                <w:lang w:eastAsia="en-US"/>
              </w:rPr>
              <w:t>SLINK</w:t>
            </w:r>
          </w:p>
        </w:tc>
      </w:tr>
      <w:tr w:rsidR="009742D7" w:rsidRPr="00BA3505" w14:paraId="5C45AA00" w14:textId="77777777" w:rsidTr="00917AAD">
        <w:trPr>
          <w:cnfStyle w:val="000000010000" w:firstRow="0" w:lastRow="0" w:firstColumn="0" w:lastColumn="0" w:oddVBand="0" w:evenVBand="0" w:oddHBand="0" w:evenHBand="1"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hideMark/>
          </w:tcPr>
          <w:p w14:paraId="07B83C6A" w14:textId="77777777" w:rsidR="009742D7" w:rsidRPr="00DE04E2" w:rsidRDefault="009742D7"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hideMark/>
          </w:tcPr>
          <w:p w14:paraId="41F2698D" w14:textId="77777777" w:rsidR="009742D7" w:rsidRDefault="00DD4561"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0</w:t>
            </w:r>
          </w:p>
        </w:tc>
        <w:tc>
          <w:tcPr>
            <w:tcW w:w="969" w:type="dxa"/>
            <w:shd w:val="clear" w:color="auto" w:fill="BFBFBF" w:themeFill="background1" w:themeFillShade="BF"/>
            <w:noWrap/>
          </w:tcPr>
          <w:p w14:paraId="0BC82529" w14:textId="77777777" w:rsidR="009742D7" w:rsidRPr="00BA3505" w:rsidRDefault="00917AAD" w:rsidP="004C1122">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9</w:t>
            </w:r>
          </w:p>
        </w:tc>
        <w:tc>
          <w:tcPr>
            <w:tcW w:w="969" w:type="dxa"/>
            <w:shd w:val="clear" w:color="auto" w:fill="BFBFBF" w:themeFill="background1" w:themeFillShade="BF"/>
            <w:noWrap/>
            <w:hideMark/>
          </w:tcPr>
          <w:p w14:paraId="18464EB1" w14:textId="77777777" w:rsidR="009742D7" w:rsidRPr="003739CF" w:rsidRDefault="009742D7"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 xml:space="preserve">  77,5</w:t>
            </w:r>
            <w:r w:rsidRPr="003739CF">
              <w:rPr>
                <w:rFonts w:eastAsia="Times New Roman"/>
                <w:b/>
                <w:color w:val="000000"/>
                <w:sz w:val="18"/>
                <w:szCs w:val="18"/>
              </w:rPr>
              <w:t>%</w:t>
            </w:r>
          </w:p>
        </w:tc>
      </w:tr>
      <w:tr w:rsidR="009742D7" w:rsidRPr="00BA3505" w14:paraId="09B01762" w14:textId="77777777" w:rsidTr="004C1122">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7797A9B3" w14:textId="77777777" w:rsidR="009742D7" w:rsidRPr="00DE04E2" w:rsidRDefault="009742D7"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105620DB" w14:textId="77777777" w:rsidR="009742D7" w:rsidRDefault="009742D7"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2</w:t>
            </w:r>
          </w:p>
        </w:tc>
        <w:tc>
          <w:tcPr>
            <w:tcW w:w="969" w:type="dxa"/>
            <w:shd w:val="clear" w:color="auto" w:fill="BFBFBF" w:themeFill="background1" w:themeFillShade="BF"/>
            <w:noWrap/>
          </w:tcPr>
          <w:p w14:paraId="53372987" w14:textId="77777777" w:rsidR="009742D7" w:rsidRPr="00BA3505"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1,17</w:t>
            </w:r>
          </w:p>
        </w:tc>
        <w:tc>
          <w:tcPr>
            <w:tcW w:w="969" w:type="dxa"/>
            <w:shd w:val="clear" w:color="auto" w:fill="BFBFBF" w:themeFill="background1" w:themeFillShade="BF"/>
            <w:noWrap/>
          </w:tcPr>
          <w:p w14:paraId="06411430" w14:textId="77777777" w:rsidR="009742D7" w:rsidRPr="003739CF" w:rsidRDefault="009742D7"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41,5</w:t>
            </w:r>
            <w:r w:rsidRPr="003739CF">
              <w:rPr>
                <w:b/>
                <w:color w:val="000000"/>
                <w:sz w:val="18"/>
                <w:szCs w:val="18"/>
              </w:rPr>
              <w:t>%</w:t>
            </w:r>
          </w:p>
        </w:tc>
      </w:tr>
      <w:tr w:rsidR="009742D7" w:rsidRPr="00BA3505" w14:paraId="3F108588"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437DC8F1" w14:textId="77777777" w:rsidR="009742D7" w:rsidRPr="00DE04E2" w:rsidRDefault="009742D7"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4B92A42F" w14:textId="77777777" w:rsidR="009742D7" w:rsidRDefault="00DD4561" w:rsidP="00DD4561">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12</w:t>
            </w:r>
          </w:p>
        </w:tc>
        <w:tc>
          <w:tcPr>
            <w:tcW w:w="969" w:type="dxa"/>
            <w:shd w:val="clear" w:color="auto" w:fill="BFBFBF" w:themeFill="background1" w:themeFillShade="BF"/>
            <w:noWrap/>
          </w:tcPr>
          <w:p w14:paraId="53B188B9" w14:textId="77777777" w:rsidR="009742D7" w:rsidRPr="00BA3505" w:rsidRDefault="009742D7" w:rsidP="00917AAD">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w:t>
            </w:r>
            <w:r w:rsidR="00917AAD">
              <w:rPr>
                <w:color w:val="000000"/>
                <w:sz w:val="18"/>
                <w:szCs w:val="18"/>
              </w:rPr>
              <w:t>565</w:t>
            </w:r>
          </w:p>
        </w:tc>
        <w:tc>
          <w:tcPr>
            <w:tcW w:w="969" w:type="dxa"/>
            <w:shd w:val="clear" w:color="auto" w:fill="BFBFBF" w:themeFill="background1" w:themeFillShade="BF"/>
            <w:noWrap/>
          </w:tcPr>
          <w:p w14:paraId="5CD6FF64" w14:textId="77777777" w:rsidR="009742D7" w:rsidRPr="003739CF" w:rsidRDefault="003739CF" w:rsidP="009D3CC3">
            <w:pPr>
              <w:cnfStyle w:val="000000010000" w:firstRow="0" w:lastRow="0" w:firstColumn="0" w:lastColumn="0" w:oddVBand="0" w:evenVBand="0" w:oddHBand="0" w:evenHBand="1" w:firstRowFirstColumn="0" w:firstRowLastColumn="0" w:lastRowFirstColumn="0" w:lastRowLastColumn="0"/>
              <w:rPr>
                <w:b/>
                <w:color w:val="000000"/>
                <w:sz w:val="18"/>
                <w:szCs w:val="18"/>
              </w:rPr>
            </w:pPr>
            <w:r>
              <w:rPr>
                <w:b/>
                <w:color w:val="000000"/>
                <w:sz w:val="18"/>
                <w:szCs w:val="18"/>
              </w:rPr>
              <w:t xml:space="preserve">+ </w:t>
            </w:r>
            <w:r w:rsidR="009D3CC3" w:rsidRPr="003739CF">
              <w:rPr>
                <w:b/>
                <w:color w:val="000000"/>
                <w:sz w:val="18"/>
                <w:szCs w:val="18"/>
              </w:rPr>
              <w:t>78,76</w:t>
            </w:r>
            <w:r w:rsidR="009742D7" w:rsidRPr="003739CF">
              <w:rPr>
                <w:b/>
                <w:color w:val="000000"/>
                <w:sz w:val="18"/>
                <w:szCs w:val="18"/>
              </w:rPr>
              <w:t>%</w:t>
            </w:r>
          </w:p>
        </w:tc>
      </w:tr>
      <w:tr w:rsidR="009742D7" w:rsidRPr="00BA3505" w14:paraId="54AFAE98"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77DF82F3" w14:textId="77777777" w:rsidR="009742D7" w:rsidRDefault="009742D7" w:rsidP="004C1122">
            <w:pPr>
              <w:rPr>
                <w:color w:val="000000"/>
                <w:sz w:val="18"/>
                <w:szCs w:val="18"/>
              </w:rPr>
            </w:pPr>
            <w:r w:rsidRPr="009742D7">
              <w:rPr>
                <w:iCs/>
                <w:spacing w:val="5"/>
                <w:sz w:val="18"/>
                <w:lang w:eastAsia="en-US"/>
              </w:rPr>
              <w:t>CLINK</w:t>
            </w:r>
          </w:p>
        </w:tc>
      </w:tr>
      <w:tr w:rsidR="00B7411F" w:rsidRPr="00BA3505" w14:paraId="5F1759C3"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72C9E30B"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4618176E"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0</w:t>
            </w:r>
          </w:p>
        </w:tc>
        <w:tc>
          <w:tcPr>
            <w:tcW w:w="969" w:type="dxa"/>
            <w:shd w:val="clear" w:color="auto" w:fill="BFBFBF" w:themeFill="background1" w:themeFillShade="BF"/>
            <w:noWrap/>
          </w:tcPr>
          <w:p w14:paraId="2547A94F"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9</w:t>
            </w:r>
          </w:p>
        </w:tc>
        <w:tc>
          <w:tcPr>
            <w:tcW w:w="969" w:type="dxa"/>
            <w:shd w:val="clear" w:color="auto" w:fill="BFBFBF" w:themeFill="background1" w:themeFillShade="BF"/>
            <w:noWrap/>
          </w:tcPr>
          <w:p w14:paraId="49370714"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 xml:space="preserve">  77,5</w:t>
            </w:r>
            <w:r w:rsidRPr="003739CF">
              <w:rPr>
                <w:rFonts w:eastAsia="Times New Roman"/>
                <w:b/>
                <w:color w:val="000000"/>
                <w:sz w:val="18"/>
                <w:szCs w:val="18"/>
              </w:rPr>
              <w:t>%</w:t>
            </w:r>
          </w:p>
        </w:tc>
      </w:tr>
      <w:tr w:rsidR="00B7411F" w:rsidRPr="00BA3505" w14:paraId="71C164FC"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1DDB8354"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094A002A"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2</w:t>
            </w:r>
          </w:p>
        </w:tc>
        <w:tc>
          <w:tcPr>
            <w:tcW w:w="969" w:type="dxa"/>
            <w:shd w:val="clear" w:color="auto" w:fill="BFBFBF" w:themeFill="background1" w:themeFillShade="BF"/>
            <w:noWrap/>
          </w:tcPr>
          <w:p w14:paraId="76F50C25"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1,17</w:t>
            </w:r>
          </w:p>
        </w:tc>
        <w:tc>
          <w:tcPr>
            <w:tcW w:w="969" w:type="dxa"/>
            <w:shd w:val="clear" w:color="auto" w:fill="BFBFBF" w:themeFill="background1" w:themeFillShade="BF"/>
            <w:noWrap/>
          </w:tcPr>
          <w:p w14:paraId="31DFCCD2" w14:textId="77777777" w:rsidR="00B7411F" w:rsidRPr="003739CF" w:rsidRDefault="00B7411F"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41,5</w:t>
            </w:r>
            <w:r w:rsidRPr="003739CF">
              <w:rPr>
                <w:b/>
                <w:color w:val="000000"/>
                <w:sz w:val="18"/>
                <w:szCs w:val="18"/>
              </w:rPr>
              <w:t>%</w:t>
            </w:r>
          </w:p>
        </w:tc>
      </w:tr>
      <w:tr w:rsidR="00B7411F" w:rsidRPr="00BA3505" w14:paraId="7501430B"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234C0971"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3712EB20"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12</w:t>
            </w:r>
          </w:p>
        </w:tc>
        <w:tc>
          <w:tcPr>
            <w:tcW w:w="969" w:type="dxa"/>
            <w:shd w:val="clear" w:color="auto" w:fill="BFBFBF" w:themeFill="background1" w:themeFillShade="BF"/>
            <w:noWrap/>
          </w:tcPr>
          <w:p w14:paraId="6BD2F181"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565</w:t>
            </w:r>
          </w:p>
        </w:tc>
        <w:tc>
          <w:tcPr>
            <w:tcW w:w="969" w:type="dxa"/>
            <w:shd w:val="clear" w:color="auto" w:fill="BFBFBF" w:themeFill="background1" w:themeFillShade="BF"/>
            <w:noWrap/>
          </w:tcPr>
          <w:p w14:paraId="1687DBA0" w14:textId="77777777" w:rsidR="00B7411F" w:rsidRPr="003739CF" w:rsidRDefault="003739CF" w:rsidP="009D3CC3">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Pr>
                <w:b/>
                <w:color w:val="000000"/>
                <w:sz w:val="18"/>
                <w:szCs w:val="18"/>
              </w:rPr>
              <w:t xml:space="preserve">+ </w:t>
            </w:r>
            <w:r w:rsidR="009D3CC3" w:rsidRPr="003739CF">
              <w:rPr>
                <w:b/>
                <w:color w:val="000000"/>
                <w:sz w:val="18"/>
                <w:szCs w:val="18"/>
              </w:rPr>
              <w:t>78,76</w:t>
            </w:r>
            <w:r w:rsidR="00B7411F" w:rsidRPr="003739CF">
              <w:rPr>
                <w:b/>
                <w:color w:val="000000"/>
                <w:sz w:val="18"/>
                <w:szCs w:val="18"/>
              </w:rPr>
              <w:t>%</w:t>
            </w:r>
          </w:p>
        </w:tc>
      </w:tr>
      <w:tr w:rsidR="00B7411F" w:rsidRPr="00BA3505" w14:paraId="62186662"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4C75E67F" w14:textId="77777777" w:rsidR="00B7411F" w:rsidRDefault="00B7411F" w:rsidP="004C1122">
            <w:pPr>
              <w:rPr>
                <w:color w:val="000000"/>
                <w:sz w:val="18"/>
                <w:szCs w:val="18"/>
              </w:rPr>
            </w:pPr>
            <w:r>
              <w:rPr>
                <w:iCs/>
                <w:spacing w:val="5"/>
                <w:sz w:val="18"/>
                <w:lang w:eastAsia="en-US"/>
              </w:rPr>
              <w:t>WPGMA</w:t>
            </w:r>
          </w:p>
        </w:tc>
      </w:tr>
      <w:tr w:rsidR="00B7411F" w:rsidRPr="00BA3505" w14:paraId="0301C36E"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5D1CAC0B"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30011829"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0</w:t>
            </w:r>
          </w:p>
        </w:tc>
        <w:tc>
          <w:tcPr>
            <w:tcW w:w="969" w:type="dxa"/>
            <w:shd w:val="clear" w:color="auto" w:fill="BFBFBF" w:themeFill="background1" w:themeFillShade="BF"/>
            <w:noWrap/>
          </w:tcPr>
          <w:p w14:paraId="3508A188"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9</w:t>
            </w:r>
          </w:p>
        </w:tc>
        <w:tc>
          <w:tcPr>
            <w:tcW w:w="969" w:type="dxa"/>
            <w:shd w:val="clear" w:color="auto" w:fill="BFBFBF" w:themeFill="background1" w:themeFillShade="BF"/>
            <w:noWrap/>
          </w:tcPr>
          <w:p w14:paraId="2729A092"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 xml:space="preserve">  77,5</w:t>
            </w:r>
            <w:r w:rsidRPr="003739CF">
              <w:rPr>
                <w:rFonts w:eastAsia="Times New Roman"/>
                <w:b/>
                <w:color w:val="000000"/>
                <w:sz w:val="18"/>
                <w:szCs w:val="18"/>
              </w:rPr>
              <w:t>%</w:t>
            </w:r>
          </w:p>
        </w:tc>
      </w:tr>
      <w:tr w:rsidR="00B7411F" w:rsidRPr="00BA3505" w14:paraId="10714BCA"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75B303E3"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6FA90CC2"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2</w:t>
            </w:r>
          </w:p>
        </w:tc>
        <w:tc>
          <w:tcPr>
            <w:tcW w:w="969" w:type="dxa"/>
            <w:shd w:val="clear" w:color="auto" w:fill="BFBFBF" w:themeFill="background1" w:themeFillShade="BF"/>
            <w:noWrap/>
          </w:tcPr>
          <w:p w14:paraId="435B519B"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1,17</w:t>
            </w:r>
          </w:p>
        </w:tc>
        <w:tc>
          <w:tcPr>
            <w:tcW w:w="969" w:type="dxa"/>
            <w:shd w:val="clear" w:color="auto" w:fill="BFBFBF" w:themeFill="background1" w:themeFillShade="BF"/>
            <w:noWrap/>
          </w:tcPr>
          <w:p w14:paraId="21568D23" w14:textId="77777777" w:rsidR="00B7411F" w:rsidRPr="003739CF" w:rsidRDefault="00B7411F"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41,5</w:t>
            </w:r>
            <w:r w:rsidRPr="003739CF">
              <w:rPr>
                <w:b/>
                <w:color w:val="000000"/>
                <w:sz w:val="18"/>
                <w:szCs w:val="18"/>
              </w:rPr>
              <w:t>%</w:t>
            </w:r>
          </w:p>
        </w:tc>
      </w:tr>
      <w:tr w:rsidR="00B7411F" w:rsidRPr="00BA3505" w14:paraId="03EA9DAC"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65753037"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5BC791C9"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12</w:t>
            </w:r>
          </w:p>
        </w:tc>
        <w:tc>
          <w:tcPr>
            <w:tcW w:w="969" w:type="dxa"/>
            <w:shd w:val="clear" w:color="auto" w:fill="BFBFBF" w:themeFill="background1" w:themeFillShade="BF"/>
            <w:noWrap/>
          </w:tcPr>
          <w:p w14:paraId="1230A3C4"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565</w:t>
            </w:r>
          </w:p>
        </w:tc>
        <w:tc>
          <w:tcPr>
            <w:tcW w:w="969" w:type="dxa"/>
            <w:shd w:val="clear" w:color="auto" w:fill="BFBFBF" w:themeFill="background1" w:themeFillShade="BF"/>
            <w:noWrap/>
          </w:tcPr>
          <w:p w14:paraId="6F073E36" w14:textId="77777777" w:rsidR="00B7411F" w:rsidRPr="003739CF" w:rsidRDefault="003739CF" w:rsidP="009D3CC3">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Pr>
                <w:b/>
                <w:color w:val="000000"/>
                <w:sz w:val="18"/>
                <w:szCs w:val="18"/>
              </w:rPr>
              <w:t xml:space="preserve">+ </w:t>
            </w:r>
            <w:r w:rsidR="009D3CC3" w:rsidRPr="003739CF">
              <w:rPr>
                <w:b/>
                <w:color w:val="000000"/>
                <w:sz w:val="18"/>
                <w:szCs w:val="18"/>
              </w:rPr>
              <w:t>78,76</w:t>
            </w:r>
            <w:r w:rsidR="00B7411F" w:rsidRPr="003739CF">
              <w:rPr>
                <w:b/>
                <w:color w:val="000000"/>
                <w:sz w:val="18"/>
                <w:szCs w:val="18"/>
              </w:rPr>
              <w:t>%</w:t>
            </w:r>
          </w:p>
        </w:tc>
      </w:tr>
    </w:tbl>
    <w:p w14:paraId="5AAF934B" w14:textId="77777777" w:rsidR="009742D7" w:rsidRPr="009742D7" w:rsidRDefault="009742D7" w:rsidP="009742D7"/>
    <w:p w14:paraId="1CB28CD9" w14:textId="77777777" w:rsidR="009742D7" w:rsidRDefault="009742D7" w:rsidP="009742D7">
      <w:pPr>
        <w:pStyle w:val="Caption"/>
      </w:pPr>
      <w:bookmarkStart w:id="595" w:name="_Ref377377389"/>
      <w:bookmarkStart w:id="596" w:name="_Toc396498117"/>
      <w:r>
        <w:lastRenderedPageBreak/>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2</w:t>
      </w:r>
      <w:r w:rsidR="003C0604">
        <w:fldChar w:fldCharType="end"/>
      </w:r>
      <w:bookmarkEnd w:id="595"/>
      <w:r>
        <w:t xml:space="preserve"> Hasil Uji Perbandingan </w:t>
      </w:r>
      <w:r>
        <w:rPr>
          <w:i/>
        </w:rPr>
        <w:t xml:space="preserve">Metrics </w:t>
      </w:r>
      <w:r>
        <w:t xml:space="preserve">pada </w:t>
      </w:r>
      <w:r>
        <w:fldChar w:fldCharType="begin"/>
      </w:r>
      <w:r>
        <w:instrText xml:space="preserve"> REF _Ref376549939 \h  \* MERGEFORMAT </w:instrText>
      </w:r>
      <w:r>
        <w:fldChar w:fldCharType="separate"/>
      </w:r>
      <w:r w:rsidR="002836B7">
        <w:t xml:space="preserve">Kode Sumber </w:t>
      </w:r>
      <w:r w:rsidR="002836B7">
        <w:rPr>
          <w:noProof/>
        </w:rPr>
        <w:t>C</w:t>
      </w:r>
      <w:r w:rsidR="002836B7">
        <w:t>.</w:t>
      </w:r>
      <w:r w:rsidR="002836B7">
        <w:rPr>
          <w:noProof/>
        </w:rPr>
        <w:t>8</w:t>
      </w:r>
      <w:bookmarkEnd w:id="596"/>
      <w:r>
        <w:fldChar w:fldCharType="end"/>
      </w:r>
    </w:p>
    <w:tbl>
      <w:tblPr>
        <w:tblStyle w:val="LightGrid5"/>
        <w:tblW w:w="0" w:type="auto"/>
        <w:tblLayout w:type="fixed"/>
        <w:tblLook w:val="04A0" w:firstRow="1" w:lastRow="0" w:firstColumn="1" w:lastColumn="0" w:noHBand="0" w:noVBand="1"/>
      </w:tblPr>
      <w:tblGrid>
        <w:gridCol w:w="3078"/>
        <w:gridCol w:w="969"/>
        <w:gridCol w:w="969"/>
        <w:gridCol w:w="969"/>
      </w:tblGrid>
      <w:tr w:rsidR="009742D7" w:rsidRPr="00BA3505" w14:paraId="02D85F69" w14:textId="77777777" w:rsidTr="00AF68A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078" w:type="dxa"/>
            <w:noWrap/>
            <w:hideMark/>
          </w:tcPr>
          <w:p w14:paraId="08D22A31" w14:textId="77777777" w:rsidR="009742D7" w:rsidRPr="00526A03" w:rsidRDefault="009742D7" w:rsidP="004C1122">
            <w:pPr>
              <w:tabs>
                <w:tab w:val="left" w:pos="856"/>
              </w:tabs>
              <w:jc w:val="left"/>
              <w:rPr>
                <w:rFonts w:eastAsia="Times New Roman"/>
                <w:i/>
                <w:color w:val="000000"/>
                <w:sz w:val="18"/>
                <w:szCs w:val="18"/>
              </w:rPr>
            </w:pPr>
            <w:r w:rsidRPr="00526A03">
              <w:rPr>
                <w:rFonts w:eastAsia="Times New Roman"/>
                <w:i/>
                <w:color w:val="000000"/>
                <w:sz w:val="18"/>
                <w:szCs w:val="18"/>
              </w:rPr>
              <w:t>Metrics</w:t>
            </w:r>
          </w:p>
        </w:tc>
        <w:tc>
          <w:tcPr>
            <w:tcW w:w="969" w:type="dxa"/>
            <w:noWrap/>
            <w:hideMark/>
          </w:tcPr>
          <w:p w14:paraId="01A9469D"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belum</w:t>
            </w:r>
          </w:p>
        </w:tc>
        <w:tc>
          <w:tcPr>
            <w:tcW w:w="969" w:type="dxa"/>
            <w:noWrap/>
            <w:hideMark/>
          </w:tcPr>
          <w:p w14:paraId="560699F9"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sudah</w:t>
            </w:r>
          </w:p>
        </w:tc>
        <w:tc>
          <w:tcPr>
            <w:tcW w:w="969" w:type="dxa"/>
            <w:noWrap/>
            <w:hideMark/>
          </w:tcPr>
          <w:p w14:paraId="564DD45A"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lisih</w:t>
            </w:r>
          </w:p>
        </w:tc>
      </w:tr>
      <w:tr w:rsidR="009742D7" w:rsidRPr="00BA3505" w14:paraId="05A2AA57" w14:textId="77777777" w:rsidTr="004C1122">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vAlign w:val="center"/>
          </w:tcPr>
          <w:p w14:paraId="41D0E309" w14:textId="77777777" w:rsidR="009742D7" w:rsidRDefault="009742D7" w:rsidP="004C1122">
            <w:pPr>
              <w:jc w:val="left"/>
              <w:rPr>
                <w:color w:val="000000"/>
                <w:sz w:val="18"/>
                <w:szCs w:val="18"/>
              </w:rPr>
            </w:pPr>
            <w:r w:rsidRPr="009742D7">
              <w:rPr>
                <w:iCs/>
                <w:spacing w:val="5"/>
                <w:sz w:val="18"/>
                <w:lang w:eastAsia="en-US"/>
              </w:rPr>
              <w:t>SLINK</w:t>
            </w:r>
          </w:p>
        </w:tc>
      </w:tr>
      <w:tr w:rsidR="009742D7" w:rsidRPr="00BA3505" w14:paraId="10FD0FEE" w14:textId="77777777" w:rsidTr="00917AAD">
        <w:trPr>
          <w:cnfStyle w:val="000000010000" w:firstRow="0" w:lastRow="0" w:firstColumn="0" w:lastColumn="0" w:oddVBand="0" w:evenVBand="0" w:oddHBand="0" w:evenHBand="1"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hideMark/>
          </w:tcPr>
          <w:p w14:paraId="4C6D7C75" w14:textId="77777777" w:rsidR="009742D7" w:rsidRPr="00DE04E2" w:rsidRDefault="009742D7"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hideMark/>
          </w:tcPr>
          <w:p w14:paraId="1F4C7ED4" w14:textId="77777777" w:rsidR="009742D7" w:rsidRDefault="00DD4561"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7</w:t>
            </w:r>
          </w:p>
        </w:tc>
        <w:tc>
          <w:tcPr>
            <w:tcW w:w="969" w:type="dxa"/>
            <w:shd w:val="clear" w:color="auto" w:fill="BFBFBF" w:themeFill="background1" w:themeFillShade="BF"/>
            <w:noWrap/>
          </w:tcPr>
          <w:p w14:paraId="54AA5B30" w14:textId="77777777" w:rsidR="009742D7" w:rsidRPr="00BA3505" w:rsidRDefault="00917AAD" w:rsidP="004C1122">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25</w:t>
            </w:r>
          </w:p>
        </w:tc>
        <w:tc>
          <w:tcPr>
            <w:tcW w:w="969" w:type="dxa"/>
            <w:shd w:val="clear" w:color="auto" w:fill="BFBFBF" w:themeFill="background1" w:themeFillShade="BF"/>
            <w:noWrap/>
            <w:hideMark/>
          </w:tcPr>
          <w:p w14:paraId="267927EA" w14:textId="77777777" w:rsidR="009742D7" w:rsidRPr="003739CF" w:rsidRDefault="009742D7"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32,43</w:t>
            </w:r>
            <w:r w:rsidRPr="003739CF">
              <w:rPr>
                <w:rFonts w:eastAsia="Times New Roman"/>
                <w:b/>
                <w:color w:val="000000"/>
                <w:sz w:val="18"/>
                <w:szCs w:val="18"/>
              </w:rPr>
              <w:t>%</w:t>
            </w:r>
          </w:p>
        </w:tc>
      </w:tr>
      <w:tr w:rsidR="009742D7" w:rsidRPr="00BA3505" w14:paraId="0EA3E54B" w14:textId="77777777" w:rsidTr="004C1122">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5758E1B8" w14:textId="77777777" w:rsidR="009742D7" w:rsidRPr="00DE04E2" w:rsidRDefault="009742D7"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07D83BE5" w14:textId="77777777" w:rsidR="009742D7" w:rsidRDefault="00DD4561"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12</w:t>
            </w:r>
          </w:p>
        </w:tc>
        <w:tc>
          <w:tcPr>
            <w:tcW w:w="969" w:type="dxa"/>
            <w:shd w:val="clear" w:color="auto" w:fill="BFBFBF" w:themeFill="background1" w:themeFillShade="BF"/>
            <w:noWrap/>
          </w:tcPr>
          <w:p w14:paraId="0D7E70D3" w14:textId="77777777" w:rsidR="009742D7" w:rsidRPr="00BA3505"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6,5</w:t>
            </w:r>
          </w:p>
        </w:tc>
        <w:tc>
          <w:tcPr>
            <w:tcW w:w="969" w:type="dxa"/>
            <w:shd w:val="clear" w:color="auto" w:fill="BFBFBF" w:themeFill="background1" w:themeFillShade="BF"/>
            <w:noWrap/>
          </w:tcPr>
          <w:p w14:paraId="46BAFDB5" w14:textId="77777777" w:rsidR="009742D7" w:rsidRPr="003739CF" w:rsidRDefault="009742D7"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45,8</w:t>
            </w:r>
            <w:r w:rsidRPr="003739CF">
              <w:rPr>
                <w:b/>
                <w:color w:val="000000"/>
                <w:sz w:val="18"/>
                <w:szCs w:val="18"/>
              </w:rPr>
              <w:t>%</w:t>
            </w:r>
          </w:p>
        </w:tc>
      </w:tr>
      <w:tr w:rsidR="009742D7" w:rsidRPr="00BA3505" w14:paraId="0F2DC45C"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40A02E3C" w14:textId="77777777" w:rsidR="009742D7" w:rsidRPr="00DE04E2" w:rsidRDefault="009742D7"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5C1A9248" w14:textId="77777777" w:rsidR="009742D7" w:rsidRDefault="009742D7" w:rsidP="00DD4561">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w:t>
            </w:r>
            <w:r w:rsidR="00DD4561">
              <w:rPr>
                <w:noProof/>
                <w:color w:val="000000"/>
                <w:sz w:val="18"/>
                <w:szCs w:val="18"/>
                <w:lang w:eastAsia="en-US"/>
              </w:rPr>
              <w:t>14</w:t>
            </w:r>
          </w:p>
        </w:tc>
        <w:tc>
          <w:tcPr>
            <w:tcW w:w="969" w:type="dxa"/>
            <w:shd w:val="clear" w:color="auto" w:fill="BFBFBF" w:themeFill="background1" w:themeFillShade="BF"/>
            <w:noWrap/>
          </w:tcPr>
          <w:p w14:paraId="026AAFDF" w14:textId="77777777" w:rsidR="009742D7" w:rsidRPr="00BA3505" w:rsidRDefault="00917AAD"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324</w:t>
            </w:r>
          </w:p>
        </w:tc>
        <w:tc>
          <w:tcPr>
            <w:tcW w:w="969" w:type="dxa"/>
            <w:shd w:val="clear" w:color="auto" w:fill="BFBFBF" w:themeFill="background1" w:themeFillShade="BF"/>
            <w:noWrap/>
          </w:tcPr>
          <w:p w14:paraId="51E9BE13" w14:textId="77777777" w:rsidR="009742D7" w:rsidRPr="003739CF" w:rsidRDefault="009742D7" w:rsidP="003739CF">
            <w:pP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 xml:space="preserve">  6,8</w:t>
            </w:r>
            <w:r w:rsidRPr="003739CF">
              <w:rPr>
                <w:b/>
                <w:color w:val="000000"/>
                <w:sz w:val="18"/>
                <w:szCs w:val="18"/>
              </w:rPr>
              <w:t>%</w:t>
            </w:r>
          </w:p>
        </w:tc>
      </w:tr>
      <w:tr w:rsidR="009742D7" w:rsidRPr="00BA3505" w14:paraId="55F57567"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69D2C5A7" w14:textId="77777777" w:rsidR="009742D7" w:rsidRDefault="009742D7" w:rsidP="004C1122">
            <w:pPr>
              <w:rPr>
                <w:color w:val="000000"/>
                <w:sz w:val="18"/>
                <w:szCs w:val="18"/>
              </w:rPr>
            </w:pPr>
            <w:r w:rsidRPr="009742D7">
              <w:rPr>
                <w:iCs/>
                <w:spacing w:val="5"/>
                <w:sz w:val="18"/>
                <w:lang w:eastAsia="en-US"/>
              </w:rPr>
              <w:t>CLINK</w:t>
            </w:r>
          </w:p>
        </w:tc>
      </w:tr>
      <w:tr w:rsidR="00B7411F" w:rsidRPr="00BA3505" w14:paraId="0E13197F"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44A5D32C"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28A32843"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7</w:t>
            </w:r>
          </w:p>
        </w:tc>
        <w:tc>
          <w:tcPr>
            <w:tcW w:w="969" w:type="dxa"/>
            <w:shd w:val="clear" w:color="auto" w:fill="BFBFBF" w:themeFill="background1" w:themeFillShade="BF"/>
            <w:noWrap/>
          </w:tcPr>
          <w:p w14:paraId="164C4DB0"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14</w:t>
            </w:r>
          </w:p>
        </w:tc>
        <w:tc>
          <w:tcPr>
            <w:tcW w:w="969" w:type="dxa"/>
            <w:shd w:val="clear" w:color="auto" w:fill="BFBFBF" w:themeFill="background1" w:themeFillShade="BF"/>
            <w:noWrap/>
          </w:tcPr>
          <w:p w14:paraId="084D0706"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 xml:space="preserve"> </w:t>
            </w:r>
            <w:r w:rsidR="006B3146">
              <w:rPr>
                <w:rFonts w:eastAsia="Times New Roman"/>
                <w:b/>
                <w:color w:val="000000"/>
                <w:sz w:val="18"/>
                <w:szCs w:val="18"/>
              </w:rPr>
              <w:t xml:space="preserve"> </w:t>
            </w:r>
            <w:r w:rsidR="009D3CC3" w:rsidRPr="003739CF">
              <w:rPr>
                <w:rFonts w:eastAsia="Times New Roman"/>
                <w:b/>
                <w:color w:val="000000"/>
                <w:sz w:val="18"/>
                <w:szCs w:val="18"/>
              </w:rPr>
              <w:t>62,2</w:t>
            </w:r>
            <w:r w:rsidRPr="003739CF">
              <w:rPr>
                <w:rFonts w:eastAsia="Times New Roman"/>
                <w:b/>
                <w:color w:val="000000"/>
                <w:sz w:val="18"/>
                <w:szCs w:val="18"/>
              </w:rPr>
              <w:t>%</w:t>
            </w:r>
          </w:p>
        </w:tc>
      </w:tr>
      <w:tr w:rsidR="00B7411F" w:rsidRPr="00BA3505" w14:paraId="62AE3358"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0DC5C5FA"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7748BB11"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12</w:t>
            </w:r>
          </w:p>
        </w:tc>
        <w:tc>
          <w:tcPr>
            <w:tcW w:w="969" w:type="dxa"/>
            <w:shd w:val="clear" w:color="auto" w:fill="BFBFBF" w:themeFill="background1" w:themeFillShade="BF"/>
            <w:noWrap/>
          </w:tcPr>
          <w:p w14:paraId="3C3D84AB"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3,75</w:t>
            </w:r>
          </w:p>
        </w:tc>
        <w:tc>
          <w:tcPr>
            <w:tcW w:w="969" w:type="dxa"/>
            <w:shd w:val="clear" w:color="auto" w:fill="BFBFBF" w:themeFill="background1" w:themeFillShade="BF"/>
            <w:noWrap/>
          </w:tcPr>
          <w:p w14:paraId="1F1779F3" w14:textId="77777777" w:rsidR="00B7411F" w:rsidRPr="003739CF" w:rsidRDefault="006B3146"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Pr>
                <w:b/>
                <w:color w:val="000000"/>
                <w:sz w:val="18"/>
                <w:szCs w:val="18"/>
              </w:rPr>
              <w:t xml:space="preserve">-  </w:t>
            </w:r>
            <w:r w:rsidR="009D3CC3" w:rsidRPr="003739CF">
              <w:rPr>
                <w:b/>
                <w:color w:val="000000"/>
                <w:sz w:val="18"/>
                <w:szCs w:val="18"/>
              </w:rPr>
              <w:t>68,75</w:t>
            </w:r>
            <w:r w:rsidR="00B7411F" w:rsidRPr="003739CF">
              <w:rPr>
                <w:b/>
                <w:color w:val="000000"/>
                <w:sz w:val="18"/>
                <w:szCs w:val="18"/>
              </w:rPr>
              <w:t>%</w:t>
            </w:r>
          </w:p>
        </w:tc>
      </w:tr>
      <w:tr w:rsidR="00B7411F" w:rsidRPr="00BA3505" w14:paraId="543D9DDA"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4FF4AF87"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78FEB1D8"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14</w:t>
            </w:r>
          </w:p>
        </w:tc>
        <w:tc>
          <w:tcPr>
            <w:tcW w:w="969" w:type="dxa"/>
            <w:shd w:val="clear" w:color="auto" w:fill="BFBFBF" w:themeFill="background1" w:themeFillShade="BF"/>
            <w:noWrap/>
          </w:tcPr>
          <w:p w14:paraId="5DF9A992"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409</w:t>
            </w:r>
          </w:p>
        </w:tc>
        <w:tc>
          <w:tcPr>
            <w:tcW w:w="969" w:type="dxa"/>
            <w:shd w:val="clear" w:color="auto" w:fill="BFBFBF" w:themeFill="background1" w:themeFillShade="BF"/>
            <w:noWrap/>
          </w:tcPr>
          <w:p w14:paraId="4DEB3ADA" w14:textId="77777777" w:rsidR="00B7411F" w:rsidRPr="003739CF" w:rsidRDefault="003739CF" w:rsidP="009D3CC3">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Pr>
                <w:b/>
                <w:color w:val="000000"/>
                <w:sz w:val="18"/>
                <w:szCs w:val="18"/>
              </w:rPr>
              <w:t xml:space="preserve">+ </w:t>
            </w:r>
            <w:r w:rsidR="009D3CC3" w:rsidRPr="003739CF">
              <w:rPr>
                <w:b/>
                <w:color w:val="000000"/>
                <w:sz w:val="18"/>
                <w:szCs w:val="18"/>
              </w:rPr>
              <w:t>65,77</w:t>
            </w:r>
            <w:r w:rsidR="00B7411F" w:rsidRPr="003739CF">
              <w:rPr>
                <w:b/>
                <w:color w:val="000000"/>
                <w:sz w:val="18"/>
                <w:szCs w:val="18"/>
              </w:rPr>
              <w:t>%</w:t>
            </w:r>
          </w:p>
        </w:tc>
      </w:tr>
      <w:tr w:rsidR="00B7411F" w:rsidRPr="00BA3505" w14:paraId="02706BFF"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5ADD9A2C" w14:textId="77777777" w:rsidR="00B7411F" w:rsidRDefault="00B7411F" w:rsidP="004C1122">
            <w:pPr>
              <w:rPr>
                <w:color w:val="000000"/>
                <w:sz w:val="18"/>
                <w:szCs w:val="18"/>
              </w:rPr>
            </w:pPr>
            <w:r>
              <w:rPr>
                <w:iCs/>
                <w:spacing w:val="5"/>
                <w:sz w:val="18"/>
                <w:lang w:eastAsia="en-US"/>
              </w:rPr>
              <w:t>WPGMA</w:t>
            </w:r>
          </w:p>
        </w:tc>
      </w:tr>
      <w:tr w:rsidR="00B7411F" w:rsidRPr="00BA3505" w14:paraId="271CCC95"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2DEBB93B"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472DCAA0"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37</w:t>
            </w:r>
          </w:p>
        </w:tc>
        <w:tc>
          <w:tcPr>
            <w:tcW w:w="969" w:type="dxa"/>
            <w:shd w:val="clear" w:color="auto" w:fill="BFBFBF" w:themeFill="background1" w:themeFillShade="BF"/>
            <w:noWrap/>
          </w:tcPr>
          <w:p w14:paraId="42C343D3"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24</w:t>
            </w:r>
          </w:p>
        </w:tc>
        <w:tc>
          <w:tcPr>
            <w:tcW w:w="969" w:type="dxa"/>
            <w:shd w:val="clear" w:color="auto" w:fill="BFBFBF" w:themeFill="background1" w:themeFillShade="BF"/>
            <w:noWrap/>
          </w:tcPr>
          <w:p w14:paraId="580DDE7A"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35,14</w:t>
            </w:r>
            <w:r w:rsidRPr="003739CF">
              <w:rPr>
                <w:rFonts w:eastAsia="Times New Roman"/>
                <w:b/>
                <w:color w:val="000000"/>
                <w:sz w:val="18"/>
                <w:szCs w:val="18"/>
              </w:rPr>
              <w:t>%</w:t>
            </w:r>
          </w:p>
        </w:tc>
      </w:tr>
      <w:tr w:rsidR="00B7411F" w:rsidRPr="00BA3505" w14:paraId="5A6ECA71"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16E136F0"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5905619D"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12</w:t>
            </w:r>
          </w:p>
        </w:tc>
        <w:tc>
          <w:tcPr>
            <w:tcW w:w="969" w:type="dxa"/>
            <w:shd w:val="clear" w:color="auto" w:fill="BFBFBF" w:themeFill="background1" w:themeFillShade="BF"/>
            <w:noWrap/>
          </w:tcPr>
          <w:p w14:paraId="3E7EA85D"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6,5</w:t>
            </w:r>
          </w:p>
        </w:tc>
        <w:tc>
          <w:tcPr>
            <w:tcW w:w="969" w:type="dxa"/>
            <w:shd w:val="clear" w:color="auto" w:fill="BFBFBF" w:themeFill="background1" w:themeFillShade="BF"/>
            <w:noWrap/>
          </w:tcPr>
          <w:p w14:paraId="1C0DD9F2" w14:textId="77777777" w:rsidR="00B7411F" w:rsidRPr="003739CF" w:rsidRDefault="00B7411F"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 xml:space="preserve"> </w:t>
            </w:r>
            <w:r w:rsidR="006B3146">
              <w:rPr>
                <w:b/>
                <w:color w:val="000000"/>
                <w:sz w:val="18"/>
                <w:szCs w:val="18"/>
              </w:rPr>
              <w:t xml:space="preserve"> </w:t>
            </w:r>
            <w:r w:rsidR="009D3CC3" w:rsidRPr="003739CF">
              <w:rPr>
                <w:b/>
                <w:color w:val="000000"/>
                <w:sz w:val="18"/>
                <w:szCs w:val="18"/>
              </w:rPr>
              <w:t>45,8</w:t>
            </w:r>
            <w:r w:rsidRPr="003739CF">
              <w:rPr>
                <w:b/>
                <w:color w:val="000000"/>
                <w:sz w:val="18"/>
                <w:szCs w:val="18"/>
              </w:rPr>
              <w:t>%</w:t>
            </w:r>
          </w:p>
        </w:tc>
      </w:tr>
      <w:tr w:rsidR="00B7411F" w:rsidRPr="00BA3505" w14:paraId="699DD217"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67592D5C"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632E1A3B"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14</w:t>
            </w:r>
          </w:p>
        </w:tc>
        <w:tc>
          <w:tcPr>
            <w:tcW w:w="969" w:type="dxa"/>
            <w:shd w:val="clear" w:color="auto" w:fill="BFBFBF" w:themeFill="background1" w:themeFillShade="BF"/>
            <w:noWrap/>
          </w:tcPr>
          <w:p w14:paraId="7AB13447"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33</w:t>
            </w:r>
          </w:p>
        </w:tc>
        <w:tc>
          <w:tcPr>
            <w:tcW w:w="969" w:type="dxa"/>
            <w:shd w:val="clear" w:color="auto" w:fill="BFBFBF" w:themeFill="background1" w:themeFillShade="BF"/>
            <w:noWrap/>
          </w:tcPr>
          <w:p w14:paraId="7B2F88BE" w14:textId="77777777" w:rsidR="00B7411F" w:rsidRPr="003739CF" w:rsidRDefault="00B7411F" w:rsidP="003739CF">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739CF">
              <w:rPr>
                <w:b/>
                <w:color w:val="000000"/>
                <w:sz w:val="18"/>
                <w:szCs w:val="18"/>
              </w:rPr>
              <w:t>+ 5</w:t>
            </w:r>
            <w:r w:rsidR="009D3CC3" w:rsidRPr="003739CF">
              <w:rPr>
                <w:b/>
                <w:color w:val="000000"/>
                <w:sz w:val="18"/>
                <w:szCs w:val="18"/>
              </w:rPr>
              <w:t>7,57</w:t>
            </w:r>
            <w:r w:rsidRPr="003739CF">
              <w:rPr>
                <w:b/>
                <w:color w:val="000000"/>
                <w:sz w:val="18"/>
                <w:szCs w:val="18"/>
              </w:rPr>
              <w:t>%</w:t>
            </w:r>
          </w:p>
        </w:tc>
      </w:tr>
    </w:tbl>
    <w:p w14:paraId="669199F0" w14:textId="77777777" w:rsidR="009742D7" w:rsidRDefault="009742D7" w:rsidP="009742D7">
      <w:pPr>
        <w:pStyle w:val="Caption"/>
      </w:pPr>
    </w:p>
    <w:p w14:paraId="7ACB875E" w14:textId="77777777" w:rsidR="009742D7" w:rsidRDefault="009742D7" w:rsidP="009742D7">
      <w:pPr>
        <w:pStyle w:val="Caption"/>
      </w:pPr>
      <w:bookmarkStart w:id="597" w:name="_Ref377377408"/>
      <w:bookmarkStart w:id="598" w:name="_Toc396498118"/>
      <w:r>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3</w:t>
      </w:r>
      <w:r w:rsidR="003C0604">
        <w:fldChar w:fldCharType="end"/>
      </w:r>
      <w:bookmarkEnd w:id="597"/>
      <w:r>
        <w:t xml:space="preserve"> Hasil Uji Perbandingan </w:t>
      </w:r>
      <w:r>
        <w:rPr>
          <w:i/>
        </w:rPr>
        <w:t xml:space="preserve">Metrics </w:t>
      </w:r>
      <w:r>
        <w:t xml:space="preserve">pada </w:t>
      </w:r>
      <w:r w:rsidR="00AD6632">
        <w:fldChar w:fldCharType="begin"/>
      </w:r>
      <w:r w:rsidR="00AD6632">
        <w:instrText xml:space="preserve"> REF _Ref376550029 \h </w:instrText>
      </w:r>
      <w:r w:rsidR="00AD6632">
        <w:fldChar w:fldCharType="separate"/>
      </w:r>
      <w:r w:rsidR="002836B7">
        <w:t xml:space="preserve">Kode Sumber </w:t>
      </w:r>
      <w:r w:rsidR="002836B7">
        <w:rPr>
          <w:noProof/>
        </w:rPr>
        <w:t>C</w:t>
      </w:r>
      <w:r w:rsidR="002836B7">
        <w:t>.</w:t>
      </w:r>
      <w:r w:rsidR="002836B7">
        <w:rPr>
          <w:noProof/>
        </w:rPr>
        <w:t>11</w:t>
      </w:r>
      <w:bookmarkEnd w:id="598"/>
      <w:r w:rsidR="00AD6632">
        <w:fldChar w:fldCharType="end"/>
      </w:r>
    </w:p>
    <w:tbl>
      <w:tblPr>
        <w:tblStyle w:val="LightGrid5"/>
        <w:tblW w:w="0" w:type="auto"/>
        <w:tblLayout w:type="fixed"/>
        <w:tblLook w:val="04A0" w:firstRow="1" w:lastRow="0" w:firstColumn="1" w:lastColumn="0" w:noHBand="0" w:noVBand="1"/>
      </w:tblPr>
      <w:tblGrid>
        <w:gridCol w:w="3078"/>
        <w:gridCol w:w="969"/>
        <w:gridCol w:w="969"/>
        <w:gridCol w:w="969"/>
      </w:tblGrid>
      <w:tr w:rsidR="009742D7" w:rsidRPr="00BA3505" w14:paraId="55AD94F2" w14:textId="77777777" w:rsidTr="00AF68A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078" w:type="dxa"/>
            <w:noWrap/>
            <w:hideMark/>
          </w:tcPr>
          <w:p w14:paraId="6D1512AA" w14:textId="77777777" w:rsidR="009742D7" w:rsidRPr="00526A03" w:rsidRDefault="009742D7" w:rsidP="004C1122">
            <w:pPr>
              <w:tabs>
                <w:tab w:val="left" w:pos="856"/>
              </w:tabs>
              <w:jc w:val="left"/>
              <w:rPr>
                <w:rFonts w:eastAsia="Times New Roman"/>
                <w:i/>
                <w:color w:val="000000"/>
                <w:sz w:val="18"/>
                <w:szCs w:val="18"/>
              </w:rPr>
            </w:pPr>
            <w:r w:rsidRPr="00526A03">
              <w:rPr>
                <w:rFonts w:eastAsia="Times New Roman"/>
                <w:i/>
                <w:color w:val="000000"/>
                <w:sz w:val="18"/>
                <w:szCs w:val="18"/>
              </w:rPr>
              <w:t>Metrics</w:t>
            </w:r>
          </w:p>
        </w:tc>
        <w:tc>
          <w:tcPr>
            <w:tcW w:w="969" w:type="dxa"/>
            <w:noWrap/>
            <w:hideMark/>
          </w:tcPr>
          <w:p w14:paraId="5C79E4CA"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belum</w:t>
            </w:r>
          </w:p>
        </w:tc>
        <w:tc>
          <w:tcPr>
            <w:tcW w:w="969" w:type="dxa"/>
            <w:noWrap/>
            <w:hideMark/>
          </w:tcPr>
          <w:p w14:paraId="4B4AFBEA"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sudah</w:t>
            </w:r>
          </w:p>
        </w:tc>
        <w:tc>
          <w:tcPr>
            <w:tcW w:w="969" w:type="dxa"/>
            <w:noWrap/>
            <w:hideMark/>
          </w:tcPr>
          <w:p w14:paraId="16AF1461" w14:textId="77777777" w:rsidR="009742D7" w:rsidRPr="00BA3505" w:rsidRDefault="009742D7" w:rsidP="004C1122">
            <w:pPr>
              <w:jc w:val="lef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Selisih</w:t>
            </w:r>
          </w:p>
        </w:tc>
      </w:tr>
      <w:tr w:rsidR="009742D7" w:rsidRPr="00BA3505" w14:paraId="1CE2660A" w14:textId="77777777" w:rsidTr="004C1122">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vAlign w:val="center"/>
          </w:tcPr>
          <w:p w14:paraId="7F37DB3B" w14:textId="77777777" w:rsidR="009742D7" w:rsidRDefault="009742D7" w:rsidP="004C1122">
            <w:pPr>
              <w:jc w:val="left"/>
              <w:rPr>
                <w:color w:val="000000"/>
                <w:sz w:val="18"/>
                <w:szCs w:val="18"/>
              </w:rPr>
            </w:pPr>
            <w:r w:rsidRPr="009742D7">
              <w:rPr>
                <w:iCs/>
                <w:spacing w:val="5"/>
                <w:sz w:val="18"/>
                <w:lang w:eastAsia="en-US"/>
              </w:rPr>
              <w:t>SLINK</w:t>
            </w:r>
          </w:p>
        </w:tc>
      </w:tr>
      <w:tr w:rsidR="009742D7" w:rsidRPr="00BA3505" w14:paraId="47904DE5" w14:textId="77777777" w:rsidTr="00917AAD">
        <w:trPr>
          <w:cnfStyle w:val="000000010000" w:firstRow="0" w:lastRow="0" w:firstColumn="0" w:lastColumn="0" w:oddVBand="0" w:evenVBand="0" w:oddHBand="0" w:evenHBand="1"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hideMark/>
          </w:tcPr>
          <w:p w14:paraId="34714DFF" w14:textId="77777777" w:rsidR="009742D7" w:rsidRPr="00DE04E2" w:rsidRDefault="009742D7"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hideMark/>
          </w:tcPr>
          <w:p w14:paraId="79CA0A99" w14:textId="77777777" w:rsidR="009742D7" w:rsidRDefault="00DD4561"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8</w:t>
            </w:r>
          </w:p>
        </w:tc>
        <w:tc>
          <w:tcPr>
            <w:tcW w:w="969" w:type="dxa"/>
            <w:shd w:val="clear" w:color="auto" w:fill="BFBFBF" w:themeFill="background1" w:themeFillShade="BF"/>
            <w:noWrap/>
          </w:tcPr>
          <w:p w14:paraId="57057D0D" w14:textId="77777777" w:rsidR="009742D7" w:rsidRPr="00BA3505" w:rsidRDefault="00917AAD" w:rsidP="004C1122">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48</w:t>
            </w:r>
          </w:p>
        </w:tc>
        <w:tc>
          <w:tcPr>
            <w:tcW w:w="969" w:type="dxa"/>
            <w:shd w:val="clear" w:color="auto" w:fill="BFBFBF" w:themeFill="background1" w:themeFillShade="BF"/>
            <w:noWrap/>
            <w:hideMark/>
          </w:tcPr>
          <w:p w14:paraId="089B441A" w14:textId="77777777" w:rsidR="009742D7" w:rsidRPr="003739CF" w:rsidRDefault="009742D7"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0</w:t>
            </w:r>
            <w:r w:rsidRPr="003739CF">
              <w:rPr>
                <w:rFonts w:eastAsia="Times New Roman"/>
                <w:b/>
                <w:color w:val="000000"/>
                <w:sz w:val="18"/>
                <w:szCs w:val="18"/>
              </w:rPr>
              <w:t>%</w:t>
            </w:r>
          </w:p>
        </w:tc>
      </w:tr>
      <w:tr w:rsidR="009742D7" w:rsidRPr="00BA3505" w14:paraId="7809E145" w14:textId="77777777" w:rsidTr="004C1122">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060929BB" w14:textId="77777777" w:rsidR="009742D7" w:rsidRPr="00DE04E2" w:rsidRDefault="009742D7"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28928EC0" w14:textId="77777777" w:rsidR="009742D7" w:rsidRDefault="00DD4561"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17</w:t>
            </w:r>
          </w:p>
        </w:tc>
        <w:tc>
          <w:tcPr>
            <w:tcW w:w="969" w:type="dxa"/>
            <w:shd w:val="clear" w:color="auto" w:fill="BFBFBF" w:themeFill="background1" w:themeFillShade="BF"/>
            <w:noWrap/>
          </w:tcPr>
          <w:p w14:paraId="197B2ED9" w14:textId="77777777" w:rsidR="009742D7" w:rsidRPr="00BA3505"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17</w:t>
            </w:r>
          </w:p>
        </w:tc>
        <w:tc>
          <w:tcPr>
            <w:tcW w:w="969" w:type="dxa"/>
            <w:shd w:val="clear" w:color="auto" w:fill="BFBFBF" w:themeFill="background1" w:themeFillShade="BF"/>
            <w:noWrap/>
          </w:tcPr>
          <w:p w14:paraId="25C0FF2B" w14:textId="77777777" w:rsidR="009742D7" w:rsidRPr="003739CF" w:rsidRDefault="009D3CC3"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0</w:t>
            </w:r>
            <w:r w:rsidR="009742D7" w:rsidRPr="003739CF">
              <w:rPr>
                <w:b/>
                <w:color w:val="000000"/>
                <w:sz w:val="18"/>
                <w:szCs w:val="18"/>
              </w:rPr>
              <w:t>%</w:t>
            </w:r>
          </w:p>
        </w:tc>
      </w:tr>
      <w:tr w:rsidR="009742D7" w:rsidRPr="00BA3505" w14:paraId="142B011F"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2E140D4D" w14:textId="77777777" w:rsidR="009742D7" w:rsidRPr="00DE04E2" w:rsidRDefault="009742D7"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524F18EA" w14:textId="77777777" w:rsidR="009742D7" w:rsidRDefault="00DD4561"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1</w:t>
            </w:r>
            <w:r w:rsidR="009742D7">
              <w:rPr>
                <w:noProof/>
                <w:color w:val="000000"/>
                <w:sz w:val="18"/>
                <w:szCs w:val="18"/>
                <w:lang w:eastAsia="en-US"/>
              </w:rPr>
              <w:t>8</w:t>
            </w:r>
          </w:p>
        </w:tc>
        <w:tc>
          <w:tcPr>
            <w:tcW w:w="969" w:type="dxa"/>
            <w:shd w:val="clear" w:color="auto" w:fill="BFBFBF" w:themeFill="background1" w:themeFillShade="BF"/>
            <w:noWrap/>
          </w:tcPr>
          <w:p w14:paraId="3F7BAFF6" w14:textId="77777777" w:rsidR="009742D7" w:rsidRPr="00BA3505" w:rsidRDefault="00917AAD"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185</w:t>
            </w:r>
          </w:p>
        </w:tc>
        <w:tc>
          <w:tcPr>
            <w:tcW w:w="969" w:type="dxa"/>
            <w:shd w:val="clear" w:color="auto" w:fill="BFBFBF" w:themeFill="background1" w:themeFillShade="BF"/>
            <w:noWrap/>
          </w:tcPr>
          <w:p w14:paraId="071A39E0" w14:textId="77777777" w:rsidR="009742D7" w:rsidRPr="003739CF" w:rsidRDefault="009742D7" w:rsidP="003739CF">
            <w:pP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 xml:space="preserve">   2,7</w:t>
            </w:r>
            <w:r w:rsidRPr="003739CF">
              <w:rPr>
                <w:b/>
                <w:color w:val="000000"/>
                <w:sz w:val="18"/>
                <w:szCs w:val="18"/>
              </w:rPr>
              <w:t>%</w:t>
            </w:r>
          </w:p>
        </w:tc>
      </w:tr>
      <w:tr w:rsidR="009742D7" w:rsidRPr="00BA3505" w14:paraId="5A5CCA6E"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50D6C552" w14:textId="77777777" w:rsidR="009742D7" w:rsidRDefault="009742D7" w:rsidP="004C1122">
            <w:pPr>
              <w:rPr>
                <w:color w:val="000000"/>
                <w:sz w:val="18"/>
                <w:szCs w:val="18"/>
              </w:rPr>
            </w:pPr>
            <w:r w:rsidRPr="009742D7">
              <w:rPr>
                <w:iCs/>
                <w:spacing w:val="5"/>
                <w:sz w:val="18"/>
                <w:lang w:eastAsia="en-US"/>
              </w:rPr>
              <w:t>CLINK</w:t>
            </w:r>
          </w:p>
        </w:tc>
      </w:tr>
      <w:tr w:rsidR="00B7411F" w:rsidRPr="00BA3505" w14:paraId="0C8457B4"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34CED087"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7D229A77"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8</w:t>
            </w:r>
          </w:p>
        </w:tc>
        <w:tc>
          <w:tcPr>
            <w:tcW w:w="969" w:type="dxa"/>
            <w:shd w:val="clear" w:color="auto" w:fill="BFBFBF" w:themeFill="background1" w:themeFillShade="BF"/>
            <w:noWrap/>
          </w:tcPr>
          <w:p w14:paraId="338CB5C0"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15</w:t>
            </w:r>
          </w:p>
        </w:tc>
        <w:tc>
          <w:tcPr>
            <w:tcW w:w="969" w:type="dxa"/>
            <w:shd w:val="clear" w:color="auto" w:fill="BFBFBF" w:themeFill="background1" w:themeFillShade="BF"/>
            <w:noWrap/>
          </w:tcPr>
          <w:p w14:paraId="38255D98"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xml:space="preserve">-  </w:t>
            </w:r>
            <w:r w:rsidR="009D3CC3" w:rsidRPr="003739CF">
              <w:rPr>
                <w:rFonts w:eastAsia="Times New Roman"/>
                <w:b/>
                <w:color w:val="000000"/>
                <w:sz w:val="18"/>
                <w:szCs w:val="18"/>
              </w:rPr>
              <w:t>68,75</w:t>
            </w:r>
            <w:r w:rsidRPr="003739CF">
              <w:rPr>
                <w:rFonts w:eastAsia="Times New Roman"/>
                <w:b/>
                <w:color w:val="000000"/>
                <w:sz w:val="18"/>
                <w:szCs w:val="18"/>
              </w:rPr>
              <w:t>%</w:t>
            </w:r>
          </w:p>
        </w:tc>
      </w:tr>
      <w:tr w:rsidR="00B7411F" w:rsidRPr="00BA3505" w14:paraId="4D2920F6"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4C2552CE"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4EE68E70"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17</w:t>
            </w:r>
          </w:p>
        </w:tc>
        <w:tc>
          <w:tcPr>
            <w:tcW w:w="969" w:type="dxa"/>
            <w:shd w:val="clear" w:color="auto" w:fill="BFBFBF" w:themeFill="background1" w:themeFillShade="BF"/>
            <w:noWrap/>
          </w:tcPr>
          <w:p w14:paraId="7DF34436"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3,67</w:t>
            </w:r>
          </w:p>
        </w:tc>
        <w:tc>
          <w:tcPr>
            <w:tcW w:w="969" w:type="dxa"/>
            <w:shd w:val="clear" w:color="auto" w:fill="BFBFBF" w:themeFill="background1" w:themeFillShade="BF"/>
            <w:noWrap/>
          </w:tcPr>
          <w:p w14:paraId="788CD089" w14:textId="77777777" w:rsidR="00B7411F" w:rsidRPr="003739CF" w:rsidRDefault="00B7411F"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739CF">
              <w:rPr>
                <w:b/>
                <w:color w:val="000000"/>
                <w:sz w:val="18"/>
                <w:szCs w:val="18"/>
              </w:rPr>
              <w:t xml:space="preserve">-    </w:t>
            </w:r>
            <w:r w:rsidR="009D3CC3" w:rsidRPr="003739CF">
              <w:rPr>
                <w:b/>
                <w:color w:val="000000"/>
                <w:sz w:val="18"/>
                <w:szCs w:val="18"/>
              </w:rPr>
              <w:t>78,4</w:t>
            </w:r>
            <w:r w:rsidRPr="003739CF">
              <w:rPr>
                <w:b/>
                <w:color w:val="000000"/>
                <w:sz w:val="18"/>
                <w:szCs w:val="18"/>
              </w:rPr>
              <w:t>%</w:t>
            </w:r>
          </w:p>
        </w:tc>
      </w:tr>
      <w:tr w:rsidR="00B7411F" w:rsidRPr="00BA3505" w14:paraId="74D036AA"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3DE26DAF"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3296B721"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18</w:t>
            </w:r>
          </w:p>
        </w:tc>
        <w:tc>
          <w:tcPr>
            <w:tcW w:w="969" w:type="dxa"/>
            <w:shd w:val="clear" w:color="auto" w:fill="BFBFBF" w:themeFill="background1" w:themeFillShade="BF"/>
            <w:noWrap/>
          </w:tcPr>
          <w:p w14:paraId="5AFC3DAF"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397</w:t>
            </w:r>
          </w:p>
        </w:tc>
        <w:tc>
          <w:tcPr>
            <w:tcW w:w="969" w:type="dxa"/>
            <w:shd w:val="clear" w:color="auto" w:fill="BFBFBF" w:themeFill="background1" w:themeFillShade="BF"/>
            <w:noWrap/>
          </w:tcPr>
          <w:p w14:paraId="19D75478" w14:textId="77777777" w:rsidR="00B7411F" w:rsidRPr="003739CF" w:rsidRDefault="003739CF" w:rsidP="009D3CC3">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Pr>
                <w:b/>
                <w:color w:val="000000"/>
                <w:sz w:val="18"/>
                <w:szCs w:val="18"/>
              </w:rPr>
              <w:t xml:space="preserve">+ </w:t>
            </w:r>
            <w:r w:rsidR="00B7411F" w:rsidRPr="003739CF">
              <w:rPr>
                <w:b/>
                <w:color w:val="000000"/>
                <w:sz w:val="18"/>
                <w:szCs w:val="18"/>
              </w:rPr>
              <w:t>5</w:t>
            </w:r>
            <w:r w:rsidR="009D3CC3" w:rsidRPr="003739CF">
              <w:rPr>
                <w:b/>
                <w:color w:val="000000"/>
                <w:sz w:val="18"/>
                <w:szCs w:val="18"/>
              </w:rPr>
              <w:t>4,66</w:t>
            </w:r>
            <w:r w:rsidR="00B7411F" w:rsidRPr="003739CF">
              <w:rPr>
                <w:b/>
                <w:color w:val="000000"/>
                <w:sz w:val="18"/>
                <w:szCs w:val="18"/>
              </w:rPr>
              <w:t>%</w:t>
            </w:r>
          </w:p>
        </w:tc>
      </w:tr>
      <w:tr w:rsidR="00B7411F" w:rsidRPr="00BA3505" w14:paraId="64A2CAE8"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985" w:type="dxa"/>
            <w:gridSpan w:val="4"/>
            <w:shd w:val="clear" w:color="auto" w:fill="FFFFFF" w:themeFill="background1"/>
            <w:noWrap/>
          </w:tcPr>
          <w:p w14:paraId="72CE0500" w14:textId="77777777" w:rsidR="00B7411F" w:rsidRDefault="00B7411F" w:rsidP="004C1122">
            <w:pPr>
              <w:rPr>
                <w:color w:val="000000"/>
                <w:sz w:val="18"/>
                <w:szCs w:val="18"/>
              </w:rPr>
            </w:pPr>
            <w:r>
              <w:rPr>
                <w:iCs/>
                <w:spacing w:val="5"/>
                <w:sz w:val="18"/>
                <w:lang w:eastAsia="en-US"/>
              </w:rPr>
              <w:t>WPGMA</w:t>
            </w:r>
          </w:p>
        </w:tc>
      </w:tr>
      <w:tr w:rsidR="00B7411F" w:rsidRPr="00BA3505" w14:paraId="4427953E"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544F1480" w14:textId="77777777" w:rsidR="00B7411F" w:rsidRPr="00DE04E2" w:rsidRDefault="00B7411F" w:rsidP="004C1122">
            <w:pPr>
              <w:jc w:val="left"/>
              <w:rPr>
                <w:rFonts w:eastAsia="Times New Roman"/>
                <w:b w:val="0"/>
                <w:color w:val="000000"/>
                <w:sz w:val="18"/>
                <w:szCs w:val="18"/>
              </w:rPr>
            </w:pPr>
            <w:r w:rsidRPr="00DE04E2">
              <w:rPr>
                <w:b w:val="0"/>
                <w:iCs/>
                <w:spacing w:val="5"/>
                <w:sz w:val="18"/>
                <w:lang w:eastAsia="en-US"/>
              </w:rPr>
              <w:t>Rata-rata jumlah baris setiap fungsi</w:t>
            </w:r>
          </w:p>
        </w:tc>
        <w:tc>
          <w:tcPr>
            <w:tcW w:w="969" w:type="dxa"/>
            <w:shd w:val="clear" w:color="auto" w:fill="BFBFBF" w:themeFill="background1" w:themeFillShade="BF"/>
            <w:noWrap/>
          </w:tcPr>
          <w:p w14:paraId="78D253C1"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48</w:t>
            </w:r>
          </w:p>
        </w:tc>
        <w:tc>
          <w:tcPr>
            <w:tcW w:w="969" w:type="dxa"/>
            <w:shd w:val="clear" w:color="auto" w:fill="BFBFBF" w:themeFill="background1" w:themeFillShade="BF"/>
            <w:noWrap/>
          </w:tcPr>
          <w:p w14:paraId="37E40A7A"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20</w:t>
            </w:r>
          </w:p>
        </w:tc>
        <w:tc>
          <w:tcPr>
            <w:tcW w:w="969" w:type="dxa"/>
            <w:shd w:val="clear" w:color="auto" w:fill="BFBFBF" w:themeFill="background1" w:themeFillShade="BF"/>
            <w:noWrap/>
          </w:tcPr>
          <w:p w14:paraId="4272AB6F"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rFonts w:eastAsia="Times New Roman"/>
                <w:b/>
                <w:color w:val="000000"/>
                <w:sz w:val="18"/>
                <w:szCs w:val="18"/>
              </w:rPr>
            </w:pPr>
            <w:r w:rsidRPr="003739CF">
              <w:rPr>
                <w:rFonts w:eastAsia="Times New Roman"/>
                <w:b/>
                <w:color w:val="000000"/>
                <w:sz w:val="18"/>
                <w:szCs w:val="18"/>
              </w:rPr>
              <w:t>-  5</w:t>
            </w:r>
            <w:r w:rsidR="009D3CC3" w:rsidRPr="003739CF">
              <w:rPr>
                <w:rFonts w:eastAsia="Times New Roman"/>
                <w:b/>
                <w:color w:val="000000"/>
                <w:sz w:val="18"/>
                <w:szCs w:val="18"/>
              </w:rPr>
              <w:t>8,33</w:t>
            </w:r>
            <w:r w:rsidRPr="003739CF">
              <w:rPr>
                <w:rFonts w:eastAsia="Times New Roman"/>
                <w:b/>
                <w:color w:val="000000"/>
                <w:sz w:val="18"/>
                <w:szCs w:val="18"/>
              </w:rPr>
              <w:t>%</w:t>
            </w:r>
          </w:p>
        </w:tc>
      </w:tr>
      <w:tr w:rsidR="00B7411F" w:rsidRPr="00BA3505" w14:paraId="54F6CD47" w14:textId="77777777" w:rsidTr="004C112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3D955626" w14:textId="77777777" w:rsidR="00B7411F" w:rsidRPr="00DE04E2" w:rsidRDefault="00B7411F" w:rsidP="004C1122">
            <w:pPr>
              <w:jc w:val="left"/>
              <w:rPr>
                <w:b w:val="0"/>
                <w:iCs/>
                <w:spacing w:val="5"/>
                <w:sz w:val="18"/>
                <w:lang w:eastAsia="en-US"/>
              </w:rPr>
            </w:pPr>
            <w:r w:rsidRPr="00DE04E2">
              <w:rPr>
                <w:b w:val="0"/>
                <w:iCs/>
                <w:spacing w:val="5"/>
                <w:sz w:val="18"/>
                <w:lang w:eastAsia="en-US"/>
              </w:rPr>
              <w:t xml:space="preserve">Rata-rata nilai </w:t>
            </w:r>
            <w:r>
              <w:rPr>
                <w:b w:val="0"/>
                <w:iCs/>
                <w:spacing w:val="5"/>
                <w:sz w:val="18"/>
                <w:lang w:eastAsia="en-US"/>
              </w:rPr>
              <w:t>kompleksitas siklomatis</w:t>
            </w:r>
            <w:r w:rsidRPr="00DE04E2">
              <w:rPr>
                <w:b w:val="0"/>
                <w:iCs/>
                <w:spacing w:val="5"/>
                <w:sz w:val="18"/>
                <w:lang w:eastAsia="en-US"/>
              </w:rPr>
              <w:t xml:space="preserve"> setiap fungsi</w:t>
            </w:r>
          </w:p>
        </w:tc>
        <w:tc>
          <w:tcPr>
            <w:tcW w:w="969" w:type="dxa"/>
            <w:shd w:val="clear" w:color="auto" w:fill="BFBFBF" w:themeFill="background1" w:themeFillShade="BF"/>
            <w:noWrap/>
          </w:tcPr>
          <w:p w14:paraId="2516B57D" w14:textId="77777777" w:rsidR="00B7411F" w:rsidRDefault="00B7411F" w:rsidP="004C1122">
            <w:pPr>
              <w:tabs>
                <w:tab w:val="left" w:pos="2561"/>
              </w:tabs>
              <w:jc w:val="cente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noProof/>
                <w:color w:val="000000"/>
                <w:sz w:val="18"/>
                <w:szCs w:val="18"/>
                <w:lang w:eastAsia="en-US"/>
              </w:rPr>
              <w:t>17</w:t>
            </w:r>
          </w:p>
        </w:tc>
        <w:tc>
          <w:tcPr>
            <w:tcW w:w="969" w:type="dxa"/>
            <w:shd w:val="clear" w:color="auto" w:fill="BFBFBF" w:themeFill="background1" w:themeFillShade="BF"/>
            <w:noWrap/>
          </w:tcPr>
          <w:p w14:paraId="733D5366" w14:textId="77777777" w:rsidR="00B7411F" w:rsidRDefault="00C175CC" w:rsidP="004C1122">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5</w:t>
            </w:r>
          </w:p>
        </w:tc>
        <w:tc>
          <w:tcPr>
            <w:tcW w:w="969" w:type="dxa"/>
            <w:shd w:val="clear" w:color="auto" w:fill="BFBFBF" w:themeFill="background1" w:themeFillShade="BF"/>
            <w:noWrap/>
          </w:tcPr>
          <w:p w14:paraId="12B56BD7" w14:textId="77777777" w:rsidR="00B7411F" w:rsidRPr="003739CF" w:rsidRDefault="003739CF" w:rsidP="009D3CC3">
            <w:pPr>
              <w:jc w:val="right"/>
              <w:cnfStyle w:val="000000100000" w:firstRow="0" w:lastRow="0" w:firstColumn="0" w:lastColumn="0" w:oddVBand="0" w:evenVBand="0" w:oddHBand="1" w:evenHBand="0" w:firstRowFirstColumn="0" w:firstRowLastColumn="0" w:lastRowFirstColumn="0" w:lastRowLastColumn="0"/>
              <w:rPr>
                <w:b/>
                <w:color w:val="000000"/>
                <w:sz w:val="18"/>
                <w:szCs w:val="18"/>
              </w:rPr>
            </w:pPr>
            <w:r>
              <w:rPr>
                <w:b/>
                <w:color w:val="000000"/>
                <w:sz w:val="18"/>
                <w:szCs w:val="18"/>
              </w:rPr>
              <w:t xml:space="preserve">-  </w:t>
            </w:r>
            <w:r w:rsidR="009D3CC3" w:rsidRPr="003739CF">
              <w:rPr>
                <w:b/>
                <w:color w:val="000000"/>
                <w:sz w:val="18"/>
                <w:szCs w:val="18"/>
              </w:rPr>
              <w:t>70,59</w:t>
            </w:r>
            <w:r w:rsidR="00B7411F" w:rsidRPr="003739CF">
              <w:rPr>
                <w:b/>
                <w:color w:val="000000"/>
                <w:sz w:val="18"/>
                <w:szCs w:val="18"/>
              </w:rPr>
              <w:t>%</w:t>
            </w:r>
          </w:p>
        </w:tc>
      </w:tr>
      <w:tr w:rsidR="00B7411F" w:rsidRPr="00BA3505" w14:paraId="77425593" w14:textId="77777777" w:rsidTr="004C1122">
        <w:trPr>
          <w:cnfStyle w:val="000000010000" w:firstRow="0" w:lastRow="0" w:firstColumn="0" w:lastColumn="0" w:oddVBand="0" w:evenVBand="0" w:oddHBand="0" w:evenHBand="1"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8" w:type="dxa"/>
            <w:shd w:val="clear" w:color="auto" w:fill="FFFFFF" w:themeFill="background1"/>
            <w:noWrap/>
          </w:tcPr>
          <w:p w14:paraId="1B2E0326" w14:textId="77777777" w:rsidR="00B7411F" w:rsidRPr="00DE04E2" w:rsidRDefault="00B7411F" w:rsidP="004C1122">
            <w:pPr>
              <w:jc w:val="left"/>
              <w:rPr>
                <w:b w:val="0"/>
                <w:iCs/>
                <w:spacing w:val="5"/>
                <w:sz w:val="18"/>
                <w:lang w:eastAsia="en-US"/>
              </w:rPr>
            </w:pPr>
            <w:r w:rsidRPr="00DE04E2">
              <w:rPr>
                <w:b w:val="0"/>
                <w:iCs/>
                <w:spacing w:val="5"/>
                <w:sz w:val="18"/>
                <w:lang w:eastAsia="en-US"/>
              </w:rPr>
              <w:t>Rata-rata nilai kohesi setiap fungsi</w:t>
            </w:r>
          </w:p>
        </w:tc>
        <w:tc>
          <w:tcPr>
            <w:tcW w:w="969" w:type="dxa"/>
            <w:shd w:val="clear" w:color="auto" w:fill="BFBFBF" w:themeFill="background1" w:themeFillShade="BF"/>
            <w:noWrap/>
          </w:tcPr>
          <w:p w14:paraId="4F3B80ED" w14:textId="77777777" w:rsidR="00B7411F" w:rsidRDefault="00B7411F" w:rsidP="004C1122">
            <w:pPr>
              <w:tabs>
                <w:tab w:val="left" w:pos="2561"/>
              </w:tabs>
              <w:jc w:val="cente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lang w:eastAsia="en-US"/>
              </w:rPr>
              <w:t>0,18</w:t>
            </w:r>
          </w:p>
        </w:tc>
        <w:tc>
          <w:tcPr>
            <w:tcW w:w="969" w:type="dxa"/>
            <w:shd w:val="clear" w:color="auto" w:fill="BFBFBF" w:themeFill="background1" w:themeFillShade="BF"/>
            <w:noWrap/>
          </w:tcPr>
          <w:p w14:paraId="38CDDFD0" w14:textId="77777777" w:rsidR="00B7411F" w:rsidRDefault="00C175CC" w:rsidP="004C1122">
            <w:pPr>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Pr>
                <w:color w:val="000000"/>
                <w:sz w:val="18"/>
                <w:szCs w:val="18"/>
              </w:rPr>
              <w:t>0,249</w:t>
            </w:r>
          </w:p>
        </w:tc>
        <w:tc>
          <w:tcPr>
            <w:tcW w:w="969" w:type="dxa"/>
            <w:shd w:val="clear" w:color="auto" w:fill="BFBFBF" w:themeFill="background1" w:themeFillShade="BF"/>
            <w:noWrap/>
          </w:tcPr>
          <w:p w14:paraId="4D0FEEA0" w14:textId="77777777" w:rsidR="00B7411F" w:rsidRPr="003739CF" w:rsidRDefault="00B7411F" w:rsidP="009D3CC3">
            <w:pPr>
              <w:jc w:val="right"/>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739CF">
              <w:rPr>
                <w:b/>
                <w:color w:val="000000"/>
                <w:sz w:val="18"/>
                <w:szCs w:val="18"/>
              </w:rPr>
              <w:t xml:space="preserve">+  </w:t>
            </w:r>
            <w:r w:rsidR="003739CF">
              <w:rPr>
                <w:b/>
                <w:color w:val="000000"/>
                <w:sz w:val="18"/>
                <w:szCs w:val="18"/>
              </w:rPr>
              <w:t xml:space="preserve"> </w:t>
            </w:r>
            <w:r w:rsidR="009D3CC3" w:rsidRPr="003739CF">
              <w:rPr>
                <w:b/>
                <w:color w:val="000000"/>
                <w:sz w:val="18"/>
                <w:szCs w:val="18"/>
              </w:rPr>
              <w:t>27,7</w:t>
            </w:r>
            <w:r w:rsidRPr="003739CF">
              <w:rPr>
                <w:b/>
                <w:color w:val="000000"/>
                <w:sz w:val="18"/>
                <w:szCs w:val="18"/>
              </w:rPr>
              <w:t>%</w:t>
            </w:r>
          </w:p>
        </w:tc>
      </w:tr>
    </w:tbl>
    <w:p w14:paraId="46D9E65B" w14:textId="77777777" w:rsidR="00164918" w:rsidRDefault="00164918" w:rsidP="00164918">
      <w:bookmarkStart w:id="599" w:name="_Ref378656937"/>
    </w:p>
    <w:p w14:paraId="306717F0" w14:textId="77777777" w:rsidR="00164918" w:rsidRDefault="0002609A" w:rsidP="0002609A">
      <w:pPr>
        <w:pStyle w:val="Caption"/>
        <w:rPr>
          <w:lang w:eastAsia="en-US"/>
        </w:rPr>
      </w:pPr>
      <w:bookmarkStart w:id="600" w:name="_Ref378658480"/>
      <w:bookmarkStart w:id="601" w:name="_Toc396498119"/>
      <w:r>
        <w:lastRenderedPageBreak/>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4</w:t>
      </w:r>
      <w:r w:rsidR="003C0604">
        <w:fldChar w:fldCharType="end"/>
      </w:r>
      <w:bookmarkEnd w:id="600"/>
      <w:r>
        <w:t xml:space="preserve"> Daftar Pertanyaan Kuesioner</w:t>
      </w:r>
      <w:bookmarkEnd w:id="601"/>
    </w:p>
    <w:tbl>
      <w:tblPr>
        <w:tblStyle w:val="LightGrid6"/>
        <w:tblW w:w="6262" w:type="dxa"/>
        <w:jc w:val="center"/>
        <w:tblLayout w:type="fixed"/>
        <w:tblLook w:val="04A0" w:firstRow="1" w:lastRow="0" w:firstColumn="1" w:lastColumn="0" w:noHBand="0" w:noVBand="1"/>
      </w:tblPr>
      <w:tblGrid>
        <w:gridCol w:w="554"/>
        <w:gridCol w:w="2299"/>
        <w:gridCol w:w="851"/>
        <w:gridCol w:w="852"/>
        <w:gridCol w:w="851"/>
        <w:gridCol w:w="855"/>
      </w:tblGrid>
      <w:tr w:rsidR="00164918" w14:paraId="7AEC009E" w14:textId="77777777" w:rsidTr="00164918">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554" w:type="dxa"/>
            <w:hideMark/>
          </w:tcPr>
          <w:p w14:paraId="7E0E14B8" w14:textId="77777777" w:rsidR="00164918" w:rsidRPr="009B49D0" w:rsidRDefault="00164918" w:rsidP="00164918">
            <w:pPr>
              <w:jc w:val="center"/>
              <w:rPr>
                <w:noProof/>
                <w:color w:val="000000"/>
                <w:sz w:val="18"/>
                <w:szCs w:val="18"/>
                <w:lang w:eastAsia="en-US"/>
              </w:rPr>
            </w:pPr>
            <w:r>
              <w:rPr>
                <w:noProof/>
                <w:color w:val="000000"/>
                <w:sz w:val="18"/>
                <w:szCs w:val="18"/>
                <w:lang w:val="id-ID"/>
              </w:rPr>
              <w:t>No</w:t>
            </w:r>
            <w:r>
              <w:rPr>
                <w:noProof/>
                <w:color w:val="000000"/>
                <w:sz w:val="18"/>
                <w:szCs w:val="18"/>
              </w:rPr>
              <w:t>.</w:t>
            </w:r>
          </w:p>
        </w:tc>
        <w:tc>
          <w:tcPr>
            <w:tcW w:w="2299" w:type="dxa"/>
            <w:hideMark/>
          </w:tcPr>
          <w:p w14:paraId="7D3DE26F" w14:textId="77777777" w:rsidR="00164918" w:rsidRDefault="00164918" w:rsidP="00164918">
            <w:pPr>
              <w:tabs>
                <w:tab w:val="left" w:pos="2561"/>
              </w:tabs>
              <w:jc w:val="center"/>
              <w:cnfStyle w:val="100000000000" w:firstRow="1" w:lastRow="0" w:firstColumn="0" w:lastColumn="0" w:oddVBand="0" w:evenVBand="0" w:oddHBand="0" w:evenHBand="0" w:firstRowFirstColumn="0" w:firstRowLastColumn="0" w:lastRowFirstColumn="0" w:lastRowLastColumn="0"/>
              <w:rPr>
                <w:noProof/>
                <w:color w:val="000000"/>
                <w:sz w:val="18"/>
                <w:szCs w:val="18"/>
                <w:lang w:val="id-ID" w:eastAsia="en-US"/>
              </w:rPr>
            </w:pPr>
            <w:r>
              <w:rPr>
                <w:noProof/>
                <w:color w:val="000000"/>
                <w:sz w:val="18"/>
                <w:szCs w:val="18"/>
                <w:lang w:val="id-ID"/>
              </w:rPr>
              <w:t>Pernyataan</w:t>
            </w:r>
          </w:p>
        </w:tc>
        <w:tc>
          <w:tcPr>
            <w:tcW w:w="3409" w:type="dxa"/>
            <w:gridSpan w:val="4"/>
            <w:hideMark/>
          </w:tcPr>
          <w:p w14:paraId="4A24A573" w14:textId="77777777" w:rsidR="00164918" w:rsidRDefault="00164918" w:rsidP="00164918">
            <w:pPr>
              <w:tabs>
                <w:tab w:val="left" w:pos="2561"/>
              </w:tabs>
              <w:jc w:val="center"/>
              <w:cnfStyle w:val="100000000000" w:firstRow="1" w:lastRow="0" w:firstColumn="0" w:lastColumn="0" w:oddVBand="0" w:evenVBand="0" w:oddHBand="0" w:evenHBand="0" w:firstRowFirstColumn="0" w:firstRowLastColumn="0" w:lastRowFirstColumn="0" w:lastRowLastColumn="0"/>
              <w:rPr>
                <w:noProof/>
                <w:color w:val="000000"/>
                <w:sz w:val="18"/>
                <w:szCs w:val="18"/>
                <w:lang w:val="id-ID" w:eastAsia="en-US"/>
              </w:rPr>
            </w:pPr>
            <w:r>
              <w:rPr>
                <w:noProof/>
                <w:color w:val="000000"/>
                <w:sz w:val="18"/>
                <w:szCs w:val="18"/>
                <w:lang w:val="id-ID"/>
              </w:rPr>
              <w:t>Pilihan jawaban</w:t>
            </w:r>
          </w:p>
        </w:tc>
      </w:tr>
      <w:tr w:rsidR="00164918" w14:paraId="6C846039" w14:textId="77777777" w:rsidTr="00164918">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554" w:type="dxa"/>
            <w:hideMark/>
          </w:tcPr>
          <w:p w14:paraId="4AE0B76B" w14:textId="77777777" w:rsidR="00164918" w:rsidRDefault="00164918" w:rsidP="00164918">
            <w:pPr>
              <w:jc w:val="left"/>
              <w:rPr>
                <w:rFonts w:asciiTheme="minorHAnsi" w:eastAsiaTheme="minorHAnsi" w:hAnsiTheme="minorHAnsi"/>
                <w:lang w:eastAsia="en-US"/>
              </w:rPr>
            </w:pPr>
          </w:p>
        </w:tc>
        <w:tc>
          <w:tcPr>
            <w:tcW w:w="2299" w:type="dxa"/>
          </w:tcPr>
          <w:p w14:paraId="29E94DD4" w14:textId="77777777" w:rsidR="00164918" w:rsidRDefault="00164918" w:rsidP="00164918">
            <w:pPr>
              <w:tabs>
                <w:tab w:val="left" w:pos="2561"/>
              </w:tabs>
              <w:cnfStyle w:val="100000000000" w:firstRow="1" w:lastRow="0" w:firstColumn="0" w:lastColumn="0" w:oddVBand="0" w:evenVBand="0" w:oddHBand="0" w:evenHBand="0" w:firstRowFirstColumn="0" w:firstRowLastColumn="0" w:lastRowFirstColumn="0" w:lastRowLastColumn="0"/>
              <w:rPr>
                <w:noProof/>
                <w:color w:val="000000"/>
                <w:sz w:val="18"/>
                <w:szCs w:val="18"/>
                <w:lang w:val="id-ID" w:eastAsia="en-US"/>
              </w:rPr>
            </w:pPr>
          </w:p>
        </w:tc>
        <w:tc>
          <w:tcPr>
            <w:tcW w:w="851" w:type="dxa"/>
            <w:hideMark/>
          </w:tcPr>
          <w:p w14:paraId="765B7C34" w14:textId="77777777" w:rsidR="00164918" w:rsidRDefault="00164918" w:rsidP="00164918">
            <w:pPr>
              <w:tabs>
                <w:tab w:val="left" w:pos="2561"/>
              </w:tabs>
              <w:jc w:val="cente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Pr>
                <w:b w:val="0"/>
                <w:noProof/>
                <w:color w:val="000000"/>
                <w:sz w:val="18"/>
                <w:szCs w:val="18"/>
              </w:rPr>
              <w:t>Sangat setuju</w:t>
            </w:r>
          </w:p>
        </w:tc>
        <w:tc>
          <w:tcPr>
            <w:tcW w:w="852" w:type="dxa"/>
            <w:hideMark/>
          </w:tcPr>
          <w:p w14:paraId="2EB8CDF4" w14:textId="77777777" w:rsidR="00164918" w:rsidRDefault="00164918" w:rsidP="00164918">
            <w:pPr>
              <w:tabs>
                <w:tab w:val="left" w:pos="2561"/>
              </w:tabs>
              <w:jc w:val="cente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Pr>
                <w:b w:val="0"/>
                <w:noProof/>
                <w:color w:val="000000"/>
                <w:sz w:val="18"/>
                <w:szCs w:val="18"/>
              </w:rPr>
              <w:t>Setuju</w:t>
            </w:r>
          </w:p>
        </w:tc>
        <w:tc>
          <w:tcPr>
            <w:tcW w:w="851" w:type="dxa"/>
            <w:hideMark/>
          </w:tcPr>
          <w:p w14:paraId="02C1D53F" w14:textId="77777777" w:rsidR="00164918" w:rsidRDefault="00164918" w:rsidP="00164918">
            <w:pPr>
              <w:tabs>
                <w:tab w:val="left" w:pos="2561"/>
              </w:tabs>
              <w:jc w:val="cente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Pr>
                <w:b w:val="0"/>
                <w:noProof/>
                <w:color w:val="000000"/>
                <w:sz w:val="18"/>
                <w:szCs w:val="18"/>
              </w:rPr>
              <w:t>Tidak setuju</w:t>
            </w:r>
          </w:p>
        </w:tc>
        <w:tc>
          <w:tcPr>
            <w:tcW w:w="855" w:type="dxa"/>
            <w:hideMark/>
          </w:tcPr>
          <w:p w14:paraId="611E8FED" w14:textId="77777777" w:rsidR="00164918" w:rsidRDefault="00164918" w:rsidP="00164918">
            <w:pPr>
              <w:tabs>
                <w:tab w:val="left" w:pos="2561"/>
              </w:tabs>
              <w:jc w:val="center"/>
              <w:cnfStyle w:val="100000000000" w:firstRow="1" w:lastRow="0" w:firstColumn="0" w:lastColumn="0" w:oddVBand="0" w:evenVBand="0" w:oddHBand="0" w:evenHBand="0" w:firstRowFirstColumn="0" w:firstRowLastColumn="0" w:lastRowFirstColumn="0" w:lastRowLastColumn="0"/>
              <w:rPr>
                <w:b w:val="0"/>
                <w:noProof/>
                <w:color w:val="000000"/>
                <w:sz w:val="18"/>
                <w:szCs w:val="18"/>
                <w:lang w:eastAsia="en-US"/>
              </w:rPr>
            </w:pPr>
            <w:r>
              <w:rPr>
                <w:b w:val="0"/>
                <w:noProof/>
                <w:color w:val="000000"/>
                <w:sz w:val="18"/>
                <w:szCs w:val="18"/>
              </w:rPr>
              <w:t>Sangat tidak setuju</w:t>
            </w:r>
          </w:p>
        </w:tc>
      </w:tr>
      <w:tr w:rsidR="00164918" w14:paraId="308B5FBC" w14:textId="77777777" w:rsidTr="00164918">
        <w:trPr>
          <w:cnfStyle w:val="000000100000" w:firstRow="0" w:lastRow="0" w:firstColumn="0" w:lastColumn="0" w:oddVBand="0" w:evenVBand="0" w:oddHBand="1" w:evenHBand="0" w:firstRowFirstColumn="0" w:firstRowLastColumn="0" w:lastRowFirstColumn="0" w:lastRowLastColumn="0"/>
          <w:trHeight w:val="535"/>
          <w:jc w:val="center"/>
        </w:trPr>
        <w:tc>
          <w:tcPr>
            <w:cnfStyle w:val="001000000000" w:firstRow="0" w:lastRow="0" w:firstColumn="1" w:lastColumn="0" w:oddVBand="0" w:evenVBand="0" w:oddHBand="0" w:evenHBand="0" w:firstRowFirstColumn="0" w:firstRowLastColumn="0" w:lastRowFirstColumn="0" w:lastRowLastColumn="0"/>
            <w:tcW w:w="554" w:type="dxa"/>
            <w:hideMark/>
          </w:tcPr>
          <w:p w14:paraId="2D6C557B" w14:textId="77777777" w:rsidR="00164918" w:rsidRDefault="00164918" w:rsidP="00164918">
            <w:pPr>
              <w:jc w:val="center"/>
              <w:rPr>
                <w:b w:val="0"/>
                <w:noProof/>
                <w:color w:val="000000"/>
                <w:sz w:val="18"/>
                <w:szCs w:val="18"/>
                <w:lang w:val="id-ID" w:eastAsia="en-US"/>
              </w:rPr>
            </w:pPr>
            <w:r>
              <w:rPr>
                <w:b w:val="0"/>
                <w:noProof/>
                <w:color w:val="000000"/>
                <w:sz w:val="18"/>
                <w:szCs w:val="18"/>
                <w:lang w:val="id-ID"/>
              </w:rPr>
              <w:t>1</w:t>
            </w:r>
          </w:p>
        </w:tc>
        <w:tc>
          <w:tcPr>
            <w:tcW w:w="2299" w:type="dxa"/>
            <w:hideMark/>
          </w:tcPr>
          <w:p w14:paraId="30182361" w14:textId="77777777" w:rsidR="00164918" w:rsidRPr="009B49D0" w:rsidRDefault="00164918" w:rsidP="00164918">
            <w:pPr>
              <w:jc w:val="left"/>
              <w:cnfStyle w:val="000000100000" w:firstRow="0" w:lastRow="0" w:firstColumn="0" w:lastColumn="0" w:oddVBand="0" w:evenVBand="0" w:oddHBand="1" w:evenHBand="0" w:firstRowFirstColumn="0" w:firstRowLastColumn="0" w:lastRowFirstColumn="0" w:lastRowLastColumn="0"/>
              <w:rPr>
                <w:noProof/>
                <w:color w:val="000000"/>
                <w:sz w:val="18"/>
                <w:szCs w:val="18"/>
                <w:lang w:val="id-ID" w:eastAsia="en-US"/>
              </w:rPr>
            </w:pPr>
            <w:r>
              <w:rPr>
                <w:noProof/>
                <w:color w:val="000000"/>
                <w:sz w:val="18"/>
                <w:szCs w:val="18"/>
              </w:rPr>
              <w:t xml:space="preserve">Menurut saya, </w:t>
            </w:r>
            <w:r>
              <w:rPr>
                <w:i/>
                <w:noProof/>
                <w:color w:val="000000"/>
                <w:sz w:val="18"/>
                <w:szCs w:val="18"/>
              </w:rPr>
              <w:t xml:space="preserve">plugin </w:t>
            </w:r>
            <w:r>
              <w:rPr>
                <w:noProof/>
                <w:color w:val="000000"/>
                <w:sz w:val="18"/>
                <w:szCs w:val="18"/>
              </w:rPr>
              <w:t>ini mudah digunakan.</w:t>
            </w:r>
          </w:p>
        </w:tc>
        <w:tc>
          <w:tcPr>
            <w:tcW w:w="851" w:type="dxa"/>
            <w:hideMark/>
          </w:tcPr>
          <w:p w14:paraId="291215F5"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val="id-ID" w:eastAsia="en-US"/>
              </w:rPr>
            </w:pPr>
            <w:r>
              <w:rPr>
                <w:rFonts w:eastAsia="PMingLiU"/>
                <w:noProof/>
                <w:szCs w:val="24"/>
                <w:lang w:eastAsia="en-US"/>
              </w:rPr>
              <mc:AlternateContent>
                <mc:Choice Requires="wps">
                  <w:drawing>
                    <wp:anchor distT="0" distB="0" distL="114300" distR="114300" simplePos="0" relativeHeight="251592704" behindDoc="0" locked="0" layoutInCell="1" allowOverlap="1" wp14:anchorId="2BA2299B" wp14:editId="0722F4BB">
                      <wp:simplePos x="0" y="0"/>
                      <wp:positionH relativeFrom="column">
                        <wp:posOffset>82550</wp:posOffset>
                      </wp:positionH>
                      <wp:positionV relativeFrom="paragraph">
                        <wp:posOffset>25400</wp:posOffset>
                      </wp:positionV>
                      <wp:extent cx="201930" cy="201930"/>
                      <wp:effectExtent l="0" t="0" r="26670" b="26670"/>
                      <wp:wrapNone/>
                      <wp:docPr id="148" name="Oval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52F7D4F" id="Oval 148" o:spid="_x0000_s1026" style="position:absolute;margin-left:6.5pt;margin-top:2pt;width:15.9pt;height:15.9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qZN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" filled="f"/>
                  </w:pict>
                </mc:Fallback>
              </mc:AlternateContent>
            </w:r>
          </w:p>
        </w:tc>
        <w:tc>
          <w:tcPr>
            <w:tcW w:w="852" w:type="dxa"/>
            <w:hideMark/>
          </w:tcPr>
          <w:p w14:paraId="35E12A0D"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595776" behindDoc="0" locked="0" layoutInCell="1" allowOverlap="1" wp14:anchorId="6313601B" wp14:editId="795AD228">
                      <wp:simplePos x="0" y="0"/>
                      <wp:positionH relativeFrom="column">
                        <wp:posOffset>95885</wp:posOffset>
                      </wp:positionH>
                      <wp:positionV relativeFrom="paragraph">
                        <wp:posOffset>25400</wp:posOffset>
                      </wp:positionV>
                      <wp:extent cx="201930" cy="201930"/>
                      <wp:effectExtent l="0" t="0" r="26670" b="26670"/>
                      <wp:wrapNone/>
                      <wp:docPr id="147" name="Oval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E123FD" id="Oval 147" o:spid="_x0000_s1026" style="position:absolute;margin-left:7.55pt;margin-top:2pt;width:15.9pt;height:15.9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" filled="f"/>
                  </w:pict>
                </mc:Fallback>
              </mc:AlternateContent>
            </w:r>
          </w:p>
        </w:tc>
        <w:tc>
          <w:tcPr>
            <w:tcW w:w="851" w:type="dxa"/>
            <w:hideMark/>
          </w:tcPr>
          <w:p w14:paraId="1A170A98"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598848" behindDoc="0" locked="0" layoutInCell="1" allowOverlap="1" wp14:anchorId="2C3D4D61" wp14:editId="46CE5E06">
                      <wp:simplePos x="0" y="0"/>
                      <wp:positionH relativeFrom="column">
                        <wp:posOffset>76200</wp:posOffset>
                      </wp:positionH>
                      <wp:positionV relativeFrom="paragraph">
                        <wp:posOffset>25400</wp:posOffset>
                      </wp:positionV>
                      <wp:extent cx="201930" cy="201930"/>
                      <wp:effectExtent l="0" t="0" r="26670" b="26670"/>
                      <wp:wrapNone/>
                      <wp:docPr id="146" name="Oval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A99FC79" id="Oval 146" o:spid="_x0000_s1026" style="position:absolute;margin-left:6pt;margin-top:2pt;width:15.9pt;height:15.9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" filled="f"/>
                  </w:pict>
                </mc:Fallback>
              </mc:AlternateContent>
            </w:r>
          </w:p>
        </w:tc>
        <w:tc>
          <w:tcPr>
            <w:tcW w:w="855" w:type="dxa"/>
            <w:hideMark/>
          </w:tcPr>
          <w:p w14:paraId="00FE22D8"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val="id-ID" w:eastAsia="en-US"/>
              </w:rPr>
            </w:pPr>
            <w:r>
              <w:rPr>
                <w:rFonts w:eastAsia="PMingLiU"/>
                <w:noProof/>
                <w:szCs w:val="24"/>
                <w:lang w:eastAsia="en-US"/>
              </w:rPr>
              <mc:AlternateContent>
                <mc:Choice Requires="wps">
                  <w:drawing>
                    <wp:anchor distT="0" distB="0" distL="114300" distR="114300" simplePos="0" relativeHeight="251601920" behindDoc="0" locked="0" layoutInCell="1" allowOverlap="1" wp14:anchorId="75F9F992" wp14:editId="11E85DBD">
                      <wp:simplePos x="0" y="0"/>
                      <wp:positionH relativeFrom="column">
                        <wp:posOffset>87630</wp:posOffset>
                      </wp:positionH>
                      <wp:positionV relativeFrom="paragraph">
                        <wp:posOffset>25400</wp:posOffset>
                      </wp:positionV>
                      <wp:extent cx="201930" cy="201930"/>
                      <wp:effectExtent l="0" t="0" r="26670" b="26670"/>
                      <wp:wrapNone/>
                      <wp:docPr id="145"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33B5312" id="Oval 145" o:spid="_x0000_s1026" style="position:absolute;margin-left:6.9pt;margin-top:2pt;width:15.9pt;height:15.9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aO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" filled="f"/>
                  </w:pict>
                </mc:Fallback>
              </mc:AlternateContent>
            </w:r>
          </w:p>
        </w:tc>
      </w:tr>
      <w:tr w:rsidR="00164918" w14:paraId="29E8DFB6" w14:textId="77777777" w:rsidTr="00164918">
        <w:trPr>
          <w:cnfStyle w:val="000000010000" w:firstRow="0" w:lastRow="0" w:firstColumn="0" w:lastColumn="0" w:oddVBand="0" w:evenVBand="0" w:oddHBand="0" w:evenHBand="1" w:firstRowFirstColumn="0" w:firstRowLastColumn="0" w:lastRowFirstColumn="0" w:lastRowLastColumn="0"/>
          <w:trHeight w:val="902"/>
          <w:jc w:val="center"/>
        </w:trPr>
        <w:tc>
          <w:tcPr>
            <w:cnfStyle w:val="001000000000" w:firstRow="0" w:lastRow="0" w:firstColumn="1" w:lastColumn="0" w:oddVBand="0" w:evenVBand="0" w:oddHBand="0" w:evenHBand="0" w:firstRowFirstColumn="0" w:firstRowLastColumn="0" w:lastRowFirstColumn="0" w:lastRowLastColumn="0"/>
            <w:tcW w:w="554" w:type="dxa"/>
            <w:hideMark/>
          </w:tcPr>
          <w:p w14:paraId="6DE469AA" w14:textId="77777777" w:rsidR="00164918" w:rsidRDefault="00164918" w:rsidP="00164918">
            <w:pPr>
              <w:jc w:val="center"/>
              <w:rPr>
                <w:b w:val="0"/>
                <w:noProof/>
                <w:color w:val="000000"/>
                <w:sz w:val="18"/>
                <w:szCs w:val="18"/>
                <w:lang w:val="id-ID" w:eastAsia="en-US"/>
              </w:rPr>
            </w:pPr>
            <w:r>
              <w:rPr>
                <w:b w:val="0"/>
                <w:noProof/>
                <w:color w:val="000000"/>
                <w:sz w:val="18"/>
                <w:szCs w:val="18"/>
                <w:lang w:val="id-ID"/>
              </w:rPr>
              <w:t>2</w:t>
            </w:r>
          </w:p>
        </w:tc>
        <w:tc>
          <w:tcPr>
            <w:tcW w:w="2299" w:type="dxa"/>
            <w:hideMark/>
          </w:tcPr>
          <w:p w14:paraId="6EB69734" w14:textId="77777777" w:rsidR="00164918" w:rsidRPr="009B49D0" w:rsidRDefault="00164918" w:rsidP="00164918">
            <w:pPr>
              <w:jc w:val="left"/>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noProof/>
                <w:color w:val="000000"/>
                <w:sz w:val="18"/>
                <w:szCs w:val="18"/>
              </w:rPr>
              <w:t>Menurut saya, cukup mudah dalam menampilkan rekomendasi dari kode sumber.</w:t>
            </w:r>
          </w:p>
        </w:tc>
        <w:tc>
          <w:tcPr>
            <w:tcW w:w="851" w:type="dxa"/>
            <w:hideMark/>
          </w:tcPr>
          <w:p w14:paraId="6DD39276"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val="id-ID" w:eastAsia="en-US"/>
              </w:rPr>
            </w:pPr>
            <w:r>
              <w:rPr>
                <w:rFonts w:eastAsia="PMingLiU"/>
                <w:noProof/>
                <w:szCs w:val="24"/>
                <w:lang w:eastAsia="en-US"/>
              </w:rPr>
              <mc:AlternateContent>
                <mc:Choice Requires="wps">
                  <w:drawing>
                    <wp:anchor distT="0" distB="0" distL="114300" distR="114300" simplePos="0" relativeHeight="251604992" behindDoc="0" locked="0" layoutInCell="1" allowOverlap="1" wp14:anchorId="1A60CD57" wp14:editId="0EB2467E">
                      <wp:simplePos x="0" y="0"/>
                      <wp:positionH relativeFrom="column">
                        <wp:posOffset>82550</wp:posOffset>
                      </wp:positionH>
                      <wp:positionV relativeFrom="paragraph">
                        <wp:posOffset>24130</wp:posOffset>
                      </wp:positionV>
                      <wp:extent cx="201930" cy="201930"/>
                      <wp:effectExtent l="0" t="0" r="26670" b="26670"/>
                      <wp:wrapNone/>
                      <wp:docPr id="144" name="Oval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E46DCFD" id="Oval 144" o:spid="_x0000_s1026" style="position:absolute;margin-left:6.5pt;margin-top:1.9pt;width:15.9pt;height:15.9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vG2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" filled="f"/>
                  </w:pict>
                </mc:Fallback>
              </mc:AlternateContent>
            </w:r>
          </w:p>
        </w:tc>
        <w:tc>
          <w:tcPr>
            <w:tcW w:w="852" w:type="dxa"/>
            <w:hideMark/>
          </w:tcPr>
          <w:p w14:paraId="68A69A59"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08064" behindDoc="0" locked="0" layoutInCell="1" allowOverlap="1" wp14:anchorId="684718FA" wp14:editId="0A961A6C">
                      <wp:simplePos x="0" y="0"/>
                      <wp:positionH relativeFrom="column">
                        <wp:posOffset>95885</wp:posOffset>
                      </wp:positionH>
                      <wp:positionV relativeFrom="paragraph">
                        <wp:posOffset>33655</wp:posOffset>
                      </wp:positionV>
                      <wp:extent cx="201930" cy="201930"/>
                      <wp:effectExtent l="0" t="0" r="26670" b="26670"/>
                      <wp:wrapNone/>
                      <wp:docPr id="143" name="Oval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A23BD4C" id="Oval 143" o:spid="_x0000_s1026" style="position:absolute;margin-left:7.55pt;margin-top:2.65pt;width:15.9pt;height:15.9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OUe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" filled="f"/>
                  </w:pict>
                </mc:Fallback>
              </mc:AlternateContent>
            </w:r>
          </w:p>
        </w:tc>
        <w:tc>
          <w:tcPr>
            <w:tcW w:w="851" w:type="dxa"/>
            <w:hideMark/>
          </w:tcPr>
          <w:p w14:paraId="5A7C2E4F"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11136" behindDoc="0" locked="0" layoutInCell="1" allowOverlap="1" wp14:anchorId="3B804E6B" wp14:editId="444D26A7">
                      <wp:simplePos x="0" y="0"/>
                      <wp:positionH relativeFrom="column">
                        <wp:posOffset>76200</wp:posOffset>
                      </wp:positionH>
                      <wp:positionV relativeFrom="paragraph">
                        <wp:posOffset>33655</wp:posOffset>
                      </wp:positionV>
                      <wp:extent cx="201930" cy="201930"/>
                      <wp:effectExtent l="0" t="0" r="26670" b="26670"/>
                      <wp:wrapNone/>
                      <wp:docPr id="142" name="Oval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C24B7DF" id="Oval 142" o:spid="_x0000_s1026" style="position:absolute;margin-left:6pt;margin-top:2.65pt;width:15.9pt;height:15.9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eIm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" filled="f"/>
                  </w:pict>
                </mc:Fallback>
              </mc:AlternateContent>
            </w:r>
          </w:p>
        </w:tc>
        <w:tc>
          <w:tcPr>
            <w:tcW w:w="855" w:type="dxa"/>
            <w:hideMark/>
          </w:tcPr>
          <w:p w14:paraId="69096EB4"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14208" behindDoc="0" locked="0" layoutInCell="1" allowOverlap="1" wp14:anchorId="5ED0AEF4" wp14:editId="06D4C220">
                      <wp:simplePos x="0" y="0"/>
                      <wp:positionH relativeFrom="column">
                        <wp:posOffset>87630</wp:posOffset>
                      </wp:positionH>
                      <wp:positionV relativeFrom="paragraph">
                        <wp:posOffset>33655</wp:posOffset>
                      </wp:positionV>
                      <wp:extent cx="201930" cy="201930"/>
                      <wp:effectExtent l="0" t="0" r="26670" b="26670"/>
                      <wp:wrapNone/>
                      <wp:docPr id="141" name="Oval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CB28279" id="Oval 141" o:spid="_x0000_s1026" style="position:absolute;margin-left:6.9pt;margin-top:2.65pt;width:15.9pt;height:15.9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" filled="f"/>
                  </w:pict>
                </mc:Fallback>
              </mc:AlternateContent>
            </w:r>
          </w:p>
        </w:tc>
      </w:tr>
      <w:tr w:rsidR="00164918" w14:paraId="2A73017A" w14:textId="77777777" w:rsidTr="00164918">
        <w:trPr>
          <w:cnfStyle w:val="000000100000" w:firstRow="0" w:lastRow="0" w:firstColumn="0" w:lastColumn="0" w:oddVBand="0" w:evenVBand="0" w:oddHBand="1" w:evenHBand="0" w:firstRowFirstColumn="0" w:firstRowLastColumn="0" w:lastRowFirstColumn="0" w:lastRowLastColumn="0"/>
          <w:trHeight w:val="677"/>
          <w:jc w:val="center"/>
        </w:trPr>
        <w:tc>
          <w:tcPr>
            <w:cnfStyle w:val="001000000000" w:firstRow="0" w:lastRow="0" w:firstColumn="1" w:lastColumn="0" w:oddVBand="0" w:evenVBand="0" w:oddHBand="0" w:evenHBand="0" w:firstRowFirstColumn="0" w:firstRowLastColumn="0" w:lastRowFirstColumn="0" w:lastRowLastColumn="0"/>
            <w:tcW w:w="554" w:type="dxa"/>
            <w:hideMark/>
          </w:tcPr>
          <w:p w14:paraId="65DB074E" w14:textId="77777777" w:rsidR="00164918" w:rsidRDefault="00164918" w:rsidP="00164918">
            <w:pPr>
              <w:jc w:val="center"/>
              <w:rPr>
                <w:b w:val="0"/>
                <w:noProof/>
                <w:color w:val="000000"/>
                <w:sz w:val="18"/>
                <w:szCs w:val="18"/>
                <w:lang w:val="id-ID" w:eastAsia="en-US"/>
              </w:rPr>
            </w:pPr>
            <w:r>
              <w:rPr>
                <w:b w:val="0"/>
                <w:noProof/>
                <w:color w:val="000000"/>
                <w:sz w:val="18"/>
                <w:szCs w:val="18"/>
                <w:lang w:val="id-ID"/>
              </w:rPr>
              <w:t>3</w:t>
            </w:r>
          </w:p>
        </w:tc>
        <w:tc>
          <w:tcPr>
            <w:tcW w:w="2299" w:type="dxa"/>
            <w:hideMark/>
          </w:tcPr>
          <w:p w14:paraId="1EB43266" w14:textId="77777777" w:rsidR="00164918" w:rsidRDefault="00164918" w:rsidP="00164918">
            <w:pPr>
              <w:jc w:val="left"/>
              <w:cnfStyle w:val="000000100000" w:firstRow="0" w:lastRow="0" w:firstColumn="0" w:lastColumn="0" w:oddVBand="0" w:evenVBand="0" w:oddHBand="1" w:evenHBand="0" w:firstRowFirstColumn="0" w:firstRowLastColumn="0" w:lastRowFirstColumn="0" w:lastRowLastColumn="0"/>
              <w:rPr>
                <w:noProof/>
                <w:color w:val="000000"/>
                <w:sz w:val="18"/>
                <w:szCs w:val="18"/>
                <w:lang w:val="id-ID" w:eastAsia="en-US"/>
              </w:rPr>
            </w:pPr>
            <w:r>
              <w:rPr>
                <w:noProof/>
                <w:color w:val="000000"/>
                <w:sz w:val="18"/>
                <w:szCs w:val="18"/>
              </w:rPr>
              <w:t>Menurut saya, cukup mudah dalam menampilkan ulang kode sumber</w:t>
            </w:r>
            <w:r>
              <w:rPr>
                <w:noProof/>
                <w:color w:val="000000"/>
                <w:sz w:val="18"/>
                <w:szCs w:val="18"/>
                <w:lang w:val="id-ID"/>
              </w:rPr>
              <w:t>.</w:t>
            </w:r>
          </w:p>
        </w:tc>
        <w:tc>
          <w:tcPr>
            <w:tcW w:w="851" w:type="dxa"/>
          </w:tcPr>
          <w:p w14:paraId="01FE3E96"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p>
        </w:tc>
        <w:tc>
          <w:tcPr>
            <w:tcW w:w="852" w:type="dxa"/>
          </w:tcPr>
          <w:p w14:paraId="11B3B791"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p>
        </w:tc>
        <w:tc>
          <w:tcPr>
            <w:tcW w:w="851" w:type="dxa"/>
          </w:tcPr>
          <w:p w14:paraId="3695FC90"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p>
        </w:tc>
        <w:tc>
          <w:tcPr>
            <w:tcW w:w="855" w:type="dxa"/>
            <w:hideMark/>
          </w:tcPr>
          <w:p w14:paraId="3306E459"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23424" behindDoc="0" locked="0" layoutInCell="1" allowOverlap="1" wp14:anchorId="2B28064A" wp14:editId="3986155B">
                      <wp:simplePos x="0" y="0"/>
                      <wp:positionH relativeFrom="column">
                        <wp:posOffset>-464185</wp:posOffset>
                      </wp:positionH>
                      <wp:positionV relativeFrom="paragraph">
                        <wp:posOffset>59055</wp:posOffset>
                      </wp:positionV>
                      <wp:extent cx="201930" cy="201930"/>
                      <wp:effectExtent l="12065" t="11430" r="5080" b="5715"/>
                      <wp:wrapNone/>
                      <wp:docPr id="140" name="Oval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E3CE311" id="Oval 140" o:spid="_x0000_s1026" style="position:absolute;margin-left:-36.55pt;margin-top:4.65pt;width:15.9pt;height:15.9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W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" filled="f"/>
                  </w:pict>
                </mc:Fallback>
              </mc:AlternateContent>
            </w:r>
            <w:r>
              <w:rPr>
                <w:rFonts w:eastAsia="PMingLiU"/>
                <w:noProof/>
                <w:szCs w:val="24"/>
                <w:lang w:eastAsia="en-US"/>
              </w:rPr>
              <mc:AlternateContent>
                <mc:Choice Requires="wps">
                  <w:drawing>
                    <wp:anchor distT="0" distB="0" distL="114300" distR="114300" simplePos="0" relativeHeight="251620352" behindDoc="0" locked="0" layoutInCell="1" allowOverlap="1" wp14:anchorId="67EE210B" wp14:editId="35768CCC">
                      <wp:simplePos x="0" y="0"/>
                      <wp:positionH relativeFrom="column">
                        <wp:posOffset>-985520</wp:posOffset>
                      </wp:positionH>
                      <wp:positionV relativeFrom="paragraph">
                        <wp:posOffset>59055</wp:posOffset>
                      </wp:positionV>
                      <wp:extent cx="201930" cy="201930"/>
                      <wp:effectExtent l="5080" t="11430" r="12065" b="5715"/>
                      <wp:wrapNone/>
                      <wp:docPr id="139" name="Oval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A006120" id="Oval 139" o:spid="_x0000_s1026" style="position:absolute;margin-left:-77.6pt;margin-top:4.65pt;width:15.9pt;height:15.9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eU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" filled="f"/>
                  </w:pict>
                </mc:Fallback>
              </mc:AlternateContent>
            </w:r>
            <w:r>
              <w:rPr>
                <w:rFonts w:eastAsia="PMingLiU"/>
                <w:noProof/>
                <w:szCs w:val="24"/>
                <w:lang w:eastAsia="en-US"/>
              </w:rPr>
              <mc:AlternateContent>
                <mc:Choice Requires="wps">
                  <w:drawing>
                    <wp:anchor distT="0" distB="0" distL="114300" distR="114300" simplePos="0" relativeHeight="251617280" behindDoc="0" locked="0" layoutInCell="1" allowOverlap="1" wp14:anchorId="200433DF" wp14:editId="5C46A99B">
                      <wp:simplePos x="0" y="0"/>
                      <wp:positionH relativeFrom="column">
                        <wp:posOffset>-1539240</wp:posOffset>
                      </wp:positionH>
                      <wp:positionV relativeFrom="paragraph">
                        <wp:posOffset>59055</wp:posOffset>
                      </wp:positionV>
                      <wp:extent cx="201930" cy="201930"/>
                      <wp:effectExtent l="13335" t="11430" r="13335" b="5715"/>
                      <wp:wrapNone/>
                      <wp:docPr id="138" name="Oval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19C4926" id="Oval 138" o:spid="_x0000_s1026" style="position:absolute;margin-left:-121.2pt;margin-top:4.65pt;width:15.9pt;height:15.9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gCs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" filled="f"/>
                  </w:pict>
                </mc:Fallback>
              </mc:AlternateContent>
            </w:r>
            <w:r>
              <w:rPr>
                <w:rFonts w:eastAsia="PMingLiU"/>
                <w:noProof/>
                <w:szCs w:val="24"/>
                <w:lang w:eastAsia="en-US"/>
              </w:rPr>
              <mc:AlternateContent>
                <mc:Choice Requires="wps">
                  <w:drawing>
                    <wp:anchor distT="0" distB="0" distL="114300" distR="114300" simplePos="0" relativeHeight="251626496" behindDoc="0" locked="0" layoutInCell="1" allowOverlap="1" wp14:anchorId="1DE596F9" wp14:editId="0BDD8502">
                      <wp:simplePos x="0" y="0"/>
                      <wp:positionH relativeFrom="column">
                        <wp:posOffset>87630</wp:posOffset>
                      </wp:positionH>
                      <wp:positionV relativeFrom="paragraph">
                        <wp:posOffset>59055</wp:posOffset>
                      </wp:positionV>
                      <wp:extent cx="201930" cy="201930"/>
                      <wp:effectExtent l="11430" t="11430" r="5715" b="5715"/>
                      <wp:wrapNone/>
                      <wp:docPr id="137" name="Oval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229AB2B" id="Oval 137" o:spid="_x0000_s1026" style="position:absolute;margin-left:6.9pt;margin-top:4.65pt;width:15.9pt;height:15.9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V4fbg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" filled="f"/>
                  </w:pict>
                </mc:Fallback>
              </mc:AlternateContent>
            </w:r>
          </w:p>
        </w:tc>
      </w:tr>
      <w:tr w:rsidR="00164918" w14:paraId="6774C7DB" w14:textId="77777777" w:rsidTr="00164918">
        <w:trPr>
          <w:cnfStyle w:val="000000010000" w:firstRow="0" w:lastRow="0" w:firstColumn="0" w:lastColumn="0" w:oddVBand="0" w:evenVBand="0" w:oddHBand="0" w:evenHBand="1" w:firstRowFirstColumn="0" w:firstRowLastColumn="0" w:lastRowFirstColumn="0" w:lastRowLastColumn="0"/>
          <w:trHeight w:val="677"/>
          <w:jc w:val="center"/>
        </w:trPr>
        <w:tc>
          <w:tcPr>
            <w:cnfStyle w:val="001000000000" w:firstRow="0" w:lastRow="0" w:firstColumn="1" w:lastColumn="0" w:oddVBand="0" w:evenVBand="0" w:oddHBand="0" w:evenHBand="0" w:firstRowFirstColumn="0" w:firstRowLastColumn="0" w:lastRowFirstColumn="0" w:lastRowLastColumn="0"/>
            <w:tcW w:w="554" w:type="dxa"/>
            <w:hideMark/>
          </w:tcPr>
          <w:p w14:paraId="190C6251" w14:textId="77777777" w:rsidR="00164918" w:rsidRDefault="00164918" w:rsidP="00164918">
            <w:pPr>
              <w:jc w:val="center"/>
              <w:rPr>
                <w:b w:val="0"/>
                <w:sz w:val="18"/>
                <w:szCs w:val="18"/>
                <w:lang w:val="id-ID" w:eastAsia="en-US"/>
              </w:rPr>
            </w:pPr>
            <w:r>
              <w:rPr>
                <w:b w:val="0"/>
                <w:sz w:val="18"/>
                <w:szCs w:val="18"/>
                <w:lang w:val="id-ID"/>
              </w:rPr>
              <w:t>4</w:t>
            </w:r>
          </w:p>
        </w:tc>
        <w:tc>
          <w:tcPr>
            <w:tcW w:w="2299" w:type="dxa"/>
            <w:hideMark/>
          </w:tcPr>
          <w:p w14:paraId="0B246B5C" w14:textId="77777777" w:rsidR="00164918" w:rsidRDefault="00164918" w:rsidP="00164918">
            <w:pPr>
              <w:jc w:val="left"/>
              <w:cnfStyle w:val="000000010000" w:firstRow="0" w:lastRow="0" w:firstColumn="0" w:lastColumn="0" w:oddVBand="0" w:evenVBand="0" w:oddHBand="0" w:evenHBand="1" w:firstRowFirstColumn="0" w:firstRowLastColumn="0" w:lastRowFirstColumn="0" w:lastRowLastColumn="0"/>
              <w:rPr>
                <w:noProof/>
                <w:color w:val="000000"/>
                <w:sz w:val="18"/>
                <w:szCs w:val="18"/>
                <w:lang w:val="id-ID" w:eastAsia="en-US"/>
              </w:rPr>
            </w:pPr>
            <w:r>
              <w:rPr>
                <w:noProof/>
                <w:color w:val="000000"/>
                <w:sz w:val="18"/>
                <w:szCs w:val="18"/>
              </w:rPr>
              <w:t>Menurut saya, cukup mudah dalam mengubah format dan ukuran teks</w:t>
            </w:r>
            <w:r>
              <w:rPr>
                <w:noProof/>
                <w:color w:val="000000"/>
                <w:sz w:val="18"/>
                <w:szCs w:val="18"/>
                <w:lang w:val="id-ID"/>
              </w:rPr>
              <w:t>.</w:t>
            </w:r>
          </w:p>
        </w:tc>
        <w:tc>
          <w:tcPr>
            <w:tcW w:w="851" w:type="dxa"/>
          </w:tcPr>
          <w:p w14:paraId="0F37692A"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p>
        </w:tc>
        <w:tc>
          <w:tcPr>
            <w:tcW w:w="852" w:type="dxa"/>
          </w:tcPr>
          <w:p w14:paraId="5BCA2156"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p>
        </w:tc>
        <w:tc>
          <w:tcPr>
            <w:tcW w:w="851" w:type="dxa"/>
          </w:tcPr>
          <w:p w14:paraId="746DB91B"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p>
        </w:tc>
        <w:tc>
          <w:tcPr>
            <w:tcW w:w="855" w:type="dxa"/>
            <w:hideMark/>
          </w:tcPr>
          <w:p w14:paraId="30632AFC"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35712" behindDoc="0" locked="0" layoutInCell="1" allowOverlap="1" wp14:anchorId="4C445A31" wp14:editId="7544FA0A">
                      <wp:simplePos x="0" y="0"/>
                      <wp:positionH relativeFrom="column">
                        <wp:posOffset>-464185</wp:posOffset>
                      </wp:positionH>
                      <wp:positionV relativeFrom="paragraph">
                        <wp:posOffset>137795</wp:posOffset>
                      </wp:positionV>
                      <wp:extent cx="201930" cy="201930"/>
                      <wp:effectExtent l="12065" t="13970" r="5080" b="12700"/>
                      <wp:wrapNone/>
                      <wp:docPr id="136"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DEB09C3" id="Oval 136" o:spid="_x0000_s1026" style="position:absolute;margin-left:-36.55pt;margin-top:10.85pt;width:15.9pt;height:15.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" filled="f"/>
                  </w:pict>
                </mc:Fallback>
              </mc:AlternateContent>
            </w:r>
            <w:r>
              <w:rPr>
                <w:rFonts w:eastAsia="PMingLiU"/>
                <w:noProof/>
                <w:szCs w:val="24"/>
                <w:lang w:eastAsia="en-US"/>
              </w:rPr>
              <mc:AlternateContent>
                <mc:Choice Requires="wps">
                  <w:drawing>
                    <wp:anchor distT="0" distB="0" distL="114300" distR="114300" simplePos="0" relativeHeight="251632640" behindDoc="0" locked="0" layoutInCell="1" allowOverlap="1" wp14:anchorId="72395594" wp14:editId="1C950A06">
                      <wp:simplePos x="0" y="0"/>
                      <wp:positionH relativeFrom="column">
                        <wp:posOffset>-985520</wp:posOffset>
                      </wp:positionH>
                      <wp:positionV relativeFrom="paragraph">
                        <wp:posOffset>137795</wp:posOffset>
                      </wp:positionV>
                      <wp:extent cx="201930" cy="201930"/>
                      <wp:effectExtent l="5080" t="13970" r="12065" b="12700"/>
                      <wp:wrapNone/>
                      <wp:docPr id="135" name="Oval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67687D1" id="Oval 135" o:spid="_x0000_s1026" style="position:absolute;margin-left:-77.6pt;margin-top:10.85pt;width:15.9pt;height:15.9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1Bv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" filled="f"/>
                  </w:pict>
                </mc:Fallback>
              </mc:AlternateContent>
            </w:r>
            <w:r>
              <w:rPr>
                <w:rFonts w:eastAsia="PMingLiU"/>
                <w:noProof/>
                <w:szCs w:val="24"/>
                <w:lang w:eastAsia="en-US"/>
              </w:rPr>
              <mc:AlternateContent>
                <mc:Choice Requires="wps">
                  <w:drawing>
                    <wp:anchor distT="0" distB="0" distL="114300" distR="114300" simplePos="0" relativeHeight="251629568" behindDoc="0" locked="0" layoutInCell="1" allowOverlap="1" wp14:anchorId="1CAE5A61" wp14:editId="67CDF8AD">
                      <wp:simplePos x="0" y="0"/>
                      <wp:positionH relativeFrom="column">
                        <wp:posOffset>-1539240</wp:posOffset>
                      </wp:positionH>
                      <wp:positionV relativeFrom="paragraph">
                        <wp:posOffset>137795</wp:posOffset>
                      </wp:positionV>
                      <wp:extent cx="201930" cy="201930"/>
                      <wp:effectExtent l="13335" t="13970" r="13335" b="12700"/>
                      <wp:wrapNone/>
                      <wp:docPr id="134" name="Oval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1EC9478" id="Oval 134" o:spid="_x0000_s1026" style="position:absolute;margin-left:-121.2pt;margin-top:10.85pt;width:15.9pt;height:15.9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ldX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" filled="f"/>
                  </w:pict>
                </mc:Fallback>
              </mc:AlternateContent>
            </w:r>
            <w:r>
              <w:rPr>
                <w:rFonts w:eastAsia="PMingLiU"/>
                <w:noProof/>
                <w:szCs w:val="24"/>
                <w:lang w:eastAsia="en-US"/>
              </w:rPr>
              <mc:AlternateContent>
                <mc:Choice Requires="wps">
                  <w:drawing>
                    <wp:anchor distT="0" distB="0" distL="114300" distR="114300" simplePos="0" relativeHeight="251638784" behindDoc="0" locked="0" layoutInCell="1" allowOverlap="1" wp14:anchorId="63CA02F3" wp14:editId="57E01904">
                      <wp:simplePos x="0" y="0"/>
                      <wp:positionH relativeFrom="column">
                        <wp:posOffset>87630</wp:posOffset>
                      </wp:positionH>
                      <wp:positionV relativeFrom="paragraph">
                        <wp:posOffset>137795</wp:posOffset>
                      </wp:positionV>
                      <wp:extent cx="201930" cy="201930"/>
                      <wp:effectExtent l="11430" t="13970" r="5715" b="12700"/>
                      <wp:wrapNone/>
                      <wp:docPr id="133" name="Oval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022545F" id="Oval 133" o:spid="_x0000_s1026" style="position:absolute;margin-left:6.9pt;margin-top:10.85pt;width:15.9pt;height:15.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" filled="f"/>
                  </w:pict>
                </mc:Fallback>
              </mc:AlternateContent>
            </w:r>
          </w:p>
        </w:tc>
      </w:tr>
      <w:tr w:rsidR="00164918" w14:paraId="62BBF3AC" w14:textId="77777777" w:rsidTr="00164918">
        <w:trPr>
          <w:cnfStyle w:val="000000100000" w:firstRow="0" w:lastRow="0" w:firstColumn="0" w:lastColumn="0" w:oddVBand="0" w:evenVBand="0" w:oddHBand="1" w:evenHBand="0" w:firstRowFirstColumn="0" w:firstRowLastColumn="0" w:lastRowFirstColumn="0" w:lastRowLastColumn="0"/>
          <w:trHeight w:val="659"/>
          <w:jc w:val="center"/>
        </w:trPr>
        <w:tc>
          <w:tcPr>
            <w:cnfStyle w:val="001000000000" w:firstRow="0" w:lastRow="0" w:firstColumn="1" w:lastColumn="0" w:oddVBand="0" w:evenVBand="0" w:oddHBand="0" w:evenHBand="0" w:firstRowFirstColumn="0" w:firstRowLastColumn="0" w:lastRowFirstColumn="0" w:lastRowLastColumn="0"/>
            <w:tcW w:w="554" w:type="dxa"/>
          </w:tcPr>
          <w:p w14:paraId="06241340" w14:textId="77777777" w:rsidR="00164918" w:rsidRPr="003D618E" w:rsidRDefault="00164918" w:rsidP="00164918">
            <w:pPr>
              <w:jc w:val="center"/>
              <w:rPr>
                <w:b w:val="0"/>
                <w:sz w:val="18"/>
                <w:szCs w:val="18"/>
              </w:rPr>
            </w:pPr>
            <w:r>
              <w:rPr>
                <w:b w:val="0"/>
                <w:sz w:val="18"/>
                <w:szCs w:val="18"/>
              </w:rPr>
              <w:t>5</w:t>
            </w:r>
          </w:p>
        </w:tc>
        <w:tc>
          <w:tcPr>
            <w:tcW w:w="2299" w:type="dxa"/>
          </w:tcPr>
          <w:p w14:paraId="310326F0" w14:textId="77777777" w:rsidR="00164918" w:rsidRDefault="00164918" w:rsidP="00164918">
            <w:pPr>
              <w:jc w:val="left"/>
              <w:cnfStyle w:val="000000100000" w:firstRow="0" w:lastRow="0" w:firstColumn="0" w:lastColumn="0" w:oddVBand="0" w:evenVBand="0" w:oddHBand="1" w:evenHBand="0" w:firstRowFirstColumn="0" w:firstRowLastColumn="0" w:lastRowFirstColumn="0" w:lastRowLastColumn="0"/>
              <w:rPr>
                <w:noProof/>
                <w:color w:val="000000"/>
                <w:sz w:val="18"/>
                <w:szCs w:val="18"/>
              </w:rPr>
            </w:pPr>
            <w:r>
              <w:rPr>
                <w:noProof/>
                <w:color w:val="000000"/>
                <w:sz w:val="18"/>
                <w:szCs w:val="18"/>
              </w:rPr>
              <w:t>Menurut saya, perubahan format dan ukuran teks sudah sesuai dan benar.</w:t>
            </w:r>
          </w:p>
        </w:tc>
        <w:tc>
          <w:tcPr>
            <w:tcW w:w="851" w:type="dxa"/>
          </w:tcPr>
          <w:p w14:paraId="60F990DD"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666432" behindDoc="0" locked="0" layoutInCell="1" allowOverlap="1" wp14:anchorId="4B2C8824" wp14:editId="066FB72E">
                      <wp:simplePos x="0" y="0"/>
                      <wp:positionH relativeFrom="column">
                        <wp:posOffset>73025</wp:posOffset>
                      </wp:positionH>
                      <wp:positionV relativeFrom="paragraph">
                        <wp:posOffset>85090</wp:posOffset>
                      </wp:positionV>
                      <wp:extent cx="201930" cy="201930"/>
                      <wp:effectExtent l="0" t="0" r="26670" b="26670"/>
                      <wp:wrapNone/>
                      <wp:docPr id="149" name="Oval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EDB8864" id="Oval 149" o:spid="_x0000_s1026" style="position:absolute;margin-left:5.75pt;margin-top:6.7pt;width:15.9pt;height:1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6F1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" filled="f"/>
                  </w:pict>
                </mc:Fallback>
              </mc:AlternateContent>
            </w:r>
          </w:p>
        </w:tc>
        <w:tc>
          <w:tcPr>
            <w:tcW w:w="852" w:type="dxa"/>
          </w:tcPr>
          <w:p w14:paraId="613759A8"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669504" behindDoc="0" locked="0" layoutInCell="1" allowOverlap="1" wp14:anchorId="06D31AFC" wp14:editId="6BBEDCA8">
                      <wp:simplePos x="0" y="0"/>
                      <wp:positionH relativeFrom="column">
                        <wp:posOffset>86360</wp:posOffset>
                      </wp:positionH>
                      <wp:positionV relativeFrom="paragraph">
                        <wp:posOffset>85090</wp:posOffset>
                      </wp:positionV>
                      <wp:extent cx="201930" cy="201930"/>
                      <wp:effectExtent l="0" t="0" r="26670" b="26670"/>
                      <wp:wrapNone/>
                      <wp:docPr id="150" name="Oval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CCB53C2" id="Oval 150" o:spid="_x0000_s1026" style="position:absolute;margin-left:6.8pt;margin-top:6.7pt;width:15.9pt;height:15.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" filled="f"/>
                  </w:pict>
                </mc:Fallback>
              </mc:AlternateContent>
            </w:r>
          </w:p>
        </w:tc>
        <w:tc>
          <w:tcPr>
            <w:tcW w:w="851" w:type="dxa"/>
          </w:tcPr>
          <w:p w14:paraId="23776709"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672576" behindDoc="0" locked="0" layoutInCell="1" allowOverlap="1" wp14:anchorId="14241231" wp14:editId="46DAB0B3">
                      <wp:simplePos x="0" y="0"/>
                      <wp:positionH relativeFrom="column">
                        <wp:posOffset>76200</wp:posOffset>
                      </wp:positionH>
                      <wp:positionV relativeFrom="paragraph">
                        <wp:posOffset>85090</wp:posOffset>
                      </wp:positionV>
                      <wp:extent cx="201930" cy="201930"/>
                      <wp:effectExtent l="0" t="0" r="26670" b="26670"/>
                      <wp:wrapNone/>
                      <wp:docPr id="151" name="Oval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74C292F" id="Oval 151" o:spid="_x0000_s1026" style="position:absolute;margin-left:6pt;margin-top:6.7pt;width:15.9pt;height:15.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" filled="f"/>
                  </w:pict>
                </mc:Fallback>
              </mc:AlternateContent>
            </w:r>
          </w:p>
        </w:tc>
        <w:tc>
          <w:tcPr>
            <w:tcW w:w="855" w:type="dxa"/>
          </w:tcPr>
          <w:p w14:paraId="36B8986A"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rFonts w:eastAsia="PMingLiU"/>
                <w:noProof/>
                <w:szCs w:val="24"/>
                <w:lang w:val="id-ID" w:eastAsia="id-ID"/>
              </w:rPr>
            </w:pPr>
            <w:r w:rsidRPr="00140A58">
              <w:rPr>
                <w:noProof/>
                <w:color w:val="000000"/>
                <w:sz w:val="18"/>
                <w:szCs w:val="18"/>
                <w:lang w:eastAsia="en-US"/>
              </w:rPr>
              <mc:AlternateContent>
                <mc:Choice Requires="wps">
                  <w:drawing>
                    <wp:anchor distT="0" distB="0" distL="114300" distR="114300" simplePos="0" relativeHeight="251675648" behindDoc="0" locked="0" layoutInCell="1" allowOverlap="1" wp14:anchorId="4EB9A722" wp14:editId="434D909A">
                      <wp:simplePos x="0" y="0"/>
                      <wp:positionH relativeFrom="column">
                        <wp:posOffset>87630</wp:posOffset>
                      </wp:positionH>
                      <wp:positionV relativeFrom="paragraph">
                        <wp:posOffset>85090</wp:posOffset>
                      </wp:positionV>
                      <wp:extent cx="201930" cy="201930"/>
                      <wp:effectExtent l="0" t="0" r="26670" b="26670"/>
                      <wp:wrapNone/>
                      <wp:docPr id="152"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58D5DD3" id="Oval 152" o:spid="_x0000_s1026" style="position:absolute;margin-left:6.9pt;margin-top:6.7pt;width:15.9pt;height:15.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7UG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" filled="f"/>
                  </w:pict>
                </mc:Fallback>
              </mc:AlternateContent>
            </w:r>
          </w:p>
        </w:tc>
      </w:tr>
      <w:tr w:rsidR="00164918" w14:paraId="3DB59B66" w14:textId="77777777" w:rsidTr="00164918">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54" w:type="dxa"/>
            <w:hideMark/>
          </w:tcPr>
          <w:p w14:paraId="5F7FED2B" w14:textId="77777777" w:rsidR="00164918" w:rsidRPr="003D618E" w:rsidRDefault="00164918" w:rsidP="00164918">
            <w:pPr>
              <w:jc w:val="center"/>
              <w:rPr>
                <w:b w:val="0"/>
                <w:noProof/>
                <w:color w:val="000000"/>
                <w:sz w:val="18"/>
                <w:szCs w:val="18"/>
                <w:lang w:eastAsia="en-US"/>
              </w:rPr>
            </w:pPr>
            <w:r>
              <w:rPr>
                <w:b w:val="0"/>
                <w:noProof/>
                <w:color w:val="000000"/>
                <w:sz w:val="18"/>
                <w:szCs w:val="18"/>
              </w:rPr>
              <w:t>6</w:t>
            </w:r>
          </w:p>
        </w:tc>
        <w:tc>
          <w:tcPr>
            <w:tcW w:w="2299" w:type="dxa"/>
            <w:hideMark/>
          </w:tcPr>
          <w:p w14:paraId="49BA62BD" w14:textId="77777777" w:rsidR="00164918" w:rsidRDefault="00164918" w:rsidP="00164918">
            <w:pPr>
              <w:jc w:val="left"/>
              <w:cnfStyle w:val="000000010000" w:firstRow="0" w:lastRow="0" w:firstColumn="0" w:lastColumn="0" w:oddVBand="0" w:evenVBand="0" w:oddHBand="0" w:evenHBand="1" w:firstRowFirstColumn="0" w:firstRowLastColumn="0" w:lastRowFirstColumn="0" w:lastRowLastColumn="0"/>
              <w:rPr>
                <w:noProof/>
                <w:color w:val="000000"/>
                <w:sz w:val="18"/>
                <w:szCs w:val="18"/>
                <w:lang w:val="id-ID" w:eastAsia="en-US"/>
              </w:rPr>
            </w:pPr>
            <w:r>
              <w:rPr>
                <w:noProof/>
                <w:color w:val="000000"/>
                <w:sz w:val="18"/>
                <w:szCs w:val="18"/>
              </w:rPr>
              <w:t xml:space="preserve">Menurut saya, cukup mudah untuk melihat nilai-nilai </w:t>
            </w:r>
            <w:r>
              <w:rPr>
                <w:i/>
                <w:noProof/>
                <w:color w:val="000000"/>
                <w:sz w:val="18"/>
                <w:szCs w:val="18"/>
              </w:rPr>
              <w:t xml:space="preserve">metrics </w:t>
            </w:r>
            <w:r>
              <w:rPr>
                <w:noProof/>
                <w:color w:val="000000"/>
                <w:sz w:val="18"/>
                <w:szCs w:val="18"/>
              </w:rPr>
              <w:t>berkas</w:t>
            </w:r>
            <w:r>
              <w:rPr>
                <w:noProof/>
                <w:color w:val="000000"/>
                <w:sz w:val="18"/>
                <w:szCs w:val="18"/>
                <w:lang w:val="id-ID"/>
              </w:rPr>
              <w:t>.</w:t>
            </w:r>
          </w:p>
        </w:tc>
        <w:tc>
          <w:tcPr>
            <w:tcW w:w="851" w:type="dxa"/>
          </w:tcPr>
          <w:p w14:paraId="0E6AB784"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41856" behindDoc="0" locked="0" layoutInCell="1" allowOverlap="1" wp14:anchorId="11B14834" wp14:editId="592BA7B7">
                      <wp:simplePos x="0" y="0"/>
                      <wp:positionH relativeFrom="column">
                        <wp:posOffset>73025</wp:posOffset>
                      </wp:positionH>
                      <wp:positionV relativeFrom="paragraph">
                        <wp:posOffset>83185</wp:posOffset>
                      </wp:positionV>
                      <wp:extent cx="201930" cy="201930"/>
                      <wp:effectExtent l="0" t="0" r="26670" b="26670"/>
                      <wp:wrapNone/>
                      <wp:docPr id="87" name="Oval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BEBE251" id="Oval 87" o:spid="_x0000_s1026" style="position:absolute;margin-left:5.75pt;margin-top:6.55pt;width:15.9pt;height:15.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" filled="f"/>
                  </w:pict>
                </mc:Fallback>
              </mc:AlternateContent>
            </w:r>
          </w:p>
        </w:tc>
        <w:tc>
          <w:tcPr>
            <w:tcW w:w="852" w:type="dxa"/>
          </w:tcPr>
          <w:p w14:paraId="2F0F080A"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44928" behindDoc="0" locked="0" layoutInCell="1" allowOverlap="1" wp14:anchorId="7ACDF37D" wp14:editId="4A0304B6">
                      <wp:simplePos x="0" y="0"/>
                      <wp:positionH relativeFrom="column">
                        <wp:posOffset>86360</wp:posOffset>
                      </wp:positionH>
                      <wp:positionV relativeFrom="paragraph">
                        <wp:posOffset>83185</wp:posOffset>
                      </wp:positionV>
                      <wp:extent cx="201930" cy="201930"/>
                      <wp:effectExtent l="0" t="0" r="26670" b="26670"/>
                      <wp:wrapNone/>
                      <wp:docPr id="88" name="Oval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7BD91C6" id="Oval 88" o:spid="_x0000_s1026" style="position:absolute;margin-left:6.8pt;margin-top:6.55pt;width:15.9pt;height:15.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" filled="f"/>
                  </w:pict>
                </mc:Fallback>
              </mc:AlternateContent>
            </w:r>
          </w:p>
        </w:tc>
        <w:tc>
          <w:tcPr>
            <w:tcW w:w="851" w:type="dxa"/>
            <w:hideMark/>
          </w:tcPr>
          <w:p w14:paraId="6EB42D3D"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48000" behindDoc="0" locked="0" layoutInCell="1" allowOverlap="1" wp14:anchorId="70D88F28" wp14:editId="3EF8F7F4">
                      <wp:simplePos x="0" y="0"/>
                      <wp:positionH relativeFrom="column">
                        <wp:posOffset>66675</wp:posOffset>
                      </wp:positionH>
                      <wp:positionV relativeFrom="paragraph">
                        <wp:posOffset>83185</wp:posOffset>
                      </wp:positionV>
                      <wp:extent cx="201930" cy="201930"/>
                      <wp:effectExtent l="0" t="0" r="26670" b="26670"/>
                      <wp:wrapNone/>
                      <wp:docPr id="82" name="Oval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6FC78CC" id="Oval 82" o:spid="_x0000_s1026" style="position:absolute;margin-left:5.25pt;margin-top:6.55pt;width:15.9pt;height:15.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" filled="f"/>
                  </w:pict>
                </mc:Fallback>
              </mc:AlternateContent>
            </w:r>
          </w:p>
        </w:tc>
        <w:tc>
          <w:tcPr>
            <w:tcW w:w="855" w:type="dxa"/>
          </w:tcPr>
          <w:p w14:paraId="1138738D"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51072" behindDoc="0" locked="0" layoutInCell="1" allowOverlap="1" wp14:anchorId="704D2062" wp14:editId="59E03A26">
                      <wp:simplePos x="0" y="0"/>
                      <wp:positionH relativeFrom="column">
                        <wp:posOffset>78105</wp:posOffset>
                      </wp:positionH>
                      <wp:positionV relativeFrom="paragraph">
                        <wp:posOffset>83185</wp:posOffset>
                      </wp:positionV>
                      <wp:extent cx="201930" cy="201930"/>
                      <wp:effectExtent l="0" t="0" r="26670" b="26670"/>
                      <wp:wrapNone/>
                      <wp:docPr id="83" name="Oval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4A4E361" id="Oval 83" o:spid="_x0000_s1026" style="position:absolute;margin-left:6.15pt;margin-top:6.55pt;width:15.9pt;height:15.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" filled="f"/>
                  </w:pict>
                </mc:Fallback>
              </mc:AlternateContent>
            </w:r>
          </w:p>
        </w:tc>
      </w:tr>
      <w:tr w:rsidR="00164918" w14:paraId="53C453EA" w14:textId="77777777" w:rsidTr="00164918">
        <w:trPr>
          <w:cnfStyle w:val="000000100000" w:firstRow="0" w:lastRow="0" w:firstColumn="0" w:lastColumn="0" w:oddVBand="0" w:evenVBand="0" w:oddHBand="1" w:evenHBand="0" w:firstRowFirstColumn="0" w:firstRowLastColumn="0" w:lastRowFirstColumn="0" w:lastRowLastColumn="0"/>
          <w:trHeight w:val="452"/>
          <w:jc w:val="center"/>
        </w:trPr>
        <w:tc>
          <w:tcPr>
            <w:cnfStyle w:val="001000000000" w:firstRow="0" w:lastRow="0" w:firstColumn="1" w:lastColumn="0" w:oddVBand="0" w:evenVBand="0" w:oddHBand="0" w:evenHBand="0" w:firstRowFirstColumn="0" w:firstRowLastColumn="0" w:lastRowFirstColumn="0" w:lastRowLastColumn="0"/>
            <w:tcW w:w="554" w:type="dxa"/>
          </w:tcPr>
          <w:p w14:paraId="7B177437" w14:textId="77777777" w:rsidR="00164918" w:rsidRPr="003D618E" w:rsidRDefault="00164918" w:rsidP="00164918">
            <w:pPr>
              <w:jc w:val="center"/>
              <w:rPr>
                <w:b w:val="0"/>
                <w:noProof/>
                <w:color w:val="000000"/>
                <w:sz w:val="18"/>
                <w:szCs w:val="18"/>
              </w:rPr>
            </w:pPr>
            <w:r>
              <w:rPr>
                <w:b w:val="0"/>
                <w:noProof/>
                <w:color w:val="000000"/>
                <w:sz w:val="18"/>
                <w:szCs w:val="18"/>
              </w:rPr>
              <w:t>7</w:t>
            </w:r>
          </w:p>
        </w:tc>
        <w:tc>
          <w:tcPr>
            <w:tcW w:w="2299" w:type="dxa"/>
          </w:tcPr>
          <w:p w14:paraId="4DD24BDB" w14:textId="77777777" w:rsidR="00164918" w:rsidRPr="00B375FA" w:rsidRDefault="00164918" w:rsidP="00164918">
            <w:pPr>
              <w:jc w:val="left"/>
              <w:cnfStyle w:val="000000100000" w:firstRow="0" w:lastRow="0" w:firstColumn="0" w:lastColumn="0" w:oddVBand="0" w:evenVBand="0" w:oddHBand="1" w:evenHBand="0" w:firstRowFirstColumn="0" w:firstRowLastColumn="0" w:lastRowFirstColumn="0" w:lastRowLastColumn="0"/>
              <w:rPr>
                <w:noProof/>
                <w:color w:val="000000"/>
                <w:sz w:val="18"/>
                <w:szCs w:val="18"/>
              </w:rPr>
            </w:pPr>
            <w:r>
              <w:rPr>
                <w:noProof/>
                <w:color w:val="000000"/>
                <w:sz w:val="18"/>
                <w:szCs w:val="18"/>
              </w:rPr>
              <w:t xml:space="preserve">Menurut saya, nilai-nilai </w:t>
            </w:r>
            <w:r>
              <w:rPr>
                <w:i/>
                <w:noProof/>
                <w:color w:val="000000"/>
                <w:sz w:val="18"/>
                <w:szCs w:val="18"/>
              </w:rPr>
              <w:t xml:space="preserve">metrics </w:t>
            </w:r>
            <w:r>
              <w:rPr>
                <w:noProof/>
                <w:color w:val="000000"/>
                <w:sz w:val="18"/>
                <w:szCs w:val="18"/>
              </w:rPr>
              <w:t>berkas cukup benar.</w:t>
            </w:r>
          </w:p>
        </w:tc>
        <w:tc>
          <w:tcPr>
            <w:tcW w:w="851" w:type="dxa"/>
          </w:tcPr>
          <w:p w14:paraId="17B4DD5D"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678720" behindDoc="0" locked="0" layoutInCell="1" allowOverlap="1" wp14:anchorId="0A23A909" wp14:editId="151880F5">
                      <wp:simplePos x="0" y="0"/>
                      <wp:positionH relativeFrom="column">
                        <wp:posOffset>65405</wp:posOffset>
                      </wp:positionH>
                      <wp:positionV relativeFrom="paragraph">
                        <wp:posOffset>18415</wp:posOffset>
                      </wp:positionV>
                      <wp:extent cx="201930" cy="201930"/>
                      <wp:effectExtent l="0" t="0" r="26670" b="26670"/>
                      <wp:wrapNone/>
                      <wp:docPr id="153" name="Oval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F038C30" id="Oval 153" o:spid="_x0000_s1026" style="position:absolute;margin-left:5.15pt;margin-top:1.45pt;width:15.9pt;height:15.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rI+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" filled="f"/>
                  </w:pict>
                </mc:Fallback>
              </mc:AlternateContent>
            </w:r>
          </w:p>
        </w:tc>
        <w:tc>
          <w:tcPr>
            <w:tcW w:w="852" w:type="dxa"/>
          </w:tcPr>
          <w:p w14:paraId="109CF33C"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681792" behindDoc="0" locked="0" layoutInCell="1" allowOverlap="1" wp14:anchorId="681803CE" wp14:editId="7C56D6A4">
                      <wp:simplePos x="0" y="0"/>
                      <wp:positionH relativeFrom="column">
                        <wp:posOffset>88265</wp:posOffset>
                      </wp:positionH>
                      <wp:positionV relativeFrom="paragraph">
                        <wp:posOffset>18415</wp:posOffset>
                      </wp:positionV>
                      <wp:extent cx="201930" cy="201930"/>
                      <wp:effectExtent l="0" t="0" r="26670" b="26670"/>
                      <wp:wrapNone/>
                      <wp:docPr id="154" name="Oval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AC41EC8" id="Oval 154" o:spid="_x0000_s1026" style="position:absolute;margin-left:6.95pt;margin-top:1.45pt;width:15.9pt;height:15.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aW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" filled="f"/>
                  </w:pict>
                </mc:Fallback>
              </mc:AlternateContent>
            </w:r>
          </w:p>
        </w:tc>
        <w:tc>
          <w:tcPr>
            <w:tcW w:w="851" w:type="dxa"/>
          </w:tcPr>
          <w:p w14:paraId="702BEBFB"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rFonts w:eastAsia="PMingLiU"/>
                <w:noProof/>
                <w:szCs w:val="24"/>
                <w:lang w:val="id-ID" w:eastAsia="id-ID"/>
              </w:rPr>
            </w:pPr>
            <w:r w:rsidRPr="00140A58">
              <w:rPr>
                <w:noProof/>
                <w:color w:val="000000"/>
                <w:sz w:val="18"/>
                <w:szCs w:val="18"/>
                <w:lang w:eastAsia="en-US"/>
              </w:rPr>
              <mc:AlternateContent>
                <mc:Choice Requires="wps">
                  <w:drawing>
                    <wp:anchor distT="0" distB="0" distL="114300" distR="114300" simplePos="0" relativeHeight="251684864" behindDoc="0" locked="0" layoutInCell="1" allowOverlap="1" wp14:anchorId="2A75457E" wp14:editId="6FF7CC9C">
                      <wp:simplePos x="0" y="0"/>
                      <wp:positionH relativeFrom="column">
                        <wp:posOffset>59055</wp:posOffset>
                      </wp:positionH>
                      <wp:positionV relativeFrom="paragraph">
                        <wp:posOffset>18415</wp:posOffset>
                      </wp:positionV>
                      <wp:extent cx="201930" cy="201930"/>
                      <wp:effectExtent l="0" t="0" r="26670" b="26670"/>
                      <wp:wrapNone/>
                      <wp:docPr id="155" name="Oval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358759D" id="Oval 155" o:spid="_x0000_s1026" style="position:absolute;margin-left:4.65pt;margin-top:1.45pt;width:15.9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aGu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" filled="f"/>
                  </w:pict>
                </mc:Fallback>
              </mc:AlternateContent>
            </w:r>
          </w:p>
        </w:tc>
        <w:tc>
          <w:tcPr>
            <w:tcW w:w="855" w:type="dxa"/>
          </w:tcPr>
          <w:p w14:paraId="6008FC4F"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687936" behindDoc="0" locked="0" layoutInCell="1" allowOverlap="1" wp14:anchorId="107174B6" wp14:editId="6B971D4A">
                      <wp:simplePos x="0" y="0"/>
                      <wp:positionH relativeFrom="column">
                        <wp:posOffset>70485</wp:posOffset>
                      </wp:positionH>
                      <wp:positionV relativeFrom="paragraph">
                        <wp:posOffset>18415</wp:posOffset>
                      </wp:positionV>
                      <wp:extent cx="201930" cy="201930"/>
                      <wp:effectExtent l="0" t="0" r="26670" b="26670"/>
                      <wp:wrapNone/>
                      <wp:docPr id="156" name="Oval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0A91F6B" id="Oval 156" o:spid="_x0000_s1026" style="position:absolute;margin-left:5.55pt;margin-top:1.45pt;width:15.9pt;height:15.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" filled="f"/>
                  </w:pict>
                </mc:Fallback>
              </mc:AlternateContent>
            </w:r>
          </w:p>
        </w:tc>
      </w:tr>
      <w:tr w:rsidR="00164918" w14:paraId="21D27AD0" w14:textId="77777777" w:rsidTr="00164918">
        <w:trPr>
          <w:cnfStyle w:val="000000010000" w:firstRow="0" w:lastRow="0" w:firstColumn="0" w:lastColumn="0" w:oddVBand="0" w:evenVBand="0" w:oddHBand="0" w:evenHBand="1"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554" w:type="dxa"/>
            <w:hideMark/>
          </w:tcPr>
          <w:p w14:paraId="2DD42375" w14:textId="77777777" w:rsidR="00164918" w:rsidRPr="003D618E" w:rsidRDefault="00164918" w:rsidP="00164918">
            <w:pPr>
              <w:jc w:val="center"/>
              <w:rPr>
                <w:b w:val="0"/>
                <w:noProof/>
                <w:color w:val="000000"/>
                <w:sz w:val="18"/>
                <w:szCs w:val="18"/>
                <w:lang w:eastAsia="en-US"/>
              </w:rPr>
            </w:pPr>
            <w:r>
              <w:rPr>
                <w:b w:val="0"/>
                <w:noProof/>
                <w:color w:val="000000"/>
                <w:sz w:val="18"/>
                <w:szCs w:val="18"/>
              </w:rPr>
              <w:t>8</w:t>
            </w:r>
          </w:p>
        </w:tc>
        <w:tc>
          <w:tcPr>
            <w:tcW w:w="2299" w:type="dxa"/>
            <w:hideMark/>
          </w:tcPr>
          <w:p w14:paraId="3E61051D" w14:textId="77777777" w:rsidR="00164918" w:rsidRPr="006C3333" w:rsidRDefault="00164918" w:rsidP="00164918">
            <w:pPr>
              <w:jc w:val="left"/>
              <w:cnfStyle w:val="000000010000" w:firstRow="0" w:lastRow="0" w:firstColumn="0" w:lastColumn="0" w:oddVBand="0" w:evenVBand="0" w:oddHBand="0" w:evenHBand="1" w:firstRowFirstColumn="0" w:firstRowLastColumn="0" w:lastRowFirstColumn="0" w:lastRowLastColumn="0"/>
              <w:rPr>
                <w:noProof/>
                <w:color w:val="000000"/>
                <w:sz w:val="18"/>
                <w:szCs w:val="18"/>
              </w:rPr>
            </w:pPr>
            <w:r>
              <w:rPr>
                <w:noProof/>
                <w:color w:val="000000"/>
                <w:sz w:val="18"/>
                <w:szCs w:val="18"/>
              </w:rPr>
              <w:t>Menurut saya, cukup mudah untuk mencari kata dalam kode sumber</w:t>
            </w:r>
            <w:r>
              <w:rPr>
                <w:noProof/>
                <w:color w:val="000000"/>
                <w:sz w:val="18"/>
                <w:szCs w:val="18"/>
                <w:lang w:val="id-ID"/>
              </w:rPr>
              <w:t>.</w:t>
            </w:r>
          </w:p>
        </w:tc>
        <w:tc>
          <w:tcPr>
            <w:tcW w:w="851" w:type="dxa"/>
          </w:tcPr>
          <w:p w14:paraId="2B0DF98F"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54144" behindDoc="0" locked="0" layoutInCell="1" allowOverlap="1" wp14:anchorId="1F4BA269" wp14:editId="33A259CE">
                      <wp:simplePos x="0" y="0"/>
                      <wp:positionH relativeFrom="column">
                        <wp:posOffset>73025</wp:posOffset>
                      </wp:positionH>
                      <wp:positionV relativeFrom="paragraph">
                        <wp:posOffset>50165</wp:posOffset>
                      </wp:positionV>
                      <wp:extent cx="201930" cy="201930"/>
                      <wp:effectExtent l="0" t="0" r="26670" b="26670"/>
                      <wp:wrapNone/>
                      <wp:docPr id="80" name="Oval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E164DED" id="Oval 80" o:spid="_x0000_s1026" style="position:absolute;margin-left:5.75pt;margin-top:3.95pt;width:15.9pt;height:15.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" filled="f"/>
                  </w:pict>
                </mc:Fallback>
              </mc:AlternateContent>
            </w:r>
          </w:p>
        </w:tc>
        <w:tc>
          <w:tcPr>
            <w:tcW w:w="852" w:type="dxa"/>
          </w:tcPr>
          <w:p w14:paraId="522BBC7D"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57216" behindDoc="0" locked="0" layoutInCell="1" allowOverlap="1" wp14:anchorId="765C0E7F" wp14:editId="44A51619">
                      <wp:simplePos x="0" y="0"/>
                      <wp:positionH relativeFrom="column">
                        <wp:posOffset>86360</wp:posOffset>
                      </wp:positionH>
                      <wp:positionV relativeFrom="paragraph">
                        <wp:posOffset>50165</wp:posOffset>
                      </wp:positionV>
                      <wp:extent cx="201930" cy="201930"/>
                      <wp:effectExtent l="0" t="0" r="26670" b="26670"/>
                      <wp:wrapNone/>
                      <wp:docPr id="81" name="Oval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BC302DB" id="Oval 81" o:spid="_x0000_s1026" style="position:absolute;margin-left:6.8pt;margin-top:3.95pt;width:15.9pt;height:15.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" filled="f"/>
                  </w:pict>
                </mc:Fallback>
              </mc:AlternateContent>
            </w:r>
          </w:p>
        </w:tc>
        <w:tc>
          <w:tcPr>
            <w:tcW w:w="851" w:type="dxa"/>
            <w:hideMark/>
          </w:tcPr>
          <w:p w14:paraId="72EAE392"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60288" behindDoc="0" locked="0" layoutInCell="1" allowOverlap="1" wp14:anchorId="0C4D8F95" wp14:editId="1689FA15">
                      <wp:simplePos x="0" y="0"/>
                      <wp:positionH relativeFrom="column">
                        <wp:posOffset>66675</wp:posOffset>
                      </wp:positionH>
                      <wp:positionV relativeFrom="paragraph">
                        <wp:posOffset>50165</wp:posOffset>
                      </wp:positionV>
                      <wp:extent cx="201930" cy="201930"/>
                      <wp:effectExtent l="0" t="0" r="26670" b="26670"/>
                      <wp:wrapNone/>
                      <wp:docPr id="76" name="Oval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CABA4CD" id="Oval 76" o:spid="_x0000_s1026" style="position:absolute;margin-left:5.25pt;margin-top:3.95pt;width:15.9pt;height:15.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" filled="f"/>
                  </w:pict>
                </mc:Fallback>
              </mc:AlternateContent>
            </w:r>
          </w:p>
        </w:tc>
        <w:tc>
          <w:tcPr>
            <w:tcW w:w="855" w:type="dxa"/>
          </w:tcPr>
          <w:p w14:paraId="382941EA"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Pr>
                <w:rFonts w:eastAsia="PMingLiU"/>
                <w:noProof/>
                <w:szCs w:val="24"/>
                <w:lang w:eastAsia="en-US"/>
              </w:rPr>
              <mc:AlternateContent>
                <mc:Choice Requires="wps">
                  <w:drawing>
                    <wp:anchor distT="0" distB="0" distL="114300" distR="114300" simplePos="0" relativeHeight="251663360" behindDoc="0" locked="0" layoutInCell="1" allowOverlap="1" wp14:anchorId="464BBEE3" wp14:editId="62E6DA56">
                      <wp:simplePos x="0" y="0"/>
                      <wp:positionH relativeFrom="column">
                        <wp:posOffset>78105</wp:posOffset>
                      </wp:positionH>
                      <wp:positionV relativeFrom="paragraph">
                        <wp:posOffset>50165</wp:posOffset>
                      </wp:positionV>
                      <wp:extent cx="201930" cy="201930"/>
                      <wp:effectExtent l="0" t="0" r="26670" b="26670"/>
                      <wp:wrapNone/>
                      <wp:docPr id="77" name="Oval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E027FFA" id="Oval 77" o:spid="_x0000_s1026" style="position:absolute;margin-left:6.15pt;margin-top:3.95pt;width:15.9pt;height:15.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" filled="f"/>
                  </w:pict>
                </mc:Fallback>
              </mc:AlternateContent>
            </w:r>
          </w:p>
        </w:tc>
      </w:tr>
      <w:tr w:rsidR="00164918" w14:paraId="479260FF" w14:textId="77777777" w:rsidTr="00164918">
        <w:trPr>
          <w:cnfStyle w:val="000000100000" w:firstRow="0" w:lastRow="0" w:firstColumn="0" w:lastColumn="0" w:oddVBand="0" w:evenVBand="0" w:oddHBand="1" w:evenHBand="0" w:firstRowFirstColumn="0" w:firstRowLastColumn="0" w:lastRowFirstColumn="0" w:lastRowLastColumn="0"/>
          <w:trHeight w:val="722"/>
          <w:jc w:val="center"/>
        </w:trPr>
        <w:tc>
          <w:tcPr>
            <w:cnfStyle w:val="001000000000" w:firstRow="0" w:lastRow="0" w:firstColumn="1" w:lastColumn="0" w:oddVBand="0" w:evenVBand="0" w:oddHBand="0" w:evenHBand="0" w:firstRowFirstColumn="0" w:firstRowLastColumn="0" w:lastRowFirstColumn="0" w:lastRowLastColumn="0"/>
            <w:tcW w:w="554" w:type="dxa"/>
          </w:tcPr>
          <w:p w14:paraId="22BE3802" w14:textId="77777777" w:rsidR="00164918" w:rsidRPr="003D618E" w:rsidRDefault="00164918" w:rsidP="00164918">
            <w:pPr>
              <w:jc w:val="center"/>
              <w:rPr>
                <w:b w:val="0"/>
                <w:noProof/>
                <w:color w:val="000000"/>
                <w:sz w:val="18"/>
                <w:szCs w:val="18"/>
              </w:rPr>
            </w:pPr>
            <w:r>
              <w:rPr>
                <w:b w:val="0"/>
                <w:noProof/>
                <w:color w:val="000000"/>
                <w:sz w:val="18"/>
                <w:szCs w:val="18"/>
              </w:rPr>
              <w:t>9</w:t>
            </w:r>
          </w:p>
        </w:tc>
        <w:tc>
          <w:tcPr>
            <w:tcW w:w="2299" w:type="dxa"/>
          </w:tcPr>
          <w:p w14:paraId="76777246" w14:textId="77777777" w:rsidR="00164918" w:rsidRDefault="00164918" w:rsidP="00164918">
            <w:pPr>
              <w:jc w:val="left"/>
              <w:cnfStyle w:val="000000100000" w:firstRow="0" w:lastRow="0" w:firstColumn="0" w:lastColumn="0" w:oddVBand="0" w:evenVBand="0" w:oddHBand="1" w:evenHBand="0" w:firstRowFirstColumn="0" w:firstRowLastColumn="0" w:lastRowFirstColumn="0" w:lastRowLastColumn="0"/>
              <w:rPr>
                <w:noProof/>
                <w:color w:val="000000"/>
                <w:sz w:val="18"/>
                <w:szCs w:val="18"/>
              </w:rPr>
            </w:pPr>
            <w:r>
              <w:rPr>
                <w:noProof/>
                <w:color w:val="000000"/>
                <w:sz w:val="18"/>
                <w:szCs w:val="18"/>
              </w:rPr>
              <w:t>Menurut saya, hasil pencarian kata sudah cukup benar.</w:t>
            </w:r>
          </w:p>
        </w:tc>
        <w:tc>
          <w:tcPr>
            <w:tcW w:w="851" w:type="dxa"/>
          </w:tcPr>
          <w:p w14:paraId="5F67E78E"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691008" behindDoc="0" locked="0" layoutInCell="1" allowOverlap="1" wp14:anchorId="4D530735" wp14:editId="054860A9">
                      <wp:simplePos x="0" y="0"/>
                      <wp:positionH relativeFrom="column">
                        <wp:posOffset>63500</wp:posOffset>
                      </wp:positionH>
                      <wp:positionV relativeFrom="paragraph">
                        <wp:posOffset>90805</wp:posOffset>
                      </wp:positionV>
                      <wp:extent cx="201930" cy="201930"/>
                      <wp:effectExtent l="0" t="0" r="26670" b="26670"/>
                      <wp:wrapNone/>
                      <wp:docPr id="481" name="Oval 4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9D14151" id="Oval 481" o:spid="_x0000_s1026" style="position:absolute;margin-left:5pt;margin-top:7.15pt;width:15.9pt;height:15.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" filled="f"/>
                  </w:pict>
                </mc:Fallback>
              </mc:AlternateContent>
            </w:r>
          </w:p>
        </w:tc>
        <w:tc>
          <w:tcPr>
            <w:tcW w:w="852" w:type="dxa"/>
          </w:tcPr>
          <w:p w14:paraId="302B23CE"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694080" behindDoc="0" locked="0" layoutInCell="1" allowOverlap="1" wp14:anchorId="44B0F628" wp14:editId="53E0304D">
                      <wp:simplePos x="0" y="0"/>
                      <wp:positionH relativeFrom="column">
                        <wp:posOffset>76835</wp:posOffset>
                      </wp:positionH>
                      <wp:positionV relativeFrom="paragraph">
                        <wp:posOffset>90805</wp:posOffset>
                      </wp:positionV>
                      <wp:extent cx="201930" cy="201930"/>
                      <wp:effectExtent l="0" t="0" r="26670" b="26670"/>
                      <wp:wrapNone/>
                      <wp:docPr id="482" name="Oval 4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CDD31EC" id="Oval 482" o:spid="_x0000_s1026" style="position:absolute;margin-left:6.05pt;margin-top:7.15pt;width:15.9pt;height:15.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" filled="f"/>
                  </w:pict>
                </mc:Fallback>
              </mc:AlternateContent>
            </w:r>
          </w:p>
        </w:tc>
        <w:tc>
          <w:tcPr>
            <w:tcW w:w="851" w:type="dxa"/>
          </w:tcPr>
          <w:p w14:paraId="02095AED"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rFonts w:eastAsia="PMingLiU"/>
                <w:noProof/>
                <w:szCs w:val="24"/>
                <w:lang w:val="id-ID" w:eastAsia="id-ID"/>
              </w:rPr>
            </w:pPr>
            <w:r w:rsidRPr="00140A58">
              <w:rPr>
                <w:noProof/>
                <w:color w:val="000000"/>
                <w:sz w:val="18"/>
                <w:szCs w:val="18"/>
                <w:lang w:eastAsia="en-US"/>
              </w:rPr>
              <mc:AlternateContent>
                <mc:Choice Requires="wps">
                  <w:drawing>
                    <wp:anchor distT="0" distB="0" distL="114300" distR="114300" simplePos="0" relativeHeight="251697152" behindDoc="0" locked="0" layoutInCell="1" allowOverlap="1" wp14:anchorId="5AA9D6A8" wp14:editId="409CDF52">
                      <wp:simplePos x="0" y="0"/>
                      <wp:positionH relativeFrom="column">
                        <wp:posOffset>57150</wp:posOffset>
                      </wp:positionH>
                      <wp:positionV relativeFrom="paragraph">
                        <wp:posOffset>90805</wp:posOffset>
                      </wp:positionV>
                      <wp:extent cx="201930" cy="201930"/>
                      <wp:effectExtent l="0" t="0" r="26670" b="26670"/>
                      <wp:wrapNone/>
                      <wp:docPr id="483" name="Oval 4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5145F5C" id="Oval 483" o:spid="_x0000_s1026" style="position:absolute;margin-left:4.5pt;margin-top:7.15pt;width:15.9pt;height:15.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" filled="f"/>
                  </w:pict>
                </mc:Fallback>
              </mc:AlternateContent>
            </w:r>
          </w:p>
        </w:tc>
        <w:tc>
          <w:tcPr>
            <w:tcW w:w="855" w:type="dxa"/>
          </w:tcPr>
          <w:p w14:paraId="3BF1D558"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700224" behindDoc="0" locked="0" layoutInCell="1" allowOverlap="1" wp14:anchorId="5D302308" wp14:editId="1ABCC65F">
                      <wp:simplePos x="0" y="0"/>
                      <wp:positionH relativeFrom="column">
                        <wp:posOffset>68580</wp:posOffset>
                      </wp:positionH>
                      <wp:positionV relativeFrom="paragraph">
                        <wp:posOffset>90805</wp:posOffset>
                      </wp:positionV>
                      <wp:extent cx="201930" cy="201930"/>
                      <wp:effectExtent l="0" t="0" r="26670" b="26670"/>
                      <wp:wrapNone/>
                      <wp:docPr id="484" name="Oval 4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9EAF12A" id="Oval 484" o:spid="_x0000_s1026" style="position:absolute;margin-left:5.4pt;margin-top:7.15pt;width:15.9pt;height:15.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" filled="f"/>
                  </w:pict>
                </mc:Fallback>
              </mc:AlternateContent>
            </w:r>
          </w:p>
        </w:tc>
      </w:tr>
      <w:tr w:rsidR="00164918" w14:paraId="2745C3E1" w14:textId="77777777" w:rsidTr="00164918">
        <w:trPr>
          <w:cnfStyle w:val="000000010000" w:firstRow="0" w:lastRow="0" w:firstColumn="0" w:lastColumn="0" w:oddVBand="0" w:evenVBand="0" w:oddHBand="0" w:evenHBand="1" w:firstRowFirstColumn="0" w:firstRowLastColumn="0" w:lastRowFirstColumn="0" w:lastRowLastColumn="0"/>
          <w:trHeight w:val="695"/>
          <w:jc w:val="center"/>
        </w:trPr>
        <w:tc>
          <w:tcPr>
            <w:cnfStyle w:val="001000000000" w:firstRow="0" w:lastRow="0" w:firstColumn="1" w:lastColumn="0" w:oddVBand="0" w:evenVBand="0" w:oddHBand="0" w:evenHBand="0" w:firstRowFirstColumn="0" w:firstRowLastColumn="0" w:lastRowFirstColumn="0" w:lastRowLastColumn="0"/>
            <w:tcW w:w="554" w:type="dxa"/>
            <w:tcBorders>
              <w:bottom w:val="single" w:sz="4" w:space="0" w:color="000000" w:themeColor="text1"/>
            </w:tcBorders>
          </w:tcPr>
          <w:p w14:paraId="559FE0D1" w14:textId="77777777" w:rsidR="00164918" w:rsidRPr="00B375FA" w:rsidRDefault="00164918" w:rsidP="00164918">
            <w:pPr>
              <w:jc w:val="center"/>
              <w:rPr>
                <w:b w:val="0"/>
                <w:noProof/>
                <w:color w:val="000000"/>
                <w:sz w:val="18"/>
                <w:szCs w:val="18"/>
              </w:rPr>
            </w:pPr>
            <w:r>
              <w:rPr>
                <w:b w:val="0"/>
                <w:noProof/>
                <w:color w:val="000000"/>
                <w:sz w:val="18"/>
                <w:szCs w:val="18"/>
              </w:rPr>
              <w:t>10</w:t>
            </w:r>
          </w:p>
        </w:tc>
        <w:tc>
          <w:tcPr>
            <w:tcW w:w="2299" w:type="dxa"/>
            <w:tcBorders>
              <w:bottom w:val="single" w:sz="4" w:space="0" w:color="000000" w:themeColor="text1"/>
            </w:tcBorders>
          </w:tcPr>
          <w:p w14:paraId="71808505" w14:textId="77777777" w:rsidR="00164918" w:rsidRPr="00411293" w:rsidRDefault="00164918" w:rsidP="00164918">
            <w:pPr>
              <w:jc w:val="left"/>
              <w:cnfStyle w:val="000000010000" w:firstRow="0" w:lastRow="0" w:firstColumn="0" w:lastColumn="0" w:oddVBand="0" w:evenVBand="0" w:oddHBand="0" w:evenHBand="1" w:firstRowFirstColumn="0" w:firstRowLastColumn="0" w:lastRowFirstColumn="0" w:lastRowLastColumn="0"/>
              <w:rPr>
                <w:noProof/>
                <w:color w:val="000000"/>
                <w:sz w:val="18"/>
                <w:szCs w:val="18"/>
              </w:rPr>
            </w:pPr>
            <w:r w:rsidRPr="00411293">
              <w:rPr>
                <w:noProof/>
                <w:color w:val="000000"/>
                <w:sz w:val="18"/>
                <w:szCs w:val="18"/>
              </w:rPr>
              <w:t>Menurut saya, cukup mudah untuk melihat hasil tampilan rekomendasi.</w:t>
            </w:r>
          </w:p>
        </w:tc>
        <w:tc>
          <w:tcPr>
            <w:tcW w:w="851" w:type="dxa"/>
            <w:tcBorders>
              <w:bottom w:val="single" w:sz="4" w:space="0" w:color="000000" w:themeColor="text1"/>
            </w:tcBorders>
          </w:tcPr>
          <w:p w14:paraId="6A7BFB83"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703296" behindDoc="0" locked="0" layoutInCell="1" allowOverlap="1" wp14:anchorId="5712E388" wp14:editId="0AAFBB04">
                      <wp:simplePos x="0" y="0"/>
                      <wp:positionH relativeFrom="column">
                        <wp:posOffset>63500</wp:posOffset>
                      </wp:positionH>
                      <wp:positionV relativeFrom="paragraph">
                        <wp:posOffset>83820</wp:posOffset>
                      </wp:positionV>
                      <wp:extent cx="201930" cy="201930"/>
                      <wp:effectExtent l="0" t="0" r="26670" b="26670"/>
                      <wp:wrapNone/>
                      <wp:docPr id="485" name="Oval 4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314193F" id="Oval 485" o:spid="_x0000_s1026" style="position:absolute;margin-left:5pt;margin-top:6.6pt;width:15.9pt;height:15.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" filled="f"/>
                  </w:pict>
                </mc:Fallback>
              </mc:AlternateContent>
            </w:r>
          </w:p>
        </w:tc>
        <w:tc>
          <w:tcPr>
            <w:tcW w:w="852" w:type="dxa"/>
            <w:tcBorders>
              <w:bottom w:val="single" w:sz="4" w:space="0" w:color="000000" w:themeColor="text1"/>
            </w:tcBorders>
          </w:tcPr>
          <w:p w14:paraId="316CC39B"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706368" behindDoc="0" locked="0" layoutInCell="1" allowOverlap="1" wp14:anchorId="12A63D6E" wp14:editId="0E8F688D">
                      <wp:simplePos x="0" y="0"/>
                      <wp:positionH relativeFrom="column">
                        <wp:posOffset>76835</wp:posOffset>
                      </wp:positionH>
                      <wp:positionV relativeFrom="paragraph">
                        <wp:posOffset>83820</wp:posOffset>
                      </wp:positionV>
                      <wp:extent cx="201930" cy="201930"/>
                      <wp:effectExtent l="0" t="0" r="26670" b="26670"/>
                      <wp:wrapNone/>
                      <wp:docPr id="486" name="Oval 4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A29C4D1" id="Oval 486" o:spid="_x0000_s1026" style="position:absolute;margin-left:6.05pt;margin-top:6.6pt;width:15.9pt;height:15.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" filled="f"/>
                  </w:pict>
                </mc:Fallback>
              </mc:AlternateContent>
            </w:r>
          </w:p>
        </w:tc>
        <w:tc>
          <w:tcPr>
            <w:tcW w:w="851" w:type="dxa"/>
            <w:tcBorders>
              <w:bottom w:val="single" w:sz="4" w:space="0" w:color="000000" w:themeColor="text1"/>
            </w:tcBorders>
          </w:tcPr>
          <w:p w14:paraId="3498E42E"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709440" behindDoc="0" locked="0" layoutInCell="1" allowOverlap="1" wp14:anchorId="2EAA968E" wp14:editId="615E9B4D">
                      <wp:simplePos x="0" y="0"/>
                      <wp:positionH relativeFrom="column">
                        <wp:posOffset>57150</wp:posOffset>
                      </wp:positionH>
                      <wp:positionV relativeFrom="paragraph">
                        <wp:posOffset>83820</wp:posOffset>
                      </wp:positionV>
                      <wp:extent cx="201930" cy="201930"/>
                      <wp:effectExtent l="0" t="0" r="26670" b="26670"/>
                      <wp:wrapNone/>
                      <wp:docPr id="487" name="Oval 4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24151AF" id="Oval 487" o:spid="_x0000_s1026" style="position:absolute;margin-left:4.5pt;margin-top:6.6pt;width:15.9pt;height:15.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" filled="f"/>
                  </w:pict>
                </mc:Fallback>
              </mc:AlternateContent>
            </w:r>
          </w:p>
        </w:tc>
        <w:tc>
          <w:tcPr>
            <w:tcW w:w="855" w:type="dxa"/>
            <w:tcBorders>
              <w:bottom w:val="single" w:sz="4" w:space="0" w:color="000000" w:themeColor="text1"/>
            </w:tcBorders>
          </w:tcPr>
          <w:p w14:paraId="68768E80" w14:textId="77777777" w:rsidR="00164918" w:rsidRDefault="00164918" w:rsidP="00164918">
            <w:pPr>
              <w:cnfStyle w:val="000000010000" w:firstRow="0" w:lastRow="0" w:firstColumn="0" w:lastColumn="0" w:oddVBand="0" w:evenVBand="0" w:oddHBand="0" w:evenHBand="1" w:firstRowFirstColumn="0" w:firstRowLastColumn="0" w:lastRowFirstColumn="0" w:lastRowLastColumn="0"/>
              <w:rPr>
                <w:rFonts w:eastAsia="PMingLiU"/>
                <w:noProof/>
                <w:szCs w:val="24"/>
                <w:lang w:val="id-ID" w:eastAsia="id-ID"/>
              </w:rPr>
            </w:pPr>
            <w:r w:rsidRPr="00140A58">
              <w:rPr>
                <w:noProof/>
                <w:color w:val="000000"/>
                <w:sz w:val="18"/>
                <w:szCs w:val="18"/>
                <w:lang w:eastAsia="en-US"/>
              </w:rPr>
              <mc:AlternateContent>
                <mc:Choice Requires="wps">
                  <w:drawing>
                    <wp:anchor distT="0" distB="0" distL="114300" distR="114300" simplePos="0" relativeHeight="251712512" behindDoc="0" locked="0" layoutInCell="1" allowOverlap="1" wp14:anchorId="0578D163" wp14:editId="07057279">
                      <wp:simplePos x="0" y="0"/>
                      <wp:positionH relativeFrom="column">
                        <wp:posOffset>68580</wp:posOffset>
                      </wp:positionH>
                      <wp:positionV relativeFrom="paragraph">
                        <wp:posOffset>83820</wp:posOffset>
                      </wp:positionV>
                      <wp:extent cx="201930" cy="201930"/>
                      <wp:effectExtent l="0" t="0" r="26670" b="26670"/>
                      <wp:wrapNone/>
                      <wp:docPr id="488" name="Oval 4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9259BC6" id="Oval 488" o:spid="_x0000_s1026" style="position:absolute;margin-left:5.4pt;margin-top:6.6pt;width:15.9pt;height:15.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" filled="f"/>
                  </w:pict>
                </mc:Fallback>
              </mc:AlternateContent>
            </w:r>
          </w:p>
        </w:tc>
      </w:tr>
      <w:tr w:rsidR="00164918" w14:paraId="0EB06E05" w14:textId="77777777" w:rsidTr="00164918">
        <w:trPr>
          <w:cnfStyle w:val="000000100000" w:firstRow="0" w:lastRow="0" w:firstColumn="0" w:lastColumn="0" w:oddVBand="0" w:evenVBand="0" w:oddHBand="1" w:evenHBand="0" w:firstRowFirstColumn="0" w:firstRowLastColumn="0" w:lastRowFirstColumn="0" w:lastRowLastColumn="0"/>
          <w:trHeight w:val="695"/>
          <w:jc w:val="center"/>
        </w:trPr>
        <w:tc>
          <w:tcPr>
            <w:cnfStyle w:val="001000000000" w:firstRow="0" w:lastRow="0" w:firstColumn="1" w:lastColumn="0" w:oddVBand="0" w:evenVBand="0" w:oddHBand="0" w:evenHBand="0" w:firstRowFirstColumn="0" w:firstRowLastColumn="0" w:lastRowFirstColumn="0" w:lastRowLastColumn="0"/>
            <w:tcW w:w="554" w:type="dxa"/>
            <w:tcBorders>
              <w:bottom w:val="single" w:sz="4" w:space="0" w:color="000000" w:themeColor="text1"/>
            </w:tcBorders>
          </w:tcPr>
          <w:p w14:paraId="3A78607C" w14:textId="77777777" w:rsidR="00164918" w:rsidRDefault="00164918" w:rsidP="00164918">
            <w:pPr>
              <w:jc w:val="center"/>
              <w:rPr>
                <w:b w:val="0"/>
                <w:noProof/>
                <w:color w:val="000000"/>
                <w:sz w:val="18"/>
                <w:szCs w:val="18"/>
              </w:rPr>
            </w:pPr>
            <w:r>
              <w:rPr>
                <w:b w:val="0"/>
                <w:noProof/>
                <w:color w:val="000000"/>
                <w:sz w:val="18"/>
                <w:szCs w:val="18"/>
              </w:rPr>
              <w:t>11</w:t>
            </w:r>
          </w:p>
        </w:tc>
        <w:tc>
          <w:tcPr>
            <w:tcW w:w="2299" w:type="dxa"/>
            <w:tcBorders>
              <w:bottom w:val="single" w:sz="4" w:space="0" w:color="000000" w:themeColor="text1"/>
            </w:tcBorders>
          </w:tcPr>
          <w:p w14:paraId="371A5568" w14:textId="77777777" w:rsidR="00164918" w:rsidRDefault="00164918" w:rsidP="00164918">
            <w:pPr>
              <w:jc w:val="left"/>
              <w:cnfStyle w:val="000000100000" w:firstRow="0" w:lastRow="0" w:firstColumn="0" w:lastColumn="0" w:oddVBand="0" w:evenVBand="0" w:oddHBand="1" w:evenHBand="0" w:firstRowFirstColumn="0" w:firstRowLastColumn="0" w:lastRowFirstColumn="0" w:lastRowLastColumn="0"/>
              <w:rPr>
                <w:noProof/>
                <w:color w:val="000000"/>
                <w:sz w:val="18"/>
                <w:szCs w:val="18"/>
              </w:rPr>
            </w:pPr>
            <w:r>
              <w:rPr>
                <w:noProof/>
                <w:color w:val="000000"/>
                <w:sz w:val="18"/>
                <w:szCs w:val="18"/>
              </w:rPr>
              <w:t>Menurut saya, rekomendasi ektraksi fungsi sudah diberikan dengan benar.</w:t>
            </w:r>
          </w:p>
        </w:tc>
        <w:tc>
          <w:tcPr>
            <w:tcW w:w="851" w:type="dxa"/>
            <w:tcBorders>
              <w:bottom w:val="single" w:sz="4" w:space="0" w:color="000000" w:themeColor="text1"/>
            </w:tcBorders>
          </w:tcPr>
          <w:p w14:paraId="084B40E4"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715584" behindDoc="0" locked="0" layoutInCell="1" allowOverlap="1" wp14:anchorId="77054593" wp14:editId="204B0C65">
                      <wp:simplePos x="0" y="0"/>
                      <wp:positionH relativeFrom="column">
                        <wp:posOffset>63500</wp:posOffset>
                      </wp:positionH>
                      <wp:positionV relativeFrom="paragraph">
                        <wp:posOffset>95885</wp:posOffset>
                      </wp:positionV>
                      <wp:extent cx="201930" cy="201930"/>
                      <wp:effectExtent l="0" t="0" r="26670" b="26670"/>
                      <wp:wrapNone/>
                      <wp:docPr id="497" name="Oval 4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D12D608" id="Oval 497" o:spid="_x0000_s1026" style="position:absolute;margin-left:5pt;margin-top:7.55pt;width:15.9pt;height:15.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" filled="f"/>
                  </w:pict>
                </mc:Fallback>
              </mc:AlternateContent>
            </w:r>
          </w:p>
        </w:tc>
        <w:tc>
          <w:tcPr>
            <w:tcW w:w="852" w:type="dxa"/>
            <w:tcBorders>
              <w:bottom w:val="single" w:sz="4" w:space="0" w:color="000000" w:themeColor="text1"/>
            </w:tcBorders>
          </w:tcPr>
          <w:p w14:paraId="4A051097"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718656" behindDoc="0" locked="0" layoutInCell="1" allowOverlap="1" wp14:anchorId="7A27390F" wp14:editId="4DC4E165">
                      <wp:simplePos x="0" y="0"/>
                      <wp:positionH relativeFrom="column">
                        <wp:posOffset>76835</wp:posOffset>
                      </wp:positionH>
                      <wp:positionV relativeFrom="paragraph">
                        <wp:posOffset>95885</wp:posOffset>
                      </wp:positionV>
                      <wp:extent cx="201930" cy="201930"/>
                      <wp:effectExtent l="0" t="0" r="26670" b="26670"/>
                      <wp:wrapNone/>
                      <wp:docPr id="498" name="Oval 4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6B50D50" id="Oval 498" o:spid="_x0000_s1026" style="position:absolute;margin-left:6.05pt;margin-top:7.55pt;width:15.9pt;height:15.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" filled="f"/>
                  </w:pict>
                </mc:Fallback>
              </mc:AlternateContent>
            </w:r>
          </w:p>
        </w:tc>
        <w:tc>
          <w:tcPr>
            <w:tcW w:w="851" w:type="dxa"/>
            <w:tcBorders>
              <w:bottom w:val="single" w:sz="4" w:space="0" w:color="000000" w:themeColor="text1"/>
            </w:tcBorders>
          </w:tcPr>
          <w:p w14:paraId="3F5A5FAD"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noProof/>
                <w:color w:val="000000"/>
                <w:sz w:val="18"/>
                <w:szCs w:val="18"/>
                <w:lang w:eastAsia="en-US"/>
              </w:rPr>
            </w:pPr>
            <w:r w:rsidRPr="00140A58">
              <w:rPr>
                <w:noProof/>
                <w:color w:val="000000"/>
                <w:sz w:val="18"/>
                <w:szCs w:val="18"/>
                <w:lang w:eastAsia="en-US"/>
              </w:rPr>
              <mc:AlternateContent>
                <mc:Choice Requires="wps">
                  <w:drawing>
                    <wp:anchor distT="0" distB="0" distL="114300" distR="114300" simplePos="0" relativeHeight="251721728" behindDoc="0" locked="0" layoutInCell="1" allowOverlap="1" wp14:anchorId="1507BDBB" wp14:editId="650660D5">
                      <wp:simplePos x="0" y="0"/>
                      <wp:positionH relativeFrom="column">
                        <wp:posOffset>57150</wp:posOffset>
                      </wp:positionH>
                      <wp:positionV relativeFrom="paragraph">
                        <wp:posOffset>95885</wp:posOffset>
                      </wp:positionV>
                      <wp:extent cx="201930" cy="201930"/>
                      <wp:effectExtent l="0" t="0" r="26670" b="26670"/>
                      <wp:wrapNone/>
                      <wp:docPr id="499" name="Oval 4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FAA5D15" id="Oval 499" o:spid="_x0000_s1026" style="position:absolute;margin-left:4.5pt;margin-top:7.55pt;width:15.9pt;height:15.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" filled="f"/>
                  </w:pict>
                </mc:Fallback>
              </mc:AlternateContent>
            </w:r>
          </w:p>
        </w:tc>
        <w:tc>
          <w:tcPr>
            <w:tcW w:w="855" w:type="dxa"/>
            <w:tcBorders>
              <w:bottom w:val="single" w:sz="4" w:space="0" w:color="000000" w:themeColor="text1"/>
            </w:tcBorders>
          </w:tcPr>
          <w:p w14:paraId="09153C21" w14:textId="77777777" w:rsidR="00164918" w:rsidRDefault="00164918" w:rsidP="00164918">
            <w:pPr>
              <w:cnfStyle w:val="000000100000" w:firstRow="0" w:lastRow="0" w:firstColumn="0" w:lastColumn="0" w:oddVBand="0" w:evenVBand="0" w:oddHBand="1" w:evenHBand="0" w:firstRowFirstColumn="0" w:firstRowLastColumn="0" w:lastRowFirstColumn="0" w:lastRowLastColumn="0"/>
              <w:rPr>
                <w:rFonts w:eastAsia="PMingLiU"/>
                <w:noProof/>
                <w:szCs w:val="24"/>
                <w:lang w:val="id-ID" w:eastAsia="id-ID"/>
              </w:rPr>
            </w:pPr>
            <w:r w:rsidRPr="00140A58">
              <w:rPr>
                <w:noProof/>
                <w:color w:val="000000"/>
                <w:sz w:val="18"/>
                <w:szCs w:val="18"/>
                <w:lang w:eastAsia="en-US"/>
              </w:rPr>
              <mc:AlternateContent>
                <mc:Choice Requires="wps">
                  <w:drawing>
                    <wp:anchor distT="0" distB="0" distL="114300" distR="114300" simplePos="0" relativeHeight="251724800" behindDoc="0" locked="0" layoutInCell="1" allowOverlap="1" wp14:anchorId="40BDCA88" wp14:editId="4C0FA69C">
                      <wp:simplePos x="0" y="0"/>
                      <wp:positionH relativeFrom="column">
                        <wp:posOffset>68580</wp:posOffset>
                      </wp:positionH>
                      <wp:positionV relativeFrom="paragraph">
                        <wp:posOffset>95885</wp:posOffset>
                      </wp:positionV>
                      <wp:extent cx="201930" cy="201930"/>
                      <wp:effectExtent l="0" t="0" r="26670" b="26670"/>
                      <wp:wrapNone/>
                      <wp:docPr id="500" name="Oval 5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0193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906ECFE" id="Oval 500" o:spid="_x0000_s1026" style="position:absolute;margin-left:5.4pt;margin-top:7.55pt;width:15.9pt;height:15.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" filled="f"/>
                  </w:pict>
                </mc:Fallback>
              </mc:AlternateContent>
            </w:r>
          </w:p>
        </w:tc>
      </w:tr>
    </w:tbl>
    <w:p w14:paraId="217979DA" w14:textId="77777777" w:rsidR="00164918" w:rsidRDefault="00164918" w:rsidP="000D52DA">
      <w:pPr>
        <w:pStyle w:val="Caption"/>
      </w:pPr>
    </w:p>
    <w:p w14:paraId="4C447756" w14:textId="77777777" w:rsidR="000D52DA" w:rsidRPr="000D52DA" w:rsidRDefault="000D52DA" w:rsidP="000D52DA">
      <w:pPr>
        <w:pStyle w:val="Caption"/>
        <w:rPr>
          <w:i/>
        </w:rPr>
      </w:pPr>
      <w:bookmarkStart w:id="602" w:name="_Ref378659632"/>
      <w:bookmarkStart w:id="603" w:name="_Toc396498120"/>
      <w:r>
        <w:lastRenderedPageBreak/>
        <w:t xml:space="preserve">Tabel </w:t>
      </w:r>
      <w:r w:rsidR="003C0604">
        <w:fldChar w:fldCharType="begin"/>
      </w:r>
      <w:r w:rsidR="003C0604">
        <w:instrText xml:space="preserve"> STYLEREF 1 \s </w:instrText>
      </w:r>
      <w:r w:rsidR="003C0604">
        <w:fldChar w:fldCharType="separate"/>
      </w:r>
      <w:r w:rsidR="002836B7">
        <w:rPr>
          <w:noProof/>
        </w:rPr>
        <w:t>B</w:t>
      </w:r>
      <w:r w:rsidR="003C0604">
        <w:fldChar w:fldCharType="end"/>
      </w:r>
      <w:r w:rsidR="003C0604">
        <w:t>.</w:t>
      </w:r>
      <w:r w:rsidR="003C0604">
        <w:fldChar w:fldCharType="begin"/>
      </w:r>
      <w:r w:rsidR="003C0604">
        <w:instrText xml:space="preserve"> SEQ Tabel \* ARABIC \s 1 </w:instrText>
      </w:r>
      <w:r w:rsidR="003C0604">
        <w:fldChar w:fldCharType="separate"/>
      </w:r>
      <w:r w:rsidR="002836B7">
        <w:rPr>
          <w:noProof/>
        </w:rPr>
        <w:t>25</w:t>
      </w:r>
      <w:r w:rsidR="003C0604">
        <w:fldChar w:fldCharType="end"/>
      </w:r>
      <w:bookmarkEnd w:id="599"/>
      <w:bookmarkEnd w:id="602"/>
      <w:r>
        <w:t xml:space="preserve"> Daftar Penguji </w:t>
      </w:r>
      <w:r>
        <w:rPr>
          <w:i/>
        </w:rPr>
        <w:t>Plugin</w:t>
      </w:r>
      <w:bookmarkEnd w:id="603"/>
    </w:p>
    <w:tbl>
      <w:tblPr>
        <w:tblStyle w:val="TableGrid"/>
        <w:tblW w:w="6138" w:type="dxa"/>
        <w:tblLook w:val="04A0" w:firstRow="1" w:lastRow="0" w:firstColumn="1" w:lastColumn="0" w:noHBand="0" w:noVBand="1"/>
      </w:tblPr>
      <w:tblGrid>
        <w:gridCol w:w="481"/>
        <w:gridCol w:w="1967"/>
        <w:gridCol w:w="1980"/>
        <w:gridCol w:w="1710"/>
      </w:tblGrid>
      <w:tr w:rsidR="000D52DA" w14:paraId="3D656C77" w14:textId="77777777" w:rsidTr="00164918">
        <w:trPr>
          <w:trHeight w:val="300"/>
          <w:tblHeader/>
        </w:trPr>
        <w:tc>
          <w:tcPr>
            <w:tcW w:w="481" w:type="dxa"/>
            <w:shd w:val="clear" w:color="auto" w:fill="BFBFBF" w:themeFill="background1" w:themeFillShade="BF"/>
          </w:tcPr>
          <w:p w14:paraId="79A30198" w14:textId="77777777" w:rsidR="000D52DA" w:rsidRPr="00147FF7" w:rsidRDefault="000D52DA" w:rsidP="00164918">
            <w:pPr>
              <w:jc w:val="center"/>
              <w:rPr>
                <w:b/>
                <w:sz w:val="18"/>
              </w:rPr>
            </w:pPr>
            <w:r w:rsidRPr="00147FF7">
              <w:rPr>
                <w:b/>
                <w:sz w:val="18"/>
              </w:rPr>
              <w:t>No.</w:t>
            </w:r>
          </w:p>
        </w:tc>
        <w:tc>
          <w:tcPr>
            <w:tcW w:w="1967" w:type="dxa"/>
            <w:shd w:val="clear" w:color="auto" w:fill="BFBFBF" w:themeFill="background1" w:themeFillShade="BF"/>
          </w:tcPr>
          <w:p w14:paraId="7D811EDF" w14:textId="77777777" w:rsidR="000D52DA" w:rsidRPr="00147FF7" w:rsidRDefault="000D52DA" w:rsidP="00164918">
            <w:pPr>
              <w:jc w:val="center"/>
              <w:rPr>
                <w:b/>
                <w:sz w:val="18"/>
              </w:rPr>
            </w:pPr>
            <w:r w:rsidRPr="00147FF7">
              <w:rPr>
                <w:b/>
                <w:sz w:val="18"/>
              </w:rPr>
              <w:t>Nama</w:t>
            </w:r>
          </w:p>
        </w:tc>
        <w:tc>
          <w:tcPr>
            <w:tcW w:w="1980" w:type="dxa"/>
            <w:shd w:val="clear" w:color="auto" w:fill="BFBFBF" w:themeFill="background1" w:themeFillShade="BF"/>
          </w:tcPr>
          <w:p w14:paraId="5D8A5E8D" w14:textId="77777777" w:rsidR="000D52DA" w:rsidRPr="00147FF7" w:rsidRDefault="000D52DA" w:rsidP="00164918">
            <w:pPr>
              <w:jc w:val="center"/>
              <w:rPr>
                <w:b/>
                <w:sz w:val="18"/>
              </w:rPr>
            </w:pPr>
            <w:r w:rsidRPr="00147FF7">
              <w:rPr>
                <w:b/>
                <w:sz w:val="18"/>
              </w:rPr>
              <w:t>Profesi</w:t>
            </w:r>
          </w:p>
        </w:tc>
        <w:tc>
          <w:tcPr>
            <w:tcW w:w="1710" w:type="dxa"/>
            <w:shd w:val="clear" w:color="auto" w:fill="BFBFBF" w:themeFill="background1" w:themeFillShade="BF"/>
          </w:tcPr>
          <w:p w14:paraId="205A25B6" w14:textId="77777777" w:rsidR="000D52DA" w:rsidRPr="00147FF7" w:rsidRDefault="000D52DA" w:rsidP="00164918">
            <w:pPr>
              <w:jc w:val="center"/>
              <w:rPr>
                <w:b/>
                <w:sz w:val="18"/>
              </w:rPr>
            </w:pPr>
            <w:r>
              <w:rPr>
                <w:b/>
                <w:sz w:val="18"/>
              </w:rPr>
              <w:t>Jurusan</w:t>
            </w:r>
          </w:p>
        </w:tc>
      </w:tr>
      <w:tr w:rsidR="000D52DA" w14:paraId="2860A02B" w14:textId="77777777" w:rsidTr="00164918">
        <w:trPr>
          <w:trHeight w:val="327"/>
        </w:trPr>
        <w:tc>
          <w:tcPr>
            <w:tcW w:w="481" w:type="dxa"/>
          </w:tcPr>
          <w:p w14:paraId="76FEF7A8" w14:textId="77777777" w:rsidR="000D52DA" w:rsidRPr="00147FF7" w:rsidRDefault="000D52DA" w:rsidP="00164918">
            <w:pPr>
              <w:rPr>
                <w:sz w:val="18"/>
              </w:rPr>
            </w:pPr>
            <w:r w:rsidRPr="00147FF7">
              <w:rPr>
                <w:sz w:val="18"/>
              </w:rPr>
              <w:t>1</w:t>
            </w:r>
          </w:p>
        </w:tc>
        <w:tc>
          <w:tcPr>
            <w:tcW w:w="1967" w:type="dxa"/>
          </w:tcPr>
          <w:p w14:paraId="2E6FCD7C" w14:textId="77777777" w:rsidR="000D52DA" w:rsidRPr="00147FF7" w:rsidRDefault="000D52DA" w:rsidP="00164918">
            <w:pPr>
              <w:rPr>
                <w:sz w:val="18"/>
              </w:rPr>
            </w:pPr>
            <w:r>
              <w:rPr>
                <w:sz w:val="18"/>
              </w:rPr>
              <w:t>Kharisma Muchamad</w:t>
            </w:r>
          </w:p>
        </w:tc>
        <w:tc>
          <w:tcPr>
            <w:tcW w:w="1980" w:type="dxa"/>
          </w:tcPr>
          <w:p w14:paraId="122AE5CB" w14:textId="77777777" w:rsidR="000D52DA" w:rsidRPr="00147FF7" w:rsidRDefault="000D52DA" w:rsidP="00164918">
            <w:pPr>
              <w:jc w:val="center"/>
              <w:rPr>
                <w:sz w:val="18"/>
              </w:rPr>
            </w:pPr>
            <w:r>
              <w:rPr>
                <w:sz w:val="18"/>
              </w:rPr>
              <w:t>Mahasiswa</w:t>
            </w:r>
          </w:p>
        </w:tc>
        <w:tc>
          <w:tcPr>
            <w:tcW w:w="1710" w:type="dxa"/>
          </w:tcPr>
          <w:p w14:paraId="12BE44C3" w14:textId="77777777" w:rsidR="000D52DA" w:rsidRPr="00147FF7" w:rsidRDefault="000D52DA" w:rsidP="00164918">
            <w:pPr>
              <w:jc w:val="center"/>
              <w:rPr>
                <w:sz w:val="18"/>
              </w:rPr>
            </w:pPr>
            <w:r>
              <w:rPr>
                <w:sz w:val="18"/>
              </w:rPr>
              <w:t>Teknik Informatika</w:t>
            </w:r>
          </w:p>
        </w:tc>
      </w:tr>
      <w:tr w:rsidR="000D52DA" w14:paraId="2BCD562E" w14:textId="77777777" w:rsidTr="00164918">
        <w:trPr>
          <w:trHeight w:val="345"/>
        </w:trPr>
        <w:tc>
          <w:tcPr>
            <w:tcW w:w="481" w:type="dxa"/>
          </w:tcPr>
          <w:p w14:paraId="1DED555C" w14:textId="77777777" w:rsidR="000D52DA" w:rsidRPr="00147FF7" w:rsidRDefault="000D52DA" w:rsidP="00164918">
            <w:pPr>
              <w:rPr>
                <w:sz w:val="18"/>
              </w:rPr>
            </w:pPr>
            <w:r w:rsidRPr="00147FF7">
              <w:rPr>
                <w:sz w:val="18"/>
              </w:rPr>
              <w:t>2</w:t>
            </w:r>
          </w:p>
        </w:tc>
        <w:tc>
          <w:tcPr>
            <w:tcW w:w="1967" w:type="dxa"/>
          </w:tcPr>
          <w:p w14:paraId="34F065B1" w14:textId="77777777" w:rsidR="000D52DA" w:rsidRPr="00147FF7" w:rsidRDefault="000D52DA" w:rsidP="00164918">
            <w:pPr>
              <w:rPr>
                <w:sz w:val="18"/>
              </w:rPr>
            </w:pPr>
            <w:r>
              <w:rPr>
                <w:sz w:val="18"/>
              </w:rPr>
              <w:t>Dedy Nur Arifin</w:t>
            </w:r>
          </w:p>
        </w:tc>
        <w:tc>
          <w:tcPr>
            <w:tcW w:w="1980" w:type="dxa"/>
          </w:tcPr>
          <w:p w14:paraId="057A04C8" w14:textId="77777777" w:rsidR="000D52DA" w:rsidRPr="00147FF7" w:rsidRDefault="000D52DA" w:rsidP="00164918">
            <w:pPr>
              <w:jc w:val="center"/>
              <w:rPr>
                <w:sz w:val="18"/>
              </w:rPr>
            </w:pPr>
            <w:r>
              <w:rPr>
                <w:sz w:val="18"/>
              </w:rPr>
              <w:t>OJK BI</w:t>
            </w:r>
          </w:p>
        </w:tc>
        <w:tc>
          <w:tcPr>
            <w:tcW w:w="1710" w:type="dxa"/>
          </w:tcPr>
          <w:p w14:paraId="35161917" w14:textId="77777777" w:rsidR="000D52DA" w:rsidRPr="00147FF7" w:rsidRDefault="000D52DA" w:rsidP="00164918">
            <w:pPr>
              <w:jc w:val="center"/>
              <w:rPr>
                <w:sz w:val="18"/>
              </w:rPr>
            </w:pPr>
            <w:r>
              <w:rPr>
                <w:sz w:val="18"/>
              </w:rPr>
              <w:t>Teknik Informatika</w:t>
            </w:r>
          </w:p>
        </w:tc>
      </w:tr>
      <w:tr w:rsidR="000D52DA" w14:paraId="49B010D4" w14:textId="77777777" w:rsidTr="00164918">
        <w:trPr>
          <w:trHeight w:val="354"/>
        </w:trPr>
        <w:tc>
          <w:tcPr>
            <w:tcW w:w="481" w:type="dxa"/>
          </w:tcPr>
          <w:p w14:paraId="7F6FFFD8" w14:textId="77777777" w:rsidR="000D52DA" w:rsidRPr="00147FF7" w:rsidRDefault="000D52DA" w:rsidP="00164918">
            <w:pPr>
              <w:rPr>
                <w:sz w:val="18"/>
              </w:rPr>
            </w:pPr>
            <w:r w:rsidRPr="00147FF7">
              <w:rPr>
                <w:sz w:val="18"/>
              </w:rPr>
              <w:t>3</w:t>
            </w:r>
          </w:p>
        </w:tc>
        <w:tc>
          <w:tcPr>
            <w:tcW w:w="1967" w:type="dxa"/>
          </w:tcPr>
          <w:p w14:paraId="06B6F935" w14:textId="77777777" w:rsidR="000D52DA" w:rsidRPr="00147FF7" w:rsidRDefault="000D52DA" w:rsidP="00164918">
            <w:pPr>
              <w:rPr>
                <w:sz w:val="18"/>
              </w:rPr>
            </w:pPr>
            <w:r>
              <w:rPr>
                <w:sz w:val="18"/>
              </w:rPr>
              <w:t>Mohammad Rian A.P.</w:t>
            </w:r>
          </w:p>
        </w:tc>
        <w:tc>
          <w:tcPr>
            <w:tcW w:w="1980" w:type="dxa"/>
          </w:tcPr>
          <w:p w14:paraId="348323EC" w14:textId="77777777" w:rsidR="000D52DA" w:rsidRPr="00147FF7" w:rsidRDefault="000D52DA" w:rsidP="00164918">
            <w:pPr>
              <w:jc w:val="center"/>
              <w:rPr>
                <w:sz w:val="18"/>
              </w:rPr>
            </w:pPr>
            <w:r>
              <w:rPr>
                <w:sz w:val="18"/>
              </w:rPr>
              <w:t xml:space="preserve">Programmer </w:t>
            </w:r>
          </w:p>
        </w:tc>
        <w:tc>
          <w:tcPr>
            <w:tcW w:w="1710" w:type="dxa"/>
          </w:tcPr>
          <w:p w14:paraId="2605DB05" w14:textId="77777777" w:rsidR="000D52DA" w:rsidRPr="00147FF7" w:rsidRDefault="000D52DA" w:rsidP="00164918">
            <w:pPr>
              <w:jc w:val="center"/>
              <w:rPr>
                <w:sz w:val="18"/>
              </w:rPr>
            </w:pPr>
            <w:r>
              <w:rPr>
                <w:sz w:val="18"/>
              </w:rPr>
              <w:t>Teknik Informatika</w:t>
            </w:r>
          </w:p>
        </w:tc>
      </w:tr>
      <w:tr w:rsidR="000D52DA" w14:paraId="51E85495" w14:textId="77777777" w:rsidTr="00164918">
        <w:trPr>
          <w:trHeight w:val="345"/>
        </w:trPr>
        <w:tc>
          <w:tcPr>
            <w:tcW w:w="481" w:type="dxa"/>
          </w:tcPr>
          <w:p w14:paraId="02826FD5" w14:textId="77777777" w:rsidR="000D52DA" w:rsidRPr="00147FF7" w:rsidRDefault="000D52DA" w:rsidP="00164918">
            <w:pPr>
              <w:rPr>
                <w:sz w:val="18"/>
              </w:rPr>
            </w:pPr>
            <w:r w:rsidRPr="00147FF7">
              <w:rPr>
                <w:sz w:val="18"/>
              </w:rPr>
              <w:t>4</w:t>
            </w:r>
          </w:p>
        </w:tc>
        <w:tc>
          <w:tcPr>
            <w:tcW w:w="1967" w:type="dxa"/>
          </w:tcPr>
          <w:p w14:paraId="6108F78C" w14:textId="77777777" w:rsidR="000D52DA" w:rsidRPr="00147FF7" w:rsidRDefault="000D52DA" w:rsidP="00164918">
            <w:pPr>
              <w:rPr>
                <w:sz w:val="18"/>
              </w:rPr>
            </w:pPr>
            <w:r>
              <w:rPr>
                <w:sz w:val="18"/>
              </w:rPr>
              <w:t>Mohammad Zarkasi</w:t>
            </w:r>
          </w:p>
        </w:tc>
        <w:tc>
          <w:tcPr>
            <w:tcW w:w="1980" w:type="dxa"/>
          </w:tcPr>
          <w:p w14:paraId="300DA668" w14:textId="77777777" w:rsidR="000D52DA" w:rsidRPr="00147FF7" w:rsidRDefault="000D52DA" w:rsidP="00164918">
            <w:pPr>
              <w:jc w:val="center"/>
              <w:rPr>
                <w:sz w:val="18"/>
              </w:rPr>
            </w:pPr>
            <w:r>
              <w:rPr>
                <w:sz w:val="18"/>
              </w:rPr>
              <w:t>Programmer ArtCak</w:t>
            </w:r>
          </w:p>
        </w:tc>
        <w:tc>
          <w:tcPr>
            <w:tcW w:w="1710" w:type="dxa"/>
          </w:tcPr>
          <w:p w14:paraId="16B5A785" w14:textId="77777777" w:rsidR="000D52DA" w:rsidRPr="00147FF7" w:rsidRDefault="000D52DA" w:rsidP="00164918">
            <w:pPr>
              <w:jc w:val="center"/>
              <w:rPr>
                <w:sz w:val="18"/>
              </w:rPr>
            </w:pPr>
            <w:r>
              <w:rPr>
                <w:sz w:val="18"/>
              </w:rPr>
              <w:t>Teknik Informatika</w:t>
            </w:r>
          </w:p>
        </w:tc>
      </w:tr>
      <w:tr w:rsidR="000D52DA" w14:paraId="70554F35" w14:textId="77777777" w:rsidTr="00164918">
        <w:trPr>
          <w:trHeight w:val="354"/>
        </w:trPr>
        <w:tc>
          <w:tcPr>
            <w:tcW w:w="481" w:type="dxa"/>
          </w:tcPr>
          <w:p w14:paraId="5901CBF8" w14:textId="77777777" w:rsidR="000D52DA" w:rsidRPr="00147FF7" w:rsidRDefault="000D52DA" w:rsidP="00164918">
            <w:pPr>
              <w:rPr>
                <w:sz w:val="18"/>
              </w:rPr>
            </w:pPr>
            <w:r>
              <w:rPr>
                <w:sz w:val="18"/>
              </w:rPr>
              <w:t>5</w:t>
            </w:r>
          </w:p>
        </w:tc>
        <w:tc>
          <w:tcPr>
            <w:tcW w:w="1967" w:type="dxa"/>
          </w:tcPr>
          <w:p w14:paraId="34FABBE4" w14:textId="77777777" w:rsidR="000D52DA" w:rsidRPr="00147FF7" w:rsidRDefault="000D52DA" w:rsidP="00164918">
            <w:pPr>
              <w:rPr>
                <w:sz w:val="18"/>
              </w:rPr>
            </w:pPr>
            <w:r>
              <w:rPr>
                <w:sz w:val="18"/>
              </w:rPr>
              <w:t>Sindung Anggar K</w:t>
            </w:r>
          </w:p>
        </w:tc>
        <w:tc>
          <w:tcPr>
            <w:tcW w:w="1980" w:type="dxa"/>
          </w:tcPr>
          <w:p w14:paraId="1206E8A8" w14:textId="77777777" w:rsidR="000D52DA" w:rsidRPr="00147FF7" w:rsidRDefault="000D52DA" w:rsidP="00164918">
            <w:pPr>
              <w:jc w:val="center"/>
              <w:rPr>
                <w:sz w:val="18"/>
              </w:rPr>
            </w:pPr>
            <w:r>
              <w:rPr>
                <w:sz w:val="18"/>
              </w:rPr>
              <w:t>CEO ArtCak</w:t>
            </w:r>
          </w:p>
        </w:tc>
        <w:tc>
          <w:tcPr>
            <w:tcW w:w="1710" w:type="dxa"/>
          </w:tcPr>
          <w:p w14:paraId="2E182BCE" w14:textId="77777777" w:rsidR="000D52DA" w:rsidRPr="00147FF7" w:rsidRDefault="000D52DA" w:rsidP="00164918">
            <w:pPr>
              <w:jc w:val="center"/>
              <w:rPr>
                <w:sz w:val="18"/>
              </w:rPr>
            </w:pPr>
            <w:r>
              <w:rPr>
                <w:sz w:val="18"/>
              </w:rPr>
              <w:t>Teknik Informatika</w:t>
            </w:r>
          </w:p>
        </w:tc>
      </w:tr>
      <w:tr w:rsidR="000D52DA" w14:paraId="1B7FF3F1" w14:textId="77777777" w:rsidTr="00164918">
        <w:trPr>
          <w:trHeight w:val="345"/>
        </w:trPr>
        <w:tc>
          <w:tcPr>
            <w:tcW w:w="481" w:type="dxa"/>
          </w:tcPr>
          <w:p w14:paraId="13CC8823" w14:textId="77777777" w:rsidR="000D52DA" w:rsidRDefault="000D52DA" w:rsidP="00164918">
            <w:pPr>
              <w:rPr>
                <w:sz w:val="18"/>
              </w:rPr>
            </w:pPr>
            <w:r>
              <w:rPr>
                <w:sz w:val="18"/>
              </w:rPr>
              <w:t>6</w:t>
            </w:r>
          </w:p>
        </w:tc>
        <w:tc>
          <w:tcPr>
            <w:tcW w:w="1967" w:type="dxa"/>
          </w:tcPr>
          <w:p w14:paraId="288F5F23" w14:textId="77777777" w:rsidR="000D52DA" w:rsidRDefault="000D52DA" w:rsidP="00164918">
            <w:pPr>
              <w:rPr>
                <w:sz w:val="18"/>
              </w:rPr>
            </w:pPr>
            <w:r>
              <w:rPr>
                <w:sz w:val="18"/>
              </w:rPr>
              <w:t>Romin Adi Santoso</w:t>
            </w:r>
          </w:p>
        </w:tc>
        <w:tc>
          <w:tcPr>
            <w:tcW w:w="1980" w:type="dxa"/>
          </w:tcPr>
          <w:p w14:paraId="1F4192F0" w14:textId="77777777" w:rsidR="000D52DA" w:rsidRPr="00147FF7" w:rsidRDefault="000D52DA" w:rsidP="00164918">
            <w:pPr>
              <w:jc w:val="center"/>
              <w:rPr>
                <w:sz w:val="18"/>
              </w:rPr>
            </w:pPr>
            <w:r>
              <w:rPr>
                <w:sz w:val="18"/>
              </w:rPr>
              <w:t>Mahasiswa</w:t>
            </w:r>
          </w:p>
        </w:tc>
        <w:tc>
          <w:tcPr>
            <w:tcW w:w="1710" w:type="dxa"/>
          </w:tcPr>
          <w:p w14:paraId="31AED722" w14:textId="77777777" w:rsidR="000D52DA" w:rsidRPr="00147FF7" w:rsidRDefault="000D52DA" w:rsidP="00164918">
            <w:pPr>
              <w:jc w:val="center"/>
              <w:rPr>
                <w:sz w:val="18"/>
              </w:rPr>
            </w:pPr>
            <w:r>
              <w:rPr>
                <w:sz w:val="18"/>
              </w:rPr>
              <w:t>Teknik Informatika</w:t>
            </w:r>
          </w:p>
        </w:tc>
      </w:tr>
      <w:tr w:rsidR="000D52DA" w14:paraId="764813E5" w14:textId="77777777" w:rsidTr="00164918">
        <w:trPr>
          <w:trHeight w:val="354"/>
        </w:trPr>
        <w:tc>
          <w:tcPr>
            <w:tcW w:w="481" w:type="dxa"/>
          </w:tcPr>
          <w:p w14:paraId="16BE2E0F" w14:textId="77777777" w:rsidR="000D52DA" w:rsidRDefault="000D52DA" w:rsidP="00164918">
            <w:pPr>
              <w:rPr>
                <w:sz w:val="18"/>
              </w:rPr>
            </w:pPr>
            <w:r>
              <w:rPr>
                <w:sz w:val="18"/>
              </w:rPr>
              <w:t>7</w:t>
            </w:r>
          </w:p>
        </w:tc>
        <w:tc>
          <w:tcPr>
            <w:tcW w:w="1967" w:type="dxa"/>
          </w:tcPr>
          <w:p w14:paraId="18F9B032" w14:textId="77777777" w:rsidR="000D52DA" w:rsidRDefault="000D52DA" w:rsidP="00164918">
            <w:pPr>
              <w:rPr>
                <w:sz w:val="18"/>
              </w:rPr>
            </w:pPr>
            <w:r>
              <w:rPr>
                <w:sz w:val="18"/>
              </w:rPr>
              <w:t>Azzam Mochammad</w:t>
            </w:r>
          </w:p>
        </w:tc>
        <w:tc>
          <w:tcPr>
            <w:tcW w:w="1980" w:type="dxa"/>
          </w:tcPr>
          <w:p w14:paraId="3DE9313A" w14:textId="77777777" w:rsidR="000D52DA" w:rsidRDefault="000D52DA" w:rsidP="00164918">
            <w:pPr>
              <w:jc w:val="center"/>
              <w:rPr>
                <w:sz w:val="18"/>
              </w:rPr>
            </w:pPr>
            <w:r>
              <w:rPr>
                <w:sz w:val="18"/>
              </w:rPr>
              <w:t>Mahasiswa</w:t>
            </w:r>
          </w:p>
        </w:tc>
        <w:tc>
          <w:tcPr>
            <w:tcW w:w="1710" w:type="dxa"/>
          </w:tcPr>
          <w:p w14:paraId="3612475A" w14:textId="77777777" w:rsidR="000D52DA" w:rsidRDefault="000D52DA" w:rsidP="00164918">
            <w:pPr>
              <w:jc w:val="center"/>
              <w:rPr>
                <w:sz w:val="18"/>
              </w:rPr>
            </w:pPr>
            <w:r>
              <w:rPr>
                <w:sz w:val="18"/>
              </w:rPr>
              <w:t>Teknik Elektro</w:t>
            </w:r>
          </w:p>
        </w:tc>
      </w:tr>
      <w:tr w:rsidR="000D52DA" w14:paraId="722E0BDD" w14:textId="77777777" w:rsidTr="00164918">
        <w:trPr>
          <w:trHeight w:val="345"/>
        </w:trPr>
        <w:tc>
          <w:tcPr>
            <w:tcW w:w="481" w:type="dxa"/>
          </w:tcPr>
          <w:p w14:paraId="46302DFB" w14:textId="77777777" w:rsidR="000D52DA" w:rsidRDefault="000D52DA" w:rsidP="00164918">
            <w:pPr>
              <w:rPr>
                <w:sz w:val="18"/>
              </w:rPr>
            </w:pPr>
            <w:r>
              <w:rPr>
                <w:sz w:val="18"/>
              </w:rPr>
              <w:t>8</w:t>
            </w:r>
          </w:p>
        </w:tc>
        <w:tc>
          <w:tcPr>
            <w:tcW w:w="1967" w:type="dxa"/>
          </w:tcPr>
          <w:p w14:paraId="4160BE57" w14:textId="77777777" w:rsidR="000D52DA" w:rsidRDefault="000D52DA" w:rsidP="00164918">
            <w:pPr>
              <w:rPr>
                <w:sz w:val="18"/>
              </w:rPr>
            </w:pPr>
            <w:r>
              <w:rPr>
                <w:sz w:val="18"/>
              </w:rPr>
              <w:t>Aldy Ahsandin</w:t>
            </w:r>
          </w:p>
        </w:tc>
        <w:tc>
          <w:tcPr>
            <w:tcW w:w="1980" w:type="dxa"/>
          </w:tcPr>
          <w:p w14:paraId="3772E660" w14:textId="77777777" w:rsidR="000D52DA" w:rsidRDefault="000D52DA" w:rsidP="00164918">
            <w:pPr>
              <w:jc w:val="center"/>
              <w:rPr>
                <w:sz w:val="18"/>
              </w:rPr>
            </w:pPr>
            <w:r>
              <w:rPr>
                <w:sz w:val="18"/>
              </w:rPr>
              <w:t>Programmer Floogames</w:t>
            </w:r>
          </w:p>
        </w:tc>
        <w:tc>
          <w:tcPr>
            <w:tcW w:w="1710" w:type="dxa"/>
          </w:tcPr>
          <w:p w14:paraId="4DFCB163" w14:textId="77777777" w:rsidR="000D52DA" w:rsidRPr="00147FF7" w:rsidRDefault="000D52DA" w:rsidP="00164918">
            <w:pPr>
              <w:jc w:val="center"/>
              <w:rPr>
                <w:sz w:val="18"/>
              </w:rPr>
            </w:pPr>
            <w:r>
              <w:rPr>
                <w:sz w:val="18"/>
              </w:rPr>
              <w:t>Teknik Informatika</w:t>
            </w:r>
          </w:p>
        </w:tc>
      </w:tr>
      <w:tr w:rsidR="000D52DA" w14:paraId="43778A01" w14:textId="77777777" w:rsidTr="00164918">
        <w:trPr>
          <w:trHeight w:val="345"/>
        </w:trPr>
        <w:tc>
          <w:tcPr>
            <w:tcW w:w="481" w:type="dxa"/>
          </w:tcPr>
          <w:p w14:paraId="6B8A0283" w14:textId="77777777" w:rsidR="000D52DA" w:rsidRDefault="000D52DA" w:rsidP="00164918">
            <w:pPr>
              <w:rPr>
                <w:sz w:val="18"/>
              </w:rPr>
            </w:pPr>
            <w:r>
              <w:rPr>
                <w:sz w:val="18"/>
              </w:rPr>
              <w:t>9</w:t>
            </w:r>
          </w:p>
        </w:tc>
        <w:tc>
          <w:tcPr>
            <w:tcW w:w="1967" w:type="dxa"/>
          </w:tcPr>
          <w:p w14:paraId="288F44B7" w14:textId="77777777" w:rsidR="000D52DA" w:rsidRDefault="000D52DA" w:rsidP="00164918">
            <w:pPr>
              <w:rPr>
                <w:sz w:val="18"/>
              </w:rPr>
            </w:pPr>
            <w:r>
              <w:rPr>
                <w:sz w:val="18"/>
              </w:rPr>
              <w:t>Andre Rizqon Maulana</w:t>
            </w:r>
          </w:p>
        </w:tc>
        <w:tc>
          <w:tcPr>
            <w:tcW w:w="1980" w:type="dxa"/>
          </w:tcPr>
          <w:p w14:paraId="1B4BF454" w14:textId="77777777" w:rsidR="000D52DA" w:rsidRDefault="000D52DA" w:rsidP="00164918">
            <w:pPr>
              <w:jc w:val="center"/>
              <w:rPr>
                <w:sz w:val="18"/>
              </w:rPr>
            </w:pPr>
            <w:r>
              <w:rPr>
                <w:sz w:val="18"/>
              </w:rPr>
              <w:t>Programmer ArtCak</w:t>
            </w:r>
          </w:p>
        </w:tc>
        <w:tc>
          <w:tcPr>
            <w:tcW w:w="1710" w:type="dxa"/>
          </w:tcPr>
          <w:p w14:paraId="4BE8F7CE" w14:textId="77777777" w:rsidR="000D52DA" w:rsidRPr="00147FF7" w:rsidRDefault="000D52DA" w:rsidP="00164918">
            <w:pPr>
              <w:jc w:val="center"/>
              <w:rPr>
                <w:sz w:val="18"/>
              </w:rPr>
            </w:pPr>
            <w:r>
              <w:rPr>
                <w:sz w:val="18"/>
              </w:rPr>
              <w:t>Teknik Informatika</w:t>
            </w:r>
          </w:p>
        </w:tc>
      </w:tr>
      <w:tr w:rsidR="000D52DA" w14:paraId="5F84FA48" w14:textId="77777777" w:rsidTr="00164918">
        <w:trPr>
          <w:trHeight w:val="354"/>
        </w:trPr>
        <w:tc>
          <w:tcPr>
            <w:tcW w:w="481" w:type="dxa"/>
          </w:tcPr>
          <w:p w14:paraId="5BF61EFB" w14:textId="77777777" w:rsidR="000D52DA" w:rsidRDefault="000D52DA" w:rsidP="00164918">
            <w:pPr>
              <w:rPr>
                <w:sz w:val="18"/>
              </w:rPr>
            </w:pPr>
            <w:r>
              <w:rPr>
                <w:sz w:val="18"/>
              </w:rPr>
              <w:t>10</w:t>
            </w:r>
          </w:p>
        </w:tc>
        <w:tc>
          <w:tcPr>
            <w:tcW w:w="1967" w:type="dxa"/>
          </w:tcPr>
          <w:p w14:paraId="0C0F5C21" w14:textId="77777777" w:rsidR="000D52DA" w:rsidRDefault="000D52DA" w:rsidP="00164918">
            <w:pPr>
              <w:rPr>
                <w:sz w:val="18"/>
              </w:rPr>
            </w:pPr>
            <w:r>
              <w:rPr>
                <w:sz w:val="18"/>
              </w:rPr>
              <w:t>Bayu Aji M</w:t>
            </w:r>
          </w:p>
        </w:tc>
        <w:tc>
          <w:tcPr>
            <w:tcW w:w="1980" w:type="dxa"/>
          </w:tcPr>
          <w:p w14:paraId="444E0267" w14:textId="77777777" w:rsidR="000D52DA" w:rsidRDefault="000D52DA" w:rsidP="00164918">
            <w:pPr>
              <w:jc w:val="center"/>
              <w:rPr>
                <w:sz w:val="18"/>
              </w:rPr>
            </w:pPr>
            <w:r>
              <w:rPr>
                <w:sz w:val="18"/>
              </w:rPr>
              <w:t>Mahasiswa</w:t>
            </w:r>
          </w:p>
        </w:tc>
        <w:tc>
          <w:tcPr>
            <w:tcW w:w="1710" w:type="dxa"/>
          </w:tcPr>
          <w:p w14:paraId="7FBF0DE5" w14:textId="77777777" w:rsidR="000D52DA" w:rsidRPr="00147FF7" w:rsidRDefault="000D52DA" w:rsidP="00164918">
            <w:pPr>
              <w:jc w:val="center"/>
              <w:rPr>
                <w:sz w:val="18"/>
              </w:rPr>
            </w:pPr>
            <w:r>
              <w:rPr>
                <w:sz w:val="18"/>
              </w:rPr>
              <w:t>Teknik Informatika</w:t>
            </w:r>
          </w:p>
        </w:tc>
      </w:tr>
      <w:tr w:rsidR="000D52DA" w14:paraId="66EC8F9F" w14:textId="77777777" w:rsidTr="00164918">
        <w:trPr>
          <w:trHeight w:val="345"/>
        </w:trPr>
        <w:tc>
          <w:tcPr>
            <w:tcW w:w="481" w:type="dxa"/>
          </w:tcPr>
          <w:p w14:paraId="0B82922C" w14:textId="77777777" w:rsidR="000D52DA" w:rsidRDefault="000D52DA" w:rsidP="00164918">
            <w:pPr>
              <w:rPr>
                <w:sz w:val="18"/>
              </w:rPr>
            </w:pPr>
            <w:r>
              <w:rPr>
                <w:sz w:val="18"/>
              </w:rPr>
              <w:t>11</w:t>
            </w:r>
          </w:p>
        </w:tc>
        <w:tc>
          <w:tcPr>
            <w:tcW w:w="1967" w:type="dxa"/>
          </w:tcPr>
          <w:p w14:paraId="2B2E58AF" w14:textId="77777777" w:rsidR="000D52DA" w:rsidRDefault="000D52DA" w:rsidP="00164918">
            <w:pPr>
              <w:rPr>
                <w:sz w:val="18"/>
              </w:rPr>
            </w:pPr>
            <w:r>
              <w:rPr>
                <w:sz w:val="18"/>
              </w:rPr>
              <w:t>M Misbachul Huda</w:t>
            </w:r>
          </w:p>
        </w:tc>
        <w:tc>
          <w:tcPr>
            <w:tcW w:w="1980" w:type="dxa"/>
          </w:tcPr>
          <w:p w14:paraId="2C0CFBFB" w14:textId="77777777" w:rsidR="000D52DA" w:rsidRDefault="000D52DA" w:rsidP="00164918">
            <w:pPr>
              <w:jc w:val="center"/>
              <w:rPr>
                <w:sz w:val="18"/>
              </w:rPr>
            </w:pPr>
            <w:r>
              <w:rPr>
                <w:sz w:val="18"/>
              </w:rPr>
              <w:t>Programmer ArtCak</w:t>
            </w:r>
          </w:p>
        </w:tc>
        <w:tc>
          <w:tcPr>
            <w:tcW w:w="1710" w:type="dxa"/>
          </w:tcPr>
          <w:p w14:paraId="092B8DD3" w14:textId="77777777" w:rsidR="000D52DA" w:rsidRPr="00147FF7" w:rsidRDefault="000D52DA" w:rsidP="00164918">
            <w:pPr>
              <w:jc w:val="center"/>
              <w:rPr>
                <w:sz w:val="18"/>
              </w:rPr>
            </w:pPr>
            <w:r>
              <w:rPr>
                <w:sz w:val="18"/>
              </w:rPr>
              <w:t>Teknik Informatika</w:t>
            </w:r>
          </w:p>
        </w:tc>
      </w:tr>
      <w:tr w:rsidR="000D52DA" w14:paraId="45EAACF1" w14:textId="77777777" w:rsidTr="00164918">
        <w:trPr>
          <w:trHeight w:val="354"/>
        </w:trPr>
        <w:tc>
          <w:tcPr>
            <w:tcW w:w="481" w:type="dxa"/>
          </w:tcPr>
          <w:p w14:paraId="1C4EBAE7" w14:textId="77777777" w:rsidR="000D52DA" w:rsidRDefault="000D52DA" w:rsidP="00164918">
            <w:pPr>
              <w:rPr>
                <w:sz w:val="18"/>
              </w:rPr>
            </w:pPr>
            <w:r>
              <w:rPr>
                <w:sz w:val="18"/>
              </w:rPr>
              <w:t>12</w:t>
            </w:r>
          </w:p>
        </w:tc>
        <w:tc>
          <w:tcPr>
            <w:tcW w:w="1967" w:type="dxa"/>
          </w:tcPr>
          <w:p w14:paraId="1364F83A" w14:textId="77777777" w:rsidR="000D52DA" w:rsidRDefault="000D52DA" w:rsidP="00164918">
            <w:pPr>
              <w:rPr>
                <w:sz w:val="18"/>
              </w:rPr>
            </w:pPr>
            <w:r>
              <w:rPr>
                <w:sz w:val="18"/>
              </w:rPr>
              <w:t>Muhammad Haqiqi</w:t>
            </w:r>
          </w:p>
        </w:tc>
        <w:tc>
          <w:tcPr>
            <w:tcW w:w="1980" w:type="dxa"/>
          </w:tcPr>
          <w:p w14:paraId="2393876A" w14:textId="77777777" w:rsidR="000D52DA" w:rsidRDefault="000D52DA" w:rsidP="00164918">
            <w:pPr>
              <w:jc w:val="center"/>
              <w:rPr>
                <w:sz w:val="18"/>
              </w:rPr>
            </w:pPr>
            <w:r>
              <w:rPr>
                <w:sz w:val="18"/>
              </w:rPr>
              <w:t>Programmer</w:t>
            </w:r>
          </w:p>
        </w:tc>
        <w:tc>
          <w:tcPr>
            <w:tcW w:w="1710" w:type="dxa"/>
          </w:tcPr>
          <w:p w14:paraId="6DBEA5C7" w14:textId="77777777" w:rsidR="000D52DA" w:rsidRPr="00147FF7" w:rsidRDefault="000D52DA" w:rsidP="00164918">
            <w:pPr>
              <w:jc w:val="center"/>
              <w:rPr>
                <w:sz w:val="18"/>
              </w:rPr>
            </w:pPr>
            <w:r>
              <w:rPr>
                <w:sz w:val="18"/>
              </w:rPr>
              <w:t>Teknik Informatika</w:t>
            </w:r>
          </w:p>
        </w:tc>
      </w:tr>
      <w:tr w:rsidR="000D52DA" w14:paraId="0B9B397B" w14:textId="77777777" w:rsidTr="00164918">
        <w:trPr>
          <w:trHeight w:val="345"/>
        </w:trPr>
        <w:tc>
          <w:tcPr>
            <w:tcW w:w="481" w:type="dxa"/>
          </w:tcPr>
          <w:p w14:paraId="56F977E2" w14:textId="77777777" w:rsidR="000D52DA" w:rsidRDefault="000D52DA" w:rsidP="00164918">
            <w:pPr>
              <w:rPr>
                <w:sz w:val="18"/>
              </w:rPr>
            </w:pPr>
            <w:r>
              <w:rPr>
                <w:sz w:val="18"/>
              </w:rPr>
              <w:t>13</w:t>
            </w:r>
          </w:p>
        </w:tc>
        <w:tc>
          <w:tcPr>
            <w:tcW w:w="1967" w:type="dxa"/>
          </w:tcPr>
          <w:p w14:paraId="3B790D3E" w14:textId="77777777" w:rsidR="000D52DA" w:rsidRDefault="000D52DA" w:rsidP="00164918">
            <w:pPr>
              <w:rPr>
                <w:sz w:val="18"/>
              </w:rPr>
            </w:pPr>
            <w:r>
              <w:rPr>
                <w:sz w:val="18"/>
              </w:rPr>
              <w:t>Taufiqotul Bariyah</w:t>
            </w:r>
          </w:p>
        </w:tc>
        <w:tc>
          <w:tcPr>
            <w:tcW w:w="1980" w:type="dxa"/>
          </w:tcPr>
          <w:p w14:paraId="2DFDCBD5" w14:textId="77777777" w:rsidR="000D52DA" w:rsidRDefault="000D52DA" w:rsidP="00164918">
            <w:pPr>
              <w:jc w:val="center"/>
              <w:rPr>
                <w:sz w:val="18"/>
              </w:rPr>
            </w:pPr>
            <w:r>
              <w:rPr>
                <w:sz w:val="18"/>
              </w:rPr>
              <w:t>Guru</w:t>
            </w:r>
          </w:p>
        </w:tc>
        <w:tc>
          <w:tcPr>
            <w:tcW w:w="1710" w:type="dxa"/>
          </w:tcPr>
          <w:p w14:paraId="7C8168B7" w14:textId="77777777" w:rsidR="000D52DA" w:rsidRPr="00147FF7" w:rsidRDefault="000D52DA" w:rsidP="00164918">
            <w:pPr>
              <w:jc w:val="center"/>
              <w:rPr>
                <w:sz w:val="18"/>
              </w:rPr>
            </w:pPr>
            <w:r>
              <w:rPr>
                <w:sz w:val="18"/>
              </w:rPr>
              <w:t>Teknik Informatika</w:t>
            </w:r>
          </w:p>
        </w:tc>
      </w:tr>
      <w:tr w:rsidR="000D52DA" w14:paraId="74DFD065" w14:textId="77777777" w:rsidTr="00164918">
        <w:trPr>
          <w:trHeight w:val="354"/>
        </w:trPr>
        <w:tc>
          <w:tcPr>
            <w:tcW w:w="481" w:type="dxa"/>
          </w:tcPr>
          <w:p w14:paraId="5CF8E70B" w14:textId="77777777" w:rsidR="000D52DA" w:rsidRDefault="000D52DA" w:rsidP="00164918">
            <w:pPr>
              <w:rPr>
                <w:sz w:val="18"/>
              </w:rPr>
            </w:pPr>
            <w:r>
              <w:rPr>
                <w:sz w:val="18"/>
              </w:rPr>
              <w:t>14</w:t>
            </w:r>
          </w:p>
        </w:tc>
        <w:tc>
          <w:tcPr>
            <w:tcW w:w="1967" w:type="dxa"/>
          </w:tcPr>
          <w:p w14:paraId="53C47626" w14:textId="77777777" w:rsidR="000D52DA" w:rsidRDefault="000D52DA" w:rsidP="00164918">
            <w:pPr>
              <w:rPr>
                <w:sz w:val="18"/>
              </w:rPr>
            </w:pPr>
            <w:r>
              <w:rPr>
                <w:sz w:val="18"/>
              </w:rPr>
              <w:t>Septian Geges</w:t>
            </w:r>
          </w:p>
        </w:tc>
        <w:tc>
          <w:tcPr>
            <w:tcW w:w="1980" w:type="dxa"/>
          </w:tcPr>
          <w:p w14:paraId="32F571E3" w14:textId="77777777" w:rsidR="000D52DA" w:rsidRDefault="000D52DA" w:rsidP="00164918">
            <w:pPr>
              <w:jc w:val="center"/>
              <w:rPr>
                <w:sz w:val="18"/>
              </w:rPr>
            </w:pPr>
            <w:r>
              <w:rPr>
                <w:sz w:val="18"/>
              </w:rPr>
              <w:t>Mahasiswa S2</w:t>
            </w:r>
          </w:p>
        </w:tc>
        <w:tc>
          <w:tcPr>
            <w:tcW w:w="1710" w:type="dxa"/>
          </w:tcPr>
          <w:p w14:paraId="0D1EE264" w14:textId="77777777" w:rsidR="000D52DA" w:rsidRPr="00147FF7" w:rsidRDefault="000D52DA" w:rsidP="00164918">
            <w:pPr>
              <w:jc w:val="center"/>
              <w:rPr>
                <w:sz w:val="18"/>
              </w:rPr>
            </w:pPr>
            <w:r>
              <w:rPr>
                <w:sz w:val="18"/>
              </w:rPr>
              <w:t>Teknik Informatika</w:t>
            </w:r>
          </w:p>
        </w:tc>
      </w:tr>
    </w:tbl>
    <w:p w14:paraId="494AAA20" w14:textId="77777777" w:rsidR="004768EA" w:rsidRDefault="004768EA" w:rsidP="004768EA"/>
    <w:p w14:paraId="506D7C25" w14:textId="77777777" w:rsidR="00EB1DDA" w:rsidRDefault="00EB1DDA" w:rsidP="0015598A">
      <w:pPr>
        <w:rPr>
          <w:rStyle w:val="Strong"/>
          <w:b w:val="0"/>
          <w:bCs w:val="0"/>
        </w:rPr>
      </w:pPr>
    </w:p>
    <w:p w14:paraId="13406E36" w14:textId="77777777" w:rsidR="0015598A" w:rsidRDefault="0015598A" w:rsidP="0015598A"/>
    <w:p w14:paraId="29D0CE22" w14:textId="77777777" w:rsidR="0015598A" w:rsidRDefault="0015598A" w:rsidP="0015598A"/>
    <w:p w14:paraId="4A80B0E3" w14:textId="77777777" w:rsidR="0015598A" w:rsidRDefault="0015598A" w:rsidP="0015598A"/>
    <w:p w14:paraId="460ED9B1" w14:textId="77777777" w:rsidR="0015598A" w:rsidRDefault="0015598A" w:rsidP="0015598A"/>
    <w:p w14:paraId="42C2445A" w14:textId="77777777" w:rsidR="0015598A" w:rsidRDefault="0015598A" w:rsidP="0015598A"/>
    <w:p w14:paraId="31C4FD7F" w14:textId="77777777" w:rsidR="0015598A" w:rsidRDefault="0015598A" w:rsidP="0015598A"/>
    <w:p w14:paraId="6D3DD1F1" w14:textId="77777777" w:rsidR="0015598A" w:rsidRDefault="0015598A" w:rsidP="0015598A"/>
    <w:p w14:paraId="77ABFE76" w14:textId="77777777" w:rsidR="0015598A" w:rsidRDefault="0015598A" w:rsidP="0015598A"/>
    <w:p w14:paraId="1C4DF512" w14:textId="77777777" w:rsidR="0015598A" w:rsidRDefault="0015598A" w:rsidP="0015598A"/>
    <w:p w14:paraId="75BF8548" w14:textId="77777777" w:rsidR="0015598A" w:rsidRDefault="0015598A" w:rsidP="0015598A"/>
    <w:p w14:paraId="4F6921E0" w14:textId="77777777" w:rsidR="0015598A" w:rsidRDefault="0015598A" w:rsidP="0015598A"/>
    <w:p w14:paraId="0F457EFF" w14:textId="77777777" w:rsidR="0015598A" w:rsidRDefault="0015598A" w:rsidP="0015598A">
      <w:pPr>
        <w:jc w:val="center"/>
      </w:pPr>
      <w:r w:rsidRPr="000F5C1B">
        <w:rPr>
          <w:i/>
        </w:rPr>
        <w:lastRenderedPageBreak/>
        <w:t>[Halaman ini sengaja dikosongkan]</w:t>
      </w:r>
    </w:p>
    <w:p w14:paraId="7825B056" w14:textId="77777777" w:rsidR="0015598A" w:rsidRPr="0015598A" w:rsidRDefault="0015598A" w:rsidP="0015598A">
      <w:pPr>
        <w:sectPr w:rsidR="0015598A" w:rsidRPr="0015598A" w:rsidSect="00FD5D17">
          <w:pgSz w:w="8395" w:h="11909" w:code="11"/>
          <w:pgMar w:top="1418" w:right="1134" w:bottom="1418" w:left="1418" w:header="720" w:footer="720" w:gutter="0"/>
          <w:cols w:space="720"/>
          <w:titlePg/>
          <w:docGrid w:linePitch="360"/>
        </w:sectPr>
      </w:pPr>
      <w:r>
        <w:rPr>
          <w:b/>
          <w:sz w:val="28"/>
          <w:szCs w:val="28"/>
        </w:rPr>
        <w:br w:type="page"/>
      </w:r>
    </w:p>
    <w:p w14:paraId="58EAB9D1" w14:textId="77777777" w:rsidR="00152D77" w:rsidRDefault="00152D77" w:rsidP="00152D77">
      <w:pPr>
        <w:pStyle w:val="Heading1"/>
        <w:numPr>
          <w:ilvl w:val="0"/>
          <w:numId w:val="17"/>
        </w:numPr>
        <w:ind w:left="-90" w:firstLine="90"/>
        <w:rPr>
          <w:rStyle w:val="Strong"/>
          <w:b/>
          <w:bCs w:val="0"/>
        </w:rPr>
      </w:pPr>
      <w:r>
        <w:rPr>
          <w:rStyle w:val="Strong"/>
          <w:b/>
          <w:bCs w:val="0"/>
        </w:rPr>
        <w:lastRenderedPageBreak/>
        <w:br/>
      </w:r>
      <w:bookmarkStart w:id="604" w:name="_Toc396497966"/>
      <w:bookmarkStart w:id="605" w:name="_Toc396905592"/>
      <w:r>
        <w:rPr>
          <w:rStyle w:val="Strong"/>
          <w:b/>
          <w:bCs w:val="0"/>
        </w:rPr>
        <w:t>KODE SUMBER</w:t>
      </w:r>
      <w:bookmarkEnd w:id="604"/>
      <w:bookmarkEnd w:id="605"/>
    </w:p>
    <w:p w14:paraId="3FE77A64" w14:textId="77777777" w:rsidR="00152D77" w:rsidRDefault="00152D77" w:rsidP="007E6D0D">
      <w:pPr>
        <w:jc w:val="left"/>
      </w:pPr>
    </w:p>
    <w:p w14:paraId="2E4F24A6"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b/>
          <w:bCs/>
          <w:sz w:val="16"/>
          <w:szCs w:val="20"/>
          <w:lang w:eastAsia="id-ID"/>
        </w:rPr>
      </w:pPr>
      <w:r>
        <w:rPr>
          <w:rFonts w:ascii="Courier New" w:hAnsi="Courier New" w:cs="Courier New"/>
          <w:b/>
          <w:bCs/>
          <w:sz w:val="16"/>
          <w:szCs w:val="20"/>
          <w:lang w:eastAsia="id-ID"/>
        </w:rPr>
        <w:t>package refactoring;</w:t>
      </w:r>
    </w:p>
    <w:p w14:paraId="2D3DB15F"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p>
    <w:p w14:paraId="32CA64C7"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public class Sale {</w:t>
      </w:r>
    </w:p>
    <w:p w14:paraId="1988E2EA"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double pay;</w:t>
      </w:r>
    </w:p>
    <w:p w14:paraId="3375DC76"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double profit;</w:t>
      </w:r>
    </w:p>
    <w:p w14:paraId="4B977036"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int[] sale;</w:t>
      </w:r>
    </w:p>
    <w:p w14:paraId="0BB89D30"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p>
    <w:p w14:paraId="4472FE8C"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public Sale() {</w:t>
      </w:r>
    </w:p>
    <w:p w14:paraId="0A9C1EF9"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w:t>
      </w:r>
    </w:p>
    <w:p w14:paraId="225CEF54"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p>
    <w:p w14:paraId="62563E2F"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void read_Input(int days) {</w:t>
      </w:r>
    </w:p>
    <w:p w14:paraId="219C74A8"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int i = 0;</w:t>
      </w:r>
    </w:p>
    <w:p w14:paraId="0A3413DF"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while(i &lt; days) {</w:t>
      </w:r>
    </w:p>
    <w:p w14:paraId="0AEB0664"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t>i=i+1;</w:t>
      </w:r>
    </w:p>
    <w:p w14:paraId="7560DC87"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t>this.sale[i] = my_read(i);</w:t>
      </w:r>
    </w:p>
    <w:p w14:paraId="1FF91BB5"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w:t>
      </w:r>
    </w:p>
    <w:p w14:paraId="32A8C18D"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w:t>
      </w:r>
    </w:p>
    <w:p w14:paraId="0F160D0D"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p>
    <w:p w14:paraId="5BFF627E"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double compute_Pay(int days, int[] sale) {</w:t>
      </w:r>
    </w:p>
    <w:p w14:paraId="6F727382"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double total_pay;</w:t>
      </w:r>
    </w:p>
    <w:p w14:paraId="14C6261C"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int j;</w:t>
      </w:r>
    </w:p>
    <w:p w14:paraId="10B0B899"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total_pay = 0;</w:t>
      </w:r>
    </w:p>
    <w:p w14:paraId="66A67070"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for(j = 1 ; j &lt; days ; j++) {</w:t>
      </w:r>
    </w:p>
    <w:p w14:paraId="1A3474FF"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t>total_pay = total_pay + 0.1 * sale[j];</w:t>
      </w:r>
    </w:p>
    <w:p w14:paraId="69791B39"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t>if(sale[j] &gt; 1000)</w:t>
      </w:r>
    </w:p>
    <w:p w14:paraId="66164993"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t>total_pay = total_pay + 50;</w:t>
      </w:r>
    </w:p>
    <w:p w14:paraId="00116D83"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w:t>
      </w:r>
    </w:p>
    <w:p w14:paraId="37A2FDA7"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return total_pay;</w:t>
      </w:r>
    </w:p>
    <w:p w14:paraId="02E9B8F4"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w:t>
      </w:r>
    </w:p>
    <w:p w14:paraId="5B691C1D"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p>
    <w:p w14:paraId="6A687C92"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double compute_Sale(int days, int[] sale) {</w:t>
      </w:r>
    </w:p>
    <w:p w14:paraId="457FDD6E"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double total_sale;</w:t>
      </w:r>
    </w:p>
    <w:p w14:paraId="555EB07B"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int j;</w:t>
      </w:r>
    </w:p>
    <w:p w14:paraId="2CA551A0"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total_sale = 0;</w:t>
      </w:r>
    </w:p>
    <w:p w14:paraId="5D393307"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for(j=1;j&lt;days;j++) {</w:t>
      </w:r>
    </w:p>
    <w:p w14:paraId="76676D74"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t>total_sale = total_sale + sale[j];</w:t>
      </w:r>
    </w:p>
    <w:p w14:paraId="78DEFA24"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w:t>
      </w:r>
    </w:p>
    <w:p w14:paraId="1D2F32CA"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return total_sale;</w:t>
      </w:r>
    </w:p>
    <w:p w14:paraId="36BC1EAA"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w:t>
      </w:r>
    </w:p>
    <w:p w14:paraId="69F12AD5"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p>
    <w:p w14:paraId="64052DBB" w14:textId="77777777" w:rsidR="00243289" w:rsidRPr="00243289" w:rsidRDefault="00243289" w:rsidP="00243289">
      <w:pPr>
        <w:pStyle w:val="Caption"/>
        <w:rPr>
          <w:rFonts w:ascii="Courier New" w:hAnsi="Courier New" w:cs="Courier New"/>
          <w:sz w:val="16"/>
          <w:szCs w:val="20"/>
          <w:lang w:eastAsia="id-ID"/>
        </w:rPr>
      </w:pPr>
      <w:bookmarkStart w:id="606" w:name="_Toc396498142"/>
      <w:bookmarkStart w:id="607" w:name="_Toc396905746"/>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w:t>
      </w:r>
      <w:r w:rsidR="009E6BF6">
        <w:fldChar w:fldCharType="end"/>
      </w:r>
      <w:r>
        <w:t xml:space="preserve"> </w:t>
      </w:r>
      <w:r w:rsidRPr="003E7B09">
        <w:t xml:space="preserve">Hasil </w:t>
      </w:r>
      <w:r w:rsidRPr="003E7B09">
        <w:rPr>
          <w:i/>
        </w:rPr>
        <w:t>Clustering</w:t>
      </w:r>
      <w:r w:rsidRPr="003E7B09">
        <w:t xml:space="preserve"> pada Jurnal untuk Pengujian Tahap </w:t>
      </w:r>
      <w:r w:rsidRPr="003E7B09">
        <w:rPr>
          <w:i/>
        </w:rPr>
        <w:t>Clusterer</w:t>
      </w:r>
      <w:r>
        <w:rPr>
          <w:i/>
        </w:rPr>
        <w:t xml:space="preserve"> </w:t>
      </w:r>
      <w:r>
        <w:t>(Bagian 1)</w:t>
      </w:r>
      <w:bookmarkEnd w:id="606"/>
      <w:bookmarkEnd w:id="607"/>
    </w:p>
    <w:p w14:paraId="35B83E8B" w14:textId="77777777" w:rsidR="00243289" w:rsidRDefault="00243289" w:rsidP="00243289">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p>
    <w:p w14:paraId="78442BA4"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lastRenderedPageBreak/>
        <w:tab/>
        <w:t>double compute_Avg_Pay(int days, int[]sale) {</w:t>
      </w:r>
    </w:p>
    <w:p w14:paraId="6A4B27EA"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double total_pay;</w:t>
      </w:r>
    </w:p>
    <w:p w14:paraId="6047273B"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double pay;</w:t>
      </w:r>
    </w:p>
    <w:p w14:paraId="24B8D981"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total_pay = compute_Pay(days, sale);</w:t>
      </w:r>
    </w:p>
    <w:p w14:paraId="627CDFE3"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pay = total_pay / days + 100;</w:t>
      </w:r>
    </w:p>
    <w:p w14:paraId="6BA5DFE1"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return pay;</w:t>
      </w:r>
    </w:p>
    <w:p w14:paraId="558AA177"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w:t>
      </w:r>
    </w:p>
    <w:p w14:paraId="42612D45"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p>
    <w:p w14:paraId="25127E25"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double compute_Profit(double cost,int[] sale,int days) {</w:t>
      </w:r>
    </w:p>
    <w:p w14:paraId="517E0F42"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double total_sale, profit;</w:t>
      </w:r>
    </w:p>
    <w:p w14:paraId="6C1C2B32"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total_sale = compute_Sale(days, sale);</w:t>
      </w:r>
    </w:p>
    <w:p w14:paraId="0FB1FD4D"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profit = 0.9 * total_sale – cost;</w:t>
      </w:r>
    </w:p>
    <w:p w14:paraId="3A4F283F"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return profit;</w:t>
      </w:r>
    </w:p>
    <w:p w14:paraId="09C7D859"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w:t>
      </w:r>
    </w:p>
    <w:p w14:paraId="52C3918B"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p>
    <w:p w14:paraId="33B358B7"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void sale_Pay_Profit(int days, double cost, int[] sale, double pay, double profit, Boolean process) {</w:t>
      </w:r>
    </w:p>
    <w:p w14:paraId="025F2872"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read_Input(days);</w:t>
      </w:r>
    </w:p>
    <w:p w14:paraId="179F473A"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if(process == true) {</w:t>
      </w:r>
    </w:p>
    <w:p w14:paraId="547C3D2F"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t>this.pay = compute_Avg_Pay(days, sale);</w:t>
      </w:r>
    </w:p>
    <w:p w14:paraId="3D441EFF"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t>this.profit = compute_Profit(cost, sale, days);</w:t>
      </w:r>
    </w:p>
    <w:p w14:paraId="7965FE31" w14:textId="77777777" w:rsidR="005E764F"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t>}</w:t>
      </w:r>
    </w:p>
    <w:p w14:paraId="58D58AAC" w14:textId="77777777" w:rsidR="005E764F" w:rsidRPr="00497486" w:rsidRDefault="005E764F" w:rsidP="005E764F">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t>}</w:t>
      </w:r>
    </w:p>
    <w:p w14:paraId="1335BF7B" w14:textId="77777777" w:rsidR="005E764F" w:rsidRPr="00243289" w:rsidRDefault="005E764F" w:rsidP="005E764F">
      <w:pPr>
        <w:pStyle w:val="Caption"/>
      </w:pPr>
      <w:bookmarkStart w:id="608" w:name="_Ref375809342"/>
      <w:bookmarkStart w:id="609" w:name="_Toc396498143"/>
      <w:bookmarkStart w:id="610" w:name="_Toc396905747"/>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w:t>
      </w:r>
      <w:r w:rsidR="009E6BF6">
        <w:fldChar w:fldCharType="end"/>
      </w:r>
      <w:bookmarkEnd w:id="608"/>
      <w:r>
        <w:t xml:space="preserve"> </w:t>
      </w:r>
      <w:r w:rsidRPr="003E7B09">
        <w:t xml:space="preserve">Hasil </w:t>
      </w:r>
      <w:r w:rsidRPr="003E7B09">
        <w:rPr>
          <w:i/>
        </w:rPr>
        <w:t>Clustering</w:t>
      </w:r>
      <w:r w:rsidRPr="003E7B09">
        <w:t xml:space="preserve"> pada Jurnal untuk Pengujian Tahap </w:t>
      </w:r>
      <w:r w:rsidRPr="003E7B09">
        <w:rPr>
          <w:i/>
        </w:rPr>
        <w:t>Clusterer</w:t>
      </w:r>
      <w:r w:rsidR="00243289">
        <w:rPr>
          <w:i/>
        </w:rPr>
        <w:t xml:space="preserve"> </w:t>
      </w:r>
      <w:r w:rsidR="007C515D">
        <w:t>(Bagian 2</w:t>
      </w:r>
      <w:r w:rsidR="00243289">
        <w:t>)</w:t>
      </w:r>
      <w:bookmarkEnd w:id="609"/>
      <w:bookmarkEnd w:id="610"/>
    </w:p>
    <w:p w14:paraId="0FFF80BE" w14:textId="77777777" w:rsidR="005E764F" w:rsidRPr="003E7B09" w:rsidRDefault="005E764F" w:rsidP="005E764F">
      <w:pPr>
        <w:jc w:val="center"/>
        <w:rPr>
          <w:b/>
        </w:rPr>
      </w:pPr>
    </w:p>
    <w:p w14:paraId="57FAAF32"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b/>
          <w:bCs/>
          <w:sz w:val="16"/>
          <w:szCs w:val="20"/>
          <w:lang w:eastAsia="id-ID"/>
        </w:rPr>
        <w:t>public</w:t>
      </w:r>
      <w:r w:rsidRPr="00603345">
        <w:rPr>
          <w:rFonts w:ascii="Courier New" w:hAnsi="Courier New" w:cs="Courier New"/>
          <w:sz w:val="16"/>
          <w:szCs w:val="20"/>
          <w:lang w:eastAsia="id-ID"/>
        </w:rPr>
        <w:t xml:space="preserve"> FacturesDebiteursPrinting(DatabaseAccess da, String filename, Object key1, Object key2) </w:t>
      </w:r>
      <w:r w:rsidRPr="00603345">
        <w:rPr>
          <w:rFonts w:ascii="Courier New" w:hAnsi="Courier New" w:cs="Courier New"/>
          <w:b/>
          <w:bCs/>
          <w:sz w:val="16"/>
          <w:szCs w:val="20"/>
          <w:lang w:eastAsia="id-ID"/>
        </w:rPr>
        <w:t>throws</w:t>
      </w:r>
      <w:r w:rsidRPr="00603345">
        <w:rPr>
          <w:rFonts w:ascii="Courier New" w:hAnsi="Courier New" w:cs="Courier New"/>
          <w:sz w:val="16"/>
          <w:szCs w:val="20"/>
          <w:lang w:eastAsia="id-ID"/>
        </w:rPr>
        <w:t xml:space="preserve"> Exception {</w:t>
      </w:r>
    </w:p>
    <w:p w14:paraId="471FF784"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logger = Logger.getLogger("GestionnaireLogger");</w:t>
      </w:r>
    </w:p>
    <w:p w14:paraId="30676170"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orggestionnaireData = (</w:t>
      </w:r>
      <w:r w:rsidRPr="00603345">
        <w:rPr>
          <w:rFonts w:ascii="Courier New" w:hAnsi="Courier New" w:cs="Courier New"/>
          <w:b/>
          <w:bCs/>
          <w:sz w:val="16"/>
          <w:szCs w:val="20"/>
          <w:lang w:eastAsia="id-ID"/>
        </w:rPr>
        <w:t>new</w:t>
      </w:r>
      <w:r w:rsidRPr="00603345">
        <w:rPr>
          <w:rFonts w:ascii="Courier New" w:hAnsi="Courier New" w:cs="Courier New"/>
          <w:sz w:val="16"/>
          <w:szCs w:val="20"/>
          <w:lang w:eastAsia="id-ID"/>
        </w:rPr>
        <w:t xml:space="preserve"> OrganismeGestionnaireXML(filename)).loadData();</w:t>
      </w:r>
    </w:p>
    <w:p w14:paraId="0911E167"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facturesDP = FacturesDP.getDataProvider(da);</w:t>
      </w:r>
    </w:p>
    <w:p w14:paraId="0E00EC7C"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residentsDP = ResidentsDP.getDataProvider(da);</w:t>
      </w:r>
    </w:p>
    <w:p w14:paraId="547D1023"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sectionsDP = SectionsDP.getDataProvider(da);</w:t>
      </w:r>
    </w:p>
    <w:p w14:paraId="5CE0E64E"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 xml:space="preserve">.rubriquesFDP = RubriquesDeFacturesFDP.getFilteredDataProvider(da, </w:t>
      </w:r>
      <w:r w:rsidRPr="00603345">
        <w:rPr>
          <w:rFonts w:ascii="Courier New" w:hAnsi="Courier New" w:cs="Courier New"/>
          <w:b/>
          <w:bCs/>
          <w:sz w:val="16"/>
          <w:szCs w:val="20"/>
          <w:lang w:eastAsia="id-ID"/>
        </w:rPr>
        <w:t>null</w:t>
      </w:r>
      <w:r w:rsidRPr="00603345">
        <w:rPr>
          <w:rFonts w:ascii="Courier New" w:hAnsi="Courier New" w:cs="Courier New"/>
          <w:sz w:val="16"/>
          <w:szCs w:val="20"/>
          <w:lang w:eastAsia="id-ID"/>
        </w:rPr>
        <w:t>);</w:t>
      </w:r>
    </w:p>
    <w:p w14:paraId="3AF02523"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orgpayeursDP = OrganismesPayeursDP.getDataProvider(da);</w:t>
      </w:r>
    </w:p>
    <w:p w14:paraId="29CD91A6"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int</w:t>
      </w:r>
      <w:r w:rsidRPr="00603345">
        <w:rPr>
          <w:rFonts w:ascii="Courier New" w:hAnsi="Courier New" w:cs="Courier New"/>
          <w:sz w:val="16"/>
          <w:szCs w:val="20"/>
          <w:lang w:eastAsia="id-ID"/>
        </w:rPr>
        <w:t xml:space="preserve"> line1 = </w:t>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facturesDP.getRowNum(key1);</w:t>
      </w:r>
    </w:p>
    <w:p w14:paraId="4E59504A"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int</w:t>
      </w:r>
      <w:r w:rsidRPr="00603345">
        <w:rPr>
          <w:rFonts w:ascii="Courier New" w:hAnsi="Courier New" w:cs="Courier New"/>
          <w:sz w:val="16"/>
          <w:szCs w:val="20"/>
          <w:lang w:eastAsia="id-ID"/>
        </w:rPr>
        <w:t xml:space="preserve"> line2 = </w:t>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facturesDP.getRowNum(key2);</w:t>
      </w:r>
    </w:p>
    <w:p w14:paraId="536A0F8F" w14:textId="77777777" w:rsidR="005E764F"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star</w:t>
      </w:r>
      <w:r>
        <w:rPr>
          <w:rFonts w:ascii="Courier New" w:hAnsi="Courier New" w:cs="Courier New"/>
          <w:sz w:val="16"/>
          <w:szCs w:val="20"/>
          <w:lang w:eastAsia="id-ID"/>
        </w:rPr>
        <w:t>tLine = Math.min(line1, line2);</w:t>
      </w:r>
    </w:p>
    <w:p w14:paraId="26E3B146"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endLine = Math.max(line1, line2);</w:t>
      </w:r>
    </w:p>
    <w:p w14:paraId="0814997C"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for</w:t>
      </w:r>
      <w:r w:rsidRPr="00603345">
        <w:rPr>
          <w:rFonts w:ascii="Courier New" w:hAnsi="Courier New" w:cs="Courier New"/>
          <w:sz w:val="16"/>
          <w:szCs w:val="20"/>
          <w:lang w:eastAsia="id-ID"/>
        </w:rPr>
        <w:t xml:space="preserve"> (</w:t>
      </w:r>
      <w:r w:rsidRPr="00603345">
        <w:rPr>
          <w:rFonts w:ascii="Courier New" w:hAnsi="Courier New" w:cs="Courier New"/>
          <w:b/>
          <w:bCs/>
          <w:sz w:val="16"/>
          <w:szCs w:val="20"/>
          <w:lang w:eastAsia="id-ID"/>
        </w:rPr>
        <w:t>int</w:t>
      </w:r>
      <w:r w:rsidRPr="00603345">
        <w:rPr>
          <w:rFonts w:ascii="Courier New" w:hAnsi="Courier New" w:cs="Courier New"/>
          <w:sz w:val="16"/>
          <w:szCs w:val="20"/>
          <w:lang w:eastAsia="id-ID"/>
        </w:rPr>
        <w:t xml:space="preserve"> line = startLine; line &lt;= endLine; line++) {</w:t>
      </w:r>
    </w:p>
    <w:p w14:paraId="1950CF5D" w14:textId="77777777" w:rsidR="005E764F"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t xml:space="preserve">Object[] frow = </w:t>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facturesDP.getRow(line);</w:t>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b/>
          <w:bCs/>
          <w:sz w:val="16"/>
          <w:szCs w:val="20"/>
          <w:lang w:eastAsia="id-ID"/>
        </w:rPr>
        <w:t xml:space="preserve">    </w:t>
      </w:r>
      <w:r w:rsidRPr="00603345">
        <w:rPr>
          <w:rFonts w:ascii="Courier New" w:hAnsi="Courier New" w:cs="Courier New"/>
          <w:b/>
          <w:bCs/>
          <w:sz w:val="16"/>
          <w:szCs w:val="20"/>
          <w:lang w:eastAsia="id-ID"/>
        </w:rPr>
        <w:t>if</w:t>
      </w:r>
      <w:r w:rsidRPr="00603345">
        <w:rPr>
          <w:rFonts w:ascii="Courier New" w:hAnsi="Courier New" w:cs="Courier New"/>
          <w:sz w:val="16"/>
          <w:szCs w:val="20"/>
          <w:lang w:eastAsia="id-ID"/>
        </w:rPr>
        <w:t xml:space="preserve"> (frow[7] != </w:t>
      </w:r>
      <w:r w:rsidRPr="00603345">
        <w:rPr>
          <w:rFonts w:ascii="Courier New" w:hAnsi="Courier New" w:cs="Courier New"/>
          <w:b/>
          <w:bCs/>
          <w:sz w:val="16"/>
          <w:szCs w:val="20"/>
          <w:lang w:eastAsia="id-ID"/>
        </w:rPr>
        <w:t>null</w:t>
      </w:r>
      <w:r w:rsidRPr="00603345">
        <w:rPr>
          <w:rFonts w:ascii="Courier New" w:hAnsi="Courier New" w:cs="Courier New"/>
          <w:sz w:val="16"/>
          <w:szCs w:val="20"/>
          <w:lang w:eastAsia="id-ID"/>
        </w:rPr>
        <w:t>) {</w:t>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p>
    <w:p w14:paraId="4C2FE7CB" w14:textId="77777777" w:rsidR="00E1695D" w:rsidRDefault="00E1695D" w:rsidP="00E1695D">
      <w:pPr>
        <w:pStyle w:val="Caption"/>
      </w:pPr>
      <w:bookmarkStart w:id="611" w:name="_Ref377504542"/>
      <w:bookmarkStart w:id="612" w:name="_Toc396498144"/>
      <w:bookmarkStart w:id="613" w:name="_Toc396905748"/>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w:t>
      </w:r>
      <w:r w:rsidR="009E6BF6">
        <w:fldChar w:fldCharType="end"/>
      </w:r>
      <w:bookmarkEnd w:id="611"/>
      <w:r>
        <w:t xml:space="preserve"> </w:t>
      </w:r>
      <w:r w:rsidRPr="00B71FBE">
        <w:t>Kode Sumber Uji</w:t>
      </w:r>
      <w:r>
        <w:t xml:space="preserve"> Keempat dari </w:t>
      </w:r>
      <w:r w:rsidRPr="00B71FBE">
        <w:t>Jurnal</w:t>
      </w:r>
      <w:bookmarkEnd w:id="612"/>
      <w:bookmarkEnd w:id="613"/>
      <w:r>
        <w:t xml:space="preserve"> </w:t>
      </w:r>
    </w:p>
    <w:p w14:paraId="64DC3BBF" w14:textId="77777777" w:rsidR="00E1695D" w:rsidRDefault="00E1695D" w:rsidP="00E1695D">
      <w:pPr>
        <w:pStyle w:val="Caption"/>
        <w:rPr>
          <w:rFonts w:ascii="Courier New" w:hAnsi="Courier New" w:cs="Courier New"/>
          <w:sz w:val="16"/>
          <w:szCs w:val="20"/>
          <w:lang w:eastAsia="id-ID"/>
        </w:rPr>
      </w:pPr>
      <w:r>
        <w:t>(Bagian 1)</w:t>
      </w:r>
    </w:p>
    <w:p w14:paraId="6FED08E4" w14:textId="77777777" w:rsidR="00E1695D"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lastRenderedPageBreak/>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00E1695D" w:rsidRPr="00603345">
        <w:rPr>
          <w:rFonts w:ascii="Courier New" w:hAnsi="Courier New" w:cs="Courier New"/>
          <w:sz w:val="16"/>
          <w:szCs w:val="20"/>
          <w:lang w:eastAsia="id-ID"/>
        </w:rPr>
        <w:t>rubriquesFDP.clearFilters();</w:t>
      </w:r>
    </w:p>
    <w:p w14:paraId="737B125A" w14:textId="77777777" w:rsidR="005E764F" w:rsidRPr="00603345" w:rsidRDefault="00E1695D"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sidR="005E764F" w:rsidRPr="00603345">
        <w:rPr>
          <w:rFonts w:ascii="Courier New" w:hAnsi="Courier New" w:cs="Courier New"/>
          <w:sz w:val="16"/>
          <w:szCs w:val="20"/>
          <w:lang w:eastAsia="id-ID"/>
        </w:rPr>
        <w:t>rubriquesFDP.setDataFilters(</w:t>
      </w:r>
      <w:r w:rsidR="005E764F" w:rsidRPr="00603345">
        <w:rPr>
          <w:rFonts w:ascii="Courier New" w:hAnsi="Courier New" w:cs="Courier New"/>
          <w:b/>
          <w:bCs/>
          <w:sz w:val="16"/>
          <w:szCs w:val="20"/>
          <w:lang w:eastAsia="id-ID"/>
        </w:rPr>
        <w:t>new</w:t>
      </w:r>
      <w:r w:rsidR="005E764F" w:rsidRPr="00603345">
        <w:rPr>
          <w:rFonts w:ascii="Courier New" w:hAnsi="Courier New" w:cs="Courier New"/>
          <w:sz w:val="16"/>
          <w:szCs w:val="20"/>
          <w:lang w:eastAsia="id-ID"/>
        </w:rPr>
        <w:t xml:space="preserve"> DataFilter[] { </w:t>
      </w:r>
      <w:r w:rsidR="005E764F" w:rsidRPr="00603345">
        <w:rPr>
          <w:rFonts w:ascii="Courier New" w:hAnsi="Courier New" w:cs="Courier New"/>
          <w:b/>
          <w:bCs/>
          <w:sz w:val="16"/>
          <w:szCs w:val="20"/>
          <w:lang w:eastAsia="id-ID"/>
        </w:rPr>
        <w:t>new</w:t>
      </w:r>
      <w:r w:rsidR="005E764F" w:rsidRPr="00603345">
        <w:rPr>
          <w:rFonts w:ascii="Courier New" w:hAnsi="Courier New" w:cs="Courier New"/>
          <w:sz w:val="16"/>
          <w:szCs w:val="20"/>
          <w:lang w:eastAsia="id-ID"/>
        </w:rPr>
        <w:t xml:space="preserve"> DataFilter(1, frow[0]), </w:t>
      </w:r>
      <w:r w:rsidR="005E764F" w:rsidRPr="00603345">
        <w:rPr>
          <w:rFonts w:ascii="Courier New" w:hAnsi="Courier New" w:cs="Courier New"/>
          <w:b/>
          <w:bCs/>
          <w:sz w:val="16"/>
          <w:szCs w:val="20"/>
          <w:lang w:eastAsia="id-ID"/>
        </w:rPr>
        <w:t>new</w:t>
      </w:r>
      <w:r w:rsidR="005E764F" w:rsidRPr="00603345">
        <w:rPr>
          <w:rFonts w:ascii="Courier New" w:hAnsi="Courier New" w:cs="Courier New"/>
          <w:sz w:val="16"/>
          <w:szCs w:val="20"/>
          <w:lang w:eastAsia="id-ID"/>
        </w:rPr>
        <w:t xml:space="preserve"> DataFilter(11, </w:t>
      </w:r>
      <w:r w:rsidR="005E764F" w:rsidRPr="00603345">
        <w:rPr>
          <w:rFonts w:ascii="Courier New" w:hAnsi="Courier New" w:cs="Courier New"/>
          <w:b/>
          <w:bCs/>
          <w:sz w:val="16"/>
          <w:szCs w:val="20"/>
          <w:lang w:eastAsia="id-ID"/>
        </w:rPr>
        <w:t>new</w:t>
      </w:r>
      <w:r w:rsidR="005E764F" w:rsidRPr="00603345">
        <w:rPr>
          <w:rFonts w:ascii="Courier New" w:hAnsi="Courier New" w:cs="Courier New"/>
          <w:sz w:val="16"/>
          <w:szCs w:val="20"/>
          <w:lang w:eastAsia="id-ID"/>
        </w:rPr>
        <w:t xml:space="preserve"> Integer(0), DataFilter.NOT_EQUAL) });</w:t>
      </w:r>
    </w:p>
    <w:p w14:paraId="537C0CE4"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b/>
          <w:bCs/>
          <w:sz w:val="16"/>
          <w:szCs w:val="20"/>
          <w:lang w:eastAsia="id-ID"/>
        </w:rPr>
        <w:t>int</w:t>
      </w:r>
      <w:r w:rsidRPr="00603345">
        <w:rPr>
          <w:rFonts w:ascii="Courier New" w:hAnsi="Courier New" w:cs="Courier New"/>
          <w:sz w:val="16"/>
          <w:szCs w:val="20"/>
          <w:lang w:eastAsia="id-ID"/>
        </w:rPr>
        <w:t xml:space="preserve"> rowcount = </w:t>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rubriquesFDP.getRowCount();</w:t>
      </w:r>
    </w:p>
    <w:p w14:paraId="59076CF4"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b/>
          <w:bCs/>
          <w:sz w:val="16"/>
          <w:szCs w:val="20"/>
          <w:lang w:eastAsia="id-ID"/>
        </w:rPr>
        <w:t>if</w:t>
      </w:r>
      <w:r w:rsidRPr="00603345">
        <w:rPr>
          <w:rFonts w:ascii="Courier New" w:hAnsi="Courier New" w:cs="Courier New"/>
          <w:sz w:val="16"/>
          <w:szCs w:val="20"/>
          <w:lang w:eastAsia="id-ID"/>
        </w:rPr>
        <w:t xml:space="preserve"> (rowcount &gt; rubriquesOnPage) {</w:t>
      </w:r>
    </w:p>
    <w:p w14:paraId="0CEBBC96"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b/>
          <w:bCs/>
          <w:sz w:val="16"/>
          <w:szCs w:val="20"/>
          <w:lang w:eastAsia="id-ID"/>
        </w:rPr>
        <w:t>int</w:t>
      </w:r>
      <w:r w:rsidRPr="00603345">
        <w:rPr>
          <w:rFonts w:ascii="Courier New" w:hAnsi="Courier New" w:cs="Courier New"/>
          <w:sz w:val="16"/>
          <w:szCs w:val="20"/>
          <w:lang w:eastAsia="id-ID"/>
        </w:rPr>
        <w:t xml:space="preserve"> pagecount = rowcount / rubriquesOnPage;</w:t>
      </w:r>
    </w:p>
    <w:p w14:paraId="4AAE8834"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b/>
          <w:bCs/>
          <w:sz w:val="16"/>
          <w:szCs w:val="20"/>
          <w:lang w:eastAsia="id-ID"/>
        </w:rPr>
        <w:t>if</w:t>
      </w:r>
      <w:r w:rsidRPr="00603345">
        <w:rPr>
          <w:rFonts w:ascii="Courier New" w:hAnsi="Courier New" w:cs="Courier New"/>
          <w:sz w:val="16"/>
          <w:szCs w:val="20"/>
          <w:lang w:eastAsia="id-ID"/>
        </w:rPr>
        <w:t xml:space="preserve"> ((rowcount % rubriquesOnPage) != 0) {</w:t>
      </w:r>
    </w:p>
    <w:p w14:paraId="24AC1832"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t>pagecount++;</w:t>
      </w:r>
    </w:p>
    <w:p w14:paraId="7928FFD1"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t>}</w:t>
      </w:r>
    </w:p>
    <w:p w14:paraId="34EAE3F8"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for</w:t>
      </w:r>
      <w:r w:rsidRPr="00603345">
        <w:rPr>
          <w:rFonts w:ascii="Courier New" w:hAnsi="Courier New" w:cs="Courier New"/>
          <w:sz w:val="16"/>
          <w:szCs w:val="20"/>
          <w:lang w:eastAsia="id-ID"/>
        </w:rPr>
        <w:t xml:space="preserve"> (</w:t>
      </w:r>
      <w:r w:rsidRPr="00603345">
        <w:rPr>
          <w:rFonts w:ascii="Courier New" w:hAnsi="Courier New" w:cs="Courier New"/>
          <w:b/>
          <w:bCs/>
          <w:sz w:val="16"/>
          <w:szCs w:val="20"/>
          <w:lang w:eastAsia="id-ID"/>
        </w:rPr>
        <w:t>int</w:t>
      </w:r>
      <w:r w:rsidRPr="00603345">
        <w:rPr>
          <w:rFonts w:ascii="Courier New" w:hAnsi="Courier New" w:cs="Courier New"/>
          <w:sz w:val="16"/>
          <w:szCs w:val="20"/>
          <w:lang w:eastAsia="id-ID"/>
        </w:rPr>
        <w:t xml:space="preserve"> i = 0; i &lt; pagecount; i++)</w:t>
      </w:r>
    </w:p>
    <w:p w14:paraId="3238826D"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pageList.add(</w:t>
      </w:r>
      <w:r w:rsidRPr="00603345">
        <w:rPr>
          <w:rFonts w:ascii="Courier New" w:hAnsi="Courier New" w:cs="Courier New"/>
          <w:b/>
          <w:bCs/>
          <w:sz w:val="16"/>
          <w:szCs w:val="20"/>
          <w:lang w:eastAsia="id-ID"/>
        </w:rPr>
        <w:t>new</w:t>
      </w:r>
      <w:r w:rsidRPr="00603345">
        <w:rPr>
          <w:rFonts w:ascii="Courier New" w:hAnsi="Courier New" w:cs="Courier New"/>
          <w:sz w:val="16"/>
          <w:szCs w:val="20"/>
          <w:lang w:eastAsia="id-ID"/>
        </w:rPr>
        <w:t xml:space="preserve"> FacturePageInfo(line, 0, i * rubriquesOnPage, i + 1, pagecount));</w:t>
      </w:r>
    </w:p>
    <w:p w14:paraId="3CF06790" w14:textId="77777777" w:rsidR="00E1695D"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 xml:space="preserve">} </w:t>
      </w:r>
      <w:r w:rsidRPr="00603345">
        <w:rPr>
          <w:rFonts w:ascii="Courier New" w:hAnsi="Courier New" w:cs="Courier New"/>
          <w:b/>
          <w:bCs/>
          <w:sz w:val="16"/>
          <w:szCs w:val="20"/>
          <w:lang w:eastAsia="id-ID"/>
        </w:rPr>
        <w:t>else</w:t>
      </w:r>
      <w:r w:rsidRPr="00603345">
        <w:rPr>
          <w:rFonts w:ascii="Courier New" w:hAnsi="Courier New" w:cs="Courier New"/>
          <w:sz w:val="16"/>
          <w:szCs w:val="20"/>
          <w:lang w:eastAsia="id-ID"/>
        </w:rPr>
        <w:t xml:space="preserve"> </w:t>
      </w:r>
      <w:r w:rsidRPr="00603345">
        <w:rPr>
          <w:rFonts w:ascii="Courier New" w:hAnsi="Courier New" w:cs="Courier New"/>
          <w:b/>
          <w:bCs/>
          <w:sz w:val="16"/>
          <w:szCs w:val="20"/>
          <w:lang w:eastAsia="id-ID"/>
        </w:rPr>
        <w:t>if</w:t>
      </w:r>
      <w:r w:rsidRPr="00603345">
        <w:rPr>
          <w:rFonts w:ascii="Courier New" w:hAnsi="Courier New" w:cs="Courier New"/>
          <w:sz w:val="16"/>
          <w:szCs w:val="20"/>
          <w:lang w:eastAsia="id-ID"/>
        </w:rPr>
        <w:t xml:space="preserve"> (rowcount &gt; 0) </w:t>
      </w:r>
    </w:p>
    <w:p w14:paraId="6DC1E297" w14:textId="77777777" w:rsidR="005E764F" w:rsidRPr="00603345" w:rsidRDefault="00E1695D"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sidR="005E764F" w:rsidRPr="00603345">
        <w:rPr>
          <w:rFonts w:ascii="Courier New" w:hAnsi="Courier New" w:cs="Courier New"/>
          <w:sz w:val="16"/>
          <w:szCs w:val="20"/>
          <w:lang w:eastAsia="id-ID"/>
        </w:rPr>
        <w:t>{</w:t>
      </w:r>
    </w:p>
    <w:p w14:paraId="421EAE8C"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pageList.add(</w:t>
      </w:r>
      <w:r w:rsidRPr="00603345">
        <w:rPr>
          <w:rFonts w:ascii="Courier New" w:hAnsi="Courier New" w:cs="Courier New"/>
          <w:b/>
          <w:bCs/>
          <w:sz w:val="16"/>
          <w:szCs w:val="20"/>
          <w:lang w:eastAsia="id-ID"/>
        </w:rPr>
        <w:t>new</w:t>
      </w:r>
      <w:r w:rsidRPr="00603345">
        <w:rPr>
          <w:rFonts w:ascii="Courier New" w:hAnsi="Courier New" w:cs="Courier New"/>
          <w:sz w:val="16"/>
          <w:szCs w:val="20"/>
          <w:lang w:eastAsia="id-ID"/>
        </w:rPr>
        <w:t xml:space="preserve"> FacturePageInfo(line, 0, 0, 1, 1));</w:t>
      </w:r>
    </w:p>
    <w:p w14:paraId="2E1AF5B8"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w:t>
      </w:r>
    </w:p>
    <w:p w14:paraId="5B516AE9"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w:t>
      </w:r>
    </w:p>
    <w:p w14:paraId="5D7F4908" w14:textId="77777777" w:rsidR="00E1695D"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b/>
          <w:bCs/>
          <w:sz w:val="16"/>
          <w:szCs w:val="20"/>
          <w:lang w:eastAsia="id-ID"/>
        </w:rPr>
        <w:t>if</w:t>
      </w:r>
      <w:r w:rsidRPr="00603345">
        <w:rPr>
          <w:rFonts w:ascii="Courier New" w:hAnsi="Courier New" w:cs="Courier New"/>
          <w:sz w:val="16"/>
          <w:szCs w:val="20"/>
          <w:lang w:eastAsia="id-ID"/>
        </w:rPr>
        <w:t xml:space="preserve"> (frow[8] != </w:t>
      </w:r>
      <w:r w:rsidRPr="00603345">
        <w:rPr>
          <w:rFonts w:ascii="Courier New" w:hAnsi="Courier New" w:cs="Courier New"/>
          <w:b/>
          <w:bCs/>
          <w:sz w:val="16"/>
          <w:szCs w:val="20"/>
          <w:lang w:eastAsia="id-ID"/>
        </w:rPr>
        <w:t>null</w:t>
      </w:r>
      <w:r w:rsidRPr="00603345">
        <w:rPr>
          <w:rFonts w:ascii="Courier New" w:hAnsi="Courier New" w:cs="Courier New"/>
          <w:sz w:val="16"/>
          <w:szCs w:val="20"/>
          <w:lang w:eastAsia="id-ID"/>
        </w:rPr>
        <w:t xml:space="preserve">) </w:t>
      </w:r>
    </w:p>
    <w:p w14:paraId="77219052" w14:textId="77777777" w:rsidR="005E764F" w:rsidRPr="00603345" w:rsidRDefault="00E1695D"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sidR="005E764F" w:rsidRPr="00603345">
        <w:rPr>
          <w:rFonts w:ascii="Courier New" w:hAnsi="Courier New" w:cs="Courier New"/>
          <w:sz w:val="16"/>
          <w:szCs w:val="20"/>
          <w:lang w:eastAsia="id-ID"/>
        </w:rPr>
        <w:t>{</w:t>
      </w:r>
    </w:p>
    <w:p w14:paraId="5DAA8084"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rubriquesFDP.clearFilters();</w:t>
      </w:r>
    </w:p>
    <w:p w14:paraId="711122FD"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rubriquesFDP.setDataFilters(</w:t>
      </w:r>
      <w:r w:rsidRPr="00603345">
        <w:rPr>
          <w:rFonts w:ascii="Courier New" w:hAnsi="Courier New" w:cs="Courier New"/>
          <w:b/>
          <w:bCs/>
          <w:sz w:val="16"/>
          <w:szCs w:val="20"/>
          <w:lang w:eastAsia="id-ID"/>
        </w:rPr>
        <w:t>new</w:t>
      </w:r>
      <w:r w:rsidRPr="00603345">
        <w:rPr>
          <w:rFonts w:ascii="Courier New" w:hAnsi="Courier New" w:cs="Courier New"/>
          <w:sz w:val="16"/>
          <w:szCs w:val="20"/>
          <w:lang w:eastAsia="id-ID"/>
        </w:rPr>
        <w:t xml:space="preserve"> DataFilter[] { </w:t>
      </w:r>
      <w:r w:rsidRPr="00603345">
        <w:rPr>
          <w:rFonts w:ascii="Courier New" w:hAnsi="Courier New" w:cs="Courier New"/>
          <w:b/>
          <w:bCs/>
          <w:sz w:val="16"/>
          <w:szCs w:val="20"/>
          <w:lang w:eastAsia="id-ID"/>
        </w:rPr>
        <w:t>new</w:t>
      </w:r>
      <w:r w:rsidRPr="00603345">
        <w:rPr>
          <w:rFonts w:ascii="Courier New" w:hAnsi="Courier New" w:cs="Courier New"/>
          <w:sz w:val="16"/>
          <w:szCs w:val="20"/>
          <w:lang w:eastAsia="id-ID"/>
        </w:rPr>
        <w:t xml:space="preserve"> DataFilter(1, frow[0]), </w:t>
      </w:r>
      <w:r w:rsidRPr="00603345">
        <w:rPr>
          <w:rFonts w:ascii="Courier New" w:hAnsi="Courier New" w:cs="Courier New"/>
          <w:b/>
          <w:bCs/>
          <w:sz w:val="16"/>
          <w:szCs w:val="20"/>
          <w:lang w:eastAsia="id-ID"/>
        </w:rPr>
        <w:t>new</w:t>
      </w:r>
      <w:r w:rsidRPr="00603345">
        <w:rPr>
          <w:rFonts w:ascii="Courier New" w:hAnsi="Courier New" w:cs="Courier New"/>
          <w:sz w:val="16"/>
          <w:szCs w:val="20"/>
          <w:lang w:eastAsia="id-ID"/>
        </w:rPr>
        <w:t xml:space="preserve"> DataFilter(13, </w:t>
      </w:r>
      <w:r w:rsidRPr="00603345">
        <w:rPr>
          <w:rFonts w:ascii="Courier New" w:hAnsi="Courier New" w:cs="Courier New"/>
          <w:b/>
          <w:bCs/>
          <w:sz w:val="16"/>
          <w:szCs w:val="20"/>
          <w:lang w:eastAsia="id-ID"/>
        </w:rPr>
        <w:t>new</w:t>
      </w:r>
      <w:r w:rsidRPr="00603345">
        <w:rPr>
          <w:rFonts w:ascii="Courier New" w:hAnsi="Courier New" w:cs="Courier New"/>
          <w:sz w:val="16"/>
          <w:szCs w:val="20"/>
          <w:lang w:eastAsia="id-ID"/>
        </w:rPr>
        <w:t xml:space="preserve"> Integer(0), DataFilter.NOT_EQUAL) });</w:t>
      </w:r>
    </w:p>
    <w:p w14:paraId="39783859"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b/>
          <w:bCs/>
          <w:sz w:val="16"/>
          <w:szCs w:val="20"/>
          <w:lang w:eastAsia="id-ID"/>
        </w:rPr>
        <w:t>int</w:t>
      </w:r>
      <w:r w:rsidRPr="00603345">
        <w:rPr>
          <w:rFonts w:ascii="Courier New" w:hAnsi="Courier New" w:cs="Courier New"/>
          <w:sz w:val="16"/>
          <w:szCs w:val="20"/>
          <w:lang w:eastAsia="id-ID"/>
        </w:rPr>
        <w:t xml:space="preserve"> rowcount = </w:t>
      </w:r>
      <w:r w:rsidRPr="00603345">
        <w:rPr>
          <w:rFonts w:ascii="Courier New" w:hAnsi="Courier New" w:cs="Courier New"/>
          <w:b/>
          <w:bCs/>
          <w:sz w:val="16"/>
          <w:szCs w:val="20"/>
          <w:lang w:eastAsia="id-ID"/>
        </w:rPr>
        <w:t>this</w:t>
      </w:r>
      <w:r w:rsidRPr="00603345">
        <w:rPr>
          <w:rFonts w:ascii="Courier New" w:hAnsi="Courier New" w:cs="Courier New"/>
          <w:sz w:val="16"/>
          <w:szCs w:val="20"/>
          <w:lang w:eastAsia="id-ID"/>
        </w:rPr>
        <w:t>.rubriquesFDP.getRowCount();</w:t>
      </w:r>
    </w:p>
    <w:p w14:paraId="541692A9" w14:textId="77777777" w:rsidR="00E1695D"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b/>
          <w:bCs/>
          <w:sz w:val="16"/>
          <w:szCs w:val="20"/>
          <w:lang w:eastAsia="id-ID"/>
        </w:rPr>
        <w:t>if</w:t>
      </w:r>
      <w:r w:rsidRPr="00603345">
        <w:rPr>
          <w:rFonts w:ascii="Courier New" w:hAnsi="Courier New" w:cs="Courier New"/>
          <w:sz w:val="16"/>
          <w:szCs w:val="20"/>
          <w:lang w:eastAsia="id-ID"/>
        </w:rPr>
        <w:t xml:space="preserve"> (rowcount &gt; rubriquesOnPage) </w:t>
      </w:r>
    </w:p>
    <w:p w14:paraId="01053F8E" w14:textId="77777777" w:rsidR="005E764F" w:rsidRPr="00603345" w:rsidRDefault="00E1695D"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sidR="005E764F" w:rsidRPr="00603345">
        <w:rPr>
          <w:rFonts w:ascii="Courier New" w:hAnsi="Courier New" w:cs="Courier New"/>
          <w:sz w:val="16"/>
          <w:szCs w:val="20"/>
          <w:lang w:eastAsia="id-ID"/>
        </w:rPr>
        <w:t>{</w:t>
      </w:r>
    </w:p>
    <w:p w14:paraId="4163DC1D"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int</w:t>
      </w:r>
      <w:r w:rsidRPr="00603345">
        <w:rPr>
          <w:rFonts w:ascii="Courier New" w:hAnsi="Courier New" w:cs="Courier New"/>
          <w:sz w:val="16"/>
          <w:szCs w:val="20"/>
          <w:lang w:eastAsia="id-ID"/>
        </w:rPr>
        <w:t xml:space="preserve"> pagecount = rowcount / rubriquesOnPage;</w:t>
      </w:r>
    </w:p>
    <w:p w14:paraId="2F0020D9" w14:textId="77777777" w:rsidR="00E1695D"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if</w:t>
      </w:r>
      <w:r w:rsidRPr="00603345">
        <w:rPr>
          <w:rFonts w:ascii="Courier New" w:hAnsi="Courier New" w:cs="Courier New"/>
          <w:sz w:val="16"/>
          <w:szCs w:val="20"/>
          <w:lang w:eastAsia="id-ID"/>
        </w:rPr>
        <w:t xml:space="preserve"> ((rowcount % rubriquesOnPage) != 0) </w:t>
      </w:r>
    </w:p>
    <w:p w14:paraId="32F901BF" w14:textId="77777777" w:rsidR="005E764F" w:rsidRPr="00603345" w:rsidRDefault="00E1695D"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sidR="005E764F" w:rsidRPr="00603345">
        <w:rPr>
          <w:rFonts w:ascii="Courier New" w:hAnsi="Courier New" w:cs="Courier New"/>
          <w:sz w:val="16"/>
          <w:szCs w:val="20"/>
          <w:lang w:eastAsia="id-ID"/>
        </w:rPr>
        <w:t>{</w:t>
      </w:r>
    </w:p>
    <w:p w14:paraId="15C4B8DB"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t>pagecount++;</w:t>
      </w:r>
    </w:p>
    <w:p w14:paraId="36F47370"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t>}</w:t>
      </w:r>
    </w:p>
    <w:p w14:paraId="5AFD6D46"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b/>
          <w:bCs/>
          <w:sz w:val="16"/>
          <w:szCs w:val="20"/>
          <w:lang w:eastAsia="id-ID"/>
        </w:rPr>
        <w:t>for</w:t>
      </w:r>
      <w:r w:rsidRPr="00603345">
        <w:rPr>
          <w:rFonts w:ascii="Courier New" w:hAnsi="Courier New" w:cs="Courier New"/>
          <w:sz w:val="16"/>
          <w:szCs w:val="20"/>
          <w:lang w:eastAsia="id-ID"/>
        </w:rPr>
        <w:t xml:space="preserve"> (</w:t>
      </w:r>
      <w:r w:rsidRPr="00603345">
        <w:rPr>
          <w:rFonts w:ascii="Courier New" w:hAnsi="Courier New" w:cs="Courier New"/>
          <w:b/>
          <w:bCs/>
          <w:sz w:val="16"/>
          <w:szCs w:val="20"/>
          <w:lang w:eastAsia="id-ID"/>
        </w:rPr>
        <w:t>int</w:t>
      </w:r>
      <w:r w:rsidRPr="00603345">
        <w:rPr>
          <w:rFonts w:ascii="Courier New" w:hAnsi="Courier New" w:cs="Courier New"/>
          <w:sz w:val="16"/>
          <w:szCs w:val="20"/>
          <w:lang w:eastAsia="id-ID"/>
        </w:rPr>
        <w:t xml:space="preserve"> i = 0; i &lt; pagecount; i++)</w:t>
      </w:r>
    </w:p>
    <w:p w14:paraId="4755EB40"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t>pageList.add(</w:t>
      </w:r>
      <w:r w:rsidRPr="00603345">
        <w:rPr>
          <w:rFonts w:ascii="Courier New" w:hAnsi="Courier New" w:cs="Courier New"/>
          <w:b/>
          <w:bCs/>
          <w:sz w:val="16"/>
          <w:szCs w:val="20"/>
          <w:lang w:eastAsia="id-ID"/>
        </w:rPr>
        <w:t>new</w:t>
      </w:r>
      <w:r w:rsidRPr="00603345">
        <w:rPr>
          <w:rFonts w:ascii="Courier New" w:hAnsi="Courier New" w:cs="Courier New"/>
          <w:sz w:val="16"/>
          <w:szCs w:val="20"/>
          <w:lang w:eastAsia="id-ID"/>
        </w:rPr>
        <w:t xml:space="preserve"> FacturePageInfo(line, 1, i * rubriquesOnPage, i + 1, pagecount));</w:t>
      </w:r>
    </w:p>
    <w:p w14:paraId="462EC167" w14:textId="77777777" w:rsidR="00E1695D"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t xml:space="preserve">} </w:t>
      </w:r>
      <w:r w:rsidRPr="00603345">
        <w:rPr>
          <w:rFonts w:ascii="Courier New" w:hAnsi="Courier New" w:cs="Courier New"/>
          <w:b/>
          <w:bCs/>
          <w:sz w:val="16"/>
          <w:szCs w:val="20"/>
          <w:lang w:eastAsia="id-ID"/>
        </w:rPr>
        <w:t>else</w:t>
      </w:r>
      <w:r w:rsidRPr="00603345">
        <w:rPr>
          <w:rFonts w:ascii="Courier New" w:hAnsi="Courier New" w:cs="Courier New"/>
          <w:sz w:val="16"/>
          <w:szCs w:val="20"/>
          <w:lang w:eastAsia="id-ID"/>
        </w:rPr>
        <w:t xml:space="preserve"> </w:t>
      </w:r>
      <w:r w:rsidRPr="00603345">
        <w:rPr>
          <w:rFonts w:ascii="Courier New" w:hAnsi="Courier New" w:cs="Courier New"/>
          <w:b/>
          <w:bCs/>
          <w:sz w:val="16"/>
          <w:szCs w:val="20"/>
          <w:lang w:eastAsia="id-ID"/>
        </w:rPr>
        <w:t>if</w:t>
      </w:r>
      <w:r w:rsidRPr="00603345">
        <w:rPr>
          <w:rFonts w:ascii="Courier New" w:hAnsi="Courier New" w:cs="Courier New"/>
          <w:sz w:val="16"/>
          <w:szCs w:val="20"/>
          <w:lang w:eastAsia="id-ID"/>
        </w:rPr>
        <w:t xml:space="preserve"> (rowcount &gt; 0) </w:t>
      </w:r>
    </w:p>
    <w:p w14:paraId="0ABE6D61" w14:textId="77777777" w:rsidR="005E764F" w:rsidRPr="00603345" w:rsidRDefault="00E1695D"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Pr>
          <w:rFonts w:ascii="Courier New" w:hAnsi="Courier New" w:cs="Courier New"/>
          <w:sz w:val="16"/>
          <w:szCs w:val="20"/>
          <w:lang w:eastAsia="id-ID"/>
        </w:rPr>
        <w:tab/>
      </w:r>
      <w:r w:rsidR="005E764F" w:rsidRPr="00603345">
        <w:rPr>
          <w:rFonts w:ascii="Courier New" w:hAnsi="Courier New" w:cs="Courier New"/>
          <w:sz w:val="16"/>
          <w:szCs w:val="20"/>
          <w:lang w:eastAsia="id-ID"/>
        </w:rPr>
        <w:t>{</w:t>
      </w:r>
    </w:p>
    <w:p w14:paraId="4676D75D"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t>pageList.add(</w:t>
      </w:r>
      <w:r w:rsidRPr="00603345">
        <w:rPr>
          <w:rFonts w:ascii="Courier New" w:hAnsi="Courier New" w:cs="Courier New"/>
          <w:b/>
          <w:bCs/>
          <w:sz w:val="16"/>
          <w:szCs w:val="20"/>
          <w:lang w:eastAsia="id-ID"/>
        </w:rPr>
        <w:t>new</w:t>
      </w:r>
      <w:r w:rsidRPr="00603345">
        <w:rPr>
          <w:rFonts w:ascii="Courier New" w:hAnsi="Courier New" w:cs="Courier New"/>
          <w:sz w:val="16"/>
          <w:szCs w:val="20"/>
          <w:lang w:eastAsia="id-ID"/>
        </w:rPr>
        <w:t xml:space="preserve"> FacturePageInfo(line, 1, 0, 1, 1));</w:t>
      </w:r>
    </w:p>
    <w:p w14:paraId="5830DC4E"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t>}</w:t>
      </w:r>
    </w:p>
    <w:p w14:paraId="65808E26"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t>}</w:t>
      </w:r>
    </w:p>
    <w:p w14:paraId="0FDA44A3"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w:t>
      </w:r>
    </w:p>
    <w:p w14:paraId="4387EC38" w14:textId="77777777" w:rsidR="005E764F" w:rsidRPr="00827393"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sidRPr="00603345">
        <w:rPr>
          <w:rFonts w:ascii="Courier New" w:hAnsi="Courier New" w:cs="Courier New"/>
          <w:sz w:val="16"/>
          <w:szCs w:val="20"/>
          <w:lang w:eastAsia="id-ID"/>
        </w:rPr>
        <w:t>}</w:t>
      </w:r>
      <w:bookmarkStart w:id="614" w:name="_Ref375812309"/>
    </w:p>
    <w:p w14:paraId="507DF35D" w14:textId="77777777" w:rsidR="00E1695D" w:rsidRDefault="005E764F" w:rsidP="005E764F">
      <w:pPr>
        <w:pStyle w:val="Caption"/>
      </w:pPr>
      <w:bookmarkStart w:id="615" w:name="_Ref376549815"/>
      <w:bookmarkStart w:id="616" w:name="_Toc396498145"/>
      <w:bookmarkStart w:id="617" w:name="_Toc396905749"/>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w:t>
      </w:r>
      <w:r w:rsidR="009E6BF6">
        <w:fldChar w:fldCharType="end"/>
      </w:r>
      <w:bookmarkEnd w:id="614"/>
      <w:bookmarkEnd w:id="615"/>
      <w:r>
        <w:t xml:space="preserve"> </w:t>
      </w:r>
      <w:r w:rsidRPr="00B71FBE">
        <w:t>Kode Sumber Uji</w:t>
      </w:r>
      <w:r>
        <w:t xml:space="preserve"> Keempat dari </w:t>
      </w:r>
      <w:r w:rsidRPr="00B71FBE">
        <w:t>Jurnal</w:t>
      </w:r>
      <w:bookmarkEnd w:id="616"/>
      <w:bookmarkEnd w:id="617"/>
      <w:r w:rsidR="00E1695D">
        <w:t xml:space="preserve"> </w:t>
      </w:r>
    </w:p>
    <w:p w14:paraId="0AEE1A85" w14:textId="77777777" w:rsidR="005E764F" w:rsidRDefault="00E1695D" w:rsidP="005E764F">
      <w:pPr>
        <w:pStyle w:val="Caption"/>
      </w:pPr>
      <w:r>
        <w:t>(Bagian 2)</w:t>
      </w:r>
    </w:p>
    <w:p w14:paraId="6B7C0AB9" w14:textId="77777777" w:rsidR="00B868C8" w:rsidRDefault="00B868C8" w:rsidP="00B868C8"/>
    <w:p w14:paraId="10B45412" w14:textId="77777777" w:rsidR="00B868C8" w:rsidRPr="00B868C8" w:rsidRDefault="00B868C8" w:rsidP="00B868C8"/>
    <w:p w14:paraId="7109E990"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b/>
          <w:bCs/>
          <w:sz w:val="16"/>
          <w:szCs w:val="20"/>
          <w:lang w:val="id-ID" w:eastAsia="id-ID"/>
        </w:rPr>
        <w:lastRenderedPageBreak/>
        <w:t>public</w:t>
      </w:r>
      <w:r w:rsidRPr="003C1CAF">
        <w:rPr>
          <w:rFonts w:ascii="Courier New" w:hAnsi="Courier New" w:cs="Courier New"/>
          <w:sz w:val="16"/>
          <w:szCs w:val="20"/>
          <w:lang w:val="id-ID" w:eastAsia="id-ID"/>
        </w:rPr>
        <w:t xml:space="preserve"> </w:t>
      </w:r>
      <w:r w:rsidRPr="003C1CAF">
        <w:rPr>
          <w:rFonts w:ascii="Courier New" w:hAnsi="Courier New" w:cs="Courier New"/>
          <w:b/>
          <w:bCs/>
          <w:sz w:val="16"/>
          <w:szCs w:val="20"/>
          <w:lang w:val="id-ID" w:eastAsia="id-ID"/>
        </w:rPr>
        <w:t>void</w:t>
      </w:r>
      <w:r w:rsidRPr="003C1CAF">
        <w:rPr>
          <w:rFonts w:ascii="Courier New" w:hAnsi="Courier New" w:cs="Courier New"/>
          <w:sz w:val="16"/>
          <w:szCs w:val="20"/>
          <w:lang w:val="id-ID" w:eastAsia="id-ID"/>
        </w:rPr>
        <w:t xml:space="preserve"> show() </w:t>
      </w:r>
      <w:r w:rsidRPr="003C1CAF">
        <w:rPr>
          <w:rFonts w:ascii="Courier New" w:hAnsi="Courier New" w:cs="Courier New"/>
          <w:b/>
          <w:bCs/>
          <w:sz w:val="16"/>
          <w:szCs w:val="20"/>
          <w:lang w:val="id-ID" w:eastAsia="id-ID"/>
        </w:rPr>
        <w:t>throws</w:t>
      </w:r>
      <w:r w:rsidRPr="003C1CAF">
        <w:rPr>
          <w:rFonts w:ascii="Courier New" w:hAnsi="Courier New" w:cs="Courier New"/>
          <w:sz w:val="16"/>
          <w:szCs w:val="20"/>
          <w:lang w:val="id-ID" w:eastAsia="id-ID"/>
        </w:rPr>
        <w:t xml:space="preserve"> IOException {</w:t>
      </w:r>
    </w:p>
    <w:p w14:paraId="24522DE7"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 xml:space="preserve">Main m = </w:t>
      </w:r>
      <w:r w:rsidRPr="003C1CAF">
        <w:rPr>
          <w:rFonts w:ascii="Courier New" w:hAnsi="Courier New" w:cs="Courier New"/>
          <w:b/>
          <w:bCs/>
          <w:sz w:val="16"/>
          <w:szCs w:val="20"/>
          <w:lang w:val="id-ID" w:eastAsia="id-ID"/>
        </w:rPr>
        <w:t>new</w:t>
      </w:r>
      <w:r w:rsidRPr="003C1CAF">
        <w:rPr>
          <w:rFonts w:ascii="Courier New" w:hAnsi="Courier New" w:cs="Courier New"/>
          <w:sz w:val="16"/>
          <w:szCs w:val="20"/>
          <w:lang w:val="id-ID" w:eastAsia="id-ID"/>
        </w:rPr>
        <w:t xml:space="preserve"> Main(filename);</w:t>
      </w:r>
    </w:p>
    <w:p w14:paraId="7FB7C2AB"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list = m.al;</w:t>
      </w:r>
    </w:p>
    <w:p w14:paraId="47B40C76"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num_rows = list.size() + 1;</w:t>
      </w:r>
    </w:p>
    <w:p w14:paraId="614EEBE6"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num_cols = 4;</w:t>
      </w:r>
    </w:p>
    <w:p w14:paraId="2BBCB903"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 xml:space="preserve">m_data = </w:t>
      </w:r>
      <w:r w:rsidRPr="003C1CAF">
        <w:rPr>
          <w:rFonts w:ascii="Courier New" w:hAnsi="Courier New" w:cs="Courier New"/>
          <w:b/>
          <w:bCs/>
          <w:sz w:val="16"/>
          <w:szCs w:val="20"/>
          <w:lang w:val="id-ID" w:eastAsia="id-ID"/>
        </w:rPr>
        <w:t>new</w:t>
      </w:r>
      <w:r w:rsidRPr="003C1CAF">
        <w:rPr>
          <w:rFonts w:ascii="Courier New" w:hAnsi="Courier New" w:cs="Courier New"/>
          <w:sz w:val="16"/>
          <w:szCs w:val="20"/>
          <w:lang w:val="id-ID" w:eastAsia="id-ID"/>
        </w:rPr>
        <w:t xml:space="preserve"> String[num_rows][num_cols];</w:t>
      </w:r>
    </w:p>
    <w:p w14:paraId="0212757F"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setColumnName(0, m_colNames[0]);</w:t>
      </w:r>
    </w:p>
    <w:p w14:paraId="19322E9B"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setColumnName(1, m_colNames[1]);</w:t>
      </w:r>
    </w:p>
    <w:p w14:paraId="35329CE5"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setColumnName(2, m_colNames[2]);</w:t>
      </w:r>
    </w:p>
    <w:p w14:paraId="71B9CA97"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setColumnName(3, m_colNames[3]);</w:t>
      </w:r>
    </w:p>
    <w:p w14:paraId="7F9DF50B"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int</w:t>
      </w:r>
      <w:r w:rsidRPr="003C1CAF">
        <w:rPr>
          <w:rFonts w:ascii="Courier New" w:hAnsi="Courier New" w:cs="Courier New"/>
          <w:sz w:val="16"/>
          <w:szCs w:val="20"/>
          <w:lang w:val="id-ID" w:eastAsia="id-ID"/>
        </w:rPr>
        <w:t xml:space="preserve"> ctr = 0;</w:t>
      </w:r>
    </w:p>
    <w:p w14:paraId="69CEA04E"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long</w:t>
      </w:r>
      <w:r w:rsidRPr="003C1CAF">
        <w:rPr>
          <w:rFonts w:ascii="Courier New" w:hAnsi="Courier New" w:cs="Courier New"/>
          <w:sz w:val="16"/>
          <w:szCs w:val="20"/>
          <w:lang w:val="id-ID" w:eastAsia="id-ID"/>
        </w:rPr>
        <w:t xml:space="preserve"> stotal = 0;</w:t>
      </w:r>
    </w:p>
    <w:p w14:paraId="36E8AD2C"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long</w:t>
      </w:r>
      <w:r w:rsidRPr="003C1CAF">
        <w:rPr>
          <w:rFonts w:ascii="Courier New" w:hAnsi="Courier New" w:cs="Courier New"/>
          <w:sz w:val="16"/>
          <w:szCs w:val="20"/>
          <w:lang w:val="id-ID" w:eastAsia="id-ID"/>
        </w:rPr>
        <w:t xml:space="preserve"> sblank = 0;</w:t>
      </w:r>
    </w:p>
    <w:p w14:paraId="17484CD9"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long</w:t>
      </w:r>
      <w:r w:rsidRPr="003C1CAF">
        <w:rPr>
          <w:rFonts w:ascii="Courier New" w:hAnsi="Courier New" w:cs="Courier New"/>
          <w:sz w:val="16"/>
          <w:szCs w:val="20"/>
          <w:lang w:val="id-ID" w:eastAsia="id-ID"/>
        </w:rPr>
        <w:t xml:space="preserve"> scomments = 0;</w:t>
      </w:r>
    </w:p>
    <w:p w14:paraId="4BB8EED5" w14:textId="77777777" w:rsid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for</w:t>
      </w:r>
      <w:r w:rsidRPr="003C1CAF">
        <w:rPr>
          <w:rFonts w:ascii="Courier New" w:hAnsi="Courier New" w:cs="Courier New"/>
          <w:sz w:val="16"/>
          <w:szCs w:val="20"/>
          <w:lang w:val="id-ID" w:eastAsia="id-ID"/>
        </w:rPr>
        <w:t xml:space="preserve"> (BasicFileInfo bf : list) </w:t>
      </w:r>
    </w:p>
    <w:p w14:paraId="10AF3E98" w14:textId="77777777" w:rsidR="007E6D0D" w:rsidRPr="003C1CAF" w:rsidRDefault="003C1CAF"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Pr>
          <w:rFonts w:ascii="Courier New" w:hAnsi="Courier New" w:cs="Courier New"/>
          <w:sz w:val="16"/>
          <w:szCs w:val="20"/>
          <w:lang w:eastAsia="id-ID"/>
        </w:rPr>
        <w:tab/>
      </w:r>
      <w:r w:rsidR="007E6D0D" w:rsidRPr="003C1CAF">
        <w:rPr>
          <w:rFonts w:ascii="Courier New" w:hAnsi="Courier New" w:cs="Courier New"/>
          <w:sz w:val="16"/>
          <w:szCs w:val="20"/>
          <w:lang w:val="id-ID" w:eastAsia="id-ID"/>
        </w:rPr>
        <w:t>{</w:t>
      </w:r>
    </w:p>
    <w:p w14:paraId="2E00FF33"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setData(ctr, 0, bf.getFname());</w:t>
      </w:r>
    </w:p>
    <w:p w14:paraId="774B00EB"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3C1CAF">
        <w:rPr>
          <w:rFonts w:ascii="Courier New" w:hAnsi="Courier New" w:cs="Courier New"/>
          <w:sz w:val="16"/>
          <w:szCs w:val="20"/>
          <w:lang w:val="id-ID" w:eastAsia="id-ID"/>
        </w:rPr>
        <w:tab/>
      </w: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 xml:space="preserve">.setData(ctr, 1, </w:t>
      </w:r>
    </w:p>
    <w:p w14:paraId="136F3CD2"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eastAsia="id-ID"/>
        </w:rPr>
        <w:tab/>
      </w:r>
      <w:r w:rsidRPr="003C1CAF">
        <w:rPr>
          <w:rFonts w:ascii="Courier New" w:hAnsi="Courier New" w:cs="Courier New"/>
          <w:sz w:val="16"/>
          <w:szCs w:val="20"/>
          <w:lang w:eastAsia="id-ID"/>
        </w:rPr>
        <w:tab/>
      </w:r>
      <w:r w:rsidRPr="003C1CAF">
        <w:rPr>
          <w:rFonts w:ascii="Courier New" w:hAnsi="Courier New" w:cs="Courier New"/>
          <w:sz w:val="16"/>
          <w:szCs w:val="20"/>
          <w:lang w:val="id-ID" w:eastAsia="id-ID"/>
        </w:rPr>
        <w:t>String.</w:t>
      </w:r>
      <w:r w:rsidRPr="003C1CAF">
        <w:rPr>
          <w:rFonts w:ascii="Courier New" w:hAnsi="Courier New" w:cs="Courier New"/>
          <w:i/>
          <w:iCs/>
          <w:sz w:val="16"/>
          <w:szCs w:val="20"/>
          <w:lang w:val="id-ID" w:eastAsia="id-ID"/>
        </w:rPr>
        <w:t>valueOf</w:t>
      </w:r>
      <w:r w:rsidRPr="003C1CAF">
        <w:rPr>
          <w:rFonts w:ascii="Courier New" w:hAnsi="Courier New" w:cs="Courier New"/>
          <w:sz w:val="16"/>
          <w:szCs w:val="20"/>
          <w:lang w:val="id-ID" w:eastAsia="id-ID"/>
        </w:rPr>
        <w:t>(bf.getFsourcelines()));</w:t>
      </w:r>
    </w:p>
    <w:p w14:paraId="2D7D0B19"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3C1CAF">
        <w:rPr>
          <w:rFonts w:ascii="Courier New" w:hAnsi="Courier New" w:cs="Courier New"/>
          <w:sz w:val="16"/>
          <w:szCs w:val="20"/>
          <w:lang w:val="id-ID" w:eastAsia="id-ID"/>
        </w:rPr>
        <w:tab/>
      </w: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 xml:space="preserve">.setData(ctr, 2, </w:t>
      </w:r>
    </w:p>
    <w:p w14:paraId="311F8A83"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eastAsia="id-ID"/>
        </w:rPr>
        <w:tab/>
      </w:r>
      <w:r w:rsidRPr="003C1CAF">
        <w:rPr>
          <w:rFonts w:ascii="Courier New" w:hAnsi="Courier New" w:cs="Courier New"/>
          <w:sz w:val="16"/>
          <w:szCs w:val="20"/>
          <w:lang w:eastAsia="id-ID"/>
        </w:rPr>
        <w:tab/>
      </w:r>
      <w:r w:rsidRPr="003C1CAF">
        <w:rPr>
          <w:rFonts w:ascii="Courier New" w:hAnsi="Courier New" w:cs="Courier New"/>
          <w:sz w:val="16"/>
          <w:szCs w:val="20"/>
          <w:lang w:val="id-ID" w:eastAsia="id-ID"/>
        </w:rPr>
        <w:t>String.</w:t>
      </w:r>
      <w:r w:rsidRPr="003C1CAF">
        <w:rPr>
          <w:rFonts w:ascii="Courier New" w:hAnsi="Courier New" w:cs="Courier New"/>
          <w:i/>
          <w:iCs/>
          <w:sz w:val="16"/>
          <w:szCs w:val="20"/>
          <w:lang w:val="id-ID" w:eastAsia="id-ID"/>
        </w:rPr>
        <w:t>valueOf</w:t>
      </w:r>
      <w:r w:rsidRPr="003C1CAF">
        <w:rPr>
          <w:rFonts w:ascii="Courier New" w:hAnsi="Courier New" w:cs="Courier New"/>
          <w:sz w:val="16"/>
          <w:szCs w:val="20"/>
          <w:lang w:val="id-ID" w:eastAsia="id-ID"/>
        </w:rPr>
        <w:t>(bf.getFblanks()));</w:t>
      </w:r>
    </w:p>
    <w:p w14:paraId="2211818F"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3C1CAF">
        <w:rPr>
          <w:rFonts w:ascii="Courier New" w:hAnsi="Courier New" w:cs="Courier New"/>
          <w:sz w:val="16"/>
          <w:szCs w:val="20"/>
          <w:lang w:val="id-ID" w:eastAsia="id-ID"/>
        </w:rPr>
        <w:tab/>
      </w: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 xml:space="preserve">.setData(ctr, 3, </w:t>
      </w:r>
    </w:p>
    <w:p w14:paraId="14A406BF"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eastAsia="id-ID"/>
        </w:rPr>
        <w:tab/>
      </w:r>
      <w:r w:rsidRPr="003C1CAF">
        <w:rPr>
          <w:rFonts w:ascii="Courier New" w:hAnsi="Courier New" w:cs="Courier New"/>
          <w:sz w:val="16"/>
          <w:szCs w:val="20"/>
          <w:lang w:eastAsia="id-ID"/>
        </w:rPr>
        <w:tab/>
      </w:r>
      <w:r w:rsidRPr="003C1CAF">
        <w:rPr>
          <w:rFonts w:ascii="Courier New" w:hAnsi="Courier New" w:cs="Courier New"/>
          <w:sz w:val="16"/>
          <w:szCs w:val="20"/>
          <w:lang w:val="id-ID" w:eastAsia="id-ID"/>
        </w:rPr>
        <w:t>String.</w:t>
      </w:r>
      <w:r w:rsidRPr="003C1CAF">
        <w:rPr>
          <w:rFonts w:ascii="Courier New" w:hAnsi="Courier New" w:cs="Courier New"/>
          <w:i/>
          <w:iCs/>
          <w:sz w:val="16"/>
          <w:szCs w:val="20"/>
          <w:lang w:val="id-ID" w:eastAsia="id-ID"/>
        </w:rPr>
        <w:t>valueOf</w:t>
      </w:r>
      <w:r w:rsidRPr="003C1CAF">
        <w:rPr>
          <w:rFonts w:ascii="Courier New" w:hAnsi="Courier New" w:cs="Courier New"/>
          <w:sz w:val="16"/>
          <w:szCs w:val="20"/>
          <w:lang w:val="id-ID" w:eastAsia="id-ID"/>
        </w:rPr>
        <w:t>(bf.getFcomments()));</w:t>
      </w:r>
    </w:p>
    <w:p w14:paraId="73A37EE9"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sz w:val="16"/>
          <w:szCs w:val="20"/>
          <w:lang w:val="id-ID" w:eastAsia="id-ID"/>
        </w:rPr>
        <w:tab/>
        <w:t>ctr++;</w:t>
      </w:r>
    </w:p>
    <w:p w14:paraId="6248B351"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sz w:val="16"/>
          <w:szCs w:val="20"/>
          <w:lang w:val="id-ID" w:eastAsia="id-ID"/>
        </w:rPr>
        <w:tab/>
        <w:t>stotal += bf.getFsourcelines();</w:t>
      </w:r>
    </w:p>
    <w:p w14:paraId="1A14223D"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sz w:val="16"/>
          <w:szCs w:val="20"/>
          <w:lang w:val="id-ID" w:eastAsia="id-ID"/>
        </w:rPr>
        <w:tab/>
        <w:t>sblank += bf.getFblanks();</w:t>
      </w:r>
    </w:p>
    <w:p w14:paraId="117242A6"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sz w:val="16"/>
          <w:szCs w:val="20"/>
          <w:lang w:val="id-ID" w:eastAsia="id-ID"/>
        </w:rPr>
        <w:tab/>
        <w:t>scomments += bf.getFcomments();</w:t>
      </w:r>
    </w:p>
    <w:p w14:paraId="67738E87"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w:t>
      </w:r>
    </w:p>
    <w:p w14:paraId="572FC209"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setData(ctr, 0, "TOTAL");</w:t>
      </w:r>
    </w:p>
    <w:p w14:paraId="5E33A9CF"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setData(ctr, 1, String.</w:t>
      </w:r>
      <w:r w:rsidRPr="003C1CAF">
        <w:rPr>
          <w:rFonts w:ascii="Courier New" w:hAnsi="Courier New" w:cs="Courier New"/>
          <w:i/>
          <w:iCs/>
          <w:sz w:val="16"/>
          <w:szCs w:val="20"/>
          <w:lang w:val="id-ID" w:eastAsia="id-ID"/>
        </w:rPr>
        <w:t>valueOf</w:t>
      </w:r>
      <w:r w:rsidRPr="003C1CAF">
        <w:rPr>
          <w:rFonts w:ascii="Courier New" w:hAnsi="Courier New" w:cs="Courier New"/>
          <w:sz w:val="16"/>
          <w:szCs w:val="20"/>
          <w:lang w:val="id-ID" w:eastAsia="id-ID"/>
        </w:rPr>
        <w:t>(stotal));</w:t>
      </w:r>
    </w:p>
    <w:p w14:paraId="7F066288"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setData(ctr, 2, String.</w:t>
      </w:r>
      <w:r w:rsidRPr="003C1CAF">
        <w:rPr>
          <w:rFonts w:ascii="Courier New" w:hAnsi="Courier New" w:cs="Courier New"/>
          <w:i/>
          <w:iCs/>
          <w:sz w:val="16"/>
          <w:szCs w:val="20"/>
          <w:lang w:val="id-ID" w:eastAsia="id-ID"/>
        </w:rPr>
        <w:t>valueOf</w:t>
      </w:r>
      <w:r w:rsidRPr="003C1CAF">
        <w:rPr>
          <w:rFonts w:ascii="Courier New" w:hAnsi="Courier New" w:cs="Courier New"/>
          <w:sz w:val="16"/>
          <w:szCs w:val="20"/>
          <w:lang w:val="id-ID" w:eastAsia="id-ID"/>
        </w:rPr>
        <w:t>(sblank));</w:t>
      </w:r>
    </w:p>
    <w:p w14:paraId="32FEF0AC"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setData(ctr, 3, String.</w:t>
      </w:r>
      <w:r w:rsidRPr="003C1CAF">
        <w:rPr>
          <w:rFonts w:ascii="Courier New" w:hAnsi="Courier New" w:cs="Courier New"/>
          <w:i/>
          <w:iCs/>
          <w:sz w:val="16"/>
          <w:szCs w:val="20"/>
          <w:lang w:val="id-ID" w:eastAsia="id-ID"/>
        </w:rPr>
        <w:t>valueOf</w:t>
      </w:r>
      <w:r w:rsidRPr="003C1CAF">
        <w:rPr>
          <w:rFonts w:ascii="Courier New" w:hAnsi="Courier New" w:cs="Courier New"/>
          <w:sz w:val="16"/>
          <w:szCs w:val="20"/>
          <w:lang w:val="id-ID" w:eastAsia="id-ID"/>
        </w:rPr>
        <w:t>(scomments));</w:t>
      </w:r>
    </w:p>
    <w:p w14:paraId="7963B44C"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 xml:space="preserve">JTable table = </w:t>
      </w:r>
      <w:r w:rsidRPr="003C1CAF">
        <w:rPr>
          <w:rFonts w:ascii="Courier New" w:hAnsi="Courier New" w:cs="Courier New"/>
          <w:b/>
          <w:bCs/>
          <w:sz w:val="16"/>
          <w:szCs w:val="20"/>
          <w:lang w:val="id-ID" w:eastAsia="id-ID"/>
        </w:rPr>
        <w:t>new</w:t>
      </w:r>
      <w:r w:rsidRPr="003C1CAF">
        <w:rPr>
          <w:rFonts w:ascii="Courier New" w:hAnsi="Courier New" w:cs="Courier New"/>
          <w:sz w:val="16"/>
          <w:szCs w:val="20"/>
          <w:lang w:val="id-ID" w:eastAsia="id-ID"/>
        </w:rPr>
        <w:t xml:space="preserve"> JTable(</w:t>
      </w:r>
      <w:r w:rsidRPr="003C1CAF">
        <w:rPr>
          <w:rFonts w:ascii="Courier New" w:hAnsi="Courier New" w:cs="Courier New"/>
          <w:b/>
          <w:bCs/>
          <w:sz w:val="16"/>
          <w:szCs w:val="20"/>
          <w:lang w:val="id-ID" w:eastAsia="id-ID"/>
        </w:rPr>
        <w:t>this</w:t>
      </w:r>
      <w:r w:rsidRPr="003C1CAF">
        <w:rPr>
          <w:rFonts w:ascii="Courier New" w:hAnsi="Courier New" w:cs="Courier New"/>
          <w:sz w:val="16"/>
          <w:szCs w:val="20"/>
          <w:lang w:val="id-ID" w:eastAsia="id-ID"/>
        </w:rPr>
        <w:t>);</w:t>
      </w:r>
    </w:p>
    <w:p w14:paraId="0108C232"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 xml:space="preserve">JFrame frame = </w:t>
      </w:r>
      <w:r w:rsidRPr="003C1CAF">
        <w:rPr>
          <w:rFonts w:ascii="Courier New" w:hAnsi="Courier New" w:cs="Courier New"/>
          <w:b/>
          <w:bCs/>
          <w:sz w:val="16"/>
          <w:szCs w:val="20"/>
          <w:lang w:val="id-ID" w:eastAsia="id-ID"/>
        </w:rPr>
        <w:t>new</w:t>
      </w:r>
      <w:r w:rsidRPr="003C1CAF">
        <w:rPr>
          <w:rFonts w:ascii="Courier New" w:hAnsi="Courier New" w:cs="Courier New"/>
          <w:sz w:val="16"/>
          <w:szCs w:val="20"/>
          <w:lang w:val="id-ID" w:eastAsia="id-ID"/>
        </w:rPr>
        <w:t xml:space="preserve"> JFrame();</w:t>
      </w:r>
    </w:p>
    <w:p w14:paraId="480EB1EF"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frame.setTitle("File Analysis Report");</w:t>
      </w:r>
    </w:p>
    <w:p w14:paraId="76CCF962"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frame.getContentPane().setLayout(</w:t>
      </w:r>
      <w:r w:rsidRPr="003C1CAF">
        <w:rPr>
          <w:rFonts w:ascii="Courier New" w:hAnsi="Courier New" w:cs="Courier New"/>
          <w:b/>
          <w:bCs/>
          <w:sz w:val="16"/>
          <w:szCs w:val="20"/>
          <w:lang w:val="id-ID" w:eastAsia="id-ID"/>
        </w:rPr>
        <w:t>new</w:t>
      </w:r>
      <w:r w:rsidRPr="003C1CAF">
        <w:rPr>
          <w:rFonts w:ascii="Courier New" w:hAnsi="Courier New" w:cs="Courier New"/>
          <w:sz w:val="16"/>
          <w:szCs w:val="20"/>
          <w:lang w:val="id-ID" w:eastAsia="id-ID"/>
        </w:rPr>
        <w:t xml:space="preserve"> BorderLayout());</w:t>
      </w:r>
    </w:p>
    <w:p w14:paraId="30882EEC"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3C1CAF">
        <w:rPr>
          <w:rFonts w:ascii="Courier New" w:hAnsi="Courier New" w:cs="Courier New"/>
          <w:sz w:val="16"/>
          <w:szCs w:val="20"/>
          <w:lang w:val="id-ID" w:eastAsia="id-ID"/>
        </w:rPr>
        <w:tab/>
        <w:t>frame.getContentPane().</w:t>
      </w:r>
    </w:p>
    <w:p w14:paraId="737CD332"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ind w:firstLine="72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 xml:space="preserve">add(BorderLayout.CENTER, </w:t>
      </w:r>
      <w:r w:rsidRPr="003C1CAF">
        <w:rPr>
          <w:rFonts w:ascii="Courier New" w:hAnsi="Courier New" w:cs="Courier New"/>
          <w:b/>
          <w:bCs/>
          <w:sz w:val="16"/>
          <w:szCs w:val="20"/>
          <w:lang w:val="id-ID" w:eastAsia="id-ID"/>
        </w:rPr>
        <w:t>new</w:t>
      </w:r>
      <w:r w:rsidRPr="003C1CAF">
        <w:rPr>
          <w:rFonts w:ascii="Courier New" w:hAnsi="Courier New" w:cs="Courier New"/>
          <w:sz w:val="16"/>
          <w:szCs w:val="20"/>
          <w:lang w:val="id-ID" w:eastAsia="id-ID"/>
        </w:rPr>
        <w:t xml:space="preserve"> JScrollPane(table));</w:t>
      </w:r>
    </w:p>
    <w:p w14:paraId="16BF1F9A"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frame.setDefaultCloseOperation(JFrame.DISPOSE_ON_CLOSE);</w:t>
      </w:r>
    </w:p>
    <w:p w14:paraId="3D2C02EE"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frame.setSize(500, 400);</w:t>
      </w:r>
    </w:p>
    <w:p w14:paraId="5C792FD6"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frame.setVisible(</w:t>
      </w:r>
      <w:r w:rsidRPr="003C1CAF">
        <w:rPr>
          <w:rFonts w:ascii="Courier New" w:hAnsi="Courier New" w:cs="Courier New"/>
          <w:b/>
          <w:bCs/>
          <w:sz w:val="16"/>
          <w:szCs w:val="20"/>
          <w:lang w:val="id-ID" w:eastAsia="id-ID"/>
        </w:rPr>
        <w:t>true</w:t>
      </w:r>
      <w:r w:rsidRPr="003C1CAF">
        <w:rPr>
          <w:rFonts w:ascii="Courier New" w:hAnsi="Courier New" w:cs="Courier New"/>
          <w:sz w:val="16"/>
          <w:szCs w:val="20"/>
          <w:lang w:val="id-ID" w:eastAsia="id-ID"/>
        </w:rPr>
        <w:t>);</w:t>
      </w:r>
    </w:p>
    <w:p w14:paraId="302D1A9B"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guiobj.go.setText("Go");</w:t>
      </w:r>
    </w:p>
    <w:p w14:paraId="4D627B6F"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3C1CAF">
        <w:rPr>
          <w:rFonts w:ascii="Courier New" w:hAnsi="Courier New" w:cs="Courier New"/>
          <w:sz w:val="16"/>
          <w:szCs w:val="20"/>
          <w:lang w:val="id-ID" w:eastAsia="id-ID"/>
        </w:rPr>
        <w:tab/>
        <w:t>guiobj.go.setEnabled(</w:t>
      </w:r>
      <w:r w:rsidRPr="003C1CAF">
        <w:rPr>
          <w:rFonts w:ascii="Courier New" w:hAnsi="Courier New" w:cs="Courier New"/>
          <w:b/>
          <w:bCs/>
          <w:sz w:val="16"/>
          <w:szCs w:val="20"/>
          <w:lang w:val="id-ID" w:eastAsia="id-ID"/>
        </w:rPr>
        <w:t>true</w:t>
      </w:r>
      <w:r w:rsidRPr="003C1CAF">
        <w:rPr>
          <w:rFonts w:ascii="Courier New" w:hAnsi="Courier New" w:cs="Courier New"/>
          <w:sz w:val="16"/>
          <w:szCs w:val="20"/>
          <w:lang w:val="id-ID" w:eastAsia="id-ID"/>
        </w:rPr>
        <w:t>);</w:t>
      </w:r>
    </w:p>
    <w:p w14:paraId="562623F8" w14:textId="77777777" w:rsidR="007E6D0D" w:rsidRPr="003C1CAF" w:rsidRDefault="007E6D0D" w:rsidP="007E6D0D">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 w:val="left" w:pos="1800"/>
          <w:tab w:val="left" w:pos="2160"/>
        </w:tabs>
        <w:rPr>
          <w:sz w:val="18"/>
        </w:rPr>
      </w:pPr>
      <w:r w:rsidRPr="003C1CAF">
        <w:rPr>
          <w:rFonts w:ascii="Courier New" w:hAnsi="Courier New" w:cs="Courier New"/>
          <w:sz w:val="16"/>
          <w:szCs w:val="20"/>
          <w:lang w:val="id-ID" w:eastAsia="id-ID"/>
        </w:rPr>
        <w:t>}</w:t>
      </w:r>
    </w:p>
    <w:p w14:paraId="103EC859" w14:textId="77777777" w:rsidR="007E6D0D" w:rsidRDefault="007E6D0D" w:rsidP="007E6D0D">
      <w:pPr>
        <w:pStyle w:val="Caption"/>
        <w:spacing w:after="240"/>
      </w:pPr>
      <w:bookmarkStart w:id="618" w:name="_Ref368949568"/>
      <w:bookmarkStart w:id="619" w:name="_Ref360713501"/>
      <w:bookmarkStart w:id="620" w:name="_Toc360783887"/>
      <w:bookmarkStart w:id="621" w:name="_Toc396498146"/>
      <w:bookmarkStart w:id="622" w:name="_Toc396905750"/>
      <w:r w:rsidRPr="00B71FBE">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5</w:t>
      </w:r>
      <w:r w:rsidR="009E6BF6">
        <w:fldChar w:fldCharType="end"/>
      </w:r>
      <w:bookmarkEnd w:id="618"/>
      <w:r w:rsidRPr="00B71FBE">
        <w:t xml:space="preserve"> </w:t>
      </w:r>
      <w:bookmarkEnd w:id="619"/>
      <w:r w:rsidRPr="00B71FBE">
        <w:t>Kode Sumber Uji Ketiga</w:t>
      </w:r>
      <w:r>
        <w:t xml:space="preserve"> dari</w:t>
      </w:r>
      <w:r w:rsidRPr="00B71FBE">
        <w:t xml:space="preserve"> Jurnal</w:t>
      </w:r>
      <w:bookmarkEnd w:id="620"/>
      <w:bookmarkEnd w:id="621"/>
      <w:bookmarkEnd w:id="622"/>
    </w:p>
    <w:p w14:paraId="5398BD59" w14:textId="77777777" w:rsidR="003C1CAF" w:rsidRDefault="003C1CAF" w:rsidP="003C1CAF"/>
    <w:p w14:paraId="25A4CFF5" w14:textId="77777777" w:rsidR="00B868C8" w:rsidRPr="003C1CAF" w:rsidRDefault="00B868C8" w:rsidP="003C1CAF"/>
    <w:p w14:paraId="3ECAAE90" w14:textId="77777777" w:rsidR="00785F2A"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F64B47">
        <w:rPr>
          <w:rFonts w:ascii="Courier New" w:hAnsi="Courier New" w:cs="Courier New"/>
          <w:b/>
          <w:bCs/>
          <w:sz w:val="16"/>
          <w:szCs w:val="20"/>
          <w:lang w:val="id-ID" w:eastAsia="id-ID"/>
        </w:rPr>
        <w:lastRenderedPageBreak/>
        <w:t>public</w:t>
      </w:r>
      <w:r w:rsidRPr="00F64B47">
        <w:rPr>
          <w:rFonts w:ascii="Courier New" w:hAnsi="Courier New" w:cs="Courier New"/>
          <w:sz w:val="16"/>
          <w:szCs w:val="20"/>
          <w:lang w:val="id-ID" w:eastAsia="id-ID"/>
        </w:rPr>
        <w:t xml:space="preserve"> </w:t>
      </w:r>
      <w:r w:rsidRPr="00F64B47">
        <w:rPr>
          <w:rFonts w:ascii="Courier New" w:hAnsi="Courier New" w:cs="Courier New"/>
          <w:b/>
          <w:bCs/>
          <w:sz w:val="16"/>
          <w:szCs w:val="20"/>
          <w:lang w:val="id-ID" w:eastAsia="id-ID"/>
        </w:rPr>
        <w:t>void</w:t>
      </w:r>
      <w:r w:rsidRPr="00F64B47">
        <w:rPr>
          <w:rFonts w:ascii="Courier New" w:hAnsi="Courier New" w:cs="Courier New"/>
          <w:sz w:val="16"/>
          <w:szCs w:val="20"/>
          <w:lang w:val="id-ID" w:eastAsia="id-ID"/>
        </w:rPr>
        <w:t xml:space="preserve"> show() </w:t>
      </w:r>
      <w:r w:rsidRPr="00F64B47">
        <w:rPr>
          <w:rFonts w:ascii="Courier New" w:hAnsi="Courier New" w:cs="Courier New"/>
          <w:b/>
          <w:bCs/>
          <w:sz w:val="16"/>
          <w:szCs w:val="20"/>
          <w:lang w:val="id-ID" w:eastAsia="id-ID"/>
        </w:rPr>
        <w:t>throws</w:t>
      </w:r>
      <w:r w:rsidRPr="00F64B47">
        <w:rPr>
          <w:rFonts w:ascii="Courier New" w:hAnsi="Courier New" w:cs="Courier New"/>
          <w:sz w:val="16"/>
          <w:szCs w:val="20"/>
          <w:lang w:val="id-ID" w:eastAsia="id-ID"/>
        </w:rPr>
        <w:t xml:space="preserve"> IOException </w:t>
      </w:r>
    </w:p>
    <w:p w14:paraId="0097ABE0"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lang w:val="id-ID" w:eastAsia="id-ID"/>
        </w:rPr>
        <w:t>{</w:t>
      </w:r>
    </w:p>
    <w:p w14:paraId="55A95085"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lang w:val="id-ID" w:eastAsia="id-ID"/>
        </w:rPr>
        <w:tab/>
      </w:r>
      <w:r w:rsidRPr="00F64B47">
        <w:rPr>
          <w:rFonts w:ascii="Courier New" w:hAnsi="Courier New" w:cs="Courier New"/>
          <w:sz w:val="16"/>
          <w:szCs w:val="20"/>
          <w:highlight w:val="lightGray"/>
          <w:lang w:val="id-ID" w:eastAsia="id-ID"/>
        </w:rPr>
        <w:t xml:space="preserve">Main m = </w:t>
      </w:r>
      <w:r w:rsidRPr="00F64B47">
        <w:rPr>
          <w:rFonts w:ascii="Courier New" w:hAnsi="Courier New" w:cs="Courier New"/>
          <w:b/>
          <w:bCs/>
          <w:sz w:val="16"/>
          <w:szCs w:val="20"/>
          <w:highlight w:val="lightGray"/>
          <w:lang w:val="id-ID" w:eastAsia="id-ID"/>
        </w:rPr>
        <w:t>new</w:t>
      </w:r>
      <w:r w:rsidRPr="00F64B47">
        <w:rPr>
          <w:rFonts w:ascii="Courier New" w:hAnsi="Courier New" w:cs="Courier New"/>
          <w:sz w:val="16"/>
          <w:szCs w:val="20"/>
          <w:highlight w:val="lightGray"/>
          <w:lang w:val="id-ID" w:eastAsia="id-ID"/>
        </w:rPr>
        <w:t xml:space="preserve"> Main(filename);</w:t>
      </w:r>
    </w:p>
    <w:p w14:paraId="5B82D53C"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list = m.al;</w:t>
      </w:r>
    </w:p>
    <w:p w14:paraId="453B38B6"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num_rows = list.size() + 1;</w:t>
      </w:r>
    </w:p>
    <w:p w14:paraId="0BFB76C3"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num_cols = 4;</w:t>
      </w:r>
    </w:p>
    <w:p w14:paraId="4907C5BF"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highlight w:val="lightGray"/>
          <w:lang w:val="id-ID" w:eastAsia="id-ID"/>
        </w:rPr>
        <w:tab/>
        <w:t xml:space="preserve">m_data = </w:t>
      </w:r>
      <w:r w:rsidRPr="00F64B47">
        <w:rPr>
          <w:rFonts w:ascii="Courier New" w:hAnsi="Courier New" w:cs="Courier New"/>
          <w:b/>
          <w:bCs/>
          <w:sz w:val="16"/>
          <w:szCs w:val="20"/>
          <w:highlight w:val="lightGray"/>
          <w:lang w:val="id-ID" w:eastAsia="id-ID"/>
        </w:rPr>
        <w:t>new</w:t>
      </w:r>
      <w:r w:rsidRPr="00F64B47">
        <w:rPr>
          <w:rFonts w:ascii="Courier New" w:hAnsi="Courier New" w:cs="Courier New"/>
          <w:sz w:val="16"/>
          <w:szCs w:val="20"/>
          <w:highlight w:val="lightGray"/>
          <w:lang w:val="id-ID" w:eastAsia="id-ID"/>
        </w:rPr>
        <w:t xml:space="preserve"> String[num_rows][num_cols];</w:t>
      </w:r>
    </w:p>
    <w:p w14:paraId="4A39FEFC"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0, m_colNames[0]);</w:t>
      </w:r>
    </w:p>
    <w:p w14:paraId="2DF7F824"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1, m_colNames[1]);</w:t>
      </w:r>
    </w:p>
    <w:p w14:paraId="1CF75AD1"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2, m_colNames[2]);</w:t>
      </w:r>
    </w:p>
    <w:p w14:paraId="5863C051"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3, m_colNames[3]);</w:t>
      </w:r>
    </w:p>
    <w:p w14:paraId="05D5CCB4"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int</w:t>
      </w:r>
      <w:r w:rsidRPr="00F64B47">
        <w:rPr>
          <w:rFonts w:ascii="Courier New" w:hAnsi="Courier New" w:cs="Courier New"/>
          <w:sz w:val="16"/>
          <w:szCs w:val="20"/>
          <w:highlight w:val="yellow"/>
          <w:lang w:val="id-ID" w:eastAsia="id-ID"/>
        </w:rPr>
        <w:t xml:space="preserve"> ctr = 0;</w:t>
      </w:r>
    </w:p>
    <w:p w14:paraId="761AD0BB"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long</w:t>
      </w:r>
      <w:r w:rsidRPr="00F64B47">
        <w:rPr>
          <w:rFonts w:ascii="Courier New" w:hAnsi="Courier New" w:cs="Courier New"/>
          <w:sz w:val="16"/>
          <w:szCs w:val="20"/>
          <w:highlight w:val="yellow"/>
          <w:lang w:val="id-ID" w:eastAsia="id-ID"/>
        </w:rPr>
        <w:t xml:space="preserve"> stotal = 0;</w:t>
      </w:r>
    </w:p>
    <w:p w14:paraId="7DC690BD"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long</w:t>
      </w:r>
      <w:r w:rsidRPr="00F64B47">
        <w:rPr>
          <w:rFonts w:ascii="Courier New" w:hAnsi="Courier New" w:cs="Courier New"/>
          <w:sz w:val="16"/>
          <w:szCs w:val="20"/>
          <w:highlight w:val="yellow"/>
          <w:lang w:val="id-ID" w:eastAsia="id-ID"/>
        </w:rPr>
        <w:t xml:space="preserve"> sblank = 0;</w:t>
      </w:r>
    </w:p>
    <w:p w14:paraId="45AB97C6"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long</w:t>
      </w:r>
      <w:r w:rsidRPr="00F64B47">
        <w:rPr>
          <w:rFonts w:ascii="Courier New" w:hAnsi="Courier New" w:cs="Courier New"/>
          <w:sz w:val="16"/>
          <w:szCs w:val="20"/>
          <w:highlight w:val="yellow"/>
          <w:lang w:val="id-ID" w:eastAsia="id-ID"/>
        </w:rPr>
        <w:t xml:space="preserve"> scomments = 0;</w:t>
      </w:r>
    </w:p>
    <w:p w14:paraId="62EA5D2C" w14:textId="77777777" w:rsidR="003C1CAF"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eastAsia="id-ID"/>
        </w:rPr>
      </w:pPr>
      <w:r w:rsidRPr="00F64B47">
        <w:rPr>
          <w:rFonts w:ascii="Courier New" w:hAnsi="Courier New" w:cs="Courier New"/>
          <w:sz w:val="16"/>
          <w:szCs w:val="20"/>
          <w:lang w:val="id-ID" w:eastAsia="id-ID"/>
        </w:rPr>
        <w:tab/>
      </w:r>
      <w:r w:rsidRPr="00F64B47">
        <w:rPr>
          <w:rFonts w:ascii="Courier New" w:hAnsi="Courier New" w:cs="Courier New"/>
          <w:b/>
          <w:bCs/>
          <w:sz w:val="16"/>
          <w:szCs w:val="20"/>
          <w:highlight w:val="green"/>
          <w:lang w:val="id-ID" w:eastAsia="id-ID"/>
        </w:rPr>
        <w:t>for</w:t>
      </w:r>
      <w:r w:rsidRPr="00F64B47">
        <w:rPr>
          <w:rFonts w:ascii="Courier New" w:hAnsi="Courier New" w:cs="Courier New"/>
          <w:sz w:val="16"/>
          <w:szCs w:val="20"/>
          <w:highlight w:val="green"/>
          <w:lang w:val="id-ID" w:eastAsia="id-ID"/>
        </w:rPr>
        <w:t xml:space="preserve"> (BasicFileInfo bf : list) </w:t>
      </w:r>
    </w:p>
    <w:p w14:paraId="54053D72" w14:textId="77777777" w:rsidR="004000D6" w:rsidRPr="00F64B47" w:rsidRDefault="003C1CAF"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Pr>
          <w:rFonts w:ascii="Courier New" w:hAnsi="Courier New" w:cs="Courier New"/>
          <w:sz w:val="16"/>
          <w:szCs w:val="20"/>
          <w:highlight w:val="green"/>
          <w:lang w:eastAsia="id-ID"/>
        </w:rPr>
        <w:tab/>
      </w:r>
      <w:r w:rsidR="004000D6" w:rsidRPr="00F64B47">
        <w:rPr>
          <w:rFonts w:ascii="Courier New" w:hAnsi="Courier New" w:cs="Courier New"/>
          <w:sz w:val="16"/>
          <w:szCs w:val="20"/>
          <w:highlight w:val="green"/>
          <w:lang w:val="id-ID" w:eastAsia="id-ID"/>
        </w:rPr>
        <w:t>{</w:t>
      </w:r>
    </w:p>
    <w:p w14:paraId="68131DCC"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0, bf.getFname());</w:t>
      </w:r>
    </w:p>
    <w:p w14:paraId="406AFDB7"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1,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sourcelines()));</w:t>
      </w:r>
    </w:p>
    <w:p w14:paraId="639430D1"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2,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blanks()));</w:t>
      </w:r>
    </w:p>
    <w:p w14:paraId="4721ABE0"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3,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comments()));</w:t>
      </w:r>
    </w:p>
    <w:p w14:paraId="71CB8411"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ctr++;</w:t>
      </w:r>
    </w:p>
    <w:p w14:paraId="27967C42"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total += bf.getFsourcelines();</w:t>
      </w:r>
    </w:p>
    <w:p w14:paraId="5329C206"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blank += bf.getFblanks();</w:t>
      </w:r>
    </w:p>
    <w:p w14:paraId="0405360D"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comments += bf.getFcomments();</w:t>
      </w:r>
    </w:p>
    <w:p w14:paraId="56F74A57"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t>}</w:t>
      </w:r>
    </w:p>
    <w:p w14:paraId="67EBDF98"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0, "TOTAL");</w:t>
      </w:r>
    </w:p>
    <w:p w14:paraId="5EEDAAF3"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1,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total));</w:t>
      </w:r>
    </w:p>
    <w:p w14:paraId="5EC41939"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2,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blank));</w:t>
      </w:r>
    </w:p>
    <w:p w14:paraId="24087D98"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3,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comments));</w:t>
      </w:r>
    </w:p>
    <w:p w14:paraId="74C6FA8B"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lang w:val="id-ID" w:eastAsia="id-ID"/>
        </w:rPr>
        <w:tab/>
      </w:r>
      <w:r w:rsidRPr="00F64B47">
        <w:rPr>
          <w:rFonts w:ascii="Courier New" w:hAnsi="Courier New" w:cs="Courier New"/>
          <w:sz w:val="16"/>
          <w:szCs w:val="20"/>
          <w:highlight w:val="cyan"/>
          <w:lang w:val="id-ID" w:eastAsia="id-ID"/>
        </w:rPr>
        <w:t xml:space="preserve">JTable table = </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Table(</w:t>
      </w:r>
      <w:r w:rsidRPr="00F64B47">
        <w:rPr>
          <w:rFonts w:ascii="Courier New" w:hAnsi="Courier New" w:cs="Courier New"/>
          <w:b/>
          <w:bCs/>
          <w:sz w:val="16"/>
          <w:szCs w:val="20"/>
          <w:highlight w:val="cyan"/>
          <w:lang w:val="id-ID" w:eastAsia="id-ID"/>
        </w:rPr>
        <w:t>this</w:t>
      </w:r>
      <w:r w:rsidRPr="00F64B47">
        <w:rPr>
          <w:rFonts w:ascii="Courier New" w:hAnsi="Courier New" w:cs="Courier New"/>
          <w:sz w:val="16"/>
          <w:szCs w:val="20"/>
          <w:highlight w:val="cyan"/>
          <w:lang w:val="id-ID" w:eastAsia="id-ID"/>
        </w:rPr>
        <w:t>);</w:t>
      </w:r>
    </w:p>
    <w:p w14:paraId="1086ADE5"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 xml:space="preserve">JFrame frame = </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Frame();</w:t>
      </w:r>
    </w:p>
    <w:p w14:paraId="19C9E65D"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Title("File Analysis Report");</w:t>
      </w:r>
    </w:p>
    <w:p w14:paraId="71972BCA"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getContentPane().setLayout(</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BorderLayout());</w:t>
      </w:r>
    </w:p>
    <w:p w14:paraId="4F77D274"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eastAsia="id-ID"/>
        </w:rPr>
      </w:pPr>
      <w:r w:rsidRPr="00F64B47">
        <w:rPr>
          <w:rFonts w:ascii="Courier New" w:hAnsi="Courier New" w:cs="Courier New"/>
          <w:sz w:val="16"/>
          <w:szCs w:val="20"/>
          <w:highlight w:val="cyan"/>
          <w:lang w:val="id-ID" w:eastAsia="id-ID"/>
        </w:rPr>
        <w:tab/>
        <w:t>frame.getContentPane().add(BorderLayout.CENTER,</w:t>
      </w:r>
    </w:p>
    <w:p w14:paraId="42D17F89"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eastAsia="id-ID"/>
        </w:rPr>
        <w:t xml:space="preserve">      </w:t>
      </w:r>
      <w:r w:rsidRPr="00F64B47">
        <w:rPr>
          <w:rFonts w:ascii="Courier New" w:hAnsi="Courier New" w:cs="Courier New"/>
          <w:sz w:val="16"/>
          <w:szCs w:val="20"/>
          <w:highlight w:val="cyan"/>
          <w:lang w:eastAsia="id-ID"/>
        </w:rPr>
        <w:tab/>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ScrollPane(table));</w:t>
      </w:r>
    </w:p>
    <w:p w14:paraId="7A168AF9"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DefaultCloseOperation(JFrame.DISPOSE_ON_CLOSE);</w:t>
      </w:r>
    </w:p>
    <w:p w14:paraId="4DDE7B5A"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Size(500, 400);</w:t>
      </w:r>
    </w:p>
    <w:p w14:paraId="6B2F0023"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Visible(</w:t>
      </w:r>
      <w:r w:rsidRPr="00F64B47">
        <w:rPr>
          <w:rFonts w:ascii="Courier New" w:hAnsi="Courier New" w:cs="Courier New"/>
          <w:b/>
          <w:bCs/>
          <w:sz w:val="16"/>
          <w:szCs w:val="20"/>
          <w:highlight w:val="cyan"/>
          <w:lang w:val="id-ID" w:eastAsia="id-ID"/>
        </w:rPr>
        <w:t>true</w:t>
      </w:r>
      <w:r w:rsidRPr="00F64B47">
        <w:rPr>
          <w:rFonts w:ascii="Courier New" w:hAnsi="Courier New" w:cs="Courier New"/>
          <w:sz w:val="16"/>
          <w:szCs w:val="20"/>
          <w:highlight w:val="cyan"/>
          <w:lang w:val="id-ID" w:eastAsia="id-ID"/>
        </w:rPr>
        <w:t>);</w:t>
      </w:r>
    </w:p>
    <w:p w14:paraId="052533C2"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guiobj.go.setText("Go");</w:t>
      </w:r>
    </w:p>
    <w:p w14:paraId="7F3F4275"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F64B47">
        <w:rPr>
          <w:rFonts w:ascii="Courier New" w:hAnsi="Courier New" w:cs="Courier New"/>
          <w:sz w:val="16"/>
          <w:szCs w:val="20"/>
          <w:highlight w:val="cyan"/>
          <w:lang w:val="id-ID" w:eastAsia="id-ID"/>
        </w:rPr>
        <w:tab/>
        <w:t>guiobj.go.setEnabled(</w:t>
      </w:r>
      <w:r w:rsidRPr="00F64B47">
        <w:rPr>
          <w:rFonts w:ascii="Courier New" w:hAnsi="Courier New" w:cs="Courier New"/>
          <w:b/>
          <w:bCs/>
          <w:sz w:val="16"/>
          <w:szCs w:val="20"/>
          <w:highlight w:val="cyan"/>
          <w:lang w:val="id-ID" w:eastAsia="id-ID"/>
        </w:rPr>
        <w:t>true</w:t>
      </w:r>
      <w:r w:rsidRPr="00F64B47">
        <w:rPr>
          <w:rFonts w:ascii="Courier New" w:hAnsi="Courier New" w:cs="Courier New"/>
          <w:sz w:val="16"/>
          <w:szCs w:val="20"/>
          <w:highlight w:val="cyan"/>
          <w:lang w:val="id-ID" w:eastAsia="id-ID"/>
        </w:rPr>
        <w:t>);</w:t>
      </w:r>
    </w:p>
    <w:p w14:paraId="38E5906B" w14:textId="77777777" w:rsidR="004000D6" w:rsidRPr="00F64B47" w:rsidRDefault="004000D6" w:rsidP="004000D6">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8"/>
          <w:szCs w:val="20"/>
          <w:lang w:eastAsia="id-ID"/>
        </w:rPr>
      </w:pPr>
      <w:r w:rsidRPr="00F64B47">
        <w:rPr>
          <w:rFonts w:ascii="Courier New" w:hAnsi="Courier New" w:cs="Courier New"/>
          <w:sz w:val="16"/>
          <w:szCs w:val="20"/>
          <w:lang w:val="id-ID" w:eastAsia="id-ID"/>
        </w:rPr>
        <w:t>}</w:t>
      </w:r>
    </w:p>
    <w:p w14:paraId="59E233E8" w14:textId="77777777" w:rsidR="004000D6" w:rsidRDefault="004000D6" w:rsidP="004000D6">
      <w:pPr>
        <w:pStyle w:val="Caption"/>
      </w:pPr>
      <w:bookmarkStart w:id="623" w:name="_Ref368949814"/>
      <w:bookmarkStart w:id="624" w:name="_Ref360713574"/>
      <w:bookmarkStart w:id="625" w:name="_Toc360783890"/>
      <w:bookmarkStart w:id="626" w:name="_Toc396498147"/>
      <w:bookmarkStart w:id="627" w:name="_Toc396905751"/>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6</w:t>
      </w:r>
      <w:r w:rsidR="009E6BF6">
        <w:fldChar w:fldCharType="end"/>
      </w:r>
      <w:bookmarkEnd w:id="623"/>
      <w:r>
        <w:t xml:space="preserve"> </w:t>
      </w:r>
      <w:bookmarkEnd w:id="624"/>
      <w:r>
        <w:t>Hasil Data Uji Ketiga dari Jurnal</w:t>
      </w:r>
      <w:bookmarkEnd w:id="625"/>
      <w:bookmarkEnd w:id="626"/>
      <w:bookmarkEnd w:id="627"/>
    </w:p>
    <w:p w14:paraId="55EE3FB8" w14:textId="77777777" w:rsidR="004000D6" w:rsidRDefault="004000D6" w:rsidP="004000D6">
      <w:pPr>
        <w:jc w:val="center"/>
      </w:pPr>
      <w:r>
        <w:rPr>
          <w:noProof/>
          <w:lang w:eastAsia="en-US"/>
        </w:rPr>
        <w:lastRenderedPageBreak/>
        <w:drawing>
          <wp:inline distT="0" distB="0" distL="0" distR="0" wp14:anchorId="0F779B65" wp14:editId="7A913AAB">
            <wp:extent cx="3425671" cy="957532"/>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3441105" cy="961846"/>
                    </a:xfrm>
                    <a:prstGeom prst="rect">
                      <a:avLst/>
                    </a:prstGeom>
                  </pic:spPr>
                </pic:pic>
              </a:graphicData>
            </a:graphic>
          </wp:inline>
        </w:drawing>
      </w:r>
    </w:p>
    <w:p w14:paraId="300F5A06" w14:textId="77777777" w:rsidR="00811172" w:rsidRDefault="00811172" w:rsidP="00811172"/>
    <w:p w14:paraId="57FD6C66"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b/>
          <w:bCs/>
          <w:sz w:val="16"/>
          <w:szCs w:val="20"/>
          <w:lang w:eastAsia="id-ID"/>
        </w:rPr>
        <w:t>public</w:t>
      </w:r>
      <w:r w:rsidRPr="00603345">
        <w:rPr>
          <w:rFonts w:ascii="Courier New" w:hAnsi="Courier New" w:cs="Courier New"/>
          <w:sz w:val="16"/>
          <w:szCs w:val="20"/>
          <w:lang w:eastAsia="id-ID"/>
        </w:rPr>
        <w:t xml:space="preserve"> FacturesDebiteursPrinting(DatabaseAccess da, String filename, Object key1, Object key2) </w:t>
      </w:r>
      <w:r w:rsidRPr="00603345">
        <w:rPr>
          <w:rFonts w:ascii="Courier New" w:hAnsi="Courier New" w:cs="Courier New"/>
          <w:b/>
          <w:bCs/>
          <w:sz w:val="16"/>
          <w:szCs w:val="20"/>
          <w:lang w:eastAsia="id-ID"/>
        </w:rPr>
        <w:t>throws</w:t>
      </w:r>
      <w:r w:rsidRPr="00603345">
        <w:rPr>
          <w:rFonts w:ascii="Courier New" w:hAnsi="Courier New" w:cs="Courier New"/>
          <w:sz w:val="16"/>
          <w:szCs w:val="20"/>
          <w:lang w:eastAsia="id-ID"/>
        </w:rPr>
        <w:t xml:space="preserve"> Exception {</w:t>
      </w:r>
    </w:p>
    <w:p w14:paraId="30346530" w14:textId="77777777" w:rsidR="005E764F" w:rsidRPr="0029708E"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red"/>
          <w:lang w:eastAsia="id-ID"/>
        </w:rPr>
      </w:pPr>
      <w:r w:rsidRPr="00603345">
        <w:rPr>
          <w:rFonts w:ascii="Courier New" w:hAnsi="Courier New" w:cs="Courier New"/>
          <w:sz w:val="16"/>
          <w:szCs w:val="20"/>
          <w:lang w:eastAsia="id-ID"/>
        </w:rPr>
        <w:tab/>
      </w:r>
      <w:r w:rsidRPr="0029708E">
        <w:rPr>
          <w:rFonts w:ascii="Courier New" w:hAnsi="Courier New" w:cs="Courier New"/>
          <w:b/>
          <w:bCs/>
          <w:sz w:val="16"/>
          <w:szCs w:val="20"/>
          <w:highlight w:val="red"/>
          <w:lang w:eastAsia="id-ID"/>
        </w:rPr>
        <w:t>this</w:t>
      </w:r>
      <w:r w:rsidRPr="0029708E">
        <w:rPr>
          <w:rFonts w:ascii="Courier New" w:hAnsi="Courier New" w:cs="Courier New"/>
          <w:sz w:val="16"/>
          <w:szCs w:val="20"/>
          <w:highlight w:val="red"/>
          <w:lang w:eastAsia="id-ID"/>
        </w:rPr>
        <w:t>.logger = Logger.getLogger("GestionnaireLogger");</w:t>
      </w:r>
    </w:p>
    <w:p w14:paraId="651ABDFF" w14:textId="77777777" w:rsidR="005E764F" w:rsidRPr="0029708E"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red"/>
          <w:lang w:eastAsia="id-ID"/>
        </w:rPr>
      </w:pPr>
      <w:r w:rsidRPr="0029708E">
        <w:rPr>
          <w:rFonts w:ascii="Courier New" w:hAnsi="Courier New" w:cs="Courier New"/>
          <w:sz w:val="16"/>
          <w:szCs w:val="20"/>
          <w:highlight w:val="red"/>
          <w:lang w:eastAsia="id-ID"/>
        </w:rPr>
        <w:tab/>
      </w:r>
      <w:r w:rsidRPr="0029708E">
        <w:rPr>
          <w:rFonts w:ascii="Courier New" w:hAnsi="Courier New" w:cs="Courier New"/>
          <w:b/>
          <w:bCs/>
          <w:sz w:val="16"/>
          <w:szCs w:val="20"/>
          <w:highlight w:val="red"/>
          <w:lang w:eastAsia="id-ID"/>
        </w:rPr>
        <w:t>this</w:t>
      </w:r>
      <w:r w:rsidRPr="0029708E">
        <w:rPr>
          <w:rFonts w:ascii="Courier New" w:hAnsi="Courier New" w:cs="Courier New"/>
          <w:sz w:val="16"/>
          <w:szCs w:val="20"/>
          <w:highlight w:val="red"/>
          <w:lang w:eastAsia="id-ID"/>
        </w:rPr>
        <w:t>.orggestionnaireData = (</w:t>
      </w:r>
      <w:r w:rsidRPr="0029708E">
        <w:rPr>
          <w:rFonts w:ascii="Courier New" w:hAnsi="Courier New" w:cs="Courier New"/>
          <w:b/>
          <w:bCs/>
          <w:sz w:val="16"/>
          <w:szCs w:val="20"/>
          <w:highlight w:val="red"/>
          <w:lang w:eastAsia="id-ID"/>
        </w:rPr>
        <w:t>new</w:t>
      </w:r>
      <w:r w:rsidRPr="0029708E">
        <w:rPr>
          <w:rFonts w:ascii="Courier New" w:hAnsi="Courier New" w:cs="Courier New"/>
          <w:sz w:val="16"/>
          <w:szCs w:val="20"/>
          <w:highlight w:val="red"/>
          <w:lang w:eastAsia="id-ID"/>
        </w:rPr>
        <w:t xml:space="preserve"> OrganismeGestionnaireXML(filename)).loadData();</w:t>
      </w:r>
    </w:p>
    <w:p w14:paraId="4DF7DE7D" w14:textId="77777777" w:rsidR="005E764F" w:rsidRPr="0029708E"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red"/>
          <w:lang w:eastAsia="id-ID"/>
        </w:rPr>
      </w:pPr>
      <w:r w:rsidRPr="0029708E">
        <w:rPr>
          <w:rFonts w:ascii="Courier New" w:hAnsi="Courier New" w:cs="Courier New"/>
          <w:sz w:val="16"/>
          <w:szCs w:val="20"/>
          <w:highlight w:val="red"/>
          <w:lang w:eastAsia="id-ID"/>
        </w:rPr>
        <w:tab/>
      </w:r>
      <w:r w:rsidRPr="0029708E">
        <w:rPr>
          <w:rFonts w:ascii="Courier New" w:hAnsi="Courier New" w:cs="Courier New"/>
          <w:b/>
          <w:bCs/>
          <w:sz w:val="16"/>
          <w:szCs w:val="20"/>
          <w:highlight w:val="red"/>
          <w:lang w:eastAsia="id-ID"/>
        </w:rPr>
        <w:t>this</w:t>
      </w:r>
      <w:r w:rsidRPr="0029708E">
        <w:rPr>
          <w:rFonts w:ascii="Courier New" w:hAnsi="Courier New" w:cs="Courier New"/>
          <w:sz w:val="16"/>
          <w:szCs w:val="20"/>
          <w:highlight w:val="red"/>
          <w:lang w:eastAsia="id-ID"/>
        </w:rPr>
        <w:t>.facturesDP = FacturesDP.getDataProvider(da);</w:t>
      </w:r>
    </w:p>
    <w:p w14:paraId="391F4F1B" w14:textId="77777777" w:rsidR="005E764F" w:rsidRPr="0029708E"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red"/>
          <w:lang w:eastAsia="id-ID"/>
        </w:rPr>
      </w:pPr>
      <w:r w:rsidRPr="0029708E">
        <w:rPr>
          <w:rFonts w:ascii="Courier New" w:hAnsi="Courier New" w:cs="Courier New"/>
          <w:sz w:val="16"/>
          <w:szCs w:val="20"/>
          <w:highlight w:val="red"/>
          <w:lang w:eastAsia="id-ID"/>
        </w:rPr>
        <w:tab/>
      </w:r>
      <w:r w:rsidRPr="0029708E">
        <w:rPr>
          <w:rFonts w:ascii="Courier New" w:hAnsi="Courier New" w:cs="Courier New"/>
          <w:b/>
          <w:bCs/>
          <w:sz w:val="16"/>
          <w:szCs w:val="20"/>
          <w:highlight w:val="red"/>
          <w:lang w:eastAsia="id-ID"/>
        </w:rPr>
        <w:t>this</w:t>
      </w:r>
      <w:r w:rsidRPr="0029708E">
        <w:rPr>
          <w:rFonts w:ascii="Courier New" w:hAnsi="Courier New" w:cs="Courier New"/>
          <w:sz w:val="16"/>
          <w:szCs w:val="20"/>
          <w:highlight w:val="red"/>
          <w:lang w:eastAsia="id-ID"/>
        </w:rPr>
        <w:t>.residentsDP = ResidentsDP.getDataProvider(da);</w:t>
      </w:r>
    </w:p>
    <w:p w14:paraId="012A95A8"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29708E">
        <w:rPr>
          <w:rFonts w:ascii="Courier New" w:hAnsi="Courier New" w:cs="Courier New"/>
          <w:sz w:val="16"/>
          <w:szCs w:val="20"/>
          <w:highlight w:val="red"/>
          <w:lang w:eastAsia="id-ID"/>
        </w:rPr>
        <w:tab/>
      </w:r>
      <w:r w:rsidRPr="0029708E">
        <w:rPr>
          <w:rFonts w:ascii="Courier New" w:hAnsi="Courier New" w:cs="Courier New"/>
          <w:b/>
          <w:bCs/>
          <w:sz w:val="16"/>
          <w:szCs w:val="20"/>
          <w:highlight w:val="red"/>
          <w:lang w:eastAsia="id-ID"/>
        </w:rPr>
        <w:t>this</w:t>
      </w:r>
      <w:r w:rsidRPr="0029708E">
        <w:rPr>
          <w:rFonts w:ascii="Courier New" w:hAnsi="Courier New" w:cs="Courier New"/>
          <w:sz w:val="16"/>
          <w:szCs w:val="20"/>
          <w:highlight w:val="red"/>
          <w:lang w:eastAsia="id-ID"/>
        </w:rPr>
        <w:t>.sectionsDP = SectionsDP.getDataProvider(da);</w:t>
      </w:r>
    </w:p>
    <w:p w14:paraId="59BBEF26"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603345">
        <w:rPr>
          <w:rFonts w:ascii="Courier New" w:hAnsi="Courier New" w:cs="Courier New"/>
          <w:sz w:val="16"/>
          <w:szCs w:val="20"/>
          <w:lang w:eastAsia="id-ID"/>
        </w:rPr>
        <w:tab/>
      </w:r>
      <w:r w:rsidRPr="00C86A29">
        <w:rPr>
          <w:rFonts w:ascii="Courier New" w:hAnsi="Courier New" w:cs="Courier New"/>
          <w:b/>
          <w:bCs/>
          <w:sz w:val="16"/>
          <w:szCs w:val="20"/>
          <w:highlight w:val="yellow"/>
          <w:lang w:eastAsia="id-ID"/>
        </w:rPr>
        <w:t>this</w:t>
      </w:r>
      <w:r w:rsidRPr="00C86A29">
        <w:rPr>
          <w:rFonts w:ascii="Courier New" w:hAnsi="Courier New" w:cs="Courier New"/>
          <w:sz w:val="16"/>
          <w:szCs w:val="20"/>
          <w:highlight w:val="yellow"/>
          <w:lang w:eastAsia="id-ID"/>
        </w:rPr>
        <w:t xml:space="preserve">.rubriquesFDP = RubriquesDeFacturesFDP.getFilteredDataProvider(da, </w:t>
      </w:r>
      <w:r w:rsidRPr="00C86A29">
        <w:rPr>
          <w:rFonts w:ascii="Courier New" w:hAnsi="Courier New" w:cs="Courier New"/>
          <w:b/>
          <w:bCs/>
          <w:sz w:val="16"/>
          <w:szCs w:val="20"/>
          <w:highlight w:val="yellow"/>
          <w:lang w:eastAsia="id-ID"/>
        </w:rPr>
        <w:t>null</w:t>
      </w:r>
      <w:r w:rsidRPr="00C86A29">
        <w:rPr>
          <w:rFonts w:ascii="Courier New" w:hAnsi="Courier New" w:cs="Courier New"/>
          <w:sz w:val="16"/>
          <w:szCs w:val="20"/>
          <w:highlight w:val="yellow"/>
          <w:lang w:eastAsia="id-ID"/>
        </w:rPr>
        <w:t>);</w:t>
      </w:r>
    </w:p>
    <w:p w14:paraId="19D26996"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C86A29">
        <w:rPr>
          <w:rFonts w:ascii="Courier New" w:hAnsi="Courier New" w:cs="Courier New"/>
          <w:sz w:val="16"/>
          <w:szCs w:val="20"/>
          <w:highlight w:val="yellow"/>
          <w:lang w:eastAsia="id-ID"/>
        </w:rPr>
        <w:tab/>
      </w:r>
      <w:r w:rsidRPr="00C86A29">
        <w:rPr>
          <w:rFonts w:ascii="Courier New" w:hAnsi="Courier New" w:cs="Courier New"/>
          <w:b/>
          <w:bCs/>
          <w:sz w:val="16"/>
          <w:szCs w:val="20"/>
          <w:highlight w:val="yellow"/>
          <w:lang w:eastAsia="id-ID"/>
        </w:rPr>
        <w:t>this</w:t>
      </w:r>
      <w:r w:rsidRPr="00C86A29">
        <w:rPr>
          <w:rFonts w:ascii="Courier New" w:hAnsi="Courier New" w:cs="Courier New"/>
          <w:sz w:val="16"/>
          <w:szCs w:val="20"/>
          <w:highlight w:val="yellow"/>
          <w:lang w:eastAsia="id-ID"/>
        </w:rPr>
        <w:t>.orgpayeursDP = OrganismesPayeursDP.getDataProvider(da);</w:t>
      </w:r>
    </w:p>
    <w:p w14:paraId="38296A32"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green"/>
          <w:lang w:eastAsia="id-ID"/>
        </w:rPr>
      </w:pPr>
      <w:r w:rsidRPr="00603345">
        <w:rPr>
          <w:rFonts w:ascii="Courier New" w:hAnsi="Courier New" w:cs="Courier New"/>
          <w:sz w:val="16"/>
          <w:szCs w:val="20"/>
          <w:lang w:eastAsia="id-ID"/>
        </w:rPr>
        <w:tab/>
      </w:r>
      <w:r w:rsidRPr="00C86A29">
        <w:rPr>
          <w:rFonts w:ascii="Courier New" w:hAnsi="Courier New" w:cs="Courier New"/>
          <w:b/>
          <w:bCs/>
          <w:sz w:val="16"/>
          <w:szCs w:val="20"/>
          <w:highlight w:val="green"/>
          <w:lang w:eastAsia="id-ID"/>
        </w:rPr>
        <w:t>int</w:t>
      </w:r>
      <w:r w:rsidRPr="00C86A29">
        <w:rPr>
          <w:rFonts w:ascii="Courier New" w:hAnsi="Courier New" w:cs="Courier New"/>
          <w:sz w:val="16"/>
          <w:szCs w:val="20"/>
          <w:highlight w:val="green"/>
          <w:lang w:eastAsia="id-ID"/>
        </w:rPr>
        <w:t xml:space="preserve"> line1 = </w:t>
      </w:r>
      <w:r w:rsidRPr="00C86A29">
        <w:rPr>
          <w:rFonts w:ascii="Courier New" w:hAnsi="Courier New" w:cs="Courier New"/>
          <w:b/>
          <w:bCs/>
          <w:sz w:val="16"/>
          <w:szCs w:val="20"/>
          <w:highlight w:val="green"/>
          <w:lang w:eastAsia="id-ID"/>
        </w:rPr>
        <w:t>this</w:t>
      </w:r>
      <w:r w:rsidRPr="00C86A29">
        <w:rPr>
          <w:rFonts w:ascii="Courier New" w:hAnsi="Courier New" w:cs="Courier New"/>
          <w:sz w:val="16"/>
          <w:szCs w:val="20"/>
          <w:highlight w:val="green"/>
          <w:lang w:eastAsia="id-ID"/>
        </w:rPr>
        <w:t>.facturesDP.getRowNum(key1);</w:t>
      </w:r>
    </w:p>
    <w:p w14:paraId="27DBDDAD" w14:textId="77777777" w:rsidR="005E764F"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green"/>
          <w:lang w:eastAsia="id-ID"/>
        </w:rPr>
      </w:pPr>
      <w:r w:rsidRPr="00C86A29">
        <w:rPr>
          <w:rFonts w:ascii="Courier New" w:hAnsi="Courier New" w:cs="Courier New"/>
          <w:sz w:val="16"/>
          <w:szCs w:val="20"/>
          <w:highlight w:val="green"/>
          <w:lang w:eastAsia="id-ID"/>
        </w:rPr>
        <w:tab/>
      </w:r>
      <w:r w:rsidRPr="00C86A29">
        <w:rPr>
          <w:rFonts w:ascii="Courier New" w:hAnsi="Courier New" w:cs="Courier New"/>
          <w:b/>
          <w:bCs/>
          <w:sz w:val="16"/>
          <w:szCs w:val="20"/>
          <w:highlight w:val="green"/>
          <w:lang w:eastAsia="id-ID"/>
        </w:rPr>
        <w:t>int</w:t>
      </w:r>
      <w:r w:rsidRPr="00C86A29">
        <w:rPr>
          <w:rFonts w:ascii="Courier New" w:hAnsi="Courier New" w:cs="Courier New"/>
          <w:sz w:val="16"/>
          <w:szCs w:val="20"/>
          <w:highlight w:val="green"/>
          <w:lang w:eastAsia="id-ID"/>
        </w:rPr>
        <w:t xml:space="preserve"> line2 = </w:t>
      </w:r>
      <w:r w:rsidRPr="00C86A29">
        <w:rPr>
          <w:rFonts w:ascii="Courier New" w:hAnsi="Courier New" w:cs="Courier New"/>
          <w:b/>
          <w:bCs/>
          <w:sz w:val="16"/>
          <w:szCs w:val="20"/>
          <w:highlight w:val="green"/>
          <w:lang w:eastAsia="id-ID"/>
        </w:rPr>
        <w:t>this</w:t>
      </w:r>
      <w:r w:rsidRPr="00C86A29">
        <w:rPr>
          <w:rFonts w:ascii="Courier New" w:hAnsi="Courier New" w:cs="Courier New"/>
          <w:sz w:val="16"/>
          <w:szCs w:val="20"/>
          <w:highlight w:val="green"/>
          <w:lang w:eastAsia="id-ID"/>
        </w:rPr>
        <w:t>.facturesDP.getRowNum(key2);</w:t>
      </w:r>
    </w:p>
    <w:p w14:paraId="38D403B3" w14:textId="77777777" w:rsidR="00C92A7F" w:rsidRDefault="00C92A7F" w:rsidP="00C92A7F">
      <w:pPr>
        <w:pStyle w:val="Caption"/>
        <w:rPr>
          <w:rFonts w:ascii="Courier New" w:hAnsi="Courier New" w:cs="Courier New"/>
          <w:sz w:val="16"/>
          <w:szCs w:val="20"/>
          <w:highlight w:val="green"/>
          <w:lang w:eastAsia="id-ID"/>
        </w:rPr>
      </w:pPr>
      <w:bookmarkStart w:id="628" w:name="_Ref377504644"/>
      <w:bookmarkStart w:id="629" w:name="_Toc396498148"/>
      <w:bookmarkStart w:id="630" w:name="_Toc396905752"/>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7</w:t>
      </w:r>
      <w:r w:rsidR="009E6BF6">
        <w:fldChar w:fldCharType="end"/>
      </w:r>
      <w:bookmarkEnd w:id="628"/>
      <w:r>
        <w:t xml:space="preserve"> Hasil Data Uji Keempat dari Jurnal (Bagian 1)</w:t>
      </w:r>
      <w:bookmarkEnd w:id="629"/>
      <w:bookmarkEnd w:id="630"/>
    </w:p>
    <w:p w14:paraId="389EB94D" w14:textId="77777777" w:rsidR="00C92A7F" w:rsidRPr="00C86A29" w:rsidRDefault="00C92A7F" w:rsidP="00C92A7F">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green"/>
          <w:lang w:eastAsia="id-ID"/>
        </w:rPr>
      </w:pPr>
    </w:p>
    <w:p w14:paraId="3C379F8E"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green"/>
          <w:lang w:eastAsia="id-ID"/>
        </w:rPr>
      </w:pPr>
      <w:r w:rsidRPr="00C86A29">
        <w:rPr>
          <w:rFonts w:ascii="Courier New" w:hAnsi="Courier New" w:cs="Courier New"/>
          <w:sz w:val="16"/>
          <w:szCs w:val="20"/>
          <w:highlight w:val="green"/>
          <w:lang w:eastAsia="id-ID"/>
        </w:rPr>
        <w:tab/>
      </w:r>
      <w:r w:rsidRPr="00C86A29">
        <w:rPr>
          <w:rFonts w:ascii="Courier New" w:hAnsi="Courier New" w:cs="Courier New"/>
          <w:b/>
          <w:bCs/>
          <w:sz w:val="16"/>
          <w:szCs w:val="20"/>
          <w:highlight w:val="green"/>
          <w:lang w:eastAsia="id-ID"/>
        </w:rPr>
        <w:t>this</w:t>
      </w:r>
      <w:r w:rsidRPr="00C86A29">
        <w:rPr>
          <w:rFonts w:ascii="Courier New" w:hAnsi="Courier New" w:cs="Courier New"/>
          <w:sz w:val="16"/>
          <w:szCs w:val="20"/>
          <w:highlight w:val="green"/>
          <w:lang w:eastAsia="id-ID"/>
        </w:rPr>
        <w:t>.startLine = Math.min(line1, line2);</w:t>
      </w:r>
    </w:p>
    <w:p w14:paraId="3CF0E998"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C86A29">
        <w:rPr>
          <w:rFonts w:ascii="Courier New" w:hAnsi="Courier New" w:cs="Courier New"/>
          <w:sz w:val="16"/>
          <w:szCs w:val="20"/>
          <w:highlight w:val="green"/>
          <w:lang w:eastAsia="id-ID"/>
        </w:rPr>
        <w:tab/>
      </w:r>
      <w:r w:rsidRPr="00C86A29">
        <w:rPr>
          <w:rFonts w:ascii="Courier New" w:hAnsi="Courier New" w:cs="Courier New"/>
          <w:b/>
          <w:bCs/>
          <w:sz w:val="16"/>
          <w:szCs w:val="20"/>
          <w:highlight w:val="green"/>
          <w:lang w:eastAsia="id-ID"/>
        </w:rPr>
        <w:t>this</w:t>
      </w:r>
      <w:r w:rsidRPr="00C86A29">
        <w:rPr>
          <w:rFonts w:ascii="Courier New" w:hAnsi="Courier New" w:cs="Courier New"/>
          <w:sz w:val="16"/>
          <w:szCs w:val="20"/>
          <w:highlight w:val="green"/>
          <w:lang w:eastAsia="id-ID"/>
        </w:rPr>
        <w:t>.endLine = Math.max(line1, line2);</w:t>
      </w:r>
    </w:p>
    <w:p w14:paraId="013E525A"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603345">
        <w:rPr>
          <w:rFonts w:ascii="Courier New" w:hAnsi="Courier New" w:cs="Courier New"/>
          <w:sz w:val="16"/>
          <w:szCs w:val="20"/>
          <w:lang w:eastAsia="id-ID"/>
        </w:rPr>
        <w:tab/>
      </w:r>
      <w:r w:rsidRPr="00C86A29">
        <w:rPr>
          <w:rFonts w:ascii="Courier New" w:hAnsi="Courier New" w:cs="Courier New"/>
          <w:b/>
          <w:bCs/>
          <w:sz w:val="16"/>
          <w:szCs w:val="20"/>
          <w:highlight w:val="cyan"/>
          <w:lang w:eastAsia="id-ID"/>
        </w:rPr>
        <w:t>for</w:t>
      </w:r>
      <w:r w:rsidRPr="00C86A29">
        <w:rPr>
          <w:rFonts w:ascii="Courier New" w:hAnsi="Courier New" w:cs="Courier New"/>
          <w:sz w:val="16"/>
          <w:szCs w:val="20"/>
          <w:highlight w:val="cyan"/>
          <w:lang w:eastAsia="id-ID"/>
        </w:rPr>
        <w:t xml:space="preserve"> (</w:t>
      </w:r>
      <w:r w:rsidRPr="00C86A29">
        <w:rPr>
          <w:rFonts w:ascii="Courier New" w:hAnsi="Courier New" w:cs="Courier New"/>
          <w:b/>
          <w:bCs/>
          <w:sz w:val="16"/>
          <w:szCs w:val="20"/>
          <w:highlight w:val="cyan"/>
          <w:lang w:eastAsia="id-ID"/>
        </w:rPr>
        <w:t>int</w:t>
      </w:r>
      <w:r w:rsidRPr="00C86A29">
        <w:rPr>
          <w:rFonts w:ascii="Courier New" w:hAnsi="Courier New" w:cs="Courier New"/>
          <w:sz w:val="16"/>
          <w:szCs w:val="20"/>
          <w:highlight w:val="cyan"/>
          <w:lang w:eastAsia="id-ID"/>
        </w:rPr>
        <w:t xml:space="preserve"> line = startLine; line &lt;= endLine; line++) {</w:t>
      </w:r>
    </w:p>
    <w:p w14:paraId="4EE9E9E9"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t xml:space="preserve">Object[] frow = </w:t>
      </w:r>
      <w:r w:rsidRPr="00C86A29">
        <w:rPr>
          <w:rFonts w:ascii="Courier New" w:hAnsi="Courier New" w:cs="Courier New"/>
          <w:b/>
          <w:bCs/>
          <w:sz w:val="16"/>
          <w:szCs w:val="20"/>
          <w:highlight w:val="cyan"/>
          <w:lang w:eastAsia="id-ID"/>
        </w:rPr>
        <w:t>this</w:t>
      </w:r>
      <w:r w:rsidRPr="00C86A29">
        <w:rPr>
          <w:rFonts w:ascii="Courier New" w:hAnsi="Courier New" w:cs="Courier New"/>
          <w:sz w:val="16"/>
          <w:szCs w:val="20"/>
          <w:highlight w:val="cyan"/>
          <w:lang w:eastAsia="id-ID"/>
        </w:rPr>
        <w:t>.facturesDP.getRow(line);</w:t>
      </w: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r>
      <w:r w:rsidRPr="00C86A29">
        <w:rPr>
          <w:rFonts w:ascii="Courier New" w:hAnsi="Courier New" w:cs="Courier New"/>
          <w:b/>
          <w:bCs/>
          <w:sz w:val="16"/>
          <w:szCs w:val="20"/>
          <w:highlight w:val="cyan"/>
          <w:lang w:eastAsia="id-ID"/>
        </w:rPr>
        <w:t xml:space="preserve">    if</w:t>
      </w:r>
      <w:r w:rsidRPr="00C86A29">
        <w:rPr>
          <w:rFonts w:ascii="Courier New" w:hAnsi="Courier New" w:cs="Courier New"/>
          <w:sz w:val="16"/>
          <w:szCs w:val="20"/>
          <w:highlight w:val="cyan"/>
          <w:lang w:eastAsia="id-ID"/>
        </w:rPr>
        <w:t xml:space="preserve"> (frow[7] != </w:t>
      </w:r>
      <w:r w:rsidRPr="00C86A29">
        <w:rPr>
          <w:rFonts w:ascii="Courier New" w:hAnsi="Courier New" w:cs="Courier New"/>
          <w:b/>
          <w:bCs/>
          <w:sz w:val="16"/>
          <w:szCs w:val="20"/>
          <w:highlight w:val="cyan"/>
          <w:lang w:eastAsia="id-ID"/>
        </w:rPr>
        <w:t>null</w:t>
      </w:r>
      <w:r w:rsidRPr="00C86A29">
        <w:rPr>
          <w:rFonts w:ascii="Courier New" w:hAnsi="Courier New" w:cs="Courier New"/>
          <w:sz w:val="16"/>
          <w:szCs w:val="20"/>
          <w:highlight w:val="cyan"/>
          <w:lang w:eastAsia="id-ID"/>
        </w:rPr>
        <w:t>) {</w:t>
      </w:r>
    </w:p>
    <w:p w14:paraId="7EBF77B8"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C86A29">
        <w:rPr>
          <w:rFonts w:ascii="Courier New" w:hAnsi="Courier New" w:cs="Courier New"/>
          <w:sz w:val="16"/>
          <w:szCs w:val="20"/>
          <w:highlight w:val="yellow"/>
          <w:lang w:eastAsia="id-ID"/>
        </w:rPr>
        <w:t>rubriquesFDP.clearFilters();</w:t>
      </w:r>
    </w:p>
    <w:p w14:paraId="1260BE9D"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t>rubriquesFDP.setDataFilters(</w:t>
      </w:r>
      <w:r w:rsidRPr="00C86A29">
        <w:rPr>
          <w:rFonts w:ascii="Courier New" w:hAnsi="Courier New" w:cs="Courier New"/>
          <w:b/>
          <w:bCs/>
          <w:sz w:val="16"/>
          <w:szCs w:val="20"/>
          <w:highlight w:val="yellow"/>
          <w:lang w:eastAsia="id-ID"/>
        </w:rPr>
        <w:t>new</w:t>
      </w:r>
      <w:r w:rsidRPr="00C86A29">
        <w:rPr>
          <w:rFonts w:ascii="Courier New" w:hAnsi="Courier New" w:cs="Courier New"/>
          <w:sz w:val="16"/>
          <w:szCs w:val="20"/>
          <w:highlight w:val="yellow"/>
          <w:lang w:eastAsia="id-ID"/>
        </w:rPr>
        <w:t xml:space="preserve"> DataFilter[] { </w:t>
      </w:r>
      <w:r w:rsidRPr="00C86A29">
        <w:rPr>
          <w:rFonts w:ascii="Courier New" w:hAnsi="Courier New" w:cs="Courier New"/>
          <w:b/>
          <w:bCs/>
          <w:sz w:val="16"/>
          <w:szCs w:val="20"/>
          <w:highlight w:val="yellow"/>
          <w:lang w:eastAsia="id-ID"/>
        </w:rPr>
        <w:t>new</w:t>
      </w:r>
      <w:r w:rsidRPr="00C86A29">
        <w:rPr>
          <w:rFonts w:ascii="Courier New" w:hAnsi="Courier New" w:cs="Courier New"/>
          <w:sz w:val="16"/>
          <w:szCs w:val="20"/>
          <w:highlight w:val="yellow"/>
          <w:lang w:eastAsia="id-ID"/>
        </w:rPr>
        <w:t xml:space="preserve"> DataFilter(1, frow[0]), </w:t>
      </w:r>
      <w:r w:rsidRPr="00C86A29">
        <w:rPr>
          <w:rFonts w:ascii="Courier New" w:hAnsi="Courier New" w:cs="Courier New"/>
          <w:b/>
          <w:bCs/>
          <w:sz w:val="16"/>
          <w:szCs w:val="20"/>
          <w:highlight w:val="yellow"/>
          <w:lang w:eastAsia="id-ID"/>
        </w:rPr>
        <w:t>new</w:t>
      </w:r>
      <w:r w:rsidRPr="00C86A29">
        <w:rPr>
          <w:rFonts w:ascii="Courier New" w:hAnsi="Courier New" w:cs="Courier New"/>
          <w:sz w:val="16"/>
          <w:szCs w:val="20"/>
          <w:highlight w:val="yellow"/>
          <w:lang w:eastAsia="id-ID"/>
        </w:rPr>
        <w:t xml:space="preserve"> DataFilter(11, </w:t>
      </w:r>
      <w:r w:rsidRPr="00C86A29">
        <w:rPr>
          <w:rFonts w:ascii="Courier New" w:hAnsi="Courier New" w:cs="Courier New"/>
          <w:b/>
          <w:bCs/>
          <w:sz w:val="16"/>
          <w:szCs w:val="20"/>
          <w:highlight w:val="yellow"/>
          <w:lang w:eastAsia="id-ID"/>
        </w:rPr>
        <w:t>new</w:t>
      </w:r>
      <w:r w:rsidRPr="00C86A29">
        <w:rPr>
          <w:rFonts w:ascii="Courier New" w:hAnsi="Courier New" w:cs="Courier New"/>
          <w:sz w:val="16"/>
          <w:szCs w:val="20"/>
          <w:highlight w:val="yellow"/>
          <w:lang w:eastAsia="id-ID"/>
        </w:rPr>
        <w:t xml:space="preserve"> Integer(0), DataFilter.NOT_EQUAL) });</w:t>
      </w:r>
    </w:p>
    <w:p w14:paraId="247D4EC0"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b/>
          <w:bCs/>
          <w:sz w:val="16"/>
          <w:szCs w:val="20"/>
          <w:highlight w:val="yellow"/>
          <w:lang w:eastAsia="id-ID"/>
        </w:rPr>
        <w:t>int</w:t>
      </w:r>
      <w:r w:rsidRPr="00C86A29">
        <w:rPr>
          <w:rFonts w:ascii="Courier New" w:hAnsi="Courier New" w:cs="Courier New"/>
          <w:sz w:val="16"/>
          <w:szCs w:val="20"/>
          <w:highlight w:val="yellow"/>
          <w:lang w:eastAsia="id-ID"/>
        </w:rPr>
        <w:t xml:space="preserve"> rowcount = </w:t>
      </w:r>
      <w:r w:rsidRPr="00C86A29">
        <w:rPr>
          <w:rFonts w:ascii="Courier New" w:hAnsi="Courier New" w:cs="Courier New"/>
          <w:b/>
          <w:bCs/>
          <w:sz w:val="16"/>
          <w:szCs w:val="20"/>
          <w:highlight w:val="yellow"/>
          <w:lang w:eastAsia="id-ID"/>
        </w:rPr>
        <w:t>this</w:t>
      </w:r>
      <w:r w:rsidRPr="00C86A29">
        <w:rPr>
          <w:rFonts w:ascii="Courier New" w:hAnsi="Courier New" w:cs="Courier New"/>
          <w:sz w:val="16"/>
          <w:szCs w:val="20"/>
          <w:highlight w:val="yellow"/>
          <w:lang w:eastAsia="id-ID"/>
        </w:rPr>
        <w:t>.rubriquesFDP.getRowCount();</w:t>
      </w:r>
    </w:p>
    <w:p w14:paraId="7642DAB0"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lightGray"/>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C86A29">
        <w:rPr>
          <w:rFonts w:ascii="Courier New" w:hAnsi="Courier New" w:cs="Courier New"/>
          <w:b/>
          <w:bCs/>
          <w:sz w:val="16"/>
          <w:szCs w:val="20"/>
          <w:highlight w:val="lightGray"/>
          <w:lang w:eastAsia="id-ID"/>
        </w:rPr>
        <w:t>if</w:t>
      </w:r>
      <w:r w:rsidRPr="00C86A29">
        <w:rPr>
          <w:rFonts w:ascii="Courier New" w:hAnsi="Courier New" w:cs="Courier New"/>
          <w:sz w:val="16"/>
          <w:szCs w:val="20"/>
          <w:highlight w:val="lightGray"/>
          <w:lang w:eastAsia="id-ID"/>
        </w:rPr>
        <w:t xml:space="preserve"> (rowcount &gt; rubriquesOnPage) {</w:t>
      </w:r>
    </w:p>
    <w:p w14:paraId="7DCC81F4"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lightGray"/>
          <w:lang w:eastAsia="id-ID"/>
        </w:rPr>
      </w:pP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b/>
          <w:bCs/>
          <w:sz w:val="16"/>
          <w:szCs w:val="20"/>
          <w:highlight w:val="lightGray"/>
          <w:lang w:eastAsia="id-ID"/>
        </w:rPr>
        <w:t>int</w:t>
      </w:r>
      <w:r w:rsidRPr="00C86A29">
        <w:rPr>
          <w:rFonts w:ascii="Courier New" w:hAnsi="Courier New" w:cs="Courier New"/>
          <w:sz w:val="16"/>
          <w:szCs w:val="20"/>
          <w:highlight w:val="lightGray"/>
          <w:lang w:eastAsia="id-ID"/>
        </w:rPr>
        <w:t xml:space="preserve"> pagecount = rowcount / rubriquesOnPage;</w:t>
      </w:r>
    </w:p>
    <w:p w14:paraId="29A25CC3"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lightGray"/>
          <w:lang w:eastAsia="id-ID"/>
        </w:rPr>
      </w:pP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b/>
          <w:bCs/>
          <w:sz w:val="16"/>
          <w:szCs w:val="20"/>
          <w:highlight w:val="lightGray"/>
          <w:lang w:eastAsia="id-ID"/>
        </w:rPr>
        <w:t>if</w:t>
      </w:r>
      <w:r w:rsidRPr="00C86A29">
        <w:rPr>
          <w:rFonts w:ascii="Courier New" w:hAnsi="Courier New" w:cs="Courier New"/>
          <w:sz w:val="16"/>
          <w:szCs w:val="20"/>
          <w:highlight w:val="lightGray"/>
          <w:lang w:eastAsia="id-ID"/>
        </w:rPr>
        <w:t xml:space="preserve"> ((rowcount % rubriquesOnPage) != 0) {</w:t>
      </w:r>
    </w:p>
    <w:p w14:paraId="54CD66B3"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lightGray"/>
          <w:lang w:eastAsia="id-ID"/>
        </w:rPr>
      </w:pP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t>pagecount++;</w:t>
      </w:r>
    </w:p>
    <w:p w14:paraId="66E9D444"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r>
      <w:r w:rsidRPr="00C86A29">
        <w:rPr>
          <w:rFonts w:ascii="Courier New" w:hAnsi="Courier New" w:cs="Courier New"/>
          <w:sz w:val="16"/>
          <w:szCs w:val="20"/>
          <w:highlight w:val="lightGray"/>
          <w:lang w:eastAsia="id-ID"/>
        </w:rPr>
        <w:tab/>
        <w:t>}</w:t>
      </w:r>
    </w:p>
    <w:p w14:paraId="33811C7B"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r>
      <w:r w:rsidRPr="00C86A29">
        <w:rPr>
          <w:rFonts w:ascii="Courier New" w:hAnsi="Courier New" w:cs="Courier New"/>
          <w:b/>
          <w:bCs/>
          <w:sz w:val="16"/>
          <w:szCs w:val="20"/>
          <w:highlight w:val="cyan"/>
          <w:lang w:eastAsia="id-ID"/>
        </w:rPr>
        <w:t>for</w:t>
      </w:r>
      <w:r w:rsidRPr="00C86A29">
        <w:rPr>
          <w:rFonts w:ascii="Courier New" w:hAnsi="Courier New" w:cs="Courier New"/>
          <w:sz w:val="16"/>
          <w:szCs w:val="20"/>
          <w:highlight w:val="cyan"/>
          <w:lang w:eastAsia="id-ID"/>
        </w:rPr>
        <w:t xml:space="preserve"> (</w:t>
      </w:r>
      <w:r w:rsidRPr="00C86A29">
        <w:rPr>
          <w:rFonts w:ascii="Courier New" w:hAnsi="Courier New" w:cs="Courier New"/>
          <w:b/>
          <w:bCs/>
          <w:sz w:val="16"/>
          <w:szCs w:val="20"/>
          <w:highlight w:val="cyan"/>
          <w:lang w:eastAsia="id-ID"/>
        </w:rPr>
        <w:t>int</w:t>
      </w:r>
      <w:r w:rsidRPr="00C86A29">
        <w:rPr>
          <w:rFonts w:ascii="Courier New" w:hAnsi="Courier New" w:cs="Courier New"/>
          <w:sz w:val="16"/>
          <w:szCs w:val="20"/>
          <w:highlight w:val="cyan"/>
          <w:lang w:eastAsia="id-ID"/>
        </w:rPr>
        <w:t xml:space="preserve"> i = 0; i &lt; pagecount; i++)</w:t>
      </w:r>
    </w:p>
    <w:p w14:paraId="7B2E641C"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C86A29">
        <w:rPr>
          <w:rFonts w:ascii="Courier New" w:hAnsi="Courier New" w:cs="Courier New"/>
          <w:sz w:val="16"/>
          <w:szCs w:val="20"/>
          <w:highlight w:val="lightGray"/>
          <w:lang w:eastAsia="id-ID"/>
        </w:rPr>
        <w:t>pageList.add(</w:t>
      </w:r>
      <w:r w:rsidRPr="00C86A29">
        <w:rPr>
          <w:rFonts w:ascii="Courier New" w:hAnsi="Courier New" w:cs="Courier New"/>
          <w:b/>
          <w:bCs/>
          <w:sz w:val="16"/>
          <w:szCs w:val="20"/>
          <w:highlight w:val="lightGray"/>
          <w:lang w:eastAsia="id-ID"/>
        </w:rPr>
        <w:t>new</w:t>
      </w:r>
      <w:r w:rsidRPr="00C86A29">
        <w:rPr>
          <w:rFonts w:ascii="Courier New" w:hAnsi="Courier New" w:cs="Courier New"/>
          <w:sz w:val="16"/>
          <w:szCs w:val="20"/>
          <w:highlight w:val="lightGray"/>
          <w:lang w:eastAsia="id-ID"/>
        </w:rPr>
        <w:t xml:space="preserve"> FacturePageInfo(line, 0, i * rubriquesOnPage, i + 1, pagecount));</w:t>
      </w:r>
    </w:p>
    <w:p w14:paraId="3DC386AD"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 xml:space="preserve">} </w:t>
      </w:r>
      <w:r w:rsidRPr="00C86A29">
        <w:rPr>
          <w:rFonts w:ascii="Courier New" w:hAnsi="Courier New" w:cs="Courier New"/>
          <w:b/>
          <w:bCs/>
          <w:sz w:val="16"/>
          <w:szCs w:val="20"/>
          <w:highlight w:val="cyan"/>
          <w:lang w:eastAsia="id-ID"/>
        </w:rPr>
        <w:t>else</w:t>
      </w:r>
      <w:r w:rsidRPr="00C86A29">
        <w:rPr>
          <w:rFonts w:ascii="Courier New" w:hAnsi="Courier New" w:cs="Courier New"/>
          <w:sz w:val="16"/>
          <w:szCs w:val="20"/>
          <w:highlight w:val="cyan"/>
          <w:lang w:eastAsia="id-ID"/>
        </w:rPr>
        <w:t xml:space="preserve"> </w:t>
      </w:r>
      <w:r w:rsidRPr="00C86A29">
        <w:rPr>
          <w:rFonts w:ascii="Courier New" w:hAnsi="Courier New" w:cs="Courier New"/>
          <w:b/>
          <w:bCs/>
          <w:sz w:val="16"/>
          <w:szCs w:val="20"/>
          <w:highlight w:val="cyan"/>
          <w:lang w:eastAsia="id-ID"/>
        </w:rPr>
        <w:t>if</w:t>
      </w:r>
      <w:r w:rsidRPr="00C86A29">
        <w:rPr>
          <w:rFonts w:ascii="Courier New" w:hAnsi="Courier New" w:cs="Courier New"/>
          <w:sz w:val="16"/>
          <w:szCs w:val="20"/>
          <w:highlight w:val="cyan"/>
          <w:lang w:eastAsia="id-ID"/>
        </w:rPr>
        <w:t xml:space="preserve"> (rowcount &gt; 0) {</w:t>
      </w:r>
    </w:p>
    <w:p w14:paraId="1112621C"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t>pageList.add(</w:t>
      </w:r>
      <w:r w:rsidRPr="00C86A29">
        <w:rPr>
          <w:rFonts w:ascii="Courier New" w:hAnsi="Courier New" w:cs="Courier New"/>
          <w:b/>
          <w:bCs/>
          <w:sz w:val="16"/>
          <w:szCs w:val="20"/>
          <w:highlight w:val="cyan"/>
          <w:lang w:eastAsia="id-ID"/>
        </w:rPr>
        <w:t>new</w:t>
      </w:r>
      <w:r w:rsidRPr="00C86A29">
        <w:rPr>
          <w:rFonts w:ascii="Courier New" w:hAnsi="Courier New" w:cs="Courier New"/>
          <w:sz w:val="16"/>
          <w:szCs w:val="20"/>
          <w:highlight w:val="cyan"/>
          <w:lang w:eastAsia="id-ID"/>
        </w:rPr>
        <w:t xml:space="preserve"> FacturePageInfo(line, 0, 0, 1, 1));</w:t>
      </w:r>
    </w:p>
    <w:p w14:paraId="094A75B0"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t>}</w:t>
      </w:r>
    </w:p>
    <w:p w14:paraId="0891862E"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t>}</w:t>
      </w:r>
    </w:p>
    <w:p w14:paraId="51D550C0"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C86A29">
        <w:rPr>
          <w:rFonts w:ascii="Courier New" w:hAnsi="Courier New" w:cs="Courier New"/>
          <w:sz w:val="16"/>
          <w:szCs w:val="20"/>
          <w:highlight w:val="cyan"/>
          <w:lang w:eastAsia="id-ID"/>
        </w:rPr>
        <w:lastRenderedPageBreak/>
        <w:tab/>
      </w:r>
      <w:r w:rsidRPr="00C86A29">
        <w:rPr>
          <w:rFonts w:ascii="Courier New" w:hAnsi="Courier New" w:cs="Courier New"/>
          <w:sz w:val="16"/>
          <w:szCs w:val="20"/>
          <w:highlight w:val="cyan"/>
          <w:lang w:eastAsia="id-ID"/>
        </w:rPr>
        <w:tab/>
      </w:r>
      <w:r w:rsidRPr="00C86A29">
        <w:rPr>
          <w:rFonts w:ascii="Courier New" w:hAnsi="Courier New" w:cs="Courier New"/>
          <w:sz w:val="16"/>
          <w:szCs w:val="20"/>
          <w:highlight w:val="cyan"/>
          <w:lang w:eastAsia="id-ID"/>
        </w:rPr>
        <w:tab/>
      </w:r>
      <w:r w:rsidRPr="00C86A29">
        <w:rPr>
          <w:rFonts w:ascii="Courier New" w:hAnsi="Courier New" w:cs="Courier New"/>
          <w:b/>
          <w:bCs/>
          <w:sz w:val="16"/>
          <w:szCs w:val="20"/>
          <w:highlight w:val="cyan"/>
          <w:lang w:eastAsia="id-ID"/>
        </w:rPr>
        <w:t>if</w:t>
      </w:r>
      <w:r w:rsidRPr="00C86A29">
        <w:rPr>
          <w:rFonts w:ascii="Courier New" w:hAnsi="Courier New" w:cs="Courier New"/>
          <w:sz w:val="16"/>
          <w:szCs w:val="20"/>
          <w:highlight w:val="cyan"/>
          <w:lang w:eastAsia="id-ID"/>
        </w:rPr>
        <w:t xml:space="preserve"> (frow[8] != </w:t>
      </w:r>
      <w:r w:rsidRPr="00C86A29">
        <w:rPr>
          <w:rFonts w:ascii="Courier New" w:hAnsi="Courier New" w:cs="Courier New"/>
          <w:b/>
          <w:bCs/>
          <w:sz w:val="16"/>
          <w:szCs w:val="20"/>
          <w:highlight w:val="cyan"/>
          <w:lang w:eastAsia="id-ID"/>
        </w:rPr>
        <w:t>null</w:t>
      </w:r>
      <w:r w:rsidRPr="00C86A29">
        <w:rPr>
          <w:rFonts w:ascii="Courier New" w:hAnsi="Courier New" w:cs="Courier New"/>
          <w:sz w:val="16"/>
          <w:szCs w:val="20"/>
          <w:highlight w:val="cyan"/>
          <w:lang w:eastAsia="id-ID"/>
        </w:rPr>
        <w:t>) {</w:t>
      </w:r>
    </w:p>
    <w:p w14:paraId="7F87BEDF"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C86A29">
        <w:rPr>
          <w:rFonts w:ascii="Courier New" w:hAnsi="Courier New" w:cs="Courier New"/>
          <w:sz w:val="16"/>
          <w:szCs w:val="20"/>
          <w:highlight w:val="yellow"/>
          <w:lang w:eastAsia="id-ID"/>
        </w:rPr>
        <w:t>rubriquesFDP.clearFilters();</w:t>
      </w:r>
    </w:p>
    <w:p w14:paraId="15B26B26" w14:textId="77777777" w:rsidR="005E764F" w:rsidRPr="00C86A29"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t>rubriquesFDP.setDataFilters(</w:t>
      </w:r>
      <w:r w:rsidRPr="00C86A29">
        <w:rPr>
          <w:rFonts w:ascii="Courier New" w:hAnsi="Courier New" w:cs="Courier New"/>
          <w:b/>
          <w:bCs/>
          <w:sz w:val="16"/>
          <w:szCs w:val="20"/>
          <w:highlight w:val="yellow"/>
          <w:lang w:eastAsia="id-ID"/>
        </w:rPr>
        <w:t>new</w:t>
      </w:r>
      <w:r w:rsidRPr="00C86A29">
        <w:rPr>
          <w:rFonts w:ascii="Courier New" w:hAnsi="Courier New" w:cs="Courier New"/>
          <w:sz w:val="16"/>
          <w:szCs w:val="20"/>
          <w:highlight w:val="yellow"/>
          <w:lang w:eastAsia="id-ID"/>
        </w:rPr>
        <w:t xml:space="preserve"> DataFilter[] { </w:t>
      </w:r>
      <w:r w:rsidRPr="00C86A29">
        <w:rPr>
          <w:rFonts w:ascii="Courier New" w:hAnsi="Courier New" w:cs="Courier New"/>
          <w:b/>
          <w:bCs/>
          <w:sz w:val="16"/>
          <w:szCs w:val="20"/>
          <w:highlight w:val="yellow"/>
          <w:lang w:eastAsia="id-ID"/>
        </w:rPr>
        <w:t>new</w:t>
      </w:r>
      <w:r w:rsidRPr="00C86A29">
        <w:rPr>
          <w:rFonts w:ascii="Courier New" w:hAnsi="Courier New" w:cs="Courier New"/>
          <w:sz w:val="16"/>
          <w:szCs w:val="20"/>
          <w:highlight w:val="yellow"/>
          <w:lang w:eastAsia="id-ID"/>
        </w:rPr>
        <w:t xml:space="preserve"> DataFilter(1, frow[0]), </w:t>
      </w:r>
      <w:r w:rsidRPr="00C86A29">
        <w:rPr>
          <w:rFonts w:ascii="Courier New" w:hAnsi="Courier New" w:cs="Courier New"/>
          <w:b/>
          <w:bCs/>
          <w:sz w:val="16"/>
          <w:szCs w:val="20"/>
          <w:highlight w:val="yellow"/>
          <w:lang w:eastAsia="id-ID"/>
        </w:rPr>
        <w:t>new</w:t>
      </w:r>
      <w:r w:rsidRPr="00C86A29">
        <w:rPr>
          <w:rFonts w:ascii="Courier New" w:hAnsi="Courier New" w:cs="Courier New"/>
          <w:sz w:val="16"/>
          <w:szCs w:val="20"/>
          <w:highlight w:val="yellow"/>
          <w:lang w:eastAsia="id-ID"/>
        </w:rPr>
        <w:t xml:space="preserve"> DataFilter(13, </w:t>
      </w:r>
      <w:r w:rsidRPr="00C86A29">
        <w:rPr>
          <w:rFonts w:ascii="Courier New" w:hAnsi="Courier New" w:cs="Courier New"/>
          <w:b/>
          <w:bCs/>
          <w:sz w:val="16"/>
          <w:szCs w:val="20"/>
          <w:highlight w:val="yellow"/>
          <w:lang w:eastAsia="id-ID"/>
        </w:rPr>
        <w:t>new</w:t>
      </w:r>
      <w:r w:rsidRPr="00C86A29">
        <w:rPr>
          <w:rFonts w:ascii="Courier New" w:hAnsi="Courier New" w:cs="Courier New"/>
          <w:sz w:val="16"/>
          <w:szCs w:val="20"/>
          <w:highlight w:val="yellow"/>
          <w:lang w:eastAsia="id-ID"/>
        </w:rPr>
        <w:t xml:space="preserve"> Integer(0), DataFilter.NOT_EQUAL) });</w:t>
      </w:r>
    </w:p>
    <w:p w14:paraId="78C54746"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sz w:val="16"/>
          <w:szCs w:val="20"/>
          <w:highlight w:val="yellow"/>
          <w:lang w:eastAsia="id-ID"/>
        </w:rPr>
        <w:tab/>
      </w:r>
      <w:r w:rsidRPr="00C86A29">
        <w:rPr>
          <w:rFonts w:ascii="Courier New" w:hAnsi="Courier New" w:cs="Courier New"/>
          <w:b/>
          <w:bCs/>
          <w:sz w:val="16"/>
          <w:szCs w:val="20"/>
          <w:highlight w:val="yellow"/>
          <w:lang w:eastAsia="id-ID"/>
        </w:rPr>
        <w:t>int</w:t>
      </w:r>
      <w:r w:rsidRPr="00C86A29">
        <w:rPr>
          <w:rFonts w:ascii="Courier New" w:hAnsi="Courier New" w:cs="Courier New"/>
          <w:sz w:val="16"/>
          <w:szCs w:val="20"/>
          <w:highlight w:val="yellow"/>
          <w:lang w:eastAsia="id-ID"/>
        </w:rPr>
        <w:t xml:space="preserve"> rowcount = </w:t>
      </w:r>
      <w:r w:rsidRPr="00C86A29">
        <w:rPr>
          <w:rFonts w:ascii="Courier New" w:hAnsi="Courier New" w:cs="Courier New"/>
          <w:b/>
          <w:bCs/>
          <w:sz w:val="16"/>
          <w:szCs w:val="20"/>
          <w:highlight w:val="yellow"/>
          <w:lang w:eastAsia="id-ID"/>
        </w:rPr>
        <w:t>this</w:t>
      </w:r>
      <w:r w:rsidRPr="00C86A29">
        <w:rPr>
          <w:rFonts w:ascii="Courier New" w:hAnsi="Courier New" w:cs="Courier New"/>
          <w:sz w:val="16"/>
          <w:szCs w:val="20"/>
          <w:highlight w:val="yellow"/>
          <w:lang w:eastAsia="id-ID"/>
        </w:rPr>
        <w:t>.rubriquesFDP.getRowCount();</w:t>
      </w:r>
    </w:p>
    <w:p w14:paraId="434C4AA8" w14:textId="77777777" w:rsidR="005E764F" w:rsidRPr="003334E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lightGray"/>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3334E5">
        <w:rPr>
          <w:rFonts w:ascii="Courier New" w:hAnsi="Courier New" w:cs="Courier New"/>
          <w:b/>
          <w:bCs/>
          <w:sz w:val="16"/>
          <w:szCs w:val="20"/>
          <w:highlight w:val="lightGray"/>
          <w:lang w:eastAsia="id-ID"/>
        </w:rPr>
        <w:t>if</w:t>
      </w:r>
      <w:r w:rsidRPr="003334E5">
        <w:rPr>
          <w:rFonts w:ascii="Courier New" w:hAnsi="Courier New" w:cs="Courier New"/>
          <w:sz w:val="16"/>
          <w:szCs w:val="20"/>
          <w:highlight w:val="lightGray"/>
          <w:lang w:eastAsia="id-ID"/>
        </w:rPr>
        <w:t xml:space="preserve"> (rowcount &gt; rubriquesOnPage) {</w:t>
      </w:r>
    </w:p>
    <w:p w14:paraId="60D8DD2E" w14:textId="77777777" w:rsidR="005E764F" w:rsidRPr="003334E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lightGray"/>
          <w:lang w:eastAsia="id-ID"/>
        </w:rPr>
      </w:pP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b/>
          <w:bCs/>
          <w:sz w:val="16"/>
          <w:szCs w:val="20"/>
          <w:highlight w:val="lightGray"/>
          <w:lang w:eastAsia="id-ID"/>
        </w:rPr>
        <w:t>int</w:t>
      </w:r>
      <w:r w:rsidRPr="003334E5">
        <w:rPr>
          <w:rFonts w:ascii="Courier New" w:hAnsi="Courier New" w:cs="Courier New"/>
          <w:sz w:val="16"/>
          <w:szCs w:val="20"/>
          <w:highlight w:val="lightGray"/>
          <w:lang w:eastAsia="id-ID"/>
        </w:rPr>
        <w:t xml:space="preserve"> pagecount = rowcount / rubriquesOnPage;</w:t>
      </w:r>
    </w:p>
    <w:p w14:paraId="7AAA18DB" w14:textId="77777777" w:rsidR="005E764F" w:rsidRPr="003334E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lightGray"/>
          <w:lang w:eastAsia="id-ID"/>
        </w:rPr>
      </w:pP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b/>
          <w:bCs/>
          <w:sz w:val="16"/>
          <w:szCs w:val="20"/>
          <w:highlight w:val="lightGray"/>
          <w:lang w:eastAsia="id-ID"/>
        </w:rPr>
        <w:t>if</w:t>
      </w:r>
      <w:r w:rsidRPr="003334E5">
        <w:rPr>
          <w:rFonts w:ascii="Courier New" w:hAnsi="Courier New" w:cs="Courier New"/>
          <w:sz w:val="16"/>
          <w:szCs w:val="20"/>
          <w:highlight w:val="lightGray"/>
          <w:lang w:eastAsia="id-ID"/>
        </w:rPr>
        <w:t xml:space="preserve"> ((rowcount % rubriquesOnPage) != 0) {</w:t>
      </w:r>
    </w:p>
    <w:p w14:paraId="6A888005" w14:textId="77777777" w:rsidR="005E764F" w:rsidRPr="003334E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lightGray"/>
          <w:lang w:eastAsia="id-ID"/>
        </w:rPr>
      </w:pP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t>pagecount++;</w:t>
      </w:r>
    </w:p>
    <w:p w14:paraId="11A42067"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r>
      <w:r w:rsidRPr="003334E5">
        <w:rPr>
          <w:rFonts w:ascii="Courier New" w:hAnsi="Courier New" w:cs="Courier New"/>
          <w:sz w:val="16"/>
          <w:szCs w:val="20"/>
          <w:highlight w:val="lightGray"/>
          <w:lang w:eastAsia="id-ID"/>
        </w:rPr>
        <w:tab/>
        <w:t>}</w:t>
      </w:r>
    </w:p>
    <w:p w14:paraId="607BC810"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r>
      <w:r w:rsidRPr="003334E5">
        <w:rPr>
          <w:rFonts w:ascii="Courier New" w:hAnsi="Courier New" w:cs="Courier New"/>
          <w:b/>
          <w:bCs/>
          <w:sz w:val="16"/>
          <w:szCs w:val="20"/>
          <w:highlight w:val="cyan"/>
          <w:lang w:eastAsia="id-ID"/>
        </w:rPr>
        <w:t>for</w:t>
      </w:r>
      <w:r w:rsidRPr="003334E5">
        <w:rPr>
          <w:rFonts w:ascii="Courier New" w:hAnsi="Courier New" w:cs="Courier New"/>
          <w:sz w:val="16"/>
          <w:szCs w:val="20"/>
          <w:highlight w:val="cyan"/>
          <w:lang w:eastAsia="id-ID"/>
        </w:rPr>
        <w:t xml:space="preserve"> (</w:t>
      </w:r>
      <w:r w:rsidRPr="003334E5">
        <w:rPr>
          <w:rFonts w:ascii="Courier New" w:hAnsi="Courier New" w:cs="Courier New"/>
          <w:b/>
          <w:bCs/>
          <w:sz w:val="16"/>
          <w:szCs w:val="20"/>
          <w:highlight w:val="cyan"/>
          <w:lang w:eastAsia="id-ID"/>
        </w:rPr>
        <w:t>int</w:t>
      </w:r>
      <w:r w:rsidRPr="003334E5">
        <w:rPr>
          <w:rFonts w:ascii="Courier New" w:hAnsi="Courier New" w:cs="Courier New"/>
          <w:sz w:val="16"/>
          <w:szCs w:val="20"/>
          <w:highlight w:val="cyan"/>
          <w:lang w:eastAsia="id-ID"/>
        </w:rPr>
        <w:t xml:space="preserve"> i = 0; i &lt; pagecount; i++)</w:t>
      </w:r>
    </w:p>
    <w:p w14:paraId="07B6F3F2"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sidRPr="003334E5">
        <w:rPr>
          <w:rFonts w:ascii="Courier New" w:hAnsi="Courier New" w:cs="Courier New"/>
          <w:sz w:val="16"/>
          <w:szCs w:val="20"/>
          <w:highlight w:val="lightGray"/>
          <w:lang w:eastAsia="id-ID"/>
        </w:rPr>
        <w:t>pageList.add(</w:t>
      </w:r>
      <w:r w:rsidRPr="003334E5">
        <w:rPr>
          <w:rFonts w:ascii="Courier New" w:hAnsi="Courier New" w:cs="Courier New"/>
          <w:b/>
          <w:bCs/>
          <w:sz w:val="16"/>
          <w:szCs w:val="20"/>
          <w:highlight w:val="lightGray"/>
          <w:lang w:eastAsia="id-ID"/>
        </w:rPr>
        <w:t>new</w:t>
      </w:r>
      <w:r w:rsidRPr="003334E5">
        <w:rPr>
          <w:rFonts w:ascii="Courier New" w:hAnsi="Courier New" w:cs="Courier New"/>
          <w:sz w:val="16"/>
          <w:szCs w:val="20"/>
          <w:highlight w:val="lightGray"/>
          <w:lang w:eastAsia="id-ID"/>
        </w:rPr>
        <w:t xml:space="preserve"> FacturePageInfo(line, 1, i * rubriquesOnPage, i + 1, pagecount));</w:t>
      </w:r>
    </w:p>
    <w:p w14:paraId="10B92E22" w14:textId="77777777" w:rsidR="005E764F" w:rsidRPr="003334E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603345">
        <w:rPr>
          <w:rFonts w:ascii="Courier New" w:hAnsi="Courier New" w:cs="Courier New"/>
          <w:sz w:val="16"/>
          <w:szCs w:val="20"/>
          <w:lang w:eastAsia="id-ID"/>
        </w:rPr>
        <w:tab/>
      </w: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t xml:space="preserve">} </w:t>
      </w:r>
      <w:r w:rsidRPr="003334E5">
        <w:rPr>
          <w:rFonts w:ascii="Courier New" w:hAnsi="Courier New" w:cs="Courier New"/>
          <w:b/>
          <w:bCs/>
          <w:sz w:val="16"/>
          <w:szCs w:val="20"/>
          <w:highlight w:val="cyan"/>
          <w:lang w:eastAsia="id-ID"/>
        </w:rPr>
        <w:t>else</w:t>
      </w:r>
      <w:r w:rsidRPr="003334E5">
        <w:rPr>
          <w:rFonts w:ascii="Courier New" w:hAnsi="Courier New" w:cs="Courier New"/>
          <w:sz w:val="16"/>
          <w:szCs w:val="20"/>
          <w:highlight w:val="cyan"/>
          <w:lang w:eastAsia="id-ID"/>
        </w:rPr>
        <w:t xml:space="preserve"> </w:t>
      </w:r>
      <w:r w:rsidRPr="003334E5">
        <w:rPr>
          <w:rFonts w:ascii="Courier New" w:hAnsi="Courier New" w:cs="Courier New"/>
          <w:b/>
          <w:bCs/>
          <w:sz w:val="16"/>
          <w:szCs w:val="20"/>
          <w:highlight w:val="cyan"/>
          <w:lang w:eastAsia="id-ID"/>
        </w:rPr>
        <w:t>if</w:t>
      </w:r>
      <w:r w:rsidRPr="003334E5">
        <w:rPr>
          <w:rFonts w:ascii="Courier New" w:hAnsi="Courier New" w:cs="Courier New"/>
          <w:sz w:val="16"/>
          <w:szCs w:val="20"/>
          <w:highlight w:val="cyan"/>
          <w:lang w:eastAsia="id-ID"/>
        </w:rPr>
        <w:t xml:space="preserve"> (rowcount &gt; 0) {</w:t>
      </w:r>
    </w:p>
    <w:p w14:paraId="2B2B9011" w14:textId="77777777" w:rsidR="005E764F" w:rsidRPr="003334E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3334E5">
        <w:rPr>
          <w:rFonts w:ascii="Courier New" w:hAnsi="Courier New" w:cs="Courier New"/>
          <w:sz w:val="16"/>
          <w:szCs w:val="20"/>
          <w:highlight w:val="cyan"/>
          <w:lang w:eastAsia="id-ID"/>
        </w:rPr>
        <w:tab/>
      </w:r>
      <w:r w:rsidRPr="003334E5">
        <w:rPr>
          <w:rFonts w:ascii="Courier New" w:hAnsi="Courier New" w:cs="Courier New"/>
          <w:sz w:val="16"/>
          <w:szCs w:val="20"/>
          <w:highlight w:val="cyan"/>
          <w:lang w:eastAsia="id-ID"/>
        </w:rPr>
        <w:tab/>
      </w:r>
      <w:r w:rsidRPr="003334E5">
        <w:rPr>
          <w:rFonts w:ascii="Courier New" w:hAnsi="Courier New" w:cs="Courier New"/>
          <w:sz w:val="16"/>
          <w:szCs w:val="20"/>
          <w:highlight w:val="cyan"/>
          <w:lang w:eastAsia="id-ID"/>
        </w:rPr>
        <w:tab/>
      </w:r>
      <w:r w:rsidRPr="003334E5">
        <w:rPr>
          <w:rFonts w:ascii="Courier New" w:hAnsi="Courier New" w:cs="Courier New"/>
          <w:sz w:val="16"/>
          <w:szCs w:val="20"/>
          <w:highlight w:val="cyan"/>
          <w:lang w:eastAsia="id-ID"/>
        </w:rPr>
        <w:tab/>
      </w:r>
      <w:r w:rsidRPr="003334E5">
        <w:rPr>
          <w:rFonts w:ascii="Courier New" w:hAnsi="Courier New" w:cs="Courier New"/>
          <w:sz w:val="16"/>
          <w:szCs w:val="20"/>
          <w:highlight w:val="cyan"/>
          <w:lang w:eastAsia="id-ID"/>
        </w:rPr>
        <w:tab/>
        <w:t>pageList.add(</w:t>
      </w:r>
      <w:r w:rsidRPr="003334E5">
        <w:rPr>
          <w:rFonts w:ascii="Courier New" w:hAnsi="Courier New" w:cs="Courier New"/>
          <w:b/>
          <w:bCs/>
          <w:sz w:val="16"/>
          <w:szCs w:val="20"/>
          <w:highlight w:val="cyan"/>
          <w:lang w:eastAsia="id-ID"/>
        </w:rPr>
        <w:t>new</w:t>
      </w:r>
      <w:r w:rsidRPr="003334E5">
        <w:rPr>
          <w:rFonts w:ascii="Courier New" w:hAnsi="Courier New" w:cs="Courier New"/>
          <w:sz w:val="16"/>
          <w:szCs w:val="20"/>
          <w:highlight w:val="cyan"/>
          <w:lang w:eastAsia="id-ID"/>
        </w:rPr>
        <w:t xml:space="preserve"> FacturePageInfo(line, 1, 0, 1, 1));</w:t>
      </w:r>
    </w:p>
    <w:p w14:paraId="41429B1E"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3334E5">
        <w:rPr>
          <w:rFonts w:ascii="Courier New" w:hAnsi="Courier New" w:cs="Courier New"/>
          <w:sz w:val="16"/>
          <w:szCs w:val="20"/>
          <w:highlight w:val="cyan"/>
          <w:lang w:eastAsia="id-ID"/>
        </w:rPr>
        <w:tab/>
      </w:r>
      <w:r w:rsidRPr="003334E5">
        <w:rPr>
          <w:rFonts w:ascii="Courier New" w:hAnsi="Courier New" w:cs="Courier New"/>
          <w:sz w:val="16"/>
          <w:szCs w:val="20"/>
          <w:highlight w:val="cyan"/>
          <w:lang w:eastAsia="id-ID"/>
        </w:rPr>
        <w:tab/>
      </w:r>
      <w:r w:rsidRPr="003334E5">
        <w:rPr>
          <w:rFonts w:ascii="Courier New" w:hAnsi="Courier New" w:cs="Courier New"/>
          <w:sz w:val="16"/>
          <w:szCs w:val="20"/>
          <w:highlight w:val="cyan"/>
          <w:lang w:eastAsia="id-ID"/>
        </w:rPr>
        <w:tab/>
      </w:r>
      <w:r w:rsidRPr="003334E5">
        <w:rPr>
          <w:rFonts w:ascii="Courier New" w:hAnsi="Courier New" w:cs="Courier New"/>
          <w:sz w:val="16"/>
          <w:szCs w:val="20"/>
          <w:highlight w:val="cyan"/>
          <w:lang w:eastAsia="id-ID"/>
        </w:rPr>
        <w:tab/>
        <w:t>}</w:t>
      </w:r>
    </w:p>
    <w:p w14:paraId="3345978E"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ab/>
        <w:t>}</w:t>
      </w:r>
    </w:p>
    <w:p w14:paraId="0FD3EB45" w14:textId="77777777" w:rsidR="005E764F" w:rsidRPr="00603345"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sz w:val="16"/>
          <w:szCs w:val="20"/>
          <w:lang w:eastAsia="id-ID"/>
        </w:rPr>
        <w:tab/>
      </w:r>
      <w:r>
        <w:rPr>
          <w:rFonts w:ascii="Courier New" w:hAnsi="Courier New" w:cs="Courier New"/>
          <w:sz w:val="16"/>
          <w:szCs w:val="20"/>
          <w:lang w:eastAsia="id-ID"/>
        </w:rPr>
        <w:tab/>
      </w:r>
      <w:r w:rsidRPr="00603345">
        <w:rPr>
          <w:rFonts w:ascii="Courier New" w:hAnsi="Courier New" w:cs="Courier New"/>
          <w:sz w:val="16"/>
          <w:szCs w:val="20"/>
          <w:lang w:eastAsia="id-ID"/>
        </w:rPr>
        <w:t>}</w:t>
      </w:r>
    </w:p>
    <w:p w14:paraId="4FF570E2" w14:textId="77777777" w:rsidR="005E764F" w:rsidRPr="006C3F3C" w:rsidRDefault="005E764F" w:rsidP="005E764F">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Pr>
          <w:rFonts w:ascii="Courier New" w:hAnsi="Courier New" w:cs="Courier New"/>
          <w:sz w:val="16"/>
          <w:szCs w:val="20"/>
          <w:lang w:eastAsia="id-ID"/>
        </w:rPr>
        <w:tab/>
      </w:r>
      <w:r w:rsidRPr="00603345">
        <w:rPr>
          <w:rFonts w:ascii="Courier New" w:hAnsi="Courier New" w:cs="Courier New"/>
          <w:sz w:val="16"/>
          <w:szCs w:val="20"/>
          <w:lang w:eastAsia="id-ID"/>
        </w:rPr>
        <w:t>}</w:t>
      </w:r>
      <w:bookmarkStart w:id="631" w:name="_Ref375812493"/>
    </w:p>
    <w:p w14:paraId="15F87E7F" w14:textId="77777777" w:rsidR="005E764F" w:rsidRPr="00811172" w:rsidRDefault="005E764F" w:rsidP="005E764F">
      <w:pPr>
        <w:pStyle w:val="Caption"/>
      </w:pPr>
      <w:bookmarkStart w:id="632" w:name="_Ref376549939"/>
      <w:bookmarkStart w:id="633" w:name="_Toc396498149"/>
      <w:bookmarkStart w:id="634" w:name="_Toc396905753"/>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8</w:t>
      </w:r>
      <w:r w:rsidR="009E6BF6">
        <w:fldChar w:fldCharType="end"/>
      </w:r>
      <w:bookmarkEnd w:id="631"/>
      <w:bookmarkEnd w:id="632"/>
      <w:r>
        <w:t xml:space="preserve"> Hasil Data Uji Keempat dari Jurnal</w:t>
      </w:r>
      <w:r w:rsidR="00C92A7F">
        <w:t xml:space="preserve"> (Bagian 2)</w:t>
      </w:r>
      <w:bookmarkEnd w:id="633"/>
      <w:bookmarkEnd w:id="634"/>
    </w:p>
    <w:p w14:paraId="7919934B" w14:textId="77777777" w:rsidR="005E764F" w:rsidRDefault="005E764F" w:rsidP="005E764F">
      <w:pPr>
        <w:jc w:val="center"/>
        <w:rPr>
          <w:i/>
        </w:rPr>
      </w:pPr>
    </w:p>
    <w:p w14:paraId="6534972F" w14:textId="77777777" w:rsidR="005E764F" w:rsidRDefault="005E764F" w:rsidP="005E764F">
      <w:pPr>
        <w:jc w:val="center"/>
      </w:pPr>
      <w:r>
        <w:rPr>
          <w:noProof/>
          <w:lang w:eastAsia="en-US"/>
        </w:rPr>
        <w:drawing>
          <wp:inline distT="0" distB="0" distL="0" distR="0" wp14:anchorId="3084AF2D" wp14:editId="6D413154">
            <wp:extent cx="3700732" cy="179429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3710305" cy="1798936"/>
                    </a:xfrm>
                    <a:prstGeom prst="rect">
                      <a:avLst/>
                    </a:prstGeom>
                  </pic:spPr>
                </pic:pic>
              </a:graphicData>
            </a:graphic>
          </wp:inline>
        </w:drawing>
      </w:r>
    </w:p>
    <w:p w14:paraId="2D98D87E"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bookmarkStart w:id="635" w:name="_Ref375812331"/>
      <w:r w:rsidRPr="00603345">
        <w:rPr>
          <w:rFonts w:ascii="Courier New" w:hAnsi="Courier New" w:cs="Courier New"/>
          <w:sz w:val="16"/>
          <w:szCs w:val="16"/>
        </w:rPr>
        <w:t>public void run() {</w:t>
      </w:r>
    </w:p>
    <w:p w14:paraId="5BB61B42"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t>connectionException = null;</w:t>
      </w:r>
    </w:p>
    <w:p w14:paraId="7440A9BC"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t>try {</w:t>
      </w:r>
    </w:p>
    <w:p w14:paraId="6FBC8DAD"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t>while (!isInterrupted()) {</w:t>
      </w:r>
    </w:p>
    <w:p w14:paraId="2F9413C5"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byte[] packet = connection.readPacket();</w:t>
      </w:r>
    </w:p>
    <w:p w14:paraId="5EC73206"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packet == null || packet.length == 0)</w:t>
      </w:r>
    </w:p>
    <w:p w14:paraId="1AD6F8A2"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break;</w:t>
      </w:r>
    </w:p>
    <w:p w14:paraId="440D1A45"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p>
    <w:p w14:paraId="45B5A47B"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packet.length &lt; Packet.FLAGS_INDEX) {</w:t>
      </w:r>
    </w:p>
    <w:p w14:paraId="6473CD3C"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lastRenderedPageBreak/>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logWriter.println("&gt;&gt;&gt;&gt;&gt;&gt;&gt;&gt;&gt;&gt; PacketDispatcher WARNING: WRONG received packet size = " + packet.length);</w:t>
      </w:r>
    </w:p>
    <w:p w14:paraId="49956CBC"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 else {</w:t>
      </w:r>
    </w:p>
    <w:p w14:paraId="04793E65"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nt flag = packet[Packet.FLAGS_INDEX] &amp; 0xFF;</w:t>
      </w:r>
    </w:p>
    <w:p w14:paraId="3A5B50DB"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flag != 0) {</w:t>
      </w:r>
    </w:p>
    <w:p w14:paraId="5C39A2D2" w14:textId="77777777" w:rsid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flag != Packet.REPLY_PACKET_FLAG) {</w:t>
      </w:r>
    </w:p>
    <w:p w14:paraId="2A283426" w14:textId="77777777" w:rsidR="00C92A7F" w:rsidRDefault="00C92A7F" w:rsidP="00C92A7F">
      <w:pPr>
        <w:pStyle w:val="Caption"/>
        <w:rPr>
          <w:rFonts w:ascii="Courier New" w:hAnsi="Courier New" w:cs="Courier New"/>
          <w:sz w:val="16"/>
        </w:rPr>
      </w:pPr>
      <w:bookmarkStart w:id="636" w:name="_Ref377504690"/>
      <w:bookmarkStart w:id="637" w:name="_Toc396498150"/>
      <w:bookmarkStart w:id="638" w:name="_Toc396905754"/>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9</w:t>
      </w:r>
      <w:r w:rsidR="009E6BF6">
        <w:fldChar w:fldCharType="end"/>
      </w:r>
      <w:bookmarkEnd w:id="636"/>
      <w:r>
        <w:t xml:space="preserve"> Kode Sumber Uji Kelima dari Jurnal (Bagian 1)</w:t>
      </w:r>
      <w:bookmarkEnd w:id="637"/>
      <w:bookmarkEnd w:id="638"/>
    </w:p>
    <w:p w14:paraId="636551D2" w14:textId="77777777" w:rsidR="00C92A7F" w:rsidRPr="00603345" w:rsidRDefault="00C92A7F" w:rsidP="00C92A7F">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p>
    <w:p w14:paraId="4100D216"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logWriter.println("&gt;&gt;&gt;&gt;&gt;&gt;&gt;&gt;&gt;&gt; PacketDispatcher WARNING: WRONG received packet flags = " + Integer.toHexString(flag));</w:t>
      </w:r>
    </w:p>
    <w:p w14:paraId="578865F1"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26BBA120"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0721028C"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186B77FF"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Packet.isReply(packet)) {</w:t>
      </w:r>
    </w:p>
    <w:p w14:paraId="6DE741E2"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ReplyPacket replyPacket = new ReplyPacket(packet);</w:t>
      </w:r>
    </w:p>
    <w:p w14:paraId="5BD7698B"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nt packetLength = replyPacket.getLength();</w:t>
      </w:r>
    </w:p>
    <w:p w14:paraId="71F8EFCE"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packetLength &lt; Packet.HEADER_SIZE) {</w:t>
      </w:r>
    </w:p>
    <w:p w14:paraId="7614AAC4"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logWriter.println("&gt;&gt;&gt;&gt;&gt;&gt;&gt;&gt;&gt;&gt; PacketDispatcher WARNING: WRONG received packet length = " + packetLength);</w:t>
      </w:r>
    </w:p>
    <w:p w14:paraId="11E82801"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12535927"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commandsNumberForTrace &gt; 0) {</w:t>
      </w:r>
    </w:p>
    <w:p w14:paraId="228FD5C8"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nt replyID = replyPacket.getId();</w:t>
      </w:r>
    </w:p>
    <w:p w14:paraId="03091E5F"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nt begCommandId = begCommandIdForTrace &gt; 1 ? begCommandIdForTrace : 1;</w:t>
      </w:r>
    </w:p>
    <w:p w14:paraId="0FDEC548"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replyID &gt;= begCommandId) {</w:t>
      </w:r>
    </w:p>
    <w:p w14:paraId="7043196C"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replyID - begCommandId) &lt; commandsNumberForTrace) {</w:t>
      </w:r>
    </w:p>
    <w:p w14:paraId="593332E7"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logWriter.println("&gt;&gt;&gt;&gt;&gt;&gt;&gt;&gt;&gt;&gt; PacketDispatcher: Received REPLY ID = " + replyID);</w:t>
      </w:r>
    </w:p>
    <w:p w14:paraId="1C34ACB3"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2BD20E45"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347A2C3B"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4DFFB1FE"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commandsSynchronyzer.notifyThread(replyPacket);</w:t>
      </w:r>
    </w:p>
    <w:p w14:paraId="655C3FF4"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 else {</w:t>
      </w:r>
    </w:p>
    <w:p w14:paraId="1F0E55F3"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EventPacket eventPacket = new EventPacket(packet);</w:t>
      </w:r>
    </w:p>
    <w:p w14:paraId="04040ABF"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ParsedEvent[] parsedEvents = ParsedEvent.parseEventPacket(eventPacket);</w:t>
      </w:r>
    </w:p>
    <w:p w14:paraId="2A1CEF18"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eventRequestIDForTrace &gt;= 0) || (eventKindForTrace &gt; 0)) {</w:t>
      </w:r>
    </w:p>
    <w:p w14:paraId="330D3DEB"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for (int i = 0; i &lt; parsedEvents.length; i++) {</w:t>
      </w:r>
    </w:p>
    <w:p w14:paraId="1E0D1DD1"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boolean trace = false;</w:t>
      </w:r>
    </w:p>
    <w:p w14:paraId="783D8C4D"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nt eventRequestID = parsedEvents[i].getRequestID();</w:t>
      </w:r>
    </w:p>
    <w:p w14:paraId="6C3C5AB5"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eventRequestIDForTrace == 0) {</w:t>
      </w:r>
    </w:p>
    <w:p w14:paraId="6270D1F4"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trace = true;</w:t>
      </w:r>
    </w:p>
    <w:p w14:paraId="1D3375C1"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 else {</w:t>
      </w:r>
    </w:p>
    <w:p w14:paraId="5A39271B"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eventRequestID == eventRequestIDForTrace) {</w:t>
      </w:r>
    </w:p>
    <w:p w14:paraId="5D9E2746"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trace = true;</w:t>
      </w:r>
    </w:p>
    <w:p w14:paraId="17559AEC"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lastRenderedPageBreak/>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4A251831"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0C1DDC15"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byte eventKind = parsedEvents[i].getEventKind();</w:t>
      </w:r>
    </w:p>
    <w:p w14:paraId="7090C1A8"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eventKind == eventKindForTrace) {</w:t>
      </w:r>
    </w:p>
    <w:p w14:paraId="7C62346D" w14:textId="77777777" w:rsid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trace = true;</w:t>
      </w:r>
    </w:p>
    <w:p w14:paraId="5E82371A" w14:textId="77777777" w:rsid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4488C3E0" w14:textId="77777777" w:rsidR="00C92A7F" w:rsidRDefault="00C92A7F" w:rsidP="00C92A7F">
      <w:pPr>
        <w:pStyle w:val="Caption"/>
        <w:rPr>
          <w:rFonts w:ascii="Courier New" w:hAnsi="Courier New" w:cs="Courier New"/>
          <w:sz w:val="16"/>
        </w:rPr>
      </w:pPr>
      <w:bookmarkStart w:id="639" w:name="_Toc396498151"/>
      <w:bookmarkStart w:id="640" w:name="_Toc396905755"/>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0</w:t>
      </w:r>
      <w:r w:rsidR="009E6BF6">
        <w:fldChar w:fldCharType="end"/>
      </w:r>
      <w:r>
        <w:t xml:space="preserve"> Kode Sumber Uji Kelima dari Jurnal (Bagian 2)</w:t>
      </w:r>
      <w:bookmarkEnd w:id="639"/>
      <w:bookmarkEnd w:id="640"/>
    </w:p>
    <w:p w14:paraId="4DCF43A3" w14:textId="77777777" w:rsidR="00C92A7F" w:rsidRPr="00603345" w:rsidRDefault="00C92A7F" w:rsidP="00C92A7F">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p>
    <w:p w14:paraId="2362A732"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if (trace) {</w:t>
      </w:r>
    </w:p>
    <w:p w14:paraId="1AB500FC"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logWriter.println("&gt;&gt;&gt;&gt;&gt;&gt;&gt;&gt;&gt;&gt; PacketDispatcher: Received_EVENT[" + i + "]: eventRequestID= " + eventRequestID + "; eventKind =  " + eventKind + "("</w:t>
      </w:r>
      <w:r w:rsidRPr="00603345">
        <w:rPr>
          <w:rFonts w:ascii="Courier New" w:hAnsi="Courier New" w:cs="Courier New"/>
          <w:sz w:val="16"/>
          <w:szCs w:val="16"/>
        </w:rPr>
        <w:tab/>
        <w:t>+ JDWPConstants.EventKind.getName(eventKind) + ")");</w:t>
      </w:r>
    </w:p>
    <w:p w14:paraId="2CF37287"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127D7A9D"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72D59D24"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07FA728E"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eventsSynchronyzer.notifyThread(eventPacket);</w:t>
      </w:r>
    </w:p>
    <w:p w14:paraId="2E096A75"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t>}</w:t>
      </w:r>
    </w:p>
    <w:p w14:paraId="3A45DF2C"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t>}</w:t>
      </w:r>
    </w:p>
    <w:p w14:paraId="258F7E91"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t>connectionException = new TimeoutException(true);</w:t>
      </w:r>
    </w:p>
    <w:p w14:paraId="0CF74384"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t>} catch (IOException e) {</w:t>
      </w:r>
    </w:p>
    <w:p w14:paraId="04E5D355"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t>connectionException = e;</w:t>
      </w:r>
    </w:p>
    <w:p w14:paraId="7FE91614"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t>e.printStackTrace();</w:t>
      </w:r>
    </w:p>
    <w:p w14:paraId="2C00F1EE"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t>} catch (InterruptedException e) {</w:t>
      </w:r>
    </w:p>
    <w:p w14:paraId="3B4E0A42"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t>connectionException = new InterruptedIOException(e.getMessage());</w:t>
      </w:r>
    </w:p>
    <w:p w14:paraId="3BEC54CD"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t>connectionException.initCause(e);</w:t>
      </w:r>
    </w:p>
    <w:p w14:paraId="747E199B"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t>e.printStackTrace();</w:t>
      </w:r>
    </w:p>
    <w:p w14:paraId="24A9470C"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t>}</w:t>
      </w:r>
    </w:p>
    <w:p w14:paraId="0D175507" w14:textId="77777777" w:rsidR="00603345" w:rsidRP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t>eventsSynchronyzer.terminate();</w:t>
      </w:r>
    </w:p>
    <w:p w14:paraId="5325B3D3" w14:textId="77777777" w:rsidR="00603345" w:rsidRDefault="00603345"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t>commandsSynchronyzer.terminate();</w:t>
      </w:r>
    </w:p>
    <w:p w14:paraId="68708E06" w14:textId="77777777" w:rsidR="006C3F3C" w:rsidRPr="006C3F3C" w:rsidRDefault="009A1897" w:rsidP="006C3F3C">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Pr>
          <w:rFonts w:ascii="Courier New" w:hAnsi="Courier New" w:cs="Courier New"/>
          <w:sz w:val="16"/>
          <w:szCs w:val="16"/>
        </w:rPr>
        <w:t>}</w:t>
      </w:r>
    </w:p>
    <w:p w14:paraId="41057D5B" w14:textId="77777777" w:rsidR="00811172" w:rsidRDefault="00811172" w:rsidP="00603345">
      <w:pPr>
        <w:pStyle w:val="Caption"/>
      </w:pPr>
      <w:bookmarkStart w:id="641" w:name="_Ref376550029"/>
      <w:bookmarkStart w:id="642" w:name="_Toc396498152"/>
      <w:bookmarkStart w:id="643" w:name="_Toc396905756"/>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1</w:t>
      </w:r>
      <w:r w:rsidR="009E6BF6">
        <w:fldChar w:fldCharType="end"/>
      </w:r>
      <w:bookmarkEnd w:id="635"/>
      <w:bookmarkEnd w:id="641"/>
      <w:r>
        <w:t xml:space="preserve"> Kode Sumber Uji Kelima</w:t>
      </w:r>
      <w:r w:rsidR="00603345">
        <w:t xml:space="preserve"> dari</w:t>
      </w:r>
      <w:r>
        <w:t xml:space="preserve"> Jurnal</w:t>
      </w:r>
      <w:r w:rsidR="00C92A7F">
        <w:t xml:space="preserve"> (Bagian 3)</w:t>
      </w:r>
      <w:bookmarkEnd w:id="642"/>
      <w:bookmarkEnd w:id="643"/>
    </w:p>
    <w:p w14:paraId="0AA6EB99" w14:textId="77777777" w:rsidR="00811172" w:rsidRDefault="00811172" w:rsidP="00811172"/>
    <w:p w14:paraId="40A8F066" w14:textId="77777777" w:rsidR="009A1897" w:rsidRPr="0060334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bookmarkStart w:id="644" w:name="_Ref375812518"/>
      <w:r w:rsidRPr="00603345">
        <w:rPr>
          <w:rFonts w:ascii="Courier New" w:hAnsi="Courier New" w:cs="Courier New"/>
          <w:sz w:val="16"/>
          <w:szCs w:val="16"/>
        </w:rPr>
        <w:t>public void run() {</w:t>
      </w:r>
    </w:p>
    <w:p w14:paraId="2C1B4C27"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603345">
        <w:rPr>
          <w:rFonts w:ascii="Courier New" w:hAnsi="Courier New" w:cs="Courier New"/>
          <w:sz w:val="16"/>
          <w:szCs w:val="16"/>
        </w:rPr>
        <w:tab/>
      </w:r>
      <w:r w:rsidRPr="003334E5">
        <w:rPr>
          <w:rFonts w:ascii="Courier New" w:hAnsi="Courier New" w:cs="Courier New"/>
          <w:sz w:val="16"/>
          <w:szCs w:val="16"/>
          <w:highlight w:val="lightGray"/>
        </w:rPr>
        <w:t>try {</w:t>
      </w:r>
    </w:p>
    <w:p w14:paraId="2E453881"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while (!isInterrupted()) {</w:t>
      </w:r>
    </w:p>
    <w:p w14:paraId="30957984"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byte[] packet = connection.readPacket();</w:t>
      </w:r>
    </w:p>
    <w:p w14:paraId="71638FD2"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if (packet == null || packet.length == 0)</w:t>
      </w:r>
    </w:p>
    <w:p w14:paraId="13916773"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break;</w:t>
      </w:r>
    </w:p>
    <w:p w14:paraId="4C3A5981"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if (packet.length &lt; Packet.FLAGS_INDEX) {</w:t>
      </w:r>
    </w:p>
    <w:p w14:paraId="75888293" w14:textId="77777777" w:rsidR="009A1897" w:rsidRPr="0060334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logWriter.println("&gt;&gt;&gt;&gt;&gt;&gt;&gt;&gt;&gt;&gt; PacketDispatcher WARNING: WRONG received packet size = " + packet.length);</w:t>
      </w:r>
    </w:p>
    <w:p w14:paraId="11064401"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3334E5">
        <w:rPr>
          <w:rFonts w:ascii="Courier New" w:hAnsi="Courier New" w:cs="Courier New"/>
          <w:sz w:val="16"/>
          <w:szCs w:val="16"/>
          <w:highlight w:val="green"/>
        </w:rPr>
        <w:t>} else {</w:t>
      </w:r>
    </w:p>
    <w:p w14:paraId="386BA4EB"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t>int flag = packet[Packet.FLAGS_INDEX] &amp; 0xFF;</w:t>
      </w:r>
    </w:p>
    <w:p w14:paraId="14A29AF3"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t>if (flag != 0) {</w:t>
      </w:r>
    </w:p>
    <w:p w14:paraId="3D1F0C02"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t>if (flag != Packet.REPLY_PACKET_FLAG) {</w:t>
      </w:r>
    </w:p>
    <w:p w14:paraId="6B1C7740"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3334E5">
        <w:rPr>
          <w:rFonts w:ascii="Courier New" w:hAnsi="Courier New" w:cs="Courier New"/>
          <w:sz w:val="16"/>
          <w:szCs w:val="16"/>
          <w:highlight w:val="green"/>
        </w:rPr>
        <w:lastRenderedPageBreak/>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t>logWriter.println("&gt;&gt;&gt;&gt;&gt;&gt;&gt;&gt;&gt;&gt; PacketDispatcher WARNING: WRONG received packet flags = " + Integer.toHexString(flag));</w:t>
      </w:r>
    </w:p>
    <w:p w14:paraId="3E17B9E0"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t>}</w:t>
      </w:r>
    </w:p>
    <w:p w14:paraId="2F42A84F"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t>}</w:t>
      </w:r>
    </w:p>
    <w:p w14:paraId="2B3FA1B0" w14:textId="77777777" w:rsidR="009A1897"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r>
      <w:r w:rsidRPr="003334E5">
        <w:rPr>
          <w:rFonts w:ascii="Courier New" w:hAnsi="Courier New" w:cs="Courier New"/>
          <w:sz w:val="16"/>
          <w:szCs w:val="16"/>
          <w:highlight w:val="green"/>
        </w:rPr>
        <w:tab/>
        <w:t>}</w:t>
      </w:r>
    </w:p>
    <w:p w14:paraId="432A9F40" w14:textId="77777777" w:rsidR="0004034F" w:rsidRDefault="0004034F" w:rsidP="0004034F">
      <w:pPr>
        <w:pStyle w:val="Caption"/>
        <w:rPr>
          <w:rFonts w:ascii="Courier New" w:hAnsi="Courier New" w:cs="Courier New"/>
          <w:sz w:val="16"/>
        </w:rPr>
      </w:pPr>
      <w:bookmarkStart w:id="645" w:name="_Ref377504748"/>
      <w:bookmarkStart w:id="646" w:name="_Toc396498153"/>
      <w:bookmarkStart w:id="647" w:name="_Toc396905757"/>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2</w:t>
      </w:r>
      <w:r w:rsidR="009E6BF6">
        <w:fldChar w:fldCharType="end"/>
      </w:r>
      <w:bookmarkEnd w:id="645"/>
      <w:r>
        <w:t xml:space="preserve"> Hasil Data Uji Kelima dari Jurnal (Bagian 1)</w:t>
      </w:r>
      <w:bookmarkEnd w:id="646"/>
      <w:bookmarkEnd w:id="647"/>
    </w:p>
    <w:p w14:paraId="552C2A92" w14:textId="77777777" w:rsidR="0004034F" w:rsidRDefault="0004034F" w:rsidP="0004034F">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p>
    <w:p w14:paraId="1A6A1874" w14:textId="77777777" w:rsidR="004768EA" w:rsidRPr="00603345" w:rsidRDefault="004768EA" w:rsidP="0004034F">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p>
    <w:p w14:paraId="7338E5D1"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603345">
        <w:rPr>
          <w:rFonts w:ascii="Courier New" w:hAnsi="Courier New" w:cs="Courier New"/>
          <w:sz w:val="16"/>
          <w:szCs w:val="16"/>
        </w:rPr>
        <w:tab/>
      </w:r>
      <w:r w:rsidRPr="00603345">
        <w:rPr>
          <w:rFonts w:ascii="Courier New" w:hAnsi="Courier New" w:cs="Courier New"/>
          <w:sz w:val="16"/>
          <w:szCs w:val="16"/>
        </w:rPr>
        <w:tab/>
      </w:r>
      <w:r w:rsidRPr="00603345">
        <w:rPr>
          <w:rFonts w:ascii="Courier New" w:hAnsi="Courier New" w:cs="Courier New"/>
          <w:sz w:val="16"/>
          <w:szCs w:val="16"/>
        </w:rPr>
        <w:tab/>
      </w:r>
      <w:r w:rsidRPr="003334E5">
        <w:rPr>
          <w:rFonts w:ascii="Courier New" w:hAnsi="Courier New" w:cs="Courier New"/>
          <w:sz w:val="16"/>
          <w:szCs w:val="16"/>
          <w:highlight w:val="lightGray"/>
        </w:rPr>
        <w:t>if (Packet.isReply(packet)) {</w:t>
      </w:r>
    </w:p>
    <w:p w14:paraId="68D56E4C"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ReplyPacket replyPacket = new ReplyPacket(packet);</w:t>
      </w:r>
    </w:p>
    <w:p w14:paraId="5EF53EB0"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int packetLength = replyPacket.getLength();</w:t>
      </w:r>
    </w:p>
    <w:p w14:paraId="0172C10E"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if (packetLength &lt; Packet.HEADER_SIZE) {</w:t>
      </w:r>
    </w:p>
    <w:p w14:paraId="2A64E4C5"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logWriter.println("&gt;&gt;&gt;&gt;&gt;&gt;&gt;&gt;&gt;&gt; PacketDispatcher WARNING: WRONG received packet length = " + packetLength);</w:t>
      </w:r>
    </w:p>
    <w:p w14:paraId="7BA91342"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w:t>
      </w:r>
    </w:p>
    <w:p w14:paraId="2054D170"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if (commandsNumberForTrace &gt; 0) {</w:t>
      </w:r>
    </w:p>
    <w:p w14:paraId="70F37AB2"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int replyID = replyPacket.getId();</w:t>
      </w:r>
    </w:p>
    <w:p w14:paraId="47B6E3AB"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int begCommandId = begCommandIdForTrace &gt; 1 ? begCommandIdForTrace : 1;</w:t>
      </w:r>
    </w:p>
    <w:p w14:paraId="4E48EB44"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if (replyID &gt;= begCommandId) {</w:t>
      </w:r>
    </w:p>
    <w:p w14:paraId="5E7668DE"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if ((replyID - begCommandId) &lt; commandsNumberForTrace) {</w:t>
      </w:r>
    </w:p>
    <w:p w14:paraId="7FA1EC54"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logWriter.println("&gt;&gt;&gt;&gt;&gt;&gt;&gt;&gt;&gt;&gt; PacketDispatcher: Received REPLY ID = " + replyID);</w:t>
      </w:r>
    </w:p>
    <w:p w14:paraId="01F45100"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w:t>
      </w:r>
    </w:p>
    <w:p w14:paraId="14D4117E"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w:t>
      </w:r>
    </w:p>
    <w:p w14:paraId="26AFD3DD"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w:t>
      </w:r>
    </w:p>
    <w:p w14:paraId="425F7B89"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commandsSynchronyzer.notifyThread(replyPacket);</w:t>
      </w:r>
    </w:p>
    <w:p w14:paraId="6412FDBA"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r>
      <w:r w:rsidRPr="003334E5">
        <w:rPr>
          <w:rFonts w:ascii="Courier New" w:hAnsi="Courier New" w:cs="Courier New"/>
          <w:sz w:val="16"/>
          <w:szCs w:val="16"/>
          <w:highlight w:val="lightGray"/>
        </w:rPr>
        <w:tab/>
        <w:t>}</w:t>
      </w:r>
      <w:r w:rsidRPr="00603345">
        <w:rPr>
          <w:rFonts w:ascii="Courier New" w:hAnsi="Courier New" w:cs="Courier New"/>
          <w:sz w:val="16"/>
          <w:szCs w:val="16"/>
        </w:rPr>
        <w:t xml:space="preserve"> </w:t>
      </w:r>
      <w:r w:rsidRPr="003334E5">
        <w:rPr>
          <w:rFonts w:ascii="Courier New" w:hAnsi="Courier New" w:cs="Courier New"/>
          <w:sz w:val="16"/>
          <w:szCs w:val="16"/>
          <w:highlight w:val="cyan"/>
        </w:rPr>
        <w:t>else {</w:t>
      </w:r>
    </w:p>
    <w:p w14:paraId="479CA2EF"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EventPacket eventPacket = new EventPacket(packet);</w:t>
      </w:r>
    </w:p>
    <w:p w14:paraId="5F2386E9"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ParsedEvent[] parsedEvents = ParsedEvent.parseEventPacket(eventPacket);</w:t>
      </w:r>
    </w:p>
    <w:p w14:paraId="70FB7B8C"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if ((eventRequestIDForTrace &gt;= 0) || (eventKindForTrace &gt; 0)) {</w:t>
      </w:r>
    </w:p>
    <w:p w14:paraId="7ABFA111"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for (int i = 0; i &lt; parsedEvents.length; i++) {</w:t>
      </w:r>
    </w:p>
    <w:p w14:paraId="24930915"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boolean trace = false;</w:t>
      </w:r>
    </w:p>
    <w:p w14:paraId="37D02081"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int eventRequestID = parsedEvents[i].getRequestID();</w:t>
      </w:r>
    </w:p>
    <w:p w14:paraId="467BBF58"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if (eventRequestIDForTrace == 0) {</w:t>
      </w:r>
    </w:p>
    <w:p w14:paraId="14685B94"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trace = true;</w:t>
      </w:r>
    </w:p>
    <w:p w14:paraId="028DF09F"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 else {</w:t>
      </w:r>
    </w:p>
    <w:p w14:paraId="1A54AB8D"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if (eventRequestID == eventRequestIDForTrace) {</w:t>
      </w:r>
    </w:p>
    <w:p w14:paraId="3D460502"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trace = true;</w:t>
      </w:r>
    </w:p>
    <w:p w14:paraId="423B04D4"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w:t>
      </w:r>
    </w:p>
    <w:p w14:paraId="6D351074"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w:t>
      </w:r>
    </w:p>
    <w:p w14:paraId="27C5315F"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byte eventKind = parsedEvents[i].getEventKind();</w:t>
      </w:r>
    </w:p>
    <w:p w14:paraId="5303CD79"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if (eventKind == eventKindForTrace) {</w:t>
      </w:r>
    </w:p>
    <w:p w14:paraId="53EE6B21"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trace = true;</w:t>
      </w:r>
    </w:p>
    <w:p w14:paraId="7C90B876"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lastRenderedPageBreak/>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w:t>
      </w:r>
    </w:p>
    <w:p w14:paraId="57018126"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if (trace) {</w:t>
      </w:r>
    </w:p>
    <w:p w14:paraId="6FC4796D"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logWriter.println("&gt;&gt;&gt;&gt;&gt;&gt;&gt;&gt;&gt;&gt; PacketDispatcher: Received_EVENT[" + i + "]: eventRequestID= " + eventRequestID + "; eventKind =  " + eventKind + "("</w:t>
      </w:r>
      <w:r w:rsidRPr="003334E5">
        <w:rPr>
          <w:rFonts w:ascii="Courier New" w:hAnsi="Courier New" w:cs="Courier New"/>
          <w:sz w:val="16"/>
          <w:szCs w:val="16"/>
          <w:highlight w:val="cyan"/>
        </w:rPr>
        <w:tab/>
        <w:t>+ JDWPConstants.EventKind.getName(eventKind) + ")");</w:t>
      </w:r>
    </w:p>
    <w:p w14:paraId="5F7336A5" w14:textId="77777777" w:rsidR="009A1897"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w:t>
      </w:r>
    </w:p>
    <w:p w14:paraId="62042F15" w14:textId="77777777" w:rsidR="0004034F" w:rsidRDefault="0004034F" w:rsidP="0004034F">
      <w:pPr>
        <w:pStyle w:val="Caption"/>
      </w:pPr>
      <w:bookmarkStart w:id="648" w:name="_Toc396498154"/>
      <w:bookmarkStart w:id="649" w:name="_Toc396905758"/>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3</w:t>
      </w:r>
      <w:r w:rsidR="009E6BF6">
        <w:fldChar w:fldCharType="end"/>
      </w:r>
      <w:r>
        <w:t xml:space="preserve"> Hasil Data Uji Kelima dari Jurnal (Bagian 2)</w:t>
      </w:r>
      <w:bookmarkEnd w:id="648"/>
      <w:bookmarkEnd w:id="649"/>
    </w:p>
    <w:p w14:paraId="558F1BFC" w14:textId="77777777" w:rsidR="007C4F12" w:rsidRPr="007C4F12" w:rsidRDefault="007C4F12" w:rsidP="007C4F12">
      <w:pPr>
        <w:rPr>
          <w:highlight w:val="cyan"/>
        </w:rPr>
      </w:pPr>
    </w:p>
    <w:p w14:paraId="6E3166D7"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w:t>
      </w:r>
    </w:p>
    <w:p w14:paraId="78432D34"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w:t>
      </w:r>
    </w:p>
    <w:p w14:paraId="442A21B2"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eventsSynchronyzer.notifyThread(eventPacket);</w:t>
      </w:r>
    </w:p>
    <w:p w14:paraId="1F5B829B"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w:t>
      </w:r>
    </w:p>
    <w:p w14:paraId="14AE3F17" w14:textId="77777777" w:rsidR="009A1897" w:rsidRPr="0060334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3334E5">
        <w:rPr>
          <w:rFonts w:ascii="Courier New" w:hAnsi="Courier New" w:cs="Courier New"/>
          <w:sz w:val="16"/>
          <w:szCs w:val="16"/>
          <w:highlight w:val="cyan"/>
        </w:rPr>
        <w:tab/>
      </w:r>
      <w:r w:rsidRPr="003334E5">
        <w:rPr>
          <w:rFonts w:ascii="Courier New" w:hAnsi="Courier New" w:cs="Courier New"/>
          <w:sz w:val="16"/>
          <w:szCs w:val="16"/>
          <w:highlight w:val="cyan"/>
        </w:rPr>
        <w:tab/>
        <w:t>}</w:t>
      </w:r>
    </w:p>
    <w:p w14:paraId="7BB71378" w14:textId="77777777" w:rsidR="009A1897" w:rsidRPr="0060334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603345">
        <w:rPr>
          <w:rFonts w:ascii="Courier New" w:hAnsi="Courier New" w:cs="Courier New"/>
          <w:sz w:val="16"/>
          <w:szCs w:val="16"/>
        </w:rPr>
        <w:tab/>
      </w:r>
      <w:r w:rsidRPr="003334E5">
        <w:rPr>
          <w:rFonts w:ascii="Courier New" w:hAnsi="Courier New" w:cs="Courier New"/>
          <w:sz w:val="16"/>
          <w:szCs w:val="16"/>
          <w:highlight w:val="lightGray"/>
        </w:rPr>
        <w:t>connectionException = new TimeoutException(true);</w:t>
      </w:r>
    </w:p>
    <w:p w14:paraId="3972D2B0"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red"/>
        </w:rPr>
      </w:pPr>
      <w:r w:rsidRPr="00603345">
        <w:rPr>
          <w:rFonts w:ascii="Courier New" w:hAnsi="Courier New" w:cs="Courier New"/>
          <w:sz w:val="16"/>
          <w:szCs w:val="16"/>
        </w:rPr>
        <w:tab/>
        <w:t xml:space="preserve">} </w:t>
      </w:r>
      <w:r w:rsidRPr="003334E5">
        <w:rPr>
          <w:rFonts w:ascii="Courier New" w:hAnsi="Courier New" w:cs="Courier New"/>
          <w:sz w:val="16"/>
          <w:szCs w:val="16"/>
          <w:highlight w:val="red"/>
        </w:rPr>
        <w:t>catch (IOException e) {</w:t>
      </w:r>
    </w:p>
    <w:p w14:paraId="05097997"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red"/>
        </w:rPr>
      </w:pPr>
      <w:r w:rsidRPr="003334E5">
        <w:rPr>
          <w:rFonts w:ascii="Courier New" w:hAnsi="Courier New" w:cs="Courier New"/>
          <w:sz w:val="16"/>
          <w:szCs w:val="16"/>
          <w:highlight w:val="red"/>
        </w:rPr>
        <w:tab/>
      </w:r>
      <w:r w:rsidRPr="003334E5">
        <w:rPr>
          <w:rFonts w:ascii="Courier New" w:hAnsi="Courier New" w:cs="Courier New"/>
          <w:sz w:val="16"/>
          <w:szCs w:val="16"/>
          <w:highlight w:val="red"/>
        </w:rPr>
        <w:tab/>
        <w:t>connectionException = e;</w:t>
      </w:r>
    </w:p>
    <w:p w14:paraId="578A4C8D"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red"/>
        </w:rPr>
      </w:pPr>
      <w:r w:rsidRPr="003334E5">
        <w:rPr>
          <w:rFonts w:ascii="Courier New" w:hAnsi="Courier New" w:cs="Courier New"/>
          <w:sz w:val="16"/>
          <w:szCs w:val="16"/>
          <w:highlight w:val="red"/>
        </w:rPr>
        <w:tab/>
      </w:r>
      <w:r w:rsidRPr="003334E5">
        <w:rPr>
          <w:rFonts w:ascii="Courier New" w:hAnsi="Courier New" w:cs="Courier New"/>
          <w:sz w:val="16"/>
          <w:szCs w:val="16"/>
          <w:highlight w:val="red"/>
        </w:rPr>
        <w:tab/>
        <w:t>e.printStackTrace();</w:t>
      </w:r>
    </w:p>
    <w:p w14:paraId="6FA7ADFD"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Yellow"/>
        </w:rPr>
      </w:pPr>
      <w:r w:rsidRPr="003334E5">
        <w:rPr>
          <w:rFonts w:ascii="Courier New" w:hAnsi="Courier New" w:cs="Courier New"/>
          <w:sz w:val="16"/>
          <w:szCs w:val="16"/>
          <w:highlight w:val="red"/>
        </w:rPr>
        <w:tab/>
        <w:t>}</w:t>
      </w:r>
      <w:r w:rsidRPr="00603345">
        <w:rPr>
          <w:rFonts w:ascii="Courier New" w:hAnsi="Courier New" w:cs="Courier New"/>
          <w:sz w:val="16"/>
          <w:szCs w:val="16"/>
        </w:rPr>
        <w:t xml:space="preserve"> </w:t>
      </w:r>
      <w:r w:rsidRPr="003334E5">
        <w:rPr>
          <w:rFonts w:ascii="Courier New" w:hAnsi="Courier New" w:cs="Courier New"/>
          <w:sz w:val="16"/>
          <w:szCs w:val="16"/>
          <w:highlight w:val="darkYellow"/>
        </w:rPr>
        <w:t>catch (InterruptedException e) {</w:t>
      </w:r>
    </w:p>
    <w:p w14:paraId="0ECAAAEA"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Yellow"/>
        </w:rPr>
      </w:pPr>
      <w:r w:rsidRPr="003334E5">
        <w:rPr>
          <w:rFonts w:ascii="Courier New" w:hAnsi="Courier New" w:cs="Courier New"/>
          <w:sz w:val="16"/>
          <w:szCs w:val="16"/>
          <w:highlight w:val="darkYellow"/>
        </w:rPr>
        <w:tab/>
      </w:r>
      <w:r w:rsidRPr="003334E5">
        <w:rPr>
          <w:rFonts w:ascii="Courier New" w:hAnsi="Courier New" w:cs="Courier New"/>
          <w:sz w:val="16"/>
          <w:szCs w:val="16"/>
          <w:highlight w:val="darkYellow"/>
        </w:rPr>
        <w:tab/>
        <w:t>connectionException = new InterruptedIOException(e.getMessage());</w:t>
      </w:r>
    </w:p>
    <w:p w14:paraId="100B8AFC"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Yellow"/>
        </w:rPr>
      </w:pPr>
      <w:r w:rsidRPr="003334E5">
        <w:rPr>
          <w:rFonts w:ascii="Courier New" w:hAnsi="Courier New" w:cs="Courier New"/>
          <w:sz w:val="16"/>
          <w:szCs w:val="16"/>
          <w:highlight w:val="darkYellow"/>
        </w:rPr>
        <w:tab/>
      </w:r>
      <w:r w:rsidRPr="003334E5">
        <w:rPr>
          <w:rFonts w:ascii="Courier New" w:hAnsi="Courier New" w:cs="Courier New"/>
          <w:sz w:val="16"/>
          <w:szCs w:val="16"/>
          <w:highlight w:val="darkYellow"/>
        </w:rPr>
        <w:tab/>
        <w:t>connectionException.initCause(e);</w:t>
      </w:r>
    </w:p>
    <w:p w14:paraId="25DF8CF6"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Yellow"/>
        </w:rPr>
      </w:pPr>
      <w:r w:rsidRPr="003334E5">
        <w:rPr>
          <w:rFonts w:ascii="Courier New" w:hAnsi="Courier New" w:cs="Courier New"/>
          <w:sz w:val="16"/>
          <w:szCs w:val="16"/>
          <w:highlight w:val="darkYellow"/>
        </w:rPr>
        <w:tab/>
      </w:r>
      <w:r w:rsidRPr="003334E5">
        <w:rPr>
          <w:rFonts w:ascii="Courier New" w:hAnsi="Courier New" w:cs="Courier New"/>
          <w:sz w:val="16"/>
          <w:szCs w:val="16"/>
          <w:highlight w:val="darkYellow"/>
        </w:rPr>
        <w:tab/>
        <w:t>e.printStackTrace();</w:t>
      </w:r>
    </w:p>
    <w:p w14:paraId="0C2F81AD" w14:textId="77777777" w:rsidR="009A1897" w:rsidRPr="0060334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3334E5">
        <w:rPr>
          <w:rFonts w:ascii="Courier New" w:hAnsi="Courier New" w:cs="Courier New"/>
          <w:sz w:val="16"/>
          <w:szCs w:val="16"/>
          <w:highlight w:val="darkYellow"/>
        </w:rPr>
        <w:tab/>
        <w:t>}</w:t>
      </w:r>
    </w:p>
    <w:p w14:paraId="158E8831" w14:textId="77777777" w:rsidR="009A1897" w:rsidRPr="003334E5"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603345">
        <w:rPr>
          <w:rFonts w:ascii="Courier New" w:hAnsi="Courier New" w:cs="Courier New"/>
          <w:sz w:val="16"/>
          <w:szCs w:val="16"/>
        </w:rPr>
        <w:tab/>
      </w:r>
      <w:r w:rsidRPr="003334E5">
        <w:rPr>
          <w:rFonts w:ascii="Courier New" w:hAnsi="Courier New" w:cs="Courier New"/>
          <w:sz w:val="16"/>
          <w:szCs w:val="16"/>
          <w:highlight w:val="lightGray"/>
        </w:rPr>
        <w:t>eventsSynchronyzer.terminate();</w:t>
      </w:r>
    </w:p>
    <w:p w14:paraId="180B7813" w14:textId="77777777" w:rsidR="009A1897" w:rsidRDefault="009A1897" w:rsidP="009A1897">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3334E5">
        <w:rPr>
          <w:rFonts w:ascii="Courier New" w:hAnsi="Courier New" w:cs="Courier New"/>
          <w:sz w:val="16"/>
          <w:szCs w:val="16"/>
          <w:highlight w:val="lightGray"/>
        </w:rPr>
        <w:tab/>
        <w:t>commandsSynchronyzer.terminate();</w:t>
      </w:r>
    </w:p>
    <w:p w14:paraId="0B0A3431" w14:textId="77777777" w:rsidR="006C3F3C" w:rsidRPr="006C3F3C" w:rsidRDefault="009A1897" w:rsidP="006C3F3C">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Pr>
          <w:rFonts w:ascii="Courier New" w:hAnsi="Courier New" w:cs="Courier New"/>
          <w:sz w:val="16"/>
          <w:szCs w:val="16"/>
        </w:rPr>
        <w:t>}</w:t>
      </w:r>
      <w:bookmarkStart w:id="650" w:name="_Ref375835347"/>
    </w:p>
    <w:p w14:paraId="2180F3A0" w14:textId="77777777" w:rsidR="00811172" w:rsidRDefault="00811172" w:rsidP="00811172">
      <w:pPr>
        <w:pStyle w:val="Caption"/>
      </w:pPr>
      <w:bookmarkStart w:id="651" w:name="_Ref376550095"/>
      <w:bookmarkStart w:id="652" w:name="_Toc396498155"/>
      <w:bookmarkStart w:id="653" w:name="_Toc396905759"/>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4</w:t>
      </w:r>
      <w:r w:rsidR="009E6BF6">
        <w:fldChar w:fldCharType="end"/>
      </w:r>
      <w:bookmarkEnd w:id="644"/>
      <w:bookmarkEnd w:id="650"/>
      <w:bookmarkEnd w:id="651"/>
      <w:r>
        <w:t xml:space="preserve"> Hasil Data Uji Kelima dari Jurnal</w:t>
      </w:r>
      <w:r w:rsidR="0004034F">
        <w:t xml:space="preserve"> (Bagian 3)</w:t>
      </w:r>
      <w:bookmarkEnd w:id="652"/>
      <w:bookmarkEnd w:id="653"/>
    </w:p>
    <w:p w14:paraId="6B0F00F6" w14:textId="77777777" w:rsidR="00562B84" w:rsidRDefault="00562B84" w:rsidP="00562B84"/>
    <w:p w14:paraId="39A4D447"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class</w:t>
      </w:r>
      <w:r w:rsidRPr="0005251F">
        <w:rPr>
          <w:rFonts w:ascii="Courier New" w:hAnsi="Courier New" w:cs="Courier New"/>
          <w:sz w:val="16"/>
          <w:szCs w:val="16"/>
          <w:lang w:val="id-ID" w:eastAsia="id-ID"/>
        </w:rPr>
        <w:t xml:space="preserve"> SumPost {</w:t>
      </w:r>
    </w:p>
    <w:p w14:paraId="03708BD4"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sum, prod, avg;</w:t>
      </w:r>
    </w:p>
    <w:p w14:paraId="0FB0E3F0"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sum_and_prod(</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n,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arr,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sum,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prod, </w:t>
      </w:r>
      <w:r w:rsidRPr="0005251F">
        <w:rPr>
          <w:rFonts w:ascii="Courier New" w:hAnsi="Courier New" w:cs="Courier New"/>
          <w:b/>
          <w:bCs/>
          <w:sz w:val="16"/>
          <w:szCs w:val="16"/>
          <w:lang w:val="id-ID" w:eastAsia="id-ID"/>
        </w:rPr>
        <w:t>float</w:t>
      </w:r>
      <w:r w:rsidRPr="0005251F">
        <w:rPr>
          <w:rFonts w:ascii="Courier New" w:hAnsi="Courier New" w:cs="Courier New"/>
          <w:sz w:val="16"/>
          <w:szCs w:val="16"/>
          <w:lang w:val="id-ID" w:eastAsia="id-ID"/>
        </w:rPr>
        <w:t xml:space="preserve"> avg) {</w:t>
      </w:r>
    </w:p>
    <w:p w14:paraId="10253034"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count_sum(sum, arr, n);</w:t>
      </w:r>
    </w:p>
    <w:p w14:paraId="7DB6EF56"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prod = count_prod(sum, arr, n);</w:t>
      </w:r>
    </w:p>
    <w:p w14:paraId="6E08BC23"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60267B55"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3F564605"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count_sum(</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sum,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arr,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n) {</w:t>
      </w:r>
    </w:p>
    <w:p w14:paraId="6BC8F4FF"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sum = 0;</w:t>
      </w:r>
    </w:p>
    <w:p w14:paraId="176BC9E8"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for</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i = 1; i &lt; n; i++) {</w:t>
      </w:r>
    </w:p>
    <w:p w14:paraId="1D2D9915"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sum = sum + arr[i];</w:t>
      </w:r>
    </w:p>
    <w:p w14:paraId="79567F43"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065D15DE"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avg = sum / n;</w:t>
      </w:r>
    </w:p>
    <w:p w14:paraId="3C1CA81C"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326A186F"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2B382122"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count_prod(</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prod,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arr,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n) {</w:t>
      </w:r>
    </w:p>
    <w:p w14:paraId="235BE1C8"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prod = 0;</w:t>
      </w:r>
    </w:p>
    <w:p w14:paraId="16F173A0"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lastRenderedPageBreak/>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for</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i = 1; i &lt; n; i++) {</w:t>
      </w:r>
    </w:p>
    <w:p w14:paraId="47ED7CEB"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prod = prod + arr[i];</w:t>
      </w:r>
    </w:p>
    <w:p w14:paraId="7CDE1B42"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6FC8B5A6"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return</w:t>
      </w:r>
      <w:r w:rsidRPr="0005251F">
        <w:rPr>
          <w:rFonts w:ascii="Courier New" w:hAnsi="Courier New" w:cs="Courier New"/>
          <w:sz w:val="16"/>
          <w:szCs w:val="16"/>
          <w:lang w:val="id-ID" w:eastAsia="id-ID"/>
        </w:rPr>
        <w:t xml:space="preserve"> prod;</w:t>
      </w:r>
    </w:p>
    <w:p w14:paraId="01ED991F"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1317D876" w14:textId="77777777" w:rsidR="00562B84" w:rsidRPr="0005251F" w:rsidRDefault="00562B84" w:rsidP="00562B84">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rPr>
          <w:rFonts w:ascii="Courier New" w:hAnsi="Courier New" w:cs="Courier New"/>
          <w:sz w:val="16"/>
          <w:szCs w:val="16"/>
          <w:lang w:eastAsia="id-ID"/>
        </w:rPr>
      </w:pPr>
      <w:r w:rsidRPr="0005251F">
        <w:rPr>
          <w:rFonts w:ascii="Courier New" w:hAnsi="Courier New" w:cs="Courier New"/>
          <w:sz w:val="16"/>
          <w:szCs w:val="16"/>
          <w:lang w:val="id-ID" w:eastAsia="id-ID"/>
        </w:rPr>
        <w:t>}</w:t>
      </w:r>
    </w:p>
    <w:p w14:paraId="14D7E211" w14:textId="77777777" w:rsidR="00562B84" w:rsidRDefault="00562B84" w:rsidP="00562B84">
      <w:pPr>
        <w:pStyle w:val="Caption"/>
      </w:pPr>
      <w:bookmarkStart w:id="654" w:name="_Ref377195742"/>
      <w:bookmarkStart w:id="655" w:name="_Toc396498156"/>
      <w:bookmarkStart w:id="656" w:name="_Toc396905760"/>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5</w:t>
      </w:r>
      <w:r w:rsidR="009E6BF6">
        <w:fldChar w:fldCharType="end"/>
      </w:r>
      <w:bookmarkEnd w:id="654"/>
      <w:r>
        <w:t xml:space="preserve"> Hasil Panduan Ekstraksi Fungsi </w:t>
      </w:r>
      <w:r>
        <w:rPr>
          <w:i/>
        </w:rPr>
        <w:t xml:space="preserve">Plugin </w:t>
      </w:r>
      <w:r>
        <w:t>pada Data Uji Pertama</w:t>
      </w:r>
      <w:bookmarkEnd w:id="655"/>
      <w:bookmarkEnd w:id="656"/>
      <w:r>
        <w:t xml:space="preserve"> </w:t>
      </w:r>
    </w:p>
    <w:p w14:paraId="39085D53" w14:textId="77777777" w:rsidR="009A1897" w:rsidRDefault="006561B7" w:rsidP="00811172">
      <w:r>
        <w:rPr>
          <w:noProof/>
          <w:lang w:eastAsia="en-US"/>
        </w:rPr>
        <w:drawing>
          <wp:inline distT="0" distB="0" distL="0" distR="0" wp14:anchorId="790E5780" wp14:editId="363FD099">
            <wp:extent cx="3710305" cy="1743764"/>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3710305" cy="1743764"/>
                    </a:xfrm>
                    <a:prstGeom prst="rect">
                      <a:avLst/>
                    </a:prstGeom>
                  </pic:spPr>
                </pic:pic>
              </a:graphicData>
            </a:graphic>
          </wp:inline>
        </w:drawing>
      </w:r>
    </w:p>
    <w:p w14:paraId="10F10702" w14:textId="77777777" w:rsidR="006561B7" w:rsidRDefault="006561B7" w:rsidP="00811172">
      <w:r>
        <w:rPr>
          <w:noProof/>
          <w:lang w:eastAsia="en-US"/>
        </w:rPr>
        <w:drawing>
          <wp:inline distT="0" distB="0" distL="0" distR="0" wp14:anchorId="4932443D" wp14:editId="2870BD04">
            <wp:extent cx="3710305" cy="1649024"/>
            <wp:effectExtent l="0" t="0" r="4445"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3710305" cy="1649024"/>
                    </a:xfrm>
                    <a:prstGeom prst="rect">
                      <a:avLst/>
                    </a:prstGeom>
                  </pic:spPr>
                </pic:pic>
              </a:graphicData>
            </a:graphic>
          </wp:inline>
        </w:drawing>
      </w:r>
    </w:p>
    <w:p w14:paraId="09A680A4" w14:textId="77777777" w:rsidR="006561B7" w:rsidRDefault="006561B7" w:rsidP="00811172"/>
    <w:bookmarkEnd w:id="563"/>
    <w:p w14:paraId="53A1CDC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class</w:t>
      </w:r>
      <w:r w:rsidRPr="0005251F">
        <w:rPr>
          <w:rFonts w:ascii="Courier New" w:hAnsi="Courier New" w:cs="Courier New"/>
          <w:sz w:val="16"/>
          <w:szCs w:val="16"/>
          <w:lang w:val="id-ID" w:eastAsia="id-ID"/>
        </w:rPr>
        <w:t xml:space="preserve"> SalePost {</w:t>
      </w:r>
    </w:p>
    <w:p w14:paraId="0160EA1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sale;</w:t>
      </w:r>
    </w:p>
    <w:p w14:paraId="7E02670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pay, profit;</w:t>
      </w:r>
    </w:p>
    <w:p w14:paraId="3D37412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read_input(</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days) {</w:t>
      </w:r>
    </w:p>
    <w:p w14:paraId="0BCA35E1" w14:textId="77777777" w:rsidR="00D64138"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i;</w:t>
      </w:r>
    </w:p>
    <w:p w14:paraId="6781B6A1" w14:textId="77777777" w:rsidR="007C4F12" w:rsidRPr="007C4F12" w:rsidRDefault="007C4F12"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Pr>
          <w:rFonts w:ascii="Courier New" w:hAnsi="Courier New" w:cs="Courier New"/>
          <w:sz w:val="16"/>
          <w:szCs w:val="16"/>
          <w:lang w:eastAsia="id-ID"/>
        </w:rPr>
        <w:tab/>
      </w:r>
      <w:r>
        <w:rPr>
          <w:rFonts w:ascii="Courier New" w:hAnsi="Courier New" w:cs="Courier New"/>
          <w:sz w:val="16"/>
          <w:szCs w:val="16"/>
          <w:lang w:eastAsia="id-ID"/>
        </w:rPr>
        <w:tab/>
      </w:r>
      <w:r w:rsidRPr="0005251F">
        <w:rPr>
          <w:rFonts w:ascii="Courier New" w:hAnsi="Courier New" w:cs="Courier New"/>
          <w:sz w:val="16"/>
          <w:szCs w:val="16"/>
          <w:lang w:val="id-ID" w:eastAsia="id-ID"/>
        </w:rPr>
        <w:t>i = 0;</w:t>
      </w:r>
    </w:p>
    <w:p w14:paraId="764819AC" w14:textId="77777777" w:rsidR="00562B84" w:rsidRDefault="00562B84" w:rsidP="00562B84">
      <w:pPr>
        <w:pStyle w:val="Caption"/>
      </w:pPr>
      <w:bookmarkStart w:id="657" w:name="_Ref377505206"/>
      <w:bookmarkStart w:id="658" w:name="_Toc396498157"/>
      <w:bookmarkStart w:id="659" w:name="_Toc396905761"/>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6</w:t>
      </w:r>
      <w:r w:rsidR="009E6BF6">
        <w:fldChar w:fldCharType="end"/>
      </w:r>
      <w:bookmarkEnd w:id="657"/>
      <w:r>
        <w:t xml:space="preserve"> Hasil Panduan Ekstraksi Fungsi </w:t>
      </w:r>
      <w:r>
        <w:rPr>
          <w:i/>
        </w:rPr>
        <w:t xml:space="preserve">Plugin </w:t>
      </w:r>
      <w:r>
        <w:t>pada Data Uji Kedua (Bagian 1)</w:t>
      </w:r>
      <w:bookmarkEnd w:id="658"/>
      <w:bookmarkEnd w:id="659"/>
    </w:p>
    <w:p w14:paraId="470DDDDC" w14:textId="77777777" w:rsidR="004768EA" w:rsidRPr="004768EA" w:rsidRDefault="004768EA" w:rsidP="004768EA">
      <w:pPr>
        <w:rPr>
          <w:sz w:val="18"/>
        </w:rPr>
      </w:pPr>
    </w:p>
    <w:p w14:paraId="7A051CD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lastRenderedPageBreak/>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while</w:t>
      </w:r>
      <w:r w:rsidRPr="0005251F">
        <w:rPr>
          <w:rFonts w:ascii="Courier New" w:hAnsi="Courier New" w:cs="Courier New"/>
          <w:sz w:val="16"/>
          <w:szCs w:val="16"/>
          <w:lang w:val="id-ID" w:eastAsia="id-ID"/>
        </w:rPr>
        <w:t xml:space="preserve"> (i &lt; days) {</w:t>
      </w:r>
    </w:p>
    <w:p w14:paraId="3130F8E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i = i + 1;</w:t>
      </w:r>
    </w:p>
    <w:p w14:paraId="3EC91C1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ale[i] = my_read();</w:t>
      </w:r>
    </w:p>
    <w:p w14:paraId="44469ED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6447FF0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390EE15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0AE6C85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compute_Pay(</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days,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sale) {</w:t>
      </w:r>
    </w:p>
    <w:p w14:paraId="52A0FC1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total_pay;</w:t>
      </w:r>
    </w:p>
    <w:p w14:paraId="04F2C3B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j;</w:t>
      </w:r>
    </w:p>
    <w:p w14:paraId="704AE50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total_pay = 0;</w:t>
      </w:r>
    </w:p>
    <w:p w14:paraId="0441E59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for</w:t>
      </w:r>
      <w:r w:rsidRPr="0005251F">
        <w:rPr>
          <w:rFonts w:ascii="Courier New" w:hAnsi="Courier New" w:cs="Courier New"/>
          <w:sz w:val="16"/>
          <w:szCs w:val="16"/>
          <w:lang w:val="id-ID" w:eastAsia="id-ID"/>
        </w:rPr>
        <w:t xml:space="preserve"> (j = 1; j &lt; days; j++) {</w:t>
      </w:r>
    </w:p>
    <w:p w14:paraId="6F11787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total_pay = total_pay + 0.1 * sale[j];</w:t>
      </w:r>
    </w:p>
    <w:p w14:paraId="0C4675C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sale[j] &gt; 1000) {</w:t>
      </w:r>
    </w:p>
    <w:p w14:paraId="0621D89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total_pay = total_pay + 50;</w:t>
      </w:r>
    </w:p>
    <w:p w14:paraId="5B7E1B2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0FE37C6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25287D3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return</w:t>
      </w:r>
      <w:r w:rsidRPr="0005251F">
        <w:rPr>
          <w:rFonts w:ascii="Courier New" w:hAnsi="Courier New" w:cs="Courier New"/>
          <w:sz w:val="16"/>
          <w:szCs w:val="16"/>
          <w:lang w:val="id-ID" w:eastAsia="id-ID"/>
        </w:rPr>
        <w:t xml:space="preserve"> total_pay;</w:t>
      </w:r>
    </w:p>
    <w:p w14:paraId="1D57B1B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4849AF6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4DDB71F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compute_Sale(</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days,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sale) {</w:t>
      </w:r>
    </w:p>
    <w:p w14:paraId="76AFDF4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total_sale;</w:t>
      </w:r>
    </w:p>
    <w:p w14:paraId="5414A83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j;</w:t>
      </w:r>
    </w:p>
    <w:p w14:paraId="37870E1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total_sale = 0;</w:t>
      </w:r>
    </w:p>
    <w:p w14:paraId="533471B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for</w:t>
      </w:r>
      <w:r w:rsidRPr="0005251F">
        <w:rPr>
          <w:rFonts w:ascii="Courier New" w:hAnsi="Courier New" w:cs="Courier New"/>
          <w:sz w:val="16"/>
          <w:szCs w:val="16"/>
          <w:lang w:val="id-ID" w:eastAsia="id-ID"/>
        </w:rPr>
        <w:t xml:space="preserve"> (j = 1; j &lt; days; j++) {</w:t>
      </w:r>
    </w:p>
    <w:p w14:paraId="1DFAEF1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total_sale = total_sale + sale[j];</w:t>
      </w:r>
    </w:p>
    <w:p w14:paraId="3EB22F8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54D5108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return</w:t>
      </w:r>
      <w:r w:rsidRPr="0005251F">
        <w:rPr>
          <w:rFonts w:ascii="Courier New" w:hAnsi="Courier New" w:cs="Courier New"/>
          <w:sz w:val="16"/>
          <w:szCs w:val="16"/>
          <w:lang w:val="id-ID" w:eastAsia="id-ID"/>
        </w:rPr>
        <w:t xml:space="preserve"> total_sale;</w:t>
      </w:r>
    </w:p>
    <w:p w14:paraId="0CE8BCE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57A3AEE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3D7A9F1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compute_Avg_Pay(</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days,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sale) {</w:t>
      </w:r>
    </w:p>
    <w:p w14:paraId="24367C9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total_pay;</w:t>
      </w:r>
    </w:p>
    <w:p w14:paraId="5956860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pay;</w:t>
      </w:r>
    </w:p>
    <w:p w14:paraId="67604D7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total_pay = compute_Pay(days, sale);</w:t>
      </w:r>
    </w:p>
    <w:p w14:paraId="7489FF9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pay = total_pay / days + 100;</w:t>
      </w:r>
    </w:p>
    <w:p w14:paraId="6D201B4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return</w:t>
      </w:r>
      <w:r w:rsidRPr="0005251F">
        <w:rPr>
          <w:rFonts w:ascii="Courier New" w:hAnsi="Courier New" w:cs="Courier New"/>
          <w:sz w:val="16"/>
          <w:szCs w:val="16"/>
          <w:lang w:val="id-ID" w:eastAsia="id-ID"/>
        </w:rPr>
        <w:t xml:space="preserve"> pay;</w:t>
      </w:r>
    </w:p>
    <w:p w14:paraId="03C251C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50C7E59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1FBF580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compute_Profit(</w:t>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cost,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sale,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days) {</w:t>
      </w:r>
    </w:p>
    <w:p w14:paraId="0A9FCDC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total_sale, profit;</w:t>
      </w:r>
    </w:p>
    <w:p w14:paraId="2FA6BDC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total_sale = compute_Sale(days, sale);</w:t>
      </w:r>
    </w:p>
    <w:p w14:paraId="2ACAB39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profit = 0.9 * total_sale - cost;</w:t>
      </w:r>
    </w:p>
    <w:p w14:paraId="3D5861D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return</w:t>
      </w:r>
      <w:r w:rsidRPr="0005251F">
        <w:rPr>
          <w:rFonts w:ascii="Courier New" w:hAnsi="Courier New" w:cs="Courier New"/>
          <w:sz w:val="16"/>
          <w:szCs w:val="16"/>
          <w:lang w:val="id-ID" w:eastAsia="id-ID"/>
        </w:rPr>
        <w:t xml:space="preserve"> profit;</w:t>
      </w:r>
    </w:p>
    <w:p w14:paraId="02AEB24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02FB001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723FADE7" w14:textId="77777777" w:rsidR="00D64138"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sale_Pay_Profit(</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days, </w:t>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cost,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sale, </w:t>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pay, </w:t>
      </w:r>
      <w:r w:rsidRPr="0005251F">
        <w:rPr>
          <w:rFonts w:ascii="Courier New" w:hAnsi="Courier New" w:cs="Courier New"/>
          <w:b/>
          <w:bCs/>
          <w:sz w:val="16"/>
          <w:szCs w:val="16"/>
          <w:lang w:val="id-ID" w:eastAsia="id-ID"/>
        </w:rPr>
        <w:t>double</w:t>
      </w:r>
      <w:r w:rsidRPr="0005251F">
        <w:rPr>
          <w:rFonts w:ascii="Courier New" w:hAnsi="Courier New" w:cs="Courier New"/>
          <w:sz w:val="16"/>
          <w:szCs w:val="16"/>
          <w:lang w:val="id-ID" w:eastAsia="id-ID"/>
        </w:rPr>
        <w:t xml:space="preserve"> profit, </w:t>
      </w:r>
      <w:r w:rsidRPr="0005251F">
        <w:rPr>
          <w:rFonts w:ascii="Courier New" w:hAnsi="Courier New" w:cs="Courier New"/>
          <w:b/>
          <w:bCs/>
          <w:sz w:val="16"/>
          <w:szCs w:val="16"/>
          <w:lang w:val="id-ID" w:eastAsia="id-ID"/>
        </w:rPr>
        <w:t>boolean</w:t>
      </w:r>
      <w:r w:rsidRPr="0005251F">
        <w:rPr>
          <w:rFonts w:ascii="Courier New" w:hAnsi="Courier New" w:cs="Courier New"/>
          <w:sz w:val="16"/>
          <w:szCs w:val="16"/>
          <w:lang w:val="id-ID" w:eastAsia="id-ID"/>
        </w:rPr>
        <w:t xml:space="preserve"> process) {</w:t>
      </w:r>
    </w:p>
    <w:p w14:paraId="0FFF5A32" w14:textId="77777777" w:rsidR="00562B84" w:rsidRDefault="00562B84" w:rsidP="00562B84">
      <w:pPr>
        <w:pStyle w:val="Caption"/>
      </w:pPr>
      <w:bookmarkStart w:id="660" w:name="_Toc396498158"/>
      <w:bookmarkStart w:id="661" w:name="_Toc396905762"/>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7</w:t>
      </w:r>
      <w:r w:rsidR="009E6BF6">
        <w:fldChar w:fldCharType="end"/>
      </w:r>
      <w:r>
        <w:t xml:space="preserve"> Hasil Panduan Ekstraksi Fungsi </w:t>
      </w:r>
      <w:r>
        <w:rPr>
          <w:i/>
        </w:rPr>
        <w:t xml:space="preserve">Plugin </w:t>
      </w:r>
      <w:r>
        <w:t>pada Data Uji Kedua (Bagian 2)</w:t>
      </w:r>
      <w:bookmarkEnd w:id="660"/>
      <w:bookmarkEnd w:id="661"/>
    </w:p>
    <w:p w14:paraId="5233F5EC" w14:textId="77777777" w:rsidR="004768EA" w:rsidRPr="004768EA" w:rsidRDefault="004768EA" w:rsidP="004768EA">
      <w:pPr>
        <w:rPr>
          <w:sz w:val="18"/>
        </w:rPr>
      </w:pPr>
    </w:p>
    <w:p w14:paraId="2E6E3CB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lastRenderedPageBreak/>
        <w:tab/>
      </w:r>
      <w:r w:rsidRPr="0005251F">
        <w:rPr>
          <w:rFonts w:ascii="Courier New" w:hAnsi="Courier New" w:cs="Courier New"/>
          <w:sz w:val="16"/>
          <w:szCs w:val="16"/>
          <w:lang w:val="id-ID" w:eastAsia="id-ID"/>
        </w:rPr>
        <w:tab/>
        <w:t>read_input(days);</w:t>
      </w:r>
    </w:p>
    <w:p w14:paraId="561B49F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process == </w:t>
      </w:r>
      <w:r w:rsidRPr="0005251F">
        <w:rPr>
          <w:rFonts w:ascii="Courier New" w:hAnsi="Courier New" w:cs="Courier New"/>
          <w:b/>
          <w:bCs/>
          <w:sz w:val="16"/>
          <w:szCs w:val="16"/>
          <w:lang w:val="id-ID" w:eastAsia="id-ID"/>
        </w:rPr>
        <w:t>true</w:t>
      </w:r>
      <w:r w:rsidRPr="0005251F">
        <w:rPr>
          <w:rFonts w:ascii="Courier New" w:hAnsi="Courier New" w:cs="Courier New"/>
          <w:sz w:val="16"/>
          <w:szCs w:val="16"/>
          <w:lang w:val="id-ID" w:eastAsia="id-ID"/>
        </w:rPr>
        <w:t>) {</w:t>
      </w:r>
    </w:p>
    <w:p w14:paraId="6FF13F4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pay = compute_Avg_Pay(days, sale);</w:t>
      </w:r>
    </w:p>
    <w:p w14:paraId="151569A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profit = compute_Profit(cost, sale, days);</w:t>
      </w:r>
    </w:p>
    <w:p w14:paraId="7181E91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1FD788D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2AA8B12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rPr>
          <w:sz w:val="16"/>
          <w:szCs w:val="16"/>
        </w:rPr>
      </w:pPr>
      <w:r w:rsidRPr="0005251F">
        <w:rPr>
          <w:rFonts w:ascii="Courier New" w:hAnsi="Courier New" w:cs="Courier New"/>
          <w:sz w:val="16"/>
          <w:szCs w:val="16"/>
          <w:lang w:val="id-ID" w:eastAsia="id-ID"/>
        </w:rPr>
        <w:t>}</w:t>
      </w:r>
    </w:p>
    <w:p w14:paraId="24A0652E" w14:textId="77777777" w:rsidR="00D64138" w:rsidRDefault="00A83ADA" w:rsidP="00A83ADA">
      <w:pPr>
        <w:pStyle w:val="Caption"/>
      </w:pPr>
      <w:bookmarkStart w:id="662" w:name="_Ref377195749"/>
      <w:bookmarkStart w:id="663" w:name="_Toc396498159"/>
      <w:bookmarkStart w:id="664" w:name="_Toc396905763"/>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8</w:t>
      </w:r>
      <w:r w:rsidR="009E6BF6">
        <w:fldChar w:fldCharType="end"/>
      </w:r>
      <w:bookmarkEnd w:id="662"/>
      <w:r>
        <w:t xml:space="preserve"> </w:t>
      </w:r>
      <w:r w:rsidR="002F311B">
        <w:t xml:space="preserve">Hasil Panduan Ekstraksi Fungsi </w:t>
      </w:r>
      <w:r w:rsidR="002F311B">
        <w:rPr>
          <w:i/>
        </w:rPr>
        <w:t xml:space="preserve">Plugin </w:t>
      </w:r>
      <w:r w:rsidR="002F311B">
        <w:t xml:space="preserve">pada Data Uji </w:t>
      </w:r>
      <w:r>
        <w:t>Kedua</w:t>
      </w:r>
      <w:r w:rsidR="00562B84">
        <w:t xml:space="preserve"> (Bagian 3)</w:t>
      </w:r>
      <w:bookmarkEnd w:id="663"/>
      <w:bookmarkEnd w:id="664"/>
    </w:p>
    <w:p w14:paraId="38566AE8" w14:textId="77777777" w:rsidR="00D64138" w:rsidRDefault="00D64138" w:rsidP="00D64138"/>
    <w:p w14:paraId="66500DE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class</w:t>
      </w:r>
      <w:r w:rsidRPr="0005251F">
        <w:rPr>
          <w:rFonts w:ascii="Courier New" w:hAnsi="Courier New" w:cs="Courier New"/>
          <w:sz w:val="16"/>
          <w:szCs w:val="16"/>
          <w:lang w:val="id-ID" w:eastAsia="id-ID"/>
        </w:rPr>
        <w:t xml:space="preserve"> ShowPost {</w:t>
      </w:r>
    </w:p>
    <w:p w14:paraId="2832965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show() {</w:t>
      </w:r>
    </w:p>
    <w:p w14:paraId="37BF24C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init();</w:t>
      </w:r>
    </w:p>
    <w:p w14:paraId="3AF2F2E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call_SetData();</w:t>
      </w:r>
    </w:p>
    <w:p w14:paraId="155E9258" w14:textId="77777777" w:rsidR="00D64138" w:rsidRPr="0005251F" w:rsidRDefault="00D64138" w:rsidP="00B433B3">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call_Frame();</w:t>
      </w:r>
    </w:p>
    <w:p w14:paraId="6820F37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5327F5B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3F0B3CA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init() {</w:t>
      </w:r>
    </w:p>
    <w:p w14:paraId="2D21FF0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Main m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Main(filename);</w:t>
      </w:r>
    </w:p>
    <w:p w14:paraId="0C42544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list = m.al;</w:t>
      </w:r>
    </w:p>
    <w:p w14:paraId="67A8680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num_rows = list.size() + 1;</w:t>
      </w:r>
    </w:p>
    <w:p w14:paraId="42ACE4B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num_cols = 4;</w:t>
      </w:r>
    </w:p>
    <w:p w14:paraId="7DCFDF9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m_data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String[num_rows][num_cols];</w:t>
      </w:r>
    </w:p>
    <w:p w14:paraId="2AC218F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ColumnName(0, m_colNames[0]);</w:t>
      </w:r>
    </w:p>
    <w:p w14:paraId="7343DB7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ColumnName(1, m_colNames[1]);</w:t>
      </w:r>
    </w:p>
    <w:p w14:paraId="0D4694F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ColumnName(2, m_colNames[2]);</w:t>
      </w:r>
    </w:p>
    <w:p w14:paraId="67CD4E3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ColumnName(3, m_colNames[3]);</w:t>
      </w:r>
    </w:p>
    <w:p w14:paraId="4A3FBF8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0AA33C1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334511F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call_Frame() {</w:t>
      </w:r>
    </w:p>
    <w:p w14:paraId="7BCF729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JTable table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JTable(</w:t>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w:t>
      </w:r>
    </w:p>
    <w:p w14:paraId="606B213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JFrame frame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JFrame();</w:t>
      </w:r>
    </w:p>
    <w:p w14:paraId="08E5C3E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me.setTitle("File Analysis Report");</w:t>
      </w:r>
    </w:p>
    <w:p w14:paraId="719919A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me.getContentPane().setLayout(</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BorderLayout());</w:t>
      </w:r>
    </w:p>
    <w:p w14:paraId="197935D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frame.getContentPane().add(BorderLayout.CENTER,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JScrollPane(table));</w:t>
      </w:r>
    </w:p>
    <w:p w14:paraId="5A1358C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me.setDefaultCloseOperation(JFrame.DISPOSE_ON_CLOSE);</w:t>
      </w:r>
    </w:p>
    <w:p w14:paraId="3342158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me.setSize(500, 400);</w:t>
      </w:r>
    </w:p>
    <w:p w14:paraId="093F9A5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me.setSize(500, 400);</w:t>
      </w:r>
    </w:p>
    <w:p w14:paraId="68115A2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me.setVisible(</w:t>
      </w:r>
      <w:r w:rsidRPr="0005251F">
        <w:rPr>
          <w:rFonts w:ascii="Courier New" w:hAnsi="Courier New" w:cs="Courier New"/>
          <w:b/>
          <w:bCs/>
          <w:sz w:val="16"/>
          <w:szCs w:val="16"/>
          <w:lang w:val="id-ID" w:eastAsia="id-ID"/>
        </w:rPr>
        <w:t>true</w:t>
      </w:r>
      <w:r w:rsidRPr="0005251F">
        <w:rPr>
          <w:rFonts w:ascii="Courier New" w:hAnsi="Courier New" w:cs="Courier New"/>
          <w:sz w:val="16"/>
          <w:szCs w:val="16"/>
          <w:lang w:val="id-ID" w:eastAsia="id-ID"/>
        </w:rPr>
        <w:t>);</w:t>
      </w:r>
    </w:p>
    <w:p w14:paraId="7CBC030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guiobj.go.setText("Go");</w:t>
      </w:r>
    </w:p>
    <w:p w14:paraId="53CDD9B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guiobj.go.setEnabled(</w:t>
      </w:r>
      <w:r w:rsidRPr="0005251F">
        <w:rPr>
          <w:rFonts w:ascii="Courier New" w:hAnsi="Courier New" w:cs="Courier New"/>
          <w:b/>
          <w:bCs/>
          <w:sz w:val="16"/>
          <w:szCs w:val="16"/>
          <w:lang w:val="id-ID" w:eastAsia="id-ID"/>
        </w:rPr>
        <w:t>true</w:t>
      </w:r>
      <w:r w:rsidRPr="0005251F">
        <w:rPr>
          <w:rFonts w:ascii="Courier New" w:hAnsi="Courier New" w:cs="Courier New"/>
          <w:sz w:val="16"/>
          <w:szCs w:val="16"/>
          <w:lang w:val="id-ID" w:eastAsia="id-ID"/>
        </w:rPr>
        <w:t>);</w:t>
      </w:r>
    </w:p>
    <w:p w14:paraId="1B274DE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4DE5594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729E22D9" w14:textId="77777777" w:rsidR="00D64138"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call_SetData() {</w:t>
      </w:r>
    </w:p>
    <w:p w14:paraId="37ABD1EC" w14:textId="77777777" w:rsidR="00562B84" w:rsidRDefault="00562B84" w:rsidP="00562B84">
      <w:pPr>
        <w:pStyle w:val="Caption"/>
        <w:rPr>
          <w:rFonts w:ascii="Courier New" w:hAnsi="Courier New" w:cs="Courier New"/>
          <w:sz w:val="16"/>
          <w:lang w:eastAsia="id-ID"/>
        </w:rPr>
      </w:pPr>
      <w:bookmarkStart w:id="665" w:name="_Ref377505240"/>
      <w:bookmarkStart w:id="666" w:name="_Toc396498160"/>
      <w:bookmarkStart w:id="667" w:name="_Toc396905764"/>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19</w:t>
      </w:r>
      <w:r w:rsidR="009E6BF6">
        <w:fldChar w:fldCharType="end"/>
      </w:r>
      <w:bookmarkEnd w:id="665"/>
      <w:r>
        <w:t xml:space="preserve"> Hasil Panduan Ekstraksi Fungsi </w:t>
      </w:r>
      <w:r>
        <w:rPr>
          <w:i/>
        </w:rPr>
        <w:t xml:space="preserve">Plugin </w:t>
      </w:r>
      <w:r>
        <w:t>pada Data Uji Ketiga (Bagian 1)</w:t>
      </w:r>
      <w:bookmarkEnd w:id="666"/>
      <w:bookmarkEnd w:id="667"/>
    </w:p>
    <w:p w14:paraId="55A1249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lastRenderedPageBreak/>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ctr = 0;</w:t>
      </w:r>
    </w:p>
    <w:p w14:paraId="2204ED1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long</w:t>
      </w:r>
      <w:r w:rsidRPr="0005251F">
        <w:rPr>
          <w:rFonts w:ascii="Courier New" w:hAnsi="Courier New" w:cs="Courier New"/>
          <w:sz w:val="16"/>
          <w:szCs w:val="16"/>
          <w:lang w:val="id-ID" w:eastAsia="id-ID"/>
        </w:rPr>
        <w:t xml:space="preserve"> stotal = 0;</w:t>
      </w:r>
    </w:p>
    <w:p w14:paraId="3207CB4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long</w:t>
      </w:r>
      <w:r w:rsidRPr="0005251F">
        <w:rPr>
          <w:rFonts w:ascii="Courier New" w:hAnsi="Courier New" w:cs="Courier New"/>
          <w:sz w:val="16"/>
          <w:szCs w:val="16"/>
          <w:lang w:val="id-ID" w:eastAsia="id-ID"/>
        </w:rPr>
        <w:t xml:space="preserve"> sblank = 0;</w:t>
      </w:r>
    </w:p>
    <w:p w14:paraId="700ECA7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long</w:t>
      </w:r>
      <w:r w:rsidRPr="0005251F">
        <w:rPr>
          <w:rFonts w:ascii="Courier New" w:hAnsi="Courier New" w:cs="Courier New"/>
          <w:sz w:val="16"/>
          <w:szCs w:val="16"/>
          <w:lang w:val="id-ID" w:eastAsia="id-ID"/>
        </w:rPr>
        <w:t xml:space="preserve"> scomments = 0;</w:t>
      </w:r>
    </w:p>
    <w:p w14:paraId="027A4FB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for</w:t>
      </w:r>
      <w:r w:rsidRPr="0005251F">
        <w:rPr>
          <w:rFonts w:ascii="Courier New" w:hAnsi="Courier New" w:cs="Courier New"/>
          <w:sz w:val="16"/>
          <w:szCs w:val="16"/>
          <w:lang w:val="id-ID" w:eastAsia="id-ID"/>
        </w:rPr>
        <w:t xml:space="preserve"> (ctr = 0; ctr &lt; stotal; ctr++) {</w:t>
      </w:r>
    </w:p>
    <w:p w14:paraId="2950C52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Data(ctr, 0, bf.getFname());</w:t>
      </w:r>
    </w:p>
    <w:p w14:paraId="1AA8EA7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Data(ctr, 1, String.</w:t>
      </w:r>
      <w:r w:rsidRPr="0005251F">
        <w:rPr>
          <w:rFonts w:ascii="Courier New" w:hAnsi="Courier New" w:cs="Courier New"/>
          <w:i/>
          <w:iCs/>
          <w:sz w:val="16"/>
          <w:szCs w:val="16"/>
          <w:lang w:val="id-ID" w:eastAsia="id-ID"/>
        </w:rPr>
        <w:t>valueOf</w:t>
      </w:r>
      <w:r w:rsidRPr="0005251F">
        <w:rPr>
          <w:rFonts w:ascii="Courier New" w:hAnsi="Courier New" w:cs="Courier New"/>
          <w:sz w:val="16"/>
          <w:szCs w:val="16"/>
          <w:lang w:val="id-ID" w:eastAsia="id-ID"/>
        </w:rPr>
        <w:t>(bf.getFsourcelines()));</w:t>
      </w:r>
    </w:p>
    <w:p w14:paraId="5D380B5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Data(ctr, 2, String.</w:t>
      </w:r>
      <w:r w:rsidRPr="0005251F">
        <w:rPr>
          <w:rFonts w:ascii="Courier New" w:hAnsi="Courier New" w:cs="Courier New"/>
          <w:i/>
          <w:iCs/>
          <w:sz w:val="16"/>
          <w:szCs w:val="16"/>
          <w:lang w:val="id-ID" w:eastAsia="id-ID"/>
        </w:rPr>
        <w:t>valueOf</w:t>
      </w:r>
      <w:r w:rsidRPr="0005251F">
        <w:rPr>
          <w:rFonts w:ascii="Courier New" w:hAnsi="Courier New" w:cs="Courier New"/>
          <w:sz w:val="16"/>
          <w:szCs w:val="16"/>
          <w:lang w:val="id-ID" w:eastAsia="id-ID"/>
        </w:rPr>
        <w:t>(bf.getFblanks()));</w:t>
      </w:r>
    </w:p>
    <w:p w14:paraId="4A18955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Data(ctr, 3, String.</w:t>
      </w:r>
      <w:r w:rsidRPr="0005251F">
        <w:rPr>
          <w:rFonts w:ascii="Courier New" w:hAnsi="Courier New" w:cs="Courier New"/>
          <w:i/>
          <w:iCs/>
          <w:sz w:val="16"/>
          <w:szCs w:val="16"/>
          <w:lang w:val="id-ID" w:eastAsia="id-ID"/>
        </w:rPr>
        <w:t>valueOf</w:t>
      </w:r>
      <w:r w:rsidRPr="0005251F">
        <w:rPr>
          <w:rFonts w:ascii="Courier New" w:hAnsi="Courier New" w:cs="Courier New"/>
          <w:sz w:val="16"/>
          <w:szCs w:val="16"/>
          <w:lang w:val="id-ID" w:eastAsia="id-ID"/>
        </w:rPr>
        <w:t>(bf.getFcomments()));</w:t>
      </w:r>
    </w:p>
    <w:p w14:paraId="2C274C4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ctr++;</w:t>
      </w:r>
    </w:p>
    <w:p w14:paraId="7AA5454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stotal += bf.getFsourcelines();</w:t>
      </w:r>
    </w:p>
    <w:p w14:paraId="315FDC0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sblank += bf.getFblanks();</w:t>
      </w:r>
    </w:p>
    <w:p w14:paraId="458908E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scomments += bf.getFcomments();</w:t>
      </w:r>
    </w:p>
    <w:p w14:paraId="35286D2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6AEF363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Data(ctr, 0, "TOTAL");</w:t>
      </w:r>
    </w:p>
    <w:p w14:paraId="75FFFB2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Data(ctr, 1, String.</w:t>
      </w:r>
      <w:r w:rsidRPr="0005251F">
        <w:rPr>
          <w:rFonts w:ascii="Courier New" w:hAnsi="Courier New" w:cs="Courier New"/>
          <w:i/>
          <w:iCs/>
          <w:sz w:val="16"/>
          <w:szCs w:val="16"/>
          <w:lang w:val="id-ID" w:eastAsia="id-ID"/>
        </w:rPr>
        <w:t>valueOf</w:t>
      </w:r>
      <w:r w:rsidRPr="0005251F">
        <w:rPr>
          <w:rFonts w:ascii="Courier New" w:hAnsi="Courier New" w:cs="Courier New"/>
          <w:sz w:val="16"/>
          <w:szCs w:val="16"/>
          <w:lang w:val="id-ID" w:eastAsia="id-ID"/>
        </w:rPr>
        <w:t>(stotal));</w:t>
      </w:r>
    </w:p>
    <w:p w14:paraId="7851F35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Data(ctr, 2, String.</w:t>
      </w:r>
      <w:r w:rsidRPr="0005251F">
        <w:rPr>
          <w:rFonts w:ascii="Courier New" w:hAnsi="Courier New" w:cs="Courier New"/>
          <w:i/>
          <w:iCs/>
          <w:sz w:val="16"/>
          <w:szCs w:val="16"/>
          <w:lang w:val="id-ID" w:eastAsia="id-ID"/>
        </w:rPr>
        <w:t>valueOf</w:t>
      </w:r>
      <w:r w:rsidRPr="0005251F">
        <w:rPr>
          <w:rFonts w:ascii="Courier New" w:hAnsi="Courier New" w:cs="Courier New"/>
          <w:sz w:val="16"/>
          <w:szCs w:val="16"/>
          <w:lang w:val="id-ID" w:eastAsia="id-ID"/>
        </w:rPr>
        <w:t>(sblank));</w:t>
      </w:r>
    </w:p>
    <w:p w14:paraId="7AF0F5B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tData(ctr, 3, String.</w:t>
      </w:r>
      <w:r w:rsidRPr="0005251F">
        <w:rPr>
          <w:rFonts w:ascii="Courier New" w:hAnsi="Courier New" w:cs="Courier New"/>
          <w:i/>
          <w:iCs/>
          <w:sz w:val="16"/>
          <w:szCs w:val="16"/>
          <w:lang w:val="id-ID" w:eastAsia="id-ID"/>
        </w:rPr>
        <w:t>valueOf</w:t>
      </w:r>
      <w:r w:rsidRPr="0005251F">
        <w:rPr>
          <w:rFonts w:ascii="Courier New" w:hAnsi="Courier New" w:cs="Courier New"/>
          <w:sz w:val="16"/>
          <w:szCs w:val="16"/>
          <w:lang w:val="id-ID" w:eastAsia="id-ID"/>
        </w:rPr>
        <w:t>(scomments));</w:t>
      </w:r>
    </w:p>
    <w:p w14:paraId="090E843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0CF2B74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rPr>
          <w:sz w:val="16"/>
          <w:szCs w:val="16"/>
        </w:rPr>
      </w:pPr>
      <w:r w:rsidRPr="0005251F">
        <w:rPr>
          <w:rFonts w:ascii="Courier New" w:hAnsi="Courier New" w:cs="Courier New"/>
          <w:sz w:val="16"/>
          <w:szCs w:val="16"/>
          <w:lang w:val="id-ID" w:eastAsia="id-ID"/>
        </w:rPr>
        <w:t>}</w:t>
      </w:r>
    </w:p>
    <w:p w14:paraId="566EDAD7" w14:textId="77777777" w:rsidR="00D64138" w:rsidRDefault="00A83ADA" w:rsidP="00A83ADA">
      <w:pPr>
        <w:pStyle w:val="Caption"/>
      </w:pPr>
      <w:bookmarkStart w:id="668" w:name="_Ref377195756"/>
      <w:bookmarkStart w:id="669" w:name="_Toc396498161"/>
      <w:bookmarkStart w:id="670" w:name="_Toc396905765"/>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0</w:t>
      </w:r>
      <w:r w:rsidR="009E6BF6">
        <w:fldChar w:fldCharType="end"/>
      </w:r>
      <w:bookmarkEnd w:id="668"/>
      <w:r>
        <w:t xml:space="preserve"> </w:t>
      </w:r>
      <w:r w:rsidR="002F311B">
        <w:t xml:space="preserve">Hasil Panduan Ekstraksi Fungsi </w:t>
      </w:r>
      <w:r w:rsidR="002F311B">
        <w:rPr>
          <w:i/>
        </w:rPr>
        <w:t xml:space="preserve">Plugin </w:t>
      </w:r>
      <w:r w:rsidR="002F311B">
        <w:t xml:space="preserve">pada Data Uji </w:t>
      </w:r>
      <w:r>
        <w:t>Ketiga</w:t>
      </w:r>
      <w:r w:rsidR="00562B84">
        <w:t xml:space="preserve"> (Bagian 2)</w:t>
      </w:r>
      <w:bookmarkEnd w:id="669"/>
      <w:bookmarkEnd w:id="670"/>
    </w:p>
    <w:p w14:paraId="75CE4A16" w14:textId="77777777" w:rsidR="00D64138" w:rsidRDefault="00D64138" w:rsidP="00D64138"/>
    <w:p w14:paraId="05FD21F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class</w:t>
      </w:r>
      <w:r w:rsidRPr="0005251F">
        <w:rPr>
          <w:rFonts w:ascii="Courier New" w:hAnsi="Courier New" w:cs="Courier New"/>
          <w:sz w:val="16"/>
          <w:szCs w:val="16"/>
          <w:lang w:val="id-ID" w:eastAsia="id-ID"/>
        </w:rPr>
        <w:t xml:space="preserve"> FracturesPost {</w:t>
      </w:r>
    </w:p>
    <w:p w14:paraId="5B0D7AE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fractures_pagecount(</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rowcount,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rubriquesOnPage, Page pageList) {</w:t>
      </w:r>
    </w:p>
    <w:p w14:paraId="2F314FF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pagecount = rowcount / rubriquesOnPage;</w:t>
      </w:r>
    </w:p>
    <w:p w14:paraId="11D5218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rowcount % rubriquesOnPage) != 0) {</w:t>
      </w:r>
    </w:p>
    <w:p w14:paraId="3874025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pagecount++;</w:t>
      </w:r>
    </w:p>
    <w:p w14:paraId="558BD78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70D8D1F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for</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i = 0; i &lt; pagecount; i++)</w:t>
      </w:r>
    </w:p>
    <w:p w14:paraId="48FB4B0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pageList.add(</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FacturePageInfo(line, 0, i * rubriquesOnPage, i + 1, pagecount));</w:t>
      </w:r>
    </w:p>
    <w:p w14:paraId="6B7AB0E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5CE1417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4899713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fractures_pageList(Page pageList,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line) {</w:t>
      </w:r>
    </w:p>
    <w:p w14:paraId="4199E01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pageList.add(</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FacturePageInfo(line, 1, 0, 1, 1));</w:t>
      </w:r>
    </w:p>
    <w:p w14:paraId="4735BAC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734B2C8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25F7EE6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fractures_initialize(DatabaseAccess da, String filename, Object key1, Object key2) {</w:t>
      </w:r>
    </w:p>
    <w:p w14:paraId="33823B5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logger = Logger.getLogger("GestionnaireLogger");</w:t>
      </w:r>
    </w:p>
    <w:p w14:paraId="262B427D" w14:textId="77777777" w:rsidR="00D64138"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p>
    <w:p w14:paraId="64A26CA1" w14:textId="77777777" w:rsidR="00562B84" w:rsidRDefault="00562B84" w:rsidP="00562B84">
      <w:pPr>
        <w:pStyle w:val="Caption"/>
        <w:rPr>
          <w:rFonts w:ascii="Courier New" w:hAnsi="Courier New" w:cs="Courier New"/>
          <w:sz w:val="16"/>
          <w:lang w:eastAsia="id-ID"/>
        </w:rPr>
      </w:pPr>
      <w:bookmarkStart w:id="671" w:name="_Ref377505253"/>
      <w:bookmarkStart w:id="672" w:name="_Toc396498162"/>
      <w:bookmarkStart w:id="673" w:name="_Toc396905766"/>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1</w:t>
      </w:r>
      <w:r w:rsidR="009E6BF6">
        <w:fldChar w:fldCharType="end"/>
      </w:r>
      <w:bookmarkEnd w:id="671"/>
      <w:r>
        <w:t xml:space="preserve"> Hasil Panduan Ekstraksi Fungsi </w:t>
      </w:r>
      <w:r>
        <w:rPr>
          <w:i/>
        </w:rPr>
        <w:t xml:space="preserve">Plugin </w:t>
      </w:r>
      <w:r>
        <w:t>pada Data Uji Keempat (Bagian 1)</w:t>
      </w:r>
      <w:bookmarkEnd w:id="672"/>
      <w:bookmarkEnd w:id="673"/>
    </w:p>
    <w:p w14:paraId="462E57AC" w14:textId="77777777" w:rsidR="00562B84"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lastRenderedPageBreak/>
        <w:tab/>
      </w:r>
      <w:r w:rsidRPr="0005251F">
        <w:rPr>
          <w:rFonts w:ascii="Courier New" w:hAnsi="Courier New" w:cs="Courier New"/>
          <w:sz w:val="16"/>
          <w:szCs w:val="16"/>
          <w:lang w:val="id-ID" w:eastAsia="id-ID"/>
        </w:rPr>
        <w:tab/>
      </w:r>
      <w:r w:rsidR="00562B84" w:rsidRPr="0005251F">
        <w:rPr>
          <w:rFonts w:ascii="Courier New" w:hAnsi="Courier New" w:cs="Courier New"/>
          <w:b/>
          <w:bCs/>
          <w:sz w:val="16"/>
          <w:szCs w:val="16"/>
          <w:lang w:val="id-ID" w:eastAsia="id-ID"/>
        </w:rPr>
        <w:t>this</w:t>
      </w:r>
      <w:r w:rsidR="00562B84" w:rsidRPr="0005251F">
        <w:rPr>
          <w:rFonts w:ascii="Courier New" w:hAnsi="Courier New" w:cs="Courier New"/>
          <w:sz w:val="16"/>
          <w:szCs w:val="16"/>
          <w:lang w:val="id-ID" w:eastAsia="id-ID"/>
        </w:rPr>
        <w:t>.orggestionnaireData = (</w:t>
      </w:r>
      <w:r w:rsidR="00562B84" w:rsidRPr="0005251F">
        <w:rPr>
          <w:rFonts w:ascii="Courier New" w:hAnsi="Courier New" w:cs="Courier New"/>
          <w:b/>
          <w:bCs/>
          <w:sz w:val="16"/>
          <w:szCs w:val="16"/>
          <w:lang w:val="id-ID" w:eastAsia="id-ID"/>
        </w:rPr>
        <w:t>new</w:t>
      </w:r>
      <w:r w:rsidR="00562B84" w:rsidRPr="0005251F">
        <w:rPr>
          <w:rFonts w:ascii="Courier New" w:hAnsi="Courier New" w:cs="Courier New"/>
          <w:sz w:val="16"/>
          <w:szCs w:val="16"/>
          <w:lang w:val="id-ID" w:eastAsia="id-ID"/>
        </w:rPr>
        <w:t xml:space="preserve"> OrganismeGestionnaireXML(filename)).loadData();</w:t>
      </w:r>
    </w:p>
    <w:p w14:paraId="7AE62CA2" w14:textId="77777777" w:rsidR="00D64138" w:rsidRPr="0005251F" w:rsidRDefault="00562B84"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Pr>
          <w:rFonts w:ascii="Courier New" w:hAnsi="Courier New" w:cs="Courier New"/>
          <w:sz w:val="16"/>
          <w:szCs w:val="16"/>
          <w:lang w:eastAsia="id-ID"/>
        </w:rPr>
        <w:tab/>
      </w:r>
      <w:r>
        <w:rPr>
          <w:rFonts w:ascii="Courier New" w:hAnsi="Courier New" w:cs="Courier New"/>
          <w:sz w:val="16"/>
          <w:szCs w:val="16"/>
          <w:lang w:eastAsia="id-ID"/>
        </w:rPr>
        <w:tab/>
      </w:r>
      <w:r w:rsidR="00D64138" w:rsidRPr="0005251F">
        <w:rPr>
          <w:rFonts w:ascii="Courier New" w:hAnsi="Courier New" w:cs="Courier New"/>
          <w:b/>
          <w:bCs/>
          <w:sz w:val="16"/>
          <w:szCs w:val="16"/>
          <w:lang w:val="id-ID" w:eastAsia="id-ID"/>
        </w:rPr>
        <w:t>this</w:t>
      </w:r>
      <w:r w:rsidR="00D64138" w:rsidRPr="0005251F">
        <w:rPr>
          <w:rFonts w:ascii="Courier New" w:hAnsi="Courier New" w:cs="Courier New"/>
          <w:sz w:val="16"/>
          <w:szCs w:val="16"/>
          <w:lang w:val="id-ID" w:eastAsia="id-ID"/>
        </w:rPr>
        <w:t>.facturesDP = FacturesDP.getDataProvider(da);</w:t>
      </w:r>
    </w:p>
    <w:p w14:paraId="6B4B4A2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residentsDP = ResidentsDP.getDataProvider(da);</w:t>
      </w:r>
    </w:p>
    <w:p w14:paraId="4269559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ectionsDP = SectionsDP.getDataProvider(da);</w:t>
      </w:r>
    </w:p>
    <w:p w14:paraId="5E06944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orgpayeursDP = OrganismesPayeursDP.getDataProvider(da);</w:t>
      </w:r>
    </w:p>
    <w:p w14:paraId="3D73F1C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line1 = </w:t>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facturesDP.getRowNum(key1);</w:t>
      </w:r>
    </w:p>
    <w:p w14:paraId="240FA57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line2 = </w:t>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facturesDP.getRowNum(key2);</w:t>
      </w:r>
    </w:p>
    <w:p w14:paraId="074C240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0F0EA07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3F2EEE7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fractures_initializeLine() {</w:t>
      </w:r>
    </w:p>
    <w:p w14:paraId="067F210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startLine = Math.</w:t>
      </w:r>
      <w:r w:rsidRPr="0005251F">
        <w:rPr>
          <w:rFonts w:ascii="Courier New" w:hAnsi="Courier New" w:cs="Courier New"/>
          <w:i/>
          <w:iCs/>
          <w:sz w:val="16"/>
          <w:szCs w:val="16"/>
          <w:lang w:val="id-ID" w:eastAsia="id-ID"/>
        </w:rPr>
        <w:t>min</w:t>
      </w:r>
      <w:r w:rsidRPr="0005251F">
        <w:rPr>
          <w:rFonts w:ascii="Courier New" w:hAnsi="Courier New" w:cs="Courier New"/>
          <w:sz w:val="16"/>
          <w:szCs w:val="16"/>
          <w:lang w:val="id-ID" w:eastAsia="id-ID"/>
        </w:rPr>
        <w:t>(line1, line2);</w:t>
      </w:r>
    </w:p>
    <w:p w14:paraId="5622BC3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endLine = Math.</w:t>
      </w:r>
      <w:r w:rsidRPr="0005251F">
        <w:rPr>
          <w:rFonts w:ascii="Courier New" w:hAnsi="Courier New" w:cs="Courier New"/>
          <w:i/>
          <w:iCs/>
          <w:sz w:val="16"/>
          <w:szCs w:val="16"/>
          <w:lang w:val="id-ID" w:eastAsia="id-ID"/>
        </w:rPr>
        <w:t>max</w:t>
      </w:r>
      <w:r w:rsidRPr="0005251F">
        <w:rPr>
          <w:rFonts w:ascii="Courier New" w:hAnsi="Courier New" w:cs="Courier New"/>
          <w:sz w:val="16"/>
          <w:szCs w:val="16"/>
          <w:lang w:val="id-ID" w:eastAsia="id-ID"/>
        </w:rPr>
        <w:t>(line1, line2);</w:t>
      </w:r>
    </w:p>
    <w:p w14:paraId="0D9A9BE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7F5C1A0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0B5E627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FacturesDebiteursPrinting(DatabaseAccess da, String filename, Object key1, Object key2) </w:t>
      </w:r>
      <w:r w:rsidRPr="0005251F">
        <w:rPr>
          <w:rFonts w:ascii="Courier New" w:hAnsi="Courier New" w:cs="Courier New"/>
          <w:b/>
          <w:bCs/>
          <w:sz w:val="16"/>
          <w:szCs w:val="16"/>
          <w:lang w:val="id-ID" w:eastAsia="id-ID"/>
        </w:rPr>
        <w:t>throws</w:t>
      </w:r>
      <w:r w:rsidRPr="0005251F">
        <w:rPr>
          <w:rFonts w:ascii="Courier New" w:hAnsi="Courier New" w:cs="Courier New"/>
          <w:sz w:val="16"/>
          <w:szCs w:val="16"/>
          <w:lang w:val="id-ID" w:eastAsia="id-ID"/>
        </w:rPr>
        <w:t xml:space="preserve"> Exception {</w:t>
      </w:r>
    </w:p>
    <w:p w14:paraId="3EF461CC" w14:textId="77777777" w:rsidR="00D64138"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ctures_initialize(da, filename, key1, key2);</w:t>
      </w:r>
    </w:p>
    <w:p w14:paraId="40589E89" w14:textId="77777777" w:rsidR="00B433B3" w:rsidRDefault="00B433B3"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Pr>
          <w:rFonts w:ascii="Courier New" w:hAnsi="Courier New" w:cs="Courier New"/>
          <w:b/>
          <w:bCs/>
          <w:sz w:val="16"/>
          <w:szCs w:val="16"/>
          <w:lang w:eastAsia="id-ID"/>
        </w:rPr>
        <w:tab/>
      </w:r>
      <w:r>
        <w:rPr>
          <w:rFonts w:ascii="Courier New" w:hAnsi="Courier New" w:cs="Courier New"/>
          <w:b/>
          <w:bCs/>
          <w:sz w:val="16"/>
          <w:szCs w:val="16"/>
          <w:lang w:eastAsia="id-ID"/>
        </w:rPr>
        <w:tab/>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rubriquesFDP = RubriquesDeFacturesFDP.</w:t>
      </w:r>
    </w:p>
    <w:p w14:paraId="22C6B5ED" w14:textId="77777777" w:rsidR="00B433B3" w:rsidRPr="00B433B3" w:rsidRDefault="00B433B3"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 xml:space="preserve">getFilteredDataProvider(da, </w:t>
      </w:r>
      <w:r w:rsidRPr="0005251F">
        <w:rPr>
          <w:rFonts w:ascii="Courier New" w:hAnsi="Courier New" w:cs="Courier New"/>
          <w:b/>
          <w:bCs/>
          <w:sz w:val="16"/>
          <w:szCs w:val="16"/>
          <w:lang w:val="id-ID" w:eastAsia="id-ID"/>
        </w:rPr>
        <w:t>null</w:t>
      </w:r>
      <w:r w:rsidRPr="0005251F">
        <w:rPr>
          <w:rFonts w:ascii="Courier New" w:hAnsi="Courier New" w:cs="Courier New"/>
          <w:sz w:val="16"/>
          <w:szCs w:val="16"/>
          <w:lang w:val="id-ID" w:eastAsia="id-ID"/>
        </w:rPr>
        <w:t>);</w:t>
      </w:r>
    </w:p>
    <w:p w14:paraId="3C3E1BD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ctures_initializeLine();</w:t>
      </w:r>
    </w:p>
    <w:p w14:paraId="35BFD42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for</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line = startLine; line &lt;= endLine; line++) {</w:t>
      </w:r>
    </w:p>
    <w:p w14:paraId="1B3B11C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Object[] frow = </w:t>
      </w:r>
      <w:r w:rsidRPr="0005251F">
        <w:rPr>
          <w:rFonts w:ascii="Courier New" w:hAnsi="Courier New" w:cs="Courier New"/>
          <w:b/>
          <w:bCs/>
          <w:sz w:val="16"/>
          <w:szCs w:val="16"/>
          <w:lang w:val="id-ID" w:eastAsia="id-ID"/>
        </w:rPr>
        <w:t>this</w:t>
      </w:r>
      <w:r w:rsidRPr="0005251F">
        <w:rPr>
          <w:rFonts w:ascii="Courier New" w:hAnsi="Courier New" w:cs="Courier New"/>
          <w:sz w:val="16"/>
          <w:szCs w:val="16"/>
          <w:lang w:val="id-ID" w:eastAsia="id-ID"/>
        </w:rPr>
        <w:t>.facturesDP.getRow(line);</w:t>
      </w:r>
    </w:p>
    <w:p w14:paraId="44267DF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frow[7] != </w:t>
      </w:r>
      <w:r w:rsidRPr="0005251F">
        <w:rPr>
          <w:rFonts w:ascii="Courier New" w:hAnsi="Courier New" w:cs="Courier New"/>
          <w:b/>
          <w:bCs/>
          <w:sz w:val="16"/>
          <w:szCs w:val="16"/>
          <w:lang w:val="id-ID" w:eastAsia="id-ID"/>
        </w:rPr>
        <w:t>null</w:t>
      </w:r>
      <w:r w:rsidRPr="0005251F">
        <w:rPr>
          <w:rFonts w:ascii="Courier New" w:hAnsi="Courier New" w:cs="Courier New"/>
          <w:sz w:val="16"/>
          <w:szCs w:val="16"/>
          <w:lang w:val="id-ID" w:eastAsia="id-ID"/>
        </w:rPr>
        <w:t>) {</w:t>
      </w:r>
    </w:p>
    <w:p w14:paraId="13BBA282" w14:textId="77777777" w:rsidR="00B433B3" w:rsidRPr="0005251F" w:rsidRDefault="00D64138" w:rsidP="00B433B3">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00B433B3" w:rsidRPr="0005251F">
        <w:rPr>
          <w:rFonts w:ascii="Courier New" w:hAnsi="Courier New" w:cs="Courier New"/>
          <w:sz w:val="16"/>
          <w:szCs w:val="16"/>
          <w:lang w:val="id-ID" w:eastAsia="id-ID"/>
        </w:rPr>
        <w:t>rubriquesFDP.clearFilters();</w:t>
      </w:r>
    </w:p>
    <w:p w14:paraId="20562208" w14:textId="77777777" w:rsidR="00B433B3" w:rsidRPr="0005251F" w:rsidRDefault="00B433B3" w:rsidP="00B433B3">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Pr>
          <w:rFonts w:ascii="Courier New" w:hAnsi="Courier New" w:cs="Courier New"/>
          <w:sz w:val="16"/>
          <w:szCs w:val="16"/>
          <w:lang w:eastAsia="id-ID"/>
        </w:rPr>
        <w:tab/>
      </w:r>
      <w:r>
        <w:rPr>
          <w:rFonts w:ascii="Courier New" w:hAnsi="Courier New" w:cs="Courier New"/>
          <w:sz w:val="16"/>
          <w:szCs w:val="16"/>
          <w:lang w:eastAsia="id-ID"/>
        </w:rPr>
        <w:tab/>
      </w:r>
      <w:r w:rsidRPr="0005251F">
        <w:rPr>
          <w:rFonts w:ascii="Courier New" w:hAnsi="Courier New" w:cs="Courier New"/>
          <w:sz w:val="16"/>
          <w:szCs w:val="16"/>
          <w:lang w:val="id-ID" w:eastAsia="id-ID"/>
        </w:rPr>
        <w:t>rubriquesFDP.setDataFilters(</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DataFilter[]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DataFilter(1, frow[0]),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DataFilter(11,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Integer(0), DataFilter.NOT_EQUAL) });</w:t>
      </w:r>
    </w:p>
    <w:p w14:paraId="2364475A" w14:textId="77777777" w:rsidR="00B433B3" w:rsidRPr="00B433B3" w:rsidRDefault="00B433B3" w:rsidP="00B433B3">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Pr>
          <w:rFonts w:ascii="Courier New" w:hAnsi="Courier New" w:cs="Courier New"/>
          <w:sz w:val="16"/>
          <w:szCs w:val="16"/>
          <w:lang w:eastAsia="id-ID"/>
        </w:rPr>
        <w:tab/>
      </w:r>
      <w:r>
        <w:rPr>
          <w:rFonts w:ascii="Courier New" w:hAnsi="Courier New" w:cs="Courier New"/>
          <w:sz w:val="16"/>
          <w:szCs w:val="16"/>
          <w:lang w:eastAsia="id-ID"/>
        </w:rPr>
        <w:tab/>
      </w:r>
      <w:r w:rsidRPr="0005251F">
        <w:rPr>
          <w:rFonts w:ascii="Courier New" w:hAnsi="Courier New" w:cs="Courier New"/>
          <w:sz w:val="16"/>
          <w:szCs w:val="16"/>
          <w:lang w:val="id-ID" w:eastAsia="id-ID"/>
        </w:rPr>
        <w:t xml:space="preserve">rowcount = </w:t>
      </w:r>
      <w:r w:rsidRPr="0005251F">
        <w:rPr>
          <w:rFonts w:ascii="Courier New" w:hAnsi="Courier New" w:cs="Courier New"/>
          <w:b/>
          <w:bCs/>
          <w:sz w:val="16"/>
          <w:szCs w:val="16"/>
          <w:lang w:val="id-ID" w:eastAsia="id-ID"/>
        </w:rPr>
        <w:t>this</w:t>
      </w:r>
      <w:r>
        <w:rPr>
          <w:rFonts w:ascii="Courier New" w:hAnsi="Courier New" w:cs="Courier New"/>
          <w:sz w:val="16"/>
          <w:szCs w:val="16"/>
          <w:lang w:val="id-ID" w:eastAsia="id-ID"/>
        </w:rPr>
        <w:t>.rubriquesFDP.getRowCount();</w:t>
      </w:r>
    </w:p>
    <w:p w14:paraId="5912153F" w14:textId="77777777" w:rsidR="00D64138" w:rsidRPr="0005251F" w:rsidRDefault="00D64138" w:rsidP="00B433B3">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rowcount &gt; rubriquesOnPage) {</w:t>
      </w:r>
    </w:p>
    <w:p w14:paraId="25C5EBA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ctures_pagecount(rowcount, rubriquesOnPage, pageList);</w:t>
      </w:r>
    </w:p>
    <w:p w14:paraId="34EE305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 </w:t>
      </w:r>
      <w:r w:rsidRPr="0005251F">
        <w:rPr>
          <w:rFonts w:ascii="Courier New" w:hAnsi="Courier New" w:cs="Courier New"/>
          <w:b/>
          <w:bCs/>
          <w:sz w:val="16"/>
          <w:szCs w:val="16"/>
          <w:lang w:val="id-ID" w:eastAsia="id-ID"/>
        </w:rPr>
        <w:t>else</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rowcount &gt; 0) {</w:t>
      </w:r>
    </w:p>
    <w:p w14:paraId="30C28A0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ctures_pageList(pageList, line);</w:t>
      </w:r>
    </w:p>
    <w:p w14:paraId="3235D60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5660C02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58B9854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frow[8] != </w:t>
      </w:r>
      <w:r w:rsidRPr="0005251F">
        <w:rPr>
          <w:rFonts w:ascii="Courier New" w:hAnsi="Courier New" w:cs="Courier New"/>
          <w:b/>
          <w:bCs/>
          <w:sz w:val="16"/>
          <w:szCs w:val="16"/>
          <w:lang w:val="id-ID" w:eastAsia="id-ID"/>
        </w:rPr>
        <w:t>null</w:t>
      </w:r>
      <w:r w:rsidRPr="0005251F">
        <w:rPr>
          <w:rFonts w:ascii="Courier New" w:hAnsi="Courier New" w:cs="Courier New"/>
          <w:sz w:val="16"/>
          <w:szCs w:val="16"/>
          <w:lang w:val="id-ID" w:eastAsia="id-ID"/>
        </w:rPr>
        <w:t>) {</w:t>
      </w:r>
    </w:p>
    <w:p w14:paraId="603B6D41" w14:textId="77777777" w:rsidR="00B433B3" w:rsidRPr="0005251F" w:rsidRDefault="00B433B3" w:rsidP="00B433B3">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Pr>
          <w:rFonts w:ascii="Courier New" w:hAnsi="Courier New" w:cs="Courier New"/>
          <w:sz w:val="16"/>
          <w:szCs w:val="16"/>
          <w:lang w:val="id-ID" w:eastAsia="id-ID"/>
        </w:rPr>
        <w:tab/>
      </w:r>
      <w:r>
        <w:rPr>
          <w:rFonts w:ascii="Courier New" w:hAnsi="Courier New" w:cs="Courier New"/>
          <w:sz w:val="16"/>
          <w:szCs w:val="16"/>
          <w:lang w:val="id-ID" w:eastAsia="id-ID"/>
        </w:rPr>
        <w:tab/>
      </w:r>
      <w:r>
        <w:rPr>
          <w:rFonts w:ascii="Courier New" w:hAnsi="Courier New" w:cs="Courier New"/>
          <w:sz w:val="16"/>
          <w:szCs w:val="16"/>
          <w:lang w:val="id-ID" w:eastAsia="id-ID"/>
        </w:rPr>
        <w:tab/>
      </w:r>
      <w:r>
        <w:rPr>
          <w:rFonts w:ascii="Courier New" w:hAnsi="Courier New" w:cs="Courier New"/>
          <w:sz w:val="16"/>
          <w:szCs w:val="16"/>
          <w:lang w:eastAsia="id-ID"/>
        </w:rPr>
        <w:tab/>
      </w:r>
      <w:r w:rsidRPr="0005251F">
        <w:rPr>
          <w:rFonts w:ascii="Courier New" w:hAnsi="Courier New" w:cs="Courier New"/>
          <w:sz w:val="16"/>
          <w:szCs w:val="16"/>
          <w:lang w:val="id-ID" w:eastAsia="id-ID"/>
        </w:rPr>
        <w:t>rubriquesFDP.clearFilters();</w:t>
      </w:r>
    </w:p>
    <w:p w14:paraId="62DB3CBD" w14:textId="77777777" w:rsidR="00B433B3" w:rsidRPr="0005251F" w:rsidRDefault="00B433B3" w:rsidP="00B433B3">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Pr>
          <w:rFonts w:ascii="Courier New" w:hAnsi="Courier New" w:cs="Courier New"/>
          <w:sz w:val="16"/>
          <w:szCs w:val="16"/>
          <w:lang w:eastAsia="id-ID"/>
        </w:rPr>
        <w:tab/>
      </w:r>
      <w:r>
        <w:rPr>
          <w:rFonts w:ascii="Courier New" w:hAnsi="Courier New" w:cs="Courier New"/>
          <w:sz w:val="16"/>
          <w:szCs w:val="16"/>
          <w:lang w:eastAsia="id-ID"/>
        </w:rPr>
        <w:tab/>
      </w:r>
      <w:r w:rsidRPr="0005251F">
        <w:rPr>
          <w:rFonts w:ascii="Courier New" w:hAnsi="Courier New" w:cs="Courier New"/>
          <w:sz w:val="16"/>
          <w:szCs w:val="16"/>
          <w:lang w:val="id-ID" w:eastAsia="id-ID"/>
        </w:rPr>
        <w:t>rubriquesFDP.setDataFilters(</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DataFilter[]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DataFilter(1, frow[0]),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DataFilter(11,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Integer(0), DataFilter.NOT_EQUAL) });</w:t>
      </w:r>
    </w:p>
    <w:p w14:paraId="0FB60E9B" w14:textId="77777777" w:rsidR="00D64138" w:rsidRPr="00B433B3" w:rsidRDefault="00B433B3"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Pr>
          <w:rFonts w:ascii="Courier New" w:hAnsi="Courier New" w:cs="Courier New"/>
          <w:sz w:val="16"/>
          <w:szCs w:val="16"/>
          <w:lang w:eastAsia="id-ID"/>
        </w:rPr>
        <w:tab/>
      </w:r>
      <w:r>
        <w:rPr>
          <w:rFonts w:ascii="Courier New" w:hAnsi="Courier New" w:cs="Courier New"/>
          <w:sz w:val="16"/>
          <w:szCs w:val="16"/>
          <w:lang w:eastAsia="id-ID"/>
        </w:rPr>
        <w:tab/>
      </w:r>
      <w:r w:rsidRPr="0005251F">
        <w:rPr>
          <w:rFonts w:ascii="Courier New" w:hAnsi="Courier New" w:cs="Courier New"/>
          <w:sz w:val="16"/>
          <w:szCs w:val="16"/>
          <w:lang w:val="id-ID" w:eastAsia="id-ID"/>
        </w:rPr>
        <w:t xml:space="preserve">rowcount = </w:t>
      </w:r>
      <w:r w:rsidRPr="0005251F">
        <w:rPr>
          <w:rFonts w:ascii="Courier New" w:hAnsi="Courier New" w:cs="Courier New"/>
          <w:b/>
          <w:bCs/>
          <w:sz w:val="16"/>
          <w:szCs w:val="16"/>
          <w:lang w:val="id-ID" w:eastAsia="id-ID"/>
        </w:rPr>
        <w:t>this</w:t>
      </w:r>
      <w:r>
        <w:rPr>
          <w:rFonts w:ascii="Courier New" w:hAnsi="Courier New" w:cs="Courier New"/>
          <w:sz w:val="16"/>
          <w:szCs w:val="16"/>
          <w:lang w:val="id-ID" w:eastAsia="id-ID"/>
        </w:rPr>
        <w:t>.rubriquesFDP.getRowCount();</w:t>
      </w:r>
    </w:p>
    <w:p w14:paraId="565B120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rowcount &gt; rubriquesOnPage) {</w:t>
      </w:r>
    </w:p>
    <w:p w14:paraId="7ECF2F1E" w14:textId="77777777" w:rsidR="00D64138" w:rsidRPr="00562B84" w:rsidRDefault="00D64138" w:rsidP="00562B84">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ctures_pagecount(rowcou</w:t>
      </w:r>
      <w:r w:rsidR="00562B84">
        <w:rPr>
          <w:rFonts w:ascii="Courier New" w:hAnsi="Courier New" w:cs="Courier New"/>
          <w:sz w:val="16"/>
          <w:szCs w:val="16"/>
          <w:lang w:val="id-ID" w:eastAsia="id-ID"/>
        </w:rPr>
        <w:t>nt, rubriquesOnPage, pageList);</w:t>
      </w:r>
    </w:p>
    <w:p w14:paraId="6D4F81EA" w14:textId="77777777" w:rsidR="00562B84" w:rsidRDefault="00562B84" w:rsidP="00562B84">
      <w:pPr>
        <w:pStyle w:val="Caption"/>
        <w:rPr>
          <w:rFonts w:ascii="Courier New" w:hAnsi="Courier New" w:cs="Courier New"/>
          <w:sz w:val="16"/>
          <w:lang w:eastAsia="id-ID"/>
        </w:rPr>
      </w:pPr>
      <w:bookmarkStart w:id="674" w:name="_Toc396498163"/>
      <w:bookmarkStart w:id="675" w:name="_Toc396905767"/>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2</w:t>
      </w:r>
      <w:r w:rsidR="009E6BF6">
        <w:fldChar w:fldCharType="end"/>
      </w:r>
      <w:r>
        <w:t xml:space="preserve"> Hasil Panduan Ekstraksi Fungsi </w:t>
      </w:r>
      <w:r>
        <w:rPr>
          <w:i/>
        </w:rPr>
        <w:t xml:space="preserve">Plugin </w:t>
      </w:r>
      <w:r>
        <w:t>pada Data Uji Keempat (Bagian 2)</w:t>
      </w:r>
      <w:bookmarkEnd w:id="674"/>
      <w:bookmarkEnd w:id="675"/>
    </w:p>
    <w:p w14:paraId="1E37DD21" w14:textId="77777777" w:rsidR="00562B84" w:rsidRPr="00562B84" w:rsidRDefault="00562B84" w:rsidP="00562B84">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p>
    <w:p w14:paraId="602AFCD9" w14:textId="77777777" w:rsidR="00562B84" w:rsidRPr="0005251F" w:rsidRDefault="00D64138" w:rsidP="00562B84">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lastRenderedPageBreak/>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00562B84">
        <w:rPr>
          <w:rFonts w:ascii="Courier New" w:hAnsi="Courier New" w:cs="Courier New"/>
          <w:sz w:val="16"/>
          <w:szCs w:val="16"/>
          <w:lang w:eastAsia="id-ID"/>
        </w:rPr>
        <w:tab/>
      </w:r>
      <w:r w:rsidR="00562B84" w:rsidRPr="0005251F">
        <w:rPr>
          <w:rFonts w:ascii="Courier New" w:hAnsi="Courier New" w:cs="Courier New"/>
          <w:sz w:val="16"/>
          <w:szCs w:val="16"/>
          <w:lang w:val="id-ID" w:eastAsia="id-ID"/>
        </w:rPr>
        <w:t xml:space="preserve">} </w:t>
      </w:r>
      <w:r w:rsidR="00562B84" w:rsidRPr="0005251F">
        <w:rPr>
          <w:rFonts w:ascii="Courier New" w:hAnsi="Courier New" w:cs="Courier New"/>
          <w:b/>
          <w:bCs/>
          <w:sz w:val="16"/>
          <w:szCs w:val="16"/>
          <w:lang w:val="id-ID" w:eastAsia="id-ID"/>
        </w:rPr>
        <w:t>else</w:t>
      </w:r>
      <w:r w:rsidR="00562B84" w:rsidRPr="0005251F">
        <w:rPr>
          <w:rFonts w:ascii="Courier New" w:hAnsi="Courier New" w:cs="Courier New"/>
          <w:sz w:val="16"/>
          <w:szCs w:val="16"/>
          <w:lang w:val="id-ID" w:eastAsia="id-ID"/>
        </w:rPr>
        <w:t xml:space="preserve"> </w:t>
      </w:r>
      <w:r w:rsidR="00562B84" w:rsidRPr="0005251F">
        <w:rPr>
          <w:rFonts w:ascii="Courier New" w:hAnsi="Courier New" w:cs="Courier New"/>
          <w:b/>
          <w:bCs/>
          <w:sz w:val="16"/>
          <w:szCs w:val="16"/>
          <w:lang w:val="id-ID" w:eastAsia="id-ID"/>
        </w:rPr>
        <w:t>if</w:t>
      </w:r>
      <w:r w:rsidR="00562B84" w:rsidRPr="0005251F">
        <w:rPr>
          <w:rFonts w:ascii="Courier New" w:hAnsi="Courier New" w:cs="Courier New"/>
          <w:sz w:val="16"/>
          <w:szCs w:val="16"/>
          <w:lang w:val="id-ID" w:eastAsia="id-ID"/>
        </w:rPr>
        <w:t xml:space="preserve"> (rowcount &gt; 0) {</w:t>
      </w:r>
    </w:p>
    <w:p w14:paraId="6C330412" w14:textId="77777777" w:rsidR="00562B84" w:rsidRPr="0005251F" w:rsidRDefault="00562B84" w:rsidP="00562B84">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fractures_pageList(pageList, line);</w:t>
      </w:r>
    </w:p>
    <w:p w14:paraId="7C300E50" w14:textId="77777777" w:rsidR="00562B84" w:rsidRDefault="00562B84"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5AA202EE" w14:textId="77777777" w:rsidR="00D64138" w:rsidRPr="00562B84" w:rsidRDefault="00562B84"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Pr>
          <w:rFonts w:ascii="Courier New" w:hAnsi="Courier New" w:cs="Courier New"/>
          <w:sz w:val="16"/>
          <w:szCs w:val="16"/>
          <w:lang w:eastAsia="id-ID"/>
        </w:rPr>
        <w:tab/>
      </w:r>
      <w:r>
        <w:rPr>
          <w:rFonts w:ascii="Courier New" w:hAnsi="Courier New" w:cs="Courier New"/>
          <w:sz w:val="16"/>
          <w:szCs w:val="16"/>
          <w:lang w:eastAsia="id-ID"/>
        </w:rPr>
        <w:tab/>
      </w:r>
      <w:r>
        <w:rPr>
          <w:rFonts w:ascii="Courier New" w:hAnsi="Courier New" w:cs="Courier New"/>
          <w:sz w:val="16"/>
          <w:szCs w:val="16"/>
          <w:lang w:eastAsia="id-ID"/>
        </w:rPr>
        <w:tab/>
      </w:r>
      <w:r w:rsidR="00D64138" w:rsidRPr="0005251F">
        <w:rPr>
          <w:rFonts w:ascii="Courier New" w:hAnsi="Courier New" w:cs="Courier New"/>
          <w:sz w:val="16"/>
          <w:szCs w:val="16"/>
          <w:lang w:val="id-ID" w:eastAsia="id-ID"/>
        </w:rPr>
        <w:t>}</w:t>
      </w:r>
    </w:p>
    <w:p w14:paraId="145745A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731794F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6ABAD99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rPr>
          <w:sz w:val="16"/>
          <w:szCs w:val="16"/>
        </w:rPr>
      </w:pPr>
      <w:r w:rsidRPr="0005251F">
        <w:rPr>
          <w:rFonts w:ascii="Courier New" w:hAnsi="Courier New" w:cs="Courier New"/>
          <w:sz w:val="16"/>
          <w:szCs w:val="16"/>
          <w:lang w:val="id-ID" w:eastAsia="id-ID"/>
        </w:rPr>
        <w:t>}</w:t>
      </w:r>
    </w:p>
    <w:p w14:paraId="1D3B4F0D" w14:textId="77777777" w:rsidR="00D64138" w:rsidRDefault="00A83ADA" w:rsidP="00A83ADA">
      <w:pPr>
        <w:pStyle w:val="Caption"/>
      </w:pPr>
      <w:bookmarkStart w:id="676" w:name="_Ref377195760"/>
      <w:bookmarkStart w:id="677" w:name="_Toc396498164"/>
      <w:bookmarkStart w:id="678" w:name="_Toc396905768"/>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3</w:t>
      </w:r>
      <w:r w:rsidR="009E6BF6">
        <w:fldChar w:fldCharType="end"/>
      </w:r>
      <w:bookmarkEnd w:id="676"/>
      <w:r>
        <w:t xml:space="preserve"> </w:t>
      </w:r>
      <w:r w:rsidR="002F311B">
        <w:t xml:space="preserve">Hasil Panduan Ekstraksi Fungsi </w:t>
      </w:r>
      <w:r w:rsidR="002F311B">
        <w:rPr>
          <w:i/>
        </w:rPr>
        <w:t xml:space="preserve">Plugin </w:t>
      </w:r>
      <w:r w:rsidR="002F311B">
        <w:t xml:space="preserve">pada Data Uji </w:t>
      </w:r>
      <w:r>
        <w:t>Keempat</w:t>
      </w:r>
      <w:r w:rsidR="00562B84">
        <w:t xml:space="preserve"> (Bagian 3)</w:t>
      </w:r>
      <w:bookmarkEnd w:id="677"/>
      <w:bookmarkEnd w:id="678"/>
    </w:p>
    <w:p w14:paraId="07547899" w14:textId="77777777" w:rsidR="00D64138" w:rsidRDefault="00D64138" w:rsidP="00D64138"/>
    <w:p w14:paraId="4EA3350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class</w:t>
      </w:r>
      <w:r w:rsidRPr="0005251F">
        <w:rPr>
          <w:rFonts w:ascii="Courier New" w:hAnsi="Courier New" w:cs="Courier New"/>
          <w:sz w:val="16"/>
          <w:szCs w:val="16"/>
          <w:lang w:val="id-ID" w:eastAsia="id-ID"/>
        </w:rPr>
        <w:t xml:space="preserve"> RunPost {</w:t>
      </w:r>
    </w:p>
    <w:p w14:paraId="66358D1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run_replayPacket(</w:t>
      </w:r>
      <w:r w:rsidRPr="0005251F">
        <w:rPr>
          <w:rFonts w:ascii="Courier New" w:hAnsi="Courier New" w:cs="Courier New"/>
          <w:b/>
          <w:bCs/>
          <w:sz w:val="16"/>
          <w:szCs w:val="16"/>
          <w:lang w:val="id-ID" w:eastAsia="id-ID"/>
        </w:rPr>
        <w:t>byte</w:t>
      </w:r>
      <w:r w:rsidRPr="0005251F">
        <w:rPr>
          <w:rFonts w:ascii="Courier New" w:hAnsi="Courier New" w:cs="Courier New"/>
          <w:sz w:val="16"/>
          <w:szCs w:val="16"/>
          <w:lang w:val="id-ID" w:eastAsia="id-ID"/>
        </w:rPr>
        <w:t>[] packet) {</w:t>
      </w:r>
    </w:p>
    <w:p w14:paraId="2F73168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flag = packet[Packet.FLAGS_INDEX] &amp; 0xFF;</w:t>
      </w:r>
    </w:p>
    <w:p w14:paraId="6D3525F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flag != 0) {</w:t>
      </w:r>
    </w:p>
    <w:p w14:paraId="2AFD7F0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flag != Packet.REPLY_PACKET_FLAG) {</w:t>
      </w:r>
    </w:p>
    <w:p w14:paraId="59FEAF0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logWriter.println("&gt;&gt;&gt;&gt;&gt;&gt;&gt;&gt;&gt;&gt; PacketDispatcher WARNING: WRONG received packet flags = " + Integer.</w:t>
      </w:r>
      <w:r w:rsidRPr="0005251F">
        <w:rPr>
          <w:rFonts w:ascii="Courier New" w:hAnsi="Courier New" w:cs="Courier New"/>
          <w:i/>
          <w:iCs/>
          <w:sz w:val="16"/>
          <w:szCs w:val="16"/>
          <w:lang w:val="id-ID" w:eastAsia="id-ID"/>
        </w:rPr>
        <w:t>toHexString</w:t>
      </w:r>
      <w:r w:rsidRPr="0005251F">
        <w:rPr>
          <w:rFonts w:ascii="Courier New" w:hAnsi="Courier New" w:cs="Courier New"/>
          <w:sz w:val="16"/>
          <w:szCs w:val="16"/>
          <w:lang w:val="id-ID" w:eastAsia="id-ID"/>
        </w:rPr>
        <w:t>(flag));</w:t>
      </w:r>
    </w:p>
    <w:p w14:paraId="1A8D223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33676CA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21C125F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09DACEB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2A386B9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run_packetLength(ReplyPacket replyPacket) {</w:t>
      </w:r>
    </w:p>
    <w:p w14:paraId="5183588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packetLength = replyPacket.getLength();</w:t>
      </w:r>
    </w:p>
    <w:p w14:paraId="36E88F2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packetLength &lt; Packet.HEADER_SIZE) {</w:t>
      </w:r>
    </w:p>
    <w:p w14:paraId="12C9CAE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logWriter.println("&gt;&gt;&gt;&gt;&gt;&gt;&gt;&gt;&gt;&gt; PacketDispatcher WARNING: WRONG received packet length = " + packetLength);</w:t>
      </w:r>
    </w:p>
    <w:p w14:paraId="6278D42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5070DCA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14CCBFE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0DEA588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run_commandsNumber(ReplyPacket replyPacket) {</w:t>
      </w:r>
    </w:p>
    <w:p w14:paraId="725336E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commandsNumberForTrace &gt; 0) {</w:t>
      </w:r>
    </w:p>
    <w:p w14:paraId="7D6EA33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replyID = replyPacket.getId();</w:t>
      </w:r>
    </w:p>
    <w:p w14:paraId="1878910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begCommandId = begCommandIdForTrace &gt; 1 ? begCommandIdForTrace : 1;</w:t>
      </w:r>
    </w:p>
    <w:p w14:paraId="6461ADB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replyID &gt;= begCommandId) {</w:t>
      </w:r>
    </w:p>
    <w:p w14:paraId="125200F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replyID - begCommandId) &lt; commandsNumberForTrace) {</w:t>
      </w:r>
    </w:p>
    <w:p w14:paraId="6EFC32D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logWriter.println("&gt;&gt;&gt;&gt;&gt;&gt;&gt;&gt;&gt;&gt; PacketDispatcher: Received REPLY ID = " + replyID);</w:t>
      </w:r>
    </w:p>
    <w:p w14:paraId="5C37288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4B1B061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66C5263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345752D0" w14:textId="77777777" w:rsidR="00D64138" w:rsidRPr="00EF461D" w:rsidRDefault="00EF461D"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Pr>
          <w:rFonts w:ascii="Courier New" w:hAnsi="Courier New" w:cs="Courier New"/>
          <w:sz w:val="16"/>
          <w:szCs w:val="16"/>
          <w:lang w:val="id-ID" w:eastAsia="id-ID"/>
        </w:rPr>
        <w:tab/>
        <w:t>}</w:t>
      </w:r>
    </w:p>
    <w:p w14:paraId="1510B8B4" w14:textId="77777777" w:rsidR="00EF461D" w:rsidRDefault="00EF461D" w:rsidP="00EF461D">
      <w:pPr>
        <w:pStyle w:val="Caption"/>
        <w:rPr>
          <w:rFonts w:ascii="Courier New" w:hAnsi="Courier New" w:cs="Courier New"/>
          <w:sz w:val="16"/>
          <w:lang w:eastAsia="id-ID"/>
        </w:rPr>
      </w:pPr>
      <w:bookmarkStart w:id="679" w:name="_Ref377505271"/>
      <w:bookmarkStart w:id="680" w:name="_Toc396498165"/>
      <w:bookmarkStart w:id="681" w:name="_Toc396905769"/>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4</w:t>
      </w:r>
      <w:r w:rsidR="009E6BF6">
        <w:fldChar w:fldCharType="end"/>
      </w:r>
      <w:bookmarkEnd w:id="679"/>
      <w:r>
        <w:t xml:space="preserve"> Hasil Panduan Ekstraksi Fungsi </w:t>
      </w:r>
      <w:r>
        <w:rPr>
          <w:i/>
        </w:rPr>
        <w:t xml:space="preserve">Plugin </w:t>
      </w:r>
      <w:r>
        <w:t>pada Data Uji Kelima (Bagian 1)</w:t>
      </w:r>
      <w:bookmarkEnd w:id="680"/>
      <w:bookmarkEnd w:id="681"/>
    </w:p>
    <w:p w14:paraId="3D8A7B47"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lastRenderedPageBreak/>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run_eventRequest(EventPacket eventPacket, ParsedEvent[] parsedEvents) {</w:t>
      </w:r>
    </w:p>
    <w:p w14:paraId="04A81AE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eventRequestIDForTrace &gt;= 0) || (eventKindForTrace &gt; 0)) {</w:t>
      </w:r>
    </w:p>
    <w:p w14:paraId="401BD32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for</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i = 0; i &lt; parsedEvents.length; i++) {</w:t>
      </w:r>
    </w:p>
    <w:p w14:paraId="068129F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boolean</w:t>
      </w:r>
      <w:r w:rsidRPr="0005251F">
        <w:rPr>
          <w:rFonts w:ascii="Courier New" w:hAnsi="Courier New" w:cs="Courier New"/>
          <w:sz w:val="16"/>
          <w:szCs w:val="16"/>
          <w:lang w:val="id-ID" w:eastAsia="id-ID"/>
        </w:rPr>
        <w:t xml:space="preserve"> trace = </w:t>
      </w:r>
      <w:r w:rsidRPr="0005251F">
        <w:rPr>
          <w:rFonts w:ascii="Courier New" w:hAnsi="Courier New" w:cs="Courier New"/>
          <w:b/>
          <w:bCs/>
          <w:sz w:val="16"/>
          <w:szCs w:val="16"/>
          <w:lang w:val="id-ID" w:eastAsia="id-ID"/>
        </w:rPr>
        <w:t>false</w:t>
      </w:r>
      <w:r w:rsidRPr="0005251F">
        <w:rPr>
          <w:rFonts w:ascii="Courier New" w:hAnsi="Courier New" w:cs="Courier New"/>
          <w:sz w:val="16"/>
          <w:szCs w:val="16"/>
          <w:lang w:val="id-ID" w:eastAsia="id-ID"/>
        </w:rPr>
        <w:t>;</w:t>
      </w:r>
    </w:p>
    <w:p w14:paraId="24346AB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nt</w:t>
      </w:r>
      <w:r w:rsidRPr="0005251F">
        <w:rPr>
          <w:rFonts w:ascii="Courier New" w:hAnsi="Courier New" w:cs="Courier New"/>
          <w:sz w:val="16"/>
          <w:szCs w:val="16"/>
          <w:lang w:val="id-ID" w:eastAsia="id-ID"/>
        </w:rPr>
        <w:t xml:space="preserve"> eventRequestID = parsedEvents[i].getRequestID();</w:t>
      </w:r>
    </w:p>
    <w:p w14:paraId="09EE8A8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eventRequestIDForTrace == 0) {</w:t>
      </w:r>
    </w:p>
    <w:p w14:paraId="1F444E2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trace = </w:t>
      </w:r>
      <w:r w:rsidRPr="0005251F">
        <w:rPr>
          <w:rFonts w:ascii="Courier New" w:hAnsi="Courier New" w:cs="Courier New"/>
          <w:b/>
          <w:bCs/>
          <w:sz w:val="16"/>
          <w:szCs w:val="16"/>
          <w:lang w:val="id-ID" w:eastAsia="id-ID"/>
        </w:rPr>
        <w:t>true</w:t>
      </w:r>
      <w:r w:rsidRPr="0005251F">
        <w:rPr>
          <w:rFonts w:ascii="Courier New" w:hAnsi="Courier New" w:cs="Courier New"/>
          <w:sz w:val="16"/>
          <w:szCs w:val="16"/>
          <w:lang w:val="id-ID" w:eastAsia="id-ID"/>
        </w:rPr>
        <w:t>;</w:t>
      </w:r>
    </w:p>
    <w:p w14:paraId="1A771F7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 </w:t>
      </w:r>
      <w:r w:rsidRPr="0005251F">
        <w:rPr>
          <w:rFonts w:ascii="Courier New" w:hAnsi="Courier New" w:cs="Courier New"/>
          <w:b/>
          <w:bCs/>
          <w:sz w:val="16"/>
          <w:szCs w:val="16"/>
          <w:lang w:val="id-ID" w:eastAsia="id-ID"/>
        </w:rPr>
        <w:t>else</w:t>
      </w:r>
      <w:r w:rsidRPr="0005251F">
        <w:rPr>
          <w:rFonts w:ascii="Courier New" w:hAnsi="Courier New" w:cs="Courier New"/>
          <w:sz w:val="16"/>
          <w:szCs w:val="16"/>
          <w:lang w:val="id-ID" w:eastAsia="id-ID"/>
        </w:rPr>
        <w:t xml:space="preserve"> {</w:t>
      </w:r>
    </w:p>
    <w:p w14:paraId="66FEBDE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eventRequestID == eventRequestIDForTrace) {</w:t>
      </w:r>
    </w:p>
    <w:p w14:paraId="55C8C83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trace = </w:t>
      </w:r>
      <w:r w:rsidRPr="0005251F">
        <w:rPr>
          <w:rFonts w:ascii="Courier New" w:hAnsi="Courier New" w:cs="Courier New"/>
          <w:b/>
          <w:bCs/>
          <w:sz w:val="16"/>
          <w:szCs w:val="16"/>
          <w:lang w:val="id-ID" w:eastAsia="id-ID"/>
        </w:rPr>
        <w:t>true</w:t>
      </w:r>
      <w:r w:rsidRPr="0005251F">
        <w:rPr>
          <w:rFonts w:ascii="Courier New" w:hAnsi="Courier New" w:cs="Courier New"/>
          <w:sz w:val="16"/>
          <w:szCs w:val="16"/>
          <w:lang w:val="id-ID" w:eastAsia="id-ID"/>
        </w:rPr>
        <w:t>;</w:t>
      </w:r>
    </w:p>
    <w:p w14:paraId="12B6031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6BA1F8D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3FD3A49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byte</w:t>
      </w:r>
      <w:r w:rsidRPr="0005251F">
        <w:rPr>
          <w:rFonts w:ascii="Courier New" w:hAnsi="Courier New" w:cs="Courier New"/>
          <w:sz w:val="16"/>
          <w:szCs w:val="16"/>
          <w:lang w:val="id-ID" w:eastAsia="id-ID"/>
        </w:rPr>
        <w:t xml:space="preserve"> eventKind = parsedEvents[i].getEventKind();</w:t>
      </w:r>
    </w:p>
    <w:p w14:paraId="355D60D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eventKind == eventKindForTrace) {</w:t>
      </w:r>
    </w:p>
    <w:p w14:paraId="5A59C05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trace = </w:t>
      </w:r>
      <w:r w:rsidRPr="0005251F">
        <w:rPr>
          <w:rFonts w:ascii="Courier New" w:hAnsi="Courier New" w:cs="Courier New"/>
          <w:b/>
          <w:bCs/>
          <w:sz w:val="16"/>
          <w:szCs w:val="16"/>
          <w:lang w:val="id-ID" w:eastAsia="id-ID"/>
        </w:rPr>
        <w:t>true</w:t>
      </w:r>
      <w:r w:rsidRPr="0005251F">
        <w:rPr>
          <w:rFonts w:ascii="Courier New" w:hAnsi="Courier New" w:cs="Courier New"/>
          <w:sz w:val="16"/>
          <w:szCs w:val="16"/>
          <w:lang w:val="id-ID" w:eastAsia="id-ID"/>
        </w:rPr>
        <w:t>;</w:t>
      </w:r>
    </w:p>
    <w:p w14:paraId="4035DE4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6D9DBEA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trace) {</w:t>
      </w:r>
    </w:p>
    <w:p w14:paraId="57A823F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logWriter.println("&gt;&gt;&gt;&gt;&gt;&gt;&gt;&gt;&gt;&gt; PacketDispatcher: Received_EVENT[" + i + "]: eventRequestID= " + eventRequestID + "; eventKind =  " + eventKind + "("</w:t>
      </w:r>
    </w:p>
    <w:p w14:paraId="6877F0E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JDWPConstants.EventKind.getName(eventKind) + ")");</w:t>
      </w:r>
    </w:p>
    <w:p w14:paraId="5C62912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4C679C4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3DE3F79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6D9EFA0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06E9EC8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p>
    <w:p w14:paraId="5722D95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public</w:t>
      </w:r>
      <w:r w:rsidRPr="0005251F">
        <w:rPr>
          <w:rFonts w:ascii="Courier New" w:hAnsi="Courier New" w:cs="Courier New"/>
          <w:sz w:val="16"/>
          <w:szCs w:val="16"/>
          <w:lang w:val="id-ID" w:eastAsia="id-ID"/>
        </w:rPr>
        <w:t xml:space="preserve"> </w:t>
      </w:r>
      <w:r w:rsidRPr="0005251F">
        <w:rPr>
          <w:rFonts w:ascii="Courier New" w:hAnsi="Courier New" w:cs="Courier New"/>
          <w:b/>
          <w:bCs/>
          <w:sz w:val="16"/>
          <w:szCs w:val="16"/>
          <w:lang w:val="id-ID" w:eastAsia="id-ID"/>
        </w:rPr>
        <w:t>void</w:t>
      </w:r>
      <w:r w:rsidRPr="0005251F">
        <w:rPr>
          <w:rFonts w:ascii="Courier New" w:hAnsi="Courier New" w:cs="Courier New"/>
          <w:sz w:val="16"/>
          <w:szCs w:val="16"/>
          <w:lang w:val="id-ID" w:eastAsia="id-ID"/>
        </w:rPr>
        <w:t xml:space="preserve"> run() {</w:t>
      </w:r>
    </w:p>
    <w:p w14:paraId="6EF7EB1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try</w:t>
      </w:r>
      <w:r w:rsidRPr="0005251F">
        <w:rPr>
          <w:rFonts w:ascii="Courier New" w:hAnsi="Courier New" w:cs="Courier New"/>
          <w:sz w:val="16"/>
          <w:szCs w:val="16"/>
          <w:lang w:val="id-ID" w:eastAsia="id-ID"/>
        </w:rPr>
        <w:t xml:space="preserve"> {</w:t>
      </w:r>
    </w:p>
    <w:p w14:paraId="3801C19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while</w:t>
      </w:r>
      <w:r w:rsidRPr="0005251F">
        <w:rPr>
          <w:rFonts w:ascii="Courier New" w:hAnsi="Courier New" w:cs="Courier New"/>
          <w:sz w:val="16"/>
          <w:szCs w:val="16"/>
          <w:lang w:val="id-ID" w:eastAsia="id-ID"/>
        </w:rPr>
        <w:t xml:space="preserve"> (!isInterrupted()) {</w:t>
      </w:r>
    </w:p>
    <w:p w14:paraId="366BC22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byte</w:t>
      </w:r>
      <w:r w:rsidRPr="0005251F">
        <w:rPr>
          <w:rFonts w:ascii="Courier New" w:hAnsi="Courier New" w:cs="Courier New"/>
          <w:sz w:val="16"/>
          <w:szCs w:val="16"/>
          <w:lang w:val="id-ID" w:eastAsia="id-ID"/>
        </w:rPr>
        <w:t>[] packet = connection.readPacket();</w:t>
      </w:r>
    </w:p>
    <w:p w14:paraId="5F0409E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packet == </w:t>
      </w:r>
      <w:r w:rsidRPr="0005251F">
        <w:rPr>
          <w:rFonts w:ascii="Courier New" w:hAnsi="Courier New" w:cs="Courier New"/>
          <w:b/>
          <w:bCs/>
          <w:sz w:val="16"/>
          <w:szCs w:val="16"/>
          <w:lang w:val="id-ID" w:eastAsia="id-ID"/>
        </w:rPr>
        <w:t>null</w:t>
      </w:r>
      <w:r w:rsidRPr="0005251F">
        <w:rPr>
          <w:rFonts w:ascii="Courier New" w:hAnsi="Courier New" w:cs="Courier New"/>
          <w:sz w:val="16"/>
          <w:szCs w:val="16"/>
          <w:lang w:val="id-ID" w:eastAsia="id-ID"/>
        </w:rPr>
        <w:t xml:space="preserve"> || packet.length == 0)</w:t>
      </w:r>
    </w:p>
    <w:p w14:paraId="38FD353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break</w:t>
      </w:r>
      <w:r w:rsidRPr="0005251F">
        <w:rPr>
          <w:rFonts w:ascii="Courier New" w:hAnsi="Courier New" w:cs="Courier New"/>
          <w:sz w:val="16"/>
          <w:szCs w:val="16"/>
          <w:lang w:val="id-ID" w:eastAsia="id-ID"/>
        </w:rPr>
        <w:t>;</w:t>
      </w:r>
    </w:p>
    <w:p w14:paraId="64F0603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packet.length &lt; Packet.FLAGS_INDEX) {</w:t>
      </w:r>
    </w:p>
    <w:p w14:paraId="74A71B61"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logWriter.println("&gt;&gt;&gt;&gt;&gt;&gt;&gt;&gt;&gt;&gt; PacketDispatcher WARNING: WRONG received packet size = " + packet.length);</w:t>
      </w:r>
    </w:p>
    <w:p w14:paraId="49D2417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 </w:t>
      </w:r>
      <w:r w:rsidRPr="0005251F">
        <w:rPr>
          <w:rFonts w:ascii="Courier New" w:hAnsi="Courier New" w:cs="Courier New"/>
          <w:b/>
          <w:bCs/>
          <w:sz w:val="16"/>
          <w:szCs w:val="16"/>
          <w:lang w:val="id-ID" w:eastAsia="id-ID"/>
        </w:rPr>
        <w:t>else</w:t>
      </w:r>
      <w:r w:rsidRPr="0005251F">
        <w:rPr>
          <w:rFonts w:ascii="Courier New" w:hAnsi="Courier New" w:cs="Courier New"/>
          <w:sz w:val="16"/>
          <w:szCs w:val="16"/>
          <w:lang w:val="id-ID" w:eastAsia="id-ID"/>
        </w:rPr>
        <w:t xml:space="preserve"> {</w:t>
      </w:r>
    </w:p>
    <w:p w14:paraId="2225406E"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run_replayPacket(packet);</w:t>
      </w:r>
    </w:p>
    <w:p w14:paraId="0A256E2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59000F8F"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b/>
          <w:bCs/>
          <w:sz w:val="16"/>
          <w:szCs w:val="16"/>
          <w:lang w:val="id-ID" w:eastAsia="id-ID"/>
        </w:rPr>
        <w:t>if</w:t>
      </w:r>
      <w:r w:rsidRPr="0005251F">
        <w:rPr>
          <w:rFonts w:ascii="Courier New" w:hAnsi="Courier New" w:cs="Courier New"/>
          <w:sz w:val="16"/>
          <w:szCs w:val="16"/>
          <w:lang w:val="id-ID" w:eastAsia="id-ID"/>
        </w:rPr>
        <w:t xml:space="preserve"> (Packet.isReply(packet)) {</w:t>
      </w:r>
    </w:p>
    <w:p w14:paraId="7261B3A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ReplyPacket replyPacket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ReplyPacket(packet);</w:t>
      </w:r>
    </w:p>
    <w:p w14:paraId="29369558"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run_packetLength(replyPacket);</w:t>
      </w:r>
    </w:p>
    <w:p w14:paraId="2E0C0BF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run_commandsNumber(replyPacket);</w:t>
      </w:r>
    </w:p>
    <w:p w14:paraId="1F32CE28" w14:textId="77777777" w:rsidR="00EF461D"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commandsSynchronyzer.notifyThread(replyPacket);</w:t>
      </w:r>
    </w:p>
    <w:p w14:paraId="7B1B9172" w14:textId="77777777" w:rsidR="00EF461D" w:rsidRDefault="00EF461D" w:rsidP="00EF461D">
      <w:pPr>
        <w:pStyle w:val="Caption"/>
        <w:rPr>
          <w:rFonts w:ascii="Courier New" w:hAnsi="Courier New" w:cs="Courier New"/>
          <w:sz w:val="16"/>
          <w:lang w:eastAsia="id-ID"/>
        </w:rPr>
      </w:pPr>
      <w:bookmarkStart w:id="682" w:name="_Toc396498166"/>
      <w:bookmarkStart w:id="683" w:name="_Toc396905770"/>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5</w:t>
      </w:r>
      <w:r w:rsidR="009E6BF6">
        <w:fldChar w:fldCharType="end"/>
      </w:r>
      <w:r>
        <w:t xml:space="preserve"> Hasil Panduan Ekstraksi Fungsi </w:t>
      </w:r>
      <w:r>
        <w:rPr>
          <w:i/>
        </w:rPr>
        <w:t xml:space="preserve">Plugin </w:t>
      </w:r>
      <w:r>
        <w:t>pada Data Uji Kelima (Bagian 2)</w:t>
      </w:r>
      <w:bookmarkEnd w:id="682"/>
      <w:bookmarkEnd w:id="683"/>
    </w:p>
    <w:p w14:paraId="6BA7B61A" w14:textId="77777777" w:rsidR="00EF461D" w:rsidRPr="00EF461D" w:rsidRDefault="00EF461D" w:rsidP="00EF461D">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eastAsia="id-ID"/>
        </w:rPr>
      </w:pPr>
    </w:p>
    <w:p w14:paraId="1C01EEA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lastRenderedPageBreak/>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 </w:t>
      </w:r>
      <w:r w:rsidRPr="0005251F">
        <w:rPr>
          <w:rFonts w:ascii="Courier New" w:hAnsi="Courier New" w:cs="Courier New"/>
          <w:b/>
          <w:bCs/>
          <w:sz w:val="16"/>
          <w:szCs w:val="16"/>
          <w:lang w:val="id-ID" w:eastAsia="id-ID"/>
        </w:rPr>
        <w:t>else</w:t>
      </w:r>
      <w:r w:rsidRPr="0005251F">
        <w:rPr>
          <w:rFonts w:ascii="Courier New" w:hAnsi="Courier New" w:cs="Courier New"/>
          <w:sz w:val="16"/>
          <w:szCs w:val="16"/>
          <w:lang w:val="id-ID" w:eastAsia="id-ID"/>
        </w:rPr>
        <w:t xml:space="preserve"> {</w:t>
      </w:r>
    </w:p>
    <w:p w14:paraId="112DED44"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EventPacket eventPacket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EventPacket(packet);</w:t>
      </w:r>
    </w:p>
    <w:p w14:paraId="29F406B2"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ParsedEvent[] parsedEvents = ParsedEvent.parseEventPacket(eventPacket);</w:t>
      </w:r>
    </w:p>
    <w:p w14:paraId="11B1AEF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run_eventRequest(eventPacket, parsedEvents);</w:t>
      </w:r>
    </w:p>
    <w:p w14:paraId="6891D41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eventsSynchronyzer.notifyThread(eventPacket);</w:t>
      </w:r>
    </w:p>
    <w:p w14:paraId="3D82E74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61EE5B1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102A51B6"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connectionException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TimeoutException(</w:t>
      </w:r>
      <w:r w:rsidRPr="0005251F">
        <w:rPr>
          <w:rFonts w:ascii="Courier New" w:hAnsi="Courier New" w:cs="Courier New"/>
          <w:b/>
          <w:bCs/>
          <w:sz w:val="16"/>
          <w:szCs w:val="16"/>
          <w:lang w:val="id-ID" w:eastAsia="id-ID"/>
        </w:rPr>
        <w:t>true</w:t>
      </w:r>
      <w:r w:rsidRPr="0005251F">
        <w:rPr>
          <w:rFonts w:ascii="Courier New" w:hAnsi="Courier New" w:cs="Courier New"/>
          <w:sz w:val="16"/>
          <w:szCs w:val="16"/>
          <w:lang w:val="id-ID" w:eastAsia="id-ID"/>
        </w:rPr>
        <w:t>);</w:t>
      </w:r>
    </w:p>
    <w:p w14:paraId="428D755B"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 </w:t>
      </w:r>
      <w:r w:rsidRPr="0005251F">
        <w:rPr>
          <w:rFonts w:ascii="Courier New" w:hAnsi="Courier New" w:cs="Courier New"/>
          <w:b/>
          <w:bCs/>
          <w:sz w:val="16"/>
          <w:szCs w:val="16"/>
          <w:lang w:val="id-ID" w:eastAsia="id-ID"/>
        </w:rPr>
        <w:t>catch</w:t>
      </w:r>
      <w:r w:rsidRPr="0005251F">
        <w:rPr>
          <w:rFonts w:ascii="Courier New" w:hAnsi="Courier New" w:cs="Courier New"/>
          <w:sz w:val="16"/>
          <w:szCs w:val="16"/>
          <w:lang w:val="id-ID" w:eastAsia="id-ID"/>
        </w:rPr>
        <w:t xml:space="preserve"> (IOException e) {</w:t>
      </w:r>
    </w:p>
    <w:p w14:paraId="47DBED6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connectionException = e;</w:t>
      </w:r>
    </w:p>
    <w:p w14:paraId="5B2FCEAD"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e.printStackTrace();</w:t>
      </w:r>
    </w:p>
    <w:p w14:paraId="5418B483"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 </w:t>
      </w:r>
      <w:r w:rsidRPr="0005251F">
        <w:rPr>
          <w:rFonts w:ascii="Courier New" w:hAnsi="Courier New" w:cs="Courier New"/>
          <w:b/>
          <w:bCs/>
          <w:sz w:val="16"/>
          <w:szCs w:val="16"/>
          <w:lang w:val="id-ID" w:eastAsia="id-ID"/>
        </w:rPr>
        <w:t>catch</w:t>
      </w:r>
      <w:r w:rsidRPr="0005251F">
        <w:rPr>
          <w:rFonts w:ascii="Courier New" w:hAnsi="Courier New" w:cs="Courier New"/>
          <w:sz w:val="16"/>
          <w:szCs w:val="16"/>
          <w:lang w:val="id-ID" w:eastAsia="id-ID"/>
        </w:rPr>
        <w:t xml:space="preserve"> (InterruptedException e) {</w:t>
      </w:r>
    </w:p>
    <w:p w14:paraId="52D1F47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 xml:space="preserve">connectionException = </w:t>
      </w:r>
      <w:r w:rsidRPr="0005251F">
        <w:rPr>
          <w:rFonts w:ascii="Courier New" w:hAnsi="Courier New" w:cs="Courier New"/>
          <w:b/>
          <w:bCs/>
          <w:sz w:val="16"/>
          <w:szCs w:val="16"/>
          <w:lang w:val="id-ID" w:eastAsia="id-ID"/>
        </w:rPr>
        <w:t>new</w:t>
      </w:r>
      <w:r w:rsidRPr="0005251F">
        <w:rPr>
          <w:rFonts w:ascii="Courier New" w:hAnsi="Courier New" w:cs="Courier New"/>
          <w:sz w:val="16"/>
          <w:szCs w:val="16"/>
          <w:lang w:val="id-ID" w:eastAsia="id-ID"/>
        </w:rPr>
        <w:t xml:space="preserve"> InterruptedIOException(e.getMessage());</w:t>
      </w:r>
    </w:p>
    <w:p w14:paraId="5B9D0C4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connectionException.initCause(e);</w:t>
      </w:r>
    </w:p>
    <w:p w14:paraId="32ED6B8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e.printStackTrace();</w:t>
      </w:r>
    </w:p>
    <w:p w14:paraId="594291BA"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w:t>
      </w:r>
    </w:p>
    <w:p w14:paraId="69DD6030"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eventsSynchronyzer.terminate();</w:t>
      </w:r>
    </w:p>
    <w:p w14:paraId="6CC0068C"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r>
      <w:r w:rsidRPr="0005251F">
        <w:rPr>
          <w:rFonts w:ascii="Courier New" w:hAnsi="Courier New" w:cs="Courier New"/>
          <w:sz w:val="16"/>
          <w:szCs w:val="16"/>
          <w:lang w:val="id-ID" w:eastAsia="id-ID"/>
        </w:rPr>
        <w:tab/>
        <w:t>commandsSynchronyzer.terminate();</w:t>
      </w:r>
    </w:p>
    <w:p w14:paraId="1DC82565"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autoSpaceDE w:val="0"/>
        <w:autoSpaceDN w:val="0"/>
        <w:adjustRightInd w:val="0"/>
        <w:jc w:val="left"/>
        <w:rPr>
          <w:rFonts w:ascii="Courier New" w:hAnsi="Courier New" w:cs="Courier New"/>
          <w:sz w:val="16"/>
          <w:szCs w:val="16"/>
          <w:lang w:val="id-ID" w:eastAsia="id-ID"/>
        </w:rPr>
      </w:pPr>
      <w:r w:rsidRPr="0005251F">
        <w:rPr>
          <w:rFonts w:ascii="Courier New" w:hAnsi="Courier New" w:cs="Courier New"/>
          <w:sz w:val="16"/>
          <w:szCs w:val="16"/>
          <w:lang w:val="id-ID" w:eastAsia="id-ID"/>
        </w:rPr>
        <w:tab/>
        <w:t>}</w:t>
      </w:r>
    </w:p>
    <w:p w14:paraId="224F42F9" w14:textId="77777777" w:rsidR="00D64138" w:rsidRPr="0005251F" w:rsidRDefault="00D64138" w:rsidP="00D6413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s>
        <w:rPr>
          <w:sz w:val="16"/>
          <w:szCs w:val="16"/>
        </w:rPr>
      </w:pPr>
      <w:r w:rsidRPr="0005251F">
        <w:rPr>
          <w:rFonts w:ascii="Courier New" w:hAnsi="Courier New" w:cs="Courier New"/>
          <w:sz w:val="16"/>
          <w:szCs w:val="16"/>
          <w:lang w:val="id-ID" w:eastAsia="id-ID"/>
        </w:rPr>
        <w:t>}</w:t>
      </w:r>
    </w:p>
    <w:p w14:paraId="55C91589" w14:textId="77777777" w:rsidR="00D64138" w:rsidRDefault="00A83ADA" w:rsidP="00A83ADA">
      <w:pPr>
        <w:pStyle w:val="Caption"/>
      </w:pPr>
      <w:bookmarkStart w:id="684" w:name="_Ref377195768"/>
      <w:bookmarkStart w:id="685" w:name="_Toc396498167"/>
      <w:bookmarkStart w:id="686" w:name="_Toc396905771"/>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6</w:t>
      </w:r>
      <w:r w:rsidR="009E6BF6">
        <w:fldChar w:fldCharType="end"/>
      </w:r>
      <w:bookmarkEnd w:id="684"/>
      <w:r>
        <w:t xml:space="preserve"> Hasil Panduan Ekstraksi Fu</w:t>
      </w:r>
      <w:r w:rsidR="002F311B">
        <w:t>n</w:t>
      </w:r>
      <w:r>
        <w:t xml:space="preserve">gsi </w:t>
      </w:r>
      <w:r w:rsidR="002F311B">
        <w:rPr>
          <w:i/>
        </w:rPr>
        <w:t xml:space="preserve">Plugin </w:t>
      </w:r>
      <w:r>
        <w:t>pada Data Uji Kelima</w:t>
      </w:r>
      <w:r w:rsidR="00EF461D">
        <w:t xml:space="preserve"> (Bagian 3)</w:t>
      </w:r>
      <w:bookmarkEnd w:id="685"/>
      <w:bookmarkEnd w:id="686"/>
    </w:p>
    <w:p w14:paraId="1E4C02C3" w14:textId="77777777" w:rsidR="00D64138" w:rsidRDefault="00D64138" w:rsidP="00D64138"/>
    <w:p w14:paraId="6512AC15"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b/>
          <w:bCs/>
          <w:sz w:val="16"/>
          <w:szCs w:val="20"/>
          <w:lang w:val="id-ID" w:eastAsia="id-ID"/>
        </w:rPr>
        <w:t>private</w:t>
      </w:r>
      <w:r w:rsidRPr="00EF461D">
        <w:rPr>
          <w:rFonts w:ascii="Courier New" w:hAnsi="Courier New" w:cs="Courier New"/>
          <w:sz w:val="16"/>
          <w:szCs w:val="20"/>
          <w:lang w:val="id-ID" w:eastAsia="id-ID"/>
        </w:rPr>
        <w:t xml:space="preserve"> </w:t>
      </w:r>
      <w:r w:rsidRPr="00EF461D">
        <w:rPr>
          <w:rFonts w:ascii="Courier New" w:hAnsi="Courier New" w:cs="Courier New"/>
          <w:b/>
          <w:bCs/>
          <w:sz w:val="16"/>
          <w:szCs w:val="20"/>
          <w:lang w:val="id-ID" w:eastAsia="id-ID"/>
        </w:rPr>
        <w:t>void</w:t>
      </w:r>
      <w:r w:rsidRPr="00EF461D">
        <w:rPr>
          <w:rFonts w:ascii="Courier New" w:hAnsi="Courier New" w:cs="Courier New"/>
          <w:sz w:val="16"/>
          <w:szCs w:val="20"/>
          <w:lang w:val="id-ID" w:eastAsia="id-ID"/>
        </w:rPr>
        <w:t xml:space="preserve"> sum_and_prod(</w:t>
      </w:r>
      <w:r w:rsidRPr="00EF461D">
        <w:rPr>
          <w:rFonts w:ascii="Courier New" w:hAnsi="Courier New" w:cs="Courier New"/>
          <w:b/>
          <w:bCs/>
          <w:sz w:val="16"/>
          <w:szCs w:val="20"/>
          <w:lang w:val="id-ID" w:eastAsia="id-ID"/>
        </w:rPr>
        <w:t>int</w:t>
      </w:r>
      <w:r w:rsidRPr="00EF461D">
        <w:rPr>
          <w:rFonts w:ascii="Courier New" w:hAnsi="Courier New" w:cs="Courier New"/>
          <w:sz w:val="16"/>
          <w:szCs w:val="20"/>
          <w:lang w:val="id-ID" w:eastAsia="id-ID"/>
        </w:rPr>
        <w:t xml:space="preserve"> n, </w:t>
      </w:r>
      <w:r w:rsidRPr="00EF461D">
        <w:rPr>
          <w:rFonts w:ascii="Courier New" w:hAnsi="Courier New" w:cs="Courier New"/>
          <w:b/>
          <w:bCs/>
          <w:sz w:val="16"/>
          <w:szCs w:val="20"/>
          <w:lang w:val="id-ID" w:eastAsia="id-ID"/>
        </w:rPr>
        <w:t>int</w:t>
      </w:r>
      <w:r w:rsidRPr="00EF461D">
        <w:rPr>
          <w:rFonts w:ascii="Courier New" w:hAnsi="Courier New" w:cs="Courier New"/>
          <w:sz w:val="16"/>
          <w:szCs w:val="20"/>
          <w:lang w:val="id-ID" w:eastAsia="id-ID"/>
        </w:rPr>
        <w:t xml:space="preserve">[] arr, </w:t>
      </w:r>
      <w:r w:rsidRPr="00EF461D">
        <w:rPr>
          <w:rFonts w:ascii="Courier New" w:hAnsi="Courier New" w:cs="Courier New"/>
          <w:b/>
          <w:bCs/>
          <w:sz w:val="16"/>
          <w:szCs w:val="20"/>
          <w:lang w:val="id-ID" w:eastAsia="id-ID"/>
        </w:rPr>
        <w:t>int</w:t>
      </w:r>
      <w:r w:rsidRPr="00EF461D">
        <w:rPr>
          <w:rFonts w:ascii="Courier New" w:hAnsi="Courier New" w:cs="Courier New"/>
          <w:sz w:val="16"/>
          <w:szCs w:val="20"/>
          <w:lang w:val="id-ID" w:eastAsia="id-ID"/>
        </w:rPr>
        <w:t xml:space="preserve"> sum, </w:t>
      </w:r>
      <w:r w:rsidRPr="00EF461D">
        <w:rPr>
          <w:rFonts w:ascii="Courier New" w:hAnsi="Courier New" w:cs="Courier New"/>
          <w:b/>
          <w:bCs/>
          <w:sz w:val="16"/>
          <w:szCs w:val="20"/>
          <w:lang w:val="id-ID" w:eastAsia="id-ID"/>
        </w:rPr>
        <w:t>int</w:t>
      </w:r>
      <w:r w:rsidRPr="00EF461D">
        <w:rPr>
          <w:rFonts w:ascii="Courier New" w:hAnsi="Courier New" w:cs="Courier New"/>
          <w:sz w:val="16"/>
          <w:szCs w:val="20"/>
          <w:lang w:val="id-ID" w:eastAsia="id-ID"/>
        </w:rPr>
        <w:t xml:space="preserve"> prod, </w:t>
      </w:r>
      <w:r w:rsidRPr="00EF461D">
        <w:rPr>
          <w:rFonts w:ascii="Courier New" w:hAnsi="Courier New" w:cs="Courier New"/>
          <w:b/>
          <w:bCs/>
          <w:sz w:val="16"/>
          <w:szCs w:val="20"/>
          <w:lang w:val="id-ID" w:eastAsia="id-ID"/>
        </w:rPr>
        <w:t>float</w:t>
      </w:r>
      <w:r w:rsidRPr="00EF461D">
        <w:rPr>
          <w:rFonts w:ascii="Courier New" w:hAnsi="Courier New" w:cs="Courier New"/>
          <w:sz w:val="16"/>
          <w:szCs w:val="20"/>
          <w:lang w:val="id-ID" w:eastAsia="id-ID"/>
        </w:rPr>
        <w:t xml:space="preserve"> avg) {</w:t>
      </w:r>
    </w:p>
    <w:p w14:paraId="18609924"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highlight w:val="yellow"/>
          <w:lang w:val="id-ID" w:eastAsia="id-ID"/>
        </w:rPr>
        <w:t>sum = 0;</w:t>
      </w:r>
    </w:p>
    <w:p w14:paraId="4CDFC90D"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highlight w:val="green"/>
          <w:lang w:val="id-ID" w:eastAsia="id-ID"/>
        </w:rPr>
        <w:t>prod = 0;</w:t>
      </w:r>
    </w:p>
    <w:p w14:paraId="4030E2CC"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b/>
          <w:bCs/>
          <w:sz w:val="16"/>
          <w:szCs w:val="20"/>
          <w:highlight w:val="magenta"/>
          <w:lang w:val="id-ID" w:eastAsia="id-ID"/>
        </w:rPr>
        <w:t>for</w:t>
      </w:r>
      <w:r w:rsidRPr="00EF461D">
        <w:rPr>
          <w:rFonts w:ascii="Courier New" w:hAnsi="Courier New" w:cs="Courier New"/>
          <w:sz w:val="16"/>
          <w:szCs w:val="20"/>
          <w:highlight w:val="magenta"/>
          <w:lang w:val="id-ID" w:eastAsia="id-ID"/>
        </w:rPr>
        <w:t xml:space="preserve"> (</w:t>
      </w:r>
      <w:r w:rsidRPr="00EF461D">
        <w:rPr>
          <w:rFonts w:ascii="Courier New" w:hAnsi="Courier New" w:cs="Courier New"/>
          <w:b/>
          <w:bCs/>
          <w:sz w:val="16"/>
          <w:szCs w:val="20"/>
          <w:highlight w:val="magenta"/>
          <w:lang w:val="id-ID" w:eastAsia="id-ID"/>
        </w:rPr>
        <w:t>int</w:t>
      </w:r>
      <w:r w:rsidRPr="00EF461D">
        <w:rPr>
          <w:rFonts w:ascii="Courier New" w:hAnsi="Courier New" w:cs="Courier New"/>
          <w:sz w:val="16"/>
          <w:szCs w:val="20"/>
          <w:highlight w:val="magenta"/>
          <w:lang w:val="id-ID" w:eastAsia="id-ID"/>
        </w:rPr>
        <w:t xml:space="preserve"> i = 1; i &lt; n; i++) {</w:t>
      </w:r>
    </w:p>
    <w:p w14:paraId="2E79753E"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highlight w:val="yellow"/>
          <w:lang w:val="id-ID" w:eastAsia="id-ID"/>
        </w:rPr>
        <w:t>sum = sum + arr[i];</w:t>
      </w:r>
    </w:p>
    <w:p w14:paraId="049389CB"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highlight w:val="green"/>
          <w:lang w:val="id-ID" w:eastAsia="id-ID"/>
        </w:rPr>
        <w:t>prod = prod * arr[i];</w:t>
      </w:r>
    </w:p>
    <w:p w14:paraId="2B19E20D"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t>}</w:t>
      </w:r>
    </w:p>
    <w:p w14:paraId="1B01D422"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highlight w:val="cyan"/>
          <w:lang w:val="id-ID" w:eastAsia="id-ID"/>
        </w:rPr>
        <w:t>avg = sum / n;</w:t>
      </w:r>
    </w:p>
    <w:p w14:paraId="3033D3CD"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rPr>
          <w:rFonts w:ascii="Courier New" w:hAnsi="Courier New" w:cs="Courier New"/>
          <w:sz w:val="16"/>
          <w:szCs w:val="20"/>
          <w:lang w:eastAsia="id-ID"/>
        </w:rPr>
      </w:pPr>
      <w:r w:rsidRPr="00EF461D">
        <w:rPr>
          <w:rFonts w:ascii="Courier New" w:hAnsi="Courier New" w:cs="Courier New"/>
          <w:sz w:val="16"/>
          <w:szCs w:val="20"/>
          <w:lang w:val="id-ID" w:eastAsia="id-ID"/>
        </w:rPr>
        <w:t>}</w:t>
      </w:r>
    </w:p>
    <w:p w14:paraId="4F5122D5" w14:textId="77777777" w:rsidR="00083F59" w:rsidRPr="000B4ABB" w:rsidRDefault="00083F59" w:rsidP="00083F59">
      <w:pPr>
        <w:pStyle w:val="Caption"/>
        <w:spacing w:after="240"/>
      </w:pPr>
      <w:bookmarkStart w:id="687" w:name="_Ref377376527"/>
      <w:bookmarkStart w:id="688" w:name="_Toc396498168"/>
      <w:bookmarkStart w:id="689" w:name="_Toc396905772"/>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7</w:t>
      </w:r>
      <w:r w:rsidR="009E6BF6">
        <w:fldChar w:fldCharType="end"/>
      </w:r>
      <w:bookmarkEnd w:id="687"/>
      <w:r>
        <w:t xml:space="preserve"> Hasil Data Uji Pertama menggunakan algoritma SLINK</w:t>
      </w:r>
      <w:bookmarkEnd w:id="688"/>
      <w:bookmarkEnd w:id="689"/>
    </w:p>
    <w:p w14:paraId="76B22A87"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b/>
          <w:bCs/>
          <w:sz w:val="16"/>
          <w:szCs w:val="20"/>
          <w:lang w:val="id-ID" w:eastAsia="id-ID"/>
        </w:rPr>
        <w:t>void</w:t>
      </w:r>
      <w:r w:rsidRPr="00EF461D">
        <w:rPr>
          <w:rFonts w:ascii="Courier New" w:hAnsi="Courier New" w:cs="Courier New"/>
          <w:sz w:val="16"/>
          <w:szCs w:val="20"/>
          <w:lang w:val="id-ID" w:eastAsia="id-ID"/>
        </w:rPr>
        <w:t xml:space="preserve"> sale_pay_profit() {</w:t>
      </w:r>
    </w:p>
    <w:p w14:paraId="2C16857D"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yellow"/>
          <w:lang w:val="id-ID" w:eastAsia="id-ID"/>
        </w:rPr>
      </w:pPr>
      <w:r w:rsidRPr="00EF461D">
        <w:rPr>
          <w:rFonts w:ascii="Courier New" w:hAnsi="Courier New" w:cs="Courier New"/>
          <w:sz w:val="16"/>
          <w:szCs w:val="20"/>
          <w:lang w:val="id-ID" w:eastAsia="id-ID"/>
        </w:rPr>
        <w:tab/>
      </w:r>
      <w:r w:rsidRPr="00EF461D">
        <w:rPr>
          <w:rFonts w:ascii="Courier New" w:hAnsi="Courier New" w:cs="Courier New"/>
          <w:b/>
          <w:bCs/>
          <w:sz w:val="16"/>
          <w:szCs w:val="20"/>
          <w:highlight w:val="yellow"/>
          <w:lang w:val="id-ID" w:eastAsia="id-ID"/>
        </w:rPr>
        <w:t>while</w:t>
      </w:r>
      <w:r w:rsidRPr="00EF461D">
        <w:rPr>
          <w:rFonts w:ascii="Courier New" w:hAnsi="Courier New" w:cs="Courier New"/>
          <w:sz w:val="16"/>
          <w:szCs w:val="20"/>
          <w:highlight w:val="yellow"/>
          <w:lang w:val="id-ID" w:eastAsia="id-ID"/>
        </w:rPr>
        <w:t xml:space="preserve"> (i &lt; days) {</w:t>
      </w:r>
    </w:p>
    <w:p w14:paraId="770BDD68"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yellow"/>
          <w:lang w:val="id-ID" w:eastAsia="id-ID"/>
        </w:rPr>
      </w:pPr>
      <w:r w:rsidRPr="00EF461D">
        <w:rPr>
          <w:rFonts w:ascii="Courier New" w:hAnsi="Courier New" w:cs="Courier New"/>
          <w:sz w:val="16"/>
          <w:szCs w:val="20"/>
          <w:highlight w:val="yellow"/>
          <w:lang w:val="id-ID" w:eastAsia="id-ID"/>
        </w:rPr>
        <w:tab/>
      </w:r>
      <w:r w:rsidRPr="00EF461D">
        <w:rPr>
          <w:rFonts w:ascii="Courier New" w:hAnsi="Courier New" w:cs="Courier New"/>
          <w:sz w:val="16"/>
          <w:szCs w:val="20"/>
          <w:highlight w:val="yellow"/>
          <w:lang w:val="id-ID" w:eastAsia="id-ID"/>
        </w:rPr>
        <w:tab/>
        <w:t>i = i + 1;</w:t>
      </w:r>
    </w:p>
    <w:p w14:paraId="1D39C62F" w14:textId="77777777" w:rsidR="00083F59" w:rsidRPr="00EF461D"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eastAsia="id-ID"/>
        </w:rPr>
      </w:pPr>
      <w:r w:rsidRPr="00EF461D">
        <w:rPr>
          <w:rFonts w:ascii="Courier New" w:hAnsi="Courier New" w:cs="Courier New"/>
          <w:sz w:val="16"/>
          <w:szCs w:val="20"/>
          <w:highlight w:val="yellow"/>
          <w:lang w:val="id-ID" w:eastAsia="id-ID"/>
        </w:rPr>
        <w:tab/>
      </w:r>
      <w:r w:rsidRPr="00EF461D">
        <w:rPr>
          <w:rFonts w:ascii="Courier New" w:hAnsi="Courier New" w:cs="Courier New"/>
          <w:sz w:val="16"/>
          <w:szCs w:val="20"/>
          <w:highlight w:val="yellow"/>
          <w:lang w:val="id-ID" w:eastAsia="id-ID"/>
        </w:rPr>
        <w:tab/>
        <w:t>sale[i] = my_read();</w:t>
      </w:r>
    </w:p>
    <w:p w14:paraId="4C74C606" w14:textId="77777777" w:rsidR="00EF461D" w:rsidRDefault="00EF461D" w:rsidP="00EF461D">
      <w:pPr>
        <w:pStyle w:val="Caption"/>
        <w:rPr>
          <w:lang w:val="id-ID"/>
        </w:rPr>
      </w:pPr>
      <w:bookmarkStart w:id="690" w:name="_Ref377505592"/>
      <w:bookmarkStart w:id="691" w:name="_Toc396498169"/>
      <w:bookmarkStart w:id="692" w:name="_Toc396905773"/>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8</w:t>
      </w:r>
      <w:r w:rsidR="009E6BF6">
        <w:fldChar w:fldCharType="end"/>
      </w:r>
      <w:bookmarkEnd w:id="690"/>
      <w:r>
        <w:t xml:space="preserve"> Hasil Data Uji Kedua menggunakan algoritma SLINK (Bagian 1)</w:t>
      </w:r>
      <w:bookmarkEnd w:id="691"/>
      <w:bookmarkEnd w:id="692"/>
    </w:p>
    <w:p w14:paraId="36DDC2ED" w14:textId="77777777" w:rsidR="00C876C4" w:rsidRPr="00C876C4" w:rsidRDefault="00C876C4" w:rsidP="00C876C4">
      <w:pPr>
        <w:rPr>
          <w:lang w:val="id-ID"/>
        </w:rPr>
      </w:pPr>
    </w:p>
    <w:p w14:paraId="748BC367" w14:textId="77777777" w:rsidR="00EF461D" w:rsidRPr="00EF461D" w:rsidRDefault="00EF461D" w:rsidP="00EF461D">
      <w:pPr>
        <w:tabs>
          <w:tab w:val="left" w:pos="360"/>
          <w:tab w:val="left" w:pos="720"/>
          <w:tab w:val="left" w:pos="1080"/>
          <w:tab w:val="left" w:pos="1440"/>
        </w:tabs>
        <w:autoSpaceDE w:val="0"/>
        <w:autoSpaceDN w:val="0"/>
        <w:adjustRightInd w:val="0"/>
        <w:jc w:val="left"/>
        <w:rPr>
          <w:rFonts w:ascii="Courier New" w:hAnsi="Courier New" w:cs="Courier New"/>
          <w:sz w:val="18"/>
          <w:szCs w:val="20"/>
          <w:lang w:eastAsia="id-ID"/>
        </w:rPr>
      </w:pPr>
    </w:p>
    <w:p w14:paraId="30D4474C"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lastRenderedPageBreak/>
        <w:tab/>
        <w:t>}</w:t>
      </w:r>
    </w:p>
    <w:p w14:paraId="5ABFF245"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r>
      <w:r w:rsidRPr="00A04711">
        <w:rPr>
          <w:rFonts w:ascii="Courier New" w:hAnsi="Courier New" w:cs="Courier New"/>
          <w:b/>
          <w:bCs/>
          <w:sz w:val="18"/>
          <w:szCs w:val="20"/>
          <w:highlight w:val="darkYellow"/>
          <w:lang w:val="id-ID" w:eastAsia="id-ID"/>
        </w:rPr>
        <w:t>if</w:t>
      </w:r>
      <w:r w:rsidRPr="00A04711">
        <w:rPr>
          <w:rFonts w:ascii="Courier New" w:hAnsi="Courier New" w:cs="Courier New"/>
          <w:sz w:val="18"/>
          <w:szCs w:val="20"/>
          <w:highlight w:val="darkYellow"/>
          <w:lang w:val="id-ID" w:eastAsia="id-ID"/>
        </w:rPr>
        <w:t xml:space="preserve"> (process == </w:t>
      </w:r>
      <w:r w:rsidRPr="00A04711">
        <w:rPr>
          <w:rFonts w:ascii="Courier New" w:hAnsi="Courier New" w:cs="Courier New"/>
          <w:b/>
          <w:bCs/>
          <w:sz w:val="18"/>
          <w:szCs w:val="20"/>
          <w:highlight w:val="darkYellow"/>
          <w:lang w:val="id-ID" w:eastAsia="id-ID"/>
        </w:rPr>
        <w:t>true</w:t>
      </w:r>
      <w:r w:rsidRPr="00A04711">
        <w:rPr>
          <w:rFonts w:ascii="Courier New" w:hAnsi="Courier New" w:cs="Courier New"/>
          <w:sz w:val="18"/>
          <w:szCs w:val="20"/>
          <w:highlight w:val="darkYellow"/>
          <w:lang w:val="id-ID" w:eastAsia="id-ID"/>
        </w:rPr>
        <w:t>) {</w:t>
      </w:r>
    </w:p>
    <w:p w14:paraId="10BE1BBC" w14:textId="77777777" w:rsidR="00083F59" w:rsidRPr="00083F59"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highlight w:val="green"/>
          <w:lang w:val="id-ID"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083F59">
        <w:rPr>
          <w:rFonts w:ascii="Courier New" w:hAnsi="Courier New" w:cs="Courier New"/>
          <w:b/>
          <w:bCs/>
          <w:sz w:val="18"/>
          <w:szCs w:val="20"/>
          <w:highlight w:val="green"/>
          <w:lang w:val="id-ID" w:eastAsia="id-ID"/>
        </w:rPr>
        <w:t>int</w:t>
      </w:r>
      <w:r w:rsidRPr="00083F59">
        <w:rPr>
          <w:rFonts w:ascii="Courier New" w:hAnsi="Courier New" w:cs="Courier New"/>
          <w:sz w:val="18"/>
          <w:szCs w:val="20"/>
          <w:highlight w:val="green"/>
          <w:lang w:val="id-ID" w:eastAsia="id-ID"/>
        </w:rPr>
        <w:t xml:space="preserve"> total_sale = 0;</w:t>
      </w:r>
    </w:p>
    <w:p w14:paraId="683AA687"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b/>
          <w:bCs/>
          <w:sz w:val="18"/>
          <w:szCs w:val="20"/>
          <w:highlight w:val="green"/>
          <w:lang w:val="id-ID" w:eastAsia="id-ID"/>
        </w:rPr>
        <w:t>int</w:t>
      </w:r>
      <w:r w:rsidRPr="00A04711">
        <w:rPr>
          <w:rFonts w:ascii="Courier New" w:hAnsi="Courier New" w:cs="Courier New"/>
          <w:sz w:val="18"/>
          <w:szCs w:val="20"/>
          <w:highlight w:val="green"/>
          <w:lang w:val="id-ID" w:eastAsia="id-ID"/>
        </w:rPr>
        <w:t xml:space="preserve"> total_pay = 0;</w:t>
      </w:r>
    </w:p>
    <w:p w14:paraId="2D1381D4"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b/>
          <w:bCs/>
          <w:sz w:val="18"/>
          <w:szCs w:val="20"/>
          <w:highlight w:val="darkCyan"/>
          <w:lang w:val="id-ID" w:eastAsia="id-ID"/>
        </w:rPr>
        <w:t>for</w:t>
      </w:r>
      <w:r w:rsidRPr="00A04711">
        <w:rPr>
          <w:rFonts w:ascii="Courier New" w:hAnsi="Courier New" w:cs="Courier New"/>
          <w:sz w:val="18"/>
          <w:szCs w:val="20"/>
          <w:highlight w:val="darkCyan"/>
          <w:lang w:val="id-ID" w:eastAsia="id-ID"/>
        </w:rPr>
        <w:t xml:space="preserve"> (i = 1; i &lt; days; i++) {</w:t>
      </w:r>
    </w:p>
    <w:p w14:paraId="6068745C" w14:textId="77777777" w:rsidR="00083F59" w:rsidRPr="00083F59"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highlight w:val="green"/>
          <w:lang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083F59">
        <w:rPr>
          <w:rFonts w:ascii="Courier New" w:hAnsi="Courier New" w:cs="Courier New"/>
          <w:sz w:val="18"/>
          <w:szCs w:val="20"/>
          <w:highlight w:val="green"/>
          <w:lang w:val="id-ID" w:eastAsia="id-ID"/>
        </w:rPr>
        <w:t>total_sale = total_sale + sale[i];</w:t>
      </w:r>
    </w:p>
    <w:p w14:paraId="2244DF2A"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sz w:val="18"/>
          <w:szCs w:val="20"/>
          <w:highlight w:val="green"/>
          <w:lang w:val="id-ID" w:eastAsia="id-ID"/>
        </w:rPr>
        <w:t>total_pay = total_pay + 0.1 * sale[i];</w:t>
      </w:r>
    </w:p>
    <w:p w14:paraId="47321DC2"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b/>
          <w:bCs/>
          <w:sz w:val="18"/>
          <w:szCs w:val="20"/>
          <w:highlight w:val="green"/>
          <w:lang w:val="id-ID" w:eastAsia="id-ID"/>
        </w:rPr>
        <w:t>if</w:t>
      </w:r>
      <w:r w:rsidRPr="00A04711">
        <w:rPr>
          <w:rFonts w:ascii="Courier New" w:hAnsi="Courier New" w:cs="Courier New"/>
          <w:sz w:val="18"/>
          <w:szCs w:val="20"/>
          <w:highlight w:val="green"/>
          <w:lang w:val="id-ID" w:eastAsia="id-ID"/>
        </w:rPr>
        <w:t xml:space="preserve"> (sale[i] &gt; 1000)</w:t>
      </w:r>
    </w:p>
    <w:p w14:paraId="68AC6A99"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sz w:val="18"/>
          <w:szCs w:val="20"/>
          <w:highlight w:val="green"/>
          <w:lang w:val="id-ID" w:eastAsia="id-ID"/>
        </w:rPr>
        <w:t>total_pay = total_pay + 50;</w:t>
      </w:r>
    </w:p>
    <w:p w14:paraId="39826898"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t>}</w:t>
      </w:r>
    </w:p>
    <w:p w14:paraId="5AF3501B"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sz w:val="18"/>
          <w:szCs w:val="20"/>
          <w:highlight w:val="blue"/>
          <w:lang w:val="id-ID" w:eastAsia="id-ID"/>
        </w:rPr>
        <w:t>pay = total_pay / days + 100;</w:t>
      </w:r>
    </w:p>
    <w:p w14:paraId="43550130"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r>
      <w:r w:rsidRPr="00A04711">
        <w:rPr>
          <w:rFonts w:ascii="Courier New" w:hAnsi="Courier New" w:cs="Courier New"/>
          <w:sz w:val="18"/>
          <w:szCs w:val="20"/>
          <w:lang w:val="id-ID" w:eastAsia="id-ID"/>
        </w:rPr>
        <w:tab/>
      </w:r>
      <w:r w:rsidRPr="00A04711">
        <w:rPr>
          <w:rFonts w:ascii="Courier New" w:hAnsi="Courier New" w:cs="Courier New"/>
          <w:sz w:val="18"/>
          <w:szCs w:val="20"/>
          <w:highlight w:val="darkGray"/>
          <w:lang w:val="id-ID" w:eastAsia="id-ID"/>
        </w:rPr>
        <w:t>profit = 0.9 * total_sale - cost;</w:t>
      </w:r>
    </w:p>
    <w:p w14:paraId="2F1B5F10"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8"/>
          <w:szCs w:val="20"/>
          <w:lang w:val="id-ID" w:eastAsia="id-ID"/>
        </w:rPr>
      </w:pPr>
      <w:r w:rsidRPr="00A04711">
        <w:rPr>
          <w:rFonts w:ascii="Courier New" w:hAnsi="Courier New" w:cs="Courier New"/>
          <w:sz w:val="18"/>
          <w:szCs w:val="20"/>
          <w:lang w:val="id-ID" w:eastAsia="id-ID"/>
        </w:rPr>
        <w:tab/>
        <w:t>}</w:t>
      </w:r>
    </w:p>
    <w:p w14:paraId="481AAD5F" w14:textId="77777777" w:rsidR="00083F59" w:rsidRPr="00A04711" w:rsidRDefault="00083F59" w:rsidP="00083F5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rPr>
          <w:sz w:val="20"/>
        </w:rPr>
      </w:pPr>
      <w:r w:rsidRPr="00A04711">
        <w:rPr>
          <w:rFonts w:ascii="Courier New" w:hAnsi="Courier New" w:cs="Courier New"/>
          <w:sz w:val="18"/>
          <w:szCs w:val="20"/>
          <w:lang w:val="id-ID" w:eastAsia="id-ID"/>
        </w:rPr>
        <w:t>}</w:t>
      </w:r>
    </w:p>
    <w:p w14:paraId="4279F712" w14:textId="77777777" w:rsidR="00D64138" w:rsidRDefault="00083F59" w:rsidP="00083F59">
      <w:pPr>
        <w:pStyle w:val="Caption"/>
      </w:pPr>
      <w:bookmarkStart w:id="693" w:name="_Ref377376551"/>
      <w:bookmarkStart w:id="694" w:name="_Toc396498170"/>
      <w:bookmarkStart w:id="695" w:name="_Toc396905774"/>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29</w:t>
      </w:r>
      <w:r w:rsidR="009E6BF6">
        <w:fldChar w:fldCharType="end"/>
      </w:r>
      <w:bookmarkEnd w:id="693"/>
      <w:r>
        <w:t xml:space="preserve"> Hasil Data Uji Kedua menggunakan algoritma SLINK</w:t>
      </w:r>
      <w:r w:rsidR="00EF461D">
        <w:t xml:space="preserve"> (Bagian 2)</w:t>
      </w:r>
      <w:bookmarkEnd w:id="694"/>
      <w:bookmarkEnd w:id="695"/>
    </w:p>
    <w:p w14:paraId="5C08340C" w14:textId="77777777" w:rsidR="00D64138" w:rsidRDefault="00D64138" w:rsidP="00D64138"/>
    <w:p w14:paraId="41C18747"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b/>
          <w:bCs/>
          <w:sz w:val="16"/>
          <w:szCs w:val="20"/>
          <w:lang w:val="id-ID" w:eastAsia="id-ID"/>
        </w:rPr>
        <w:t>public</w:t>
      </w:r>
      <w:r w:rsidRPr="00F64B47">
        <w:rPr>
          <w:rFonts w:ascii="Courier New" w:hAnsi="Courier New" w:cs="Courier New"/>
          <w:sz w:val="16"/>
          <w:szCs w:val="20"/>
          <w:lang w:val="id-ID" w:eastAsia="id-ID"/>
        </w:rPr>
        <w:t xml:space="preserve"> </w:t>
      </w:r>
      <w:r w:rsidRPr="00F64B47">
        <w:rPr>
          <w:rFonts w:ascii="Courier New" w:hAnsi="Courier New" w:cs="Courier New"/>
          <w:b/>
          <w:bCs/>
          <w:sz w:val="16"/>
          <w:szCs w:val="20"/>
          <w:lang w:val="id-ID" w:eastAsia="id-ID"/>
        </w:rPr>
        <w:t>void</w:t>
      </w:r>
      <w:r w:rsidRPr="00F64B47">
        <w:rPr>
          <w:rFonts w:ascii="Courier New" w:hAnsi="Courier New" w:cs="Courier New"/>
          <w:sz w:val="16"/>
          <w:szCs w:val="20"/>
          <w:lang w:val="id-ID" w:eastAsia="id-ID"/>
        </w:rPr>
        <w:t xml:space="preserve"> show() </w:t>
      </w:r>
      <w:r w:rsidRPr="00F64B47">
        <w:rPr>
          <w:rFonts w:ascii="Courier New" w:hAnsi="Courier New" w:cs="Courier New"/>
          <w:b/>
          <w:bCs/>
          <w:sz w:val="16"/>
          <w:szCs w:val="20"/>
          <w:lang w:val="id-ID" w:eastAsia="id-ID"/>
        </w:rPr>
        <w:t>throws</w:t>
      </w:r>
      <w:r w:rsidRPr="00F64B47">
        <w:rPr>
          <w:rFonts w:ascii="Courier New" w:hAnsi="Courier New" w:cs="Courier New"/>
          <w:sz w:val="16"/>
          <w:szCs w:val="20"/>
          <w:lang w:val="id-ID" w:eastAsia="id-ID"/>
        </w:rPr>
        <w:t xml:space="preserve"> IOException {</w:t>
      </w:r>
    </w:p>
    <w:p w14:paraId="386F7D3E"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lang w:val="id-ID" w:eastAsia="id-ID"/>
        </w:rPr>
        <w:tab/>
      </w:r>
      <w:r w:rsidRPr="00F64B47">
        <w:rPr>
          <w:rFonts w:ascii="Courier New" w:hAnsi="Courier New" w:cs="Courier New"/>
          <w:sz w:val="16"/>
          <w:szCs w:val="20"/>
          <w:highlight w:val="lightGray"/>
          <w:lang w:val="id-ID" w:eastAsia="id-ID"/>
        </w:rPr>
        <w:t xml:space="preserve">Main m = </w:t>
      </w:r>
      <w:r w:rsidRPr="00F64B47">
        <w:rPr>
          <w:rFonts w:ascii="Courier New" w:hAnsi="Courier New" w:cs="Courier New"/>
          <w:b/>
          <w:bCs/>
          <w:sz w:val="16"/>
          <w:szCs w:val="20"/>
          <w:highlight w:val="lightGray"/>
          <w:lang w:val="id-ID" w:eastAsia="id-ID"/>
        </w:rPr>
        <w:t>new</w:t>
      </w:r>
      <w:r w:rsidRPr="00F64B47">
        <w:rPr>
          <w:rFonts w:ascii="Courier New" w:hAnsi="Courier New" w:cs="Courier New"/>
          <w:sz w:val="16"/>
          <w:szCs w:val="20"/>
          <w:highlight w:val="lightGray"/>
          <w:lang w:val="id-ID" w:eastAsia="id-ID"/>
        </w:rPr>
        <w:t xml:space="preserve"> Main(filename);</w:t>
      </w:r>
    </w:p>
    <w:p w14:paraId="2824942F"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list = m.al;</w:t>
      </w:r>
    </w:p>
    <w:p w14:paraId="1E558EB1"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num_rows = list.size() + 1;</w:t>
      </w:r>
    </w:p>
    <w:p w14:paraId="534FD7F1"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num_cols = 4;</w:t>
      </w:r>
    </w:p>
    <w:p w14:paraId="391C28DE"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highlight w:val="lightGray"/>
          <w:lang w:val="id-ID" w:eastAsia="id-ID"/>
        </w:rPr>
        <w:tab/>
        <w:t xml:space="preserve">m_data = </w:t>
      </w:r>
      <w:r w:rsidRPr="00F64B47">
        <w:rPr>
          <w:rFonts w:ascii="Courier New" w:hAnsi="Courier New" w:cs="Courier New"/>
          <w:b/>
          <w:bCs/>
          <w:sz w:val="16"/>
          <w:szCs w:val="20"/>
          <w:highlight w:val="lightGray"/>
          <w:lang w:val="id-ID" w:eastAsia="id-ID"/>
        </w:rPr>
        <w:t>new</w:t>
      </w:r>
      <w:r w:rsidRPr="00F64B47">
        <w:rPr>
          <w:rFonts w:ascii="Courier New" w:hAnsi="Courier New" w:cs="Courier New"/>
          <w:sz w:val="16"/>
          <w:szCs w:val="20"/>
          <w:highlight w:val="lightGray"/>
          <w:lang w:val="id-ID" w:eastAsia="id-ID"/>
        </w:rPr>
        <w:t xml:space="preserve"> String[num_rows][num_cols];</w:t>
      </w:r>
    </w:p>
    <w:p w14:paraId="0858B135"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0, m_colNames[0]);</w:t>
      </w:r>
    </w:p>
    <w:p w14:paraId="4D92E897"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1, m_colNames[1]);</w:t>
      </w:r>
    </w:p>
    <w:p w14:paraId="17F1B463"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2, m_colNames[2]);</w:t>
      </w:r>
    </w:p>
    <w:p w14:paraId="2EA1F10A"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3, m_colNames[3]);</w:t>
      </w:r>
    </w:p>
    <w:p w14:paraId="15A8D385" w14:textId="77777777" w:rsidR="00C57198" w:rsidRPr="00C57198"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int</w:t>
      </w:r>
      <w:r w:rsidRPr="00C57198">
        <w:rPr>
          <w:rFonts w:ascii="Courier New" w:hAnsi="Courier New" w:cs="Courier New"/>
          <w:sz w:val="16"/>
          <w:szCs w:val="20"/>
          <w:highlight w:val="green"/>
          <w:lang w:val="id-ID" w:eastAsia="id-ID"/>
        </w:rPr>
        <w:t xml:space="preserve"> ctr = 0;</w:t>
      </w:r>
    </w:p>
    <w:p w14:paraId="08C7425A" w14:textId="77777777" w:rsidR="00C57198" w:rsidRPr="00C57198"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long</w:t>
      </w:r>
      <w:r w:rsidRPr="00C57198">
        <w:rPr>
          <w:rFonts w:ascii="Courier New" w:hAnsi="Courier New" w:cs="Courier New"/>
          <w:sz w:val="16"/>
          <w:szCs w:val="20"/>
          <w:highlight w:val="green"/>
          <w:lang w:val="id-ID" w:eastAsia="id-ID"/>
        </w:rPr>
        <w:t xml:space="preserve"> stotal = 0;</w:t>
      </w:r>
    </w:p>
    <w:p w14:paraId="5F49308A" w14:textId="77777777" w:rsidR="00C57198" w:rsidRPr="00C57198"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long</w:t>
      </w:r>
      <w:r w:rsidRPr="00C57198">
        <w:rPr>
          <w:rFonts w:ascii="Courier New" w:hAnsi="Courier New" w:cs="Courier New"/>
          <w:sz w:val="16"/>
          <w:szCs w:val="20"/>
          <w:highlight w:val="green"/>
          <w:lang w:val="id-ID" w:eastAsia="id-ID"/>
        </w:rPr>
        <w:t xml:space="preserve"> sblank = 0;</w:t>
      </w:r>
    </w:p>
    <w:p w14:paraId="15D800AB"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long</w:t>
      </w:r>
      <w:r w:rsidRPr="00C57198">
        <w:rPr>
          <w:rFonts w:ascii="Courier New" w:hAnsi="Courier New" w:cs="Courier New"/>
          <w:sz w:val="16"/>
          <w:szCs w:val="20"/>
          <w:highlight w:val="green"/>
          <w:lang w:val="id-ID" w:eastAsia="id-ID"/>
        </w:rPr>
        <w:t xml:space="preserve"> scomments = 0;</w:t>
      </w:r>
    </w:p>
    <w:p w14:paraId="1A9E4E21"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lang w:val="id-ID" w:eastAsia="id-ID"/>
        </w:rPr>
        <w:tab/>
      </w:r>
      <w:r w:rsidRPr="00F64B47">
        <w:rPr>
          <w:rFonts w:ascii="Courier New" w:hAnsi="Courier New" w:cs="Courier New"/>
          <w:b/>
          <w:bCs/>
          <w:sz w:val="16"/>
          <w:szCs w:val="20"/>
          <w:highlight w:val="green"/>
          <w:lang w:val="id-ID" w:eastAsia="id-ID"/>
        </w:rPr>
        <w:t>for</w:t>
      </w:r>
      <w:r w:rsidRPr="00F64B47">
        <w:rPr>
          <w:rFonts w:ascii="Courier New" w:hAnsi="Courier New" w:cs="Courier New"/>
          <w:sz w:val="16"/>
          <w:szCs w:val="20"/>
          <w:highlight w:val="green"/>
          <w:lang w:val="id-ID" w:eastAsia="id-ID"/>
        </w:rPr>
        <w:t xml:space="preserve"> (BasicFileInfo bf : list) {</w:t>
      </w:r>
    </w:p>
    <w:p w14:paraId="46280FB2"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0, bf.getFname());</w:t>
      </w:r>
    </w:p>
    <w:p w14:paraId="09EEF2FD"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1,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sourcelines()));</w:t>
      </w:r>
    </w:p>
    <w:p w14:paraId="2EEC86CA"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2,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blanks()));</w:t>
      </w:r>
    </w:p>
    <w:p w14:paraId="42FBB3AC"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3,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comments()));</w:t>
      </w:r>
    </w:p>
    <w:p w14:paraId="4D28A17A"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ctr++;</w:t>
      </w:r>
    </w:p>
    <w:p w14:paraId="2AC7B6EA"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total += bf.getFsourcelines();</w:t>
      </w:r>
    </w:p>
    <w:p w14:paraId="4AC0F092"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blank += bf.getFblanks();</w:t>
      </w:r>
    </w:p>
    <w:p w14:paraId="66D9E867"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comments += bf.getFcomments();</w:t>
      </w:r>
    </w:p>
    <w:p w14:paraId="50B5AFAD" w14:textId="77777777" w:rsidR="00EF461D" w:rsidRDefault="00EF461D" w:rsidP="00EF461D">
      <w:pPr>
        <w:pStyle w:val="Caption"/>
        <w:rPr>
          <w:rFonts w:ascii="Courier New" w:hAnsi="Courier New" w:cs="Courier New"/>
          <w:sz w:val="16"/>
          <w:szCs w:val="20"/>
          <w:highlight w:val="green"/>
          <w:lang w:eastAsia="id-ID"/>
        </w:rPr>
      </w:pPr>
      <w:bookmarkStart w:id="696" w:name="_Ref377505608"/>
      <w:bookmarkStart w:id="697" w:name="_Toc396498171"/>
      <w:bookmarkStart w:id="698" w:name="_Toc396905775"/>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0</w:t>
      </w:r>
      <w:r w:rsidR="009E6BF6">
        <w:fldChar w:fldCharType="end"/>
      </w:r>
      <w:bookmarkEnd w:id="696"/>
      <w:r>
        <w:t xml:space="preserve"> Hasil Data Uji Ketiga menggunakan algoritma SLINK (Bagian 1)</w:t>
      </w:r>
      <w:bookmarkEnd w:id="697"/>
      <w:bookmarkEnd w:id="698"/>
    </w:p>
    <w:p w14:paraId="65216E24" w14:textId="77777777" w:rsidR="00EF461D" w:rsidRPr="00EF461D" w:rsidRDefault="00EF461D" w:rsidP="00EF461D">
      <w:pP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eastAsia="id-ID"/>
        </w:rPr>
      </w:pPr>
    </w:p>
    <w:p w14:paraId="4E8B434E" w14:textId="77777777" w:rsidR="00EF461D" w:rsidRDefault="00EF461D"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eastAsia="id-ID"/>
        </w:rPr>
      </w:pPr>
      <w:r w:rsidRPr="00F64B47">
        <w:rPr>
          <w:rFonts w:ascii="Courier New" w:hAnsi="Courier New" w:cs="Courier New"/>
          <w:sz w:val="16"/>
          <w:szCs w:val="20"/>
          <w:highlight w:val="green"/>
          <w:lang w:val="id-ID" w:eastAsia="id-ID"/>
        </w:rPr>
        <w:tab/>
        <w:t>}</w:t>
      </w:r>
    </w:p>
    <w:p w14:paraId="4FA1D436"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0, "TOTAL");</w:t>
      </w:r>
    </w:p>
    <w:p w14:paraId="0E570365"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1,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total));</w:t>
      </w:r>
    </w:p>
    <w:p w14:paraId="3B2A031F"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2,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blank));</w:t>
      </w:r>
    </w:p>
    <w:p w14:paraId="55C69666"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3,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comments));</w:t>
      </w:r>
    </w:p>
    <w:p w14:paraId="3E84B49A"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lang w:val="id-ID" w:eastAsia="id-ID"/>
        </w:rPr>
        <w:tab/>
      </w:r>
      <w:r w:rsidRPr="00F64B47">
        <w:rPr>
          <w:rFonts w:ascii="Courier New" w:hAnsi="Courier New" w:cs="Courier New"/>
          <w:sz w:val="16"/>
          <w:szCs w:val="20"/>
          <w:highlight w:val="cyan"/>
          <w:lang w:val="id-ID" w:eastAsia="id-ID"/>
        </w:rPr>
        <w:t xml:space="preserve">JTable table = </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Table(</w:t>
      </w:r>
      <w:r w:rsidRPr="00F64B47">
        <w:rPr>
          <w:rFonts w:ascii="Courier New" w:hAnsi="Courier New" w:cs="Courier New"/>
          <w:b/>
          <w:bCs/>
          <w:sz w:val="16"/>
          <w:szCs w:val="20"/>
          <w:highlight w:val="cyan"/>
          <w:lang w:val="id-ID" w:eastAsia="id-ID"/>
        </w:rPr>
        <w:t>this</w:t>
      </w:r>
      <w:r w:rsidRPr="00F64B47">
        <w:rPr>
          <w:rFonts w:ascii="Courier New" w:hAnsi="Courier New" w:cs="Courier New"/>
          <w:sz w:val="16"/>
          <w:szCs w:val="20"/>
          <w:highlight w:val="cyan"/>
          <w:lang w:val="id-ID" w:eastAsia="id-ID"/>
        </w:rPr>
        <w:t>);</w:t>
      </w:r>
    </w:p>
    <w:p w14:paraId="041140DB"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 xml:space="preserve">JFrame frame = </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Frame();</w:t>
      </w:r>
    </w:p>
    <w:p w14:paraId="24F1BAEC"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Title("File Analysis Report");</w:t>
      </w:r>
    </w:p>
    <w:p w14:paraId="689CAD66"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getContentPane().setLayout(</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BorderLayout());</w:t>
      </w:r>
    </w:p>
    <w:p w14:paraId="5DB50EB3"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eastAsia="id-ID"/>
        </w:rPr>
      </w:pPr>
      <w:r w:rsidRPr="00F64B47">
        <w:rPr>
          <w:rFonts w:ascii="Courier New" w:hAnsi="Courier New" w:cs="Courier New"/>
          <w:sz w:val="16"/>
          <w:szCs w:val="20"/>
          <w:highlight w:val="cyan"/>
          <w:lang w:val="id-ID" w:eastAsia="id-ID"/>
        </w:rPr>
        <w:tab/>
        <w:t>frame.getContentPane().add(BorderLayout.CENTER,</w:t>
      </w:r>
    </w:p>
    <w:p w14:paraId="0601D168"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eastAsia="id-ID"/>
        </w:rPr>
        <w:t xml:space="preserve">      </w:t>
      </w:r>
      <w:r w:rsidRPr="00F64B47">
        <w:rPr>
          <w:rFonts w:ascii="Courier New" w:hAnsi="Courier New" w:cs="Courier New"/>
          <w:sz w:val="16"/>
          <w:szCs w:val="20"/>
          <w:highlight w:val="cyan"/>
          <w:lang w:eastAsia="id-ID"/>
        </w:rPr>
        <w:tab/>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ScrollPane(table));</w:t>
      </w:r>
    </w:p>
    <w:p w14:paraId="0ECB373C"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DefaultCloseOperation(JFrame.DISPOSE_ON_CLOSE);</w:t>
      </w:r>
    </w:p>
    <w:p w14:paraId="2512B1F8"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Size(500, 400);</w:t>
      </w:r>
    </w:p>
    <w:p w14:paraId="59424146"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Visible(</w:t>
      </w:r>
      <w:r w:rsidRPr="00F64B47">
        <w:rPr>
          <w:rFonts w:ascii="Courier New" w:hAnsi="Courier New" w:cs="Courier New"/>
          <w:b/>
          <w:bCs/>
          <w:sz w:val="16"/>
          <w:szCs w:val="20"/>
          <w:highlight w:val="cyan"/>
          <w:lang w:val="id-ID" w:eastAsia="id-ID"/>
        </w:rPr>
        <w:t>true</w:t>
      </w:r>
      <w:r w:rsidRPr="00F64B47">
        <w:rPr>
          <w:rFonts w:ascii="Courier New" w:hAnsi="Courier New" w:cs="Courier New"/>
          <w:sz w:val="16"/>
          <w:szCs w:val="20"/>
          <w:highlight w:val="cyan"/>
          <w:lang w:val="id-ID" w:eastAsia="id-ID"/>
        </w:rPr>
        <w:t>);</w:t>
      </w:r>
    </w:p>
    <w:p w14:paraId="5DCEED86" w14:textId="77777777" w:rsidR="00C57198" w:rsidRPr="00C57198"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darkGray"/>
          <w:lang w:val="id-ID" w:eastAsia="id-ID"/>
        </w:rPr>
      </w:pPr>
      <w:r w:rsidRPr="00C57198">
        <w:rPr>
          <w:rFonts w:ascii="Courier New" w:hAnsi="Courier New" w:cs="Courier New"/>
          <w:sz w:val="16"/>
          <w:szCs w:val="20"/>
          <w:highlight w:val="darkGray"/>
          <w:lang w:val="id-ID" w:eastAsia="id-ID"/>
        </w:rPr>
        <w:tab/>
        <w:t>guiobj.go.setText("Go");</w:t>
      </w:r>
    </w:p>
    <w:p w14:paraId="667B1860"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C57198">
        <w:rPr>
          <w:rFonts w:ascii="Courier New" w:hAnsi="Courier New" w:cs="Courier New"/>
          <w:sz w:val="16"/>
          <w:szCs w:val="20"/>
          <w:highlight w:val="darkGray"/>
          <w:lang w:val="id-ID" w:eastAsia="id-ID"/>
        </w:rPr>
        <w:tab/>
        <w:t>guiobj.go.setEnabled(</w:t>
      </w:r>
      <w:r w:rsidRPr="00C57198">
        <w:rPr>
          <w:rFonts w:ascii="Courier New" w:hAnsi="Courier New" w:cs="Courier New"/>
          <w:b/>
          <w:bCs/>
          <w:sz w:val="16"/>
          <w:szCs w:val="20"/>
          <w:highlight w:val="darkGray"/>
          <w:lang w:val="id-ID" w:eastAsia="id-ID"/>
        </w:rPr>
        <w:t>true</w:t>
      </w:r>
      <w:r w:rsidRPr="00C57198">
        <w:rPr>
          <w:rFonts w:ascii="Courier New" w:hAnsi="Courier New" w:cs="Courier New"/>
          <w:sz w:val="16"/>
          <w:szCs w:val="20"/>
          <w:highlight w:val="darkGray"/>
          <w:lang w:val="id-ID" w:eastAsia="id-ID"/>
        </w:rPr>
        <w:t>);</w:t>
      </w:r>
    </w:p>
    <w:p w14:paraId="1B630DE4" w14:textId="77777777" w:rsidR="00C57198" w:rsidRPr="00F64B47" w:rsidRDefault="00C57198" w:rsidP="00C57198">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8"/>
          <w:szCs w:val="20"/>
          <w:lang w:eastAsia="id-ID"/>
        </w:rPr>
      </w:pPr>
      <w:r w:rsidRPr="00F64B47">
        <w:rPr>
          <w:rFonts w:ascii="Courier New" w:hAnsi="Courier New" w:cs="Courier New"/>
          <w:sz w:val="16"/>
          <w:szCs w:val="20"/>
          <w:lang w:val="id-ID" w:eastAsia="id-ID"/>
        </w:rPr>
        <w:t>}</w:t>
      </w:r>
    </w:p>
    <w:p w14:paraId="4218B6B3" w14:textId="77777777" w:rsidR="00C57198" w:rsidRDefault="00C57198" w:rsidP="00C57198">
      <w:pPr>
        <w:pStyle w:val="Caption"/>
      </w:pPr>
      <w:bookmarkStart w:id="699" w:name="_Ref377376564"/>
      <w:bookmarkStart w:id="700" w:name="_Toc396498172"/>
      <w:bookmarkStart w:id="701" w:name="_Toc396905776"/>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1</w:t>
      </w:r>
      <w:r w:rsidR="009E6BF6">
        <w:fldChar w:fldCharType="end"/>
      </w:r>
      <w:bookmarkEnd w:id="699"/>
      <w:r>
        <w:t xml:space="preserve"> Hasil Data Uji Ketiga </w:t>
      </w:r>
      <w:r w:rsidR="00F72739">
        <w:t>menggunakan algoritma SLINK</w:t>
      </w:r>
      <w:r w:rsidR="00EF461D">
        <w:t xml:space="preserve"> (Bagian 2)</w:t>
      </w:r>
      <w:bookmarkEnd w:id="700"/>
      <w:bookmarkEnd w:id="701"/>
    </w:p>
    <w:p w14:paraId="4925C6D2" w14:textId="77777777" w:rsidR="00C57198" w:rsidRDefault="00C57198" w:rsidP="00D64138"/>
    <w:p w14:paraId="49493F4E" w14:textId="77777777" w:rsidR="00C57198" w:rsidRPr="00603345"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b/>
          <w:bCs/>
          <w:sz w:val="16"/>
          <w:szCs w:val="20"/>
          <w:lang w:eastAsia="id-ID"/>
        </w:rPr>
        <w:t>public</w:t>
      </w:r>
      <w:r w:rsidRPr="00603345">
        <w:rPr>
          <w:rFonts w:ascii="Courier New" w:hAnsi="Courier New" w:cs="Courier New"/>
          <w:sz w:val="16"/>
          <w:szCs w:val="20"/>
          <w:lang w:eastAsia="id-ID"/>
        </w:rPr>
        <w:t xml:space="preserve"> FacturesDebiteursPrinting(DatabaseAccess da, String filename, Object key1, Object key2) </w:t>
      </w:r>
      <w:r w:rsidRPr="00603345">
        <w:rPr>
          <w:rFonts w:ascii="Courier New" w:hAnsi="Courier New" w:cs="Courier New"/>
          <w:b/>
          <w:bCs/>
          <w:sz w:val="16"/>
          <w:szCs w:val="20"/>
          <w:lang w:eastAsia="id-ID"/>
        </w:rPr>
        <w:t>throws</w:t>
      </w:r>
      <w:r w:rsidRPr="00603345">
        <w:rPr>
          <w:rFonts w:ascii="Courier New" w:hAnsi="Courier New" w:cs="Courier New"/>
          <w:sz w:val="16"/>
          <w:szCs w:val="20"/>
          <w:lang w:eastAsia="id-ID"/>
        </w:rPr>
        <w:t xml:space="preserve"> Exception {</w:t>
      </w:r>
    </w:p>
    <w:p w14:paraId="1A0E6516"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green"/>
          <w:lang w:eastAsia="id-ID"/>
        </w:rPr>
      </w:pPr>
      <w:r w:rsidRPr="00603345">
        <w:rPr>
          <w:rFonts w:ascii="Courier New" w:hAnsi="Courier New" w:cs="Courier New"/>
          <w:sz w:val="16"/>
          <w:szCs w:val="20"/>
          <w:lang w:eastAsia="id-ID"/>
        </w:rPr>
        <w:tab/>
      </w:r>
      <w:r w:rsidRPr="00F72739">
        <w:rPr>
          <w:rFonts w:ascii="Courier New" w:hAnsi="Courier New" w:cs="Courier New"/>
          <w:b/>
          <w:bCs/>
          <w:sz w:val="16"/>
          <w:szCs w:val="20"/>
          <w:highlight w:val="green"/>
          <w:lang w:eastAsia="id-ID"/>
        </w:rPr>
        <w:t>this</w:t>
      </w:r>
      <w:r w:rsidRPr="00F72739">
        <w:rPr>
          <w:rFonts w:ascii="Courier New" w:hAnsi="Courier New" w:cs="Courier New"/>
          <w:sz w:val="16"/>
          <w:szCs w:val="20"/>
          <w:highlight w:val="green"/>
          <w:lang w:eastAsia="id-ID"/>
        </w:rPr>
        <w:t>.logger = Logger.getLogger("GestionnaireLogger");</w:t>
      </w:r>
    </w:p>
    <w:p w14:paraId="3548B6FD"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green"/>
          <w:lang w:eastAsia="id-ID"/>
        </w:rPr>
      </w:pPr>
      <w:r w:rsidRPr="00F72739">
        <w:rPr>
          <w:rFonts w:ascii="Courier New" w:hAnsi="Courier New" w:cs="Courier New"/>
          <w:sz w:val="16"/>
          <w:szCs w:val="20"/>
          <w:highlight w:val="green"/>
          <w:lang w:eastAsia="id-ID"/>
        </w:rPr>
        <w:tab/>
      </w:r>
      <w:r w:rsidRPr="00F72739">
        <w:rPr>
          <w:rFonts w:ascii="Courier New" w:hAnsi="Courier New" w:cs="Courier New"/>
          <w:b/>
          <w:bCs/>
          <w:sz w:val="16"/>
          <w:szCs w:val="20"/>
          <w:highlight w:val="green"/>
          <w:lang w:eastAsia="id-ID"/>
        </w:rPr>
        <w:t>this</w:t>
      </w:r>
      <w:r w:rsidRPr="00F72739">
        <w:rPr>
          <w:rFonts w:ascii="Courier New" w:hAnsi="Courier New" w:cs="Courier New"/>
          <w:sz w:val="16"/>
          <w:szCs w:val="20"/>
          <w:highlight w:val="green"/>
          <w:lang w:eastAsia="id-ID"/>
        </w:rPr>
        <w:t>.orggestionnaireData = (</w:t>
      </w:r>
      <w:r w:rsidRPr="00F72739">
        <w:rPr>
          <w:rFonts w:ascii="Courier New" w:hAnsi="Courier New" w:cs="Courier New"/>
          <w:b/>
          <w:bCs/>
          <w:sz w:val="16"/>
          <w:szCs w:val="20"/>
          <w:highlight w:val="green"/>
          <w:lang w:eastAsia="id-ID"/>
        </w:rPr>
        <w:t>new</w:t>
      </w:r>
      <w:r w:rsidRPr="00F72739">
        <w:rPr>
          <w:rFonts w:ascii="Courier New" w:hAnsi="Courier New" w:cs="Courier New"/>
          <w:sz w:val="16"/>
          <w:szCs w:val="20"/>
          <w:highlight w:val="green"/>
          <w:lang w:eastAsia="id-ID"/>
        </w:rPr>
        <w:t xml:space="preserve"> OrganismeGestionnaireXML(filename)).loadData();</w:t>
      </w:r>
    </w:p>
    <w:p w14:paraId="41A0D204"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facturesDP = FacturesDP.getDataProvider(da);</w:t>
      </w:r>
    </w:p>
    <w:p w14:paraId="51A5AF94"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residentsDP = ResidentsDP.getDataProvider(da);</w:t>
      </w:r>
    </w:p>
    <w:p w14:paraId="5C4DAF95"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sectionsDP = SectionsDP.getDataProvider(da);</w:t>
      </w:r>
    </w:p>
    <w:p w14:paraId="2B55D9C5"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 xml:space="preserve">.rubriquesFDP = RubriquesDeFacturesFDP.getFilteredDataProvider(da, </w:t>
      </w:r>
      <w:r w:rsidRPr="00F72739">
        <w:rPr>
          <w:rFonts w:ascii="Courier New" w:hAnsi="Courier New" w:cs="Courier New"/>
          <w:b/>
          <w:bCs/>
          <w:sz w:val="16"/>
          <w:szCs w:val="20"/>
          <w:highlight w:val="cyan"/>
          <w:lang w:eastAsia="id-ID"/>
        </w:rPr>
        <w:t>null</w:t>
      </w:r>
      <w:r w:rsidRPr="00F72739">
        <w:rPr>
          <w:rFonts w:ascii="Courier New" w:hAnsi="Courier New" w:cs="Courier New"/>
          <w:sz w:val="16"/>
          <w:szCs w:val="20"/>
          <w:highlight w:val="cyan"/>
          <w:lang w:eastAsia="id-ID"/>
        </w:rPr>
        <w:t>);</w:t>
      </w:r>
    </w:p>
    <w:p w14:paraId="179030F6"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orgpayeursDP = OrganismesPayeursDP.getDataProvider(da);</w:t>
      </w:r>
    </w:p>
    <w:p w14:paraId="11B31168"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line1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facturesDP.getRowNum(key1);</w:t>
      </w:r>
    </w:p>
    <w:p w14:paraId="1DAF7390"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line2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facturesDP.getRowNum(key2);</w:t>
      </w:r>
    </w:p>
    <w:p w14:paraId="6EF1184D"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startLine = Math.min(line1, line2);</w:t>
      </w:r>
    </w:p>
    <w:p w14:paraId="323E3CA2"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endLine = Math.max(line1, line2);</w:t>
      </w:r>
    </w:p>
    <w:p w14:paraId="18A8D3AB"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for</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line = startLine; line &lt;= endLine; line++) {</w:t>
      </w:r>
    </w:p>
    <w:p w14:paraId="1FCCFF2B"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 xml:space="preserve">Object[] frow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facturesDP.getRow(line);</w:t>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 xml:space="preserve">    if</w:t>
      </w:r>
      <w:r w:rsidRPr="00F72739">
        <w:rPr>
          <w:rFonts w:ascii="Courier New" w:hAnsi="Courier New" w:cs="Courier New"/>
          <w:sz w:val="16"/>
          <w:szCs w:val="20"/>
          <w:highlight w:val="cyan"/>
          <w:lang w:eastAsia="id-ID"/>
        </w:rPr>
        <w:t xml:space="preserve"> (frow[7] != </w:t>
      </w:r>
      <w:r w:rsidRPr="00F72739">
        <w:rPr>
          <w:rFonts w:ascii="Courier New" w:hAnsi="Courier New" w:cs="Courier New"/>
          <w:b/>
          <w:bCs/>
          <w:sz w:val="16"/>
          <w:szCs w:val="20"/>
          <w:highlight w:val="cyan"/>
          <w:lang w:eastAsia="id-ID"/>
        </w:rPr>
        <w:t>null</w:t>
      </w:r>
      <w:r w:rsidRPr="00F72739">
        <w:rPr>
          <w:rFonts w:ascii="Courier New" w:hAnsi="Courier New" w:cs="Courier New"/>
          <w:sz w:val="16"/>
          <w:szCs w:val="20"/>
          <w:highlight w:val="cyan"/>
          <w:lang w:eastAsia="id-ID"/>
        </w:rPr>
        <w:t>) {</w:t>
      </w:r>
    </w:p>
    <w:p w14:paraId="1665E95E"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clearFilters();</w:t>
      </w:r>
    </w:p>
    <w:p w14:paraId="5EB67F55"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setDataFilters(</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 {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 frow[0]),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1,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Integer(0), DataFilter.NOT_EQUAL) });</w:t>
      </w:r>
    </w:p>
    <w:p w14:paraId="1A3FC4F6" w14:textId="77777777" w:rsidR="00C57198"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rowcount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rubriquesFDP.getRowCount();</w:t>
      </w:r>
    </w:p>
    <w:p w14:paraId="1B73C61F" w14:textId="77777777" w:rsidR="00EF461D" w:rsidRDefault="00EF461D" w:rsidP="00EF461D">
      <w:pPr>
        <w:pStyle w:val="Caption"/>
        <w:rPr>
          <w:rFonts w:ascii="Courier New" w:hAnsi="Courier New" w:cs="Courier New"/>
          <w:sz w:val="16"/>
          <w:szCs w:val="20"/>
          <w:highlight w:val="cyan"/>
          <w:lang w:eastAsia="id-ID"/>
        </w:rPr>
      </w:pPr>
      <w:bookmarkStart w:id="702" w:name="_Ref377505622"/>
      <w:bookmarkStart w:id="703" w:name="_Toc396498173"/>
      <w:bookmarkStart w:id="704" w:name="_Toc396905777"/>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2</w:t>
      </w:r>
      <w:r w:rsidR="009E6BF6">
        <w:fldChar w:fldCharType="end"/>
      </w:r>
      <w:bookmarkEnd w:id="702"/>
      <w:r>
        <w:t xml:space="preserve"> Hasil Data Uji Keempat menggunakan algoritma SLINK (Bagian 1)</w:t>
      </w:r>
      <w:bookmarkEnd w:id="703"/>
      <w:bookmarkEnd w:id="704"/>
    </w:p>
    <w:p w14:paraId="438441F1"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lastRenderedPageBreak/>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rubriquesOnPage) {</w:t>
      </w:r>
    </w:p>
    <w:p w14:paraId="43E29A9C"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pagecount = rowcount / rubriquesOnPage;</w:t>
      </w:r>
    </w:p>
    <w:p w14:paraId="67522744"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 rubriquesOnPage) != 0) {</w:t>
      </w:r>
    </w:p>
    <w:p w14:paraId="55B93850"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count++;</w:t>
      </w:r>
    </w:p>
    <w:p w14:paraId="3DB24262"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7AA983F6"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for</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i = 0; i &lt; pagecount; i++)</w:t>
      </w:r>
    </w:p>
    <w:p w14:paraId="543876D1"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0, i * rubriquesOnPage, i + 1, pagecount));</w:t>
      </w:r>
    </w:p>
    <w:p w14:paraId="153312E9"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 xml:space="preserve">} </w:t>
      </w:r>
      <w:r w:rsidRPr="00F72739">
        <w:rPr>
          <w:rFonts w:ascii="Courier New" w:hAnsi="Courier New" w:cs="Courier New"/>
          <w:b/>
          <w:bCs/>
          <w:sz w:val="16"/>
          <w:szCs w:val="20"/>
          <w:highlight w:val="cyan"/>
          <w:lang w:eastAsia="id-ID"/>
        </w:rPr>
        <w:t>else</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0) {</w:t>
      </w:r>
    </w:p>
    <w:p w14:paraId="63692618"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0, 0, 1, 1));</w:t>
      </w:r>
    </w:p>
    <w:p w14:paraId="53E7626D"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6EB7C52A"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1B13C6BC"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frow[8] != </w:t>
      </w:r>
      <w:r w:rsidRPr="00F72739">
        <w:rPr>
          <w:rFonts w:ascii="Courier New" w:hAnsi="Courier New" w:cs="Courier New"/>
          <w:b/>
          <w:bCs/>
          <w:sz w:val="16"/>
          <w:szCs w:val="20"/>
          <w:highlight w:val="cyan"/>
          <w:lang w:eastAsia="id-ID"/>
        </w:rPr>
        <w:t>null</w:t>
      </w:r>
      <w:r w:rsidRPr="00F72739">
        <w:rPr>
          <w:rFonts w:ascii="Courier New" w:hAnsi="Courier New" w:cs="Courier New"/>
          <w:sz w:val="16"/>
          <w:szCs w:val="20"/>
          <w:highlight w:val="cyan"/>
          <w:lang w:eastAsia="id-ID"/>
        </w:rPr>
        <w:t>) {</w:t>
      </w:r>
    </w:p>
    <w:p w14:paraId="60BBD21E"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clearFilters();</w:t>
      </w:r>
    </w:p>
    <w:p w14:paraId="2078AF1A"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setDataFilters(</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 {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 frow[0]),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3,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Integer(0), DataFilter.NOT_EQUAL) });</w:t>
      </w:r>
    </w:p>
    <w:p w14:paraId="50E248FE"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rowcount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rubriquesFDP.getRowCount();</w:t>
      </w:r>
    </w:p>
    <w:p w14:paraId="14171C3B"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rubriquesOnPage) {</w:t>
      </w:r>
    </w:p>
    <w:p w14:paraId="55A2C2BF"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pagecount = rowcount / rubriquesOnPage;</w:t>
      </w:r>
    </w:p>
    <w:p w14:paraId="601605E2"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 rubriquesOnPage) != 0) {</w:t>
      </w:r>
    </w:p>
    <w:p w14:paraId="47EC898A"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count++;</w:t>
      </w:r>
    </w:p>
    <w:p w14:paraId="58655630"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42A84E39"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for</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i = 0; i &lt; pagecount; i++)</w:t>
      </w:r>
    </w:p>
    <w:p w14:paraId="4DCDB1EE"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1, i * rubriquesOnPage, i + 1, pagecount));</w:t>
      </w:r>
    </w:p>
    <w:p w14:paraId="672FCD67"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 xml:space="preserve">} </w:t>
      </w:r>
      <w:r w:rsidRPr="00F72739">
        <w:rPr>
          <w:rFonts w:ascii="Courier New" w:hAnsi="Courier New" w:cs="Courier New"/>
          <w:b/>
          <w:bCs/>
          <w:sz w:val="16"/>
          <w:szCs w:val="20"/>
          <w:highlight w:val="cyan"/>
          <w:lang w:eastAsia="id-ID"/>
        </w:rPr>
        <w:t>else</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0) {</w:t>
      </w:r>
    </w:p>
    <w:p w14:paraId="2FE7CF5F"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1, 0, 1, 1));</w:t>
      </w:r>
    </w:p>
    <w:p w14:paraId="6B0B3904"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28972F90"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4B086A5F" w14:textId="77777777" w:rsidR="00C57198" w:rsidRPr="00F72739"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1CE5AE28" w14:textId="77777777" w:rsidR="00C57198" w:rsidRPr="006C3F3C" w:rsidRDefault="00C57198" w:rsidP="00C57198">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sidRPr="00F72739">
        <w:rPr>
          <w:rFonts w:ascii="Courier New" w:hAnsi="Courier New" w:cs="Courier New"/>
          <w:sz w:val="16"/>
          <w:szCs w:val="20"/>
          <w:highlight w:val="cyan"/>
          <w:lang w:eastAsia="id-ID"/>
        </w:rPr>
        <w:tab/>
        <w:t>}</w:t>
      </w:r>
    </w:p>
    <w:p w14:paraId="325700BC" w14:textId="77777777" w:rsidR="00F72739" w:rsidRDefault="00C57198" w:rsidP="00F72739">
      <w:pPr>
        <w:pStyle w:val="Caption"/>
      </w:pPr>
      <w:bookmarkStart w:id="705" w:name="_Ref377376571"/>
      <w:bookmarkStart w:id="706" w:name="_Toc396498174"/>
      <w:bookmarkStart w:id="707" w:name="_Toc396905778"/>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3</w:t>
      </w:r>
      <w:r w:rsidR="009E6BF6">
        <w:fldChar w:fldCharType="end"/>
      </w:r>
      <w:bookmarkEnd w:id="705"/>
      <w:r>
        <w:t xml:space="preserve"> Hasil Data Uji Keempat </w:t>
      </w:r>
      <w:r w:rsidR="00F72739">
        <w:t>menggunakan algoritma SLINK</w:t>
      </w:r>
      <w:r w:rsidR="00EF461D">
        <w:t xml:space="preserve"> (Bagian 2)</w:t>
      </w:r>
      <w:bookmarkEnd w:id="706"/>
      <w:bookmarkEnd w:id="707"/>
    </w:p>
    <w:p w14:paraId="4EC3FBB8" w14:textId="77777777" w:rsidR="00C57198" w:rsidRDefault="00C57198" w:rsidP="00D64138"/>
    <w:p w14:paraId="4F9CB05D" w14:textId="77777777" w:rsidR="00C57198" w:rsidRPr="00603345"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public void run() {</w:t>
      </w:r>
    </w:p>
    <w:p w14:paraId="4926B68D"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603345">
        <w:rPr>
          <w:rFonts w:ascii="Courier New" w:hAnsi="Courier New" w:cs="Courier New"/>
          <w:sz w:val="16"/>
          <w:szCs w:val="16"/>
        </w:rPr>
        <w:tab/>
      </w:r>
      <w:r w:rsidRPr="00F72739">
        <w:rPr>
          <w:rFonts w:ascii="Courier New" w:hAnsi="Courier New" w:cs="Courier New"/>
          <w:sz w:val="16"/>
          <w:szCs w:val="16"/>
          <w:highlight w:val="cyan"/>
        </w:rPr>
        <w:t>try {</w:t>
      </w:r>
    </w:p>
    <w:p w14:paraId="6D362619"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hile (!isInterrupted()) {</w:t>
      </w:r>
    </w:p>
    <w:p w14:paraId="516075FB"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byte[] packet = connection.readPacket();</w:t>
      </w:r>
    </w:p>
    <w:p w14:paraId="7C9B0369"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packet == null || packet.length == 0)</w:t>
      </w:r>
    </w:p>
    <w:p w14:paraId="61DEBC31"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break;</w:t>
      </w:r>
    </w:p>
    <w:p w14:paraId="38E6971E" w14:textId="77777777" w:rsidR="00C57198"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packet.length &lt; Packet.FLAGS_INDEX) {</w:t>
      </w:r>
    </w:p>
    <w:p w14:paraId="01402249" w14:textId="77777777" w:rsidR="00EF461D" w:rsidRDefault="00EF461D" w:rsidP="00EF461D">
      <w:pPr>
        <w:pStyle w:val="Caption"/>
        <w:rPr>
          <w:rFonts w:ascii="Courier New" w:hAnsi="Courier New" w:cs="Courier New"/>
          <w:sz w:val="16"/>
          <w:highlight w:val="cyan"/>
        </w:rPr>
      </w:pPr>
      <w:bookmarkStart w:id="708" w:name="_Ref377505642"/>
      <w:bookmarkStart w:id="709" w:name="_Toc396498175"/>
      <w:bookmarkStart w:id="710" w:name="_Toc396905779"/>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4</w:t>
      </w:r>
      <w:r w:rsidR="009E6BF6">
        <w:fldChar w:fldCharType="end"/>
      </w:r>
      <w:bookmarkEnd w:id="708"/>
      <w:r>
        <w:t xml:space="preserve"> Hasil Data Uji Kelima menggunakan algoritma SLINK (Bagian 1)</w:t>
      </w:r>
      <w:bookmarkEnd w:id="709"/>
      <w:bookmarkEnd w:id="710"/>
    </w:p>
    <w:p w14:paraId="146FE978" w14:textId="77777777" w:rsidR="00EF461D" w:rsidRDefault="00EF461D" w:rsidP="00EF461D">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p>
    <w:p w14:paraId="245C54BF"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lastRenderedPageBreak/>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logWriter.println("&gt;&gt;&gt;&gt;&gt;&gt;&gt;&gt;&gt;&gt; PacketDispatcher WARNING: WRONG received packet size = " + packet.length);</w:t>
      </w:r>
    </w:p>
    <w:p w14:paraId="052BF28D"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 else {</w:t>
      </w:r>
    </w:p>
    <w:p w14:paraId="0204CE2D"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nt flag = packet[Packet.FLAGS_INDEX] &amp; 0xFF;</w:t>
      </w:r>
    </w:p>
    <w:p w14:paraId="0D663FFF"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flag != 0) {</w:t>
      </w:r>
    </w:p>
    <w:p w14:paraId="26B1D8D8"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flag != Packet.REPLY_PACKET_FLAG) {</w:t>
      </w:r>
    </w:p>
    <w:p w14:paraId="0FD895F9"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logWriter.println("&gt;&gt;&gt;&gt;&gt;&gt;&gt;&gt;&gt;&gt; PacketDispatcher WARNING: WRONG received packet flags = " + Integer.toHexString(flag));</w:t>
      </w:r>
    </w:p>
    <w:p w14:paraId="02FE35D5"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6D63E955"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2CFB45E0"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3EB46908"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Packet.isReply(packet)) {</w:t>
      </w:r>
    </w:p>
    <w:p w14:paraId="2A2E3CC3"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ReplyPacket replyPacket = new ReplyPacket(packet);</w:t>
      </w:r>
    </w:p>
    <w:p w14:paraId="4ADDCB0C"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nt packetLength = replyPacket.getLength();</w:t>
      </w:r>
    </w:p>
    <w:p w14:paraId="39C36CC4"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packetLength &lt; Packet.HEADER_SIZE) {</w:t>
      </w:r>
    </w:p>
    <w:p w14:paraId="19307A24"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logWriter.println("&gt;&gt;&gt;&gt;&gt;&gt;&gt;&gt;&gt;&gt; PacketDispatcher WARNING: WRONG received packet length = " + packetLength);</w:t>
      </w:r>
    </w:p>
    <w:p w14:paraId="73CA6FDF"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3832B214"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commandsNumberForTrace &gt; 0) {</w:t>
      </w:r>
    </w:p>
    <w:p w14:paraId="0BE66AAE"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nt replyID = replyPacket.getId();</w:t>
      </w:r>
    </w:p>
    <w:p w14:paraId="21975EA5"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nt begCommandId = begCommandIdForTrace &gt; 1 ? begCommandIdForTrace : 1;</w:t>
      </w:r>
    </w:p>
    <w:p w14:paraId="471693B7"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replyID &gt;= begCommandId) {</w:t>
      </w:r>
    </w:p>
    <w:p w14:paraId="482DC107"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replyID - begCommandId) &lt; commandsNumberForTrace) {</w:t>
      </w:r>
    </w:p>
    <w:p w14:paraId="1E52F273"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logWriter.println("&gt;&gt;&gt;&gt;&gt;&gt;&gt;&gt;&gt;&gt; PacketDispatcher: Received REPLY ID = " + replyID);</w:t>
      </w:r>
    </w:p>
    <w:p w14:paraId="6F2BF580"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04761389"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40D80EC4"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3BBB3E2F"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commandsSynchronyzer.notifyThread(replyPacket);</w:t>
      </w:r>
    </w:p>
    <w:p w14:paraId="194D67C5"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 else {</w:t>
      </w:r>
    </w:p>
    <w:p w14:paraId="4992AA1C"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EventPacket eventPacket = new EventPacket(packet);</w:t>
      </w:r>
    </w:p>
    <w:p w14:paraId="1A94E132"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ParsedEvent[] parsedEvents = ParsedEvent.parseEventPacket(eventPacket);</w:t>
      </w:r>
    </w:p>
    <w:p w14:paraId="5C8FF9A7"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eventRequestIDForTrace &gt;= 0) || (eventKindForTrace &gt; 0)) {</w:t>
      </w:r>
    </w:p>
    <w:p w14:paraId="1A69683E"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for (int i = 0; i &lt; parsedEvents.length; i++) {</w:t>
      </w:r>
    </w:p>
    <w:p w14:paraId="58D0CD91"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boolean trace = false;</w:t>
      </w:r>
    </w:p>
    <w:p w14:paraId="5D6B129C"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nt eventRequestID = parsedEvents[i].getRequestID();</w:t>
      </w:r>
    </w:p>
    <w:p w14:paraId="6FB5C9D4"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eventRequestIDForTrace == 0) {</w:t>
      </w:r>
    </w:p>
    <w:p w14:paraId="2C0CBE15"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trace = true;</w:t>
      </w:r>
    </w:p>
    <w:p w14:paraId="7FE4ED0A"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 else {</w:t>
      </w:r>
    </w:p>
    <w:p w14:paraId="0C66886E" w14:textId="77777777" w:rsidR="00EF461D"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eventRequestID == eventRequestIDForTrace) {</w:t>
      </w:r>
    </w:p>
    <w:p w14:paraId="548C97BC" w14:textId="77777777" w:rsidR="00EF461D" w:rsidRDefault="00EF461D" w:rsidP="00EF461D">
      <w:pPr>
        <w:pStyle w:val="Caption"/>
      </w:pPr>
      <w:bookmarkStart w:id="711" w:name="_Toc396498176"/>
      <w:bookmarkStart w:id="712" w:name="_Toc396905780"/>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5</w:t>
      </w:r>
      <w:r w:rsidR="009E6BF6">
        <w:fldChar w:fldCharType="end"/>
      </w:r>
      <w:r>
        <w:t xml:space="preserve"> Hasil Data Uji Kelima menggunakan algoritma SLINK (Bagian 2)</w:t>
      </w:r>
      <w:bookmarkEnd w:id="711"/>
      <w:bookmarkEnd w:id="712"/>
    </w:p>
    <w:p w14:paraId="30A5F4D8" w14:textId="77777777" w:rsidR="00EF461D" w:rsidRPr="00EF461D" w:rsidRDefault="00EF461D" w:rsidP="00EF461D">
      <w:pPr>
        <w:rPr>
          <w:sz w:val="18"/>
        </w:rPr>
      </w:pPr>
    </w:p>
    <w:p w14:paraId="69AECB5F"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lastRenderedPageBreak/>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trace = true;</w:t>
      </w:r>
    </w:p>
    <w:p w14:paraId="71BCF199"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788D5E9C"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62737364"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byte eventKind = parsedEvents[i].getEventKind();</w:t>
      </w:r>
    </w:p>
    <w:p w14:paraId="021EB2C0"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eventKind == eventKindForTrace) {</w:t>
      </w:r>
    </w:p>
    <w:p w14:paraId="6EBC270B"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trace = true;</w:t>
      </w:r>
    </w:p>
    <w:p w14:paraId="4332D326"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0FDB36D8"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trace) {</w:t>
      </w:r>
    </w:p>
    <w:p w14:paraId="67D3AE5E"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logWriter.println("&gt;&gt;&gt;&gt;&gt;&gt;&gt;&gt;&gt;&gt; PacketDispatcher: Received_EVENT[" + i + "]: eventRequestID= " + eventRequestID + "; eventKind =  " + eventKind + "("</w:t>
      </w:r>
      <w:r w:rsidRPr="00F72739">
        <w:rPr>
          <w:rFonts w:ascii="Courier New" w:hAnsi="Courier New" w:cs="Courier New"/>
          <w:sz w:val="16"/>
          <w:szCs w:val="16"/>
          <w:highlight w:val="cyan"/>
        </w:rPr>
        <w:tab/>
        <w:t>+ JDWPConstants.EventKind.getName(eventKind) + ")");</w:t>
      </w:r>
    </w:p>
    <w:p w14:paraId="3ED54B4D"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17B6AC2E"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55F82711"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2BFFA685"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eventsSynchronyzer.notifyThread(eventPacket);</w:t>
      </w:r>
    </w:p>
    <w:p w14:paraId="09A41303"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767A13A2"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44501ADF" w14:textId="77777777" w:rsidR="00C57198" w:rsidRPr="00603345"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connectionException = new TimeoutException(true);</w:t>
      </w:r>
    </w:p>
    <w:p w14:paraId="5023C1F1"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603345">
        <w:rPr>
          <w:rFonts w:ascii="Courier New" w:hAnsi="Courier New" w:cs="Courier New"/>
          <w:sz w:val="16"/>
          <w:szCs w:val="16"/>
        </w:rPr>
        <w:tab/>
        <w:t xml:space="preserve">} </w:t>
      </w:r>
      <w:r w:rsidRPr="00F72739">
        <w:rPr>
          <w:rFonts w:ascii="Courier New" w:hAnsi="Courier New" w:cs="Courier New"/>
          <w:sz w:val="16"/>
          <w:szCs w:val="16"/>
          <w:highlight w:val="green"/>
        </w:rPr>
        <w:t>catch (IOException e) {</w:t>
      </w:r>
    </w:p>
    <w:p w14:paraId="06D407BB"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F72739">
        <w:rPr>
          <w:rFonts w:ascii="Courier New" w:hAnsi="Courier New" w:cs="Courier New"/>
          <w:sz w:val="16"/>
          <w:szCs w:val="16"/>
          <w:highlight w:val="green"/>
        </w:rPr>
        <w:tab/>
      </w:r>
      <w:r w:rsidRPr="00F72739">
        <w:rPr>
          <w:rFonts w:ascii="Courier New" w:hAnsi="Courier New" w:cs="Courier New"/>
          <w:sz w:val="16"/>
          <w:szCs w:val="16"/>
          <w:highlight w:val="green"/>
        </w:rPr>
        <w:tab/>
        <w:t>connectionException = e;</w:t>
      </w:r>
    </w:p>
    <w:p w14:paraId="0F3947DC"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F72739">
        <w:rPr>
          <w:rFonts w:ascii="Courier New" w:hAnsi="Courier New" w:cs="Courier New"/>
          <w:sz w:val="16"/>
          <w:szCs w:val="16"/>
          <w:highlight w:val="green"/>
        </w:rPr>
        <w:tab/>
      </w:r>
      <w:r w:rsidRPr="00F72739">
        <w:rPr>
          <w:rFonts w:ascii="Courier New" w:hAnsi="Courier New" w:cs="Courier New"/>
          <w:sz w:val="16"/>
          <w:szCs w:val="16"/>
          <w:highlight w:val="green"/>
        </w:rPr>
        <w:tab/>
        <w:t>e.printStackTrace();</w:t>
      </w:r>
    </w:p>
    <w:p w14:paraId="23867BDF"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F72739">
        <w:rPr>
          <w:rFonts w:ascii="Courier New" w:hAnsi="Courier New" w:cs="Courier New"/>
          <w:sz w:val="16"/>
          <w:szCs w:val="16"/>
          <w:highlight w:val="green"/>
        </w:rPr>
        <w:tab/>
        <w:t>} catch (InterruptedException e) {</w:t>
      </w:r>
    </w:p>
    <w:p w14:paraId="794ACF48"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F72739">
        <w:rPr>
          <w:rFonts w:ascii="Courier New" w:hAnsi="Courier New" w:cs="Courier New"/>
          <w:sz w:val="16"/>
          <w:szCs w:val="16"/>
          <w:highlight w:val="green"/>
        </w:rPr>
        <w:tab/>
      </w:r>
      <w:r w:rsidRPr="00F72739">
        <w:rPr>
          <w:rFonts w:ascii="Courier New" w:hAnsi="Courier New" w:cs="Courier New"/>
          <w:sz w:val="16"/>
          <w:szCs w:val="16"/>
          <w:highlight w:val="green"/>
        </w:rPr>
        <w:tab/>
        <w:t>connectionException = new InterruptedIOException(e.getMessage());</w:t>
      </w:r>
    </w:p>
    <w:p w14:paraId="45FF02FA"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F72739">
        <w:rPr>
          <w:rFonts w:ascii="Courier New" w:hAnsi="Courier New" w:cs="Courier New"/>
          <w:sz w:val="16"/>
          <w:szCs w:val="16"/>
          <w:highlight w:val="green"/>
        </w:rPr>
        <w:tab/>
      </w:r>
      <w:r w:rsidRPr="00F72739">
        <w:rPr>
          <w:rFonts w:ascii="Courier New" w:hAnsi="Courier New" w:cs="Courier New"/>
          <w:sz w:val="16"/>
          <w:szCs w:val="16"/>
          <w:highlight w:val="green"/>
        </w:rPr>
        <w:tab/>
        <w:t>connectionException.initCause(e);</w:t>
      </w:r>
    </w:p>
    <w:p w14:paraId="63221A8B"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F72739">
        <w:rPr>
          <w:rFonts w:ascii="Courier New" w:hAnsi="Courier New" w:cs="Courier New"/>
          <w:sz w:val="16"/>
          <w:szCs w:val="16"/>
          <w:highlight w:val="green"/>
        </w:rPr>
        <w:tab/>
      </w:r>
      <w:r w:rsidRPr="00F72739">
        <w:rPr>
          <w:rFonts w:ascii="Courier New" w:hAnsi="Courier New" w:cs="Courier New"/>
          <w:sz w:val="16"/>
          <w:szCs w:val="16"/>
          <w:highlight w:val="green"/>
        </w:rPr>
        <w:tab/>
        <w:t>e.printStackTrace();</w:t>
      </w:r>
    </w:p>
    <w:p w14:paraId="2E612BA7" w14:textId="77777777" w:rsidR="00C57198" w:rsidRPr="00603345"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F72739">
        <w:rPr>
          <w:rFonts w:ascii="Courier New" w:hAnsi="Courier New" w:cs="Courier New"/>
          <w:sz w:val="16"/>
          <w:szCs w:val="16"/>
          <w:highlight w:val="green"/>
        </w:rPr>
        <w:tab/>
        <w:t>}</w:t>
      </w:r>
    </w:p>
    <w:p w14:paraId="60D46162" w14:textId="77777777" w:rsidR="00C57198" w:rsidRPr="00F72739"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F72739">
        <w:rPr>
          <w:rFonts w:ascii="Courier New" w:hAnsi="Courier New" w:cs="Courier New"/>
          <w:sz w:val="16"/>
          <w:szCs w:val="16"/>
          <w:highlight w:val="lightGray"/>
        </w:rPr>
        <w:t>eventsSynchronyzer.terminate();</w:t>
      </w:r>
    </w:p>
    <w:p w14:paraId="4EA8E3E3" w14:textId="77777777" w:rsidR="00C57198"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F72739">
        <w:rPr>
          <w:rFonts w:ascii="Courier New" w:hAnsi="Courier New" w:cs="Courier New"/>
          <w:sz w:val="16"/>
          <w:szCs w:val="16"/>
          <w:highlight w:val="darkYellow"/>
        </w:rPr>
        <w:tab/>
        <w:t>commandsSynchronyzer.terminate();</w:t>
      </w:r>
    </w:p>
    <w:p w14:paraId="403B5BE6" w14:textId="77777777" w:rsidR="00C57198" w:rsidRPr="006C3F3C" w:rsidRDefault="00C57198" w:rsidP="00C57198">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Pr>
          <w:rFonts w:ascii="Courier New" w:hAnsi="Courier New" w:cs="Courier New"/>
          <w:sz w:val="16"/>
          <w:szCs w:val="16"/>
        </w:rPr>
        <w:t>}</w:t>
      </w:r>
    </w:p>
    <w:p w14:paraId="404157A1" w14:textId="77777777" w:rsidR="00F72739" w:rsidRDefault="00C57198" w:rsidP="00F72739">
      <w:pPr>
        <w:pStyle w:val="Caption"/>
      </w:pPr>
      <w:bookmarkStart w:id="713" w:name="_Ref377376578"/>
      <w:bookmarkStart w:id="714" w:name="_Toc396498177"/>
      <w:bookmarkStart w:id="715" w:name="_Toc396905781"/>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6</w:t>
      </w:r>
      <w:r w:rsidR="009E6BF6">
        <w:fldChar w:fldCharType="end"/>
      </w:r>
      <w:bookmarkEnd w:id="713"/>
      <w:r>
        <w:t xml:space="preserve"> Hasil Data Uji Kelima </w:t>
      </w:r>
      <w:r w:rsidR="00F72739">
        <w:t>menggunakan algoritma SLINK</w:t>
      </w:r>
      <w:r w:rsidR="00EF461D">
        <w:t xml:space="preserve"> (Bagian 3)</w:t>
      </w:r>
      <w:bookmarkEnd w:id="714"/>
      <w:bookmarkEnd w:id="715"/>
    </w:p>
    <w:p w14:paraId="25CB837F" w14:textId="77777777" w:rsidR="002F4471" w:rsidRDefault="002F4471" w:rsidP="00D64138"/>
    <w:p w14:paraId="0B8067F8"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b/>
          <w:bCs/>
          <w:sz w:val="16"/>
          <w:szCs w:val="20"/>
          <w:lang w:val="id-ID" w:eastAsia="id-ID"/>
        </w:rPr>
        <w:t>private</w:t>
      </w:r>
      <w:r w:rsidRPr="00EF461D">
        <w:rPr>
          <w:rFonts w:ascii="Courier New" w:hAnsi="Courier New" w:cs="Courier New"/>
          <w:sz w:val="16"/>
          <w:szCs w:val="20"/>
          <w:lang w:val="id-ID" w:eastAsia="id-ID"/>
        </w:rPr>
        <w:t xml:space="preserve"> </w:t>
      </w:r>
      <w:r w:rsidRPr="00EF461D">
        <w:rPr>
          <w:rFonts w:ascii="Courier New" w:hAnsi="Courier New" w:cs="Courier New"/>
          <w:b/>
          <w:bCs/>
          <w:sz w:val="16"/>
          <w:szCs w:val="20"/>
          <w:lang w:val="id-ID" w:eastAsia="id-ID"/>
        </w:rPr>
        <w:t>void</w:t>
      </w:r>
      <w:r w:rsidRPr="00EF461D">
        <w:rPr>
          <w:rFonts w:ascii="Courier New" w:hAnsi="Courier New" w:cs="Courier New"/>
          <w:sz w:val="16"/>
          <w:szCs w:val="20"/>
          <w:lang w:val="id-ID" w:eastAsia="id-ID"/>
        </w:rPr>
        <w:t xml:space="preserve"> sum_and_prod(</w:t>
      </w:r>
      <w:r w:rsidRPr="00EF461D">
        <w:rPr>
          <w:rFonts w:ascii="Courier New" w:hAnsi="Courier New" w:cs="Courier New"/>
          <w:b/>
          <w:bCs/>
          <w:sz w:val="16"/>
          <w:szCs w:val="20"/>
          <w:lang w:val="id-ID" w:eastAsia="id-ID"/>
        </w:rPr>
        <w:t>int</w:t>
      </w:r>
      <w:r w:rsidRPr="00EF461D">
        <w:rPr>
          <w:rFonts w:ascii="Courier New" w:hAnsi="Courier New" w:cs="Courier New"/>
          <w:sz w:val="16"/>
          <w:szCs w:val="20"/>
          <w:lang w:val="id-ID" w:eastAsia="id-ID"/>
        </w:rPr>
        <w:t xml:space="preserve"> n, </w:t>
      </w:r>
      <w:r w:rsidRPr="00EF461D">
        <w:rPr>
          <w:rFonts w:ascii="Courier New" w:hAnsi="Courier New" w:cs="Courier New"/>
          <w:b/>
          <w:bCs/>
          <w:sz w:val="16"/>
          <w:szCs w:val="20"/>
          <w:lang w:val="id-ID" w:eastAsia="id-ID"/>
        </w:rPr>
        <w:t>int</w:t>
      </w:r>
      <w:r w:rsidRPr="00EF461D">
        <w:rPr>
          <w:rFonts w:ascii="Courier New" w:hAnsi="Courier New" w:cs="Courier New"/>
          <w:sz w:val="16"/>
          <w:szCs w:val="20"/>
          <w:lang w:val="id-ID" w:eastAsia="id-ID"/>
        </w:rPr>
        <w:t xml:space="preserve">[] arr, </w:t>
      </w:r>
      <w:r w:rsidRPr="00EF461D">
        <w:rPr>
          <w:rFonts w:ascii="Courier New" w:hAnsi="Courier New" w:cs="Courier New"/>
          <w:b/>
          <w:bCs/>
          <w:sz w:val="16"/>
          <w:szCs w:val="20"/>
          <w:lang w:val="id-ID" w:eastAsia="id-ID"/>
        </w:rPr>
        <w:t>int</w:t>
      </w:r>
      <w:r w:rsidRPr="00EF461D">
        <w:rPr>
          <w:rFonts w:ascii="Courier New" w:hAnsi="Courier New" w:cs="Courier New"/>
          <w:sz w:val="16"/>
          <w:szCs w:val="20"/>
          <w:lang w:val="id-ID" w:eastAsia="id-ID"/>
        </w:rPr>
        <w:t xml:space="preserve"> sum, </w:t>
      </w:r>
      <w:r w:rsidRPr="00EF461D">
        <w:rPr>
          <w:rFonts w:ascii="Courier New" w:hAnsi="Courier New" w:cs="Courier New"/>
          <w:b/>
          <w:bCs/>
          <w:sz w:val="16"/>
          <w:szCs w:val="20"/>
          <w:lang w:val="id-ID" w:eastAsia="id-ID"/>
        </w:rPr>
        <w:t>int</w:t>
      </w:r>
      <w:r w:rsidRPr="00EF461D">
        <w:rPr>
          <w:rFonts w:ascii="Courier New" w:hAnsi="Courier New" w:cs="Courier New"/>
          <w:sz w:val="16"/>
          <w:szCs w:val="20"/>
          <w:lang w:val="id-ID" w:eastAsia="id-ID"/>
        </w:rPr>
        <w:t xml:space="preserve"> prod, </w:t>
      </w:r>
      <w:r w:rsidRPr="00EF461D">
        <w:rPr>
          <w:rFonts w:ascii="Courier New" w:hAnsi="Courier New" w:cs="Courier New"/>
          <w:b/>
          <w:bCs/>
          <w:sz w:val="16"/>
          <w:szCs w:val="20"/>
          <w:lang w:val="id-ID" w:eastAsia="id-ID"/>
        </w:rPr>
        <w:t>float</w:t>
      </w:r>
      <w:r w:rsidRPr="00EF461D">
        <w:rPr>
          <w:rFonts w:ascii="Courier New" w:hAnsi="Courier New" w:cs="Courier New"/>
          <w:sz w:val="16"/>
          <w:szCs w:val="20"/>
          <w:lang w:val="id-ID" w:eastAsia="id-ID"/>
        </w:rPr>
        <w:t xml:space="preserve"> avg) {</w:t>
      </w:r>
    </w:p>
    <w:p w14:paraId="58215DD9"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highlight w:val="yellow"/>
          <w:lang w:val="id-ID" w:eastAsia="id-ID"/>
        </w:rPr>
        <w:t>sum = 0;</w:t>
      </w:r>
    </w:p>
    <w:p w14:paraId="131A35FC"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highlight w:val="green"/>
          <w:lang w:val="id-ID" w:eastAsia="id-ID"/>
        </w:rPr>
        <w:t>prod = 0;</w:t>
      </w:r>
    </w:p>
    <w:p w14:paraId="6F95CA74"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b/>
          <w:bCs/>
          <w:sz w:val="16"/>
          <w:szCs w:val="20"/>
          <w:highlight w:val="magenta"/>
          <w:lang w:val="id-ID" w:eastAsia="id-ID"/>
        </w:rPr>
        <w:t>for</w:t>
      </w:r>
      <w:r w:rsidRPr="00EF461D">
        <w:rPr>
          <w:rFonts w:ascii="Courier New" w:hAnsi="Courier New" w:cs="Courier New"/>
          <w:sz w:val="16"/>
          <w:szCs w:val="20"/>
          <w:highlight w:val="magenta"/>
          <w:lang w:val="id-ID" w:eastAsia="id-ID"/>
        </w:rPr>
        <w:t xml:space="preserve"> (</w:t>
      </w:r>
      <w:r w:rsidRPr="00EF461D">
        <w:rPr>
          <w:rFonts w:ascii="Courier New" w:hAnsi="Courier New" w:cs="Courier New"/>
          <w:b/>
          <w:bCs/>
          <w:sz w:val="16"/>
          <w:szCs w:val="20"/>
          <w:highlight w:val="magenta"/>
          <w:lang w:val="id-ID" w:eastAsia="id-ID"/>
        </w:rPr>
        <w:t>int</w:t>
      </w:r>
      <w:r w:rsidRPr="00EF461D">
        <w:rPr>
          <w:rFonts w:ascii="Courier New" w:hAnsi="Courier New" w:cs="Courier New"/>
          <w:sz w:val="16"/>
          <w:szCs w:val="20"/>
          <w:highlight w:val="magenta"/>
          <w:lang w:val="id-ID" w:eastAsia="id-ID"/>
        </w:rPr>
        <w:t xml:space="preserve"> i = 1; i &lt; n; i++) {</w:t>
      </w:r>
    </w:p>
    <w:p w14:paraId="6084B009"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highlight w:val="yellow"/>
          <w:lang w:val="id-ID" w:eastAsia="id-ID"/>
        </w:rPr>
        <w:t>sum = sum + arr[i];</w:t>
      </w:r>
    </w:p>
    <w:p w14:paraId="5D6238B0"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highlight w:val="green"/>
          <w:lang w:val="id-ID" w:eastAsia="id-ID"/>
        </w:rPr>
        <w:t>prod = prod * arr[i];</w:t>
      </w:r>
    </w:p>
    <w:p w14:paraId="1C25959A"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t>}</w:t>
      </w:r>
    </w:p>
    <w:p w14:paraId="68E8EA5E"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highlight w:val="cyan"/>
          <w:lang w:val="id-ID" w:eastAsia="id-ID"/>
        </w:rPr>
        <w:t>avg = sum / n;</w:t>
      </w:r>
    </w:p>
    <w:p w14:paraId="4A74058B"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rPr>
          <w:rFonts w:ascii="Courier New" w:hAnsi="Courier New" w:cs="Courier New"/>
          <w:sz w:val="16"/>
          <w:szCs w:val="20"/>
          <w:lang w:eastAsia="id-ID"/>
        </w:rPr>
      </w:pPr>
      <w:r w:rsidRPr="00EF461D">
        <w:rPr>
          <w:rFonts w:ascii="Courier New" w:hAnsi="Courier New" w:cs="Courier New"/>
          <w:sz w:val="16"/>
          <w:szCs w:val="20"/>
          <w:lang w:val="id-ID" w:eastAsia="id-ID"/>
        </w:rPr>
        <w:t>}</w:t>
      </w:r>
    </w:p>
    <w:p w14:paraId="600586D4" w14:textId="77777777" w:rsidR="00F72739" w:rsidRPr="000B4ABB" w:rsidRDefault="00F72739" w:rsidP="00F72739">
      <w:pPr>
        <w:pStyle w:val="Caption"/>
        <w:spacing w:after="240"/>
      </w:pPr>
      <w:bookmarkStart w:id="716" w:name="_Ref377376631"/>
      <w:bookmarkStart w:id="717" w:name="_Toc396498178"/>
      <w:bookmarkStart w:id="718" w:name="_Toc396905782"/>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7</w:t>
      </w:r>
      <w:r w:rsidR="009E6BF6">
        <w:fldChar w:fldCharType="end"/>
      </w:r>
      <w:bookmarkEnd w:id="716"/>
      <w:r>
        <w:t xml:space="preserve"> Hasil Data Uji Pertama menggunakan algoritma </w:t>
      </w:r>
      <w:r w:rsidR="00BA3401">
        <w:t>CLINK</w:t>
      </w:r>
      <w:bookmarkEnd w:id="717"/>
      <w:bookmarkEnd w:id="718"/>
    </w:p>
    <w:p w14:paraId="4F124AFB"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b/>
          <w:bCs/>
          <w:sz w:val="16"/>
          <w:szCs w:val="20"/>
          <w:lang w:val="id-ID" w:eastAsia="id-ID"/>
        </w:rPr>
        <w:lastRenderedPageBreak/>
        <w:t>void</w:t>
      </w:r>
      <w:r w:rsidRPr="00EF461D">
        <w:rPr>
          <w:rFonts w:ascii="Courier New" w:hAnsi="Courier New" w:cs="Courier New"/>
          <w:sz w:val="16"/>
          <w:szCs w:val="20"/>
          <w:lang w:val="id-ID" w:eastAsia="id-ID"/>
        </w:rPr>
        <w:t xml:space="preserve"> sale_pay_profit() {</w:t>
      </w:r>
    </w:p>
    <w:p w14:paraId="0BD36278"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yellow"/>
          <w:lang w:val="id-ID" w:eastAsia="id-ID"/>
        </w:rPr>
      </w:pPr>
      <w:r w:rsidRPr="00EF461D">
        <w:rPr>
          <w:rFonts w:ascii="Courier New" w:hAnsi="Courier New" w:cs="Courier New"/>
          <w:sz w:val="16"/>
          <w:szCs w:val="20"/>
          <w:lang w:val="id-ID" w:eastAsia="id-ID"/>
        </w:rPr>
        <w:tab/>
      </w:r>
      <w:r w:rsidRPr="00EF461D">
        <w:rPr>
          <w:rFonts w:ascii="Courier New" w:hAnsi="Courier New" w:cs="Courier New"/>
          <w:b/>
          <w:bCs/>
          <w:sz w:val="16"/>
          <w:szCs w:val="20"/>
          <w:highlight w:val="yellow"/>
          <w:lang w:val="id-ID" w:eastAsia="id-ID"/>
        </w:rPr>
        <w:t>while</w:t>
      </w:r>
      <w:r w:rsidRPr="00EF461D">
        <w:rPr>
          <w:rFonts w:ascii="Courier New" w:hAnsi="Courier New" w:cs="Courier New"/>
          <w:sz w:val="16"/>
          <w:szCs w:val="20"/>
          <w:highlight w:val="yellow"/>
          <w:lang w:val="id-ID" w:eastAsia="id-ID"/>
        </w:rPr>
        <w:t xml:space="preserve"> (i &lt; days) {</w:t>
      </w:r>
    </w:p>
    <w:p w14:paraId="47753C8E"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yellow"/>
          <w:lang w:val="id-ID" w:eastAsia="id-ID"/>
        </w:rPr>
      </w:pPr>
      <w:r w:rsidRPr="00EF461D">
        <w:rPr>
          <w:rFonts w:ascii="Courier New" w:hAnsi="Courier New" w:cs="Courier New"/>
          <w:sz w:val="16"/>
          <w:szCs w:val="20"/>
          <w:highlight w:val="yellow"/>
          <w:lang w:val="id-ID" w:eastAsia="id-ID"/>
        </w:rPr>
        <w:tab/>
      </w:r>
      <w:r w:rsidRPr="00EF461D">
        <w:rPr>
          <w:rFonts w:ascii="Courier New" w:hAnsi="Courier New" w:cs="Courier New"/>
          <w:sz w:val="16"/>
          <w:szCs w:val="20"/>
          <w:highlight w:val="yellow"/>
          <w:lang w:val="id-ID" w:eastAsia="id-ID"/>
        </w:rPr>
        <w:tab/>
        <w:t>i = i + 1;</w:t>
      </w:r>
    </w:p>
    <w:p w14:paraId="77A0FECE"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highlight w:val="yellow"/>
          <w:lang w:val="id-ID" w:eastAsia="id-ID"/>
        </w:rPr>
        <w:tab/>
      </w:r>
      <w:r w:rsidRPr="00EF461D">
        <w:rPr>
          <w:rFonts w:ascii="Courier New" w:hAnsi="Courier New" w:cs="Courier New"/>
          <w:sz w:val="16"/>
          <w:szCs w:val="20"/>
          <w:highlight w:val="yellow"/>
          <w:lang w:val="id-ID" w:eastAsia="id-ID"/>
        </w:rPr>
        <w:tab/>
        <w:t>sale[i] = my_read();</w:t>
      </w:r>
    </w:p>
    <w:p w14:paraId="765C2243"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t>}</w:t>
      </w:r>
    </w:p>
    <w:p w14:paraId="479B673D"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b/>
          <w:bCs/>
          <w:sz w:val="16"/>
          <w:szCs w:val="20"/>
          <w:highlight w:val="darkYellow"/>
          <w:lang w:val="id-ID" w:eastAsia="id-ID"/>
        </w:rPr>
        <w:t>if</w:t>
      </w:r>
      <w:r w:rsidRPr="00EF461D">
        <w:rPr>
          <w:rFonts w:ascii="Courier New" w:hAnsi="Courier New" w:cs="Courier New"/>
          <w:sz w:val="16"/>
          <w:szCs w:val="20"/>
          <w:highlight w:val="darkYellow"/>
          <w:lang w:val="id-ID" w:eastAsia="id-ID"/>
        </w:rPr>
        <w:t xml:space="preserve"> (process == </w:t>
      </w:r>
      <w:r w:rsidRPr="00EF461D">
        <w:rPr>
          <w:rFonts w:ascii="Courier New" w:hAnsi="Courier New" w:cs="Courier New"/>
          <w:b/>
          <w:bCs/>
          <w:sz w:val="16"/>
          <w:szCs w:val="20"/>
          <w:highlight w:val="darkYellow"/>
          <w:lang w:val="id-ID" w:eastAsia="id-ID"/>
        </w:rPr>
        <w:t>true</w:t>
      </w:r>
      <w:r w:rsidRPr="00EF461D">
        <w:rPr>
          <w:rFonts w:ascii="Courier New" w:hAnsi="Courier New" w:cs="Courier New"/>
          <w:sz w:val="16"/>
          <w:szCs w:val="20"/>
          <w:highlight w:val="darkYellow"/>
          <w:lang w:val="id-ID" w:eastAsia="id-ID"/>
        </w:rPr>
        <w:t>) {</w:t>
      </w:r>
    </w:p>
    <w:p w14:paraId="2FD47597"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green"/>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b/>
          <w:bCs/>
          <w:sz w:val="16"/>
          <w:szCs w:val="20"/>
          <w:highlight w:val="green"/>
          <w:lang w:val="id-ID" w:eastAsia="id-ID"/>
        </w:rPr>
        <w:t>int</w:t>
      </w:r>
      <w:r w:rsidRPr="00EF461D">
        <w:rPr>
          <w:rFonts w:ascii="Courier New" w:hAnsi="Courier New" w:cs="Courier New"/>
          <w:sz w:val="16"/>
          <w:szCs w:val="20"/>
          <w:highlight w:val="green"/>
          <w:lang w:val="id-ID" w:eastAsia="id-ID"/>
        </w:rPr>
        <w:t xml:space="preserve"> total_sale = 0;</w:t>
      </w:r>
    </w:p>
    <w:p w14:paraId="04AFE0F3"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b/>
          <w:bCs/>
          <w:sz w:val="16"/>
          <w:szCs w:val="20"/>
          <w:highlight w:val="green"/>
          <w:lang w:val="id-ID" w:eastAsia="id-ID"/>
        </w:rPr>
        <w:t>int</w:t>
      </w:r>
      <w:r w:rsidRPr="00EF461D">
        <w:rPr>
          <w:rFonts w:ascii="Courier New" w:hAnsi="Courier New" w:cs="Courier New"/>
          <w:sz w:val="16"/>
          <w:szCs w:val="20"/>
          <w:highlight w:val="green"/>
          <w:lang w:val="id-ID" w:eastAsia="id-ID"/>
        </w:rPr>
        <w:t xml:space="preserve"> total_pay = 0;</w:t>
      </w:r>
    </w:p>
    <w:p w14:paraId="6A557B81"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b/>
          <w:bCs/>
          <w:sz w:val="16"/>
          <w:szCs w:val="20"/>
          <w:highlight w:val="darkCyan"/>
          <w:lang w:val="id-ID" w:eastAsia="id-ID"/>
        </w:rPr>
        <w:t>for</w:t>
      </w:r>
      <w:r w:rsidRPr="00EF461D">
        <w:rPr>
          <w:rFonts w:ascii="Courier New" w:hAnsi="Courier New" w:cs="Courier New"/>
          <w:sz w:val="16"/>
          <w:szCs w:val="20"/>
          <w:highlight w:val="darkCyan"/>
          <w:lang w:val="id-ID" w:eastAsia="id-ID"/>
        </w:rPr>
        <w:t xml:space="preserve"> (i = 1; i &lt; days; i++) {</w:t>
      </w:r>
    </w:p>
    <w:p w14:paraId="6C6FEAAA"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green"/>
          <w:lang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highlight w:val="green"/>
          <w:lang w:val="id-ID" w:eastAsia="id-ID"/>
        </w:rPr>
        <w:t>total_sale = total_sale + sale[i];</w:t>
      </w:r>
    </w:p>
    <w:p w14:paraId="1C8A5DB1"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highlight w:val="green"/>
          <w:lang w:val="id-ID" w:eastAsia="id-ID"/>
        </w:rPr>
        <w:t>total_pay = total_pay + 0.1 * sale[i];</w:t>
      </w:r>
    </w:p>
    <w:p w14:paraId="0339125E"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b/>
          <w:bCs/>
          <w:sz w:val="16"/>
          <w:szCs w:val="20"/>
          <w:highlight w:val="cyan"/>
          <w:lang w:val="id-ID" w:eastAsia="id-ID"/>
        </w:rPr>
        <w:t>if</w:t>
      </w:r>
      <w:r w:rsidRPr="00EF461D">
        <w:rPr>
          <w:rFonts w:ascii="Courier New" w:hAnsi="Courier New" w:cs="Courier New"/>
          <w:sz w:val="16"/>
          <w:szCs w:val="20"/>
          <w:highlight w:val="cyan"/>
          <w:lang w:val="id-ID" w:eastAsia="id-ID"/>
        </w:rPr>
        <w:t xml:space="preserve"> (sale[i] &gt; 1000)</w:t>
      </w:r>
    </w:p>
    <w:p w14:paraId="3F824311"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highlight w:val="green"/>
          <w:lang w:val="id-ID" w:eastAsia="id-ID"/>
        </w:rPr>
        <w:t>total_pay = total_pay + 50;</w:t>
      </w:r>
    </w:p>
    <w:p w14:paraId="0353AF62"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t>}</w:t>
      </w:r>
    </w:p>
    <w:p w14:paraId="3C7C02AA"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highlight w:val="blue"/>
          <w:lang w:val="id-ID" w:eastAsia="id-ID"/>
        </w:rPr>
        <w:t>pay = total_pay / days + 100;</w:t>
      </w:r>
    </w:p>
    <w:p w14:paraId="7C7F1936"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r>
      <w:r w:rsidRPr="00EF461D">
        <w:rPr>
          <w:rFonts w:ascii="Courier New" w:hAnsi="Courier New" w:cs="Courier New"/>
          <w:sz w:val="16"/>
          <w:szCs w:val="20"/>
          <w:lang w:val="id-ID" w:eastAsia="id-ID"/>
        </w:rPr>
        <w:tab/>
      </w:r>
      <w:r w:rsidRPr="00EF461D">
        <w:rPr>
          <w:rFonts w:ascii="Courier New" w:hAnsi="Courier New" w:cs="Courier New"/>
          <w:sz w:val="16"/>
          <w:szCs w:val="20"/>
          <w:highlight w:val="darkGray"/>
          <w:lang w:val="id-ID" w:eastAsia="id-ID"/>
        </w:rPr>
        <w:t>profit = 0.9 * total_sale - cost;</w:t>
      </w:r>
    </w:p>
    <w:p w14:paraId="32F71B36"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EF461D">
        <w:rPr>
          <w:rFonts w:ascii="Courier New" w:hAnsi="Courier New" w:cs="Courier New"/>
          <w:sz w:val="16"/>
          <w:szCs w:val="20"/>
          <w:lang w:val="id-ID" w:eastAsia="id-ID"/>
        </w:rPr>
        <w:tab/>
        <w:t>}</w:t>
      </w:r>
    </w:p>
    <w:p w14:paraId="4CDBC45A" w14:textId="77777777" w:rsidR="00F72739" w:rsidRPr="00EF461D" w:rsidRDefault="00F72739" w:rsidP="00F72739">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rPr>
          <w:sz w:val="18"/>
        </w:rPr>
      </w:pPr>
      <w:r w:rsidRPr="00EF461D">
        <w:rPr>
          <w:rFonts w:ascii="Courier New" w:hAnsi="Courier New" w:cs="Courier New"/>
          <w:sz w:val="16"/>
          <w:szCs w:val="20"/>
          <w:lang w:val="id-ID" w:eastAsia="id-ID"/>
        </w:rPr>
        <w:t>}</w:t>
      </w:r>
    </w:p>
    <w:p w14:paraId="26089374" w14:textId="77777777" w:rsidR="00F72739" w:rsidRDefault="00F72739" w:rsidP="00F72739">
      <w:pPr>
        <w:pStyle w:val="Caption"/>
      </w:pPr>
      <w:bookmarkStart w:id="719" w:name="_Ref377376650"/>
      <w:bookmarkStart w:id="720" w:name="_Toc396498179"/>
      <w:bookmarkStart w:id="721" w:name="_Toc396905783"/>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8</w:t>
      </w:r>
      <w:r w:rsidR="009E6BF6">
        <w:fldChar w:fldCharType="end"/>
      </w:r>
      <w:bookmarkEnd w:id="719"/>
      <w:r>
        <w:t xml:space="preserve"> Hasil Data Uji Kedua menggunakan algoritma </w:t>
      </w:r>
      <w:r w:rsidR="00BA3401">
        <w:t>CLINK</w:t>
      </w:r>
      <w:bookmarkEnd w:id="720"/>
      <w:bookmarkEnd w:id="721"/>
    </w:p>
    <w:p w14:paraId="320D8C0E" w14:textId="77777777" w:rsidR="00F72739" w:rsidRDefault="00F72739" w:rsidP="00F72739"/>
    <w:p w14:paraId="4CC2B06E"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b/>
          <w:bCs/>
          <w:sz w:val="16"/>
          <w:szCs w:val="20"/>
          <w:lang w:val="id-ID" w:eastAsia="id-ID"/>
        </w:rPr>
        <w:t>public</w:t>
      </w:r>
      <w:r w:rsidRPr="00F64B47">
        <w:rPr>
          <w:rFonts w:ascii="Courier New" w:hAnsi="Courier New" w:cs="Courier New"/>
          <w:sz w:val="16"/>
          <w:szCs w:val="20"/>
          <w:lang w:val="id-ID" w:eastAsia="id-ID"/>
        </w:rPr>
        <w:t xml:space="preserve"> </w:t>
      </w:r>
      <w:r w:rsidRPr="00F64B47">
        <w:rPr>
          <w:rFonts w:ascii="Courier New" w:hAnsi="Courier New" w:cs="Courier New"/>
          <w:b/>
          <w:bCs/>
          <w:sz w:val="16"/>
          <w:szCs w:val="20"/>
          <w:lang w:val="id-ID" w:eastAsia="id-ID"/>
        </w:rPr>
        <w:t>void</w:t>
      </w:r>
      <w:r w:rsidRPr="00F64B47">
        <w:rPr>
          <w:rFonts w:ascii="Courier New" w:hAnsi="Courier New" w:cs="Courier New"/>
          <w:sz w:val="16"/>
          <w:szCs w:val="20"/>
          <w:lang w:val="id-ID" w:eastAsia="id-ID"/>
        </w:rPr>
        <w:t xml:space="preserve"> show() </w:t>
      </w:r>
      <w:r w:rsidRPr="00F64B47">
        <w:rPr>
          <w:rFonts w:ascii="Courier New" w:hAnsi="Courier New" w:cs="Courier New"/>
          <w:b/>
          <w:bCs/>
          <w:sz w:val="16"/>
          <w:szCs w:val="20"/>
          <w:lang w:val="id-ID" w:eastAsia="id-ID"/>
        </w:rPr>
        <w:t>throws</w:t>
      </w:r>
      <w:r w:rsidRPr="00F64B47">
        <w:rPr>
          <w:rFonts w:ascii="Courier New" w:hAnsi="Courier New" w:cs="Courier New"/>
          <w:sz w:val="16"/>
          <w:szCs w:val="20"/>
          <w:lang w:val="id-ID" w:eastAsia="id-ID"/>
        </w:rPr>
        <w:t xml:space="preserve"> IOException {</w:t>
      </w:r>
    </w:p>
    <w:p w14:paraId="63F74067"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lang w:val="id-ID" w:eastAsia="id-ID"/>
        </w:rPr>
        <w:tab/>
      </w:r>
      <w:r w:rsidRPr="00F64B47">
        <w:rPr>
          <w:rFonts w:ascii="Courier New" w:hAnsi="Courier New" w:cs="Courier New"/>
          <w:sz w:val="16"/>
          <w:szCs w:val="20"/>
          <w:highlight w:val="lightGray"/>
          <w:lang w:val="id-ID" w:eastAsia="id-ID"/>
        </w:rPr>
        <w:t xml:space="preserve">Main m = </w:t>
      </w:r>
      <w:r w:rsidRPr="00F64B47">
        <w:rPr>
          <w:rFonts w:ascii="Courier New" w:hAnsi="Courier New" w:cs="Courier New"/>
          <w:b/>
          <w:bCs/>
          <w:sz w:val="16"/>
          <w:szCs w:val="20"/>
          <w:highlight w:val="lightGray"/>
          <w:lang w:val="id-ID" w:eastAsia="id-ID"/>
        </w:rPr>
        <w:t>new</w:t>
      </w:r>
      <w:r w:rsidRPr="00F64B47">
        <w:rPr>
          <w:rFonts w:ascii="Courier New" w:hAnsi="Courier New" w:cs="Courier New"/>
          <w:sz w:val="16"/>
          <w:szCs w:val="20"/>
          <w:highlight w:val="lightGray"/>
          <w:lang w:val="id-ID" w:eastAsia="id-ID"/>
        </w:rPr>
        <w:t xml:space="preserve"> Main(filename);</w:t>
      </w:r>
    </w:p>
    <w:p w14:paraId="1F6EA475"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list = m.al;</w:t>
      </w:r>
    </w:p>
    <w:p w14:paraId="72A7EBB3"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num_rows = list.size() + 1;</w:t>
      </w:r>
    </w:p>
    <w:p w14:paraId="2F0A3202"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num_cols = 4;</w:t>
      </w:r>
    </w:p>
    <w:p w14:paraId="352D337F"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highlight w:val="lightGray"/>
          <w:lang w:val="id-ID" w:eastAsia="id-ID"/>
        </w:rPr>
        <w:tab/>
        <w:t xml:space="preserve">m_data = </w:t>
      </w:r>
      <w:r w:rsidRPr="00F64B47">
        <w:rPr>
          <w:rFonts w:ascii="Courier New" w:hAnsi="Courier New" w:cs="Courier New"/>
          <w:b/>
          <w:bCs/>
          <w:sz w:val="16"/>
          <w:szCs w:val="20"/>
          <w:highlight w:val="lightGray"/>
          <w:lang w:val="id-ID" w:eastAsia="id-ID"/>
        </w:rPr>
        <w:t>new</w:t>
      </w:r>
      <w:r w:rsidRPr="00F64B47">
        <w:rPr>
          <w:rFonts w:ascii="Courier New" w:hAnsi="Courier New" w:cs="Courier New"/>
          <w:sz w:val="16"/>
          <w:szCs w:val="20"/>
          <w:highlight w:val="lightGray"/>
          <w:lang w:val="id-ID" w:eastAsia="id-ID"/>
        </w:rPr>
        <w:t xml:space="preserve"> String[num_rows][num_cols];</w:t>
      </w:r>
    </w:p>
    <w:p w14:paraId="221D4E87"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0, m_colNames[0]);</w:t>
      </w:r>
    </w:p>
    <w:p w14:paraId="595A5E25"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1, m_colNames[1]);</w:t>
      </w:r>
    </w:p>
    <w:p w14:paraId="7ADA87C1"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2, m_colNames[2]);</w:t>
      </w:r>
    </w:p>
    <w:p w14:paraId="2C9700E8"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3, m_colNames[3]);</w:t>
      </w:r>
    </w:p>
    <w:p w14:paraId="380A9F9F" w14:textId="77777777" w:rsidR="00F72739" w:rsidRPr="00C57198"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int</w:t>
      </w:r>
      <w:r w:rsidRPr="00C57198">
        <w:rPr>
          <w:rFonts w:ascii="Courier New" w:hAnsi="Courier New" w:cs="Courier New"/>
          <w:sz w:val="16"/>
          <w:szCs w:val="20"/>
          <w:highlight w:val="green"/>
          <w:lang w:val="id-ID" w:eastAsia="id-ID"/>
        </w:rPr>
        <w:t xml:space="preserve"> ctr = 0;</w:t>
      </w:r>
    </w:p>
    <w:p w14:paraId="0A9A5A5A" w14:textId="77777777" w:rsidR="00F72739" w:rsidRPr="00C57198"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long</w:t>
      </w:r>
      <w:r w:rsidRPr="00C57198">
        <w:rPr>
          <w:rFonts w:ascii="Courier New" w:hAnsi="Courier New" w:cs="Courier New"/>
          <w:sz w:val="16"/>
          <w:szCs w:val="20"/>
          <w:highlight w:val="green"/>
          <w:lang w:val="id-ID" w:eastAsia="id-ID"/>
        </w:rPr>
        <w:t xml:space="preserve"> stotal = 0;</w:t>
      </w:r>
    </w:p>
    <w:p w14:paraId="5E88DC07" w14:textId="77777777" w:rsidR="00F72739" w:rsidRPr="00C57198"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long</w:t>
      </w:r>
      <w:r w:rsidRPr="00C57198">
        <w:rPr>
          <w:rFonts w:ascii="Courier New" w:hAnsi="Courier New" w:cs="Courier New"/>
          <w:sz w:val="16"/>
          <w:szCs w:val="20"/>
          <w:highlight w:val="green"/>
          <w:lang w:val="id-ID" w:eastAsia="id-ID"/>
        </w:rPr>
        <w:t xml:space="preserve"> sblank = 0;</w:t>
      </w:r>
    </w:p>
    <w:p w14:paraId="436DCE43"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long</w:t>
      </w:r>
      <w:r w:rsidRPr="00C57198">
        <w:rPr>
          <w:rFonts w:ascii="Courier New" w:hAnsi="Courier New" w:cs="Courier New"/>
          <w:sz w:val="16"/>
          <w:szCs w:val="20"/>
          <w:highlight w:val="green"/>
          <w:lang w:val="id-ID" w:eastAsia="id-ID"/>
        </w:rPr>
        <w:t xml:space="preserve"> scomments = 0;</w:t>
      </w:r>
    </w:p>
    <w:p w14:paraId="668EB262"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lang w:val="id-ID" w:eastAsia="id-ID"/>
        </w:rPr>
        <w:tab/>
      </w:r>
      <w:r w:rsidRPr="00F64B47">
        <w:rPr>
          <w:rFonts w:ascii="Courier New" w:hAnsi="Courier New" w:cs="Courier New"/>
          <w:b/>
          <w:bCs/>
          <w:sz w:val="16"/>
          <w:szCs w:val="20"/>
          <w:highlight w:val="green"/>
          <w:lang w:val="id-ID" w:eastAsia="id-ID"/>
        </w:rPr>
        <w:t>for</w:t>
      </w:r>
      <w:r w:rsidRPr="00F64B47">
        <w:rPr>
          <w:rFonts w:ascii="Courier New" w:hAnsi="Courier New" w:cs="Courier New"/>
          <w:sz w:val="16"/>
          <w:szCs w:val="20"/>
          <w:highlight w:val="green"/>
          <w:lang w:val="id-ID" w:eastAsia="id-ID"/>
        </w:rPr>
        <w:t xml:space="preserve"> (BasicFileInfo bf : list) {</w:t>
      </w:r>
    </w:p>
    <w:p w14:paraId="0B5E55D6"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0, bf.getFname());</w:t>
      </w:r>
    </w:p>
    <w:p w14:paraId="3D0FAC5D"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1,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sourcelines()));</w:t>
      </w:r>
    </w:p>
    <w:p w14:paraId="1D54396A"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2,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blanks()));</w:t>
      </w:r>
    </w:p>
    <w:p w14:paraId="432B51E1"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3,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comments()));</w:t>
      </w:r>
    </w:p>
    <w:p w14:paraId="6FF0EB51"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ctr++;</w:t>
      </w:r>
    </w:p>
    <w:p w14:paraId="088086AE" w14:textId="77777777" w:rsidR="00F72739"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total += bf.getFsourcelines();</w:t>
      </w:r>
    </w:p>
    <w:p w14:paraId="45BB6540" w14:textId="77777777" w:rsidR="00EF461D" w:rsidRDefault="00EF461D" w:rsidP="00EF461D">
      <w:pPr>
        <w:pStyle w:val="Caption"/>
        <w:rPr>
          <w:rFonts w:ascii="Courier New" w:hAnsi="Courier New" w:cs="Courier New"/>
          <w:sz w:val="16"/>
          <w:szCs w:val="20"/>
          <w:highlight w:val="green"/>
          <w:lang w:eastAsia="id-ID"/>
        </w:rPr>
      </w:pPr>
      <w:bookmarkStart w:id="722" w:name="_Ref377505675"/>
      <w:bookmarkStart w:id="723" w:name="_Toc396498180"/>
      <w:bookmarkStart w:id="724" w:name="_Toc396905784"/>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39</w:t>
      </w:r>
      <w:r w:rsidR="009E6BF6">
        <w:fldChar w:fldCharType="end"/>
      </w:r>
      <w:bookmarkEnd w:id="722"/>
      <w:r>
        <w:t xml:space="preserve"> Hasil Data Uji Ketiga menggunakan algoritma CLINK (Bagian 1)</w:t>
      </w:r>
      <w:bookmarkEnd w:id="723"/>
      <w:bookmarkEnd w:id="724"/>
    </w:p>
    <w:p w14:paraId="41283040"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lastRenderedPageBreak/>
        <w:tab/>
      </w:r>
      <w:r w:rsidRPr="00F64B47">
        <w:rPr>
          <w:rFonts w:ascii="Courier New" w:hAnsi="Courier New" w:cs="Courier New"/>
          <w:sz w:val="16"/>
          <w:szCs w:val="20"/>
          <w:highlight w:val="green"/>
          <w:lang w:val="id-ID" w:eastAsia="id-ID"/>
        </w:rPr>
        <w:tab/>
        <w:t>sblank += bf.getFblanks();</w:t>
      </w:r>
    </w:p>
    <w:p w14:paraId="3DCFE596"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comments += bf.getFcomments();</w:t>
      </w:r>
    </w:p>
    <w:p w14:paraId="6BA77944"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t>}</w:t>
      </w:r>
    </w:p>
    <w:p w14:paraId="12E41460"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0, "TOTAL");</w:t>
      </w:r>
    </w:p>
    <w:p w14:paraId="52EE654A"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1,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total));</w:t>
      </w:r>
    </w:p>
    <w:p w14:paraId="1EB0AD7D"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2,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blank));</w:t>
      </w:r>
    </w:p>
    <w:p w14:paraId="7AFC5392"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3,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comments));</w:t>
      </w:r>
    </w:p>
    <w:p w14:paraId="3D1F0CF6"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lang w:val="id-ID" w:eastAsia="id-ID"/>
        </w:rPr>
        <w:tab/>
      </w:r>
      <w:r w:rsidRPr="00F64B47">
        <w:rPr>
          <w:rFonts w:ascii="Courier New" w:hAnsi="Courier New" w:cs="Courier New"/>
          <w:sz w:val="16"/>
          <w:szCs w:val="20"/>
          <w:highlight w:val="cyan"/>
          <w:lang w:val="id-ID" w:eastAsia="id-ID"/>
        </w:rPr>
        <w:t xml:space="preserve">JTable table = </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Table(</w:t>
      </w:r>
      <w:r w:rsidRPr="00F64B47">
        <w:rPr>
          <w:rFonts w:ascii="Courier New" w:hAnsi="Courier New" w:cs="Courier New"/>
          <w:b/>
          <w:bCs/>
          <w:sz w:val="16"/>
          <w:szCs w:val="20"/>
          <w:highlight w:val="cyan"/>
          <w:lang w:val="id-ID" w:eastAsia="id-ID"/>
        </w:rPr>
        <w:t>this</w:t>
      </w:r>
      <w:r w:rsidRPr="00F64B47">
        <w:rPr>
          <w:rFonts w:ascii="Courier New" w:hAnsi="Courier New" w:cs="Courier New"/>
          <w:sz w:val="16"/>
          <w:szCs w:val="20"/>
          <w:highlight w:val="cyan"/>
          <w:lang w:val="id-ID" w:eastAsia="id-ID"/>
        </w:rPr>
        <w:t>);</w:t>
      </w:r>
    </w:p>
    <w:p w14:paraId="6B411C32"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 xml:space="preserve">JFrame frame = </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Frame();</w:t>
      </w:r>
    </w:p>
    <w:p w14:paraId="3BE39A68"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Title("File Analysis Report");</w:t>
      </w:r>
    </w:p>
    <w:p w14:paraId="25A76585"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getContentPane().setLayout(</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BorderLayout());</w:t>
      </w:r>
    </w:p>
    <w:p w14:paraId="21EE5BB6"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eastAsia="id-ID"/>
        </w:rPr>
      </w:pPr>
      <w:r w:rsidRPr="00F64B47">
        <w:rPr>
          <w:rFonts w:ascii="Courier New" w:hAnsi="Courier New" w:cs="Courier New"/>
          <w:sz w:val="16"/>
          <w:szCs w:val="20"/>
          <w:highlight w:val="cyan"/>
          <w:lang w:val="id-ID" w:eastAsia="id-ID"/>
        </w:rPr>
        <w:tab/>
        <w:t>frame.getContentPane().add(BorderLayout.CENTER,</w:t>
      </w:r>
    </w:p>
    <w:p w14:paraId="50411807"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eastAsia="id-ID"/>
        </w:rPr>
        <w:t xml:space="preserve">      </w:t>
      </w:r>
      <w:r w:rsidRPr="00F64B47">
        <w:rPr>
          <w:rFonts w:ascii="Courier New" w:hAnsi="Courier New" w:cs="Courier New"/>
          <w:sz w:val="16"/>
          <w:szCs w:val="20"/>
          <w:highlight w:val="cyan"/>
          <w:lang w:eastAsia="id-ID"/>
        </w:rPr>
        <w:tab/>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ScrollPane(table));</w:t>
      </w:r>
    </w:p>
    <w:p w14:paraId="6C43A63F"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DefaultCloseOperation(JFrame.DISPOSE_ON_CLOSE);</w:t>
      </w:r>
    </w:p>
    <w:p w14:paraId="7A4DB9B1"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Size(500, 400);</w:t>
      </w:r>
    </w:p>
    <w:p w14:paraId="12D9B06B"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Visible(</w:t>
      </w:r>
      <w:r w:rsidRPr="00F64B47">
        <w:rPr>
          <w:rFonts w:ascii="Courier New" w:hAnsi="Courier New" w:cs="Courier New"/>
          <w:b/>
          <w:bCs/>
          <w:sz w:val="16"/>
          <w:szCs w:val="20"/>
          <w:highlight w:val="cyan"/>
          <w:lang w:val="id-ID" w:eastAsia="id-ID"/>
        </w:rPr>
        <w:t>true</w:t>
      </w:r>
      <w:r w:rsidRPr="00F64B47">
        <w:rPr>
          <w:rFonts w:ascii="Courier New" w:hAnsi="Courier New" w:cs="Courier New"/>
          <w:sz w:val="16"/>
          <w:szCs w:val="20"/>
          <w:highlight w:val="cyan"/>
          <w:lang w:val="id-ID" w:eastAsia="id-ID"/>
        </w:rPr>
        <w:t>);</w:t>
      </w:r>
    </w:p>
    <w:p w14:paraId="4451A8C0" w14:textId="77777777" w:rsidR="00F72739" w:rsidRPr="00C57198"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darkGray"/>
          <w:lang w:val="id-ID" w:eastAsia="id-ID"/>
        </w:rPr>
      </w:pPr>
      <w:r w:rsidRPr="00C57198">
        <w:rPr>
          <w:rFonts w:ascii="Courier New" w:hAnsi="Courier New" w:cs="Courier New"/>
          <w:sz w:val="16"/>
          <w:szCs w:val="20"/>
          <w:highlight w:val="darkGray"/>
          <w:lang w:val="id-ID" w:eastAsia="id-ID"/>
        </w:rPr>
        <w:tab/>
        <w:t>guiobj.go.setText("Go");</w:t>
      </w:r>
    </w:p>
    <w:p w14:paraId="0BC3AA37"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C57198">
        <w:rPr>
          <w:rFonts w:ascii="Courier New" w:hAnsi="Courier New" w:cs="Courier New"/>
          <w:sz w:val="16"/>
          <w:szCs w:val="20"/>
          <w:highlight w:val="darkGray"/>
          <w:lang w:val="id-ID" w:eastAsia="id-ID"/>
        </w:rPr>
        <w:tab/>
        <w:t>guiobj.go.setEnabled(</w:t>
      </w:r>
      <w:r w:rsidRPr="00C57198">
        <w:rPr>
          <w:rFonts w:ascii="Courier New" w:hAnsi="Courier New" w:cs="Courier New"/>
          <w:b/>
          <w:bCs/>
          <w:sz w:val="16"/>
          <w:szCs w:val="20"/>
          <w:highlight w:val="darkGray"/>
          <w:lang w:val="id-ID" w:eastAsia="id-ID"/>
        </w:rPr>
        <w:t>true</w:t>
      </w:r>
      <w:r w:rsidRPr="00C57198">
        <w:rPr>
          <w:rFonts w:ascii="Courier New" w:hAnsi="Courier New" w:cs="Courier New"/>
          <w:sz w:val="16"/>
          <w:szCs w:val="20"/>
          <w:highlight w:val="darkGray"/>
          <w:lang w:val="id-ID" w:eastAsia="id-ID"/>
        </w:rPr>
        <w:t>);</w:t>
      </w:r>
    </w:p>
    <w:p w14:paraId="6C65B900" w14:textId="77777777" w:rsidR="00F72739" w:rsidRPr="00F64B47" w:rsidRDefault="00F72739" w:rsidP="00F72739">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8"/>
          <w:szCs w:val="20"/>
          <w:lang w:eastAsia="id-ID"/>
        </w:rPr>
      </w:pPr>
      <w:r w:rsidRPr="00F64B47">
        <w:rPr>
          <w:rFonts w:ascii="Courier New" w:hAnsi="Courier New" w:cs="Courier New"/>
          <w:sz w:val="16"/>
          <w:szCs w:val="20"/>
          <w:lang w:val="id-ID" w:eastAsia="id-ID"/>
        </w:rPr>
        <w:t>}</w:t>
      </w:r>
    </w:p>
    <w:p w14:paraId="1577179C" w14:textId="77777777" w:rsidR="00F72739" w:rsidRDefault="00F72739" w:rsidP="00F72739">
      <w:pPr>
        <w:pStyle w:val="Caption"/>
      </w:pPr>
      <w:bookmarkStart w:id="725" w:name="_Ref377376658"/>
      <w:bookmarkStart w:id="726" w:name="_Toc396498181"/>
      <w:bookmarkStart w:id="727" w:name="_Toc396905785"/>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0</w:t>
      </w:r>
      <w:r w:rsidR="009E6BF6">
        <w:fldChar w:fldCharType="end"/>
      </w:r>
      <w:bookmarkEnd w:id="725"/>
      <w:r>
        <w:t xml:space="preserve"> Hasil Data Uji Ketiga menggunakan algoritma </w:t>
      </w:r>
      <w:r w:rsidR="00BA3401">
        <w:t>CLINK</w:t>
      </w:r>
      <w:r w:rsidR="00EF461D">
        <w:t xml:space="preserve"> (Bagian 2)</w:t>
      </w:r>
      <w:bookmarkEnd w:id="726"/>
      <w:bookmarkEnd w:id="727"/>
    </w:p>
    <w:p w14:paraId="14D170A6" w14:textId="77777777" w:rsidR="00F72739" w:rsidRPr="003E5604" w:rsidRDefault="00F72739" w:rsidP="00F72739">
      <w:pPr>
        <w:rPr>
          <w:sz w:val="20"/>
        </w:rPr>
      </w:pPr>
    </w:p>
    <w:p w14:paraId="41DB53E4" w14:textId="77777777" w:rsidR="00F72739" w:rsidRPr="00603345"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b/>
          <w:bCs/>
          <w:sz w:val="16"/>
          <w:szCs w:val="20"/>
          <w:lang w:eastAsia="id-ID"/>
        </w:rPr>
        <w:t>public</w:t>
      </w:r>
      <w:r w:rsidRPr="00603345">
        <w:rPr>
          <w:rFonts w:ascii="Courier New" w:hAnsi="Courier New" w:cs="Courier New"/>
          <w:sz w:val="16"/>
          <w:szCs w:val="20"/>
          <w:lang w:eastAsia="id-ID"/>
        </w:rPr>
        <w:t xml:space="preserve"> FacturesDebiteursPrinting(DatabaseAccess da, String filename, Object key1, Object key2) </w:t>
      </w:r>
      <w:r w:rsidRPr="00603345">
        <w:rPr>
          <w:rFonts w:ascii="Courier New" w:hAnsi="Courier New" w:cs="Courier New"/>
          <w:b/>
          <w:bCs/>
          <w:sz w:val="16"/>
          <w:szCs w:val="20"/>
          <w:lang w:eastAsia="id-ID"/>
        </w:rPr>
        <w:t>throws</w:t>
      </w:r>
      <w:r w:rsidRPr="00603345">
        <w:rPr>
          <w:rFonts w:ascii="Courier New" w:hAnsi="Courier New" w:cs="Courier New"/>
          <w:sz w:val="16"/>
          <w:szCs w:val="20"/>
          <w:lang w:eastAsia="id-ID"/>
        </w:rPr>
        <w:t xml:space="preserve"> Exception {</w:t>
      </w:r>
    </w:p>
    <w:p w14:paraId="162E2587"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green"/>
          <w:lang w:eastAsia="id-ID"/>
        </w:rPr>
      </w:pPr>
      <w:r w:rsidRPr="00603345">
        <w:rPr>
          <w:rFonts w:ascii="Courier New" w:hAnsi="Courier New" w:cs="Courier New"/>
          <w:sz w:val="16"/>
          <w:szCs w:val="20"/>
          <w:lang w:eastAsia="id-ID"/>
        </w:rPr>
        <w:tab/>
      </w:r>
      <w:r w:rsidRPr="00F72739">
        <w:rPr>
          <w:rFonts w:ascii="Courier New" w:hAnsi="Courier New" w:cs="Courier New"/>
          <w:b/>
          <w:bCs/>
          <w:sz w:val="16"/>
          <w:szCs w:val="20"/>
          <w:highlight w:val="green"/>
          <w:lang w:eastAsia="id-ID"/>
        </w:rPr>
        <w:t>this</w:t>
      </w:r>
      <w:r w:rsidRPr="00F72739">
        <w:rPr>
          <w:rFonts w:ascii="Courier New" w:hAnsi="Courier New" w:cs="Courier New"/>
          <w:sz w:val="16"/>
          <w:szCs w:val="20"/>
          <w:highlight w:val="green"/>
          <w:lang w:eastAsia="id-ID"/>
        </w:rPr>
        <w:t>.logger = Logger.getLogger("GestionnaireLogger");</w:t>
      </w:r>
    </w:p>
    <w:p w14:paraId="03625B67"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green"/>
          <w:lang w:eastAsia="id-ID"/>
        </w:rPr>
      </w:pPr>
      <w:r w:rsidRPr="00F72739">
        <w:rPr>
          <w:rFonts w:ascii="Courier New" w:hAnsi="Courier New" w:cs="Courier New"/>
          <w:sz w:val="16"/>
          <w:szCs w:val="20"/>
          <w:highlight w:val="green"/>
          <w:lang w:eastAsia="id-ID"/>
        </w:rPr>
        <w:tab/>
      </w:r>
      <w:r w:rsidRPr="00F72739">
        <w:rPr>
          <w:rFonts w:ascii="Courier New" w:hAnsi="Courier New" w:cs="Courier New"/>
          <w:b/>
          <w:bCs/>
          <w:sz w:val="16"/>
          <w:szCs w:val="20"/>
          <w:highlight w:val="green"/>
          <w:lang w:eastAsia="id-ID"/>
        </w:rPr>
        <w:t>this</w:t>
      </w:r>
      <w:r w:rsidRPr="00F72739">
        <w:rPr>
          <w:rFonts w:ascii="Courier New" w:hAnsi="Courier New" w:cs="Courier New"/>
          <w:sz w:val="16"/>
          <w:szCs w:val="20"/>
          <w:highlight w:val="green"/>
          <w:lang w:eastAsia="id-ID"/>
        </w:rPr>
        <w:t>.orggestionnaireData = (</w:t>
      </w:r>
      <w:r w:rsidRPr="00F72739">
        <w:rPr>
          <w:rFonts w:ascii="Courier New" w:hAnsi="Courier New" w:cs="Courier New"/>
          <w:b/>
          <w:bCs/>
          <w:sz w:val="16"/>
          <w:szCs w:val="20"/>
          <w:highlight w:val="green"/>
          <w:lang w:eastAsia="id-ID"/>
        </w:rPr>
        <w:t>new</w:t>
      </w:r>
      <w:r w:rsidRPr="00F72739">
        <w:rPr>
          <w:rFonts w:ascii="Courier New" w:hAnsi="Courier New" w:cs="Courier New"/>
          <w:sz w:val="16"/>
          <w:szCs w:val="20"/>
          <w:highlight w:val="green"/>
          <w:lang w:eastAsia="id-ID"/>
        </w:rPr>
        <w:t xml:space="preserve"> OrganismeGestionnaireXML(filename)).loadData();</w:t>
      </w:r>
    </w:p>
    <w:p w14:paraId="6F592A19" w14:textId="77777777" w:rsidR="00F72739" w:rsidRPr="00527D21"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527D21">
        <w:rPr>
          <w:rFonts w:ascii="Courier New" w:hAnsi="Courier New" w:cs="Courier New"/>
          <w:sz w:val="16"/>
          <w:szCs w:val="20"/>
          <w:highlight w:val="yellow"/>
          <w:lang w:eastAsia="id-ID"/>
        </w:rPr>
        <w:tab/>
      </w:r>
      <w:r w:rsidRPr="00527D21">
        <w:rPr>
          <w:rFonts w:ascii="Courier New" w:hAnsi="Courier New" w:cs="Courier New"/>
          <w:b/>
          <w:bCs/>
          <w:sz w:val="16"/>
          <w:szCs w:val="20"/>
          <w:highlight w:val="yellow"/>
          <w:lang w:eastAsia="id-ID"/>
        </w:rPr>
        <w:t>this</w:t>
      </w:r>
      <w:r w:rsidRPr="00527D21">
        <w:rPr>
          <w:rFonts w:ascii="Courier New" w:hAnsi="Courier New" w:cs="Courier New"/>
          <w:sz w:val="16"/>
          <w:szCs w:val="20"/>
          <w:highlight w:val="yellow"/>
          <w:lang w:eastAsia="id-ID"/>
        </w:rPr>
        <w:t>.facturesDP = FacturesDP.getDataProvider(da);</w:t>
      </w:r>
    </w:p>
    <w:p w14:paraId="4AB0FD50" w14:textId="77777777" w:rsidR="00F72739" w:rsidRPr="00527D21"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527D21">
        <w:rPr>
          <w:rFonts w:ascii="Courier New" w:hAnsi="Courier New" w:cs="Courier New"/>
          <w:sz w:val="16"/>
          <w:szCs w:val="20"/>
          <w:highlight w:val="yellow"/>
          <w:lang w:eastAsia="id-ID"/>
        </w:rPr>
        <w:tab/>
      </w:r>
      <w:r w:rsidRPr="00527D21">
        <w:rPr>
          <w:rFonts w:ascii="Courier New" w:hAnsi="Courier New" w:cs="Courier New"/>
          <w:b/>
          <w:bCs/>
          <w:sz w:val="16"/>
          <w:szCs w:val="20"/>
          <w:highlight w:val="yellow"/>
          <w:lang w:eastAsia="id-ID"/>
        </w:rPr>
        <w:t>this</w:t>
      </w:r>
      <w:r w:rsidRPr="00527D21">
        <w:rPr>
          <w:rFonts w:ascii="Courier New" w:hAnsi="Courier New" w:cs="Courier New"/>
          <w:sz w:val="16"/>
          <w:szCs w:val="20"/>
          <w:highlight w:val="yellow"/>
          <w:lang w:eastAsia="id-ID"/>
        </w:rPr>
        <w:t>.residentsDP = ResidentsDP.getDataProvider(da);</w:t>
      </w:r>
    </w:p>
    <w:p w14:paraId="02F2C633" w14:textId="77777777" w:rsidR="00F72739" w:rsidRPr="00527D21"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527D21">
        <w:rPr>
          <w:rFonts w:ascii="Courier New" w:hAnsi="Courier New" w:cs="Courier New"/>
          <w:sz w:val="16"/>
          <w:szCs w:val="20"/>
          <w:highlight w:val="yellow"/>
          <w:lang w:eastAsia="id-ID"/>
        </w:rPr>
        <w:tab/>
      </w:r>
      <w:r w:rsidRPr="00527D21">
        <w:rPr>
          <w:rFonts w:ascii="Courier New" w:hAnsi="Courier New" w:cs="Courier New"/>
          <w:b/>
          <w:bCs/>
          <w:sz w:val="16"/>
          <w:szCs w:val="20"/>
          <w:highlight w:val="yellow"/>
          <w:lang w:eastAsia="id-ID"/>
        </w:rPr>
        <w:t>this</w:t>
      </w:r>
      <w:r w:rsidRPr="00527D21">
        <w:rPr>
          <w:rFonts w:ascii="Courier New" w:hAnsi="Courier New" w:cs="Courier New"/>
          <w:sz w:val="16"/>
          <w:szCs w:val="20"/>
          <w:highlight w:val="yellow"/>
          <w:lang w:eastAsia="id-ID"/>
        </w:rPr>
        <w:t>.sectionsDP = SectionsDP.getDataProvider(da);</w:t>
      </w:r>
    </w:p>
    <w:p w14:paraId="36AA47BA" w14:textId="77777777" w:rsidR="00F72739" w:rsidRPr="00527D21"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527D21">
        <w:rPr>
          <w:rFonts w:ascii="Courier New" w:hAnsi="Courier New" w:cs="Courier New"/>
          <w:sz w:val="16"/>
          <w:szCs w:val="20"/>
          <w:highlight w:val="yellow"/>
          <w:lang w:eastAsia="id-ID"/>
        </w:rPr>
        <w:tab/>
      </w:r>
      <w:r w:rsidRPr="00527D21">
        <w:rPr>
          <w:rFonts w:ascii="Courier New" w:hAnsi="Courier New" w:cs="Courier New"/>
          <w:b/>
          <w:bCs/>
          <w:sz w:val="16"/>
          <w:szCs w:val="20"/>
          <w:highlight w:val="yellow"/>
          <w:lang w:eastAsia="id-ID"/>
        </w:rPr>
        <w:t>this</w:t>
      </w:r>
      <w:r w:rsidRPr="00527D21">
        <w:rPr>
          <w:rFonts w:ascii="Courier New" w:hAnsi="Courier New" w:cs="Courier New"/>
          <w:sz w:val="16"/>
          <w:szCs w:val="20"/>
          <w:highlight w:val="yellow"/>
          <w:lang w:eastAsia="id-ID"/>
        </w:rPr>
        <w:t xml:space="preserve">.rubriquesFDP = RubriquesDeFacturesFDP.getFilteredDataProvider(da, </w:t>
      </w:r>
      <w:r w:rsidRPr="00527D21">
        <w:rPr>
          <w:rFonts w:ascii="Courier New" w:hAnsi="Courier New" w:cs="Courier New"/>
          <w:b/>
          <w:bCs/>
          <w:sz w:val="16"/>
          <w:szCs w:val="20"/>
          <w:highlight w:val="yellow"/>
          <w:lang w:eastAsia="id-ID"/>
        </w:rPr>
        <w:t>null</w:t>
      </w:r>
      <w:r w:rsidRPr="00527D21">
        <w:rPr>
          <w:rFonts w:ascii="Courier New" w:hAnsi="Courier New" w:cs="Courier New"/>
          <w:sz w:val="16"/>
          <w:szCs w:val="20"/>
          <w:highlight w:val="yellow"/>
          <w:lang w:eastAsia="id-ID"/>
        </w:rPr>
        <w:t>);</w:t>
      </w:r>
    </w:p>
    <w:p w14:paraId="3D8E8310" w14:textId="77777777" w:rsidR="00F72739" w:rsidRPr="00527D21"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527D21">
        <w:rPr>
          <w:rFonts w:ascii="Courier New" w:hAnsi="Courier New" w:cs="Courier New"/>
          <w:sz w:val="16"/>
          <w:szCs w:val="20"/>
          <w:highlight w:val="yellow"/>
          <w:lang w:eastAsia="id-ID"/>
        </w:rPr>
        <w:tab/>
      </w:r>
      <w:r w:rsidRPr="00527D21">
        <w:rPr>
          <w:rFonts w:ascii="Courier New" w:hAnsi="Courier New" w:cs="Courier New"/>
          <w:b/>
          <w:bCs/>
          <w:sz w:val="16"/>
          <w:szCs w:val="20"/>
          <w:highlight w:val="yellow"/>
          <w:lang w:eastAsia="id-ID"/>
        </w:rPr>
        <w:t>this</w:t>
      </w:r>
      <w:r w:rsidRPr="00527D21">
        <w:rPr>
          <w:rFonts w:ascii="Courier New" w:hAnsi="Courier New" w:cs="Courier New"/>
          <w:sz w:val="16"/>
          <w:szCs w:val="20"/>
          <w:highlight w:val="yellow"/>
          <w:lang w:eastAsia="id-ID"/>
        </w:rPr>
        <w:t>.orgpayeursDP = OrganismesPayeursDP.getDataProvider(da);</w:t>
      </w:r>
    </w:p>
    <w:p w14:paraId="1F46DB26" w14:textId="77777777" w:rsidR="00F72739" w:rsidRPr="00527D21"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magenta"/>
          <w:lang w:eastAsia="id-ID"/>
        </w:rPr>
      </w:pPr>
      <w:r w:rsidRPr="00527D21">
        <w:rPr>
          <w:rFonts w:ascii="Courier New" w:hAnsi="Courier New" w:cs="Courier New"/>
          <w:sz w:val="16"/>
          <w:szCs w:val="20"/>
          <w:highlight w:val="magenta"/>
          <w:lang w:eastAsia="id-ID"/>
        </w:rPr>
        <w:tab/>
      </w:r>
      <w:r w:rsidRPr="00527D21">
        <w:rPr>
          <w:rFonts w:ascii="Courier New" w:hAnsi="Courier New" w:cs="Courier New"/>
          <w:b/>
          <w:bCs/>
          <w:sz w:val="16"/>
          <w:szCs w:val="20"/>
          <w:highlight w:val="magenta"/>
          <w:lang w:eastAsia="id-ID"/>
        </w:rPr>
        <w:t>int</w:t>
      </w:r>
      <w:r w:rsidRPr="00527D21">
        <w:rPr>
          <w:rFonts w:ascii="Courier New" w:hAnsi="Courier New" w:cs="Courier New"/>
          <w:sz w:val="16"/>
          <w:szCs w:val="20"/>
          <w:highlight w:val="magenta"/>
          <w:lang w:eastAsia="id-ID"/>
        </w:rPr>
        <w:t xml:space="preserve"> line1 = </w:t>
      </w:r>
      <w:r w:rsidRPr="00527D21">
        <w:rPr>
          <w:rFonts w:ascii="Courier New" w:hAnsi="Courier New" w:cs="Courier New"/>
          <w:b/>
          <w:bCs/>
          <w:sz w:val="16"/>
          <w:szCs w:val="20"/>
          <w:highlight w:val="magenta"/>
          <w:lang w:eastAsia="id-ID"/>
        </w:rPr>
        <w:t>this</w:t>
      </w:r>
      <w:r w:rsidRPr="00527D21">
        <w:rPr>
          <w:rFonts w:ascii="Courier New" w:hAnsi="Courier New" w:cs="Courier New"/>
          <w:sz w:val="16"/>
          <w:szCs w:val="20"/>
          <w:highlight w:val="magenta"/>
          <w:lang w:eastAsia="id-ID"/>
        </w:rPr>
        <w:t>.facturesDP.getRowNum(key1);</w:t>
      </w:r>
    </w:p>
    <w:p w14:paraId="7C520E94" w14:textId="77777777" w:rsidR="00F72739" w:rsidRPr="00527D21"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magenta"/>
          <w:lang w:eastAsia="id-ID"/>
        </w:rPr>
      </w:pPr>
      <w:r w:rsidRPr="00527D21">
        <w:rPr>
          <w:rFonts w:ascii="Courier New" w:hAnsi="Courier New" w:cs="Courier New"/>
          <w:sz w:val="16"/>
          <w:szCs w:val="20"/>
          <w:highlight w:val="magenta"/>
          <w:lang w:eastAsia="id-ID"/>
        </w:rPr>
        <w:tab/>
      </w:r>
      <w:r w:rsidRPr="00527D21">
        <w:rPr>
          <w:rFonts w:ascii="Courier New" w:hAnsi="Courier New" w:cs="Courier New"/>
          <w:b/>
          <w:bCs/>
          <w:sz w:val="16"/>
          <w:szCs w:val="20"/>
          <w:highlight w:val="magenta"/>
          <w:lang w:eastAsia="id-ID"/>
        </w:rPr>
        <w:t>int</w:t>
      </w:r>
      <w:r w:rsidRPr="00527D21">
        <w:rPr>
          <w:rFonts w:ascii="Courier New" w:hAnsi="Courier New" w:cs="Courier New"/>
          <w:sz w:val="16"/>
          <w:szCs w:val="20"/>
          <w:highlight w:val="magenta"/>
          <w:lang w:eastAsia="id-ID"/>
        </w:rPr>
        <w:t xml:space="preserve"> line2 = </w:t>
      </w:r>
      <w:r w:rsidRPr="00527D21">
        <w:rPr>
          <w:rFonts w:ascii="Courier New" w:hAnsi="Courier New" w:cs="Courier New"/>
          <w:b/>
          <w:bCs/>
          <w:sz w:val="16"/>
          <w:szCs w:val="20"/>
          <w:highlight w:val="magenta"/>
          <w:lang w:eastAsia="id-ID"/>
        </w:rPr>
        <w:t>this</w:t>
      </w:r>
      <w:r w:rsidRPr="00527D21">
        <w:rPr>
          <w:rFonts w:ascii="Courier New" w:hAnsi="Courier New" w:cs="Courier New"/>
          <w:sz w:val="16"/>
          <w:szCs w:val="20"/>
          <w:highlight w:val="magenta"/>
          <w:lang w:eastAsia="id-ID"/>
        </w:rPr>
        <w:t>.facturesDP.getRowNum(key2);</w:t>
      </w:r>
    </w:p>
    <w:p w14:paraId="7306326F" w14:textId="77777777" w:rsidR="00F72739" w:rsidRPr="00527D21"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magenta"/>
          <w:lang w:eastAsia="id-ID"/>
        </w:rPr>
      </w:pPr>
      <w:r w:rsidRPr="00527D21">
        <w:rPr>
          <w:rFonts w:ascii="Courier New" w:hAnsi="Courier New" w:cs="Courier New"/>
          <w:sz w:val="16"/>
          <w:szCs w:val="20"/>
          <w:highlight w:val="magenta"/>
          <w:lang w:eastAsia="id-ID"/>
        </w:rPr>
        <w:tab/>
      </w:r>
      <w:r w:rsidRPr="00527D21">
        <w:rPr>
          <w:rFonts w:ascii="Courier New" w:hAnsi="Courier New" w:cs="Courier New"/>
          <w:b/>
          <w:bCs/>
          <w:sz w:val="16"/>
          <w:szCs w:val="20"/>
          <w:highlight w:val="magenta"/>
          <w:lang w:eastAsia="id-ID"/>
        </w:rPr>
        <w:t>this</w:t>
      </w:r>
      <w:r w:rsidRPr="00527D21">
        <w:rPr>
          <w:rFonts w:ascii="Courier New" w:hAnsi="Courier New" w:cs="Courier New"/>
          <w:sz w:val="16"/>
          <w:szCs w:val="20"/>
          <w:highlight w:val="magenta"/>
          <w:lang w:eastAsia="id-ID"/>
        </w:rPr>
        <w:t>.startLine = Math.min(line1, line2);</w:t>
      </w:r>
    </w:p>
    <w:p w14:paraId="4FC9B11A" w14:textId="77777777" w:rsidR="00F72739" w:rsidRPr="00527D21"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magenta"/>
          <w:lang w:eastAsia="id-ID"/>
        </w:rPr>
      </w:pPr>
      <w:r w:rsidRPr="00527D21">
        <w:rPr>
          <w:rFonts w:ascii="Courier New" w:hAnsi="Courier New" w:cs="Courier New"/>
          <w:sz w:val="16"/>
          <w:szCs w:val="20"/>
          <w:highlight w:val="magenta"/>
          <w:lang w:eastAsia="id-ID"/>
        </w:rPr>
        <w:tab/>
      </w:r>
      <w:r w:rsidRPr="00527D21">
        <w:rPr>
          <w:rFonts w:ascii="Courier New" w:hAnsi="Courier New" w:cs="Courier New"/>
          <w:b/>
          <w:bCs/>
          <w:sz w:val="16"/>
          <w:szCs w:val="20"/>
          <w:highlight w:val="magenta"/>
          <w:lang w:eastAsia="id-ID"/>
        </w:rPr>
        <w:t>this</w:t>
      </w:r>
      <w:r w:rsidRPr="00527D21">
        <w:rPr>
          <w:rFonts w:ascii="Courier New" w:hAnsi="Courier New" w:cs="Courier New"/>
          <w:sz w:val="16"/>
          <w:szCs w:val="20"/>
          <w:highlight w:val="magenta"/>
          <w:lang w:eastAsia="id-ID"/>
        </w:rPr>
        <w:t>.endLine = Math.max(line1, line2);</w:t>
      </w:r>
    </w:p>
    <w:p w14:paraId="079C1820"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for</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line = startLine; line &lt;= endLine; line++) {</w:t>
      </w:r>
    </w:p>
    <w:p w14:paraId="0A5649C3"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527D21">
        <w:rPr>
          <w:rFonts w:ascii="Courier New" w:hAnsi="Courier New" w:cs="Courier New"/>
          <w:sz w:val="16"/>
          <w:szCs w:val="20"/>
          <w:highlight w:val="magenta"/>
          <w:lang w:eastAsia="id-ID"/>
        </w:rPr>
        <w:tab/>
      </w:r>
      <w:r w:rsidRPr="00527D21">
        <w:rPr>
          <w:rFonts w:ascii="Courier New" w:hAnsi="Courier New" w:cs="Courier New"/>
          <w:sz w:val="16"/>
          <w:szCs w:val="20"/>
          <w:highlight w:val="magenta"/>
          <w:lang w:eastAsia="id-ID"/>
        </w:rPr>
        <w:tab/>
        <w:t xml:space="preserve">Object[] frow = </w:t>
      </w:r>
      <w:r w:rsidRPr="00527D21">
        <w:rPr>
          <w:rFonts w:ascii="Courier New" w:hAnsi="Courier New" w:cs="Courier New"/>
          <w:b/>
          <w:bCs/>
          <w:sz w:val="16"/>
          <w:szCs w:val="20"/>
          <w:highlight w:val="magenta"/>
          <w:lang w:eastAsia="id-ID"/>
        </w:rPr>
        <w:t>this</w:t>
      </w:r>
      <w:r w:rsidRPr="00527D21">
        <w:rPr>
          <w:rFonts w:ascii="Courier New" w:hAnsi="Courier New" w:cs="Courier New"/>
          <w:sz w:val="16"/>
          <w:szCs w:val="20"/>
          <w:highlight w:val="magenta"/>
          <w:lang w:eastAsia="id-ID"/>
        </w:rPr>
        <w:t>.facturesDP.getRow(line);</w:t>
      </w:r>
      <w:r w:rsidRPr="00527D21">
        <w:rPr>
          <w:rFonts w:ascii="Courier New" w:hAnsi="Courier New" w:cs="Courier New"/>
          <w:sz w:val="16"/>
          <w:szCs w:val="20"/>
          <w:highlight w:val="magenta"/>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 xml:space="preserve">    if</w:t>
      </w:r>
      <w:r w:rsidRPr="00F72739">
        <w:rPr>
          <w:rFonts w:ascii="Courier New" w:hAnsi="Courier New" w:cs="Courier New"/>
          <w:sz w:val="16"/>
          <w:szCs w:val="20"/>
          <w:highlight w:val="cyan"/>
          <w:lang w:eastAsia="id-ID"/>
        </w:rPr>
        <w:t xml:space="preserve"> (frow[7] != </w:t>
      </w:r>
      <w:r w:rsidRPr="00F72739">
        <w:rPr>
          <w:rFonts w:ascii="Courier New" w:hAnsi="Courier New" w:cs="Courier New"/>
          <w:b/>
          <w:bCs/>
          <w:sz w:val="16"/>
          <w:szCs w:val="20"/>
          <w:highlight w:val="cyan"/>
          <w:lang w:eastAsia="id-ID"/>
        </w:rPr>
        <w:t>null</w:t>
      </w:r>
      <w:r w:rsidRPr="00F72739">
        <w:rPr>
          <w:rFonts w:ascii="Courier New" w:hAnsi="Courier New" w:cs="Courier New"/>
          <w:sz w:val="16"/>
          <w:szCs w:val="20"/>
          <w:highlight w:val="cyan"/>
          <w:lang w:eastAsia="id-ID"/>
        </w:rPr>
        <w:t>) {</w:t>
      </w:r>
    </w:p>
    <w:p w14:paraId="2B5871EB"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clearFilters();</w:t>
      </w:r>
    </w:p>
    <w:p w14:paraId="7B17010F" w14:textId="77777777" w:rsid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setDataFilters(</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 {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 frow[0]),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1,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Integer(0), DataFilter.NOT_EQUAL) });</w:t>
      </w:r>
    </w:p>
    <w:p w14:paraId="3C90A199" w14:textId="77777777" w:rsidR="0030783B" w:rsidRDefault="0030783B" w:rsidP="0030783B">
      <w:pPr>
        <w:pStyle w:val="Caption"/>
        <w:rPr>
          <w:rFonts w:ascii="Courier New" w:hAnsi="Courier New" w:cs="Courier New"/>
          <w:sz w:val="16"/>
          <w:szCs w:val="20"/>
          <w:highlight w:val="cyan"/>
          <w:lang w:eastAsia="id-ID"/>
        </w:rPr>
      </w:pPr>
      <w:bookmarkStart w:id="728" w:name="_Ref377505699"/>
      <w:bookmarkStart w:id="729" w:name="_Toc396498182"/>
      <w:bookmarkStart w:id="730" w:name="_Toc396905786"/>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1</w:t>
      </w:r>
      <w:r w:rsidR="009E6BF6">
        <w:fldChar w:fldCharType="end"/>
      </w:r>
      <w:bookmarkEnd w:id="728"/>
      <w:r>
        <w:t xml:space="preserve"> Hasil Data Uji Keempat menggunakan algoritma CLINK (Bagian 1)</w:t>
      </w:r>
      <w:bookmarkEnd w:id="729"/>
      <w:bookmarkEnd w:id="730"/>
    </w:p>
    <w:p w14:paraId="13943BE2"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lastRenderedPageBreak/>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rowcount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rubriquesFDP.getRowCount();</w:t>
      </w:r>
    </w:p>
    <w:p w14:paraId="38CA03A6"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rubriquesOnPage) {</w:t>
      </w:r>
    </w:p>
    <w:p w14:paraId="38FADA23"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pagecount = rowcount / rubriquesOnPage;</w:t>
      </w:r>
    </w:p>
    <w:p w14:paraId="0A8F3A99"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 rubriquesOnPage) != 0) {</w:t>
      </w:r>
    </w:p>
    <w:p w14:paraId="33C7B6CE"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count++;</w:t>
      </w:r>
    </w:p>
    <w:p w14:paraId="0FBCD1A8"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59C3E52F"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for</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i = 0; i &lt; pagecount; i++)</w:t>
      </w:r>
    </w:p>
    <w:p w14:paraId="4B3C1D08"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0, i * rubriquesOnPage, i + 1, pagecount));</w:t>
      </w:r>
    </w:p>
    <w:p w14:paraId="5C329764"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 xml:space="preserve">} </w:t>
      </w:r>
      <w:r w:rsidRPr="00F72739">
        <w:rPr>
          <w:rFonts w:ascii="Courier New" w:hAnsi="Courier New" w:cs="Courier New"/>
          <w:b/>
          <w:bCs/>
          <w:sz w:val="16"/>
          <w:szCs w:val="20"/>
          <w:highlight w:val="cyan"/>
          <w:lang w:eastAsia="id-ID"/>
        </w:rPr>
        <w:t>else</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0) {</w:t>
      </w:r>
    </w:p>
    <w:p w14:paraId="1BE6CF37"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0, 0, 1, 1));</w:t>
      </w:r>
    </w:p>
    <w:p w14:paraId="00A83C70"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512344CA"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5112EAC0"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frow[8] != </w:t>
      </w:r>
      <w:r w:rsidRPr="00F72739">
        <w:rPr>
          <w:rFonts w:ascii="Courier New" w:hAnsi="Courier New" w:cs="Courier New"/>
          <w:b/>
          <w:bCs/>
          <w:sz w:val="16"/>
          <w:szCs w:val="20"/>
          <w:highlight w:val="cyan"/>
          <w:lang w:eastAsia="id-ID"/>
        </w:rPr>
        <w:t>null</w:t>
      </w:r>
      <w:r w:rsidRPr="00F72739">
        <w:rPr>
          <w:rFonts w:ascii="Courier New" w:hAnsi="Courier New" w:cs="Courier New"/>
          <w:sz w:val="16"/>
          <w:szCs w:val="20"/>
          <w:highlight w:val="cyan"/>
          <w:lang w:eastAsia="id-ID"/>
        </w:rPr>
        <w:t>) {</w:t>
      </w:r>
    </w:p>
    <w:p w14:paraId="5DC4A63C"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clearFilters();</w:t>
      </w:r>
    </w:p>
    <w:p w14:paraId="5C2A2782"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setDataFilters(</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 {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 frow[0]),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3,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Integer(0), DataFilter.NOT_EQUAL) });</w:t>
      </w:r>
    </w:p>
    <w:p w14:paraId="583A8CA7"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rowcount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rubriquesFDP.getRowCount();</w:t>
      </w:r>
    </w:p>
    <w:p w14:paraId="5932C81F"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rubriquesOnPage) {</w:t>
      </w:r>
    </w:p>
    <w:p w14:paraId="0C3424DB"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pagecount = rowcount / rubriquesOnPage;</w:t>
      </w:r>
    </w:p>
    <w:p w14:paraId="4776A5FF"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 rubriquesOnPage) != 0) {</w:t>
      </w:r>
    </w:p>
    <w:p w14:paraId="2DCB0992"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count++;</w:t>
      </w:r>
    </w:p>
    <w:p w14:paraId="613AE906"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2C0A73DB"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for</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i = 0; i &lt; pagecount; i++)</w:t>
      </w:r>
    </w:p>
    <w:p w14:paraId="280B68E2"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1, i * rubriquesOnPage, i + 1, pagecount));</w:t>
      </w:r>
    </w:p>
    <w:p w14:paraId="58C37526"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 xml:space="preserve">} </w:t>
      </w:r>
      <w:r w:rsidRPr="00F72739">
        <w:rPr>
          <w:rFonts w:ascii="Courier New" w:hAnsi="Courier New" w:cs="Courier New"/>
          <w:b/>
          <w:bCs/>
          <w:sz w:val="16"/>
          <w:szCs w:val="20"/>
          <w:highlight w:val="cyan"/>
          <w:lang w:eastAsia="id-ID"/>
        </w:rPr>
        <w:t>else</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0) {</w:t>
      </w:r>
    </w:p>
    <w:p w14:paraId="5D7224D8"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1, 0, 1, 1));</w:t>
      </w:r>
    </w:p>
    <w:p w14:paraId="7EFC5DD6"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32A8E61C"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14909452" w14:textId="77777777" w:rsidR="00F72739" w:rsidRPr="00F72739"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0996C098" w14:textId="77777777" w:rsidR="00F72739" w:rsidRPr="006C3F3C" w:rsidRDefault="00F72739" w:rsidP="00F72739">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sidRPr="00F72739">
        <w:rPr>
          <w:rFonts w:ascii="Courier New" w:hAnsi="Courier New" w:cs="Courier New"/>
          <w:sz w:val="16"/>
          <w:szCs w:val="20"/>
          <w:highlight w:val="cyan"/>
          <w:lang w:eastAsia="id-ID"/>
        </w:rPr>
        <w:tab/>
        <w:t>}</w:t>
      </w:r>
    </w:p>
    <w:p w14:paraId="77674089" w14:textId="77777777" w:rsidR="00F72739" w:rsidRDefault="00F72739" w:rsidP="00F72739">
      <w:pPr>
        <w:pStyle w:val="Caption"/>
      </w:pPr>
      <w:bookmarkStart w:id="731" w:name="_Ref377376664"/>
      <w:bookmarkStart w:id="732" w:name="_Toc396498183"/>
      <w:bookmarkStart w:id="733" w:name="_Toc396905787"/>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2</w:t>
      </w:r>
      <w:r w:rsidR="009E6BF6">
        <w:fldChar w:fldCharType="end"/>
      </w:r>
      <w:bookmarkEnd w:id="731"/>
      <w:r>
        <w:t xml:space="preserve"> Hasil Data Uji Keempat menggunakan algoritma </w:t>
      </w:r>
      <w:r w:rsidR="00BA3401">
        <w:t>CLINK</w:t>
      </w:r>
      <w:r w:rsidR="0030783B">
        <w:t xml:space="preserve"> (Bagian 2)</w:t>
      </w:r>
      <w:bookmarkEnd w:id="732"/>
      <w:bookmarkEnd w:id="733"/>
    </w:p>
    <w:p w14:paraId="4F23C63F" w14:textId="77777777" w:rsidR="00F72739" w:rsidRDefault="00F72739" w:rsidP="00F72739"/>
    <w:p w14:paraId="2A79501B" w14:textId="77777777" w:rsidR="00F72739" w:rsidRPr="00603345"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public void run() {</w:t>
      </w:r>
    </w:p>
    <w:p w14:paraId="0B02E0E5" w14:textId="77777777" w:rsidR="00F72739" w:rsidRPr="00F7273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603345">
        <w:rPr>
          <w:rFonts w:ascii="Courier New" w:hAnsi="Courier New" w:cs="Courier New"/>
          <w:sz w:val="16"/>
          <w:szCs w:val="16"/>
        </w:rPr>
        <w:tab/>
      </w:r>
      <w:r w:rsidRPr="00F72739">
        <w:rPr>
          <w:rFonts w:ascii="Courier New" w:hAnsi="Courier New" w:cs="Courier New"/>
          <w:sz w:val="16"/>
          <w:szCs w:val="16"/>
          <w:highlight w:val="cyan"/>
        </w:rPr>
        <w:t>try {</w:t>
      </w:r>
    </w:p>
    <w:p w14:paraId="087A76CE" w14:textId="77777777" w:rsidR="00F72739" w:rsidRPr="00F7273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hile (!isInterrupted()) {</w:t>
      </w:r>
    </w:p>
    <w:p w14:paraId="5D2C667F" w14:textId="77777777" w:rsidR="00F72739" w:rsidRPr="00F7273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byte[] packet = connection.readPacket();</w:t>
      </w:r>
    </w:p>
    <w:p w14:paraId="0B64EFAE" w14:textId="77777777" w:rsidR="00F72739" w:rsidRPr="00F7273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packet == null || packet.length == 0)</w:t>
      </w:r>
    </w:p>
    <w:p w14:paraId="3A4B9C03" w14:textId="77777777" w:rsidR="00F72739" w:rsidRPr="00F7273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break;</w:t>
      </w:r>
    </w:p>
    <w:p w14:paraId="01ACE29B" w14:textId="77777777" w:rsidR="00F7273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packet.length &lt; Packet.FLAGS_INDEX) {</w:t>
      </w:r>
    </w:p>
    <w:p w14:paraId="607DFAAC" w14:textId="77777777" w:rsidR="00D31E66" w:rsidRDefault="00D31E66" w:rsidP="00D31E66">
      <w:pPr>
        <w:pStyle w:val="Caption"/>
        <w:rPr>
          <w:rFonts w:ascii="Courier New" w:hAnsi="Courier New" w:cs="Courier New"/>
          <w:sz w:val="16"/>
          <w:highlight w:val="cyan"/>
        </w:rPr>
      </w:pPr>
      <w:bookmarkStart w:id="734" w:name="_Ref377505723"/>
      <w:bookmarkStart w:id="735" w:name="_Toc396498184"/>
      <w:bookmarkStart w:id="736" w:name="_Toc396905788"/>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3</w:t>
      </w:r>
      <w:r w:rsidR="009E6BF6">
        <w:fldChar w:fldCharType="end"/>
      </w:r>
      <w:bookmarkEnd w:id="734"/>
      <w:r>
        <w:t xml:space="preserve"> Hasil Data Uji Kelima menggunakan algoritma CLINK (Bagian 1)</w:t>
      </w:r>
      <w:bookmarkEnd w:id="735"/>
      <w:bookmarkEnd w:id="736"/>
    </w:p>
    <w:p w14:paraId="5C067253" w14:textId="77777777" w:rsidR="00F72739" w:rsidRPr="00F7273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lastRenderedPageBreak/>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logWriter.println("&gt;&gt;&gt;&gt;&gt;&gt;&gt;&gt;&gt;&gt; PacketDispatcher WARNING: WRONG received packet size = " + packet.length);</w:t>
      </w:r>
    </w:p>
    <w:p w14:paraId="7E5CC2D3"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yellow"/>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 xml:space="preserve">} </w:t>
      </w:r>
      <w:r w:rsidRPr="00501459">
        <w:rPr>
          <w:rFonts w:ascii="Courier New" w:hAnsi="Courier New" w:cs="Courier New"/>
          <w:sz w:val="16"/>
          <w:szCs w:val="16"/>
          <w:highlight w:val="yellow"/>
        </w:rPr>
        <w:t>else {</w:t>
      </w:r>
    </w:p>
    <w:p w14:paraId="47AB0F57"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yellow"/>
        </w:rPr>
      </w:pP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t>int flag = packet[Packet.FLAGS_INDEX] &amp; 0xFF;</w:t>
      </w:r>
    </w:p>
    <w:p w14:paraId="08784BA9"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yellow"/>
        </w:rPr>
      </w:pP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t>if (flag != 0) {</w:t>
      </w:r>
    </w:p>
    <w:p w14:paraId="09FB37B6"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yellow"/>
        </w:rPr>
      </w:pP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t>if (flag != Packet.REPLY_PACKET_FLAG) {</w:t>
      </w:r>
    </w:p>
    <w:p w14:paraId="05950621"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yellow"/>
        </w:rPr>
      </w:pP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t>logWriter.println("&gt;&gt;&gt;&gt;&gt;&gt;&gt;&gt;&gt;&gt; PacketDispatcher WARNING: WRONG received packet flags = " + Integer.toHexString(flag));</w:t>
      </w:r>
    </w:p>
    <w:p w14:paraId="4118DEA1"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yellow"/>
        </w:rPr>
      </w:pP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t>}</w:t>
      </w:r>
    </w:p>
    <w:p w14:paraId="72219AA1"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yellow"/>
        </w:rPr>
      </w:pP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t>}</w:t>
      </w:r>
    </w:p>
    <w:p w14:paraId="0E361205"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yellow"/>
        </w:rPr>
      </w:pP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r>
      <w:r w:rsidRPr="00501459">
        <w:rPr>
          <w:rFonts w:ascii="Courier New" w:hAnsi="Courier New" w:cs="Courier New"/>
          <w:sz w:val="16"/>
          <w:szCs w:val="16"/>
          <w:highlight w:val="yellow"/>
        </w:rPr>
        <w:tab/>
        <w:t>}</w:t>
      </w:r>
    </w:p>
    <w:p w14:paraId="4B5E0349"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magenta"/>
        </w:rPr>
      </w:pPr>
      <w:r w:rsidRPr="00501459">
        <w:rPr>
          <w:rFonts w:ascii="Courier New" w:hAnsi="Courier New" w:cs="Courier New"/>
          <w:sz w:val="16"/>
          <w:szCs w:val="16"/>
          <w:highlight w:val="magenta"/>
        </w:rPr>
        <w:tab/>
      </w:r>
      <w:r w:rsidRPr="00501459">
        <w:rPr>
          <w:rFonts w:ascii="Courier New" w:hAnsi="Courier New" w:cs="Courier New"/>
          <w:sz w:val="16"/>
          <w:szCs w:val="16"/>
          <w:highlight w:val="magenta"/>
        </w:rPr>
        <w:tab/>
      </w:r>
      <w:r w:rsidRPr="00501459">
        <w:rPr>
          <w:rFonts w:ascii="Courier New" w:hAnsi="Courier New" w:cs="Courier New"/>
          <w:sz w:val="16"/>
          <w:szCs w:val="16"/>
          <w:highlight w:val="magenta"/>
        </w:rPr>
        <w:tab/>
        <w:t>if (Packet.isReply(packet)) {</w:t>
      </w:r>
    </w:p>
    <w:p w14:paraId="70B0ED92"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magenta"/>
        </w:rPr>
      </w:pPr>
      <w:r w:rsidRPr="00501459">
        <w:rPr>
          <w:rFonts w:ascii="Courier New" w:hAnsi="Courier New" w:cs="Courier New"/>
          <w:sz w:val="16"/>
          <w:szCs w:val="16"/>
          <w:highlight w:val="magenta"/>
        </w:rPr>
        <w:tab/>
      </w:r>
      <w:r w:rsidRPr="00501459">
        <w:rPr>
          <w:rFonts w:ascii="Courier New" w:hAnsi="Courier New" w:cs="Courier New"/>
          <w:sz w:val="16"/>
          <w:szCs w:val="16"/>
          <w:highlight w:val="magenta"/>
        </w:rPr>
        <w:tab/>
      </w:r>
      <w:r w:rsidRPr="00501459">
        <w:rPr>
          <w:rFonts w:ascii="Courier New" w:hAnsi="Courier New" w:cs="Courier New"/>
          <w:sz w:val="16"/>
          <w:szCs w:val="16"/>
          <w:highlight w:val="magenta"/>
        </w:rPr>
        <w:tab/>
      </w:r>
      <w:r w:rsidRPr="00501459">
        <w:rPr>
          <w:rFonts w:ascii="Courier New" w:hAnsi="Courier New" w:cs="Courier New"/>
          <w:sz w:val="16"/>
          <w:szCs w:val="16"/>
          <w:highlight w:val="magenta"/>
        </w:rPr>
        <w:tab/>
        <w:t>ReplyPacket replyPacket = new ReplyPacket(packet);</w:t>
      </w:r>
    </w:p>
    <w:p w14:paraId="4E96E303"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t>int packetLength = replyPacket.getLength();</w:t>
      </w:r>
    </w:p>
    <w:p w14:paraId="0D8FD65D"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t>if (packetLength &lt; Packet.HEADER_SIZE) {</w:t>
      </w:r>
    </w:p>
    <w:p w14:paraId="621F7351"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t>logWriter.println("&gt;&gt;&gt;&gt;&gt;&gt;&gt;&gt;&gt;&gt; PacketDispatcher WARNING: WRONG received packet length = " + packetLength);</w:t>
      </w:r>
    </w:p>
    <w:p w14:paraId="6B97D9D8"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r>
      <w:r w:rsidRPr="00501459">
        <w:rPr>
          <w:rFonts w:ascii="Courier New" w:hAnsi="Courier New" w:cs="Courier New"/>
          <w:sz w:val="16"/>
          <w:szCs w:val="16"/>
          <w:highlight w:val="blue"/>
        </w:rPr>
        <w:tab/>
        <w:t>}</w:t>
      </w:r>
    </w:p>
    <w:p w14:paraId="3B8D1121"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t>if (commandsNumberForTrace &gt; 0) {</w:t>
      </w:r>
    </w:p>
    <w:p w14:paraId="2DD6FAED"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t>int replyID = replyPacket.getId();</w:t>
      </w:r>
    </w:p>
    <w:p w14:paraId="2B652B11"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t>int begCommandId = begCommandIdForTrace &gt; 1 ? begCommandIdForTrace : 1;</w:t>
      </w:r>
    </w:p>
    <w:p w14:paraId="63320444"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t>if (replyID &gt;= begCommandId) {</w:t>
      </w:r>
    </w:p>
    <w:p w14:paraId="10DA7D6C"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t>if ((replyID - begCommandId) &lt; commandsNumberForTrace) {</w:t>
      </w:r>
    </w:p>
    <w:p w14:paraId="290A4E1C"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t>logWriter.println("&gt;&gt;&gt;&gt;&gt;&gt;&gt;&gt;&gt;&gt; PacketDispatcher: Received REPLY ID = " + replyID);</w:t>
      </w:r>
    </w:p>
    <w:p w14:paraId="0B6352A7"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t>}</w:t>
      </w:r>
    </w:p>
    <w:p w14:paraId="7C669945"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t>}</w:t>
      </w:r>
    </w:p>
    <w:p w14:paraId="0712ECA6"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r>
      <w:r w:rsidRPr="00501459">
        <w:rPr>
          <w:rFonts w:ascii="Courier New" w:hAnsi="Courier New" w:cs="Courier New"/>
          <w:sz w:val="16"/>
          <w:szCs w:val="16"/>
          <w:highlight w:val="darkCyan"/>
        </w:rPr>
        <w:tab/>
        <w:t>}</w:t>
      </w:r>
    </w:p>
    <w:p w14:paraId="7C0D4417"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magenta"/>
        </w:rPr>
      </w:pPr>
      <w:r w:rsidRPr="00501459">
        <w:rPr>
          <w:rFonts w:ascii="Courier New" w:hAnsi="Courier New" w:cs="Courier New"/>
          <w:sz w:val="16"/>
          <w:szCs w:val="16"/>
          <w:highlight w:val="magenta"/>
        </w:rPr>
        <w:tab/>
      </w:r>
      <w:r w:rsidRPr="00501459">
        <w:rPr>
          <w:rFonts w:ascii="Courier New" w:hAnsi="Courier New" w:cs="Courier New"/>
          <w:sz w:val="16"/>
          <w:szCs w:val="16"/>
          <w:highlight w:val="magenta"/>
        </w:rPr>
        <w:tab/>
      </w:r>
      <w:r w:rsidRPr="00501459">
        <w:rPr>
          <w:rFonts w:ascii="Courier New" w:hAnsi="Courier New" w:cs="Courier New"/>
          <w:sz w:val="16"/>
          <w:szCs w:val="16"/>
          <w:highlight w:val="magenta"/>
        </w:rPr>
        <w:tab/>
      </w:r>
      <w:r w:rsidRPr="00501459">
        <w:rPr>
          <w:rFonts w:ascii="Courier New" w:hAnsi="Courier New" w:cs="Courier New"/>
          <w:sz w:val="16"/>
          <w:szCs w:val="16"/>
          <w:highlight w:val="magenta"/>
        </w:rPr>
        <w:tab/>
        <w:t>commandsSynchronyzer.notifyThread(replyPacket);</w:t>
      </w:r>
    </w:p>
    <w:p w14:paraId="23FA1181"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501459">
        <w:rPr>
          <w:rFonts w:ascii="Courier New" w:hAnsi="Courier New" w:cs="Courier New"/>
          <w:sz w:val="16"/>
          <w:szCs w:val="16"/>
        </w:rPr>
        <w:tab/>
      </w:r>
      <w:r w:rsidRPr="00501459">
        <w:rPr>
          <w:rFonts w:ascii="Courier New" w:hAnsi="Courier New" w:cs="Courier New"/>
          <w:sz w:val="16"/>
          <w:szCs w:val="16"/>
        </w:rPr>
        <w:tab/>
      </w:r>
      <w:r w:rsidRPr="00501459">
        <w:rPr>
          <w:rFonts w:ascii="Courier New" w:hAnsi="Courier New" w:cs="Courier New"/>
          <w:sz w:val="16"/>
          <w:szCs w:val="16"/>
        </w:rPr>
        <w:tab/>
        <w:t>} else {</w:t>
      </w:r>
    </w:p>
    <w:p w14:paraId="4B7E521C"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Yellow"/>
        </w:rPr>
      </w:pP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t>EventPacket eventPacket = new EventPacket(packet);</w:t>
      </w:r>
    </w:p>
    <w:p w14:paraId="4820EA9E"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Yellow"/>
        </w:rPr>
      </w:pP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t>ParsedEvent[] parsedEvents = ParsedEvent.parseEventPacket(eventPacket);</w:t>
      </w:r>
    </w:p>
    <w:p w14:paraId="31D57F33"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if ((eventRequestIDForTrace &gt;= 0) || (eventKindForTrace &gt; 0)) {</w:t>
      </w:r>
    </w:p>
    <w:p w14:paraId="667D8C29"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for (int i = 0; i &lt; parsedEvents.length; i++) {</w:t>
      </w:r>
    </w:p>
    <w:p w14:paraId="7976E96B"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boolean trace = false;</w:t>
      </w:r>
    </w:p>
    <w:p w14:paraId="61E5969E"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int eventRequestID = parsedEvents[i].getRequestID();</w:t>
      </w:r>
    </w:p>
    <w:p w14:paraId="3FD02934"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if (eventRequestIDForTrace == 0) {</w:t>
      </w:r>
    </w:p>
    <w:p w14:paraId="2FC988C2"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trace = true;</w:t>
      </w:r>
    </w:p>
    <w:p w14:paraId="61903E49"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 else {</w:t>
      </w:r>
    </w:p>
    <w:p w14:paraId="75B25F1E"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if (eventRequestID == eventRequestIDForTrace) {</w:t>
      </w:r>
    </w:p>
    <w:p w14:paraId="56F7F19E" w14:textId="77777777" w:rsidR="00D31E66" w:rsidRDefault="00D31E66" w:rsidP="00D31E66">
      <w:pPr>
        <w:pStyle w:val="Caption"/>
      </w:pPr>
      <w:bookmarkStart w:id="737" w:name="_Toc396498185"/>
      <w:bookmarkStart w:id="738" w:name="_Toc396905789"/>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4</w:t>
      </w:r>
      <w:r w:rsidR="009E6BF6">
        <w:fldChar w:fldCharType="end"/>
      </w:r>
      <w:r>
        <w:t xml:space="preserve"> Hasil Data Uji Kelima menggunakan algoritma CLINK (Bagian 2)</w:t>
      </w:r>
      <w:bookmarkEnd w:id="737"/>
      <w:bookmarkEnd w:id="738"/>
    </w:p>
    <w:p w14:paraId="00FD0DA6" w14:textId="77777777" w:rsidR="009B0C49" w:rsidRDefault="009B0C49" w:rsidP="009B0C49">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p>
    <w:p w14:paraId="07014537" w14:textId="77777777" w:rsidR="00D31E66" w:rsidRDefault="00D31E66" w:rsidP="00D31E66">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lastRenderedPageBreak/>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trace = true;</w:t>
      </w:r>
    </w:p>
    <w:p w14:paraId="56C91364"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w:t>
      </w:r>
    </w:p>
    <w:p w14:paraId="7AF9C272"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w:t>
      </w:r>
    </w:p>
    <w:p w14:paraId="5AA59323"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byte eventKind = parsedEvents[i].getEventKind();</w:t>
      </w:r>
    </w:p>
    <w:p w14:paraId="1D0A8C25"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if (eventKind == eventKindForTrace) {</w:t>
      </w:r>
    </w:p>
    <w:p w14:paraId="38AF2688"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trace = true;</w:t>
      </w:r>
    </w:p>
    <w:p w14:paraId="32660700"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w:t>
      </w:r>
    </w:p>
    <w:p w14:paraId="0F274B71"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if (trace) {</w:t>
      </w:r>
    </w:p>
    <w:p w14:paraId="7185E99E"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logWriter.println("&gt;&gt;&gt;&gt;&gt;&gt;&gt;&gt;&gt;&gt; PacketDispatcher: Received_EVENT[" + i + "]: eventRequestID= " + eventRequestID + "; eventKind =  " + eventKind + "("</w:t>
      </w:r>
      <w:r w:rsidRPr="00501459">
        <w:rPr>
          <w:rFonts w:ascii="Courier New" w:hAnsi="Courier New" w:cs="Courier New"/>
          <w:sz w:val="16"/>
          <w:szCs w:val="16"/>
          <w:highlight w:val="lightGray"/>
        </w:rPr>
        <w:tab/>
        <w:t>+ JDWPConstants.EventKind.getName(eventKind) + ")");</w:t>
      </w:r>
    </w:p>
    <w:p w14:paraId="39603BC0"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w:t>
      </w:r>
    </w:p>
    <w:p w14:paraId="3BE0F736"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w:t>
      </w:r>
    </w:p>
    <w:p w14:paraId="4078B0E1"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lightGray"/>
        </w:rPr>
      </w:pP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r>
      <w:r w:rsidRPr="00501459">
        <w:rPr>
          <w:rFonts w:ascii="Courier New" w:hAnsi="Courier New" w:cs="Courier New"/>
          <w:sz w:val="16"/>
          <w:szCs w:val="16"/>
          <w:highlight w:val="lightGray"/>
        </w:rPr>
        <w:tab/>
        <w:t>}</w:t>
      </w:r>
    </w:p>
    <w:p w14:paraId="71266E8B"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Yellow"/>
        </w:rPr>
      </w:pP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t>eventsSynchronyzer.notifyThread(eventPacket);</w:t>
      </w:r>
    </w:p>
    <w:p w14:paraId="6A6BBD49"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Yellow"/>
        </w:rPr>
      </w:pP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t>}</w:t>
      </w:r>
    </w:p>
    <w:p w14:paraId="42497DD9"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Yellow"/>
        </w:rPr>
      </w:pPr>
      <w:r w:rsidRPr="00501459">
        <w:rPr>
          <w:rFonts w:ascii="Courier New" w:hAnsi="Courier New" w:cs="Courier New"/>
          <w:sz w:val="16"/>
          <w:szCs w:val="16"/>
          <w:highlight w:val="darkYellow"/>
        </w:rPr>
        <w:tab/>
      </w:r>
      <w:r w:rsidRPr="00501459">
        <w:rPr>
          <w:rFonts w:ascii="Courier New" w:hAnsi="Courier New" w:cs="Courier New"/>
          <w:sz w:val="16"/>
          <w:szCs w:val="16"/>
          <w:highlight w:val="darkYellow"/>
        </w:rPr>
        <w:tab/>
        <w:t>}</w:t>
      </w:r>
    </w:p>
    <w:p w14:paraId="186DCFFE" w14:textId="77777777" w:rsidR="00F72739" w:rsidRPr="00603345"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connectionException = new TimeoutException(true);</w:t>
      </w:r>
    </w:p>
    <w:p w14:paraId="47D0F4CD"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red"/>
        </w:rPr>
      </w:pPr>
      <w:r w:rsidRPr="00603345">
        <w:rPr>
          <w:rFonts w:ascii="Courier New" w:hAnsi="Courier New" w:cs="Courier New"/>
          <w:sz w:val="16"/>
          <w:szCs w:val="16"/>
        </w:rPr>
        <w:tab/>
        <w:t xml:space="preserve">} </w:t>
      </w:r>
      <w:r w:rsidRPr="00501459">
        <w:rPr>
          <w:rFonts w:ascii="Courier New" w:hAnsi="Courier New" w:cs="Courier New"/>
          <w:sz w:val="16"/>
          <w:szCs w:val="16"/>
          <w:highlight w:val="red"/>
        </w:rPr>
        <w:t>catch (IOException e) {</w:t>
      </w:r>
    </w:p>
    <w:p w14:paraId="364C38C9"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red"/>
        </w:rPr>
      </w:pPr>
      <w:r w:rsidRPr="00501459">
        <w:rPr>
          <w:rFonts w:ascii="Courier New" w:hAnsi="Courier New" w:cs="Courier New"/>
          <w:sz w:val="16"/>
          <w:szCs w:val="16"/>
          <w:highlight w:val="red"/>
        </w:rPr>
        <w:tab/>
      </w:r>
      <w:r w:rsidRPr="00501459">
        <w:rPr>
          <w:rFonts w:ascii="Courier New" w:hAnsi="Courier New" w:cs="Courier New"/>
          <w:sz w:val="16"/>
          <w:szCs w:val="16"/>
          <w:highlight w:val="red"/>
        </w:rPr>
        <w:tab/>
        <w:t>connectionException = e;</w:t>
      </w:r>
    </w:p>
    <w:p w14:paraId="252B4878"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red"/>
        </w:rPr>
      </w:pPr>
      <w:r w:rsidRPr="00501459">
        <w:rPr>
          <w:rFonts w:ascii="Courier New" w:hAnsi="Courier New" w:cs="Courier New"/>
          <w:sz w:val="16"/>
          <w:szCs w:val="16"/>
          <w:highlight w:val="red"/>
        </w:rPr>
        <w:tab/>
      </w:r>
      <w:r w:rsidRPr="00501459">
        <w:rPr>
          <w:rFonts w:ascii="Courier New" w:hAnsi="Courier New" w:cs="Courier New"/>
          <w:sz w:val="16"/>
          <w:szCs w:val="16"/>
          <w:highlight w:val="red"/>
        </w:rPr>
        <w:tab/>
        <w:t>e.printStackTrace();</w:t>
      </w:r>
    </w:p>
    <w:p w14:paraId="0887E815"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Blue"/>
        </w:rPr>
      </w:pPr>
      <w:r w:rsidRPr="00501459">
        <w:rPr>
          <w:rFonts w:ascii="Courier New" w:hAnsi="Courier New" w:cs="Courier New"/>
          <w:sz w:val="16"/>
          <w:szCs w:val="16"/>
          <w:highlight w:val="red"/>
        </w:rPr>
        <w:tab/>
        <w:t>}</w:t>
      </w:r>
      <w:r w:rsidRPr="00501459">
        <w:rPr>
          <w:rFonts w:ascii="Courier New" w:hAnsi="Courier New" w:cs="Courier New"/>
          <w:sz w:val="16"/>
          <w:szCs w:val="16"/>
          <w:highlight w:val="darkBlue"/>
        </w:rPr>
        <w:t xml:space="preserve"> catch (InterruptedException e) {</w:t>
      </w:r>
    </w:p>
    <w:p w14:paraId="60DF21DA"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Blue"/>
        </w:rPr>
      </w:pPr>
      <w:r w:rsidRPr="00501459">
        <w:rPr>
          <w:rFonts w:ascii="Courier New" w:hAnsi="Courier New" w:cs="Courier New"/>
          <w:sz w:val="16"/>
          <w:szCs w:val="16"/>
          <w:highlight w:val="darkBlue"/>
        </w:rPr>
        <w:tab/>
      </w:r>
      <w:r w:rsidRPr="00501459">
        <w:rPr>
          <w:rFonts w:ascii="Courier New" w:hAnsi="Courier New" w:cs="Courier New"/>
          <w:sz w:val="16"/>
          <w:szCs w:val="16"/>
          <w:highlight w:val="darkBlue"/>
        </w:rPr>
        <w:tab/>
        <w:t>connectionException = new InterruptedIOException(e.getMessage());</w:t>
      </w:r>
    </w:p>
    <w:p w14:paraId="6B22992F"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Blue"/>
        </w:rPr>
      </w:pPr>
      <w:r w:rsidRPr="00501459">
        <w:rPr>
          <w:rFonts w:ascii="Courier New" w:hAnsi="Courier New" w:cs="Courier New"/>
          <w:sz w:val="16"/>
          <w:szCs w:val="16"/>
          <w:highlight w:val="darkBlue"/>
        </w:rPr>
        <w:tab/>
      </w:r>
      <w:r w:rsidRPr="00501459">
        <w:rPr>
          <w:rFonts w:ascii="Courier New" w:hAnsi="Courier New" w:cs="Courier New"/>
          <w:sz w:val="16"/>
          <w:szCs w:val="16"/>
          <w:highlight w:val="darkBlue"/>
        </w:rPr>
        <w:tab/>
        <w:t>connectionException.initCause(e);</w:t>
      </w:r>
    </w:p>
    <w:p w14:paraId="295B9CFB" w14:textId="77777777" w:rsidR="00F72739" w:rsidRPr="0050145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Blue"/>
        </w:rPr>
      </w:pPr>
      <w:r w:rsidRPr="00501459">
        <w:rPr>
          <w:rFonts w:ascii="Courier New" w:hAnsi="Courier New" w:cs="Courier New"/>
          <w:sz w:val="16"/>
          <w:szCs w:val="16"/>
          <w:highlight w:val="darkBlue"/>
        </w:rPr>
        <w:tab/>
      </w:r>
      <w:r w:rsidRPr="00501459">
        <w:rPr>
          <w:rFonts w:ascii="Courier New" w:hAnsi="Courier New" w:cs="Courier New"/>
          <w:sz w:val="16"/>
          <w:szCs w:val="16"/>
          <w:highlight w:val="darkBlue"/>
        </w:rPr>
        <w:tab/>
        <w:t>e.printStackTrace();</w:t>
      </w:r>
    </w:p>
    <w:p w14:paraId="3AA21B3B" w14:textId="77777777" w:rsidR="00F72739" w:rsidRPr="00603345"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501459">
        <w:rPr>
          <w:rFonts w:ascii="Courier New" w:hAnsi="Courier New" w:cs="Courier New"/>
          <w:sz w:val="16"/>
          <w:szCs w:val="16"/>
          <w:highlight w:val="darkBlue"/>
        </w:rPr>
        <w:tab/>
        <w:t>}</w:t>
      </w:r>
    </w:p>
    <w:p w14:paraId="77FB7C4C" w14:textId="77777777" w:rsidR="00F72739" w:rsidRPr="00F7273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501459">
        <w:rPr>
          <w:rFonts w:ascii="Courier New" w:hAnsi="Courier New" w:cs="Courier New"/>
          <w:sz w:val="16"/>
          <w:szCs w:val="16"/>
          <w:highlight w:val="darkYellow"/>
        </w:rPr>
        <w:t>eventsSynchronyzer.terminate();</w:t>
      </w:r>
    </w:p>
    <w:p w14:paraId="05DC75F6" w14:textId="77777777" w:rsidR="00F72739"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501459">
        <w:rPr>
          <w:rFonts w:ascii="Courier New" w:hAnsi="Courier New" w:cs="Courier New"/>
          <w:sz w:val="16"/>
          <w:szCs w:val="16"/>
          <w:highlight w:val="magenta"/>
        </w:rPr>
        <w:tab/>
        <w:t>commandsSynchronyzer.terminate();</w:t>
      </w:r>
    </w:p>
    <w:p w14:paraId="75A605B4" w14:textId="77777777" w:rsidR="00F72739" w:rsidRPr="006C3F3C" w:rsidRDefault="00F72739" w:rsidP="00F72739">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Pr>
          <w:rFonts w:ascii="Courier New" w:hAnsi="Courier New" w:cs="Courier New"/>
          <w:sz w:val="16"/>
          <w:szCs w:val="16"/>
        </w:rPr>
        <w:t>}</w:t>
      </w:r>
    </w:p>
    <w:p w14:paraId="7D35B217" w14:textId="77777777" w:rsidR="00F72739" w:rsidRDefault="00F72739" w:rsidP="00F72739">
      <w:pPr>
        <w:pStyle w:val="Caption"/>
      </w:pPr>
      <w:bookmarkStart w:id="739" w:name="_Ref377376676"/>
      <w:bookmarkStart w:id="740" w:name="_Toc396498186"/>
      <w:bookmarkStart w:id="741" w:name="_Toc396905790"/>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5</w:t>
      </w:r>
      <w:r w:rsidR="009E6BF6">
        <w:fldChar w:fldCharType="end"/>
      </w:r>
      <w:bookmarkEnd w:id="739"/>
      <w:r>
        <w:t xml:space="preserve"> Hasil Data Uji Kelima menggunakan algoritma </w:t>
      </w:r>
      <w:r w:rsidR="00BA3401">
        <w:t>CLINK</w:t>
      </w:r>
      <w:r w:rsidR="00D31E66">
        <w:t xml:space="preserve"> (Bagian 3)</w:t>
      </w:r>
      <w:bookmarkEnd w:id="740"/>
      <w:bookmarkEnd w:id="741"/>
    </w:p>
    <w:p w14:paraId="0FFE052F" w14:textId="77777777" w:rsidR="00C57198" w:rsidRDefault="00C57198" w:rsidP="00D64138"/>
    <w:p w14:paraId="1F19940C"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b/>
          <w:bCs/>
          <w:sz w:val="16"/>
          <w:szCs w:val="20"/>
          <w:lang w:val="id-ID" w:eastAsia="id-ID"/>
        </w:rPr>
        <w:t>private</w:t>
      </w:r>
      <w:r w:rsidRPr="00C76ADB">
        <w:rPr>
          <w:rFonts w:ascii="Courier New" w:hAnsi="Courier New" w:cs="Courier New"/>
          <w:sz w:val="16"/>
          <w:szCs w:val="20"/>
          <w:lang w:val="id-ID" w:eastAsia="id-ID"/>
        </w:rPr>
        <w:t xml:space="preserve"> </w:t>
      </w:r>
      <w:r w:rsidRPr="00C76ADB">
        <w:rPr>
          <w:rFonts w:ascii="Courier New" w:hAnsi="Courier New" w:cs="Courier New"/>
          <w:b/>
          <w:bCs/>
          <w:sz w:val="16"/>
          <w:szCs w:val="20"/>
          <w:lang w:val="id-ID" w:eastAsia="id-ID"/>
        </w:rPr>
        <w:t>void</w:t>
      </w:r>
      <w:r w:rsidRPr="00C76ADB">
        <w:rPr>
          <w:rFonts w:ascii="Courier New" w:hAnsi="Courier New" w:cs="Courier New"/>
          <w:sz w:val="16"/>
          <w:szCs w:val="20"/>
          <w:lang w:val="id-ID" w:eastAsia="id-ID"/>
        </w:rPr>
        <w:t xml:space="preserve"> sum_and_prod(</w:t>
      </w:r>
      <w:r w:rsidRPr="00C76ADB">
        <w:rPr>
          <w:rFonts w:ascii="Courier New" w:hAnsi="Courier New" w:cs="Courier New"/>
          <w:b/>
          <w:bCs/>
          <w:sz w:val="16"/>
          <w:szCs w:val="20"/>
          <w:lang w:val="id-ID" w:eastAsia="id-ID"/>
        </w:rPr>
        <w:t>int</w:t>
      </w:r>
      <w:r w:rsidRPr="00C76ADB">
        <w:rPr>
          <w:rFonts w:ascii="Courier New" w:hAnsi="Courier New" w:cs="Courier New"/>
          <w:sz w:val="16"/>
          <w:szCs w:val="20"/>
          <w:lang w:val="id-ID" w:eastAsia="id-ID"/>
        </w:rPr>
        <w:t xml:space="preserve"> n, </w:t>
      </w:r>
      <w:r w:rsidRPr="00C76ADB">
        <w:rPr>
          <w:rFonts w:ascii="Courier New" w:hAnsi="Courier New" w:cs="Courier New"/>
          <w:b/>
          <w:bCs/>
          <w:sz w:val="16"/>
          <w:szCs w:val="20"/>
          <w:lang w:val="id-ID" w:eastAsia="id-ID"/>
        </w:rPr>
        <w:t>int</w:t>
      </w:r>
      <w:r w:rsidRPr="00C76ADB">
        <w:rPr>
          <w:rFonts w:ascii="Courier New" w:hAnsi="Courier New" w:cs="Courier New"/>
          <w:sz w:val="16"/>
          <w:szCs w:val="20"/>
          <w:lang w:val="id-ID" w:eastAsia="id-ID"/>
        </w:rPr>
        <w:t xml:space="preserve">[] arr, </w:t>
      </w:r>
      <w:r w:rsidRPr="00C76ADB">
        <w:rPr>
          <w:rFonts w:ascii="Courier New" w:hAnsi="Courier New" w:cs="Courier New"/>
          <w:b/>
          <w:bCs/>
          <w:sz w:val="16"/>
          <w:szCs w:val="20"/>
          <w:lang w:val="id-ID" w:eastAsia="id-ID"/>
        </w:rPr>
        <w:t>int</w:t>
      </w:r>
      <w:r w:rsidRPr="00C76ADB">
        <w:rPr>
          <w:rFonts w:ascii="Courier New" w:hAnsi="Courier New" w:cs="Courier New"/>
          <w:sz w:val="16"/>
          <w:szCs w:val="20"/>
          <w:lang w:val="id-ID" w:eastAsia="id-ID"/>
        </w:rPr>
        <w:t xml:space="preserve"> sum, </w:t>
      </w:r>
      <w:r w:rsidRPr="00C76ADB">
        <w:rPr>
          <w:rFonts w:ascii="Courier New" w:hAnsi="Courier New" w:cs="Courier New"/>
          <w:b/>
          <w:bCs/>
          <w:sz w:val="16"/>
          <w:szCs w:val="20"/>
          <w:lang w:val="id-ID" w:eastAsia="id-ID"/>
        </w:rPr>
        <w:t>int</w:t>
      </w:r>
      <w:r w:rsidRPr="00C76ADB">
        <w:rPr>
          <w:rFonts w:ascii="Courier New" w:hAnsi="Courier New" w:cs="Courier New"/>
          <w:sz w:val="16"/>
          <w:szCs w:val="20"/>
          <w:lang w:val="id-ID" w:eastAsia="id-ID"/>
        </w:rPr>
        <w:t xml:space="preserve"> prod, </w:t>
      </w:r>
      <w:r w:rsidRPr="00C76ADB">
        <w:rPr>
          <w:rFonts w:ascii="Courier New" w:hAnsi="Courier New" w:cs="Courier New"/>
          <w:b/>
          <w:bCs/>
          <w:sz w:val="16"/>
          <w:szCs w:val="20"/>
          <w:lang w:val="id-ID" w:eastAsia="id-ID"/>
        </w:rPr>
        <w:t>float</w:t>
      </w:r>
      <w:r w:rsidRPr="00C76ADB">
        <w:rPr>
          <w:rFonts w:ascii="Courier New" w:hAnsi="Courier New" w:cs="Courier New"/>
          <w:sz w:val="16"/>
          <w:szCs w:val="20"/>
          <w:lang w:val="id-ID" w:eastAsia="id-ID"/>
        </w:rPr>
        <w:t xml:space="preserve"> avg) {</w:t>
      </w:r>
    </w:p>
    <w:p w14:paraId="33515E23"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highlight w:val="yellow"/>
          <w:lang w:val="id-ID" w:eastAsia="id-ID"/>
        </w:rPr>
        <w:t>sum = 0;</w:t>
      </w:r>
    </w:p>
    <w:p w14:paraId="53952D05"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highlight w:val="green"/>
          <w:lang w:val="id-ID" w:eastAsia="id-ID"/>
        </w:rPr>
        <w:t>prod = 0;</w:t>
      </w:r>
    </w:p>
    <w:p w14:paraId="1CECFD86"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b/>
          <w:bCs/>
          <w:sz w:val="16"/>
          <w:szCs w:val="20"/>
          <w:highlight w:val="magenta"/>
          <w:lang w:val="id-ID" w:eastAsia="id-ID"/>
        </w:rPr>
        <w:t>for</w:t>
      </w:r>
      <w:r w:rsidRPr="00C76ADB">
        <w:rPr>
          <w:rFonts w:ascii="Courier New" w:hAnsi="Courier New" w:cs="Courier New"/>
          <w:sz w:val="16"/>
          <w:szCs w:val="20"/>
          <w:highlight w:val="magenta"/>
          <w:lang w:val="id-ID" w:eastAsia="id-ID"/>
        </w:rPr>
        <w:t xml:space="preserve"> (</w:t>
      </w:r>
      <w:r w:rsidRPr="00C76ADB">
        <w:rPr>
          <w:rFonts w:ascii="Courier New" w:hAnsi="Courier New" w:cs="Courier New"/>
          <w:b/>
          <w:bCs/>
          <w:sz w:val="16"/>
          <w:szCs w:val="20"/>
          <w:highlight w:val="magenta"/>
          <w:lang w:val="id-ID" w:eastAsia="id-ID"/>
        </w:rPr>
        <w:t>int</w:t>
      </w:r>
      <w:r w:rsidRPr="00C76ADB">
        <w:rPr>
          <w:rFonts w:ascii="Courier New" w:hAnsi="Courier New" w:cs="Courier New"/>
          <w:sz w:val="16"/>
          <w:szCs w:val="20"/>
          <w:highlight w:val="magenta"/>
          <w:lang w:val="id-ID" w:eastAsia="id-ID"/>
        </w:rPr>
        <w:t xml:space="preserve"> i = 1; i &lt; n; i++) {</w:t>
      </w:r>
    </w:p>
    <w:p w14:paraId="4AC6B5F3"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highlight w:val="yellow"/>
          <w:lang w:val="id-ID" w:eastAsia="id-ID"/>
        </w:rPr>
        <w:t>sum = sum + arr[i];</w:t>
      </w:r>
    </w:p>
    <w:p w14:paraId="443F14ED"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highlight w:val="green"/>
          <w:lang w:val="id-ID" w:eastAsia="id-ID"/>
        </w:rPr>
        <w:t>prod = prod * arr[i];</w:t>
      </w:r>
    </w:p>
    <w:p w14:paraId="4312A648"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t>}</w:t>
      </w:r>
    </w:p>
    <w:p w14:paraId="3D81FE5C"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highlight w:val="yellow"/>
          <w:lang w:val="id-ID" w:eastAsia="id-ID"/>
        </w:rPr>
        <w:t>avg = sum / n;</w:t>
      </w:r>
    </w:p>
    <w:p w14:paraId="3F07DFF8"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rPr>
          <w:rFonts w:ascii="Courier New" w:hAnsi="Courier New" w:cs="Courier New"/>
          <w:sz w:val="16"/>
          <w:szCs w:val="20"/>
          <w:lang w:eastAsia="id-ID"/>
        </w:rPr>
      </w:pPr>
      <w:r w:rsidRPr="00C76ADB">
        <w:rPr>
          <w:rFonts w:ascii="Courier New" w:hAnsi="Courier New" w:cs="Courier New"/>
          <w:sz w:val="16"/>
          <w:szCs w:val="20"/>
          <w:lang w:val="id-ID" w:eastAsia="id-ID"/>
        </w:rPr>
        <w:t>}</w:t>
      </w:r>
    </w:p>
    <w:p w14:paraId="2C28110D" w14:textId="77777777" w:rsidR="00BA3401" w:rsidRPr="000B4ABB" w:rsidRDefault="00BA3401" w:rsidP="00BA3401">
      <w:pPr>
        <w:pStyle w:val="Caption"/>
        <w:spacing w:after="240"/>
      </w:pPr>
      <w:bookmarkStart w:id="742" w:name="_Ref377376738"/>
      <w:bookmarkStart w:id="743" w:name="_Toc396498187"/>
      <w:bookmarkStart w:id="744" w:name="_Toc396905791"/>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6</w:t>
      </w:r>
      <w:r w:rsidR="009E6BF6">
        <w:fldChar w:fldCharType="end"/>
      </w:r>
      <w:bookmarkEnd w:id="742"/>
      <w:r>
        <w:t xml:space="preserve"> Hasil Data Uji Pertama menggunakan algoritma WPGMA</w:t>
      </w:r>
      <w:bookmarkEnd w:id="743"/>
      <w:bookmarkEnd w:id="744"/>
    </w:p>
    <w:p w14:paraId="1822DF0A"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b/>
          <w:bCs/>
          <w:sz w:val="16"/>
          <w:szCs w:val="20"/>
          <w:lang w:val="id-ID" w:eastAsia="id-ID"/>
        </w:rPr>
        <w:lastRenderedPageBreak/>
        <w:t>void</w:t>
      </w:r>
      <w:r w:rsidRPr="00C76ADB">
        <w:rPr>
          <w:rFonts w:ascii="Courier New" w:hAnsi="Courier New" w:cs="Courier New"/>
          <w:sz w:val="16"/>
          <w:szCs w:val="20"/>
          <w:lang w:val="id-ID" w:eastAsia="id-ID"/>
        </w:rPr>
        <w:t xml:space="preserve"> sale_pay_profit() {</w:t>
      </w:r>
    </w:p>
    <w:p w14:paraId="0CD348C5"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yellow"/>
          <w:lang w:val="id-ID" w:eastAsia="id-ID"/>
        </w:rPr>
      </w:pPr>
      <w:r w:rsidRPr="00C76ADB">
        <w:rPr>
          <w:rFonts w:ascii="Courier New" w:hAnsi="Courier New" w:cs="Courier New"/>
          <w:sz w:val="16"/>
          <w:szCs w:val="20"/>
          <w:lang w:val="id-ID" w:eastAsia="id-ID"/>
        </w:rPr>
        <w:tab/>
      </w:r>
      <w:r w:rsidRPr="00C76ADB">
        <w:rPr>
          <w:rFonts w:ascii="Courier New" w:hAnsi="Courier New" w:cs="Courier New"/>
          <w:b/>
          <w:bCs/>
          <w:sz w:val="16"/>
          <w:szCs w:val="20"/>
          <w:highlight w:val="yellow"/>
          <w:lang w:val="id-ID" w:eastAsia="id-ID"/>
        </w:rPr>
        <w:t>while</w:t>
      </w:r>
      <w:r w:rsidRPr="00C76ADB">
        <w:rPr>
          <w:rFonts w:ascii="Courier New" w:hAnsi="Courier New" w:cs="Courier New"/>
          <w:sz w:val="16"/>
          <w:szCs w:val="20"/>
          <w:highlight w:val="yellow"/>
          <w:lang w:val="id-ID" w:eastAsia="id-ID"/>
        </w:rPr>
        <w:t xml:space="preserve"> (i &lt; days) {</w:t>
      </w:r>
    </w:p>
    <w:p w14:paraId="209B61A5"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yellow"/>
          <w:lang w:val="id-ID" w:eastAsia="id-ID"/>
        </w:rPr>
      </w:pPr>
      <w:r w:rsidRPr="00C76ADB">
        <w:rPr>
          <w:rFonts w:ascii="Courier New" w:hAnsi="Courier New" w:cs="Courier New"/>
          <w:sz w:val="16"/>
          <w:szCs w:val="20"/>
          <w:highlight w:val="yellow"/>
          <w:lang w:val="id-ID" w:eastAsia="id-ID"/>
        </w:rPr>
        <w:tab/>
      </w:r>
      <w:r w:rsidRPr="00C76ADB">
        <w:rPr>
          <w:rFonts w:ascii="Courier New" w:hAnsi="Courier New" w:cs="Courier New"/>
          <w:sz w:val="16"/>
          <w:szCs w:val="20"/>
          <w:highlight w:val="yellow"/>
          <w:lang w:val="id-ID" w:eastAsia="id-ID"/>
        </w:rPr>
        <w:tab/>
        <w:t>i = i + 1;</w:t>
      </w:r>
    </w:p>
    <w:p w14:paraId="03FDB3A3"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highlight w:val="yellow"/>
          <w:lang w:val="id-ID" w:eastAsia="id-ID"/>
        </w:rPr>
        <w:tab/>
      </w:r>
      <w:r w:rsidRPr="00C76ADB">
        <w:rPr>
          <w:rFonts w:ascii="Courier New" w:hAnsi="Courier New" w:cs="Courier New"/>
          <w:sz w:val="16"/>
          <w:szCs w:val="20"/>
          <w:highlight w:val="yellow"/>
          <w:lang w:val="id-ID" w:eastAsia="id-ID"/>
        </w:rPr>
        <w:tab/>
        <w:t>sale[i] = my_read();</w:t>
      </w:r>
    </w:p>
    <w:p w14:paraId="36E12CA3"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t>}</w:t>
      </w:r>
    </w:p>
    <w:p w14:paraId="777A3A6F"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b/>
          <w:bCs/>
          <w:sz w:val="16"/>
          <w:szCs w:val="20"/>
          <w:highlight w:val="cyan"/>
          <w:lang w:val="id-ID" w:eastAsia="id-ID"/>
        </w:rPr>
        <w:t>if</w:t>
      </w:r>
      <w:r w:rsidRPr="00C76ADB">
        <w:rPr>
          <w:rFonts w:ascii="Courier New" w:hAnsi="Courier New" w:cs="Courier New"/>
          <w:sz w:val="16"/>
          <w:szCs w:val="20"/>
          <w:highlight w:val="cyan"/>
          <w:lang w:val="id-ID" w:eastAsia="id-ID"/>
        </w:rPr>
        <w:t xml:space="preserve"> (process == </w:t>
      </w:r>
      <w:r w:rsidRPr="00C76ADB">
        <w:rPr>
          <w:rFonts w:ascii="Courier New" w:hAnsi="Courier New" w:cs="Courier New"/>
          <w:b/>
          <w:bCs/>
          <w:sz w:val="16"/>
          <w:szCs w:val="20"/>
          <w:highlight w:val="cyan"/>
          <w:lang w:val="id-ID" w:eastAsia="id-ID"/>
        </w:rPr>
        <w:t>true</w:t>
      </w:r>
      <w:r w:rsidRPr="00C76ADB">
        <w:rPr>
          <w:rFonts w:ascii="Courier New" w:hAnsi="Courier New" w:cs="Courier New"/>
          <w:sz w:val="16"/>
          <w:szCs w:val="20"/>
          <w:highlight w:val="cyan"/>
          <w:lang w:val="id-ID" w:eastAsia="id-ID"/>
        </w:rPr>
        <w:t>) {</w:t>
      </w:r>
    </w:p>
    <w:p w14:paraId="2720B0A2"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lightGray"/>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b/>
          <w:bCs/>
          <w:sz w:val="16"/>
          <w:szCs w:val="20"/>
          <w:highlight w:val="lightGray"/>
          <w:lang w:val="id-ID" w:eastAsia="id-ID"/>
        </w:rPr>
        <w:t>int</w:t>
      </w:r>
      <w:r w:rsidRPr="00C76ADB">
        <w:rPr>
          <w:rFonts w:ascii="Courier New" w:hAnsi="Courier New" w:cs="Courier New"/>
          <w:sz w:val="16"/>
          <w:szCs w:val="20"/>
          <w:highlight w:val="lightGray"/>
          <w:lang w:val="id-ID" w:eastAsia="id-ID"/>
        </w:rPr>
        <w:t xml:space="preserve"> total_sale = 0;</w:t>
      </w:r>
    </w:p>
    <w:p w14:paraId="2C24F784"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b/>
          <w:bCs/>
          <w:sz w:val="16"/>
          <w:szCs w:val="20"/>
          <w:highlight w:val="green"/>
          <w:lang w:val="id-ID" w:eastAsia="id-ID"/>
        </w:rPr>
        <w:t>int</w:t>
      </w:r>
      <w:r w:rsidRPr="00C76ADB">
        <w:rPr>
          <w:rFonts w:ascii="Courier New" w:hAnsi="Courier New" w:cs="Courier New"/>
          <w:sz w:val="16"/>
          <w:szCs w:val="20"/>
          <w:highlight w:val="green"/>
          <w:lang w:val="id-ID" w:eastAsia="id-ID"/>
        </w:rPr>
        <w:t xml:space="preserve"> total_pay = 0;</w:t>
      </w:r>
    </w:p>
    <w:p w14:paraId="2138536E"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b/>
          <w:bCs/>
          <w:sz w:val="16"/>
          <w:szCs w:val="20"/>
          <w:highlight w:val="cyan"/>
          <w:lang w:val="id-ID" w:eastAsia="id-ID"/>
        </w:rPr>
        <w:t>for</w:t>
      </w:r>
      <w:r w:rsidRPr="00C76ADB">
        <w:rPr>
          <w:rFonts w:ascii="Courier New" w:hAnsi="Courier New" w:cs="Courier New"/>
          <w:sz w:val="16"/>
          <w:szCs w:val="20"/>
          <w:highlight w:val="cyan"/>
          <w:lang w:val="id-ID" w:eastAsia="id-ID"/>
        </w:rPr>
        <w:t xml:space="preserve"> (i = 1; i &lt; days; i++) {</w:t>
      </w:r>
    </w:p>
    <w:p w14:paraId="08E55996"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highlight w:val="green"/>
          <w:lang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highlight w:val="lightGray"/>
          <w:lang w:val="id-ID" w:eastAsia="id-ID"/>
        </w:rPr>
        <w:t>total_sale = total_sale + sale[i];</w:t>
      </w:r>
    </w:p>
    <w:p w14:paraId="61AA92ED"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highlight w:val="green"/>
          <w:lang w:val="id-ID" w:eastAsia="id-ID"/>
        </w:rPr>
        <w:t>total_pay = total_pay + 0.1 * sale[i];</w:t>
      </w:r>
    </w:p>
    <w:p w14:paraId="67D37A38"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b/>
          <w:bCs/>
          <w:sz w:val="16"/>
          <w:szCs w:val="20"/>
          <w:highlight w:val="cyan"/>
          <w:lang w:val="id-ID" w:eastAsia="id-ID"/>
        </w:rPr>
        <w:t>if</w:t>
      </w:r>
      <w:r w:rsidRPr="00C76ADB">
        <w:rPr>
          <w:rFonts w:ascii="Courier New" w:hAnsi="Courier New" w:cs="Courier New"/>
          <w:sz w:val="16"/>
          <w:szCs w:val="20"/>
          <w:highlight w:val="cyan"/>
          <w:lang w:val="id-ID" w:eastAsia="id-ID"/>
        </w:rPr>
        <w:t xml:space="preserve"> (sale[i] &gt; 1000)</w:t>
      </w:r>
    </w:p>
    <w:p w14:paraId="3704944E"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highlight w:val="green"/>
          <w:lang w:val="id-ID" w:eastAsia="id-ID"/>
        </w:rPr>
        <w:t>total_pay = total_pay + 50;</w:t>
      </w:r>
    </w:p>
    <w:p w14:paraId="45BA45A2"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t>}</w:t>
      </w:r>
    </w:p>
    <w:p w14:paraId="160E34C4"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highlight w:val="green"/>
          <w:lang w:val="id-ID" w:eastAsia="id-ID"/>
        </w:rPr>
        <w:t>pay = total_pay / days + 100;</w:t>
      </w:r>
    </w:p>
    <w:p w14:paraId="3A0AFFAC"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r>
      <w:r w:rsidRPr="00C76ADB">
        <w:rPr>
          <w:rFonts w:ascii="Courier New" w:hAnsi="Courier New" w:cs="Courier New"/>
          <w:sz w:val="16"/>
          <w:szCs w:val="20"/>
          <w:lang w:val="id-ID" w:eastAsia="id-ID"/>
        </w:rPr>
        <w:tab/>
      </w:r>
      <w:r w:rsidRPr="00C76ADB">
        <w:rPr>
          <w:rFonts w:ascii="Courier New" w:hAnsi="Courier New" w:cs="Courier New"/>
          <w:sz w:val="16"/>
          <w:szCs w:val="20"/>
          <w:highlight w:val="darkGray"/>
          <w:lang w:val="id-ID" w:eastAsia="id-ID"/>
        </w:rPr>
        <w:t>profit = 0.9 * total_sale - cost;</w:t>
      </w:r>
    </w:p>
    <w:p w14:paraId="52FF335D"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autoSpaceDE w:val="0"/>
        <w:autoSpaceDN w:val="0"/>
        <w:adjustRightInd w:val="0"/>
        <w:jc w:val="left"/>
        <w:rPr>
          <w:rFonts w:ascii="Courier New" w:hAnsi="Courier New" w:cs="Courier New"/>
          <w:sz w:val="16"/>
          <w:szCs w:val="20"/>
          <w:lang w:val="id-ID" w:eastAsia="id-ID"/>
        </w:rPr>
      </w:pPr>
      <w:r w:rsidRPr="00C76ADB">
        <w:rPr>
          <w:rFonts w:ascii="Courier New" w:hAnsi="Courier New" w:cs="Courier New"/>
          <w:sz w:val="16"/>
          <w:szCs w:val="20"/>
          <w:lang w:val="id-ID" w:eastAsia="id-ID"/>
        </w:rPr>
        <w:tab/>
        <w:t>}</w:t>
      </w:r>
    </w:p>
    <w:p w14:paraId="2362545F" w14:textId="77777777" w:rsidR="00BA3401" w:rsidRPr="00C76ADB" w:rsidRDefault="00BA3401" w:rsidP="00BA3401">
      <w:pPr>
        <w:pBdr>
          <w:top w:val="single" w:sz="4" w:space="1" w:color="auto"/>
          <w:left w:val="single" w:sz="4" w:space="4" w:color="auto"/>
          <w:bottom w:val="single" w:sz="4" w:space="1" w:color="auto"/>
          <w:right w:val="single" w:sz="4" w:space="4" w:color="auto"/>
        </w:pBdr>
        <w:tabs>
          <w:tab w:val="left" w:pos="360"/>
          <w:tab w:val="left" w:pos="720"/>
          <w:tab w:val="left" w:pos="1080"/>
          <w:tab w:val="left" w:pos="1440"/>
        </w:tabs>
        <w:rPr>
          <w:sz w:val="18"/>
        </w:rPr>
      </w:pPr>
      <w:r w:rsidRPr="00C76ADB">
        <w:rPr>
          <w:rFonts w:ascii="Courier New" w:hAnsi="Courier New" w:cs="Courier New"/>
          <w:sz w:val="16"/>
          <w:szCs w:val="20"/>
          <w:lang w:val="id-ID" w:eastAsia="id-ID"/>
        </w:rPr>
        <w:t>}</w:t>
      </w:r>
    </w:p>
    <w:p w14:paraId="0E4B9555" w14:textId="77777777" w:rsidR="00BA3401" w:rsidRDefault="00BA3401" w:rsidP="00BA3401">
      <w:pPr>
        <w:pStyle w:val="Caption"/>
      </w:pPr>
      <w:bookmarkStart w:id="745" w:name="_Ref377376814"/>
      <w:bookmarkStart w:id="746" w:name="_Toc396498188"/>
      <w:bookmarkStart w:id="747" w:name="_Toc396905792"/>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7</w:t>
      </w:r>
      <w:r w:rsidR="009E6BF6">
        <w:fldChar w:fldCharType="end"/>
      </w:r>
      <w:bookmarkEnd w:id="745"/>
      <w:r>
        <w:t xml:space="preserve"> Hasil Data Uji Kedua menggunakan algoritma WPGMA</w:t>
      </w:r>
      <w:bookmarkEnd w:id="746"/>
      <w:bookmarkEnd w:id="747"/>
    </w:p>
    <w:p w14:paraId="04ACA909" w14:textId="77777777" w:rsidR="00BA3401" w:rsidRPr="003E5604" w:rsidRDefault="00BA3401" w:rsidP="00BA3401">
      <w:pPr>
        <w:rPr>
          <w:sz w:val="18"/>
        </w:rPr>
      </w:pPr>
    </w:p>
    <w:p w14:paraId="6EDD78DC"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b/>
          <w:bCs/>
          <w:sz w:val="16"/>
          <w:szCs w:val="20"/>
          <w:lang w:val="id-ID" w:eastAsia="id-ID"/>
        </w:rPr>
        <w:t>public</w:t>
      </w:r>
      <w:r w:rsidRPr="00F64B47">
        <w:rPr>
          <w:rFonts w:ascii="Courier New" w:hAnsi="Courier New" w:cs="Courier New"/>
          <w:sz w:val="16"/>
          <w:szCs w:val="20"/>
          <w:lang w:val="id-ID" w:eastAsia="id-ID"/>
        </w:rPr>
        <w:t xml:space="preserve"> </w:t>
      </w:r>
      <w:r w:rsidRPr="00F64B47">
        <w:rPr>
          <w:rFonts w:ascii="Courier New" w:hAnsi="Courier New" w:cs="Courier New"/>
          <w:b/>
          <w:bCs/>
          <w:sz w:val="16"/>
          <w:szCs w:val="20"/>
          <w:lang w:val="id-ID" w:eastAsia="id-ID"/>
        </w:rPr>
        <w:t>void</w:t>
      </w:r>
      <w:r w:rsidRPr="00F64B47">
        <w:rPr>
          <w:rFonts w:ascii="Courier New" w:hAnsi="Courier New" w:cs="Courier New"/>
          <w:sz w:val="16"/>
          <w:szCs w:val="20"/>
          <w:lang w:val="id-ID" w:eastAsia="id-ID"/>
        </w:rPr>
        <w:t xml:space="preserve"> show() </w:t>
      </w:r>
      <w:r w:rsidRPr="00F64B47">
        <w:rPr>
          <w:rFonts w:ascii="Courier New" w:hAnsi="Courier New" w:cs="Courier New"/>
          <w:b/>
          <w:bCs/>
          <w:sz w:val="16"/>
          <w:szCs w:val="20"/>
          <w:lang w:val="id-ID" w:eastAsia="id-ID"/>
        </w:rPr>
        <w:t>throws</w:t>
      </w:r>
      <w:r w:rsidRPr="00F64B47">
        <w:rPr>
          <w:rFonts w:ascii="Courier New" w:hAnsi="Courier New" w:cs="Courier New"/>
          <w:sz w:val="16"/>
          <w:szCs w:val="20"/>
          <w:lang w:val="id-ID" w:eastAsia="id-ID"/>
        </w:rPr>
        <w:t xml:space="preserve"> IOException {</w:t>
      </w:r>
    </w:p>
    <w:p w14:paraId="417291C6"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lang w:val="id-ID" w:eastAsia="id-ID"/>
        </w:rPr>
        <w:tab/>
      </w:r>
      <w:r w:rsidRPr="00F64B47">
        <w:rPr>
          <w:rFonts w:ascii="Courier New" w:hAnsi="Courier New" w:cs="Courier New"/>
          <w:sz w:val="16"/>
          <w:szCs w:val="20"/>
          <w:highlight w:val="lightGray"/>
          <w:lang w:val="id-ID" w:eastAsia="id-ID"/>
        </w:rPr>
        <w:t xml:space="preserve">Main m = </w:t>
      </w:r>
      <w:r w:rsidRPr="00F64B47">
        <w:rPr>
          <w:rFonts w:ascii="Courier New" w:hAnsi="Courier New" w:cs="Courier New"/>
          <w:b/>
          <w:bCs/>
          <w:sz w:val="16"/>
          <w:szCs w:val="20"/>
          <w:highlight w:val="lightGray"/>
          <w:lang w:val="id-ID" w:eastAsia="id-ID"/>
        </w:rPr>
        <w:t>new</w:t>
      </w:r>
      <w:r w:rsidRPr="00F64B47">
        <w:rPr>
          <w:rFonts w:ascii="Courier New" w:hAnsi="Courier New" w:cs="Courier New"/>
          <w:sz w:val="16"/>
          <w:szCs w:val="20"/>
          <w:highlight w:val="lightGray"/>
          <w:lang w:val="id-ID" w:eastAsia="id-ID"/>
        </w:rPr>
        <w:t xml:space="preserve"> Main(filename);</w:t>
      </w:r>
    </w:p>
    <w:p w14:paraId="634F2A86"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list = m.al;</w:t>
      </w:r>
    </w:p>
    <w:p w14:paraId="6F1F4F76"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num_rows = list.size() + 1;</w:t>
      </w:r>
    </w:p>
    <w:p w14:paraId="1F385A94"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lightGray"/>
          <w:lang w:val="id-ID" w:eastAsia="id-ID"/>
        </w:rPr>
      </w:pPr>
      <w:r w:rsidRPr="00F64B47">
        <w:rPr>
          <w:rFonts w:ascii="Courier New" w:hAnsi="Courier New" w:cs="Courier New"/>
          <w:sz w:val="16"/>
          <w:szCs w:val="20"/>
          <w:highlight w:val="lightGray"/>
          <w:lang w:val="id-ID" w:eastAsia="id-ID"/>
        </w:rPr>
        <w:tab/>
        <w:t>num_cols = 4;</w:t>
      </w:r>
    </w:p>
    <w:p w14:paraId="4FF7AB38"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highlight w:val="lightGray"/>
          <w:lang w:val="id-ID" w:eastAsia="id-ID"/>
        </w:rPr>
        <w:tab/>
        <w:t xml:space="preserve">m_data = </w:t>
      </w:r>
      <w:r w:rsidRPr="00F64B47">
        <w:rPr>
          <w:rFonts w:ascii="Courier New" w:hAnsi="Courier New" w:cs="Courier New"/>
          <w:b/>
          <w:bCs/>
          <w:sz w:val="16"/>
          <w:szCs w:val="20"/>
          <w:highlight w:val="lightGray"/>
          <w:lang w:val="id-ID" w:eastAsia="id-ID"/>
        </w:rPr>
        <w:t>new</w:t>
      </w:r>
      <w:r w:rsidRPr="00F64B47">
        <w:rPr>
          <w:rFonts w:ascii="Courier New" w:hAnsi="Courier New" w:cs="Courier New"/>
          <w:sz w:val="16"/>
          <w:szCs w:val="20"/>
          <w:highlight w:val="lightGray"/>
          <w:lang w:val="id-ID" w:eastAsia="id-ID"/>
        </w:rPr>
        <w:t xml:space="preserve"> String[num_rows][num_cols];</w:t>
      </w:r>
    </w:p>
    <w:p w14:paraId="6B7059CF"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0, m_colNames[0]);</w:t>
      </w:r>
    </w:p>
    <w:p w14:paraId="50324B91"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1, m_colNames[1]);</w:t>
      </w:r>
    </w:p>
    <w:p w14:paraId="3489CCC6"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2, m_colNames[2]);</w:t>
      </w:r>
    </w:p>
    <w:p w14:paraId="25818C44"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yellow"/>
          <w:lang w:val="id-ID" w:eastAsia="id-ID"/>
        </w:rPr>
      </w:pPr>
      <w:r w:rsidRPr="00F64B47">
        <w:rPr>
          <w:rFonts w:ascii="Courier New" w:hAnsi="Courier New" w:cs="Courier New"/>
          <w:sz w:val="16"/>
          <w:szCs w:val="20"/>
          <w:highlight w:val="yellow"/>
          <w:lang w:val="id-ID" w:eastAsia="id-ID"/>
        </w:rPr>
        <w:tab/>
      </w:r>
      <w:r w:rsidRPr="00F64B47">
        <w:rPr>
          <w:rFonts w:ascii="Courier New" w:hAnsi="Courier New" w:cs="Courier New"/>
          <w:b/>
          <w:bCs/>
          <w:sz w:val="16"/>
          <w:szCs w:val="20"/>
          <w:highlight w:val="yellow"/>
          <w:lang w:val="id-ID" w:eastAsia="id-ID"/>
        </w:rPr>
        <w:t>this</w:t>
      </w:r>
      <w:r w:rsidRPr="00F64B47">
        <w:rPr>
          <w:rFonts w:ascii="Courier New" w:hAnsi="Courier New" w:cs="Courier New"/>
          <w:sz w:val="16"/>
          <w:szCs w:val="20"/>
          <w:highlight w:val="yellow"/>
          <w:lang w:val="id-ID" w:eastAsia="id-ID"/>
        </w:rPr>
        <w:t>.setColumnName(3, m_colNames[3]);</w:t>
      </w:r>
    </w:p>
    <w:p w14:paraId="75EED95A" w14:textId="77777777" w:rsidR="00BA3401" w:rsidRPr="00C57198"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int</w:t>
      </w:r>
      <w:r w:rsidRPr="00C57198">
        <w:rPr>
          <w:rFonts w:ascii="Courier New" w:hAnsi="Courier New" w:cs="Courier New"/>
          <w:sz w:val="16"/>
          <w:szCs w:val="20"/>
          <w:highlight w:val="green"/>
          <w:lang w:val="id-ID" w:eastAsia="id-ID"/>
        </w:rPr>
        <w:t xml:space="preserve"> ctr = 0;</w:t>
      </w:r>
    </w:p>
    <w:p w14:paraId="67154AED" w14:textId="77777777" w:rsidR="00BA3401" w:rsidRPr="00C57198"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long</w:t>
      </w:r>
      <w:r w:rsidRPr="00C57198">
        <w:rPr>
          <w:rFonts w:ascii="Courier New" w:hAnsi="Courier New" w:cs="Courier New"/>
          <w:sz w:val="16"/>
          <w:szCs w:val="20"/>
          <w:highlight w:val="green"/>
          <w:lang w:val="id-ID" w:eastAsia="id-ID"/>
        </w:rPr>
        <w:t xml:space="preserve"> stotal = 0;</w:t>
      </w:r>
    </w:p>
    <w:p w14:paraId="36E86268" w14:textId="77777777" w:rsidR="00BA3401" w:rsidRPr="00C57198"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long</w:t>
      </w:r>
      <w:r w:rsidRPr="00C57198">
        <w:rPr>
          <w:rFonts w:ascii="Courier New" w:hAnsi="Courier New" w:cs="Courier New"/>
          <w:sz w:val="16"/>
          <w:szCs w:val="20"/>
          <w:highlight w:val="green"/>
          <w:lang w:val="id-ID" w:eastAsia="id-ID"/>
        </w:rPr>
        <w:t xml:space="preserve"> sblank = 0;</w:t>
      </w:r>
    </w:p>
    <w:p w14:paraId="0C13F05F"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C57198">
        <w:rPr>
          <w:rFonts w:ascii="Courier New" w:hAnsi="Courier New" w:cs="Courier New"/>
          <w:sz w:val="16"/>
          <w:szCs w:val="20"/>
          <w:highlight w:val="green"/>
          <w:lang w:val="id-ID" w:eastAsia="id-ID"/>
        </w:rPr>
        <w:tab/>
      </w:r>
      <w:r w:rsidRPr="00C57198">
        <w:rPr>
          <w:rFonts w:ascii="Courier New" w:hAnsi="Courier New" w:cs="Courier New"/>
          <w:b/>
          <w:bCs/>
          <w:sz w:val="16"/>
          <w:szCs w:val="20"/>
          <w:highlight w:val="green"/>
          <w:lang w:val="id-ID" w:eastAsia="id-ID"/>
        </w:rPr>
        <w:t>long</w:t>
      </w:r>
      <w:r w:rsidRPr="00C57198">
        <w:rPr>
          <w:rFonts w:ascii="Courier New" w:hAnsi="Courier New" w:cs="Courier New"/>
          <w:sz w:val="16"/>
          <w:szCs w:val="20"/>
          <w:highlight w:val="green"/>
          <w:lang w:val="id-ID" w:eastAsia="id-ID"/>
        </w:rPr>
        <w:t xml:space="preserve"> scomments = 0;</w:t>
      </w:r>
    </w:p>
    <w:p w14:paraId="73F93603"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lang w:val="id-ID" w:eastAsia="id-ID"/>
        </w:rPr>
        <w:tab/>
      </w:r>
      <w:r w:rsidRPr="00F64B47">
        <w:rPr>
          <w:rFonts w:ascii="Courier New" w:hAnsi="Courier New" w:cs="Courier New"/>
          <w:b/>
          <w:bCs/>
          <w:sz w:val="16"/>
          <w:szCs w:val="20"/>
          <w:highlight w:val="green"/>
          <w:lang w:val="id-ID" w:eastAsia="id-ID"/>
        </w:rPr>
        <w:t>for</w:t>
      </w:r>
      <w:r w:rsidRPr="00F64B47">
        <w:rPr>
          <w:rFonts w:ascii="Courier New" w:hAnsi="Courier New" w:cs="Courier New"/>
          <w:sz w:val="16"/>
          <w:szCs w:val="20"/>
          <w:highlight w:val="green"/>
          <w:lang w:val="id-ID" w:eastAsia="id-ID"/>
        </w:rPr>
        <w:t xml:space="preserve"> (BasicFileInfo bf : list) {</w:t>
      </w:r>
    </w:p>
    <w:p w14:paraId="3A9A1890"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0, bf.getFname());</w:t>
      </w:r>
    </w:p>
    <w:p w14:paraId="44AD0F60"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1,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sourcelines()));</w:t>
      </w:r>
    </w:p>
    <w:p w14:paraId="3E339F28"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2,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blanks()));</w:t>
      </w:r>
    </w:p>
    <w:p w14:paraId="5D6D8DBB"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3,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bf.getFcomments()));</w:t>
      </w:r>
    </w:p>
    <w:p w14:paraId="4EE334B8"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ctr++;</w:t>
      </w:r>
    </w:p>
    <w:p w14:paraId="7D6A655C" w14:textId="77777777" w:rsidR="00BA3401"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total += bf.getFsourcelines();</w:t>
      </w:r>
    </w:p>
    <w:p w14:paraId="75BF778D" w14:textId="77777777" w:rsidR="00C76ADB" w:rsidRDefault="00C76ADB" w:rsidP="00C76ADB">
      <w:pPr>
        <w:pStyle w:val="Caption"/>
        <w:rPr>
          <w:rFonts w:ascii="Courier New" w:hAnsi="Courier New" w:cs="Courier New"/>
          <w:sz w:val="16"/>
          <w:szCs w:val="20"/>
          <w:highlight w:val="green"/>
          <w:lang w:eastAsia="id-ID"/>
        </w:rPr>
      </w:pPr>
      <w:bookmarkStart w:id="748" w:name="_Ref377505745"/>
      <w:bookmarkStart w:id="749" w:name="_Toc396498189"/>
      <w:bookmarkStart w:id="750" w:name="_Toc396905793"/>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8</w:t>
      </w:r>
      <w:r w:rsidR="009E6BF6">
        <w:fldChar w:fldCharType="end"/>
      </w:r>
      <w:bookmarkEnd w:id="748"/>
      <w:r>
        <w:t xml:space="preserve"> Hasil Data Uji Ketiga menggunakan algoritma WPGMA (Bagian 1)</w:t>
      </w:r>
      <w:bookmarkEnd w:id="749"/>
      <w:bookmarkEnd w:id="750"/>
    </w:p>
    <w:p w14:paraId="4D5A4340" w14:textId="77777777" w:rsidR="00C76ADB" w:rsidRPr="00C76ADB" w:rsidRDefault="00C76ADB" w:rsidP="00C76ADB">
      <w:pP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eastAsia="id-ID"/>
        </w:rPr>
      </w:pPr>
    </w:p>
    <w:p w14:paraId="1AD2BECD"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blank += bf.getFblanks();</w:t>
      </w:r>
    </w:p>
    <w:p w14:paraId="21EE7C11"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sz w:val="16"/>
          <w:szCs w:val="20"/>
          <w:highlight w:val="green"/>
          <w:lang w:val="id-ID" w:eastAsia="id-ID"/>
        </w:rPr>
        <w:tab/>
        <w:t>scomments += bf.getFcomments();</w:t>
      </w:r>
    </w:p>
    <w:p w14:paraId="551A577D"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t>}</w:t>
      </w:r>
    </w:p>
    <w:p w14:paraId="6E9B42E7"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0, "TOTAL");</w:t>
      </w:r>
    </w:p>
    <w:p w14:paraId="556298B8"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1,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total));</w:t>
      </w:r>
    </w:p>
    <w:p w14:paraId="4289ADF9"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green"/>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2,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blank));</w:t>
      </w:r>
    </w:p>
    <w:p w14:paraId="36E40F36"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val="id-ID" w:eastAsia="id-ID"/>
        </w:rPr>
      </w:pPr>
      <w:r w:rsidRPr="00F64B47">
        <w:rPr>
          <w:rFonts w:ascii="Courier New" w:hAnsi="Courier New" w:cs="Courier New"/>
          <w:sz w:val="16"/>
          <w:szCs w:val="20"/>
          <w:highlight w:val="green"/>
          <w:lang w:val="id-ID" w:eastAsia="id-ID"/>
        </w:rPr>
        <w:tab/>
      </w:r>
      <w:r w:rsidRPr="00F64B47">
        <w:rPr>
          <w:rFonts w:ascii="Courier New" w:hAnsi="Courier New" w:cs="Courier New"/>
          <w:b/>
          <w:bCs/>
          <w:sz w:val="16"/>
          <w:szCs w:val="20"/>
          <w:highlight w:val="green"/>
          <w:lang w:val="id-ID" w:eastAsia="id-ID"/>
        </w:rPr>
        <w:t>this</w:t>
      </w:r>
      <w:r w:rsidRPr="00F64B47">
        <w:rPr>
          <w:rFonts w:ascii="Courier New" w:hAnsi="Courier New" w:cs="Courier New"/>
          <w:sz w:val="16"/>
          <w:szCs w:val="20"/>
          <w:highlight w:val="green"/>
          <w:lang w:val="id-ID" w:eastAsia="id-ID"/>
        </w:rPr>
        <w:t>.setData(ctr, 3, String.</w:t>
      </w:r>
      <w:r w:rsidRPr="00F64B47">
        <w:rPr>
          <w:rFonts w:ascii="Courier New" w:hAnsi="Courier New" w:cs="Courier New"/>
          <w:i/>
          <w:iCs/>
          <w:sz w:val="16"/>
          <w:szCs w:val="20"/>
          <w:highlight w:val="green"/>
          <w:lang w:val="id-ID" w:eastAsia="id-ID"/>
        </w:rPr>
        <w:t>valueOf</w:t>
      </w:r>
      <w:r w:rsidRPr="00F64B47">
        <w:rPr>
          <w:rFonts w:ascii="Courier New" w:hAnsi="Courier New" w:cs="Courier New"/>
          <w:sz w:val="16"/>
          <w:szCs w:val="20"/>
          <w:highlight w:val="green"/>
          <w:lang w:val="id-ID" w:eastAsia="id-ID"/>
        </w:rPr>
        <w:t>(scomments));</w:t>
      </w:r>
    </w:p>
    <w:p w14:paraId="662857B7"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lang w:val="id-ID" w:eastAsia="id-ID"/>
        </w:rPr>
        <w:tab/>
      </w:r>
      <w:r w:rsidRPr="00F64B47">
        <w:rPr>
          <w:rFonts w:ascii="Courier New" w:hAnsi="Courier New" w:cs="Courier New"/>
          <w:sz w:val="16"/>
          <w:szCs w:val="20"/>
          <w:highlight w:val="cyan"/>
          <w:lang w:val="id-ID" w:eastAsia="id-ID"/>
        </w:rPr>
        <w:t xml:space="preserve">JTable table = </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Table(</w:t>
      </w:r>
      <w:r w:rsidRPr="00F64B47">
        <w:rPr>
          <w:rFonts w:ascii="Courier New" w:hAnsi="Courier New" w:cs="Courier New"/>
          <w:b/>
          <w:bCs/>
          <w:sz w:val="16"/>
          <w:szCs w:val="20"/>
          <w:highlight w:val="cyan"/>
          <w:lang w:val="id-ID" w:eastAsia="id-ID"/>
        </w:rPr>
        <w:t>this</w:t>
      </w:r>
      <w:r w:rsidRPr="00F64B47">
        <w:rPr>
          <w:rFonts w:ascii="Courier New" w:hAnsi="Courier New" w:cs="Courier New"/>
          <w:sz w:val="16"/>
          <w:szCs w:val="20"/>
          <w:highlight w:val="cyan"/>
          <w:lang w:val="id-ID" w:eastAsia="id-ID"/>
        </w:rPr>
        <w:t>);</w:t>
      </w:r>
    </w:p>
    <w:p w14:paraId="34BA042A"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 xml:space="preserve">JFrame frame = </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Frame();</w:t>
      </w:r>
    </w:p>
    <w:p w14:paraId="5F3E7C53"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Title("File Analysis Report");</w:t>
      </w:r>
    </w:p>
    <w:p w14:paraId="7B345769"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getContentPane().setLayout(</w:t>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BorderLayout());</w:t>
      </w:r>
    </w:p>
    <w:p w14:paraId="220A607E"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eastAsia="id-ID"/>
        </w:rPr>
      </w:pPr>
      <w:r w:rsidRPr="00F64B47">
        <w:rPr>
          <w:rFonts w:ascii="Courier New" w:hAnsi="Courier New" w:cs="Courier New"/>
          <w:sz w:val="16"/>
          <w:szCs w:val="20"/>
          <w:highlight w:val="cyan"/>
          <w:lang w:val="id-ID" w:eastAsia="id-ID"/>
        </w:rPr>
        <w:tab/>
        <w:t>frame.getContentPane().add(BorderLayout.CENTER,</w:t>
      </w:r>
    </w:p>
    <w:p w14:paraId="0324734E"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eastAsia="id-ID"/>
        </w:rPr>
        <w:t xml:space="preserve">      </w:t>
      </w:r>
      <w:r w:rsidRPr="00F64B47">
        <w:rPr>
          <w:rFonts w:ascii="Courier New" w:hAnsi="Courier New" w:cs="Courier New"/>
          <w:sz w:val="16"/>
          <w:szCs w:val="20"/>
          <w:highlight w:val="cyan"/>
          <w:lang w:eastAsia="id-ID"/>
        </w:rPr>
        <w:tab/>
      </w:r>
      <w:r w:rsidRPr="00F64B47">
        <w:rPr>
          <w:rFonts w:ascii="Courier New" w:hAnsi="Courier New" w:cs="Courier New"/>
          <w:b/>
          <w:bCs/>
          <w:sz w:val="16"/>
          <w:szCs w:val="20"/>
          <w:highlight w:val="cyan"/>
          <w:lang w:val="id-ID" w:eastAsia="id-ID"/>
        </w:rPr>
        <w:t>new</w:t>
      </w:r>
      <w:r w:rsidRPr="00F64B47">
        <w:rPr>
          <w:rFonts w:ascii="Courier New" w:hAnsi="Courier New" w:cs="Courier New"/>
          <w:sz w:val="16"/>
          <w:szCs w:val="20"/>
          <w:highlight w:val="cyan"/>
          <w:lang w:val="id-ID" w:eastAsia="id-ID"/>
        </w:rPr>
        <w:t xml:space="preserve"> JScrollPane(table));</w:t>
      </w:r>
    </w:p>
    <w:p w14:paraId="28682D49"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DefaultCloseOperation(JFrame.DISPOSE_ON_CLOSE);</w:t>
      </w:r>
    </w:p>
    <w:p w14:paraId="3F9E1AF8"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Size(500, 400);</w:t>
      </w:r>
    </w:p>
    <w:p w14:paraId="2F7D7795"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cyan"/>
          <w:lang w:val="id-ID" w:eastAsia="id-ID"/>
        </w:rPr>
      </w:pPr>
      <w:r w:rsidRPr="00F64B47">
        <w:rPr>
          <w:rFonts w:ascii="Courier New" w:hAnsi="Courier New" w:cs="Courier New"/>
          <w:sz w:val="16"/>
          <w:szCs w:val="20"/>
          <w:highlight w:val="cyan"/>
          <w:lang w:val="id-ID" w:eastAsia="id-ID"/>
        </w:rPr>
        <w:tab/>
        <w:t>frame.setVisible(</w:t>
      </w:r>
      <w:r w:rsidRPr="00F64B47">
        <w:rPr>
          <w:rFonts w:ascii="Courier New" w:hAnsi="Courier New" w:cs="Courier New"/>
          <w:b/>
          <w:bCs/>
          <w:sz w:val="16"/>
          <w:szCs w:val="20"/>
          <w:highlight w:val="cyan"/>
          <w:lang w:val="id-ID" w:eastAsia="id-ID"/>
        </w:rPr>
        <w:t>true</w:t>
      </w:r>
      <w:r w:rsidRPr="00F64B47">
        <w:rPr>
          <w:rFonts w:ascii="Courier New" w:hAnsi="Courier New" w:cs="Courier New"/>
          <w:sz w:val="16"/>
          <w:szCs w:val="20"/>
          <w:highlight w:val="cyan"/>
          <w:lang w:val="id-ID" w:eastAsia="id-ID"/>
        </w:rPr>
        <w:t>);</w:t>
      </w:r>
    </w:p>
    <w:p w14:paraId="7B6160A6" w14:textId="77777777" w:rsidR="00BA3401" w:rsidRPr="00C57198"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highlight w:val="darkGray"/>
          <w:lang w:val="id-ID" w:eastAsia="id-ID"/>
        </w:rPr>
      </w:pPr>
      <w:r w:rsidRPr="00C57198">
        <w:rPr>
          <w:rFonts w:ascii="Courier New" w:hAnsi="Courier New" w:cs="Courier New"/>
          <w:sz w:val="16"/>
          <w:szCs w:val="20"/>
          <w:highlight w:val="darkGray"/>
          <w:lang w:val="id-ID" w:eastAsia="id-ID"/>
        </w:rPr>
        <w:tab/>
        <w:t>guiobj.go.setText("Go");</w:t>
      </w:r>
    </w:p>
    <w:p w14:paraId="61C5B21E"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6"/>
          <w:szCs w:val="20"/>
          <w:lang w:eastAsia="id-ID"/>
        </w:rPr>
      </w:pPr>
      <w:r w:rsidRPr="00C57198">
        <w:rPr>
          <w:rFonts w:ascii="Courier New" w:hAnsi="Courier New" w:cs="Courier New"/>
          <w:sz w:val="16"/>
          <w:szCs w:val="20"/>
          <w:highlight w:val="darkGray"/>
          <w:lang w:val="id-ID" w:eastAsia="id-ID"/>
        </w:rPr>
        <w:tab/>
        <w:t>guiobj.go.setEnabled(</w:t>
      </w:r>
      <w:r w:rsidRPr="00C57198">
        <w:rPr>
          <w:rFonts w:ascii="Courier New" w:hAnsi="Courier New" w:cs="Courier New"/>
          <w:b/>
          <w:bCs/>
          <w:sz w:val="16"/>
          <w:szCs w:val="20"/>
          <w:highlight w:val="darkGray"/>
          <w:lang w:val="id-ID" w:eastAsia="id-ID"/>
        </w:rPr>
        <w:t>true</w:t>
      </w:r>
      <w:r w:rsidRPr="00C57198">
        <w:rPr>
          <w:rFonts w:ascii="Courier New" w:hAnsi="Courier New" w:cs="Courier New"/>
          <w:sz w:val="16"/>
          <w:szCs w:val="20"/>
          <w:highlight w:val="darkGray"/>
          <w:lang w:val="id-ID" w:eastAsia="id-ID"/>
        </w:rPr>
        <w:t>);</w:t>
      </w:r>
    </w:p>
    <w:p w14:paraId="784F25CD" w14:textId="77777777" w:rsidR="00BA3401" w:rsidRPr="00F64B47" w:rsidRDefault="00BA3401" w:rsidP="00BA3401">
      <w:pPr>
        <w:pBdr>
          <w:top w:val="single" w:sz="4" w:space="1" w:color="auto"/>
          <w:left w:val="single" w:sz="4" w:space="4" w:color="auto"/>
          <w:bottom w:val="single" w:sz="4" w:space="4" w:color="auto"/>
          <w:right w:val="single" w:sz="4" w:space="4" w:color="auto"/>
        </w:pBdr>
        <w:tabs>
          <w:tab w:val="left" w:pos="360"/>
          <w:tab w:val="left" w:pos="720"/>
          <w:tab w:val="left" w:pos="1080"/>
          <w:tab w:val="left" w:pos="1440"/>
          <w:tab w:val="left" w:pos="1800"/>
          <w:tab w:val="left" w:pos="2160"/>
        </w:tabs>
        <w:autoSpaceDE w:val="0"/>
        <w:autoSpaceDN w:val="0"/>
        <w:adjustRightInd w:val="0"/>
        <w:jc w:val="left"/>
        <w:rPr>
          <w:rFonts w:ascii="Courier New" w:hAnsi="Courier New" w:cs="Courier New"/>
          <w:sz w:val="18"/>
          <w:szCs w:val="20"/>
          <w:lang w:eastAsia="id-ID"/>
        </w:rPr>
      </w:pPr>
      <w:r w:rsidRPr="00F64B47">
        <w:rPr>
          <w:rFonts w:ascii="Courier New" w:hAnsi="Courier New" w:cs="Courier New"/>
          <w:sz w:val="16"/>
          <w:szCs w:val="20"/>
          <w:lang w:val="id-ID" w:eastAsia="id-ID"/>
        </w:rPr>
        <w:t>}</w:t>
      </w:r>
    </w:p>
    <w:p w14:paraId="0F6A21D0" w14:textId="77777777" w:rsidR="00BA3401" w:rsidRDefault="00BA3401" w:rsidP="00BA3401">
      <w:pPr>
        <w:pStyle w:val="Caption"/>
      </w:pPr>
      <w:bookmarkStart w:id="751" w:name="_Ref377376820"/>
      <w:bookmarkStart w:id="752" w:name="_Toc396498190"/>
      <w:bookmarkStart w:id="753" w:name="_Toc396905794"/>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49</w:t>
      </w:r>
      <w:r w:rsidR="009E6BF6">
        <w:fldChar w:fldCharType="end"/>
      </w:r>
      <w:bookmarkEnd w:id="751"/>
      <w:r>
        <w:t xml:space="preserve"> Hasil Data Uji Ketiga menggunakan algoritma WPGMA</w:t>
      </w:r>
      <w:r w:rsidR="00C76ADB">
        <w:t xml:space="preserve"> (Bagian 2)</w:t>
      </w:r>
      <w:bookmarkEnd w:id="752"/>
      <w:bookmarkEnd w:id="753"/>
    </w:p>
    <w:p w14:paraId="759FD13F" w14:textId="77777777" w:rsidR="00BA3401" w:rsidRDefault="00BA3401" w:rsidP="00BA3401"/>
    <w:p w14:paraId="0F2B4FEE" w14:textId="77777777" w:rsidR="00BA3401" w:rsidRPr="00603345"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lang w:eastAsia="id-ID"/>
        </w:rPr>
      </w:pPr>
      <w:r w:rsidRPr="00603345">
        <w:rPr>
          <w:rFonts w:ascii="Courier New" w:hAnsi="Courier New" w:cs="Courier New"/>
          <w:b/>
          <w:bCs/>
          <w:sz w:val="16"/>
          <w:szCs w:val="20"/>
          <w:lang w:eastAsia="id-ID"/>
        </w:rPr>
        <w:t>public</w:t>
      </w:r>
      <w:r w:rsidRPr="00603345">
        <w:rPr>
          <w:rFonts w:ascii="Courier New" w:hAnsi="Courier New" w:cs="Courier New"/>
          <w:sz w:val="16"/>
          <w:szCs w:val="20"/>
          <w:lang w:eastAsia="id-ID"/>
        </w:rPr>
        <w:t xml:space="preserve"> FacturesDebiteursPrinting(DatabaseAccess da, String filename, Object key1, Object key2) </w:t>
      </w:r>
      <w:r w:rsidRPr="00603345">
        <w:rPr>
          <w:rFonts w:ascii="Courier New" w:hAnsi="Courier New" w:cs="Courier New"/>
          <w:b/>
          <w:bCs/>
          <w:sz w:val="16"/>
          <w:szCs w:val="20"/>
          <w:lang w:eastAsia="id-ID"/>
        </w:rPr>
        <w:t>throws</w:t>
      </w:r>
      <w:r w:rsidRPr="00603345">
        <w:rPr>
          <w:rFonts w:ascii="Courier New" w:hAnsi="Courier New" w:cs="Courier New"/>
          <w:sz w:val="16"/>
          <w:szCs w:val="20"/>
          <w:lang w:eastAsia="id-ID"/>
        </w:rPr>
        <w:t xml:space="preserve"> Exception {</w:t>
      </w:r>
    </w:p>
    <w:p w14:paraId="0BA622A0" w14:textId="77777777" w:rsidR="00BA3401" w:rsidRPr="0086316C"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yellow"/>
          <w:lang w:eastAsia="id-ID"/>
        </w:rPr>
      </w:pPr>
      <w:r w:rsidRPr="00603345">
        <w:rPr>
          <w:rFonts w:ascii="Courier New" w:hAnsi="Courier New" w:cs="Courier New"/>
          <w:sz w:val="16"/>
          <w:szCs w:val="20"/>
          <w:lang w:eastAsia="id-ID"/>
        </w:rPr>
        <w:tab/>
      </w:r>
      <w:r w:rsidRPr="0086316C">
        <w:rPr>
          <w:rFonts w:ascii="Courier New" w:hAnsi="Courier New" w:cs="Courier New"/>
          <w:b/>
          <w:bCs/>
          <w:sz w:val="16"/>
          <w:szCs w:val="20"/>
          <w:highlight w:val="yellow"/>
          <w:lang w:eastAsia="id-ID"/>
        </w:rPr>
        <w:t>this</w:t>
      </w:r>
      <w:r w:rsidRPr="0086316C">
        <w:rPr>
          <w:rFonts w:ascii="Courier New" w:hAnsi="Courier New" w:cs="Courier New"/>
          <w:sz w:val="16"/>
          <w:szCs w:val="20"/>
          <w:highlight w:val="yellow"/>
          <w:lang w:eastAsia="id-ID"/>
        </w:rPr>
        <w:t>.logger = Logger.getLogger("GestionnaireLogger");</w:t>
      </w:r>
    </w:p>
    <w:p w14:paraId="7F8AFA56"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green"/>
          <w:lang w:eastAsia="id-ID"/>
        </w:rPr>
      </w:pPr>
      <w:r w:rsidRPr="00F72739">
        <w:rPr>
          <w:rFonts w:ascii="Courier New" w:hAnsi="Courier New" w:cs="Courier New"/>
          <w:sz w:val="16"/>
          <w:szCs w:val="20"/>
          <w:highlight w:val="green"/>
          <w:lang w:eastAsia="id-ID"/>
        </w:rPr>
        <w:tab/>
      </w:r>
      <w:r w:rsidRPr="00F72739">
        <w:rPr>
          <w:rFonts w:ascii="Courier New" w:hAnsi="Courier New" w:cs="Courier New"/>
          <w:b/>
          <w:bCs/>
          <w:sz w:val="16"/>
          <w:szCs w:val="20"/>
          <w:highlight w:val="green"/>
          <w:lang w:eastAsia="id-ID"/>
        </w:rPr>
        <w:t>this</w:t>
      </w:r>
      <w:r w:rsidRPr="00F72739">
        <w:rPr>
          <w:rFonts w:ascii="Courier New" w:hAnsi="Courier New" w:cs="Courier New"/>
          <w:sz w:val="16"/>
          <w:szCs w:val="20"/>
          <w:highlight w:val="green"/>
          <w:lang w:eastAsia="id-ID"/>
        </w:rPr>
        <w:t>.orggestionnaireData = (</w:t>
      </w:r>
      <w:r w:rsidRPr="00F72739">
        <w:rPr>
          <w:rFonts w:ascii="Courier New" w:hAnsi="Courier New" w:cs="Courier New"/>
          <w:b/>
          <w:bCs/>
          <w:sz w:val="16"/>
          <w:szCs w:val="20"/>
          <w:highlight w:val="green"/>
          <w:lang w:eastAsia="id-ID"/>
        </w:rPr>
        <w:t>new</w:t>
      </w:r>
      <w:r w:rsidRPr="00F72739">
        <w:rPr>
          <w:rFonts w:ascii="Courier New" w:hAnsi="Courier New" w:cs="Courier New"/>
          <w:sz w:val="16"/>
          <w:szCs w:val="20"/>
          <w:highlight w:val="green"/>
          <w:lang w:eastAsia="id-ID"/>
        </w:rPr>
        <w:t xml:space="preserve"> OrganismeGestionnaireXML(filename)).loadData();</w:t>
      </w:r>
    </w:p>
    <w:p w14:paraId="11B2A783" w14:textId="77777777" w:rsidR="00BA3401" w:rsidRPr="0086316C"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magenta"/>
          <w:lang w:eastAsia="id-ID"/>
        </w:rPr>
      </w:pPr>
      <w:r w:rsidRPr="0086316C">
        <w:rPr>
          <w:rFonts w:ascii="Courier New" w:hAnsi="Courier New" w:cs="Courier New"/>
          <w:sz w:val="16"/>
          <w:szCs w:val="20"/>
          <w:highlight w:val="magenta"/>
          <w:lang w:eastAsia="id-ID"/>
        </w:rPr>
        <w:tab/>
      </w:r>
      <w:r w:rsidRPr="0086316C">
        <w:rPr>
          <w:rFonts w:ascii="Courier New" w:hAnsi="Courier New" w:cs="Courier New"/>
          <w:b/>
          <w:bCs/>
          <w:sz w:val="16"/>
          <w:szCs w:val="20"/>
          <w:highlight w:val="magenta"/>
          <w:lang w:eastAsia="id-ID"/>
        </w:rPr>
        <w:t>this</w:t>
      </w:r>
      <w:r w:rsidRPr="0086316C">
        <w:rPr>
          <w:rFonts w:ascii="Courier New" w:hAnsi="Courier New" w:cs="Courier New"/>
          <w:sz w:val="16"/>
          <w:szCs w:val="20"/>
          <w:highlight w:val="magenta"/>
          <w:lang w:eastAsia="id-ID"/>
        </w:rPr>
        <w:t>.facturesDP = FacturesDP.getDataProvider(da);</w:t>
      </w:r>
    </w:p>
    <w:p w14:paraId="0DD10038" w14:textId="77777777" w:rsidR="00BA3401" w:rsidRPr="0086316C"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magenta"/>
          <w:lang w:eastAsia="id-ID"/>
        </w:rPr>
      </w:pPr>
      <w:r w:rsidRPr="0086316C">
        <w:rPr>
          <w:rFonts w:ascii="Courier New" w:hAnsi="Courier New" w:cs="Courier New"/>
          <w:sz w:val="16"/>
          <w:szCs w:val="20"/>
          <w:highlight w:val="magenta"/>
          <w:lang w:eastAsia="id-ID"/>
        </w:rPr>
        <w:tab/>
      </w:r>
      <w:r w:rsidRPr="0086316C">
        <w:rPr>
          <w:rFonts w:ascii="Courier New" w:hAnsi="Courier New" w:cs="Courier New"/>
          <w:b/>
          <w:bCs/>
          <w:sz w:val="16"/>
          <w:szCs w:val="20"/>
          <w:highlight w:val="magenta"/>
          <w:lang w:eastAsia="id-ID"/>
        </w:rPr>
        <w:t>this</w:t>
      </w:r>
      <w:r w:rsidRPr="0086316C">
        <w:rPr>
          <w:rFonts w:ascii="Courier New" w:hAnsi="Courier New" w:cs="Courier New"/>
          <w:sz w:val="16"/>
          <w:szCs w:val="20"/>
          <w:highlight w:val="magenta"/>
          <w:lang w:eastAsia="id-ID"/>
        </w:rPr>
        <w:t>.residentsDP = ResidentsDP.getDataProvider(da);</w:t>
      </w:r>
    </w:p>
    <w:p w14:paraId="26021D97" w14:textId="77777777" w:rsidR="00BA3401" w:rsidRPr="0086316C"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magenta"/>
          <w:lang w:eastAsia="id-ID"/>
        </w:rPr>
      </w:pPr>
      <w:r w:rsidRPr="0086316C">
        <w:rPr>
          <w:rFonts w:ascii="Courier New" w:hAnsi="Courier New" w:cs="Courier New"/>
          <w:sz w:val="16"/>
          <w:szCs w:val="20"/>
          <w:highlight w:val="magenta"/>
          <w:lang w:eastAsia="id-ID"/>
        </w:rPr>
        <w:tab/>
      </w:r>
      <w:r w:rsidRPr="0086316C">
        <w:rPr>
          <w:rFonts w:ascii="Courier New" w:hAnsi="Courier New" w:cs="Courier New"/>
          <w:b/>
          <w:bCs/>
          <w:sz w:val="16"/>
          <w:szCs w:val="20"/>
          <w:highlight w:val="magenta"/>
          <w:lang w:eastAsia="id-ID"/>
        </w:rPr>
        <w:t>this</w:t>
      </w:r>
      <w:r w:rsidRPr="0086316C">
        <w:rPr>
          <w:rFonts w:ascii="Courier New" w:hAnsi="Courier New" w:cs="Courier New"/>
          <w:sz w:val="16"/>
          <w:szCs w:val="20"/>
          <w:highlight w:val="magenta"/>
          <w:lang w:eastAsia="id-ID"/>
        </w:rPr>
        <w:t>.sectionsDP = SectionsDP.getDataProvider(da);</w:t>
      </w:r>
    </w:p>
    <w:p w14:paraId="3A35FB01" w14:textId="77777777" w:rsidR="00BA3401" w:rsidRPr="0086316C"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magenta"/>
          <w:lang w:eastAsia="id-ID"/>
        </w:rPr>
      </w:pPr>
      <w:r w:rsidRPr="0086316C">
        <w:rPr>
          <w:rFonts w:ascii="Courier New" w:hAnsi="Courier New" w:cs="Courier New"/>
          <w:sz w:val="16"/>
          <w:szCs w:val="20"/>
          <w:highlight w:val="magenta"/>
          <w:lang w:eastAsia="id-ID"/>
        </w:rPr>
        <w:tab/>
      </w:r>
      <w:r w:rsidRPr="0086316C">
        <w:rPr>
          <w:rFonts w:ascii="Courier New" w:hAnsi="Courier New" w:cs="Courier New"/>
          <w:b/>
          <w:bCs/>
          <w:sz w:val="16"/>
          <w:szCs w:val="20"/>
          <w:highlight w:val="magenta"/>
          <w:lang w:eastAsia="id-ID"/>
        </w:rPr>
        <w:t>this</w:t>
      </w:r>
      <w:r w:rsidRPr="0086316C">
        <w:rPr>
          <w:rFonts w:ascii="Courier New" w:hAnsi="Courier New" w:cs="Courier New"/>
          <w:sz w:val="16"/>
          <w:szCs w:val="20"/>
          <w:highlight w:val="magenta"/>
          <w:lang w:eastAsia="id-ID"/>
        </w:rPr>
        <w:t xml:space="preserve">.rubriquesFDP = RubriquesDeFacturesFDP.getFilteredDataProvider(da, </w:t>
      </w:r>
      <w:r w:rsidRPr="0086316C">
        <w:rPr>
          <w:rFonts w:ascii="Courier New" w:hAnsi="Courier New" w:cs="Courier New"/>
          <w:b/>
          <w:bCs/>
          <w:sz w:val="16"/>
          <w:szCs w:val="20"/>
          <w:highlight w:val="magenta"/>
          <w:lang w:eastAsia="id-ID"/>
        </w:rPr>
        <w:t>null</w:t>
      </w:r>
      <w:r w:rsidRPr="0086316C">
        <w:rPr>
          <w:rFonts w:ascii="Courier New" w:hAnsi="Courier New" w:cs="Courier New"/>
          <w:sz w:val="16"/>
          <w:szCs w:val="20"/>
          <w:highlight w:val="magenta"/>
          <w:lang w:eastAsia="id-ID"/>
        </w:rPr>
        <w:t>);</w:t>
      </w:r>
    </w:p>
    <w:p w14:paraId="43EB2456" w14:textId="77777777" w:rsidR="00BA3401" w:rsidRPr="0086316C"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magenta"/>
          <w:lang w:eastAsia="id-ID"/>
        </w:rPr>
      </w:pPr>
      <w:r w:rsidRPr="0086316C">
        <w:rPr>
          <w:rFonts w:ascii="Courier New" w:hAnsi="Courier New" w:cs="Courier New"/>
          <w:sz w:val="16"/>
          <w:szCs w:val="20"/>
          <w:highlight w:val="magenta"/>
          <w:lang w:eastAsia="id-ID"/>
        </w:rPr>
        <w:tab/>
      </w:r>
      <w:r w:rsidRPr="0086316C">
        <w:rPr>
          <w:rFonts w:ascii="Courier New" w:hAnsi="Courier New" w:cs="Courier New"/>
          <w:b/>
          <w:bCs/>
          <w:sz w:val="16"/>
          <w:szCs w:val="20"/>
          <w:highlight w:val="magenta"/>
          <w:lang w:eastAsia="id-ID"/>
        </w:rPr>
        <w:t>this</w:t>
      </w:r>
      <w:r w:rsidRPr="0086316C">
        <w:rPr>
          <w:rFonts w:ascii="Courier New" w:hAnsi="Courier New" w:cs="Courier New"/>
          <w:sz w:val="16"/>
          <w:szCs w:val="20"/>
          <w:highlight w:val="magenta"/>
          <w:lang w:eastAsia="id-ID"/>
        </w:rPr>
        <w:t>.orgpayeursDP = OrganismesPayeursDP.getDataProvider(da);</w:t>
      </w:r>
    </w:p>
    <w:p w14:paraId="2EDDE251"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line1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facturesDP.getRowNum(key1);</w:t>
      </w:r>
    </w:p>
    <w:p w14:paraId="1140068F"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line2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facturesDP.getRowNum(key2);</w:t>
      </w:r>
    </w:p>
    <w:p w14:paraId="60485A37"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startLine = Math.min(line1, line2);</w:t>
      </w:r>
    </w:p>
    <w:p w14:paraId="52B9C7A5"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endLine = Math.max(line1, line2);</w:t>
      </w:r>
    </w:p>
    <w:p w14:paraId="3C2CF2B6"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for</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line = startLine; line &lt;= endLine; line++) {</w:t>
      </w:r>
    </w:p>
    <w:p w14:paraId="23680DEE"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 xml:space="preserve">Object[] frow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facturesDP.getRow(line);</w:t>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 xml:space="preserve">    if</w:t>
      </w:r>
      <w:r w:rsidRPr="00F72739">
        <w:rPr>
          <w:rFonts w:ascii="Courier New" w:hAnsi="Courier New" w:cs="Courier New"/>
          <w:sz w:val="16"/>
          <w:szCs w:val="20"/>
          <w:highlight w:val="cyan"/>
          <w:lang w:eastAsia="id-ID"/>
        </w:rPr>
        <w:t xml:space="preserve"> (frow[7] != </w:t>
      </w:r>
      <w:r w:rsidRPr="00F72739">
        <w:rPr>
          <w:rFonts w:ascii="Courier New" w:hAnsi="Courier New" w:cs="Courier New"/>
          <w:b/>
          <w:bCs/>
          <w:sz w:val="16"/>
          <w:szCs w:val="20"/>
          <w:highlight w:val="cyan"/>
          <w:lang w:eastAsia="id-ID"/>
        </w:rPr>
        <w:t>null</w:t>
      </w:r>
      <w:r w:rsidRPr="00F72739">
        <w:rPr>
          <w:rFonts w:ascii="Courier New" w:hAnsi="Courier New" w:cs="Courier New"/>
          <w:sz w:val="16"/>
          <w:szCs w:val="20"/>
          <w:highlight w:val="cyan"/>
          <w:lang w:eastAsia="id-ID"/>
        </w:rPr>
        <w:t>) {</w:t>
      </w:r>
    </w:p>
    <w:p w14:paraId="69EB26D2"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clearFilters();</w:t>
      </w:r>
    </w:p>
    <w:p w14:paraId="7D3D2B70" w14:textId="77777777" w:rsidR="00BA3401"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p>
    <w:p w14:paraId="2EB87022" w14:textId="77777777" w:rsidR="00C76ADB" w:rsidRDefault="00C76ADB" w:rsidP="00C76ADB">
      <w:pPr>
        <w:pStyle w:val="Caption"/>
        <w:rPr>
          <w:rFonts w:ascii="Courier New" w:hAnsi="Courier New" w:cs="Courier New"/>
          <w:sz w:val="16"/>
          <w:szCs w:val="20"/>
          <w:highlight w:val="cyan"/>
          <w:lang w:eastAsia="id-ID"/>
        </w:rPr>
      </w:pPr>
      <w:bookmarkStart w:id="754" w:name="_Ref377505793"/>
      <w:bookmarkStart w:id="755" w:name="_Toc396498191"/>
      <w:bookmarkStart w:id="756" w:name="_Toc396905795"/>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50</w:t>
      </w:r>
      <w:r w:rsidR="009E6BF6">
        <w:fldChar w:fldCharType="end"/>
      </w:r>
      <w:bookmarkEnd w:id="754"/>
      <w:r>
        <w:t xml:space="preserve"> Hasil Data Uji Keempat menggunakan algoritma WPGMA (Bagian 1)</w:t>
      </w:r>
      <w:bookmarkEnd w:id="755"/>
      <w:bookmarkEnd w:id="756"/>
    </w:p>
    <w:p w14:paraId="74B29959" w14:textId="77777777" w:rsidR="00C76ADB" w:rsidRPr="00F72739" w:rsidRDefault="00C76ADB" w:rsidP="00C76ADB">
      <w:pP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p>
    <w:p w14:paraId="02B1D2BD" w14:textId="77777777" w:rsidR="00C76ADB"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lastRenderedPageBreak/>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00C76ADB" w:rsidRPr="00F72739">
        <w:rPr>
          <w:rFonts w:ascii="Courier New" w:hAnsi="Courier New" w:cs="Courier New"/>
          <w:sz w:val="16"/>
          <w:szCs w:val="20"/>
          <w:highlight w:val="cyan"/>
          <w:lang w:eastAsia="id-ID"/>
        </w:rPr>
        <w:t>rubriquesFDP.setDataFilters(</w:t>
      </w:r>
      <w:r w:rsidR="00C76ADB" w:rsidRPr="00F72739">
        <w:rPr>
          <w:rFonts w:ascii="Courier New" w:hAnsi="Courier New" w:cs="Courier New"/>
          <w:b/>
          <w:bCs/>
          <w:sz w:val="16"/>
          <w:szCs w:val="20"/>
          <w:highlight w:val="cyan"/>
          <w:lang w:eastAsia="id-ID"/>
        </w:rPr>
        <w:t>new</w:t>
      </w:r>
      <w:r w:rsidR="00C76ADB" w:rsidRPr="00F72739">
        <w:rPr>
          <w:rFonts w:ascii="Courier New" w:hAnsi="Courier New" w:cs="Courier New"/>
          <w:sz w:val="16"/>
          <w:szCs w:val="20"/>
          <w:highlight w:val="cyan"/>
          <w:lang w:eastAsia="id-ID"/>
        </w:rPr>
        <w:t xml:space="preserve"> DataFilter[] { </w:t>
      </w:r>
      <w:r w:rsidR="00C76ADB" w:rsidRPr="00F72739">
        <w:rPr>
          <w:rFonts w:ascii="Courier New" w:hAnsi="Courier New" w:cs="Courier New"/>
          <w:b/>
          <w:bCs/>
          <w:sz w:val="16"/>
          <w:szCs w:val="20"/>
          <w:highlight w:val="cyan"/>
          <w:lang w:eastAsia="id-ID"/>
        </w:rPr>
        <w:t>new</w:t>
      </w:r>
      <w:r w:rsidR="00C76ADB" w:rsidRPr="00F72739">
        <w:rPr>
          <w:rFonts w:ascii="Courier New" w:hAnsi="Courier New" w:cs="Courier New"/>
          <w:sz w:val="16"/>
          <w:szCs w:val="20"/>
          <w:highlight w:val="cyan"/>
          <w:lang w:eastAsia="id-ID"/>
        </w:rPr>
        <w:t xml:space="preserve"> DataFilter(1, frow[0]), </w:t>
      </w:r>
      <w:r w:rsidR="00C76ADB" w:rsidRPr="00F72739">
        <w:rPr>
          <w:rFonts w:ascii="Courier New" w:hAnsi="Courier New" w:cs="Courier New"/>
          <w:b/>
          <w:bCs/>
          <w:sz w:val="16"/>
          <w:szCs w:val="20"/>
          <w:highlight w:val="cyan"/>
          <w:lang w:eastAsia="id-ID"/>
        </w:rPr>
        <w:t>new</w:t>
      </w:r>
      <w:r w:rsidR="00C76ADB" w:rsidRPr="00F72739">
        <w:rPr>
          <w:rFonts w:ascii="Courier New" w:hAnsi="Courier New" w:cs="Courier New"/>
          <w:sz w:val="16"/>
          <w:szCs w:val="20"/>
          <w:highlight w:val="cyan"/>
          <w:lang w:eastAsia="id-ID"/>
        </w:rPr>
        <w:t xml:space="preserve"> DataFilter(11, </w:t>
      </w:r>
      <w:r w:rsidR="00C76ADB" w:rsidRPr="00F72739">
        <w:rPr>
          <w:rFonts w:ascii="Courier New" w:hAnsi="Courier New" w:cs="Courier New"/>
          <w:b/>
          <w:bCs/>
          <w:sz w:val="16"/>
          <w:szCs w:val="20"/>
          <w:highlight w:val="cyan"/>
          <w:lang w:eastAsia="id-ID"/>
        </w:rPr>
        <w:t>new</w:t>
      </w:r>
      <w:r w:rsidR="00C76ADB" w:rsidRPr="00F72739">
        <w:rPr>
          <w:rFonts w:ascii="Courier New" w:hAnsi="Courier New" w:cs="Courier New"/>
          <w:sz w:val="16"/>
          <w:szCs w:val="20"/>
          <w:highlight w:val="cyan"/>
          <w:lang w:eastAsia="id-ID"/>
        </w:rPr>
        <w:t xml:space="preserve"> Integer(0), DataFilter.NOT_EQUAL) });</w:t>
      </w:r>
    </w:p>
    <w:p w14:paraId="7AEE433F" w14:textId="77777777" w:rsidR="00BA3401" w:rsidRPr="00F72739" w:rsidRDefault="00C76ADB"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Pr>
          <w:rFonts w:ascii="Courier New" w:hAnsi="Courier New" w:cs="Courier New"/>
          <w:sz w:val="16"/>
          <w:szCs w:val="20"/>
          <w:highlight w:val="cyan"/>
          <w:lang w:eastAsia="id-ID"/>
        </w:rPr>
        <w:tab/>
      </w:r>
      <w:r>
        <w:rPr>
          <w:rFonts w:ascii="Courier New" w:hAnsi="Courier New" w:cs="Courier New"/>
          <w:sz w:val="16"/>
          <w:szCs w:val="20"/>
          <w:highlight w:val="cyan"/>
          <w:lang w:eastAsia="id-ID"/>
        </w:rPr>
        <w:tab/>
      </w:r>
      <w:r>
        <w:rPr>
          <w:rFonts w:ascii="Courier New" w:hAnsi="Courier New" w:cs="Courier New"/>
          <w:sz w:val="16"/>
          <w:szCs w:val="20"/>
          <w:highlight w:val="cyan"/>
          <w:lang w:eastAsia="id-ID"/>
        </w:rPr>
        <w:tab/>
      </w:r>
      <w:r>
        <w:rPr>
          <w:rFonts w:ascii="Courier New" w:hAnsi="Courier New" w:cs="Courier New"/>
          <w:sz w:val="16"/>
          <w:szCs w:val="20"/>
          <w:highlight w:val="cyan"/>
          <w:lang w:eastAsia="id-ID"/>
        </w:rPr>
        <w:tab/>
      </w:r>
      <w:r w:rsidR="00BA3401" w:rsidRPr="00F72739">
        <w:rPr>
          <w:rFonts w:ascii="Courier New" w:hAnsi="Courier New" w:cs="Courier New"/>
          <w:b/>
          <w:bCs/>
          <w:sz w:val="16"/>
          <w:szCs w:val="20"/>
          <w:highlight w:val="cyan"/>
          <w:lang w:eastAsia="id-ID"/>
        </w:rPr>
        <w:t>int</w:t>
      </w:r>
      <w:r w:rsidR="00BA3401" w:rsidRPr="00F72739">
        <w:rPr>
          <w:rFonts w:ascii="Courier New" w:hAnsi="Courier New" w:cs="Courier New"/>
          <w:sz w:val="16"/>
          <w:szCs w:val="20"/>
          <w:highlight w:val="cyan"/>
          <w:lang w:eastAsia="id-ID"/>
        </w:rPr>
        <w:t xml:space="preserve"> rowcount = </w:t>
      </w:r>
      <w:r w:rsidR="00BA3401" w:rsidRPr="00F72739">
        <w:rPr>
          <w:rFonts w:ascii="Courier New" w:hAnsi="Courier New" w:cs="Courier New"/>
          <w:b/>
          <w:bCs/>
          <w:sz w:val="16"/>
          <w:szCs w:val="20"/>
          <w:highlight w:val="cyan"/>
          <w:lang w:eastAsia="id-ID"/>
        </w:rPr>
        <w:t>this</w:t>
      </w:r>
      <w:r w:rsidR="00BA3401" w:rsidRPr="00F72739">
        <w:rPr>
          <w:rFonts w:ascii="Courier New" w:hAnsi="Courier New" w:cs="Courier New"/>
          <w:sz w:val="16"/>
          <w:szCs w:val="20"/>
          <w:highlight w:val="cyan"/>
          <w:lang w:eastAsia="id-ID"/>
        </w:rPr>
        <w:t>.rubriquesFDP.getRowCount();</w:t>
      </w:r>
    </w:p>
    <w:p w14:paraId="2196B6A3"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rubriquesOnPage) {</w:t>
      </w:r>
    </w:p>
    <w:p w14:paraId="2DE9413D"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pagecount = rowcount / rubriquesOnPage;</w:t>
      </w:r>
    </w:p>
    <w:p w14:paraId="68789993"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 rubriquesOnPage) != 0) {</w:t>
      </w:r>
    </w:p>
    <w:p w14:paraId="75A88320"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count++;</w:t>
      </w:r>
    </w:p>
    <w:p w14:paraId="5CBB63F3"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1BF64EE6"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for</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i = 0; i &lt; pagecount; i++)</w:t>
      </w:r>
    </w:p>
    <w:p w14:paraId="533D9D6D"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0, i * rubriquesOnPage, i + 1, pagecount));</w:t>
      </w:r>
    </w:p>
    <w:p w14:paraId="7DCD508F"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 xml:space="preserve">} </w:t>
      </w:r>
      <w:r w:rsidRPr="00F72739">
        <w:rPr>
          <w:rFonts w:ascii="Courier New" w:hAnsi="Courier New" w:cs="Courier New"/>
          <w:b/>
          <w:bCs/>
          <w:sz w:val="16"/>
          <w:szCs w:val="20"/>
          <w:highlight w:val="cyan"/>
          <w:lang w:eastAsia="id-ID"/>
        </w:rPr>
        <w:t>else</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0) {</w:t>
      </w:r>
    </w:p>
    <w:p w14:paraId="489888B7"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0, 0, 1, 1));</w:t>
      </w:r>
    </w:p>
    <w:p w14:paraId="1EC1BD9B"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0993B715"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02E356F5"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frow[8] != </w:t>
      </w:r>
      <w:r w:rsidRPr="00F72739">
        <w:rPr>
          <w:rFonts w:ascii="Courier New" w:hAnsi="Courier New" w:cs="Courier New"/>
          <w:b/>
          <w:bCs/>
          <w:sz w:val="16"/>
          <w:szCs w:val="20"/>
          <w:highlight w:val="cyan"/>
          <w:lang w:eastAsia="id-ID"/>
        </w:rPr>
        <w:t>null</w:t>
      </w:r>
      <w:r w:rsidRPr="00F72739">
        <w:rPr>
          <w:rFonts w:ascii="Courier New" w:hAnsi="Courier New" w:cs="Courier New"/>
          <w:sz w:val="16"/>
          <w:szCs w:val="20"/>
          <w:highlight w:val="cyan"/>
          <w:lang w:eastAsia="id-ID"/>
        </w:rPr>
        <w:t>) {</w:t>
      </w:r>
    </w:p>
    <w:p w14:paraId="668B9C90"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clearFilters();</w:t>
      </w:r>
    </w:p>
    <w:p w14:paraId="15023CEC"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rubriquesFDP.setDataFilters(</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 {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 frow[0]),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DataFilter(13, </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Integer(0), DataFilter.NOT_EQUAL) });</w:t>
      </w:r>
    </w:p>
    <w:p w14:paraId="11E7F6D7"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rowcount = </w:t>
      </w:r>
      <w:r w:rsidRPr="00F72739">
        <w:rPr>
          <w:rFonts w:ascii="Courier New" w:hAnsi="Courier New" w:cs="Courier New"/>
          <w:b/>
          <w:bCs/>
          <w:sz w:val="16"/>
          <w:szCs w:val="20"/>
          <w:highlight w:val="cyan"/>
          <w:lang w:eastAsia="id-ID"/>
        </w:rPr>
        <w:t>this</w:t>
      </w:r>
      <w:r w:rsidRPr="00F72739">
        <w:rPr>
          <w:rFonts w:ascii="Courier New" w:hAnsi="Courier New" w:cs="Courier New"/>
          <w:sz w:val="16"/>
          <w:szCs w:val="20"/>
          <w:highlight w:val="cyan"/>
          <w:lang w:eastAsia="id-ID"/>
        </w:rPr>
        <w:t>.rubriquesFDP.getRowCount();</w:t>
      </w:r>
    </w:p>
    <w:p w14:paraId="0AF54610"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rubriquesOnPage) {</w:t>
      </w:r>
    </w:p>
    <w:p w14:paraId="7E8D90E0"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pagecount = rowcount / rubriquesOnPage;</w:t>
      </w:r>
    </w:p>
    <w:p w14:paraId="17FBE301"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 rubriquesOnPage) != 0) {</w:t>
      </w:r>
    </w:p>
    <w:p w14:paraId="35405A22"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count++;</w:t>
      </w:r>
    </w:p>
    <w:p w14:paraId="00CE89BF"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0E870B21"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b/>
          <w:bCs/>
          <w:sz w:val="16"/>
          <w:szCs w:val="20"/>
          <w:highlight w:val="cyan"/>
          <w:lang w:eastAsia="id-ID"/>
        </w:rPr>
        <w:t>for</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nt</w:t>
      </w:r>
      <w:r w:rsidRPr="00F72739">
        <w:rPr>
          <w:rFonts w:ascii="Courier New" w:hAnsi="Courier New" w:cs="Courier New"/>
          <w:sz w:val="16"/>
          <w:szCs w:val="20"/>
          <w:highlight w:val="cyan"/>
          <w:lang w:eastAsia="id-ID"/>
        </w:rPr>
        <w:t xml:space="preserve"> i = 0; i &lt; pagecount; i++)</w:t>
      </w:r>
    </w:p>
    <w:p w14:paraId="6DC2A0F1"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1, i * rubriquesOnPage, i + 1, pagecount));</w:t>
      </w:r>
    </w:p>
    <w:p w14:paraId="5EA52C7B"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 xml:space="preserve">} </w:t>
      </w:r>
      <w:r w:rsidRPr="00F72739">
        <w:rPr>
          <w:rFonts w:ascii="Courier New" w:hAnsi="Courier New" w:cs="Courier New"/>
          <w:b/>
          <w:bCs/>
          <w:sz w:val="16"/>
          <w:szCs w:val="20"/>
          <w:highlight w:val="cyan"/>
          <w:lang w:eastAsia="id-ID"/>
        </w:rPr>
        <w:t>else</w:t>
      </w:r>
      <w:r w:rsidRPr="00F72739">
        <w:rPr>
          <w:rFonts w:ascii="Courier New" w:hAnsi="Courier New" w:cs="Courier New"/>
          <w:sz w:val="16"/>
          <w:szCs w:val="20"/>
          <w:highlight w:val="cyan"/>
          <w:lang w:eastAsia="id-ID"/>
        </w:rPr>
        <w:t xml:space="preserve"> </w:t>
      </w:r>
      <w:r w:rsidRPr="00F72739">
        <w:rPr>
          <w:rFonts w:ascii="Courier New" w:hAnsi="Courier New" w:cs="Courier New"/>
          <w:b/>
          <w:bCs/>
          <w:sz w:val="16"/>
          <w:szCs w:val="20"/>
          <w:highlight w:val="cyan"/>
          <w:lang w:eastAsia="id-ID"/>
        </w:rPr>
        <w:t>if</w:t>
      </w:r>
      <w:r w:rsidRPr="00F72739">
        <w:rPr>
          <w:rFonts w:ascii="Courier New" w:hAnsi="Courier New" w:cs="Courier New"/>
          <w:sz w:val="16"/>
          <w:szCs w:val="20"/>
          <w:highlight w:val="cyan"/>
          <w:lang w:eastAsia="id-ID"/>
        </w:rPr>
        <w:t xml:space="preserve"> (rowcount &gt; 0) {</w:t>
      </w:r>
    </w:p>
    <w:p w14:paraId="01A854B6"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pageList.add(</w:t>
      </w:r>
      <w:r w:rsidRPr="00F72739">
        <w:rPr>
          <w:rFonts w:ascii="Courier New" w:hAnsi="Courier New" w:cs="Courier New"/>
          <w:b/>
          <w:bCs/>
          <w:sz w:val="16"/>
          <w:szCs w:val="20"/>
          <w:highlight w:val="cyan"/>
          <w:lang w:eastAsia="id-ID"/>
        </w:rPr>
        <w:t>new</w:t>
      </w:r>
      <w:r w:rsidRPr="00F72739">
        <w:rPr>
          <w:rFonts w:ascii="Courier New" w:hAnsi="Courier New" w:cs="Courier New"/>
          <w:sz w:val="16"/>
          <w:szCs w:val="20"/>
          <w:highlight w:val="cyan"/>
          <w:lang w:eastAsia="id-ID"/>
        </w:rPr>
        <w:t xml:space="preserve"> FacturePageInfo(line, 1, 0, 1, 1));</w:t>
      </w:r>
    </w:p>
    <w:p w14:paraId="31C67E6B"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26ECA079"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5ED4F984" w14:textId="77777777" w:rsidR="00BA3401" w:rsidRPr="00F72739"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s>
        <w:autoSpaceDE w:val="0"/>
        <w:autoSpaceDN w:val="0"/>
        <w:adjustRightInd w:val="0"/>
        <w:jc w:val="left"/>
        <w:rPr>
          <w:rFonts w:ascii="Courier New" w:hAnsi="Courier New" w:cs="Courier New"/>
          <w:sz w:val="16"/>
          <w:szCs w:val="20"/>
          <w:highlight w:val="cyan"/>
          <w:lang w:eastAsia="id-ID"/>
        </w:rPr>
      </w:pPr>
      <w:r w:rsidRPr="00F72739">
        <w:rPr>
          <w:rFonts w:ascii="Courier New" w:hAnsi="Courier New" w:cs="Courier New"/>
          <w:sz w:val="16"/>
          <w:szCs w:val="20"/>
          <w:highlight w:val="cyan"/>
          <w:lang w:eastAsia="id-ID"/>
        </w:rPr>
        <w:tab/>
      </w:r>
      <w:r w:rsidRPr="00F72739">
        <w:rPr>
          <w:rFonts w:ascii="Courier New" w:hAnsi="Courier New" w:cs="Courier New"/>
          <w:sz w:val="16"/>
          <w:szCs w:val="20"/>
          <w:highlight w:val="cyan"/>
          <w:lang w:eastAsia="id-ID"/>
        </w:rPr>
        <w:tab/>
        <w:t>}</w:t>
      </w:r>
    </w:p>
    <w:p w14:paraId="2B751DF3" w14:textId="77777777" w:rsidR="00BA3401" w:rsidRPr="006C3F3C" w:rsidRDefault="00BA3401" w:rsidP="00BA3401">
      <w:pPr>
        <w:pBdr>
          <w:top w:val="single" w:sz="4" w:space="1" w:color="auto"/>
          <w:left w:val="single" w:sz="4" w:space="4" w:color="auto"/>
          <w:bottom w:val="single" w:sz="4" w:space="1" w:color="auto"/>
          <w:right w:val="single" w:sz="4" w:space="4"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240"/>
          <w:tab w:val="left" w:pos="3600"/>
          <w:tab w:val="left" w:pos="3960"/>
          <w:tab w:val="left" w:pos="4320"/>
        </w:tabs>
        <w:autoSpaceDE w:val="0"/>
        <w:autoSpaceDN w:val="0"/>
        <w:adjustRightInd w:val="0"/>
        <w:jc w:val="left"/>
        <w:rPr>
          <w:rFonts w:ascii="Courier New" w:hAnsi="Courier New" w:cs="Courier New"/>
          <w:sz w:val="16"/>
          <w:szCs w:val="20"/>
          <w:lang w:eastAsia="id-ID"/>
        </w:rPr>
      </w:pPr>
      <w:r w:rsidRPr="00F72739">
        <w:rPr>
          <w:rFonts w:ascii="Courier New" w:hAnsi="Courier New" w:cs="Courier New"/>
          <w:sz w:val="16"/>
          <w:szCs w:val="20"/>
          <w:highlight w:val="cyan"/>
          <w:lang w:eastAsia="id-ID"/>
        </w:rPr>
        <w:tab/>
        <w:t>}</w:t>
      </w:r>
    </w:p>
    <w:p w14:paraId="470ABF1B" w14:textId="77777777" w:rsidR="00BA3401" w:rsidRDefault="00BA3401" w:rsidP="00BA3401">
      <w:pPr>
        <w:pStyle w:val="Caption"/>
      </w:pPr>
      <w:bookmarkStart w:id="757" w:name="_Ref377376826"/>
      <w:bookmarkStart w:id="758" w:name="_Toc396498192"/>
      <w:bookmarkStart w:id="759" w:name="_Toc396905796"/>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51</w:t>
      </w:r>
      <w:r w:rsidR="009E6BF6">
        <w:fldChar w:fldCharType="end"/>
      </w:r>
      <w:bookmarkEnd w:id="757"/>
      <w:r>
        <w:t xml:space="preserve"> Hasil Data Uji Keempat menggunakan algoritma WPGMA</w:t>
      </w:r>
      <w:r w:rsidR="00C76ADB">
        <w:t xml:space="preserve"> (Bagian 2)</w:t>
      </w:r>
      <w:bookmarkEnd w:id="758"/>
      <w:bookmarkEnd w:id="759"/>
    </w:p>
    <w:p w14:paraId="025241C2" w14:textId="77777777" w:rsidR="00BA3401" w:rsidRDefault="00BA3401" w:rsidP="00BA3401"/>
    <w:p w14:paraId="28B165E0" w14:textId="77777777" w:rsidR="00BA3401" w:rsidRPr="00603345"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public void run() {</w:t>
      </w:r>
    </w:p>
    <w:p w14:paraId="389E1746"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603345">
        <w:rPr>
          <w:rFonts w:ascii="Courier New" w:hAnsi="Courier New" w:cs="Courier New"/>
          <w:sz w:val="16"/>
          <w:szCs w:val="16"/>
        </w:rPr>
        <w:tab/>
      </w:r>
      <w:r w:rsidRPr="0086316C">
        <w:rPr>
          <w:rFonts w:ascii="Courier New" w:hAnsi="Courier New" w:cs="Courier New"/>
          <w:sz w:val="16"/>
          <w:szCs w:val="16"/>
          <w:highlight w:val="green"/>
        </w:rPr>
        <w:t>try {</w:t>
      </w:r>
    </w:p>
    <w:p w14:paraId="23EF9B31"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while (!isInterrupted()) {</w:t>
      </w:r>
    </w:p>
    <w:p w14:paraId="3A217A92"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byte[] packet = connection.readPacket();</w:t>
      </w:r>
    </w:p>
    <w:p w14:paraId="31680FBA" w14:textId="77777777" w:rsidR="008C6458" w:rsidRDefault="008C6458" w:rsidP="008C6458">
      <w:pPr>
        <w:pStyle w:val="Caption"/>
        <w:rPr>
          <w:rFonts w:ascii="Courier New" w:hAnsi="Courier New" w:cs="Courier New"/>
          <w:sz w:val="16"/>
          <w:highlight w:val="green"/>
        </w:rPr>
      </w:pPr>
      <w:bookmarkStart w:id="760" w:name="_Ref377505813"/>
      <w:bookmarkStart w:id="761" w:name="_Toc396498193"/>
      <w:bookmarkStart w:id="762" w:name="_Toc396905797"/>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52</w:t>
      </w:r>
      <w:r w:rsidR="009E6BF6">
        <w:fldChar w:fldCharType="end"/>
      </w:r>
      <w:bookmarkEnd w:id="760"/>
      <w:r>
        <w:t xml:space="preserve"> Hasil Data Uji Kelima menggunakan algoritma WPGMA (Bagian 1)</w:t>
      </w:r>
      <w:bookmarkEnd w:id="761"/>
      <w:bookmarkEnd w:id="762"/>
    </w:p>
    <w:p w14:paraId="00302080" w14:textId="77777777" w:rsidR="008C6458" w:rsidRDefault="008C6458"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lastRenderedPageBreak/>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if (packet == null || packet.length == 0)</w:t>
      </w:r>
    </w:p>
    <w:p w14:paraId="515B7E61"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break;</w:t>
      </w:r>
    </w:p>
    <w:p w14:paraId="3E0C2BB4"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if (packet.length &lt; Packet.FLAGS_INDEX) {</w:t>
      </w:r>
    </w:p>
    <w:p w14:paraId="73F55FCB"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logWriter.println("&gt;&gt;&gt;&gt;&gt;&gt;&gt;&gt;&gt;&gt; PacketDispatcher WARNING: WRONG received packet size = " + packet.length);</w:t>
      </w:r>
    </w:p>
    <w:p w14:paraId="2768F2EC"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 else {</w:t>
      </w:r>
    </w:p>
    <w:p w14:paraId="003C0B19"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int flag = packet[Packet.FLAGS_INDEX] &amp; 0xFF;</w:t>
      </w:r>
    </w:p>
    <w:p w14:paraId="1A827CE0"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if (flag != 0) {</w:t>
      </w:r>
    </w:p>
    <w:p w14:paraId="1AFD5919"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if (flag != Packet.REPLY_PACKET_FLAG) {</w:t>
      </w:r>
    </w:p>
    <w:p w14:paraId="044FCD03"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logWriter.println("&gt;&gt;&gt;&gt;&gt;&gt;&gt;&gt;&gt;&gt; PacketDispatcher WARNING: WRONG received packet flags = " + Integer.toHexString(flag));</w:t>
      </w:r>
    </w:p>
    <w:p w14:paraId="0478A93C"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w:t>
      </w:r>
    </w:p>
    <w:p w14:paraId="24011EAB"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w:t>
      </w:r>
    </w:p>
    <w:p w14:paraId="5A023E9E"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w:t>
      </w:r>
    </w:p>
    <w:p w14:paraId="23290B97"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if (Packet.isReply(packet)) {</w:t>
      </w:r>
    </w:p>
    <w:p w14:paraId="78AE71AD"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green"/>
        </w:rPr>
      </w:pP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r>
      <w:r w:rsidRPr="0086316C">
        <w:rPr>
          <w:rFonts w:ascii="Courier New" w:hAnsi="Courier New" w:cs="Courier New"/>
          <w:sz w:val="16"/>
          <w:szCs w:val="16"/>
          <w:highlight w:val="green"/>
        </w:rPr>
        <w:tab/>
        <w:t>ReplyPacket replyPacket = new ReplyPacket(packet);</w:t>
      </w:r>
    </w:p>
    <w:p w14:paraId="574BE12C"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int packetLength = replyPacket.getLength();</w:t>
      </w:r>
    </w:p>
    <w:p w14:paraId="150A4169"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if (packetLength &lt; Packet.HEADER_SIZE) {</w:t>
      </w:r>
    </w:p>
    <w:p w14:paraId="457C0640"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logWriter.println("&gt;&gt;&gt;&gt;&gt;&gt;&gt;&gt;&gt;&gt; PacketDispatcher WARNING: WRONG received packet length = " + packetLength);</w:t>
      </w:r>
    </w:p>
    <w:p w14:paraId="4208AC6D"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w:t>
      </w:r>
    </w:p>
    <w:p w14:paraId="61CBB001"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if (commandsNumberForTrace &gt; 0) {</w:t>
      </w:r>
    </w:p>
    <w:p w14:paraId="5E2C1178"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int replyID = replyPacket.getId();</w:t>
      </w:r>
    </w:p>
    <w:p w14:paraId="5BA71324"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int begCommandId = begCommandIdForTrace &gt; 1 ? begCommandIdForTrace : 1;</w:t>
      </w:r>
    </w:p>
    <w:p w14:paraId="33963128"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if (replyID &gt;= begCommandId) {</w:t>
      </w:r>
    </w:p>
    <w:p w14:paraId="23E8A6A5"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if ((replyID - begCommandId) &lt; commandsNumberForTrace) {</w:t>
      </w:r>
    </w:p>
    <w:p w14:paraId="2F4DDCFD"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logWriter.println("&gt;&gt;&gt;&gt;&gt;&gt;&gt;&gt;&gt;&gt; PacketDispatcher: Received REPLY ID = " + replyID);</w:t>
      </w:r>
    </w:p>
    <w:p w14:paraId="59238F9B"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w:t>
      </w:r>
    </w:p>
    <w:p w14:paraId="444901E7"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w:t>
      </w:r>
    </w:p>
    <w:p w14:paraId="3FDAD788"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w:t>
      </w:r>
    </w:p>
    <w:p w14:paraId="498B435D"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blue"/>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commandsSynchronyzer.notifyThread(replyPacket);</w:t>
      </w:r>
    </w:p>
    <w:p w14:paraId="7EA42125"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r>
      <w:r w:rsidRPr="0086316C">
        <w:rPr>
          <w:rFonts w:ascii="Courier New" w:hAnsi="Courier New" w:cs="Courier New"/>
          <w:sz w:val="16"/>
          <w:szCs w:val="16"/>
          <w:highlight w:val="blue"/>
        </w:rPr>
        <w:tab/>
        <w:t xml:space="preserve">} </w:t>
      </w:r>
      <w:r w:rsidRPr="00F72739">
        <w:rPr>
          <w:rFonts w:ascii="Courier New" w:hAnsi="Courier New" w:cs="Courier New"/>
          <w:sz w:val="16"/>
          <w:szCs w:val="16"/>
          <w:highlight w:val="cyan"/>
        </w:rPr>
        <w:t>else {</w:t>
      </w:r>
    </w:p>
    <w:p w14:paraId="79988AE3"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86316C">
        <w:rPr>
          <w:rFonts w:ascii="Courier New" w:hAnsi="Courier New" w:cs="Courier New"/>
          <w:sz w:val="16"/>
          <w:szCs w:val="16"/>
          <w:highlight w:val="darkCyan"/>
        </w:rPr>
        <w:tab/>
      </w:r>
      <w:r w:rsidRPr="0086316C">
        <w:rPr>
          <w:rFonts w:ascii="Courier New" w:hAnsi="Courier New" w:cs="Courier New"/>
          <w:sz w:val="16"/>
          <w:szCs w:val="16"/>
          <w:highlight w:val="darkCyan"/>
        </w:rPr>
        <w:tab/>
      </w:r>
      <w:r w:rsidRPr="0086316C">
        <w:rPr>
          <w:rFonts w:ascii="Courier New" w:hAnsi="Courier New" w:cs="Courier New"/>
          <w:sz w:val="16"/>
          <w:szCs w:val="16"/>
          <w:highlight w:val="darkCyan"/>
        </w:rPr>
        <w:tab/>
      </w:r>
      <w:r w:rsidRPr="0086316C">
        <w:rPr>
          <w:rFonts w:ascii="Courier New" w:hAnsi="Courier New" w:cs="Courier New"/>
          <w:sz w:val="16"/>
          <w:szCs w:val="16"/>
          <w:highlight w:val="darkCyan"/>
        </w:rPr>
        <w:tab/>
        <w:t>EventPacket eventPacket = new EventPacket(packet);</w:t>
      </w:r>
    </w:p>
    <w:p w14:paraId="6C152FCE"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86316C">
        <w:rPr>
          <w:rFonts w:ascii="Courier New" w:hAnsi="Courier New" w:cs="Courier New"/>
          <w:sz w:val="16"/>
          <w:szCs w:val="16"/>
          <w:highlight w:val="darkCyan"/>
        </w:rPr>
        <w:tab/>
      </w:r>
      <w:r w:rsidRPr="0086316C">
        <w:rPr>
          <w:rFonts w:ascii="Courier New" w:hAnsi="Courier New" w:cs="Courier New"/>
          <w:sz w:val="16"/>
          <w:szCs w:val="16"/>
          <w:highlight w:val="darkCyan"/>
        </w:rPr>
        <w:tab/>
      </w:r>
      <w:r w:rsidRPr="0086316C">
        <w:rPr>
          <w:rFonts w:ascii="Courier New" w:hAnsi="Courier New" w:cs="Courier New"/>
          <w:sz w:val="16"/>
          <w:szCs w:val="16"/>
          <w:highlight w:val="darkCyan"/>
        </w:rPr>
        <w:tab/>
      </w:r>
      <w:r w:rsidRPr="0086316C">
        <w:rPr>
          <w:rFonts w:ascii="Courier New" w:hAnsi="Courier New" w:cs="Courier New"/>
          <w:sz w:val="16"/>
          <w:szCs w:val="16"/>
          <w:highlight w:val="darkCyan"/>
        </w:rPr>
        <w:tab/>
        <w:t>ParsedEvent[] parsedEvents = ParsedEvent.parseEventPacket(eventPacket);</w:t>
      </w:r>
    </w:p>
    <w:p w14:paraId="03D7F018"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eventRequestIDForTrace &gt;= 0) || (eventKindForTrace &gt; 0)) {</w:t>
      </w:r>
    </w:p>
    <w:p w14:paraId="0E227EBF"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for (int i = 0; i &lt; parsedEvents.length; i++) {</w:t>
      </w:r>
    </w:p>
    <w:p w14:paraId="5C651770"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boolean trace = false;</w:t>
      </w:r>
    </w:p>
    <w:p w14:paraId="2D410A6A"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nt eventRequestID = parsedEvents[i].getRequestID();</w:t>
      </w:r>
    </w:p>
    <w:p w14:paraId="33395F79"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eventRequestIDForTrace == 0) {</w:t>
      </w:r>
    </w:p>
    <w:p w14:paraId="3B106C11" w14:textId="77777777" w:rsidR="008C6458" w:rsidRDefault="008C6458" w:rsidP="008C6458">
      <w:pPr>
        <w:pStyle w:val="Caption"/>
      </w:pPr>
      <w:bookmarkStart w:id="763" w:name="_Toc396498194"/>
      <w:bookmarkStart w:id="764" w:name="_Toc396905798"/>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53</w:t>
      </w:r>
      <w:r w:rsidR="009E6BF6">
        <w:fldChar w:fldCharType="end"/>
      </w:r>
      <w:r>
        <w:t xml:space="preserve"> Hasil Data Uji Kelima menggunakan algoritma WPGMA (Bagian 2)</w:t>
      </w:r>
      <w:bookmarkEnd w:id="763"/>
      <w:bookmarkEnd w:id="764"/>
    </w:p>
    <w:p w14:paraId="000E8A1E" w14:textId="77777777" w:rsidR="003E5604" w:rsidRPr="003E5604" w:rsidRDefault="003E5604" w:rsidP="003E5604">
      <w:pPr>
        <w:rPr>
          <w:sz w:val="18"/>
          <w:highlight w:val="cyan"/>
        </w:rPr>
      </w:pPr>
    </w:p>
    <w:p w14:paraId="48D54E61" w14:textId="77777777" w:rsidR="00682CBE" w:rsidRDefault="00682CBE"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lastRenderedPageBreak/>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trace = true;</w:t>
      </w:r>
    </w:p>
    <w:p w14:paraId="3A2CC2E5"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 else {</w:t>
      </w:r>
    </w:p>
    <w:p w14:paraId="623DA2A2"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eventRequestID == eventRequestIDForTrace) {</w:t>
      </w:r>
    </w:p>
    <w:p w14:paraId="7194F9B7"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trace = true;</w:t>
      </w:r>
    </w:p>
    <w:p w14:paraId="7B3CCBA7"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665DAE57"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32F6365E"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byte eventKind = parsedEvents[i].getEventKind();</w:t>
      </w:r>
    </w:p>
    <w:p w14:paraId="2A908A2B"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eventKind == eventKindForTrace) {</w:t>
      </w:r>
    </w:p>
    <w:p w14:paraId="06115B2E"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trace = true;</w:t>
      </w:r>
    </w:p>
    <w:p w14:paraId="62E3B918"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5540AF33"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if (trace) {</w:t>
      </w:r>
    </w:p>
    <w:p w14:paraId="2D8E1D6E"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logWriter.println("&gt;&gt;&gt;&gt;&gt;&gt;&gt;&gt;&gt;&gt; PacketDispatcher: Received_EVENT[" + i + "]: eventRequestID= " + eventRequestID + "; eventKind =  " + eventKind + "("</w:t>
      </w:r>
      <w:r w:rsidRPr="00F72739">
        <w:rPr>
          <w:rFonts w:ascii="Courier New" w:hAnsi="Courier New" w:cs="Courier New"/>
          <w:sz w:val="16"/>
          <w:szCs w:val="16"/>
          <w:highlight w:val="cyan"/>
        </w:rPr>
        <w:tab/>
        <w:t>+ JDWPConstants.EventKind.getName(eventKind) + ")");</w:t>
      </w:r>
    </w:p>
    <w:p w14:paraId="400BE000"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229D2E14"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02FD7316"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5034C0D9"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Cyan"/>
        </w:rPr>
      </w:pPr>
      <w:r w:rsidRPr="0086316C">
        <w:rPr>
          <w:rFonts w:ascii="Courier New" w:hAnsi="Courier New" w:cs="Courier New"/>
          <w:sz w:val="16"/>
          <w:szCs w:val="16"/>
          <w:highlight w:val="darkCyan"/>
        </w:rPr>
        <w:tab/>
      </w:r>
      <w:r w:rsidRPr="0086316C">
        <w:rPr>
          <w:rFonts w:ascii="Courier New" w:hAnsi="Courier New" w:cs="Courier New"/>
          <w:sz w:val="16"/>
          <w:szCs w:val="16"/>
          <w:highlight w:val="darkCyan"/>
        </w:rPr>
        <w:tab/>
      </w:r>
      <w:r w:rsidRPr="0086316C">
        <w:rPr>
          <w:rFonts w:ascii="Courier New" w:hAnsi="Courier New" w:cs="Courier New"/>
          <w:sz w:val="16"/>
          <w:szCs w:val="16"/>
          <w:highlight w:val="darkCyan"/>
        </w:rPr>
        <w:tab/>
      </w:r>
      <w:r w:rsidRPr="0086316C">
        <w:rPr>
          <w:rFonts w:ascii="Courier New" w:hAnsi="Courier New" w:cs="Courier New"/>
          <w:sz w:val="16"/>
          <w:szCs w:val="16"/>
          <w:highlight w:val="darkCyan"/>
        </w:rPr>
        <w:tab/>
        <w:t>eventsSynchronyzer.notifyThread(eventPacket);</w:t>
      </w:r>
    </w:p>
    <w:p w14:paraId="12D724F8"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62B20A4B"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cyan"/>
        </w:rPr>
      </w:pPr>
      <w:r w:rsidRPr="00F72739">
        <w:rPr>
          <w:rFonts w:ascii="Courier New" w:hAnsi="Courier New" w:cs="Courier New"/>
          <w:sz w:val="16"/>
          <w:szCs w:val="16"/>
          <w:highlight w:val="cyan"/>
        </w:rPr>
        <w:tab/>
      </w:r>
      <w:r w:rsidRPr="00F72739">
        <w:rPr>
          <w:rFonts w:ascii="Courier New" w:hAnsi="Courier New" w:cs="Courier New"/>
          <w:sz w:val="16"/>
          <w:szCs w:val="16"/>
          <w:highlight w:val="cyan"/>
        </w:rPr>
        <w:tab/>
        <w:t>}</w:t>
      </w:r>
    </w:p>
    <w:p w14:paraId="6341D508" w14:textId="77777777" w:rsidR="00BA3401" w:rsidRPr="00603345"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86316C">
        <w:rPr>
          <w:rFonts w:ascii="Courier New" w:hAnsi="Courier New" w:cs="Courier New"/>
          <w:sz w:val="16"/>
          <w:szCs w:val="16"/>
          <w:highlight w:val="darkGreen"/>
        </w:rPr>
        <w:tab/>
      </w:r>
      <w:r w:rsidRPr="0086316C">
        <w:rPr>
          <w:rFonts w:ascii="Courier New" w:hAnsi="Courier New" w:cs="Courier New"/>
          <w:sz w:val="16"/>
          <w:szCs w:val="16"/>
          <w:highlight w:val="darkGreen"/>
        </w:rPr>
        <w:tab/>
        <w:t>connectionException = new TimeoutException(true);</w:t>
      </w:r>
    </w:p>
    <w:p w14:paraId="6F96826C"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Magenta"/>
        </w:rPr>
      </w:pPr>
      <w:r w:rsidRPr="00603345">
        <w:rPr>
          <w:rFonts w:ascii="Courier New" w:hAnsi="Courier New" w:cs="Courier New"/>
          <w:sz w:val="16"/>
          <w:szCs w:val="16"/>
        </w:rPr>
        <w:tab/>
        <w:t xml:space="preserve">} </w:t>
      </w:r>
      <w:r w:rsidRPr="0086316C">
        <w:rPr>
          <w:rFonts w:ascii="Courier New" w:hAnsi="Courier New" w:cs="Courier New"/>
          <w:sz w:val="16"/>
          <w:szCs w:val="16"/>
          <w:highlight w:val="darkMagenta"/>
        </w:rPr>
        <w:t>catch (IOException e) {</w:t>
      </w:r>
    </w:p>
    <w:p w14:paraId="7C16665C"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Magenta"/>
        </w:rPr>
      </w:pPr>
      <w:r w:rsidRPr="0086316C">
        <w:rPr>
          <w:rFonts w:ascii="Courier New" w:hAnsi="Courier New" w:cs="Courier New"/>
          <w:sz w:val="16"/>
          <w:szCs w:val="16"/>
          <w:highlight w:val="darkMagenta"/>
        </w:rPr>
        <w:tab/>
      </w:r>
      <w:r w:rsidRPr="0086316C">
        <w:rPr>
          <w:rFonts w:ascii="Courier New" w:hAnsi="Courier New" w:cs="Courier New"/>
          <w:sz w:val="16"/>
          <w:szCs w:val="16"/>
          <w:highlight w:val="darkMagenta"/>
        </w:rPr>
        <w:tab/>
        <w:t>connectionException = e;</w:t>
      </w:r>
    </w:p>
    <w:p w14:paraId="0261E4D1"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Magenta"/>
        </w:rPr>
      </w:pPr>
      <w:r w:rsidRPr="0086316C">
        <w:rPr>
          <w:rFonts w:ascii="Courier New" w:hAnsi="Courier New" w:cs="Courier New"/>
          <w:sz w:val="16"/>
          <w:szCs w:val="16"/>
          <w:highlight w:val="darkMagenta"/>
        </w:rPr>
        <w:tab/>
      </w:r>
      <w:r w:rsidRPr="0086316C">
        <w:rPr>
          <w:rFonts w:ascii="Courier New" w:hAnsi="Courier New" w:cs="Courier New"/>
          <w:sz w:val="16"/>
          <w:szCs w:val="16"/>
          <w:highlight w:val="darkMagenta"/>
        </w:rPr>
        <w:tab/>
        <w:t>e.printStackTrace();</w:t>
      </w:r>
    </w:p>
    <w:p w14:paraId="0093D01D"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Red"/>
        </w:rPr>
      </w:pPr>
      <w:r w:rsidRPr="0086316C">
        <w:rPr>
          <w:rFonts w:ascii="Courier New" w:hAnsi="Courier New" w:cs="Courier New"/>
          <w:sz w:val="16"/>
          <w:szCs w:val="16"/>
          <w:highlight w:val="darkMagenta"/>
        </w:rPr>
        <w:tab/>
        <w:t xml:space="preserve">} </w:t>
      </w:r>
      <w:r w:rsidRPr="0086316C">
        <w:rPr>
          <w:rFonts w:ascii="Courier New" w:hAnsi="Courier New" w:cs="Courier New"/>
          <w:sz w:val="16"/>
          <w:szCs w:val="16"/>
          <w:highlight w:val="darkRed"/>
        </w:rPr>
        <w:t>catch (InterruptedException e) {</w:t>
      </w:r>
    </w:p>
    <w:p w14:paraId="41A3A621"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Red"/>
        </w:rPr>
      </w:pPr>
      <w:r w:rsidRPr="0086316C">
        <w:rPr>
          <w:rFonts w:ascii="Courier New" w:hAnsi="Courier New" w:cs="Courier New"/>
          <w:sz w:val="16"/>
          <w:szCs w:val="16"/>
          <w:highlight w:val="darkRed"/>
        </w:rPr>
        <w:tab/>
      </w:r>
      <w:r w:rsidRPr="0086316C">
        <w:rPr>
          <w:rFonts w:ascii="Courier New" w:hAnsi="Courier New" w:cs="Courier New"/>
          <w:sz w:val="16"/>
          <w:szCs w:val="16"/>
          <w:highlight w:val="darkRed"/>
        </w:rPr>
        <w:tab/>
        <w:t>connectionException = new InterruptedIOException(e.getMessage());</w:t>
      </w:r>
    </w:p>
    <w:p w14:paraId="3E29164D"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Red"/>
        </w:rPr>
      </w:pPr>
      <w:r w:rsidRPr="0086316C">
        <w:rPr>
          <w:rFonts w:ascii="Courier New" w:hAnsi="Courier New" w:cs="Courier New"/>
          <w:sz w:val="16"/>
          <w:szCs w:val="16"/>
          <w:highlight w:val="darkRed"/>
        </w:rPr>
        <w:tab/>
      </w:r>
      <w:r w:rsidRPr="0086316C">
        <w:rPr>
          <w:rFonts w:ascii="Courier New" w:hAnsi="Courier New" w:cs="Courier New"/>
          <w:sz w:val="16"/>
          <w:szCs w:val="16"/>
          <w:highlight w:val="darkRed"/>
        </w:rPr>
        <w:tab/>
        <w:t>connectionException.initCause(e);</w:t>
      </w:r>
    </w:p>
    <w:p w14:paraId="4949584C" w14:textId="77777777" w:rsidR="00BA3401" w:rsidRPr="0086316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highlight w:val="darkRed"/>
        </w:rPr>
      </w:pPr>
      <w:r w:rsidRPr="0086316C">
        <w:rPr>
          <w:rFonts w:ascii="Courier New" w:hAnsi="Courier New" w:cs="Courier New"/>
          <w:sz w:val="16"/>
          <w:szCs w:val="16"/>
          <w:highlight w:val="darkRed"/>
        </w:rPr>
        <w:tab/>
      </w:r>
      <w:r w:rsidRPr="0086316C">
        <w:rPr>
          <w:rFonts w:ascii="Courier New" w:hAnsi="Courier New" w:cs="Courier New"/>
          <w:sz w:val="16"/>
          <w:szCs w:val="16"/>
          <w:highlight w:val="darkRed"/>
        </w:rPr>
        <w:tab/>
        <w:t>e.printStackTrace();</w:t>
      </w:r>
    </w:p>
    <w:p w14:paraId="1DCD2AA9" w14:textId="77777777" w:rsidR="00BA3401" w:rsidRPr="00603345"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86316C">
        <w:rPr>
          <w:rFonts w:ascii="Courier New" w:hAnsi="Courier New" w:cs="Courier New"/>
          <w:sz w:val="16"/>
          <w:szCs w:val="16"/>
          <w:highlight w:val="darkRed"/>
        </w:rPr>
        <w:tab/>
        <w:t>}</w:t>
      </w:r>
    </w:p>
    <w:p w14:paraId="62EA6112" w14:textId="77777777" w:rsidR="00BA3401" w:rsidRPr="00F72739"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603345">
        <w:rPr>
          <w:rFonts w:ascii="Courier New" w:hAnsi="Courier New" w:cs="Courier New"/>
          <w:sz w:val="16"/>
          <w:szCs w:val="16"/>
        </w:rPr>
        <w:tab/>
      </w:r>
      <w:r w:rsidRPr="00F72739">
        <w:rPr>
          <w:rFonts w:ascii="Courier New" w:hAnsi="Courier New" w:cs="Courier New"/>
          <w:sz w:val="16"/>
          <w:szCs w:val="16"/>
          <w:highlight w:val="lightGray"/>
        </w:rPr>
        <w:t>eventsSynchronyzer.terminate();</w:t>
      </w:r>
    </w:p>
    <w:p w14:paraId="549ADAE9" w14:textId="77777777" w:rsidR="00BA3401"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sidRPr="00F72739">
        <w:rPr>
          <w:rFonts w:ascii="Courier New" w:hAnsi="Courier New" w:cs="Courier New"/>
          <w:sz w:val="16"/>
          <w:szCs w:val="16"/>
          <w:highlight w:val="darkYellow"/>
        </w:rPr>
        <w:tab/>
        <w:t>commandsSynchronyzer.terminate();</w:t>
      </w:r>
    </w:p>
    <w:p w14:paraId="53CD01A6" w14:textId="77777777" w:rsidR="00BA3401" w:rsidRPr="006C3F3C" w:rsidRDefault="00BA3401" w:rsidP="00BA3401">
      <w:pPr>
        <w:pBdr>
          <w:top w:val="single" w:sz="4" w:space="1" w:color="auto"/>
          <w:left w:val="single" w:sz="4" w:space="1" w:color="auto"/>
          <w:bottom w:val="single" w:sz="4" w:space="1" w:color="auto"/>
          <w:right w:val="single" w:sz="4" w:space="1" w:color="auto"/>
        </w:pBdr>
        <w:tabs>
          <w:tab w:val="left" w:pos="180"/>
          <w:tab w:val="left" w:pos="360"/>
          <w:tab w:val="left" w:pos="540"/>
          <w:tab w:val="left" w:pos="720"/>
          <w:tab w:val="left" w:pos="900"/>
          <w:tab w:val="left" w:pos="1080"/>
          <w:tab w:val="left" w:pos="1260"/>
          <w:tab w:val="left" w:pos="1440"/>
          <w:tab w:val="left" w:pos="1620"/>
          <w:tab w:val="left" w:pos="1800"/>
          <w:tab w:val="left" w:pos="1980"/>
          <w:tab w:val="left" w:pos="2160"/>
          <w:tab w:val="left" w:pos="2340"/>
          <w:tab w:val="left" w:pos="2520"/>
          <w:tab w:val="left" w:pos="2700"/>
          <w:tab w:val="left" w:pos="2880"/>
          <w:tab w:val="left" w:pos="3060"/>
          <w:tab w:val="left" w:pos="3240"/>
          <w:tab w:val="left" w:pos="3420"/>
          <w:tab w:val="left" w:pos="3600"/>
          <w:tab w:val="left" w:pos="3780"/>
        </w:tabs>
        <w:jc w:val="left"/>
        <w:rPr>
          <w:rFonts w:ascii="Courier New" w:hAnsi="Courier New" w:cs="Courier New"/>
          <w:sz w:val="16"/>
          <w:szCs w:val="16"/>
        </w:rPr>
      </w:pPr>
      <w:r>
        <w:rPr>
          <w:rFonts w:ascii="Courier New" w:hAnsi="Courier New" w:cs="Courier New"/>
          <w:sz w:val="16"/>
          <w:szCs w:val="16"/>
        </w:rPr>
        <w:t>}</w:t>
      </w:r>
    </w:p>
    <w:p w14:paraId="7AC51172" w14:textId="77777777" w:rsidR="00BA3401" w:rsidRDefault="00BA3401" w:rsidP="00BA3401">
      <w:pPr>
        <w:pStyle w:val="Caption"/>
      </w:pPr>
      <w:bookmarkStart w:id="765" w:name="_Ref377376831"/>
      <w:bookmarkStart w:id="766" w:name="_Toc396498195"/>
      <w:bookmarkStart w:id="767" w:name="_Toc396905799"/>
      <w:r>
        <w:t xml:space="preserve">Kode Sumber </w:t>
      </w:r>
      <w:r w:rsidR="009E6BF6">
        <w:fldChar w:fldCharType="begin"/>
      </w:r>
      <w:r w:rsidR="009E6BF6">
        <w:instrText xml:space="preserve"> STYLEREF 1 \s </w:instrText>
      </w:r>
      <w:r w:rsidR="009E6BF6">
        <w:fldChar w:fldCharType="separate"/>
      </w:r>
      <w:r w:rsidR="002836B7">
        <w:rPr>
          <w:noProof/>
        </w:rPr>
        <w:t>C</w:t>
      </w:r>
      <w:r w:rsidR="009E6BF6">
        <w:fldChar w:fldCharType="end"/>
      </w:r>
      <w:r w:rsidR="009E6BF6">
        <w:t>.</w:t>
      </w:r>
      <w:r w:rsidR="009E6BF6">
        <w:fldChar w:fldCharType="begin"/>
      </w:r>
      <w:r w:rsidR="009E6BF6">
        <w:instrText xml:space="preserve"> SEQ Kode_Sumber \* ARABIC \s 1 </w:instrText>
      </w:r>
      <w:r w:rsidR="009E6BF6">
        <w:fldChar w:fldCharType="separate"/>
      </w:r>
      <w:r w:rsidR="002836B7">
        <w:rPr>
          <w:noProof/>
        </w:rPr>
        <w:t>54</w:t>
      </w:r>
      <w:r w:rsidR="009E6BF6">
        <w:fldChar w:fldCharType="end"/>
      </w:r>
      <w:bookmarkEnd w:id="765"/>
      <w:r>
        <w:t xml:space="preserve"> Hasil Data Uji Kelima menggunakan algoritma WPGMA</w:t>
      </w:r>
      <w:r w:rsidR="008C6458">
        <w:t xml:space="preserve"> (Bagian 3)</w:t>
      </w:r>
      <w:bookmarkEnd w:id="766"/>
      <w:bookmarkEnd w:id="767"/>
    </w:p>
    <w:p w14:paraId="753B41F0" w14:textId="77777777" w:rsidR="00BA3401" w:rsidRDefault="00BA3401" w:rsidP="00D64138"/>
    <w:p w14:paraId="7D5D9A61" w14:textId="77777777" w:rsidR="00CE72BE" w:rsidRDefault="00CE72BE" w:rsidP="00D64138"/>
    <w:p w14:paraId="0AF887BB" w14:textId="77777777" w:rsidR="00CE72BE" w:rsidRDefault="00CE72BE" w:rsidP="00D64138"/>
    <w:p w14:paraId="7B7BDA96" w14:textId="77777777" w:rsidR="00CE72BE" w:rsidRDefault="00CE72BE" w:rsidP="00D64138"/>
    <w:p w14:paraId="597D9B89" w14:textId="77777777" w:rsidR="00CE72BE" w:rsidRDefault="00CE72BE" w:rsidP="00D64138"/>
    <w:p w14:paraId="42C4B81A" w14:textId="77777777" w:rsidR="00CE72BE" w:rsidRDefault="00CE72BE" w:rsidP="00D64138"/>
    <w:p w14:paraId="0FD7956A" w14:textId="77777777" w:rsidR="00CE72BE" w:rsidRDefault="00CE72BE" w:rsidP="00D64138"/>
    <w:p w14:paraId="5C8BC06C" w14:textId="77777777" w:rsidR="00CE72BE" w:rsidRDefault="00CE72BE" w:rsidP="00D64138"/>
    <w:p w14:paraId="7861E2EC" w14:textId="77777777" w:rsidR="00CE72BE" w:rsidRDefault="00CE72BE" w:rsidP="00D64138"/>
    <w:p w14:paraId="5E4B62F5" w14:textId="77777777" w:rsidR="009E61A4" w:rsidRDefault="009E61A4" w:rsidP="009E61A4">
      <w:pPr>
        <w:jc w:val="center"/>
      </w:pPr>
      <w:r w:rsidRPr="000F5C1B">
        <w:rPr>
          <w:i/>
        </w:rPr>
        <w:lastRenderedPageBreak/>
        <w:t>[Halaman ini sengaja dikosongkan]</w:t>
      </w:r>
    </w:p>
    <w:p w14:paraId="0D202826" w14:textId="77777777" w:rsidR="009E61A4" w:rsidRDefault="009E61A4" w:rsidP="009E61A4">
      <w:r>
        <w:rPr>
          <w:b/>
          <w:sz w:val="28"/>
          <w:szCs w:val="28"/>
        </w:rPr>
        <w:br w:type="page"/>
      </w:r>
    </w:p>
    <w:p w14:paraId="25B0F6CC" w14:textId="77777777" w:rsidR="005020C2" w:rsidRPr="00D25CEC" w:rsidRDefault="005020C2" w:rsidP="00B2377C">
      <w:pPr>
        <w:pStyle w:val="Heading1"/>
        <w:numPr>
          <w:ilvl w:val="0"/>
          <w:numId w:val="0"/>
        </w:numPr>
      </w:pPr>
      <w:bookmarkStart w:id="768" w:name="_Toc360782186"/>
      <w:bookmarkStart w:id="769" w:name="_Toc396497967"/>
      <w:bookmarkStart w:id="770" w:name="_Toc396905593"/>
      <w:r w:rsidRPr="00D25CEC">
        <w:lastRenderedPageBreak/>
        <w:t>BIODATA PENULIS</w:t>
      </w:r>
      <w:bookmarkEnd w:id="768"/>
      <w:bookmarkEnd w:id="769"/>
      <w:bookmarkEnd w:id="770"/>
    </w:p>
    <w:p w14:paraId="10F8C468" w14:textId="77777777" w:rsidR="005020C2" w:rsidRPr="00D25CEC" w:rsidRDefault="002564D2" w:rsidP="005020C2">
      <w:r>
        <w:rPr>
          <w:noProof/>
          <w:lang w:eastAsia="en-US"/>
        </w:rPr>
        <w:drawing>
          <wp:anchor distT="0" distB="0" distL="114300" distR="114300" simplePos="0" relativeHeight="251682304" behindDoc="0" locked="0" layoutInCell="1" allowOverlap="1" wp14:anchorId="081008AA" wp14:editId="6A291CCD">
            <wp:simplePos x="0" y="0"/>
            <wp:positionH relativeFrom="column">
              <wp:posOffset>-1570355</wp:posOffset>
            </wp:positionH>
            <wp:positionV relativeFrom="paragraph">
              <wp:posOffset>147428</wp:posOffset>
            </wp:positionV>
            <wp:extent cx="1475117" cy="1883884"/>
            <wp:effectExtent l="0" t="0" r="0" b="2540"/>
            <wp:wrapNone/>
            <wp:docPr id="7" name="Picture 7" descr="E:\Foto dan Gambar\ayas\resmi - kec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Foto dan Gambar\ayas\resmi - kecil.jp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75117" cy="18838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38A85" w14:textId="77777777" w:rsidR="005020C2" w:rsidRPr="00D25CEC" w:rsidRDefault="00154B6D" w:rsidP="005020C2">
      <w:r w:rsidRPr="00D25CEC">
        <w:rPr>
          <w:noProof/>
          <w:lang w:eastAsia="en-US"/>
        </w:rPr>
        <w:drawing>
          <wp:anchor distT="0" distB="0" distL="114300" distR="114300" simplePos="0" relativeHeight="251657728" behindDoc="1" locked="0" layoutInCell="1" allowOverlap="1" wp14:anchorId="4642C368" wp14:editId="0A4F4BF2">
            <wp:simplePos x="0" y="0"/>
            <wp:positionH relativeFrom="column">
              <wp:posOffset>22225</wp:posOffset>
            </wp:positionH>
            <wp:positionV relativeFrom="paragraph">
              <wp:posOffset>1270</wp:posOffset>
            </wp:positionV>
            <wp:extent cx="1424940" cy="1828800"/>
            <wp:effectExtent l="19050" t="19050" r="22860" b="19050"/>
            <wp:wrapTight wrapText="bothSides">
              <wp:wrapPolygon edited="0">
                <wp:start x="-289" y="-225"/>
                <wp:lineTo x="-289" y="21825"/>
                <wp:lineTo x="21947" y="21825"/>
                <wp:lineTo x="21947" y="-225"/>
                <wp:lineTo x="-289" y="-225"/>
              </wp:wrapPolygon>
            </wp:wrapTight>
            <wp:docPr id="21" name="Picture 22" descr="C:\Users\azer\Desktop\pho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zer\Desktop\photo.png"/>
                    <pic:cNvPicPr>
                      <a:picLocks noChangeAspect="1" noChangeArrowheads="1"/>
                    </pic:cNvPicPr>
                  </pic:nvPicPr>
                  <pic:blipFill>
                    <a:blip r:embed="rId178">
                      <a:lum bright="70000" contrast="-70000"/>
                    </a:blip>
                    <a:srcRect/>
                    <a:stretch>
                      <a:fillRect/>
                    </a:stretch>
                  </pic:blipFill>
                  <pic:spPr bwMode="auto">
                    <a:xfrm>
                      <a:off x="0" y="0"/>
                      <a:ext cx="1424940" cy="1828800"/>
                    </a:xfrm>
                    <a:prstGeom prst="rect">
                      <a:avLst/>
                    </a:prstGeom>
                    <a:solidFill>
                      <a:srgbClr val="EEECE1">
                        <a:alpha val="80000"/>
                      </a:srgbClr>
                    </a:solidFill>
                    <a:ln w="9525">
                      <a:solidFill>
                        <a:srgbClr val="000000"/>
                      </a:solidFill>
                      <a:miter lim="800000"/>
                      <a:headEnd/>
                      <a:tailEnd/>
                    </a:ln>
                  </pic:spPr>
                </pic:pic>
              </a:graphicData>
            </a:graphic>
          </wp:anchor>
        </w:drawing>
      </w:r>
      <w:r w:rsidR="005020C2" w:rsidRPr="00D25CEC">
        <w:t>Penulis</w:t>
      </w:r>
      <w:r w:rsidR="00FC5D17" w:rsidRPr="00D25CEC">
        <w:rPr>
          <w:lang w:val="id-ID"/>
        </w:rPr>
        <w:t xml:space="preserve">, </w:t>
      </w:r>
      <w:r w:rsidR="00E75839" w:rsidRPr="00E75839">
        <w:rPr>
          <w:b/>
        </w:rPr>
        <w:t>Rachmad Nafisholeh</w:t>
      </w:r>
      <w:r w:rsidR="00FC5D17" w:rsidRPr="00D25CEC">
        <w:rPr>
          <w:lang w:val="id-ID"/>
        </w:rPr>
        <w:t xml:space="preserve">, </w:t>
      </w:r>
      <w:r w:rsidR="005020C2" w:rsidRPr="00D25CEC">
        <w:t xml:space="preserve">lahir di </w:t>
      </w:r>
      <w:r w:rsidR="00E75839">
        <w:t>Jember</w:t>
      </w:r>
      <w:r w:rsidR="00FC5D17" w:rsidRPr="00D25CEC">
        <w:t xml:space="preserve">, </w:t>
      </w:r>
      <w:r w:rsidR="00FC5D17" w:rsidRPr="00D25CEC">
        <w:rPr>
          <w:lang w:val="id-ID"/>
        </w:rPr>
        <w:t>2</w:t>
      </w:r>
      <w:r w:rsidR="00E75839">
        <w:t xml:space="preserve">8 Mei </w:t>
      </w:r>
      <w:r w:rsidR="00FC5D17" w:rsidRPr="00D25CEC">
        <w:t>19</w:t>
      </w:r>
      <w:r w:rsidR="00FC5D17" w:rsidRPr="00D25CEC">
        <w:rPr>
          <w:lang w:val="id-ID"/>
        </w:rPr>
        <w:t>91</w:t>
      </w:r>
      <w:r w:rsidR="005020C2" w:rsidRPr="00D25CEC">
        <w:t>. Penulis menempuh pendidi</w:t>
      </w:r>
      <w:r w:rsidR="00FC5D17" w:rsidRPr="00D25CEC">
        <w:t xml:space="preserve">kan dasar mulai kelas 1 sampai </w:t>
      </w:r>
      <w:r w:rsidR="00FC5D17" w:rsidRPr="00D25CEC">
        <w:rPr>
          <w:lang w:val="id-ID"/>
        </w:rPr>
        <w:t>6</w:t>
      </w:r>
      <w:r w:rsidR="005020C2" w:rsidRPr="00D25CEC">
        <w:t xml:space="preserve"> di SD</w:t>
      </w:r>
      <w:r w:rsidR="00FC5D17" w:rsidRPr="00D25CEC">
        <w:rPr>
          <w:lang w:val="id-ID"/>
        </w:rPr>
        <w:t xml:space="preserve"> </w:t>
      </w:r>
      <w:r w:rsidR="00E75839">
        <w:t xml:space="preserve">Negeri Sumbersari </w:t>
      </w:r>
      <w:r w:rsidR="003F5AC4">
        <w:t>4</w:t>
      </w:r>
      <w:r w:rsidR="00E75839">
        <w:t xml:space="preserve"> Jember.</w:t>
      </w:r>
      <w:r w:rsidR="005020C2" w:rsidRPr="00D25CEC">
        <w:t xml:space="preserve"> Untuk pendidikan menengah, penulis tempuh di SMP </w:t>
      </w:r>
      <w:r w:rsidR="00E75839">
        <w:t xml:space="preserve">Negeri 3 </w:t>
      </w:r>
      <w:r w:rsidR="0057332F">
        <w:t>Jember</w:t>
      </w:r>
      <w:r w:rsidR="005020C2" w:rsidRPr="00D25CEC">
        <w:t xml:space="preserve"> dan selanjutnya di SMA </w:t>
      </w:r>
      <w:r w:rsidR="00E75839">
        <w:t xml:space="preserve">Negeri 2 </w:t>
      </w:r>
      <w:r w:rsidR="0057332F">
        <w:t>Jember</w:t>
      </w:r>
      <w:r w:rsidR="005020C2" w:rsidRPr="00D25CEC">
        <w:t>. Selanjutnya penulis melanju</w:t>
      </w:r>
      <w:r w:rsidR="00BD5C35" w:rsidRPr="00D25CEC">
        <w:rPr>
          <w:lang w:val="id-ID"/>
        </w:rPr>
        <w:t>t</w:t>
      </w:r>
      <w:r w:rsidR="005020C2" w:rsidRPr="00D25CEC">
        <w:t>kan pendidikan sarjana di Jurusan Teknik Informatika, Institut Teknologi Sepuluh Nopember Surabaya. Selama kuliah penulis aktif menjadi asisten praktikum mata kuliah</w:t>
      </w:r>
      <w:r w:rsidR="00E75839">
        <w:t xml:space="preserve"> Algoritma Struktur Data dan Sistem Operasi</w:t>
      </w:r>
      <w:r w:rsidR="005020C2" w:rsidRPr="00D25CEC">
        <w:t>. Penulis juga aktif menjadi administrator Laboratorium Pemrograman Teknik Informatika.</w:t>
      </w:r>
    </w:p>
    <w:p w14:paraId="6135E7C2" w14:textId="77777777" w:rsidR="005020C2" w:rsidRPr="00E75839" w:rsidRDefault="005020C2" w:rsidP="005020C2">
      <w:pPr>
        <w:rPr>
          <w:u w:val="single"/>
        </w:rPr>
      </w:pPr>
      <w:r w:rsidRPr="00D25CEC">
        <w:t>Penulis dalam menyelesaikan pendidikan S1 mengambil bidang minat Rekayasa Perangkat Lunak (</w:t>
      </w:r>
      <w:r w:rsidRPr="00D25CEC">
        <w:rPr>
          <w:i/>
        </w:rPr>
        <w:t>Software Engineering</w:t>
      </w:r>
      <w:r w:rsidRPr="00D25CEC">
        <w:t xml:space="preserve">) dan memiliki ketertarikan di bidang </w:t>
      </w:r>
      <w:r w:rsidRPr="00D25CEC">
        <w:rPr>
          <w:i/>
        </w:rPr>
        <w:t>Database</w:t>
      </w:r>
      <w:r w:rsidRPr="00D25CEC">
        <w:t xml:space="preserve">, </w:t>
      </w:r>
      <w:r w:rsidR="00E75839">
        <w:rPr>
          <w:i/>
        </w:rPr>
        <w:t>Game Development</w:t>
      </w:r>
      <w:r w:rsidR="00E75839" w:rsidRPr="00E75839">
        <w:t>,</w:t>
      </w:r>
      <w:r w:rsidR="00E75839">
        <w:rPr>
          <w:i/>
        </w:rPr>
        <w:t xml:space="preserve"> </w:t>
      </w:r>
      <w:r w:rsidR="00FC5D17" w:rsidRPr="00D25CEC">
        <w:rPr>
          <w:i/>
          <w:lang w:val="id-ID"/>
        </w:rPr>
        <w:t>Web Development</w:t>
      </w:r>
      <w:r w:rsidRPr="00D25CEC">
        <w:t>,</w:t>
      </w:r>
      <w:r w:rsidR="007B73B8">
        <w:t xml:space="preserve"> </w:t>
      </w:r>
      <w:r w:rsidR="007B73B8" w:rsidRPr="007B73B8">
        <w:rPr>
          <w:i/>
        </w:rPr>
        <w:t>Mobile Development</w:t>
      </w:r>
      <w:r w:rsidR="007B73B8">
        <w:t>,</w:t>
      </w:r>
      <w:r w:rsidRPr="00D25CEC">
        <w:t xml:space="preserve"> dan </w:t>
      </w:r>
      <w:r w:rsidR="00FC5D17" w:rsidRPr="00D25CEC">
        <w:rPr>
          <w:i/>
          <w:lang w:val="id-ID"/>
        </w:rPr>
        <w:t xml:space="preserve">Desktop </w:t>
      </w:r>
      <w:r w:rsidRPr="00D25CEC">
        <w:rPr>
          <w:i/>
        </w:rPr>
        <w:t xml:space="preserve">Software Development. </w:t>
      </w:r>
      <w:r w:rsidRPr="00D25CEC">
        <w:t>Penulis dapat dihubungi melalui email</w:t>
      </w:r>
      <w:r w:rsidR="00E75839" w:rsidRPr="00E75839">
        <w:t xml:space="preserve">: </w:t>
      </w:r>
      <w:hyperlink r:id="rId179" w:history="1">
        <w:r w:rsidR="00E75839" w:rsidRPr="002E6BE5">
          <w:rPr>
            <w:rStyle w:val="Hyperlink"/>
            <w:color w:val="auto"/>
          </w:rPr>
          <w:t>rachmadnafisholeh@gmail.com</w:t>
        </w:r>
      </w:hyperlink>
    </w:p>
    <w:p w14:paraId="6C08D657" w14:textId="77777777" w:rsidR="00BF501B" w:rsidRPr="00EF1257" w:rsidRDefault="00BF501B" w:rsidP="00F66D17">
      <w:pPr>
        <w:spacing w:after="200"/>
        <w:jc w:val="left"/>
        <w:rPr>
          <w:i/>
        </w:rPr>
      </w:pPr>
    </w:p>
    <w:sectPr w:rsidR="00BF501B" w:rsidRPr="00EF1257" w:rsidSect="00FD5D17">
      <w:pgSz w:w="8395" w:h="11909" w:code="11"/>
      <w:pgMar w:top="1418" w:right="1134" w:bottom="1418" w:left="1418"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0B585F" w14:textId="77777777" w:rsidR="000B170C" w:rsidRDefault="000B170C" w:rsidP="00875473">
      <w:r>
        <w:separator/>
      </w:r>
    </w:p>
    <w:p w14:paraId="3C4A183E" w14:textId="77777777" w:rsidR="000B170C" w:rsidRDefault="000B170C"/>
  </w:endnote>
  <w:endnote w:type="continuationSeparator" w:id="0">
    <w:p w14:paraId="2C06DD1B" w14:textId="77777777" w:rsidR="000B170C" w:rsidRDefault="000B170C" w:rsidP="00875473">
      <w:r>
        <w:continuationSeparator/>
      </w:r>
    </w:p>
    <w:p w14:paraId="1E5D2E20" w14:textId="77777777" w:rsidR="000B170C" w:rsidRDefault="000B17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MS Mincho">
    <w:panose1 w:val="020206090402050803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MS Gothic">
    <w:panose1 w:val="020B0609070205080204"/>
    <w:charset w:val="80"/>
    <w:family w:val="auto"/>
    <w:pitch w:val="variable"/>
    <w:sig w:usb0="E00002FF" w:usb1="6AC7FDFB" w:usb2="08000012" w:usb3="00000000" w:csb0="0002009F" w:csb1="00000000"/>
  </w:font>
  <w:font w:name="PMingLiU">
    <w:panose1 w:val="02020500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1367398"/>
      <w:docPartObj>
        <w:docPartGallery w:val="Page Numbers (Bottom of Page)"/>
        <w:docPartUnique/>
      </w:docPartObj>
    </w:sdtPr>
    <w:sdtEndPr>
      <w:rPr>
        <w:noProof/>
      </w:rPr>
    </w:sdtEndPr>
    <w:sdtContent>
      <w:p w14:paraId="47A6C990" w14:textId="77777777" w:rsidR="00BE09FF" w:rsidRDefault="00BE09FF">
        <w:pPr>
          <w:pStyle w:val="Footer"/>
          <w:jc w:val="center"/>
        </w:pPr>
        <w:r>
          <w:fldChar w:fldCharType="begin"/>
        </w:r>
        <w:r>
          <w:instrText xml:space="preserve"> PAGE   \* MERGEFORMAT </w:instrText>
        </w:r>
        <w:r>
          <w:fldChar w:fldCharType="separate"/>
        </w:r>
        <w:r w:rsidR="009F7689">
          <w:rPr>
            <w:noProof/>
          </w:rPr>
          <w:t>xxvi</w:t>
        </w:r>
        <w:r>
          <w:rPr>
            <w:noProof/>
          </w:rPr>
          <w:fldChar w:fldCharType="end"/>
        </w:r>
      </w:p>
    </w:sdtContent>
  </w:sdt>
  <w:p w14:paraId="648F765F" w14:textId="77777777" w:rsidR="00BE09FF" w:rsidRDefault="00BE09F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668ACB" w14:textId="77777777" w:rsidR="00BE09FF" w:rsidRDefault="00BE09FF">
    <w:pPr>
      <w:pStyle w:val="Footer"/>
      <w:jc w:val="center"/>
    </w:pPr>
    <w:r>
      <w:fldChar w:fldCharType="begin"/>
    </w:r>
    <w:r>
      <w:instrText xml:space="preserve"> PAGE   \* MERGEFORMAT </w:instrText>
    </w:r>
    <w:r>
      <w:fldChar w:fldCharType="separate"/>
    </w:r>
    <w:r w:rsidR="009F7689">
      <w:rPr>
        <w:noProof/>
      </w:rPr>
      <w:t>xxv</w:t>
    </w:r>
    <w:r>
      <w:rPr>
        <w:noProof/>
      </w:rPr>
      <w:fldChar w:fldCharType="end"/>
    </w:r>
  </w:p>
  <w:p w14:paraId="29E76C15" w14:textId="77777777" w:rsidR="00BE09FF" w:rsidRDefault="00BE09F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6848877"/>
      <w:docPartObj>
        <w:docPartGallery w:val="Page Numbers (Bottom of Page)"/>
        <w:docPartUnique/>
      </w:docPartObj>
    </w:sdtPr>
    <w:sdtEndPr>
      <w:rPr>
        <w:noProof/>
      </w:rPr>
    </w:sdtEndPr>
    <w:sdtContent>
      <w:p w14:paraId="0E94B143" w14:textId="77777777" w:rsidR="00BE09FF" w:rsidRDefault="00BE09FF">
        <w:pPr>
          <w:pStyle w:val="Footer"/>
          <w:jc w:val="center"/>
        </w:pPr>
        <w:r>
          <w:fldChar w:fldCharType="begin"/>
        </w:r>
        <w:r>
          <w:instrText xml:space="preserve"> PAGE   \* MERGEFORMAT </w:instrText>
        </w:r>
        <w:r>
          <w:fldChar w:fldCharType="separate"/>
        </w:r>
        <w:r w:rsidR="00632CB6">
          <w:rPr>
            <w:noProof/>
          </w:rPr>
          <w:t>i</w:t>
        </w:r>
        <w:r>
          <w:rPr>
            <w:noProof/>
          </w:rPr>
          <w:fldChar w:fldCharType="end"/>
        </w:r>
      </w:p>
    </w:sdtContent>
  </w:sdt>
  <w:p w14:paraId="79610F29" w14:textId="77777777" w:rsidR="00BE09FF" w:rsidRDefault="00BE09F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5F915" w14:textId="77777777" w:rsidR="00BE09FF" w:rsidRDefault="00BE09FF">
    <w:pPr>
      <w:pStyle w:val="Footer"/>
      <w:jc w:val="center"/>
    </w:pPr>
  </w:p>
  <w:p w14:paraId="64E1657B" w14:textId="77777777" w:rsidR="00BE09FF" w:rsidRDefault="00BE09FF">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5ADCF7" w14:textId="77777777" w:rsidR="00BE09FF" w:rsidRDefault="00BE09FF">
    <w:pPr>
      <w:pStyle w:val="Footer"/>
      <w:jc w:val="center"/>
    </w:pPr>
  </w:p>
  <w:p w14:paraId="7CDB9963" w14:textId="77777777" w:rsidR="00BE09FF" w:rsidRDefault="00BE09FF">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0630190"/>
      <w:docPartObj>
        <w:docPartGallery w:val="Page Numbers (Bottom of Page)"/>
        <w:docPartUnique/>
      </w:docPartObj>
    </w:sdtPr>
    <w:sdtEndPr>
      <w:rPr>
        <w:noProof/>
      </w:rPr>
    </w:sdtEndPr>
    <w:sdtContent>
      <w:p w14:paraId="71671484" w14:textId="77777777" w:rsidR="00BE09FF" w:rsidRDefault="00BE09FF">
        <w:pPr>
          <w:pStyle w:val="Footer"/>
          <w:jc w:val="right"/>
        </w:pPr>
        <w:r>
          <w:fldChar w:fldCharType="begin"/>
        </w:r>
        <w:r>
          <w:instrText xml:space="preserve"> PAGE   \* MERGEFORMAT </w:instrText>
        </w:r>
        <w:r>
          <w:fldChar w:fldCharType="separate"/>
        </w:r>
        <w:r w:rsidR="009F7689">
          <w:rPr>
            <w:noProof/>
          </w:rPr>
          <w:t>1</w:t>
        </w:r>
        <w:r>
          <w:rPr>
            <w:noProof/>
          </w:rPr>
          <w:fldChar w:fldCharType="end"/>
        </w:r>
      </w:p>
    </w:sdtContent>
  </w:sdt>
  <w:p w14:paraId="1A8B0C88" w14:textId="77777777" w:rsidR="00BE09FF" w:rsidRDefault="00BE09F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68B2B2" w14:textId="77777777" w:rsidR="000B170C" w:rsidRDefault="000B170C" w:rsidP="00875473">
      <w:r>
        <w:separator/>
      </w:r>
    </w:p>
    <w:p w14:paraId="1F9C3227" w14:textId="77777777" w:rsidR="000B170C" w:rsidRDefault="000B170C"/>
  </w:footnote>
  <w:footnote w:type="continuationSeparator" w:id="0">
    <w:p w14:paraId="2691F8C1" w14:textId="77777777" w:rsidR="000B170C" w:rsidRDefault="000B170C" w:rsidP="00875473">
      <w:r>
        <w:continuationSeparator/>
      </w:r>
    </w:p>
    <w:p w14:paraId="4900DA95" w14:textId="77777777" w:rsidR="000B170C" w:rsidRDefault="000B170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5844B" w14:textId="77777777" w:rsidR="00BE09FF" w:rsidRDefault="00BE09FF">
    <w:pPr>
      <w:pStyle w:val="Header"/>
    </w:pPr>
  </w:p>
  <w:p w14:paraId="58811EDD" w14:textId="77777777" w:rsidR="00BE09FF" w:rsidRDefault="00BE09F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CB249" w14:textId="77777777" w:rsidR="00BE09FF" w:rsidRDefault="00BE09FF">
    <w:pPr>
      <w:pStyle w:val="Header"/>
      <w:jc w:val="right"/>
    </w:pPr>
  </w:p>
  <w:p w14:paraId="733058A2" w14:textId="77777777" w:rsidR="00BE09FF" w:rsidRDefault="00BE09F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97117" w14:textId="77777777" w:rsidR="00BE09FF" w:rsidRDefault="00BE09FF">
    <w:pPr>
      <w:pStyle w:val="Header"/>
      <w:jc w:val="right"/>
    </w:pPr>
  </w:p>
  <w:p w14:paraId="1F243DB3" w14:textId="77777777" w:rsidR="00BE09FF" w:rsidRDefault="00BE09FF">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555A1" w14:textId="77777777" w:rsidR="00BE09FF" w:rsidRDefault="00BE09FF">
    <w:pPr>
      <w:pStyle w:val="Header"/>
    </w:pPr>
    <w:r>
      <w:fldChar w:fldCharType="begin"/>
    </w:r>
    <w:r>
      <w:instrText xml:space="preserve"> PAGE   \* MERGEFORMAT </w:instrText>
    </w:r>
    <w:r>
      <w:fldChar w:fldCharType="separate"/>
    </w:r>
    <w:r w:rsidR="009F7689">
      <w:rPr>
        <w:noProof/>
      </w:rPr>
      <w:t>2</w:t>
    </w:r>
    <w:r>
      <w:rPr>
        <w:noProof/>
      </w:rPr>
      <w:fldChar w:fldCharType="end"/>
    </w:r>
  </w:p>
  <w:p w14:paraId="7B12E570" w14:textId="77777777" w:rsidR="00BE09FF" w:rsidRDefault="00BE09FF">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35CE2" w14:textId="77777777" w:rsidR="00BE09FF" w:rsidRDefault="00BE09FF" w:rsidP="00AA1EFA">
    <w:pPr>
      <w:pStyle w:val="Header"/>
      <w:jc w:val="right"/>
    </w:pPr>
    <w:r>
      <w:fldChar w:fldCharType="begin"/>
    </w:r>
    <w:r>
      <w:instrText xml:space="preserve"> PAGE   \* MERGEFORMAT </w:instrText>
    </w:r>
    <w:r>
      <w:fldChar w:fldCharType="separate"/>
    </w:r>
    <w:r w:rsidR="009F7689">
      <w:rPr>
        <w:noProof/>
      </w:rPr>
      <w:t>3</w:t>
    </w:r>
    <w:r>
      <w:rPr>
        <w:noProof/>
      </w:rPr>
      <w:fldChar w:fldCharType="end"/>
    </w:r>
  </w:p>
  <w:p w14:paraId="48EF2344" w14:textId="77777777" w:rsidR="00BE09FF" w:rsidRDefault="00BE09FF">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8A2E2" w14:textId="77777777" w:rsidR="00BE09FF" w:rsidRDefault="00BE09FF">
    <w:pPr>
      <w:pStyle w:val="Heade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2B1BB" w14:textId="77777777" w:rsidR="00BE09FF" w:rsidRDefault="00BE09FF">
    <w:pPr>
      <w:pStyle w:val="Header"/>
    </w:pPr>
    <w:r>
      <w:fldChar w:fldCharType="begin"/>
    </w:r>
    <w:r>
      <w:instrText xml:space="preserve"> PAGE   \* MERGEFORMAT </w:instrText>
    </w:r>
    <w:r>
      <w:fldChar w:fldCharType="separate"/>
    </w:r>
    <w:r w:rsidR="009F7689">
      <w:rPr>
        <w:noProof/>
      </w:rPr>
      <w:t>112</w:t>
    </w:r>
    <w:r>
      <w:rPr>
        <w:noProof/>
      </w:rPr>
      <w:fldChar w:fldCharType="end"/>
    </w:r>
  </w:p>
  <w:p w14:paraId="71D94964" w14:textId="77777777" w:rsidR="00BE09FF" w:rsidRDefault="00BE09FF">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375041"/>
      <w:docPartObj>
        <w:docPartGallery w:val="Page Numbers (Top of Page)"/>
        <w:docPartUnique/>
      </w:docPartObj>
    </w:sdtPr>
    <w:sdtEndPr>
      <w:rPr>
        <w:noProof/>
      </w:rPr>
    </w:sdtEndPr>
    <w:sdtContent>
      <w:p w14:paraId="6232E491" w14:textId="77777777" w:rsidR="00BE09FF" w:rsidRDefault="00BE09FF">
        <w:pPr>
          <w:pStyle w:val="Header"/>
          <w:jc w:val="right"/>
        </w:pPr>
        <w:r>
          <w:fldChar w:fldCharType="begin"/>
        </w:r>
        <w:r>
          <w:instrText xml:space="preserve"> PAGE   \* MERGEFORMAT </w:instrText>
        </w:r>
        <w:r>
          <w:fldChar w:fldCharType="separate"/>
        </w:r>
        <w:r w:rsidR="009F7689">
          <w:rPr>
            <w:noProof/>
          </w:rPr>
          <w:t>113</w:t>
        </w:r>
        <w:r>
          <w:rPr>
            <w:noProof/>
          </w:rPr>
          <w:fldChar w:fldCharType="end"/>
        </w:r>
      </w:p>
    </w:sdtContent>
  </w:sdt>
  <w:p w14:paraId="557778EC" w14:textId="77777777" w:rsidR="00BE09FF" w:rsidRDefault="00BE09FF">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7A691" w14:textId="77777777" w:rsidR="00BE09FF" w:rsidRDefault="00BE09FF">
    <w:pPr>
      <w:pStyle w:val="Header"/>
    </w:pPr>
  </w:p>
  <w:p w14:paraId="723E0295" w14:textId="77777777" w:rsidR="00BE09FF" w:rsidRDefault="00BE09FF" w:rsidP="00DB1C05">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A3045"/>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
    <w:nsid w:val="02BE53EE"/>
    <w:multiLevelType w:val="multilevel"/>
    <w:tmpl w:val="BC826E9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5D61434"/>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3">
    <w:nsid w:val="0D0B06BC"/>
    <w:multiLevelType w:val="hybridMultilevel"/>
    <w:tmpl w:val="7F00BA9A"/>
    <w:lvl w:ilvl="0" w:tplc="AFD2B7FA">
      <w:start w:val="1"/>
      <w:numFmt w:val="upperLetter"/>
      <w:lvlText w:val="Lampiran %1."/>
      <w:lvlJc w:val="left"/>
      <w:pPr>
        <w:ind w:left="1134" w:hanging="5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2FD2678"/>
    <w:multiLevelType w:val="multilevel"/>
    <w:tmpl w:val="EFB4906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333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5D418BE"/>
    <w:multiLevelType w:val="multilevel"/>
    <w:tmpl w:val="7A546B1A"/>
    <w:lvl w:ilvl="0">
      <w:start w:val="1"/>
      <w:numFmt w:val="upperLetter"/>
      <w:pStyle w:val="Lampiran"/>
      <w:lvlText w:val="Lampiran %1."/>
      <w:lvlJc w:val="left"/>
      <w:pPr>
        <w:ind w:left="360" w:hanging="360"/>
      </w:pPr>
      <w:rPr>
        <w:rFonts w:hint="default"/>
      </w:rPr>
    </w:lvl>
    <w:lvl w:ilvl="1">
      <w:start w:val="1"/>
      <w:numFmt w:val="decimal"/>
      <w:lvlText w:val="%2)"/>
      <w:lvlJc w:val="left"/>
      <w:pPr>
        <w:ind w:left="340" w:hanging="3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62F4F93"/>
    <w:multiLevelType w:val="multilevel"/>
    <w:tmpl w:val="BF42F08E"/>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2"/>
      <w:numFmt w:val="decimal"/>
      <w:isLgl/>
      <w:lvlText w:val="%1.%2.%3."/>
      <w:lvlJc w:val="left"/>
      <w:pPr>
        <w:ind w:left="1286" w:hanging="720"/>
      </w:pPr>
      <w:rPr>
        <w:rFonts w:hint="default"/>
      </w:rPr>
    </w:lvl>
    <w:lvl w:ilvl="3">
      <w:start w:val="2"/>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7">
    <w:nsid w:val="17205CA2"/>
    <w:multiLevelType w:val="multilevel"/>
    <w:tmpl w:val="C8CCB054"/>
    <w:lvl w:ilvl="0">
      <w:start w:val="1"/>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8">
    <w:nsid w:val="1A2532DB"/>
    <w:multiLevelType w:val="hybridMultilevel"/>
    <w:tmpl w:val="530C8A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D7D0298"/>
    <w:multiLevelType w:val="multilevel"/>
    <w:tmpl w:val="B16646B6"/>
    <w:lvl w:ilvl="0">
      <w:start w:val="1"/>
      <w:numFmt w:val="decimal"/>
      <w:pStyle w:val="Heading1"/>
      <w:suff w:val="nothing"/>
      <w:lvlText w:val="%1"/>
      <w:lvlJc w:val="left"/>
      <w:pPr>
        <w:ind w:left="2610" w:firstLine="0"/>
      </w:pPr>
      <w:rPr>
        <w:rFonts w:ascii="Times New Roman" w:hAnsi="Times New Roman" w:cs="Times New Roman" w:hint="default"/>
        <w:b w:val="0"/>
        <w:bCs w:val="0"/>
        <w:i w:val="0"/>
        <w:iCs w:val="0"/>
        <w:caps w:val="0"/>
        <w:smallCaps w:val="0"/>
        <w:strike w:val="0"/>
        <w:dstrike w:val="0"/>
        <w:noProof w:val="0"/>
        <w:snapToGrid w:val="0"/>
        <w:vanish w:val="0"/>
        <w:color w:val="FFFFFF" w:themeColor="background1"/>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67" w:hanging="567"/>
      </w:pPr>
      <w:rPr>
        <w:rFonts w:hint="default"/>
        <w:i w:val="0"/>
      </w:rPr>
    </w:lvl>
    <w:lvl w:ilvl="2">
      <w:start w:val="1"/>
      <w:numFmt w:val="decimal"/>
      <w:pStyle w:val="Heading3"/>
      <w:lvlText w:val="%1.%2.%3."/>
      <w:lvlJc w:val="left"/>
      <w:pPr>
        <w:ind w:left="737" w:hanging="737"/>
      </w:pPr>
      <w:rPr>
        <w:rFonts w:hint="default"/>
        <w:i w:val="0"/>
      </w:rPr>
    </w:lvl>
    <w:lvl w:ilvl="3">
      <w:start w:val="1"/>
      <w:numFmt w:val="decimal"/>
      <w:pStyle w:val="Heading4"/>
      <w:lvlText w:val="%4."/>
      <w:lvlJc w:val="left"/>
      <w:pPr>
        <w:ind w:left="964" w:hanging="964"/>
      </w:pPr>
      <w:rPr>
        <w:rFonts w:ascii="Times New Roman" w:eastAsia="Times New Roman" w:hAnsi="Times New Roman" w:cs="Times New Roman" w:hint="default"/>
      </w:rPr>
    </w:lvl>
    <w:lvl w:ilvl="4">
      <w:start w:val="1"/>
      <w:numFmt w:val="decimal"/>
      <w:lvlText w:val="%1.%2.%3.%4.%5."/>
      <w:lvlJc w:val="left"/>
      <w:pPr>
        <w:ind w:left="2268" w:hanging="1701"/>
      </w:pPr>
      <w:rPr>
        <w:rFonts w:hint="default"/>
      </w:rPr>
    </w:lvl>
    <w:lvl w:ilvl="5">
      <w:start w:val="1"/>
      <w:numFmt w:val="decimal"/>
      <w:lvlText w:val="%6."/>
      <w:lvlJc w:val="right"/>
      <w:pPr>
        <w:ind w:left="360" w:hanging="180"/>
      </w:pPr>
      <w:rPr>
        <w:rFonts w:ascii="Times New Roman" w:eastAsia="Times New Roman" w:hAnsi="Times New Roman" w:cs="Times New Roman"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900" w:hanging="180"/>
      </w:pPr>
      <w:rPr>
        <w:rFonts w:hint="default"/>
      </w:rPr>
    </w:lvl>
  </w:abstractNum>
  <w:abstractNum w:abstractNumId="10">
    <w:nsid w:val="1FEF494B"/>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1">
    <w:nsid w:val="230A763D"/>
    <w:multiLevelType w:val="multilevel"/>
    <w:tmpl w:val="3CFAD7E8"/>
    <w:styleLink w:val="Style1"/>
    <w:lvl w:ilvl="0">
      <w:start w:val="1"/>
      <w:numFmt w:val="upperRoman"/>
      <w:suff w:val="nothing"/>
      <w:lvlText w:val="BAB %1"/>
      <w:lvlJc w:val="left"/>
      <w:pPr>
        <w:ind w:left="0" w:firstLine="360"/>
      </w:pPr>
      <w:rPr>
        <w:rFonts w:hint="default"/>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8452A2F"/>
    <w:multiLevelType w:val="hybridMultilevel"/>
    <w:tmpl w:val="A2B6A3F8"/>
    <w:lvl w:ilvl="0" w:tplc="E0829DAE">
      <w:start w:val="1"/>
      <w:numFmt w:val="decimal"/>
      <w:pStyle w:val="HeadingStyleI"/>
      <w:lvlText w:val="%1"/>
      <w:lvlJc w:val="left"/>
      <w:pPr>
        <w:ind w:left="720" w:hanging="360"/>
      </w:pPr>
      <w:rPr>
        <w:rFonts w:hint="default"/>
        <w:color w:val="FFFF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AB2CFE"/>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4">
    <w:nsid w:val="2B656FB8"/>
    <w:multiLevelType w:val="hybridMultilevel"/>
    <w:tmpl w:val="3B8E3718"/>
    <w:lvl w:ilvl="0" w:tplc="B1FE12D0">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5">
    <w:nsid w:val="2FC856FE"/>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6">
    <w:nsid w:val="317C2DA9"/>
    <w:multiLevelType w:val="hybridMultilevel"/>
    <w:tmpl w:val="CC86AB22"/>
    <w:lvl w:ilvl="0" w:tplc="C192A640">
      <w:start w:val="1"/>
      <w:numFmt w:val="decimal"/>
      <w:lvlText w:val="%1."/>
      <w:lvlJc w:val="left"/>
      <w:pPr>
        <w:ind w:left="360" w:hanging="360"/>
      </w:pPr>
      <w:rPr>
        <w:rFonts w:ascii="Times New Roman" w:eastAsia="Times New Roman"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2FA62E1"/>
    <w:multiLevelType w:val="multilevel"/>
    <w:tmpl w:val="7CEC0936"/>
    <w:lvl w:ilvl="0">
      <w:start w:val="1"/>
      <w:numFmt w:val="decimal"/>
      <w:lvlText w:val="%1"/>
      <w:lvlJc w:val="left"/>
      <w:pPr>
        <w:ind w:left="720" w:hanging="360"/>
      </w:pPr>
      <w:rPr>
        <w:rFonts w:hint="default"/>
        <w:color w:val="FFFFFF"/>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3765680E"/>
    <w:multiLevelType w:val="multilevel"/>
    <w:tmpl w:val="B00ADB3A"/>
    <w:lvl w:ilvl="0">
      <w:start w:val="3"/>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3C287EF0"/>
    <w:multiLevelType w:val="multilevel"/>
    <w:tmpl w:val="22C66A86"/>
    <w:lvl w:ilvl="0">
      <w:start w:val="4"/>
      <w:numFmt w:val="decimal"/>
      <w:lvlText w:val="%1"/>
      <w:lvlJc w:val="left"/>
      <w:pPr>
        <w:ind w:left="960" w:hanging="960"/>
      </w:pPr>
      <w:rPr>
        <w:rFonts w:hint="default"/>
      </w:rPr>
    </w:lvl>
    <w:lvl w:ilvl="1">
      <w:start w:val="2"/>
      <w:numFmt w:val="decimal"/>
      <w:lvlText w:val="%1.%2"/>
      <w:lvlJc w:val="left"/>
      <w:pPr>
        <w:ind w:left="960" w:hanging="960"/>
      </w:pPr>
      <w:rPr>
        <w:rFonts w:hint="default"/>
      </w:rPr>
    </w:lvl>
    <w:lvl w:ilvl="2">
      <w:start w:val="11"/>
      <w:numFmt w:val="decimal"/>
      <w:lvlText w:val="%1.%2.%3"/>
      <w:lvlJc w:val="left"/>
      <w:pPr>
        <w:ind w:left="960" w:hanging="960"/>
      </w:pPr>
      <w:rPr>
        <w:rFonts w:hint="default"/>
      </w:rPr>
    </w:lvl>
    <w:lvl w:ilvl="3">
      <w:start w:val="1"/>
      <w:numFmt w:val="decimal"/>
      <w:lvlText w:val="%1.%2.%3.%4"/>
      <w:lvlJc w:val="left"/>
      <w:pPr>
        <w:ind w:left="960" w:hanging="96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30E29FF"/>
    <w:multiLevelType w:val="hybridMultilevel"/>
    <w:tmpl w:val="EC3E9768"/>
    <w:lvl w:ilvl="0" w:tplc="7E980018">
      <w:start w:val="1"/>
      <w:numFmt w:val="upperRoman"/>
      <w:lvlText w:val="Bab %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3643B3"/>
    <w:multiLevelType w:val="multilevel"/>
    <w:tmpl w:val="873C7C8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nsid w:val="485D6D89"/>
    <w:multiLevelType w:val="hybridMultilevel"/>
    <w:tmpl w:val="BA72436C"/>
    <w:lvl w:ilvl="0" w:tplc="BC72F9F2">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nsid w:val="4EC75DDB"/>
    <w:multiLevelType w:val="hybridMultilevel"/>
    <w:tmpl w:val="9398B43C"/>
    <w:lvl w:ilvl="0" w:tplc="FFFFFFFF">
      <w:start w:val="1"/>
      <w:numFmt w:val="decimal"/>
      <w:lvlText w:val="%1."/>
      <w:lvlJc w:val="left"/>
      <w:pPr>
        <w:tabs>
          <w:tab w:val="num" w:pos="340"/>
        </w:tabs>
        <w:ind w:left="340" w:hanging="340"/>
      </w:pPr>
      <w:rPr>
        <w:rFonts w:hint="eastAsia"/>
        <w:b/>
      </w:rPr>
    </w:lvl>
    <w:lvl w:ilvl="1" w:tplc="6D700334">
      <w:start w:val="1"/>
      <w:numFmt w:val="decimal"/>
      <w:lvlText w:val="%2."/>
      <w:lvlJc w:val="left"/>
      <w:pPr>
        <w:ind w:left="1440" w:hanging="360"/>
      </w:pPr>
      <w:rPr>
        <w:rFonts w:hint="default"/>
      </w:rPr>
    </w:lvl>
    <w:lvl w:ilvl="2" w:tplc="5D562BFA">
      <w:numFmt w:val="decimal"/>
      <w:lvlText w:val="%3"/>
      <w:lvlJc w:val="left"/>
      <w:pPr>
        <w:ind w:left="2340" w:hanging="360"/>
      </w:pPr>
      <w:rPr>
        <w:rFonts w:ascii="Courier New" w:hAnsi="Courier New" w:cs="Courier New" w:hint="default"/>
      </w:rPr>
    </w:lvl>
    <w:lvl w:ilvl="3" w:tplc="02166D6C">
      <w:start w:val="8"/>
      <w:numFmt w:val="upperLetter"/>
      <w:lvlText w:val="%4."/>
      <w:lvlJc w:val="left"/>
      <w:pPr>
        <w:ind w:left="2880" w:hanging="360"/>
      </w:pPr>
      <w:rPr>
        <w:rFonts w:hint="default"/>
        <w:i w:val="0"/>
      </w:r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4">
    <w:nsid w:val="649D2C2B"/>
    <w:multiLevelType w:val="multilevel"/>
    <w:tmpl w:val="62C46DB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657918F5"/>
    <w:multiLevelType w:val="multilevel"/>
    <w:tmpl w:val="53B25F38"/>
    <w:lvl w:ilvl="0">
      <w:start w:val="5"/>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nsid w:val="6A254C65"/>
    <w:multiLevelType w:val="hybridMultilevel"/>
    <w:tmpl w:val="5AD4E95A"/>
    <w:lvl w:ilvl="0" w:tplc="BF84BF76">
      <w:start w:val="1"/>
      <w:numFmt w:val="decimal"/>
      <w:lvlText w:val="%1."/>
      <w:lvlJc w:val="left"/>
      <w:pPr>
        <w:ind w:left="1440" w:hanging="360"/>
      </w:pPr>
      <w:rPr>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BF86673"/>
    <w:multiLevelType w:val="hybridMultilevel"/>
    <w:tmpl w:val="277C2C74"/>
    <w:lvl w:ilvl="0" w:tplc="0421000F">
      <w:start w:val="1"/>
      <w:numFmt w:val="decimal"/>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nsid w:val="6CFA7C76"/>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29">
    <w:nsid w:val="75557C85"/>
    <w:multiLevelType w:val="hybridMultilevel"/>
    <w:tmpl w:val="3F82BC70"/>
    <w:lvl w:ilvl="0" w:tplc="4710AD48">
      <w:start w:val="1"/>
      <w:numFmt w:val="bullet"/>
      <w:lvlText w:val="-"/>
      <w:lvlJc w:val="left"/>
      <w:pPr>
        <w:ind w:left="598" w:hanging="360"/>
      </w:pPr>
      <w:rPr>
        <w:rFonts w:ascii="Times New Roman" w:eastAsia="Times New Roman" w:hAnsi="Times New Roman" w:cs="Times New Roman" w:hint="default"/>
      </w:rPr>
    </w:lvl>
    <w:lvl w:ilvl="1" w:tplc="04210003" w:tentative="1">
      <w:start w:val="1"/>
      <w:numFmt w:val="bullet"/>
      <w:lvlText w:val="o"/>
      <w:lvlJc w:val="left"/>
      <w:pPr>
        <w:ind w:left="1318" w:hanging="360"/>
      </w:pPr>
      <w:rPr>
        <w:rFonts w:ascii="Courier New" w:hAnsi="Courier New" w:cs="Courier New" w:hint="default"/>
      </w:rPr>
    </w:lvl>
    <w:lvl w:ilvl="2" w:tplc="04210005" w:tentative="1">
      <w:start w:val="1"/>
      <w:numFmt w:val="bullet"/>
      <w:lvlText w:val=""/>
      <w:lvlJc w:val="left"/>
      <w:pPr>
        <w:ind w:left="2038" w:hanging="360"/>
      </w:pPr>
      <w:rPr>
        <w:rFonts w:ascii="Wingdings" w:hAnsi="Wingdings" w:hint="default"/>
      </w:rPr>
    </w:lvl>
    <w:lvl w:ilvl="3" w:tplc="04210001" w:tentative="1">
      <w:start w:val="1"/>
      <w:numFmt w:val="bullet"/>
      <w:lvlText w:val=""/>
      <w:lvlJc w:val="left"/>
      <w:pPr>
        <w:ind w:left="2758" w:hanging="360"/>
      </w:pPr>
      <w:rPr>
        <w:rFonts w:ascii="Symbol" w:hAnsi="Symbol" w:hint="default"/>
      </w:rPr>
    </w:lvl>
    <w:lvl w:ilvl="4" w:tplc="04210003" w:tentative="1">
      <w:start w:val="1"/>
      <w:numFmt w:val="bullet"/>
      <w:lvlText w:val="o"/>
      <w:lvlJc w:val="left"/>
      <w:pPr>
        <w:ind w:left="3478" w:hanging="360"/>
      </w:pPr>
      <w:rPr>
        <w:rFonts w:ascii="Courier New" w:hAnsi="Courier New" w:cs="Courier New" w:hint="default"/>
      </w:rPr>
    </w:lvl>
    <w:lvl w:ilvl="5" w:tplc="04210005" w:tentative="1">
      <w:start w:val="1"/>
      <w:numFmt w:val="bullet"/>
      <w:lvlText w:val=""/>
      <w:lvlJc w:val="left"/>
      <w:pPr>
        <w:ind w:left="4198" w:hanging="360"/>
      </w:pPr>
      <w:rPr>
        <w:rFonts w:ascii="Wingdings" w:hAnsi="Wingdings" w:hint="default"/>
      </w:rPr>
    </w:lvl>
    <w:lvl w:ilvl="6" w:tplc="04210001" w:tentative="1">
      <w:start w:val="1"/>
      <w:numFmt w:val="bullet"/>
      <w:lvlText w:val=""/>
      <w:lvlJc w:val="left"/>
      <w:pPr>
        <w:ind w:left="4918" w:hanging="360"/>
      </w:pPr>
      <w:rPr>
        <w:rFonts w:ascii="Symbol" w:hAnsi="Symbol" w:hint="default"/>
      </w:rPr>
    </w:lvl>
    <w:lvl w:ilvl="7" w:tplc="04210003" w:tentative="1">
      <w:start w:val="1"/>
      <w:numFmt w:val="bullet"/>
      <w:lvlText w:val="o"/>
      <w:lvlJc w:val="left"/>
      <w:pPr>
        <w:ind w:left="5638" w:hanging="360"/>
      </w:pPr>
      <w:rPr>
        <w:rFonts w:ascii="Courier New" w:hAnsi="Courier New" w:cs="Courier New" w:hint="default"/>
      </w:rPr>
    </w:lvl>
    <w:lvl w:ilvl="8" w:tplc="04210005" w:tentative="1">
      <w:start w:val="1"/>
      <w:numFmt w:val="bullet"/>
      <w:lvlText w:val=""/>
      <w:lvlJc w:val="left"/>
      <w:pPr>
        <w:ind w:left="6358" w:hanging="360"/>
      </w:pPr>
      <w:rPr>
        <w:rFonts w:ascii="Wingdings" w:hAnsi="Wingdings" w:hint="default"/>
      </w:rPr>
    </w:lvl>
  </w:abstractNum>
  <w:abstractNum w:abstractNumId="30">
    <w:nsid w:val="75BA20F5"/>
    <w:multiLevelType w:val="hybridMultilevel"/>
    <w:tmpl w:val="ECA069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763C226F"/>
    <w:multiLevelType w:val="multilevel"/>
    <w:tmpl w:val="86CA77D0"/>
    <w:styleLink w:val="SistematikaPenulisanBab"/>
    <w:lvl w:ilvl="0">
      <w:start w:val="1"/>
      <w:numFmt w:val="upperRoman"/>
      <w:lvlText w:val="Bab %1"/>
      <w:lvlJc w:val="left"/>
      <w:pPr>
        <w:tabs>
          <w:tab w:val="num" w:pos="454"/>
        </w:tabs>
        <w:ind w:left="454" w:hanging="227"/>
      </w:pPr>
      <w:rPr>
        <w:rFonts w:hint="eastAsia"/>
        <w:b/>
        <w:bCs/>
        <w:sz w:val="22"/>
      </w:rPr>
    </w:lvl>
    <w:lvl w:ilvl="1">
      <w:start w:val="1"/>
      <w:numFmt w:val="lowerLetter"/>
      <w:lvlText w:val="%2."/>
      <w:lvlJc w:val="left"/>
      <w:pPr>
        <w:tabs>
          <w:tab w:val="num" w:pos="1440"/>
        </w:tabs>
        <w:ind w:left="1440" w:hanging="360"/>
      </w:pPr>
      <w:rPr>
        <w:rFonts w:hint="eastAsia"/>
      </w:rPr>
    </w:lvl>
    <w:lvl w:ilvl="2">
      <w:start w:val="1"/>
      <w:numFmt w:val="lowerRoman"/>
      <w:lvlText w:val="%3."/>
      <w:lvlJc w:val="right"/>
      <w:pPr>
        <w:tabs>
          <w:tab w:val="num" w:pos="2160"/>
        </w:tabs>
        <w:ind w:left="2160" w:hanging="180"/>
      </w:pPr>
      <w:rPr>
        <w:rFonts w:hint="eastAsia"/>
      </w:rPr>
    </w:lvl>
    <w:lvl w:ilvl="3">
      <w:start w:val="1"/>
      <w:numFmt w:val="decimal"/>
      <w:lvlText w:val="%4."/>
      <w:lvlJc w:val="left"/>
      <w:pPr>
        <w:tabs>
          <w:tab w:val="num" w:pos="2880"/>
        </w:tabs>
        <w:ind w:left="2880" w:hanging="360"/>
      </w:pPr>
      <w:rPr>
        <w:rFonts w:hint="eastAsia"/>
      </w:rPr>
    </w:lvl>
    <w:lvl w:ilvl="4">
      <w:start w:val="1"/>
      <w:numFmt w:val="lowerLetter"/>
      <w:lvlText w:val="%5."/>
      <w:lvlJc w:val="left"/>
      <w:pPr>
        <w:tabs>
          <w:tab w:val="num" w:pos="3600"/>
        </w:tabs>
        <w:ind w:left="3600" w:hanging="360"/>
      </w:pPr>
      <w:rPr>
        <w:rFonts w:hint="eastAsia"/>
      </w:rPr>
    </w:lvl>
    <w:lvl w:ilvl="5">
      <w:start w:val="1"/>
      <w:numFmt w:val="lowerRoman"/>
      <w:lvlText w:val="%6."/>
      <w:lvlJc w:val="right"/>
      <w:pPr>
        <w:tabs>
          <w:tab w:val="num" w:pos="4320"/>
        </w:tabs>
        <w:ind w:left="4320" w:hanging="180"/>
      </w:pPr>
      <w:rPr>
        <w:rFonts w:hint="eastAsia"/>
      </w:rPr>
    </w:lvl>
    <w:lvl w:ilvl="6">
      <w:start w:val="1"/>
      <w:numFmt w:val="decimal"/>
      <w:lvlText w:val="%7."/>
      <w:lvlJc w:val="left"/>
      <w:pPr>
        <w:tabs>
          <w:tab w:val="num" w:pos="5040"/>
        </w:tabs>
        <w:ind w:left="5040" w:hanging="360"/>
      </w:pPr>
      <w:rPr>
        <w:rFonts w:hint="eastAsia"/>
      </w:rPr>
    </w:lvl>
    <w:lvl w:ilvl="7">
      <w:start w:val="1"/>
      <w:numFmt w:val="lowerLetter"/>
      <w:lvlText w:val="%8."/>
      <w:lvlJc w:val="left"/>
      <w:pPr>
        <w:tabs>
          <w:tab w:val="num" w:pos="5760"/>
        </w:tabs>
        <w:ind w:left="5760" w:hanging="360"/>
      </w:pPr>
      <w:rPr>
        <w:rFonts w:hint="eastAsia"/>
      </w:rPr>
    </w:lvl>
    <w:lvl w:ilvl="8">
      <w:start w:val="1"/>
      <w:numFmt w:val="lowerRoman"/>
      <w:lvlText w:val="%9."/>
      <w:lvlJc w:val="right"/>
      <w:pPr>
        <w:tabs>
          <w:tab w:val="num" w:pos="6480"/>
        </w:tabs>
        <w:ind w:left="6480" w:hanging="180"/>
      </w:pPr>
      <w:rPr>
        <w:rFonts w:hint="eastAsia"/>
      </w:rPr>
    </w:lvl>
  </w:abstractNum>
  <w:abstractNum w:abstractNumId="32">
    <w:nsid w:val="7EB36B75"/>
    <w:multiLevelType w:val="multilevel"/>
    <w:tmpl w:val="87F6759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4"/>
  </w:num>
  <w:num w:numId="2">
    <w:abstractNumId w:val="23"/>
  </w:num>
  <w:num w:numId="3">
    <w:abstractNumId w:val="20"/>
  </w:num>
  <w:num w:numId="4">
    <w:abstractNumId w:val="31"/>
  </w:num>
  <w:num w:numId="5">
    <w:abstractNumId w:val="26"/>
  </w:num>
  <w:num w:numId="6">
    <w:abstractNumId w:val="8"/>
  </w:num>
  <w:num w:numId="7">
    <w:abstractNumId w:val="7"/>
  </w:num>
  <w:num w:numId="8">
    <w:abstractNumId w:val="22"/>
  </w:num>
  <w:num w:numId="9">
    <w:abstractNumId w:val="17"/>
  </w:num>
  <w:num w:numId="10">
    <w:abstractNumId w:val="11"/>
  </w:num>
  <w:num w:numId="11">
    <w:abstractNumId w:val="12"/>
  </w:num>
  <w:num w:numId="12">
    <w:abstractNumId w:val="14"/>
  </w:num>
  <w:num w:numId="13">
    <w:abstractNumId w:val="4"/>
  </w:num>
  <w:num w:numId="14">
    <w:abstractNumId w:val="9"/>
  </w:num>
  <w:num w:numId="15">
    <w:abstractNumId w:val="18"/>
  </w:num>
  <w:num w:numId="16">
    <w:abstractNumId w:val="5"/>
  </w:num>
  <w:num w:numId="17">
    <w:abstractNumId w:val="3"/>
  </w:num>
  <w:num w:numId="18">
    <w:abstractNumId w:val="27"/>
  </w:num>
  <w:num w:numId="19">
    <w:abstractNumId w:val="29"/>
  </w:num>
  <w:num w:numId="20">
    <w:abstractNumId w:val="21"/>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9"/>
    <w:lvlOverride w:ilvl="0">
      <w:startOverride w:val="3"/>
    </w:lvlOverride>
    <w:lvlOverride w:ilvl="1">
      <w:startOverride w:val="1"/>
    </w:lvlOverride>
    <w:lvlOverride w:ilvl="2">
      <w:startOverride w:val="1"/>
    </w:lvlOverride>
  </w:num>
  <w:num w:numId="36">
    <w:abstractNumId w:val="1"/>
  </w:num>
  <w:num w:numId="37">
    <w:abstractNumId w:val="9"/>
    <w:lvlOverride w:ilvl="0">
      <w:startOverride w:val="3"/>
    </w:lvlOverride>
    <w:lvlOverride w:ilvl="1">
      <w:startOverride w:val="2"/>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
  </w:num>
  <w:num w:numId="40">
    <w:abstractNumId w:val="15"/>
  </w:num>
  <w:num w:numId="41">
    <w:abstractNumId w:val="30"/>
  </w:num>
  <w:num w:numId="42">
    <w:abstractNumId w:val="2"/>
  </w:num>
  <w:num w:numId="43">
    <w:abstractNumId w:val="13"/>
  </w:num>
  <w:num w:numId="44">
    <w:abstractNumId w:val="19"/>
  </w:num>
  <w:num w:numId="45">
    <w:abstractNumId w:val="28"/>
  </w:num>
  <w:num w:numId="46">
    <w:abstractNumId w:val="0"/>
  </w:num>
  <w:num w:numId="47">
    <w:abstractNumId w:val="25"/>
  </w:num>
  <w:num w:numId="48">
    <w:abstractNumId w:val="10"/>
  </w:num>
  <w:num w:numId="49">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mirrorMargins/>
  <w:hideSpellingErrors/>
  <w:hideGrammaticalErrors/>
  <w:activeWritingStyle w:appName="MSWord" w:lang="en-US" w:vendorID="64" w:dllVersion="131078" w:nlCheck="1" w:checkStyle="1"/>
  <w:activeWritingStyle w:appName="MSWord" w:lang="en-GB" w:vendorID="64" w:dllVersion="131078" w:nlCheck="1" w:checkStyle="1"/>
  <w:defaultTabStop w:val="720"/>
  <w:evenAndOddHeaders/>
  <w:drawingGridHorizontalSpacing w:val="110"/>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2352"/>
    <w:rsid w:val="000005A0"/>
    <w:rsid w:val="00000E09"/>
    <w:rsid w:val="000012EF"/>
    <w:rsid w:val="00001B68"/>
    <w:rsid w:val="00002144"/>
    <w:rsid w:val="00002496"/>
    <w:rsid w:val="00002AE3"/>
    <w:rsid w:val="00002BE2"/>
    <w:rsid w:val="00002F8D"/>
    <w:rsid w:val="00003770"/>
    <w:rsid w:val="00003C1C"/>
    <w:rsid w:val="00003D5C"/>
    <w:rsid w:val="00003DB8"/>
    <w:rsid w:val="00004365"/>
    <w:rsid w:val="000055E3"/>
    <w:rsid w:val="000056A7"/>
    <w:rsid w:val="000058F6"/>
    <w:rsid w:val="000059C1"/>
    <w:rsid w:val="00005DA4"/>
    <w:rsid w:val="00005DF1"/>
    <w:rsid w:val="00006EFA"/>
    <w:rsid w:val="0000730F"/>
    <w:rsid w:val="00007C68"/>
    <w:rsid w:val="00007C99"/>
    <w:rsid w:val="000101D8"/>
    <w:rsid w:val="000101FD"/>
    <w:rsid w:val="00010464"/>
    <w:rsid w:val="000104C9"/>
    <w:rsid w:val="00010C0F"/>
    <w:rsid w:val="00011C6F"/>
    <w:rsid w:val="00011E58"/>
    <w:rsid w:val="000124EB"/>
    <w:rsid w:val="00012534"/>
    <w:rsid w:val="000137B5"/>
    <w:rsid w:val="0001502F"/>
    <w:rsid w:val="000168CD"/>
    <w:rsid w:val="00016A9D"/>
    <w:rsid w:val="00017214"/>
    <w:rsid w:val="000172F0"/>
    <w:rsid w:val="00017BF1"/>
    <w:rsid w:val="00020638"/>
    <w:rsid w:val="00020A87"/>
    <w:rsid w:val="00021185"/>
    <w:rsid w:val="000215A1"/>
    <w:rsid w:val="00021A2A"/>
    <w:rsid w:val="00021B25"/>
    <w:rsid w:val="00021FFA"/>
    <w:rsid w:val="0002201B"/>
    <w:rsid w:val="000224E6"/>
    <w:rsid w:val="00022B7D"/>
    <w:rsid w:val="0002358E"/>
    <w:rsid w:val="00023AB7"/>
    <w:rsid w:val="00023ACE"/>
    <w:rsid w:val="00023B02"/>
    <w:rsid w:val="00023C0B"/>
    <w:rsid w:val="00023E7F"/>
    <w:rsid w:val="000255D0"/>
    <w:rsid w:val="00025B14"/>
    <w:rsid w:val="00025CC7"/>
    <w:rsid w:val="00025DF8"/>
    <w:rsid w:val="00025E6E"/>
    <w:rsid w:val="00026003"/>
    <w:rsid w:val="0002609A"/>
    <w:rsid w:val="0002645B"/>
    <w:rsid w:val="0002654D"/>
    <w:rsid w:val="00026793"/>
    <w:rsid w:val="00026A1C"/>
    <w:rsid w:val="000277FA"/>
    <w:rsid w:val="00027A38"/>
    <w:rsid w:val="00027D77"/>
    <w:rsid w:val="00027E45"/>
    <w:rsid w:val="00027F90"/>
    <w:rsid w:val="00027FCA"/>
    <w:rsid w:val="000310DD"/>
    <w:rsid w:val="00031121"/>
    <w:rsid w:val="00031666"/>
    <w:rsid w:val="00031842"/>
    <w:rsid w:val="00031875"/>
    <w:rsid w:val="00031D9A"/>
    <w:rsid w:val="00032277"/>
    <w:rsid w:val="00032297"/>
    <w:rsid w:val="0003261B"/>
    <w:rsid w:val="00032A5A"/>
    <w:rsid w:val="00032E27"/>
    <w:rsid w:val="00032F27"/>
    <w:rsid w:val="000332F2"/>
    <w:rsid w:val="0003371B"/>
    <w:rsid w:val="000349E4"/>
    <w:rsid w:val="00034A0F"/>
    <w:rsid w:val="00034EFC"/>
    <w:rsid w:val="00034F84"/>
    <w:rsid w:val="000350D9"/>
    <w:rsid w:val="00035161"/>
    <w:rsid w:val="0003565A"/>
    <w:rsid w:val="000358A8"/>
    <w:rsid w:val="000363DA"/>
    <w:rsid w:val="00036AC2"/>
    <w:rsid w:val="000371CE"/>
    <w:rsid w:val="000371DE"/>
    <w:rsid w:val="00037847"/>
    <w:rsid w:val="00037CE1"/>
    <w:rsid w:val="0004034F"/>
    <w:rsid w:val="000403E9"/>
    <w:rsid w:val="00040F75"/>
    <w:rsid w:val="00040F79"/>
    <w:rsid w:val="000411E9"/>
    <w:rsid w:val="000416BB"/>
    <w:rsid w:val="00041B22"/>
    <w:rsid w:val="000424B0"/>
    <w:rsid w:val="000428E9"/>
    <w:rsid w:val="00042DC6"/>
    <w:rsid w:val="00042F0D"/>
    <w:rsid w:val="00043162"/>
    <w:rsid w:val="0004328B"/>
    <w:rsid w:val="00043DAA"/>
    <w:rsid w:val="00043F5C"/>
    <w:rsid w:val="000446B2"/>
    <w:rsid w:val="000447F7"/>
    <w:rsid w:val="000448D4"/>
    <w:rsid w:val="00044DBD"/>
    <w:rsid w:val="00044F33"/>
    <w:rsid w:val="00044FDD"/>
    <w:rsid w:val="0004694E"/>
    <w:rsid w:val="00047221"/>
    <w:rsid w:val="00050116"/>
    <w:rsid w:val="00050686"/>
    <w:rsid w:val="000507B9"/>
    <w:rsid w:val="00050D0A"/>
    <w:rsid w:val="00050ECB"/>
    <w:rsid w:val="00051110"/>
    <w:rsid w:val="00051401"/>
    <w:rsid w:val="0005169D"/>
    <w:rsid w:val="000520A0"/>
    <w:rsid w:val="00052199"/>
    <w:rsid w:val="0005251F"/>
    <w:rsid w:val="00052C30"/>
    <w:rsid w:val="00052C45"/>
    <w:rsid w:val="00052FF9"/>
    <w:rsid w:val="000533AC"/>
    <w:rsid w:val="0005392C"/>
    <w:rsid w:val="00054BA2"/>
    <w:rsid w:val="00054C36"/>
    <w:rsid w:val="00054C88"/>
    <w:rsid w:val="0005542A"/>
    <w:rsid w:val="00055495"/>
    <w:rsid w:val="000565AA"/>
    <w:rsid w:val="00056BE4"/>
    <w:rsid w:val="00056D9F"/>
    <w:rsid w:val="00057923"/>
    <w:rsid w:val="00057BEC"/>
    <w:rsid w:val="00060051"/>
    <w:rsid w:val="00060A30"/>
    <w:rsid w:val="00061060"/>
    <w:rsid w:val="00061573"/>
    <w:rsid w:val="00061E4E"/>
    <w:rsid w:val="00062652"/>
    <w:rsid w:val="00062E6B"/>
    <w:rsid w:val="00062EAE"/>
    <w:rsid w:val="00063235"/>
    <w:rsid w:val="0006419A"/>
    <w:rsid w:val="000641BE"/>
    <w:rsid w:val="000647E7"/>
    <w:rsid w:val="00065151"/>
    <w:rsid w:val="00065888"/>
    <w:rsid w:val="00065C8D"/>
    <w:rsid w:val="00066BCD"/>
    <w:rsid w:val="00066F74"/>
    <w:rsid w:val="0006713C"/>
    <w:rsid w:val="0006724B"/>
    <w:rsid w:val="000674EE"/>
    <w:rsid w:val="00067859"/>
    <w:rsid w:val="00067B84"/>
    <w:rsid w:val="00070596"/>
    <w:rsid w:val="000705C1"/>
    <w:rsid w:val="000706D0"/>
    <w:rsid w:val="0007086A"/>
    <w:rsid w:val="00070C84"/>
    <w:rsid w:val="00071677"/>
    <w:rsid w:val="000719D5"/>
    <w:rsid w:val="0007250D"/>
    <w:rsid w:val="00072B17"/>
    <w:rsid w:val="000730D4"/>
    <w:rsid w:val="0007352F"/>
    <w:rsid w:val="00073B96"/>
    <w:rsid w:val="000742D2"/>
    <w:rsid w:val="0007430E"/>
    <w:rsid w:val="00074383"/>
    <w:rsid w:val="0007464C"/>
    <w:rsid w:val="00074726"/>
    <w:rsid w:val="00074902"/>
    <w:rsid w:val="0007493B"/>
    <w:rsid w:val="00074D4D"/>
    <w:rsid w:val="00075231"/>
    <w:rsid w:val="00075B7A"/>
    <w:rsid w:val="00076342"/>
    <w:rsid w:val="00076354"/>
    <w:rsid w:val="0007662A"/>
    <w:rsid w:val="0007668C"/>
    <w:rsid w:val="00076761"/>
    <w:rsid w:val="0007683A"/>
    <w:rsid w:val="00076F56"/>
    <w:rsid w:val="0007739B"/>
    <w:rsid w:val="00077BDE"/>
    <w:rsid w:val="00080350"/>
    <w:rsid w:val="00080A2C"/>
    <w:rsid w:val="00080CC2"/>
    <w:rsid w:val="00080FE9"/>
    <w:rsid w:val="00081159"/>
    <w:rsid w:val="0008166D"/>
    <w:rsid w:val="00082170"/>
    <w:rsid w:val="00082620"/>
    <w:rsid w:val="000826A0"/>
    <w:rsid w:val="000826FA"/>
    <w:rsid w:val="00082793"/>
    <w:rsid w:val="00082B40"/>
    <w:rsid w:val="00082CDC"/>
    <w:rsid w:val="00082E10"/>
    <w:rsid w:val="00083467"/>
    <w:rsid w:val="00083BB7"/>
    <w:rsid w:val="00083C74"/>
    <w:rsid w:val="00083EAB"/>
    <w:rsid w:val="00083F59"/>
    <w:rsid w:val="00084017"/>
    <w:rsid w:val="00084337"/>
    <w:rsid w:val="00084495"/>
    <w:rsid w:val="000844CA"/>
    <w:rsid w:val="00084654"/>
    <w:rsid w:val="000848D8"/>
    <w:rsid w:val="00084923"/>
    <w:rsid w:val="00084C0D"/>
    <w:rsid w:val="00084E55"/>
    <w:rsid w:val="00085083"/>
    <w:rsid w:val="0008557E"/>
    <w:rsid w:val="000858AF"/>
    <w:rsid w:val="00085B02"/>
    <w:rsid w:val="00085D83"/>
    <w:rsid w:val="00085FC6"/>
    <w:rsid w:val="000864C9"/>
    <w:rsid w:val="00086620"/>
    <w:rsid w:val="00086638"/>
    <w:rsid w:val="00086BAE"/>
    <w:rsid w:val="000870F4"/>
    <w:rsid w:val="0008758D"/>
    <w:rsid w:val="00087A5E"/>
    <w:rsid w:val="00087AA9"/>
    <w:rsid w:val="00087B0A"/>
    <w:rsid w:val="00087D21"/>
    <w:rsid w:val="0009074C"/>
    <w:rsid w:val="00090918"/>
    <w:rsid w:val="000909DC"/>
    <w:rsid w:val="00090D24"/>
    <w:rsid w:val="00090ED5"/>
    <w:rsid w:val="00092019"/>
    <w:rsid w:val="00092312"/>
    <w:rsid w:val="0009326C"/>
    <w:rsid w:val="00093AE4"/>
    <w:rsid w:val="00093AE6"/>
    <w:rsid w:val="00093B07"/>
    <w:rsid w:val="0009436B"/>
    <w:rsid w:val="000944F9"/>
    <w:rsid w:val="000946CF"/>
    <w:rsid w:val="00094B1C"/>
    <w:rsid w:val="00094D5C"/>
    <w:rsid w:val="00094E6D"/>
    <w:rsid w:val="000956A5"/>
    <w:rsid w:val="000959C0"/>
    <w:rsid w:val="00095A59"/>
    <w:rsid w:val="00095FAA"/>
    <w:rsid w:val="00096A33"/>
    <w:rsid w:val="00097799"/>
    <w:rsid w:val="000978B6"/>
    <w:rsid w:val="000A02A7"/>
    <w:rsid w:val="000A03AE"/>
    <w:rsid w:val="000A089B"/>
    <w:rsid w:val="000A0C25"/>
    <w:rsid w:val="000A0DAF"/>
    <w:rsid w:val="000A0F08"/>
    <w:rsid w:val="000A1B6B"/>
    <w:rsid w:val="000A1CD8"/>
    <w:rsid w:val="000A1D2E"/>
    <w:rsid w:val="000A3BDA"/>
    <w:rsid w:val="000A4053"/>
    <w:rsid w:val="000A448E"/>
    <w:rsid w:val="000A44A6"/>
    <w:rsid w:val="000A468E"/>
    <w:rsid w:val="000A4A86"/>
    <w:rsid w:val="000A529E"/>
    <w:rsid w:val="000A52B2"/>
    <w:rsid w:val="000A543E"/>
    <w:rsid w:val="000A5532"/>
    <w:rsid w:val="000A574C"/>
    <w:rsid w:val="000A5AAE"/>
    <w:rsid w:val="000A5DEA"/>
    <w:rsid w:val="000A6038"/>
    <w:rsid w:val="000A6897"/>
    <w:rsid w:val="000A6A93"/>
    <w:rsid w:val="000A6C40"/>
    <w:rsid w:val="000A72F7"/>
    <w:rsid w:val="000A7478"/>
    <w:rsid w:val="000A7867"/>
    <w:rsid w:val="000A7B2F"/>
    <w:rsid w:val="000A7EF7"/>
    <w:rsid w:val="000B0D3D"/>
    <w:rsid w:val="000B0EC5"/>
    <w:rsid w:val="000B0ECD"/>
    <w:rsid w:val="000B170C"/>
    <w:rsid w:val="000B1F52"/>
    <w:rsid w:val="000B1FCB"/>
    <w:rsid w:val="000B214A"/>
    <w:rsid w:val="000B2A01"/>
    <w:rsid w:val="000B2A26"/>
    <w:rsid w:val="000B2BE5"/>
    <w:rsid w:val="000B2C53"/>
    <w:rsid w:val="000B32B8"/>
    <w:rsid w:val="000B3382"/>
    <w:rsid w:val="000B367D"/>
    <w:rsid w:val="000B3C27"/>
    <w:rsid w:val="000B3D30"/>
    <w:rsid w:val="000B3DB4"/>
    <w:rsid w:val="000B4ABB"/>
    <w:rsid w:val="000B4DC5"/>
    <w:rsid w:val="000B5269"/>
    <w:rsid w:val="000B5303"/>
    <w:rsid w:val="000B5557"/>
    <w:rsid w:val="000B5AD0"/>
    <w:rsid w:val="000B5B3A"/>
    <w:rsid w:val="000B5CE9"/>
    <w:rsid w:val="000B609B"/>
    <w:rsid w:val="000B62F0"/>
    <w:rsid w:val="000B6608"/>
    <w:rsid w:val="000B6612"/>
    <w:rsid w:val="000B6715"/>
    <w:rsid w:val="000B6E3C"/>
    <w:rsid w:val="000B6F8E"/>
    <w:rsid w:val="000B7199"/>
    <w:rsid w:val="000B75B4"/>
    <w:rsid w:val="000C0207"/>
    <w:rsid w:val="000C02CA"/>
    <w:rsid w:val="000C05AD"/>
    <w:rsid w:val="000C0B83"/>
    <w:rsid w:val="000C0EEC"/>
    <w:rsid w:val="000C17A6"/>
    <w:rsid w:val="000C182E"/>
    <w:rsid w:val="000C1A49"/>
    <w:rsid w:val="000C1CAE"/>
    <w:rsid w:val="000C1D3B"/>
    <w:rsid w:val="000C1F75"/>
    <w:rsid w:val="000C2658"/>
    <w:rsid w:val="000C3040"/>
    <w:rsid w:val="000C356C"/>
    <w:rsid w:val="000C3B7E"/>
    <w:rsid w:val="000C44AF"/>
    <w:rsid w:val="000C44F0"/>
    <w:rsid w:val="000C471D"/>
    <w:rsid w:val="000C4C4E"/>
    <w:rsid w:val="000C4D9E"/>
    <w:rsid w:val="000C5399"/>
    <w:rsid w:val="000C5B4C"/>
    <w:rsid w:val="000C5C99"/>
    <w:rsid w:val="000C6725"/>
    <w:rsid w:val="000C6BA9"/>
    <w:rsid w:val="000C7307"/>
    <w:rsid w:val="000C733F"/>
    <w:rsid w:val="000C76A3"/>
    <w:rsid w:val="000C7827"/>
    <w:rsid w:val="000C7E90"/>
    <w:rsid w:val="000C7F2B"/>
    <w:rsid w:val="000D0872"/>
    <w:rsid w:val="000D0944"/>
    <w:rsid w:val="000D0A6D"/>
    <w:rsid w:val="000D0EEC"/>
    <w:rsid w:val="000D0F1A"/>
    <w:rsid w:val="000D1306"/>
    <w:rsid w:val="000D213D"/>
    <w:rsid w:val="000D23CF"/>
    <w:rsid w:val="000D2618"/>
    <w:rsid w:val="000D29AB"/>
    <w:rsid w:val="000D2FD7"/>
    <w:rsid w:val="000D31DB"/>
    <w:rsid w:val="000D428D"/>
    <w:rsid w:val="000D4377"/>
    <w:rsid w:val="000D47ED"/>
    <w:rsid w:val="000D52DA"/>
    <w:rsid w:val="000D582B"/>
    <w:rsid w:val="000D5C5F"/>
    <w:rsid w:val="000D6FC6"/>
    <w:rsid w:val="000D71ED"/>
    <w:rsid w:val="000D7F96"/>
    <w:rsid w:val="000E00E8"/>
    <w:rsid w:val="000E03F1"/>
    <w:rsid w:val="000E0489"/>
    <w:rsid w:val="000E09D6"/>
    <w:rsid w:val="000E0A3D"/>
    <w:rsid w:val="000E142F"/>
    <w:rsid w:val="000E1C8F"/>
    <w:rsid w:val="000E1CE2"/>
    <w:rsid w:val="000E1EE3"/>
    <w:rsid w:val="000E2088"/>
    <w:rsid w:val="000E2E40"/>
    <w:rsid w:val="000E40EB"/>
    <w:rsid w:val="000E442E"/>
    <w:rsid w:val="000E4A02"/>
    <w:rsid w:val="000E4B2E"/>
    <w:rsid w:val="000E4D8C"/>
    <w:rsid w:val="000E4E56"/>
    <w:rsid w:val="000E52E7"/>
    <w:rsid w:val="000E5C7A"/>
    <w:rsid w:val="000E5DD6"/>
    <w:rsid w:val="000E621C"/>
    <w:rsid w:val="000E772F"/>
    <w:rsid w:val="000E7BEC"/>
    <w:rsid w:val="000E7C40"/>
    <w:rsid w:val="000F032D"/>
    <w:rsid w:val="000F03B6"/>
    <w:rsid w:val="000F0539"/>
    <w:rsid w:val="000F0AFD"/>
    <w:rsid w:val="000F0B00"/>
    <w:rsid w:val="000F0CA1"/>
    <w:rsid w:val="000F0E53"/>
    <w:rsid w:val="000F112F"/>
    <w:rsid w:val="000F11FD"/>
    <w:rsid w:val="000F13ED"/>
    <w:rsid w:val="000F1929"/>
    <w:rsid w:val="000F1C6C"/>
    <w:rsid w:val="000F1F84"/>
    <w:rsid w:val="000F2204"/>
    <w:rsid w:val="000F2675"/>
    <w:rsid w:val="000F2954"/>
    <w:rsid w:val="000F2CC3"/>
    <w:rsid w:val="000F34E3"/>
    <w:rsid w:val="000F3618"/>
    <w:rsid w:val="000F39CA"/>
    <w:rsid w:val="000F3DEC"/>
    <w:rsid w:val="000F4514"/>
    <w:rsid w:val="000F4609"/>
    <w:rsid w:val="000F4C70"/>
    <w:rsid w:val="000F53D1"/>
    <w:rsid w:val="000F5C1B"/>
    <w:rsid w:val="000F6876"/>
    <w:rsid w:val="000F6976"/>
    <w:rsid w:val="000F6EC1"/>
    <w:rsid w:val="000F6FD3"/>
    <w:rsid w:val="000F70E6"/>
    <w:rsid w:val="000F7C38"/>
    <w:rsid w:val="000F7D1B"/>
    <w:rsid w:val="000F7F33"/>
    <w:rsid w:val="00100A35"/>
    <w:rsid w:val="00101047"/>
    <w:rsid w:val="001011B1"/>
    <w:rsid w:val="0010179D"/>
    <w:rsid w:val="00101ABD"/>
    <w:rsid w:val="0010224B"/>
    <w:rsid w:val="0010261B"/>
    <w:rsid w:val="00102E95"/>
    <w:rsid w:val="00102EC9"/>
    <w:rsid w:val="00102F55"/>
    <w:rsid w:val="00104007"/>
    <w:rsid w:val="00104C97"/>
    <w:rsid w:val="00104EC3"/>
    <w:rsid w:val="0010575C"/>
    <w:rsid w:val="00105E16"/>
    <w:rsid w:val="001061A6"/>
    <w:rsid w:val="001064EF"/>
    <w:rsid w:val="00106947"/>
    <w:rsid w:val="00107289"/>
    <w:rsid w:val="00107B10"/>
    <w:rsid w:val="00107C26"/>
    <w:rsid w:val="001101C4"/>
    <w:rsid w:val="001101DB"/>
    <w:rsid w:val="00110214"/>
    <w:rsid w:val="0011049C"/>
    <w:rsid w:val="00111853"/>
    <w:rsid w:val="00111B18"/>
    <w:rsid w:val="00112127"/>
    <w:rsid w:val="0011214F"/>
    <w:rsid w:val="00112560"/>
    <w:rsid w:val="00112BE3"/>
    <w:rsid w:val="001131C3"/>
    <w:rsid w:val="001136FB"/>
    <w:rsid w:val="00113A81"/>
    <w:rsid w:val="00113B26"/>
    <w:rsid w:val="00113CBE"/>
    <w:rsid w:val="00113E93"/>
    <w:rsid w:val="00113EAB"/>
    <w:rsid w:val="001144E3"/>
    <w:rsid w:val="00114654"/>
    <w:rsid w:val="001146AF"/>
    <w:rsid w:val="00115389"/>
    <w:rsid w:val="00115771"/>
    <w:rsid w:val="001159C7"/>
    <w:rsid w:val="0011670D"/>
    <w:rsid w:val="00116800"/>
    <w:rsid w:val="001168F4"/>
    <w:rsid w:val="00116979"/>
    <w:rsid w:val="00116B81"/>
    <w:rsid w:val="0011733F"/>
    <w:rsid w:val="001201CE"/>
    <w:rsid w:val="00120345"/>
    <w:rsid w:val="00121488"/>
    <w:rsid w:val="001224FD"/>
    <w:rsid w:val="0012265A"/>
    <w:rsid w:val="00122780"/>
    <w:rsid w:val="00122E28"/>
    <w:rsid w:val="00123143"/>
    <w:rsid w:val="00123642"/>
    <w:rsid w:val="001236F5"/>
    <w:rsid w:val="00124816"/>
    <w:rsid w:val="00124870"/>
    <w:rsid w:val="00124D05"/>
    <w:rsid w:val="00124DC4"/>
    <w:rsid w:val="001253C9"/>
    <w:rsid w:val="0012568A"/>
    <w:rsid w:val="001256C5"/>
    <w:rsid w:val="00125CF7"/>
    <w:rsid w:val="00126987"/>
    <w:rsid w:val="00127023"/>
    <w:rsid w:val="0012775D"/>
    <w:rsid w:val="00127AB3"/>
    <w:rsid w:val="00132061"/>
    <w:rsid w:val="00132067"/>
    <w:rsid w:val="0013245D"/>
    <w:rsid w:val="00132A35"/>
    <w:rsid w:val="00133096"/>
    <w:rsid w:val="001332C1"/>
    <w:rsid w:val="00133B23"/>
    <w:rsid w:val="00133C26"/>
    <w:rsid w:val="00133E84"/>
    <w:rsid w:val="00133F76"/>
    <w:rsid w:val="00134632"/>
    <w:rsid w:val="001346F2"/>
    <w:rsid w:val="001347FF"/>
    <w:rsid w:val="00134F65"/>
    <w:rsid w:val="00135266"/>
    <w:rsid w:val="00135467"/>
    <w:rsid w:val="00135A55"/>
    <w:rsid w:val="00136C1C"/>
    <w:rsid w:val="00136C42"/>
    <w:rsid w:val="00136F0F"/>
    <w:rsid w:val="001372F0"/>
    <w:rsid w:val="001379DC"/>
    <w:rsid w:val="00137A6C"/>
    <w:rsid w:val="0014001B"/>
    <w:rsid w:val="001403E9"/>
    <w:rsid w:val="001403F4"/>
    <w:rsid w:val="00140460"/>
    <w:rsid w:val="00140A58"/>
    <w:rsid w:val="00141712"/>
    <w:rsid w:val="001419A4"/>
    <w:rsid w:val="00141C79"/>
    <w:rsid w:val="00141E0D"/>
    <w:rsid w:val="0014240D"/>
    <w:rsid w:val="0014254F"/>
    <w:rsid w:val="001425C7"/>
    <w:rsid w:val="001429E6"/>
    <w:rsid w:val="00142F1C"/>
    <w:rsid w:val="00143637"/>
    <w:rsid w:val="001441DF"/>
    <w:rsid w:val="001446CB"/>
    <w:rsid w:val="00144AFA"/>
    <w:rsid w:val="00144B37"/>
    <w:rsid w:val="00144B6B"/>
    <w:rsid w:val="00144D4C"/>
    <w:rsid w:val="00144E8A"/>
    <w:rsid w:val="00144EF7"/>
    <w:rsid w:val="00144F0E"/>
    <w:rsid w:val="00144F7F"/>
    <w:rsid w:val="001459E4"/>
    <w:rsid w:val="00145B6A"/>
    <w:rsid w:val="0014613D"/>
    <w:rsid w:val="00146DEE"/>
    <w:rsid w:val="0014761F"/>
    <w:rsid w:val="00147862"/>
    <w:rsid w:val="00147FF7"/>
    <w:rsid w:val="00150527"/>
    <w:rsid w:val="001511E6"/>
    <w:rsid w:val="001512C4"/>
    <w:rsid w:val="00151996"/>
    <w:rsid w:val="00151BB9"/>
    <w:rsid w:val="00152538"/>
    <w:rsid w:val="00152D77"/>
    <w:rsid w:val="00153247"/>
    <w:rsid w:val="001539DB"/>
    <w:rsid w:val="00153D72"/>
    <w:rsid w:val="001545EF"/>
    <w:rsid w:val="00154B6D"/>
    <w:rsid w:val="00154C41"/>
    <w:rsid w:val="00155045"/>
    <w:rsid w:val="00155232"/>
    <w:rsid w:val="0015598A"/>
    <w:rsid w:val="00155C72"/>
    <w:rsid w:val="0015668E"/>
    <w:rsid w:val="0015680D"/>
    <w:rsid w:val="00156B0F"/>
    <w:rsid w:val="00156F8A"/>
    <w:rsid w:val="00157737"/>
    <w:rsid w:val="00157853"/>
    <w:rsid w:val="0015797A"/>
    <w:rsid w:val="001601F7"/>
    <w:rsid w:val="00160AE5"/>
    <w:rsid w:val="001610A8"/>
    <w:rsid w:val="00161406"/>
    <w:rsid w:val="00161953"/>
    <w:rsid w:val="00161B08"/>
    <w:rsid w:val="00161D3F"/>
    <w:rsid w:val="00162155"/>
    <w:rsid w:val="001621A5"/>
    <w:rsid w:val="00162352"/>
    <w:rsid w:val="00162B05"/>
    <w:rsid w:val="00162D70"/>
    <w:rsid w:val="0016363D"/>
    <w:rsid w:val="001636C7"/>
    <w:rsid w:val="00163893"/>
    <w:rsid w:val="00163F7F"/>
    <w:rsid w:val="00164411"/>
    <w:rsid w:val="001647A4"/>
    <w:rsid w:val="00164918"/>
    <w:rsid w:val="00164DAC"/>
    <w:rsid w:val="00164E88"/>
    <w:rsid w:val="00164F7B"/>
    <w:rsid w:val="00165A3D"/>
    <w:rsid w:val="00165C9C"/>
    <w:rsid w:val="00166069"/>
    <w:rsid w:val="00166112"/>
    <w:rsid w:val="00166568"/>
    <w:rsid w:val="0016680C"/>
    <w:rsid w:val="00166BCD"/>
    <w:rsid w:val="00166FDC"/>
    <w:rsid w:val="001673F6"/>
    <w:rsid w:val="001674D0"/>
    <w:rsid w:val="001676C3"/>
    <w:rsid w:val="00167748"/>
    <w:rsid w:val="00167803"/>
    <w:rsid w:val="0016794E"/>
    <w:rsid w:val="00167C98"/>
    <w:rsid w:val="0017045B"/>
    <w:rsid w:val="00170484"/>
    <w:rsid w:val="00170746"/>
    <w:rsid w:val="00170B3F"/>
    <w:rsid w:val="00170C99"/>
    <w:rsid w:val="0017155E"/>
    <w:rsid w:val="001718CE"/>
    <w:rsid w:val="0017224C"/>
    <w:rsid w:val="001723F5"/>
    <w:rsid w:val="001724FE"/>
    <w:rsid w:val="0017268F"/>
    <w:rsid w:val="00172694"/>
    <w:rsid w:val="001728D6"/>
    <w:rsid w:val="00172DE1"/>
    <w:rsid w:val="00172DFF"/>
    <w:rsid w:val="00173C57"/>
    <w:rsid w:val="00173C59"/>
    <w:rsid w:val="001741E0"/>
    <w:rsid w:val="00174664"/>
    <w:rsid w:val="001748E8"/>
    <w:rsid w:val="001752A0"/>
    <w:rsid w:val="001755B6"/>
    <w:rsid w:val="001756CD"/>
    <w:rsid w:val="00175ABD"/>
    <w:rsid w:val="00175CE6"/>
    <w:rsid w:val="0017613B"/>
    <w:rsid w:val="0017624D"/>
    <w:rsid w:val="00176641"/>
    <w:rsid w:val="00176AA5"/>
    <w:rsid w:val="00177483"/>
    <w:rsid w:val="001774D0"/>
    <w:rsid w:val="0017788B"/>
    <w:rsid w:val="00180157"/>
    <w:rsid w:val="001806B7"/>
    <w:rsid w:val="00180C25"/>
    <w:rsid w:val="00180CA6"/>
    <w:rsid w:val="00180E56"/>
    <w:rsid w:val="001813FE"/>
    <w:rsid w:val="0018142E"/>
    <w:rsid w:val="001814F2"/>
    <w:rsid w:val="001817FA"/>
    <w:rsid w:val="00181869"/>
    <w:rsid w:val="00181947"/>
    <w:rsid w:val="00181A01"/>
    <w:rsid w:val="0018235D"/>
    <w:rsid w:val="00182B1B"/>
    <w:rsid w:val="00183497"/>
    <w:rsid w:val="001836B4"/>
    <w:rsid w:val="00183880"/>
    <w:rsid w:val="00183BC1"/>
    <w:rsid w:val="001846F4"/>
    <w:rsid w:val="0018481B"/>
    <w:rsid w:val="00184E8E"/>
    <w:rsid w:val="00184F7D"/>
    <w:rsid w:val="001852A3"/>
    <w:rsid w:val="0018547C"/>
    <w:rsid w:val="00185E33"/>
    <w:rsid w:val="00185EE3"/>
    <w:rsid w:val="0018611C"/>
    <w:rsid w:val="001865F4"/>
    <w:rsid w:val="00186849"/>
    <w:rsid w:val="00186882"/>
    <w:rsid w:val="00186EB4"/>
    <w:rsid w:val="00186F5C"/>
    <w:rsid w:val="001870DF"/>
    <w:rsid w:val="001874CB"/>
    <w:rsid w:val="00187C52"/>
    <w:rsid w:val="00187CFB"/>
    <w:rsid w:val="0019058B"/>
    <w:rsid w:val="00190727"/>
    <w:rsid w:val="00190907"/>
    <w:rsid w:val="0019092F"/>
    <w:rsid w:val="00190B49"/>
    <w:rsid w:val="00190DD5"/>
    <w:rsid w:val="00191155"/>
    <w:rsid w:val="00192753"/>
    <w:rsid w:val="00192963"/>
    <w:rsid w:val="00192EBA"/>
    <w:rsid w:val="001932B9"/>
    <w:rsid w:val="0019344F"/>
    <w:rsid w:val="00193BBE"/>
    <w:rsid w:val="00193CC4"/>
    <w:rsid w:val="001944D5"/>
    <w:rsid w:val="00194B99"/>
    <w:rsid w:val="00194BD4"/>
    <w:rsid w:val="00195071"/>
    <w:rsid w:val="0019518C"/>
    <w:rsid w:val="00195582"/>
    <w:rsid w:val="00195597"/>
    <w:rsid w:val="00195E3A"/>
    <w:rsid w:val="00196509"/>
    <w:rsid w:val="001967A7"/>
    <w:rsid w:val="00196B8E"/>
    <w:rsid w:val="001970AC"/>
    <w:rsid w:val="001971F4"/>
    <w:rsid w:val="00197484"/>
    <w:rsid w:val="001975A0"/>
    <w:rsid w:val="001976D3"/>
    <w:rsid w:val="001A03A5"/>
    <w:rsid w:val="001A03E3"/>
    <w:rsid w:val="001A118E"/>
    <w:rsid w:val="001A11F3"/>
    <w:rsid w:val="001A16B2"/>
    <w:rsid w:val="001A1CB4"/>
    <w:rsid w:val="001A1E7D"/>
    <w:rsid w:val="001A23FD"/>
    <w:rsid w:val="001A2581"/>
    <w:rsid w:val="001A2F35"/>
    <w:rsid w:val="001A3194"/>
    <w:rsid w:val="001A33CC"/>
    <w:rsid w:val="001A36FB"/>
    <w:rsid w:val="001A4C99"/>
    <w:rsid w:val="001A5816"/>
    <w:rsid w:val="001A5C4D"/>
    <w:rsid w:val="001A5F19"/>
    <w:rsid w:val="001A5FCC"/>
    <w:rsid w:val="001A646C"/>
    <w:rsid w:val="001A65AA"/>
    <w:rsid w:val="001A687E"/>
    <w:rsid w:val="001A68ED"/>
    <w:rsid w:val="001A68F4"/>
    <w:rsid w:val="001A6B6B"/>
    <w:rsid w:val="001A70A6"/>
    <w:rsid w:val="001A74EB"/>
    <w:rsid w:val="001A7552"/>
    <w:rsid w:val="001B02AE"/>
    <w:rsid w:val="001B0581"/>
    <w:rsid w:val="001B1823"/>
    <w:rsid w:val="001B1C61"/>
    <w:rsid w:val="001B1DC6"/>
    <w:rsid w:val="001B2548"/>
    <w:rsid w:val="001B267A"/>
    <w:rsid w:val="001B29B7"/>
    <w:rsid w:val="001B2A6A"/>
    <w:rsid w:val="001B2B8F"/>
    <w:rsid w:val="001B319B"/>
    <w:rsid w:val="001B319C"/>
    <w:rsid w:val="001B39C6"/>
    <w:rsid w:val="001B3D5D"/>
    <w:rsid w:val="001B686E"/>
    <w:rsid w:val="001B71AF"/>
    <w:rsid w:val="001B747B"/>
    <w:rsid w:val="001B75E0"/>
    <w:rsid w:val="001B7729"/>
    <w:rsid w:val="001B7AD5"/>
    <w:rsid w:val="001C0172"/>
    <w:rsid w:val="001C0703"/>
    <w:rsid w:val="001C0C46"/>
    <w:rsid w:val="001C0E3A"/>
    <w:rsid w:val="001C1118"/>
    <w:rsid w:val="001C11CA"/>
    <w:rsid w:val="001C147B"/>
    <w:rsid w:val="001C17D6"/>
    <w:rsid w:val="001C28DE"/>
    <w:rsid w:val="001C28FB"/>
    <w:rsid w:val="001C2EF0"/>
    <w:rsid w:val="001C3422"/>
    <w:rsid w:val="001C383B"/>
    <w:rsid w:val="001C3B51"/>
    <w:rsid w:val="001C4330"/>
    <w:rsid w:val="001C48BE"/>
    <w:rsid w:val="001C4D2F"/>
    <w:rsid w:val="001C5F6E"/>
    <w:rsid w:val="001C6547"/>
    <w:rsid w:val="001C6BDA"/>
    <w:rsid w:val="001C6DCC"/>
    <w:rsid w:val="001C71A7"/>
    <w:rsid w:val="001C7347"/>
    <w:rsid w:val="001D072A"/>
    <w:rsid w:val="001D0BA4"/>
    <w:rsid w:val="001D0CD0"/>
    <w:rsid w:val="001D0E89"/>
    <w:rsid w:val="001D13BA"/>
    <w:rsid w:val="001D159C"/>
    <w:rsid w:val="001D3AF0"/>
    <w:rsid w:val="001D438D"/>
    <w:rsid w:val="001D45E3"/>
    <w:rsid w:val="001D4C51"/>
    <w:rsid w:val="001D4D37"/>
    <w:rsid w:val="001D4EC3"/>
    <w:rsid w:val="001D519A"/>
    <w:rsid w:val="001D59BD"/>
    <w:rsid w:val="001D5D16"/>
    <w:rsid w:val="001D5D90"/>
    <w:rsid w:val="001D5FE8"/>
    <w:rsid w:val="001D61FF"/>
    <w:rsid w:val="001D631B"/>
    <w:rsid w:val="001D636D"/>
    <w:rsid w:val="001D6870"/>
    <w:rsid w:val="001D6C15"/>
    <w:rsid w:val="001D6E6F"/>
    <w:rsid w:val="001D7023"/>
    <w:rsid w:val="001D75EE"/>
    <w:rsid w:val="001D78B3"/>
    <w:rsid w:val="001D7A88"/>
    <w:rsid w:val="001D7DAE"/>
    <w:rsid w:val="001E0B56"/>
    <w:rsid w:val="001E0BF5"/>
    <w:rsid w:val="001E0DCB"/>
    <w:rsid w:val="001E134C"/>
    <w:rsid w:val="001E18A5"/>
    <w:rsid w:val="001E2347"/>
    <w:rsid w:val="001E25C4"/>
    <w:rsid w:val="001E25F2"/>
    <w:rsid w:val="001E27F0"/>
    <w:rsid w:val="001E2822"/>
    <w:rsid w:val="001E2EFA"/>
    <w:rsid w:val="001E3D04"/>
    <w:rsid w:val="001E43F9"/>
    <w:rsid w:val="001E4464"/>
    <w:rsid w:val="001E4C5E"/>
    <w:rsid w:val="001E514B"/>
    <w:rsid w:val="001E5306"/>
    <w:rsid w:val="001E5673"/>
    <w:rsid w:val="001E577E"/>
    <w:rsid w:val="001E6449"/>
    <w:rsid w:val="001E71AB"/>
    <w:rsid w:val="001E72C4"/>
    <w:rsid w:val="001E78D5"/>
    <w:rsid w:val="001E7CE3"/>
    <w:rsid w:val="001F0945"/>
    <w:rsid w:val="001F0978"/>
    <w:rsid w:val="001F0CE0"/>
    <w:rsid w:val="001F1C88"/>
    <w:rsid w:val="001F2198"/>
    <w:rsid w:val="001F231F"/>
    <w:rsid w:val="001F26D9"/>
    <w:rsid w:val="001F2AA5"/>
    <w:rsid w:val="001F322A"/>
    <w:rsid w:val="001F390B"/>
    <w:rsid w:val="001F3F0A"/>
    <w:rsid w:val="001F4122"/>
    <w:rsid w:val="001F4BDC"/>
    <w:rsid w:val="001F5349"/>
    <w:rsid w:val="001F58CD"/>
    <w:rsid w:val="001F6056"/>
    <w:rsid w:val="001F6382"/>
    <w:rsid w:val="001F645A"/>
    <w:rsid w:val="001F6534"/>
    <w:rsid w:val="001F65EE"/>
    <w:rsid w:val="001F689E"/>
    <w:rsid w:val="001F6B3B"/>
    <w:rsid w:val="001F7109"/>
    <w:rsid w:val="001F72CB"/>
    <w:rsid w:val="001F7643"/>
    <w:rsid w:val="001F7DB4"/>
    <w:rsid w:val="002002FD"/>
    <w:rsid w:val="00200498"/>
    <w:rsid w:val="002004AC"/>
    <w:rsid w:val="00200DA0"/>
    <w:rsid w:val="00200DA4"/>
    <w:rsid w:val="00200E7D"/>
    <w:rsid w:val="00201377"/>
    <w:rsid w:val="002017A0"/>
    <w:rsid w:val="00201827"/>
    <w:rsid w:val="0020192C"/>
    <w:rsid w:val="0020196F"/>
    <w:rsid w:val="00201AC2"/>
    <w:rsid w:val="00201B48"/>
    <w:rsid w:val="00201BBD"/>
    <w:rsid w:val="00201C60"/>
    <w:rsid w:val="002023A6"/>
    <w:rsid w:val="00202431"/>
    <w:rsid w:val="00204596"/>
    <w:rsid w:val="002046C4"/>
    <w:rsid w:val="00204A51"/>
    <w:rsid w:val="00204DDC"/>
    <w:rsid w:val="00205F10"/>
    <w:rsid w:val="00206474"/>
    <w:rsid w:val="00206800"/>
    <w:rsid w:val="00206E9F"/>
    <w:rsid w:val="00206EE1"/>
    <w:rsid w:val="0021085A"/>
    <w:rsid w:val="00210B2F"/>
    <w:rsid w:val="002110FD"/>
    <w:rsid w:val="00211673"/>
    <w:rsid w:val="00211AC8"/>
    <w:rsid w:val="002122BD"/>
    <w:rsid w:val="00212877"/>
    <w:rsid w:val="00212E76"/>
    <w:rsid w:val="00213305"/>
    <w:rsid w:val="002134E0"/>
    <w:rsid w:val="00213542"/>
    <w:rsid w:val="00213A2D"/>
    <w:rsid w:val="00213BF4"/>
    <w:rsid w:val="00213C88"/>
    <w:rsid w:val="00214AC0"/>
    <w:rsid w:val="00214C5C"/>
    <w:rsid w:val="002150D3"/>
    <w:rsid w:val="002158A1"/>
    <w:rsid w:val="002166AA"/>
    <w:rsid w:val="00216CA1"/>
    <w:rsid w:val="00216CB3"/>
    <w:rsid w:val="00216CEB"/>
    <w:rsid w:val="0021763C"/>
    <w:rsid w:val="0021790B"/>
    <w:rsid w:val="002179DE"/>
    <w:rsid w:val="00217B5F"/>
    <w:rsid w:val="00217BFE"/>
    <w:rsid w:val="00217F77"/>
    <w:rsid w:val="0022001E"/>
    <w:rsid w:val="00221907"/>
    <w:rsid w:val="002223FD"/>
    <w:rsid w:val="00222999"/>
    <w:rsid w:val="00222A86"/>
    <w:rsid w:val="00222B08"/>
    <w:rsid w:val="00222EB7"/>
    <w:rsid w:val="00223326"/>
    <w:rsid w:val="00223963"/>
    <w:rsid w:val="00223997"/>
    <w:rsid w:val="0022421B"/>
    <w:rsid w:val="002248C7"/>
    <w:rsid w:val="00224EA9"/>
    <w:rsid w:val="002250EA"/>
    <w:rsid w:val="0022572F"/>
    <w:rsid w:val="00225C43"/>
    <w:rsid w:val="00226289"/>
    <w:rsid w:val="00226464"/>
    <w:rsid w:val="002265E7"/>
    <w:rsid w:val="00226993"/>
    <w:rsid w:val="002269ED"/>
    <w:rsid w:val="00227CD0"/>
    <w:rsid w:val="00230A0E"/>
    <w:rsid w:val="00230CD3"/>
    <w:rsid w:val="00230F29"/>
    <w:rsid w:val="002312E9"/>
    <w:rsid w:val="002313B7"/>
    <w:rsid w:val="00231A96"/>
    <w:rsid w:val="00231B28"/>
    <w:rsid w:val="00231B41"/>
    <w:rsid w:val="00231F59"/>
    <w:rsid w:val="002321F4"/>
    <w:rsid w:val="00232D7C"/>
    <w:rsid w:val="002330B0"/>
    <w:rsid w:val="002330D0"/>
    <w:rsid w:val="00233BEA"/>
    <w:rsid w:val="00234A26"/>
    <w:rsid w:val="002353A8"/>
    <w:rsid w:val="00235CB8"/>
    <w:rsid w:val="00236245"/>
    <w:rsid w:val="00236D16"/>
    <w:rsid w:val="00236D27"/>
    <w:rsid w:val="002374A7"/>
    <w:rsid w:val="00237A5B"/>
    <w:rsid w:val="002402C3"/>
    <w:rsid w:val="0024067A"/>
    <w:rsid w:val="0024142D"/>
    <w:rsid w:val="00242289"/>
    <w:rsid w:val="00242E16"/>
    <w:rsid w:val="00243289"/>
    <w:rsid w:val="0024371B"/>
    <w:rsid w:val="00243D88"/>
    <w:rsid w:val="002445D0"/>
    <w:rsid w:val="002449E0"/>
    <w:rsid w:val="00244AB4"/>
    <w:rsid w:val="00244B87"/>
    <w:rsid w:val="00244D83"/>
    <w:rsid w:val="00244E83"/>
    <w:rsid w:val="00246363"/>
    <w:rsid w:val="00246365"/>
    <w:rsid w:val="0024643E"/>
    <w:rsid w:val="002466AB"/>
    <w:rsid w:val="00246A99"/>
    <w:rsid w:val="0024745D"/>
    <w:rsid w:val="00247F97"/>
    <w:rsid w:val="00250A5F"/>
    <w:rsid w:val="00250C42"/>
    <w:rsid w:val="00250E36"/>
    <w:rsid w:val="00251B5B"/>
    <w:rsid w:val="002522BD"/>
    <w:rsid w:val="002525A7"/>
    <w:rsid w:val="00252601"/>
    <w:rsid w:val="002530D4"/>
    <w:rsid w:val="00253160"/>
    <w:rsid w:val="00253199"/>
    <w:rsid w:val="00253327"/>
    <w:rsid w:val="002534D9"/>
    <w:rsid w:val="0025360D"/>
    <w:rsid w:val="002538A0"/>
    <w:rsid w:val="002540AF"/>
    <w:rsid w:val="00254CC8"/>
    <w:rsid w:val="00254EE1"/>
    <w:rsid w:val="0025550A"/>
    <w:rsid w:val="002564D2"/>
    <w:rsid w:val="00256FBA"/>
    <w:rsid w:val="002570BB"/>
    <w:rsid w:val="002573D3"/>
    <w:rsid w:val="00257611"/>
    <w:rsid w:val="00257D8D"/>
    <w:rsid w:val="00257E1E"/>
    <w:rsid w:val="00260356"/>
    <w:rsid w:val="00260396"/>
    <w:rsid w:val="00260D4C"/>
    <w:rsid w:val="00260FA0"/>
    <w:rsid w:val="0026115E"/>
    <w:rsid w:val="002613A8"/>
    <w:rsid w:val="0026191B"/>
    <w:rsid w:val="00261EBC"/>
    <w:rsid w:val="00262D09"/>
    <w:rsid w:val="00262F7F"/>
    <w:rsid w:val="002631CF"/>
    <w:rsid w:val="002631E6"/>
    <w:rsid w:val="00263524"/>
    <w:rsid w:val="002638C0"/>
    <w:rsid w:val="00263BBA"/>
    <w:rsid w:val="00263DC9"/>
    <w:rsid w:val="002643AD"/>
    <w:rsid w:val="00264522"/>
    <w:rsid w:val="00264583"/>
    <w:rsid w:val="00264939"/>
    <w:rsid w:val="00264E10"/>
    <w:rsid w:val="0026530E"/>
    <w:rsid w:val="00265710"/>
    <w:rsid w:val="00265EF1"/>
    <w:rsid w:val="00266183"/>
    <w:rsid w:val="00266478"/>
    <w:rsid w:val="00266624"/>
    <w:rsid w:val="00266F16"/>
    <w:rsid w:val="00270296"/>
    <w:rsid w:val="00270A31"/>
    <w:rsid w:val="00271C0C"/>
    <w:rsid w:val="0027240B"/>
    <w:rsid w:val="00272980"/>
    <w:rsid w:val="00272DA9"/>
    <w:rsid w:val="002733F4"/>
    <w:rsid w:val="00274561"/>
    <w:rsid w:val="002746C6"/>
    <w:rsid w:val="002754E0"/>
    <w:rsid w:val="002755CC"/>
    <w:rsid w:val="00275682"/>
    <w:rsid w:val="00275C11"/>
    <w:rsid w:val="00276249"/>
    <w:rsid w:val="00276911"/>
    <w:rsid w:val="00276AAA"/>
    <w:rsid w:val="00276FEA"/>
    <w:rsid w:val="0027706B"/>
    <w:rsid w:val="0027727C"/>
    <w:rsid w:val="0027795A"/>
    <w:rsid w:val="002779D5"/>
    <w:rsid w:val="00277D17"/>
    <w:rsid w:val="00277EA7"/>
    <w:rsid w:val="00277EF9"/>
    <w:rsid w:val="002800F0"/>
    <w:rsid w:val="002806D8"/>
    <w:rsid w:val="00280B19"/>
    <w:rsid w:val="00280D1A"/>
    <w:rsid w:val="00280EFD"/>
    <w:rsid w:val="00280FDF"/>
    <w:rsid w:val="002818C0"/>
    <w:rsid w:val="00281A92"/>
    <w:rsid w:val="00281C92"/>
    <w:rsid w:val="002822A9"/>
    <w:rsid w:val="002823CB"/>
    <w:rsid w:val="00282457"/>
    <w:rsid w:val="00282475"/>
    <w:rsid w:val="00282FAA"/>
    <w:rsid w:val="00282FD0"/>
    <w:rsid w:val="002836B7"/>
    <w:rsid w:val="00283BD2"/>
    <w:rsid w:val="00283CF1"/>
    <w:rsid w:val="00283E19"/>
    <w:rsid w:val="00283F3E"/>
    <w:rsid w:val="00284053"/>
    <w:rsid w:val="00284111"/>
    <w:rsid w:val="00284300"/>
    <w:rsid w:val="002847A9"/>
    <w:rsid w:val="002849B4"/>
    <w:rsid w:val="00284F40"/>
    <w:rsid w:val="00285233"/>
    <w:rsid w:val="0028581B"/>
    <w:rsid w:val="00285F6B"/>
    <w:rsid w:val="002860AC"/>
    <w:rsid w:val="00286C21"/>
    <w:rsid w:val="00287058"/>
    <w:rsid w:val="0028749B"/>
    <w:rsid w:val="00287970"/>
    <w:rsid w:val="00287A0F"/>
    <w:rsid w:val="00287AA8"/>
    <w:rsid w:val="0029042B"/>
    <w:rsid w:val="00291D3B"/>
    <w:rsid w:val="00292189"/>
    <w:rsid w:val="0029233D"/>
    <w:rsid w:val="0029298F"/>
    <w:rsid w:val="00292E21"/>
    <w:rsid w:val="00294256"/>
    <w:rsid w:val="00294AD7"/>
    <w:rsid w:val="00294E2F"/>
    <w:rsid w:val="00294E71"/>
    <w:rsid w:val="00295846"/>
    <w:rsid w:val="00295CDC"/>
    <w:rsid w:val="0029654B"/>
    <w:rsid w:val="002965E7"/>
    <w:rsid w:val="00296615"/>
    <w:rsid w:val="00296C56"/>
    <w:rsid w:val="00296CC2"/>
    <w:rsid w:val="0029708E"/>
    <w:rsid w:val="00297BAC"/>
    <w:rsid w:val="002A04B3"/>
    <w:rsid w:val="002A114E"/>
    <w:rsid w:val="002A15E2"/>
    <w:rsid w:val="002A17C6"/>
    <w:rsid w:val="002A2587"/>
    <w:rsid w:val="002A2B21"/>
    <w:rsid w:val="002A3231"/>
    <w:rsid w:val="002A3E0B"/>
    <w:rsid w:val="002A3F9D"/>
    <w:rsid w:val="002A42B0"/>
    <w:rsid w:val="002A4493"/>
    <w:rsid w:val="002A45A9"/>
    <w:rsid w:val="002A47B5"/>
    <w:rsid w:val="002A4AF5"/>
    <w:rsid w:val="002A5229"/>
    <w:rsid w:val="002A53BD"/>
    <w:rsid w:val="002A5633"/>
    <w:rsid w:val="002A5940"/>
    <w:rsid w:val="002A5B9C"/>
    <w:rsid w:val="002A6046"/>
    <w:rsid w:val="002A655B"/>
    <w:rsid w:val="002A6756"/>
    <w:rsid w:val="002A688C"/>
    <w:rsid w:val="002A7EE9"/>
    <w:rsid w:val="002B0563"/>
    <w:rsid w:val="002B0B8D"/>
    <w:rsid w:val="002B0E15"/>
    <w:rsid w:val="002B18C3"/>
    <w:rsid w:val="002B1B55"/>
    <w:rsid w:val="002B1BBE"/>
    <w:rsid w:val="002B1C61"/>
    <w:rsid w:val="002B20BA"/>
    <w:rsid w:val="002B21F0"/>
    <w:rsid w:val="002B286E"/>
    <w:rsid w:val="002B31C4"/>
    <w:rsid w:val="002B37C5"/>
    <w:rsid w:val="002B37D0"/>
    <w:rsid w:val="002B3A4F"/>
    <w:rsid w:val="002B3C35"/>
    <w:rsid w:val="002B42D8"/>
    <w:rsid w:val="002B43CF"/>
    <w:rsid w:val="002B4662"/>
    <w:rsid w:val="002B4B10"/>
    <w:rsid w:val="002B50E8"/>
    <w:rsid w:val="002B567B"/>
    <w:rsid w:val="002B5B3E"/>
    <w:rsid w:val="002B5BE0"/>
    <w:rsid w:val="002B6169"/>
    <w:rsid w:val="002B6A0B"/>
    <w:rsid w:val="002B6CF5"/>
    <w:rsid w:val="002B6DEC"/>
    <w:rsid w:val="002B714A"/>
    <w:rsid w:val="002B7A51"/>
    <w:rsid w:val="002B7E02"/>
    <w:rsid w:val="002C0020"/>
    <w:rsid w:val="002C0665"/>
    <w:rsid w:val="002C0766"/>
    <w:rsid w:val="002C0DF4"/>
    <w:rsid w:val="002C1C8E"/>
    <w:rsid w:val="002C241F"/>
    <w:rsid w:val="002C2A68"/>
    <w:rsid w:val="002C611F"/>
    <w:rsid w:val="002C6A8B"/>
    <w:rsid w:val="002C6B1F"/>
    <w:rsid w:val="002C6B27"/>
    <w:rsid w:val="002C6EB6"/>
    <w:rsid w:val="002C71D0"/>
    <w:rsid w:val="002C732D"/>
    <w:rsid w:val="002C743D"/>
    <w:rsid w:val="002C75F2"/>
    <w:rsid w:val="002C765E"/>
    <w:rsid w:val="002C767B"/>
    <w:rsid w:val="002C78BA"/>
    <w:rsid w:val="002C7C23"/>
    <w:rsid w:val="002D0456"/>
    <w:rsid w:val="002D055A"/>
    <w:rsid w:val="002D065B"/>
    <w:rsid w:val="002D0CF8"/>
    <w:rsid w:val="002D0D42"/>
    <w:rsid w:val="002D1019"/>
    <w:rsid w:val="002D1803"/>
    <w:rsid w:val="002D1BAC"/>
    <w:rsid w:val="002D2035"/>
    <w:rsid w:val="002D2B07"/>
    <w:rsid w:val="002D310E"/>
    <w:rsid w:val="002D3771"/>
    <w:rsid w:val="002D3893"/>
    <w:rsid w:val="002D3A97"/>
    <w:rsid w:val="002D3C62"/>
    <w:rsid w:val="002D4069"/>
    <w:rsid w:val="002D49B3"/>
    <w:rsid w:val="002D55FC"/>
    <w:rsid w:val="002D5FE1"/>
    <w:rsid w:val="002D629D"/>
    <w:rsid w:val="002D649D"/>
    <w:rsid w:val="002D64B7"/>
    <w:rsid w:val="002D6A74"/>
    <w:rsid w:val="002D6D47"/>
    <w:rsid w:val="002D6F69"/>
    <w:rsid w:val="002D7054"/>
    <w:rsid w:val="002D71AF"/>
    <w:rsid w:val="002E077C"/>
    <w:rsid w:val="002E0FAB"/>
    <w:rsid w:val="002E1471"/>
    <w:rsid w:val="002E172D"/>
    <w:rsid w:val="002E1E18"/>
    <w:rsid w:val="002E1F36"/>
    <w:rsid w:val="002E2695"/>
    <w:rsid w:val="002E2E61"/>
    <w:rsid w:val="002E33A0"/>
    <w:rsid w:val="002E344D"/>
    <w:rsid w:val="002E3998"/>
    <w:rsid w:val="002E49C5"/>
    <w:rsid w:val="002E5452"/>
    <w:rsid w:val="002E54E7"/>
    <w:rsid w:val="002E552C"/>
    <w:rsid w:val="002E5683"/>
    <w:rsid w:val="002E5783"/>
    <w:rsid w:val="002E61F8"/>
    <w:rsid w:val="002E628D"/>
    <w:rsid w:val="002E64BA"/>
    <w:rsid w:val="002E66F7"/>
    <w:rsid w:val="002E6BE5"/>
    <w:rsid w:val="002E7713"/>
    <w:rsid w:val="002F0220"/>
    <w:rsid w:val="002F0853"/>
    <w:rsid w:val="002F0936"/>
    <w:rsid w:val="002F09B0"/>
    <w:rsid w:val="002F0D58"/>
    <w:rsid w:val="002F12DF"/>
    <w:rsid w:val="002F1819"/>
    <w:rsid w:val="002F1BDC"/>
    <w:rsid w:val="002F1F1B"/>
    <w:rsid w:val="002F2068"/>
    <w:rsid w:val="002F258D"/>
    <w:rsid w:val="002F2FEF"/>
    <w:rsid w:val="002F311B"/>
    <w:rsid w:val="002F35DB"/>
    <w:rsid w:val="002F3980"/>
    <w:rsid w:val="002F3C49"/>
    <w:rsid w:val="002F3D02"/>
    <w:rsid w:val="002F42E7"/>
    <w:rsid w:val="002F43FD"/>
    <w:rsid w:val="002F4471"/>
    <w:rsid w:val="002F4EB9"/>
    <w:rsid w:val="002F4EEF"/>
    <w:rsid w:val="002F4F37"/>
    <w:rsid w:val="002F6324"/>
    <w:rsid w:val="002F6A14"/>
    <w:rsid w:val="002F6CA7"/>
    <w:rsid w:val="002F6E73"/>
    <w:rsid w:val="002F7044"/>
    <w:rsid w:val="002F7206"/>
    <w:rsid w:val="002F7209"/>
    <w:rsid w:val="002F730C"/>
    <w:rsid w:val="002F75A7"/>
    <w:rsid w:val="002F7A0A"/>
    <w:rsid w:val="002F7C7D"/>
    <w:rsid w:val="00300602"/>
    <w:rsid w:val="0030073B"/>
    <w:rsid w:val="003007DD"/>
    <w:rsid w:val="00300885"/>
    <w:rsid w:val="00300ABD"/>
    <w:rsid w:val="00300C3C"/>
    <w:rsid w:val="00301075"/>
    <w:rsid w:val="003012A4"/>
    <w:rsid w:val="0030162F"/>
    <w:rsid w:val="00301EF3"/>
    <w:rsid w:val="00302081"/>
    <w:rsid w:val="0030264C"/>
    <w:rsid w:val="00302740"/>
    <w:rsid w:val="00302E6D"/>
    <w:rsid w:val="00303270"/>
    <w:rsid w:val="0030353F"/>
    <w:rsid w:val="003036CB"/>
    <w:rsid w:val="003039C6"/>
    <w:rsid w:val="00303E47"/>
    <w:rsid w:val="00304388"/>
    <w:rsid w:val="0030448B"/>
    <w:rsid w:val="00304527"/>
    <w:rsid w:val="00304679"/>
    <w:rsid w:val="003048A2"/>
    <w:rsid w:val="003049EB"/>
    <w:rsid w:val="00305667"/>
    <w:rsid w:val="003059C3"/>
    <w:rsid w:val="00305C95"/>
    <w:rsid w:val="003064DC"/>
    <w:rsid w:val="00306EEE"/>
    <w:rsid w:val="003071B6"/>
    <w:rsid w:val="0030783B"/>
    <w:rsid w:val="00307AEB"/>
    <w:rsid w:val="00307E5C"/>
    <w:rsid w:val="00310473"/>
    <w:rsid w:val="0031121D"/>
    <w:rsid w:val="00312257"/>
    <w:rsid w:val="0031292C"/>
    <w:rsid w:val="00312D7A"/>
    <w:rsid w:val="00313CC5"/>
    <w:rsid w:val="00313E2C"/>
    <w:rsid w:val="00313E55"/>
    <w:rsid w:val="00314743"/>
    <w:rsid w:val="00314A7D"/>
    <w:rsid w:val="00314D72"/>
    <w:rsid w:val="00314E10"/>
    <w:rsid w:val="003154AD"/>
    <w:rsid w:val="0031568D"/>
    <w:rsid w:val="00315883"/>
    <w:rsid w:val="00315CBA"/>
    <w:rsid w:val="00315CE6"/>
    <w:rsid w:val="0031628D"/>
    <w:rsid w:val="00316756"/>
    <w:rsid w:val="00316884"/>
    <w:rsid w:val="0031690E"/>
    <w:rsid w:val="00316945"/>
    <w:rsid w:val="0031718B"/>
    <w:rsid w:val="003171F1"/>
    <w:rsid w:val="00317566"/>
    <w:rsid w:val="003177AB"/>
    <w:rsid w:val="0032058F"/>
    <w:rsid w:val="003205A0"/>
    <w:rsid w:val="00320FEE"/>
    <w:rsid w:val="00321A65"/>
    <w:rsid w:val="00322208"/>
    <w:rsid w:val="0032234D"/>
    <w:rsid w:val="0032284D"/>
    <w:rsid w:val="00322B30"/>
    <w:rsid w:val="00322B66"/>
    <w:rsid w:val="00322EBC"/>
    <w:rsid w:val="003233B1"/>
    <w:rsid w:val="0032397A"/>
    <w:rsid w:val="00323D54"/>
    <w:rsid w:val="00323F97"/>
    <w:rsid w:val="00324A11"/>
    <w:rsid w:val="00324B71"/>
    <w:rsid w:val="00324C21"/>
    <w:rsid w:val="00324F0D"/>
    <w:rsid w:val="00325A8D"/>
    <w:rsid w:val="00325C77"/>
    <w:rsid w:val="003263E3"/>
    <w:rsid w:val="00326D17"/>
    <w:rsid w:val="003272C9"/>
    <w:rsid w:val="003273DB"/>
    <w:rsid w:val="00327657"/>
    <w:rsid w:val="00327677"/>
    <w:rsid w:val="00327F62"/>
    <w:rsid w:val="00327FB9"/>
    <w:rsid w:val="00330353"/>
    <w:rsid w:val="00330E4F"/>
    <w:rsid w:val="00331568"/>
    <w:rsid w:val="003315D0"/>
    <w:rsid w:val="00331C0D"/>
    <w:rsid w:val="00331D03"/>
    <w:rsid w:val="00332BD0"/>
    <w:rsid w:val="00332BDE"/>
    <w:rsid w:val="00333302"/>
    <w:rsid w:val="00333470"/>
    <w:rsid w:val="003334E5"/>
    <w:rsid w:val="003337EE"/>
    <w:rsid w:val="00333F9F"/>
    <w:rsid w:val="00334039"/>
    <w:rsid w:val="003345E4"/>
    <w:rsid w:val="003345F7"/>
    <w:rsid w:val="003348D5"/>
    <w:rsid w:val="00334F7D"/>
    <w:rsid w:val="0033517F"/>
    <w:rsid w:val="003351FF"/>
    <w:rsid w:val="0033534C"/>
    <w:rsid w:val="0033535C"/>
    <w:rsid w:val="00335667"/>
    <w:rsid w:val="00335DB3"/>
    <w:rsid w:val="00335FC4"/>
    <w:rsid w:val="00336268"/>
    <w:rsid w:val="00336807"/>
    <w:rsid w:val="00336883"/>
    <w:rsid w:val="00336935"/>
    <w:rsid w:val="00336B3A"/>
    <w:rsid w:val="00336CED"/>
    <w:rsid w:val="00337048"/>
    <w:rsid w:val="003372A2"/>
    <w:rsid w:val="0033783C"/>
    <w:rsid w:val="00337B6F"/>
    <w:rsid w:val="00340015"/>
    <w:rsid w:val="00340788"/>
    <w:rsid w:val="0034093B"/>
    <w:rsid w:val="0034098F"/>
    <w:rsid w:val="00341118"/>
    <w:rsid w:val="00341519"/>
    <w:rsid w:val="00342430"/>
    <w:rsid w:val="003425A7"/>
    <w:rsid w:val="003432C2"/>
    <w:rsid w:val="003433D8"/>
    <w:rsid w:val="003434E6"/>
    <w:rsid w:val="003435A8"/>
    <w:rsid w:val="00343A26"/>
    <w:rsid w:val="00343B4E"/>
    <w:rsid w:val="00343F64"/>
    <w:rsid w:val="00344A40"/>
    <w:rsid w:val="00344B87"/>
    <w:rsid w:val="00344EC0"/>
    <w:rsid w:val="003450EF"/>
    <w:rsid w:val="003452DC"/>
    <w:rsid w:val="003452EE"/>
    <w:rsid w:val="00345538"/>
    <w:rsid w:val="00345B5C"/>
    <w:rsid w:val="0034655A"/>
    <w:rsid w:val="003472F3"/>
    <w:rsid w:val="00347B22"/>
    <w:rsid w:val="00347BE9"/>
    <w:rsid w:val="00350296"/>
    <w:rsid w:val="00350653"/>
    <w:rsid w:val="0035091D"/>
    <w:rsid w:val="00350C0F"/>
    <w:rsid w:val="00350D2B"/>
    <w:rsid w:val="00350E5D"/>
    <w:rsid w:val="00351F17"/>
    <w:rsid w:val="00352446"/>
    <w:rsid w:val="0035278D"/>
    <w:rsid w:val="00352850"/>
    <w:rsid w:val="0035291D"/>
    <w:rsid w:val="00352945"/>
    <w:rsid w:val="003529B7"/>
    <w:rsid w:val="00352C5A"/>
    <w:rsid w:val="00352DAD"/>
    <w:rsid w:val="00353754"/>
    <w:rsid w:val="00353B4C"/>
    <w:rsid w:val="00353F87"/>
    <w:rsid w:val="003540DD"/>
    <w:rsid w:val="00354364"/>
    <w:rsid w:val="00354699"/>
    <w:rsid w:val="00354B09"/>
    <w:rsid w:val="00355BB5"/>
    <w:rsid w:val="00356159"/>
    <w:rsid w:val="00356393"/>
    <w:rsid w:val="0035649E"/>
    <w:rsid w:val="003569AC"/>
    <w:rsid w:val="00356A23"/>
    <w:rsid w:val="00356C7B"/>
    <w:rsid w:val="00357150"/>
    <w:rsid w:val="003575F1"/>
    <w:rsid w:val="00357F3E"/>
    <w:rsid w:val="00360784"/>
    <w:rsid w:val="00360AF2"/>
    <w:rsid w:val="00360EF2"/>
    <w:rsid w:val="0036108D"/>
    <w:rsid w:val="003612E0"/>
    <w:rsid w:val="00361F7A"/>
    <w:rsid w:val="00362567"/>
    <w:rsid w:val="00362681"/>
    <w:rsid w:val="00362B18"/>
    <w:rsid w:val="00362E83"/>
    <w:rsid w:val="00363193"/>
    <w:rsid w:val="0036326A"/>
    <w:rsid w:val="003633F3"/>
    <w:rsid w:val="00363B6C"/>
    <w:rsid w:val="00364315"/>
    <w:rsid w:val="003645F5"/>
    <w:rsid w:val="00364AAA"/>
    <w:rsid w:val="003654DF"/>
    <w:rsid w:val="0036611D"/>
    <w:rsid w:val="00366220"/>
    <w:rsid w:val="003662E2"/>
    <w:rsid w:val="0036637F"/>
    <w:rsid w:val="00366427"/>
    <w:rsid w:val="00366524"/>
    <w:rsid w:val="00366881"/>
    <w:rsid w:val="00366DA4"/>
    <w:rsid w:val="00366E58"/>
    <w:rsid w:val="00366E8C"/>
    <w:rsid w:val="00367387"/>
    <w:rsid w:val="003673B6"/>
    <w:rsid w:val="003673B8"/>
    <w:rsid w:val="0036784C"/>
    <w:rsid w:val="00367ABB"/>
    <w:rsid w:val="003701D6"/>
    <w:rsid w:val="003705E0"/>
    <w:rsid w:val="003708DF"/>
    <w:rsid w:val="00370B1E"/>
    <w:rsid w:val="00371319"/>
    <w:rsid w:val="00371491"/>
    <w:rsid w:val="003721A2"/>
    <w:rsid w:val="0037300A"/>
    <w:rsid w:val="003739CF"/>
    <w:rsid w:val="00373B5C"/>
    <w:rsid w:val="00373F26"/>
    <w:rsid w:val="00373F98"/>
    <w:rsid w:val="00373FDD"/>
    <w:rsid w:val="003740BF"/>
    <w:rsid w:val="003743F6"/>
    <w:rsid w:val="00374401"/>
    <w:rsid w:val="003746D5"/>
    <w:rsid w:val="00374A7A"/>
    <w:rsid w:val="0037505A"/>
    <w:rsid w:val="00375A0E"/>
    <w:rsid w:val="00375EA3"/>
    <w:rsid w:val="00375ECD"/>
    <w:rsid w:val="0037621A"/>
    <w:rsid w:val="0037659E"/>
    <w:rsid w:val="00376C53"/>
    <w:rsid w:val="00376DDC"/>
    <w:rsid w:val="00376EB8"/>
    <w:rsid w:val="00377200"/>
    <w:rsid w:val="00377A8B"/>
    <w:rsid w:val="0038075F"/>
    <w:rsid w:val="003816C7"/>
    <w:rsid w:val="00381B54"/>
    <w:rsid w:val="00381EC2"/>
    <w:rsid w:val="00381FE5"/>
    <w:rsid w:val="003821AC"/>
    <w:rsid w:val="003826DA"/>
    <w:rsid w:val="00382739"/>
    <w:rsid w:val="00382D01"/>
    <w:rsid w:val="003830FC"/>
    <w:rsid w:val="003831B2"/>
    <w:rsid w:val="00383299"/>
    <w:rsid w:val="00384054"/>
    <w:rsid w:val="00384444"/>
    <w:rsid w:val="003847D8"/>
    <w:rsid w:val="00384A46"/>
    <w:rsid w:val="00384A4C"/>
    <w:rsid w:val="0038533E"/>
    <w:rsid w:val="00385EA2"/>
    <w:rsid w:val="00386734"/>
    <w:rsid w:val="00386A52"/>
    <w:rsid w:val="00386CA5"/>
    <w:rsid w:val="00387009"/>
    <w:rsid w:val="00387324"/>
    <w:rsid w:val="003877B5"/>
    <w:rsid w:val="00387C1F"/>
    <w:rsid w:val="00390063"/>
    <w:rsid w:val="0039029F"/>
    <w:rsid w:val="00390C5A"/>
    <w:rsid w:val="00390CCD"/>
    <w:rsid w:val="0039111C"/>
    <w:rsid w:val="00391543"/>
    <w:rsid w:val="00391BA6"/>
    <w:rsid w:val="00391FEF"/>
    <w:rsid w:val="0039204F"/>
    <w:rsid w:val="003924DA"/>
    <w:rsid w:val="00392644"/>
    <w:rsid w:val="00392CF7"/>
    <w:rsid w:val="00393262"/>
    <w:rsid w:val="00393FEA"/>
    <w:rsid w:val="00394FAC"/>
    <w:rsid w:val="00395281"/>
    <w:rsid w:val="00395902"/>
    <w:rsid w:val="00395CE2"/>
    <w:rsid w:val="00396132"/>
    <w:rsid w:val="003967D1"/>
    <w:rsid w:val="00396940"/>
    <w:rsid w:val="00396EC8"/>
    <w:rsid w:val="00397BE2"/>
    <w:rsid w:val="00397D51"/>
    <w:rsid w:val="003A0295"/>
    <w:rsid w:val="003A06E1"/>
    <w:rsid w:val="003A08BC"/>
    <w:rsid w:val="003A09E8"/>
    <w:rsid w:val="003A0D1F"/>
    <w:rsid w:val="003A15B2"/>
    <w:rsid w:val="003A1A17"/>
    <w:rsid w:val="003A264D"/>
    <w:rsid w:val="003A28A4"/>
    <w:rsid w:val="003A2C22"/>
    <w:rsid w:val="003A355C"/>
    <w:rsid w:val="003A41F1"/>
    <w:rsid w:val="003A4E51"/>
    <w:rsid w:val="003A53A3"/>
    <w:rsid w:val="003A5C3F"/>
    <w:rsid w:val="003A6817"/>
    <w:rsid w:val="003A7083"/>
    <w:rsid w:val="003A726A"/>
    <w:rsid w:val="003B076A"/>
    <w:rsid w:val="003B088F"/>
    <w:rsid w:val="003B0945"/>
    <w:rsid w:val="003B0AD4"/>
    <w:rsid w:val="003B0EA4"/>
    <w:rsid w:val="003B0F92"/>
    <w:rsid w:val="003B163C"/>
    <w:rsid w:val="003B1642"/>
    <w:rsid w:val="003B167B"/>
    <w:rsid w:val="003B18ED"/>
    <w:rsid w:val="003B1A5E"/>
    <w:rsid w:val="003B25A1"/>
    <w:rsid w:val="003B2D3C"/>
    <w:rsid w:val="003B3374"/>
    <w:rsid w:val="003B39AC"/>
    <w:rsid w:val="003B4229"/>
    <w:rsid w:val="003B52BE"/>
    <w:rsid w:val="003B5497"/>
    <w:rsid w:val="003B62E0"/>
    <w:rsid w:val="003B67FA"/>
    <w:rsid w:val="003B6D58"/>
    <w:rsid w:val="003B6FB6"/>
    <w:rsid w:val="003B79CD"/>
    <w:rsid w:val="003C0107"/>
    <w:rsid w:val="003C0604"/>
    <w:rsid w:val="003C075B"/>
    <w:rsid w:val="003C0B21"/>
    <w:rsid w:val="003C0D0A"/>
    <w:rsid w:val="003C15C0"/>
    <w:rsid w:val="003C173F"/>
    <w:rsid w:val="003C18A9"/>
    <w:rsid w:val="003C198A"/>
    <w:rsid w:val="003C1CAF"/>
    <w:rsid w:val="003C1ECD"/>
    <w:rsid w:val="003C1FE6"/>
    <w:rsid w:val="003C22BD"/>
    <w:rsid w:val="003C2416"/>
    <w:rsid w:val="003C28F4"/>
    <w:rsid w:val="003C2B86"/>
    <w:rsid w:val="003C2DBD"/>
    <w:rsid w:val="003C3A4B"/>
    <w:rsid w:val="003C3F92"/>
    <w:rsid w:val="003C4639"/>
    <w:rsid w:val="003C4766"/>
    <w:rsid w:val="003C4E67"/>
    <w:rsid w:val="003C4EDD"/>
    <w:rsid w:val="003C5097"/>
    <w:rsid w:val="003C5629"/>
    <w:rsid w:val="003C567D"/>
    <w:rsid w:val="003C5E76"/>
    <w:rsid w:val="003C6925"/>
    <w:rsid w:val="003C73A0"/>
    <w:rsid w:val="003C76DD"/>
    <w:rsid w:val="003C77D0"/>
    <w:rsid w:val="003C7DAF"/>
    <w:rsid w:val="003D080A"/>
    <w:rsid w:val="003D0AA1"/>
    <w:rsid w:val="003D0B1A"/>
    <w:rsid w:val="003D0B35"/>
    <w:rsid w:val="003D1042"/>
    <w:rsid w:val="003D1818"/>
    <w:rsid w:val="003D191D"/>
    <w:rsid w:val="003D1E0D"/>
    <w:rsid w:val="003D21BE"/>
    <w:rsid w:val="003D2290"/>
    <w:rsid w:val="003D22D6"/>
    <w:rsid w:val="003D2674"/>
    <w:rsid w:val="003D281A"/>
    <w:rsid w:val="003D2F86"/>
    <w:rsid w:val="003D34A7"/>
    <w:rsid w:val="003D36B9"/>
    <w:rsid w:val="003D387B"/>
    <w:rsid w:val="003D3E19"/>
    <w:rsid w:val="003D47D7"/>
    <w:rsid w:val="003D4C18"/>
    <w:rsid w:val="003D4C7D"/>
    <w:rsid w:val="003D4C9D"/>
    <w:rsid w:val="003D51A6"/>
    <w:rsid w:val="003D535D"/>
    <w:rsid w:val="003D57E7"/>
    <w:rsid w:val="003D58B3"/>
    <w:rsid w:val="003D618E"/>
    <w:rsid w:val="003D6A02"/>
    <w:rsid w:val="003D6BDE"/>
    <w:rsid w:val="003D6C43"/>
    <w:rsid w:val="003D6C80"/>
    <w:rsid w:val="003D6D1A"/>
    <w:rsid w:val="003D7173"/>
    <w:rsid w:val="003D7500"/>
    <w:rsid w:val="003D77CF"/>
    <w:rsid w:val="003E07A7"/>
    <w:rsid w:val="003E1B69"/>
    <w:rsid w:val="003E1C80"/>
    <w:rsid w:val="003E2B75"/>
    <w:rsid w:val="003E2C1F"/>
    <w:rsid w:val="003E2E41"/>
    <w:rsid w:val="003E2E4F"/>
    <w:rsid w:val="003E2FA7"/>
    <w:rsid w:val="003E39A0"/>
    <w:rsid w:val="003E3C63"/>
    <w:rsid w:val="003E3F7B"/>
    <w:rsid w:val="003E4090"/>
    <w:rsid w:val="003E4286"/>
    <w:rsid w:val="003E4A01"/>
    <w:rsid w:val="003E4C9E"/>
    <w:rsid w:val="003E5604"/>
    <w:rsid w:val="003E58E8"/>
    <w:rsid w:val="003E5A05"/>
    <w:rsid w:val="003E6147"/>
    <w:rsid w:val="003E6E0E"/>
    <w:rsid w:val="003E721E"/>
    <w:rsid w:val="003E72FE"/>
    <w:rsid w:val="003E73F5"/>
    <w:rsid w:val="003E751C"/>
    <w:rsid w:val="003E762D"/>
    <w:rsid w:val="003E77B3"/>
    <w:rsid w:val="003E7954"/>
    <w:rsid w:val="003E7B09"/>
    <w:rsid w:val="003F03F6"/>
    <w:rsid w:val="003F1096"/>
    <w:rsid w:val="003F1123"/>
    <w:rsid w:val="003F262C"/>
    <w:rsid w:val="003F307F"/>
    <w:rsid w:val="003F33EC"/>
    <w:rsid w:val="003F3863"/>
    <w:rsid w:val="003F396E"/>
    <w:rsid w:val="003F3C01"/>
    <w:rsid w:val="003F451E"/>
    <w:rsid w:val="003F48BC"/>
    <w:rsid w:val="003F50E1"/>
    <w:rsid w:val="003F572A"/>
    <w:rsid w:val="003F5AC4"/>
    <w:rsid w:val="003F6A63"/>
    <w:rsid w:val="003F6AF8"/>
    <w:rsid w:val="003F6D44"/>
    <w:rsid w:val="003F6E1B"/>
    <w:rsid w:val="003F714E"/>
    <w:rsid w:val="003F7822"/>
    <w:rsid w:val="003F7E93"/>
    <w:rsid w:val="003F7EE8"/>
    <w:rsid w:val="004000D6"/>
    <w:rsid w:val="00400286"/>
    <w:rsid w:val="004002E5"/>
    <w:rsid w:val="0040053D"/>
    <w:rsid w:val="00400693"/>
    <w:rsid w:val="0040069D"/>
    <w:rsid w:val="00400B40"/>
    <w:rsid w:val="00401363"/>
    <w:rsid w:val="004015BB"/>
    <w:rsid w:val="00401818"/>
    <w:rsid w:val="00401A9F"/>
    <w:rsid w:val="004024C7"/>
    <w:rsid w:val="00402A44"/>
    <w:rsid w:val="00402B55"/>
    <w:rsid w:val="00403514"/>
    <w:rsid w:val="00403A9C"/>
    <w:rsid w:val="00405B0A"/>
    <w:rsid w:val="00405FEA"/>
    <w:rsid w:val="00406231"/>
    <w:rsid w:val="004066F2"/>
    <w:rsid w:val="004068CC"/>
    <w:rsid w:val="00406C52"/>
    <w:rsid w:val="00406F2A"/>
    <w:rsid w:val="00407663"/>
    <w:rsid w:val="00410349"/>
    <w:rsid w:val="00410B75"/>
    <w:rsid w:val="00410DB0"/>
    <w:rsid w:val="00410E1C"/>
    <w:rsid w:val="00411293"/>
    <w:rsid w:val="00412A0F"/>
    <w:rsid w:val="0041302E"/>
    <w:rsid w:val="0041331A"/>
    <w:rsid w:val="004135E3"/>
    <w:rsid w:val="00413605"/>
    <w:rsid w:val="00413659"/>
    <w:rsid w:val="00413693"/>
    <w:rsid w:val="004136CF"/>
    <w:rsid w:val="0041372F"/>
    <w:rsid w:val="00413B18"/>
    <w:rsid w:val="00414132"/>
    <w:rsid w:val="004145EC"/>
    <w:rsid w:val="00414A6D"/>
    <w:rsid w:val="00414A78"/>
    <w:rsid w:val="00414ED3"/>
    <w:rsid w:val="0041541F"/>
    <w:rsid w:val="004159BC"/>
    <w:rsid w:val="00415A9F"/>
    <w:rsid w:val="00416A4E"/>
    <w:rsid w:val="00420C65"/>
    <w:rsid w:val="00420E64"/>
    <w:rsid w:val="00421D3A"/>
    <w:rsid w:val="00423264"/>
    <w:rsid w:val="00423563"/>
    <w:rsid w:val="0042381F"/>
    <w:rsid w:val="004240F8"/>
    <w:rsid w:val="00424AEE"/>
    <w:rsid w:val="00424DD1"/>
    <w:rsid w:val="00424F4E"/>
    <w:rsid w:val="00425EC8"/>
    <w:rsid w:val="00426B86"/>
    <w:rsid w:val="00426D48"/>
    <w:rsid w:val="00426E78"/>
    <w:rsid w:val="004271E1"/>
    <w:rsid w:val="00427311"/>
    <w:rsid w:val="00427612"/>
    <w:rsid w:val="004277A9"/>
    <w:rsid w:val="004304F8"/>
    <w:rsid w:val="00431CB4"/>
    <w:rsid w:val="004321DC"/>
    <w:rsid w:val="004324D8"/>
    <w:rsid w:val="00432A69"/>
    <w:rsid w:val="00433571"/>
    <w:rsid w:val="004337B7"/>
    <w:rsid w:val="0043388A"/>
    <w:rsid w:val="0043402A"/>
    <w:rsid w:val="0043407A"/>
    <w:rsid w:val="00434ECB"/>
    <w:rsid w:val="00435599"/>
    <w:rsid w:val="00435900"/>
    <w:rsid w:val="00435E0C"/>
    <w:rsid w:val="00436436"/>
    <w:rsid w:val="004375AB"/>
    <w:rsid w:val="00437ACB"/>
    <w:rsid w:val="00437CCA"/>
    <w:rsid w:val="00437CEF"/>
    <w:rsid w:val="004403E3"/>
    <w:rsid w:val="00440454"/>
    <w:rsid w:val="004404BB"/>
    <w:rsid w:val="00440BA5"/>
    <w:rsid w:val="00440C92"/>
    <w:rsid w:val="00441092"/>
    <w:rsid w:val="0044121C"/>
    <w:rsid w:val="00441590"/>
    <w:rsid w:val="00441829"/>
    <w:rsid w:val="004421BE"/>
    <w:rsid w:val="004422B1"/>
    <w:rsid w:val="00443138"/>
    <w:rsid w:val="00443724"/>
    <w:rsid w:val="00443EF6"/>
    <w:rsid w:val="0044476D"/>
    <w:rsid w:val="00445DA7"/>
    <w:rsid w:val="00445F08"/>
    <w:rsid w:val="00446171"/>
    <w:rsid w:val="0044638E"/>
    <w:rsid w:val="00446E4E"/>
    <w:rsid w:val="004471BA"/>
    <w:rsid w:val="00447797"/>
    <w:rsid w:val="004502EB"/>
    <w:rsid w:val="00450740"/>
    <w:rsid w:val="00450C18"/>
    <w:rsid w:val="0045101A"/>
    <w:rsid w:val="0045217A"/>
    <w:rsid w:val="00452A91"/>
    <w:rsid w:val="00452D8A"/>
    <w:rsid w:val="00452F54"/>
    <w:rsid w:val="004533C6"/>
    <w:rsid w:val="00453BCE"/>
    <w:rsid w:val="00453D96"/>
    <w:rsid w:val="00454139"/>
    <w:rsid w:val="00454520"/>
    <w:rsid w:val="0045471C"/>
    <w:rsid w:val="00454962"/>
    <w:rsid w:val="00454A8B"/>
    <w:rsid w:val="00455907"/>
    <w:rsid w:val="00455A40"/>
    <w:rsid w:val="00456703"/>
    <w:rsid w:val="004569D4"/>
    <w:rsid w:val="00456B6C"/>
    <w:rsid w:val="0045719A"/>
    <w:rsid w:val="004577F9"/>
    <w:rsid w:val="00457BD3"/>
    <w:rsid w:val="00457CB4"/>
    <w:rsid w:val="00457F6A"/>
    <w:rsid w:val="0046020E"/>
    <w:rsid w:val="004608B9"/>
    <w:rsid w:val="00460B46"/>
    <w:rsid w:val="004611C1"/>
    <w:rsid w:val="00461241"/>
    <w:rsid w:val="00461F1C"/>
    <w:rsid w:val="004620F6"/>
    <w:rsid w:val="00462188"/>
    <w:rsid w:val="00462241"/>
    <w:rsid w:val="004623C7"/>
    <w:rsid w:val="004630D9"/>
    <w:rsid w:val="004635B3"/>
    <w:rsid w:val="0046380D"/>
    <w:rsid w:val="00463C63"/>
    <w:rsid w:val="00463EBA"/>
    <w:rsid w:val="00464487"/>
    <w:rsid w:val="00464A6F"/>
    <w:rsid w:val="00464AA3"/>
    <w:rsid w:val="00464AF8"/>
    <w:rsid w:val="00464E87"/>
    <w:rsid w:val="004654A9"/>
    <w:rsid w:val="004658BC"/>
    <w:rsid w:val="004662CD"/>
    <w:rsid w:val="00466BC7"/>
    <w:rsid w:val="00467190"/>
    <w:rsid w:val="004672BB"/>
    <w:rsid w:val="004674B3"/>
    <w:rsid w:val="00467880"/>
    <w:rsid w:val="00470B11"/>
    <w:rsid w:val="00470B49"/>
    <w:rsid w:val="00470B57"/>
    <w:rsid w:val="00471A6B"/>
    <w:rsid w:val="00471EE7"/>
    <w:rsid w:val="00471F49"/>
    <w:rsid w:val="0047284E"/>
    <w:rsid w:val="0047306C"/>
    <w:rsid w:val="004735E6"/>
    <w:rsid w:val="00473A3D"/>
    <w:rsid w:val="00473C77"/>
    <w:rsid w:val="00474185"/>
    <w:rsid w:val="00474191"/>
    <w:rsid w:val="00474378"/>
    <w:rsid w:val="00474B55"/>
    <w:rsid w:val="00474E3F"/>
    <w:rsid w:val="00475069"/>
    <w:rsid w:val="004751EC"/>
    <w:rsid w:val="00475254"/>
    <w:rsid w:val="004753F6"/>
    <w:rsid w:val="00475F80"/>
    <w:rsid w:val="00476473"/>
    <w:rsid w:val="004766C8"/>
    <w:rsid w:val="004768EA"/>
    <w:rsid w:val="00476F85"/>
    <w:rsid w:val="00477BEF"/>
    <w:rsid w:val="004800EB"/>
    <w:rsid w:val="00480355"/>
    <w:rsid w:val="004804E9"/>
    <w:rsid w:val="004805C3"/>
    <w:rsid w:val="00480E10"/>
    <w:rsid w:val="004812A0"/>
    <w:rsid w:val="0048186F"/>
    <w:rsid w:val="0048289B"/>
    <w:rsid w:val="004828C6"/>
    <w:rsid w:val="004829CD"/>
    <w:rsid w:val="00482B78"/>
    <w:rsid w:val="0048322C"/>
    <w:rsid w:val="004832C6"/>
    <w:rsid w:val="00483D3D"/>
    <w:rsid w:val="00483F62"/>
    <w:rsid w:val="00484863"/>
    <w:rsid w:val="00485221"/>
    <w:rsid w:val="00485EE2"/>
    <w:rsid w:val="004860B1"/>
    <w:rsid w:val="004867A2"/>
    <w:rsid w:val="00487388"/>
    <w:rsid w:val="004874CA"/>
    <w:rsid w:val="004874D0"/>
    <w:rsid w:val="004874E8"/>
    <w:rsid w:val="00487AB8"/>
    <w:rsid w:val="0049047E"/>
    <w:rsid w:val="0049054C"/>
    <w:rsid w:val="0049096C"/>
    <w:rsid w:val="004912F4"/>
    <w:rsid w:val="004913DC"/>
    <w:rsid w:val="00491804"/>
    <w:rsid w:val="00491E36"/>
    <w:rsid w:val="004922AC"/>
    <w:rsid w:val="0049284E"/>
    <w:rsid w:val="00492A44"/>
    <w:rsid w:val="00492B8D"/>
    <w:rsid w:val="00492E3A"/>
    <w:rsid w:val="00492E8A"/>
    <w:rsid w:val="0049319E"/>
    <w:rsid w:val="004936E1"/>
    <w:rsid w:val="004937FB"/>
    <w:rsid w:val="00494592"/>
    <w:rsid w:val="004946F7"/>
    <w:rsid w:val="00494AF9"/>
    <w:rsid w:val="00494BBB"/>
    <w:rsid w:val="004960A2"/>
    <w:rsid w:val="00496A8D"/>
    <w:rsid w:val="00496D2D"/>
    <w:rsid w:val="00497434"/>
    <w:rsid w:val="00497486"/>
    <w:rsid w:val="00497CA4"/>
    <w:rsid w:val="00497E9D"/>
    <w:rsid w:val="00497EEE"/>
    <w:rsid w:val="004A01F1"/>
    <w:rsid w:val="004A0317"/>
    <w:rsid w:val="004A0708"/>
    <w:rsid w:val="004A09F4"/>
    <w:rsid w:val="004A0CC0"/>
    <w:rsid w:val="004A12B1"/>
    <w:rsid w:val="004A1A59"/>
    <w:rsid w:val="004A1D89"/>
    <w:rsid w:val="004A234E"/>
    <w:rsid w:val="004A28B5"/>
    <w:rsid w:val="004A32FD"/>
    <w:rsid w:val="004A360C"/>
    <w:rsid w:val="004A3D68"/>
    <w:rsid w:val="004A46E0"/>
    <w:rsid w:val="004A47BB"/>
    <w:rsid w:val="004A48A3"/>
    <w:rsid w:val="004A4910"/>
    <w:rsid w:val="004A49DE"/>
    <w:rsid w:val="004A4AB1"/>
    <w:rsid w:val="004A4D73"/>
    <w:rsid w:val="004A4DBC"/>
    <w:rsid w:val="004A4F94"/>
    <w:rsid w:val="004A5B17"/>
    <w:rsid w:val="004A61AB"/>
    <w:rsid w:val="004A6A95"/>
    <w:rsid w:val="004A6F02"/>
    <w:rsid w:val="004A6F4F"/>
    <w:rsid w:val="004A76FF"/>
    <w:rsid w:val="004A7747"/>
    <w:rsid w:val="004A781F"/>
    <w:rsid w:val="004A7BC7"/>
    <w:rsid w:val="004B07DE"/>
    <w:rsid w:val="004B0C78"/>
    <w:rsid w:val="004B0EA1"/>
    <w:rsid w:val="004B118B"/>
    <w:rsid w:val="004B15CD"/>
    <w:rsid w:val="004B1841"/>
    <w:rsid w:val="004B1D0A"/>
    <w:rsid w:val="004B21BB"/>
    <w:rsid w:val="004B223A"/>
    <w:rsid w:val="004B22B5"/>
    <w:rsid w:val="004B22B9"/>
    <w:rsid w:val="004B2605"/>
    <w:rsid w:val="004B2FD4"/>
    <w:rsid w:val="004B3367"/>
    <w:rsid w:val="004B4888"/>
    <w:rsid w:val="004B4B3F"/>
    <w:rsid w:val="004B4E07"/>
    <w:rsid w:val="004B5433"/>
    <w:rsid w:val="004B5C83"/>
    <w:rsid w:val="004B652D"/>
    <w:rsid w:val="004B6CBC"/>
    <w:rsid w:val="004B7870"/>
    <w:rsid w:val="004B7A43"/>
    <w:rsid w:val="004B7FCF"/>
    <w:rsid w:val="004C0AB9"/>
    <w:rsid w:val="004C0C4B"/>
    <w:rsid w:val="004C0DA8"/>
    <w:rsid w:val="004C0DE4"/>
    <w:rsid w:val="004C1122"/>
    <w:rsid w:val="004C146C"/>
    <w:rsid w:val="004C1847"/>
    <w:rsid w:val="004C1CCE"/>
    <w:rsid w:val="004C1F76"/>
    <w:rsid w:val="004C200D"/>
    <w:rsid w:val="004C2036"/>
    <w:rsid w:val="004C2832"/>
    <w:rsid w:val="004C2A82"/>
    <w:rsid w:val="004C2AD2"/>
    <w:rsid w:val="004C2D0C"/>
    <w:rsid w:val="004C3D8E"/>
    <w:rsid w:val="004C4A19"/>
    <w:rsid w:val="004C4A29"/>
    <w:rsid w:val="004C4C7E"/>
    <w:rsid w:val="004C4D8F"/>
    <w:rsid w:val="004C513E"/>
    <w:rsid w:val="004C5238"/>
    <w:rsid w:val="004C5E50"/>
    <w:rsid w:val="004C686C"/>
    <w:rsid w:val="004C6AA7"/>
    <w:rsid w:val="004C703F"/>
    <w:rsid w:val="004C76CE"/>
    <w:rsid w:val="004C7894"/>
    <w:rsid w:val="004C7D66"/>
    <w:rsid w:val="004D0599"/>
    <w:rsid w:val="004D05D2"/>
    <w:rsid w:val="004D0992"/>
    <w:rsid w:val="004D0BC8"/>
    <w:rsid w:val="004D0CC5"/>
    <w:rsid w:val="004D13C4"/>
    <w:rsid w:val="004D1EB1"/>
    <w:rsid w:val="004D20D9"/>
    <w:rsid w:val="004D229F"/>
    <w:rsid w:val="004D27A9"/>
    <w:rsid w:val="004D2EA7"/>
    <w:rsid w:val="004D38A7"/>
    <w:rsid w:val="004D3ACE"/>
    <w:rsid w:val="004D3E8A"/>
    <w:rsid w:val="004D4127"/>
    <w:rsid w:val="004D489A"/>
    <w:rsid w:val="004D4939"/>
    <w:rsid w:val="004D4B26"/>
    <w:rsid w:val="004D505A"/>
    <w:rsid w:val="004D51DA"/>
    <w:rsid w:val="004D543A"/>
    <w:rsid w:val="004D608D"/>
    <w:rsid w:val="004D6799"/>
    <w:rsid w:val="004D71A4"/>
    <w:rsid w:val="004D7479"/>
    <w:rsid w:val="004D76A6"/>
    <w:rsid w:val="004D7D4E"/>
    <w:rsid w:val="004E0228"/>
    <w:rsid w:val="004E05D4"/>
    <w:rsid w:val="004E086B"/>
    <w:rsid w:val="004E0CFF"/>
    <w:rsid w:val="004E0E09"/>
    <w:rsid w:val="004E1F7F"/>
    <w:rsid w:val="004E2075"/>
    <w:rsid w:val="004E2D72"/>
    <w:rsid w:val="004E2EE7"/>
    <w:rsid w:val="004E3158"/>
    <w:rsid w:val="004E34BA"/>
    <w:rsid w:val="004E3762"/>
    <w:rsid w:val="004E3950"/>
    <w:rsid w:val="004E3BCC"/>
    <w:rsid w:val="004E3CD3"/>
    <w:rsid w:val="004E3CE1"/>
    <w:rsid w:val="004E3CF5"/>
    <w:rsid w:val="004E41FC"/>
    <w:rsid w:val="004E505D"/>
    <w:rsid w:val="004E520E"/>
    <w:rsid w:val="004E5904"/>
    <w:rsid w:val="004E5CC9"/>
    <w:rsid w:val="004E5D70"/>
    <w:rsid w:val="004E5D9A"/>
    <w:rsid w:val="004E60FD"/>
    <w:rsid w:val="004E6319"/>
    <w:rsid w:val="004E63FD"/>
    <w:rsid w:val="004E642A"/>
    <w:rsid w:val="004E674B"/>
    <w:rsid w:val="004E7545"/>
    <w:rsid w:val="004E766C"/>
    <w:rsid w:val="004E7B25"/>
    <w:rsid w:val="004E7DCD"/>
    <w:rsid w:val="004E7E9B"/>
    <w:rsid w:val="004E7EAA"/>
    <w:rsid w:val="004F002D"/>
    <w:rsid w:val="004F04EE"/>
    <w:rsid w:val="004F09FB"/>
    <w:rsid w:val="004F14CD"/>
    <w:rsid w:val="004F14EA"/>
    <w:rsid w:val="004F1E0B"/>
    <w:rsid w:val="004F21ED"/>
    <w:rsid w:val="004F2CAE"/>
    <w:rsid w:val="004F2EE8"/>
    <w:rsid w:val="004F308E"/>
    <w:rsid w:val="004F3114"/>
    <w:rsid w:val="004F337D"/>
    <w:rsid w:val="004F33E9"/>
    <w:rsid w:val="004F33EB"/>
    <w:rsid w:val="004F3A48"/>
    <w:rsid w:val="004F3EE9"/>
    <w:rsid w:val="004F3FE8"/>
    <w:rsid w:val="004F4A32"/>
    <w:rsid w:val="004F4AF8"/>
    <w:rsid w:val="004F51F9"/>
    <w:rsid w:val="004F595B"/>
    <w:rsid w:val="004F61EA"/>
    <w:rsid w:val="004F635B"/>
    <w:rsid w:val="004F673E"/>
    <w:rsid w:val="004F6FB5"/>
    <w:rsid w:val="004F70F5"/>
    <w:rsid w:val="004F7B27"/>
    <w:rsid w:val="004F7FB5"/>
    <w:rsid w:val="005001DB"/>
    <w:rsid w:val="00500233"/>
    <w:rsid w:val="00500411"/>
    <w:rsid w:val="00500503"/>
    <w:rsid w:val="00500691"/>
    <w:rsid w:val="0050097A"/>
    <w:rsid w:val="005009F4"/>
    <w:rsid w:val="005010A8"/>
    <w:rsid w:val="005010F5"/>
    <w:rsid w:val="00501459"/>
    <w:rsid w:val="00501675"/>
    <w:rsid w:val="00501EE7"/>
    <w:rsid w:val="005020C2"/>
    <w:rsid w:val="005022E4"/>
    <w:rsid w:val="005023B7"/>
    <w:rsid w:val="005026FF"/>
    <w:rsid w:val="005027C8"/>
    <w:rsid w:val="00502889"/>
    <w:rsid w:val="00502E91"/>
    <w:rsid w:val="005048B4"/>
    <w:rsid w:val="0050491E"/>
    <w:rsid w:val="00505EE9"/>
    <w:rsid w:val="00506B16"/>
    <w:rsid w:val="00506E0A"/>
    <w:rsid w:val="005073C9"/>
    <w:rsid w:val="00507507"/>
    <w:rsid w:val="0050764C"/>
    <w:rsid w:val="005078F1"/>
    <w:rsid w:val="00507BE2"/>
    <w:rsid w:val="00507E50"/>
    <w:rsid w:val="0051038B"/>
    <w:rsid w:val="0051038F"/>
    <w:rsid w:val="00510408"/>
    <w:rsid w:val="005105D9"/>
    <w:rsid w:val="0051078C"/>
    <w:rsid w:val="00510B5F"/>
    <w:rsid w:val="00510D09"/>
    <w:rsid w:val="00510D6C"/>
    <w:rsid w:val="005119F2"/>
    <w:rsid w:val="00512B9D"/>
    <w:rsid w:val="00512BEB"/>
    <w:rsid w:val="00513258"/>
    <w:rsid w:val="005133F4"/>
    <w:rsid w:val="00514127"/>
    <w:rsid w:val="005145EC"/>
    <w:rsid w:val="005148FE"/>
    <w:rsid w:val="00514B30"/>
    <w:rsid w:val="00514D6D"/>
    <w:rsid w:val="00514E72"/>
    <w:rsid w:val="00515203"/>
    <w:rsid w:val="00515A82"/>
    <w:rsid w:val="00516183"/>
    <w:rsid w:val="00516460"/>
    <w:rsid w:val="005164B3"/>
    <w:rsid w:val="00516A32"/>
    <w:rsid w:val="00516FE7"/>
    <w:rsid w:val="0051723A"/>
    <w:rsid w:val="00520116"/>
    <w:rsid w:val="005205E4"/>
    <w:rsid w:val="005218A8"/>
    <w:rsid w:val="005219BB"/>
    <w:rsid w:val="00521CEF"/>
    <w:rsid w:val="005220C5"/>
    <w:rsid w:val="00522A4B"/>
    <w:rsid w:val="00522CCE"/>
    <w:rsid w:val="005232DF"/>
    <w:rsid w:val="00523A8E"/>
    <w:rsid w:val="0052481B"/>
    <w:rsid w:val="00524A24"/>
    <w:rsid w:val="00524AC8"/>
    <w:rsid w:val="00524BFF"/>
    <w:rsid w:val="00525D90"/>
    <w:rsid w:val="00525ED9"/>
    <w:rsid w:val="00525FD9"/>
    <w:rsid w:val="005267AD"/>
    <w:rsid w:val="00526A03"/>
    <w:rsid w:val="00526B03"/>
    <w:rsid w:val="00527079"/>
    <w:rsid w:val="005277E0"/>
    <w:rsid w:val="00527D21"/>
    <w:rsid w:val="00527DA7"/>
    <w:rsid w:val="00530FB0"/>
    <w:rsid w:val="0053161C"/>
    <w:rsid w:val="00532181"/>
    <w:rsid w:val="005325F5"/>
    <w:rsid w:val="00532D68"/>
    <w:rsid w:val="00533333"/>
    <w:rsid w:val="00533364"/>
    <w:rsid w:val="00533742"/>
    <w:rsid w:val="0053398A"/>
    <w:rsid w:val="005339CD"/>
    <w:rsid w:val="00533AE9"/>
    <w:rsid w:val="00534100"/>
    <w:rsid w:val="00534107"/>
    <w:rsid w:val="00534311"/>
    <w:rsid w:val="00534377"/>
    <w:rsid w:val="0053479C"/>
    <w:rsid w:val="00534AC9"/>
    <w:rsid w:val="0053505C"/>
    <w:rsid w:val="005352A6"/>
    <w:rsid w:val="005353AF"/>
    <w:rsid w:val="005353DE"/>
    <w:rsid w:val="0053562B"/>
    <w:rsid w:val="0053641D"/>
    <w:rsid w:val="00536476"/>
    <w:rsid w:val="005365CB"/>
    <w:rsid w:val="005374C3"/>
    <w:rsid w:val="0053797B"/>
    <w:rsid w:val="00537A79"/>
    <w:rsid w:val="00537F6D"/>
    <w:rsid w:val="005402AC"/>
    <w:rsid w:val="00540C6A"/>
    <w:rsid w:val="00540D0E"/>
    <w:rsid w:val="005410C0"/>
    <w:rsid w:val="005410CE"/>
    <w:rsid w:val="00541396"/>
    <w:rsid w:val="00541B7E"/>
    <w:rsid w:val="00541CEC"/>
    <w:rsid w:val="00541E75"/>
    <w:rsid w:val="005421E7"/>
    <w:rsid w:val="005423C2"/>
    <w:rsid w:val="005428B9"/>
    <w:rsid w:val="005430E1"/>
    <w:rsid w:val="005433C9"/>
    <w:rsid w:val="00543A17"/>
    <w:rsid w:val="0054472C"/>
    <w:rsid w:val="00544958"/>
    <w:rsid w:val="00544A80"/>
    <w:rsid w:val="00544D6B"/>
    <w:rsid w:val="00545629"/>
    <w:rsid w:val="005458F6"/>
    <w:rsid w:val="00545B80"/>
    <w:rsid w:val="00545C38"/>
    <w:rsid w:val="00545FED"/>
    <w:rsid w:val="005463F8"/>
    <w:rsid w:val="00546776"/>
    <w:rsid w:val="00546CCC"/>
    <w:rsid w:val="00547245"/>
    <w:rsid w:val="005476AA"/>
    <w:rsid w:val="00547707"/>
    <w:rsid w:val="00547857"/>
    <w:rsid w:val="00547CEC"/>
    <w:rsid w:val="005500C7"/>
    <w:rsid w:val="005504C8"/>
    <w:rsid w:val="0055076A"/>
    <w:rsid w:val="00550A69"/>
    <w:rsid w:val="005513DC"/>
    <w:rsid w:val="005514D2"/>
    <w:rsid w:val="00551BC2"/>
    <w:rsid w:val="00551ECC"/>
    <w:rsid w:val="00552029"/>
    <w:rsid w:val="005521DE"/>
    <w:rsid w:val="0055266B"/>
    <w:rsid w:val="005526AF"/>
    <w:rsid w:val="00552B36"/>
    <w:rsid w:val="00552CB7"/>
    <w:rsid w:val="00552FEF"/>
    <w:rsid w:val="0055333E"/>
    <w:rsid w:val="00553584"/>
    <w:rsid w:val="005535CA"/>
    <w:rsid w:val="00553AC1"/>
    <w:rsid w:val="00553D2F"/>
    <w:rsid w:val="00554049"/>
    <w:rsid w:val="00554179"/>
    <w:rsid w:val="005541D8"/>
    <w:rsid w:val="0055458B"/>
    <w:rsid w:val="00554AFD"/>
    <w:rsid w:val="005553B4"/>
    <w:rsid w:val="00555492"/>
    <w:rsid w:val="0055558A"/>
    <w:rsid w:val="005557A2"/>
    <w:rsid w:val="005559F0"/>
    <w:rsid w:val="00555B2D"/>
    <w:rsid w:val="00555BA4"/>
    <w:rsid w:val="00556124"/>
    <w:rsid w:val="00556351"/>
    <w:rsid w:val="0055642C"/>
    <w:rsid w:val="00556657"/>
    <w:rsid w:val="00556ACA"/>
    <w:rsid w:val="00556D7D"/>
    <w:rsid w:val="00557502"/>
    <w:rsid w:val="00560212"/>
    <w:rsid w:val="00560544"/>
    <w:rsid w:val="00560F96"/>
    <w:rsid w:val="00561504"/>
    <w:rsid w:val="00561782"/>
    <w:rsid w:val="00561B43"/>
    <w:rsid w:val="00561BA8"/>
    <w:rsid w:val="0056241E"/>
    <w:rsid w:val="005626BD"/>
    <w:rsid w:val="0056281B"/>
    <w:rsid w:val="00562B7C"/>
    <w:rsid w:val="00562B84"/>
    <w:rsid w:val="00563667"/>
    <w:rsid w:val="00563AE7"/>
    <w:rsid w:val="00563B07"/>
    <w:rsid w:val="00564B2A"/>
    <w:rsid w:val="0056513B"/>
    <w:rsid w:val="005652E3"/>
    <w:rsid w:val="005654DD"/>
    <w:rsid w:val="00565665"/>
    <w:rsid w:val="00565A7D"/>
    <w:rsid w:val="00565F6E"/>
    <w:rsid w:val="00566513"/>
    <w:rsid w:val="005665B1"/>
    <w:rsid w:val="005669AD"/>
    <w:rsid w:val="00566C12"/>
    <w:rsid w:val="00566E5B"/>
    <w:rsid w:val="00567118"/>
    <w:rsid w:val="00567803"/>
    <w:rsid w:val="00567BC7"/>
    <w:rsid w:val="005709D2"/>
    <w:rsid w:val="00570C2B"/>
    <w:rsid w:val="00571025"/>
    <w:rsid w:val="00571195"/>
    <w:rsid w:val="00571440"/>
    <w:rsid w:val="0057147C"/>
    <w:rsid w:val="00572018"/>
    <w:rsid w:val="005721D1"/>
    <w:rsid w:val="005724D2"/>
    <w:rsid w:val="00572A7A"/>
    <w:rsid w:val="0057332F"/>
    <w:rsid w:val="005736F8"/>
    <w:rsid w:val="00573D5D"/>
    <w:rsid w:val="0057411B"/>
    <w:rsid w:val="00574614"/>
    <w:rsid w:val="0057465D"/>
    <w:rsid w:val="0057474A"/>
    <w:rsid w:val="005754E1"/>
    <w:rsid w:val="0057558D"/>
    <w:rsid w:val="00576842"/>
    <w:rsid w:val="005771F6"/>
    <w:rsid w:val="005775E0"/>
    <w:rsid w:val="00577607"/>
    <w:rsid w:val="005801EA"/>
    <w:rsid w:val="00580550"/>
    <w:rsid w:val="005806F8"/>
    <w:rsid w:val="0058078E"/>
    <w:rsid w:val="00580A36"/>
    <w:rsid w:val="00580C14"/>
    <w:rsid w:val="00580D6E"/>
    <w:rsid w:val="00580EE6"/>
    <w:rsid w:val="00580F4B"/>
    <w:rsid w:val="005814A0"/>
    <w:rsid w:val="00581916"/>
    <w:rsid w:val="00581DB8"/>
    <w:rsid w:val="005821FD"/>
    <w:rsid w:val="005825D3"/>
    <w:rsid w:val="00582940"/>
    <w:rsid w:val="005837A4"/>
    <w:rsid w:val="00583932"/>
    <w:rsid w:val="00583E02"/>
    <w:rsid w:val="00583E55"/>
    <w:rsid w:val="00584D2E"/>
    <w:rsid w:val="00584EFA"/>
    <w:rsid w:val="00585728"/>
    <w:rsid w:val="00585828"/>
    <w:rsid w:val="0058587E"/>
    <w:rsid w:val="005859C0"/>
    <w:rsid w:val="00585B0A"/>
    <w:rsid w:val="00585E65"/>
    <w:rsid w:val="00586018"/>
    <w:rsid w:val="005863AC"/>
    <w:rsid w:val="00586824"/>
    <w:rsid w:val="005868E0"/>
    <w:rsid w:val="00586F31"/>
    <w:rsid w:val="0058781B"/>
    <w:rsid w:val="0058791D"/>
    <w:rsid w:val="00587AC3"/>
    <w:rsid w:val="00587E47"/>
    <w:rsid w:val="0059019B"/>
    <w:rsid w:val="0059031E"/>
    <w:rsid w:val="00590454"/>
    <w:rsid w:val="0059117E"/>
    <w:rsid w:val="0059222A"/>
    <w:rsid w:val="0059249F"/>
    <w:rsid w:val="005924D5"/>
    <w:rsid w:val="0059265C"/>
    <w:rsid w:val="00592798"/>
    <w:rsid w:val="00592E54"/>
    <w:rsid w:val="005932C5"/>
    <w:rsid w:val="0059426A"/>
    <w:rsid w:val="00594747"/>
    <w:rsid w:val="0059475F"/>
    <w:rsid w:val="005949E9"/>
    <w:rsid w:val="00594A2C"/>
    <w:rsid w:val="0059516E"/>
    <w:rsid w:val="00595303"/>
    <w:rsid w:val="00595355"/>
    <w:rsid w:val="00595759"/>
    <w:rsid w:val="00595B43"/>
    <w:rsid w:val="00595E12"/>
    <w:rsid w:val="0059603D"/>
    <w:rsid w:val="00596461"/>
    <w:rsid w:val="00596482"/>
    <w:rsid w:val="0059689B"/>
    <w:rsid w:val="00597ED4"/>
    <w:rsid w:val="005A003F"/>
    <w:rsid w:val="005A019B"/>
    <w:rsid w:val="005A0B54"/>
    <w:rsid w:val="005A0D6C"/>
    <w:rsid w:val="005A11E4"/>
    <w:rsid w:val="005A1D7A"/>
    <w:rsid w:val="005A2283"/>
    <w:rsid w:val="005A2A2A"/>
    <w:rsid w:val="005A2C55"/>
    <w:rsid w:val="005A2C77"/>
    <w:rsid w:val="005A3237"/>
    <w:rsid w:val="005A37A2"/>
    <w:rsid w:val="005A3B94"/>
    <w:rsid w:val="005A3F02"/>
    <w:rsid w:val="005A45CD"/>
    <w:rsid w:val="005A47FF"/>
    <w:rsid w:val="005A4CBE"/>
    <w:rsid w:val="005A5183"/>
    <w:rsid w:val="005A51FE"/>
    <w:rsid w:val="005A56FF"/>
    <w:rsid w:val="005A57F5"/>
    <w:rsid w:val="005A5A4C"/>
    <w:rsid w:val="005A5F78"/>
    <w:rsid w:val="005A60E1"/>
    <w:rsid w:val="005A6B9B"/>
    <w:rsid w:val="005A6F24"/>
    <w:rsid w:val="005A777A"/>
    <w:rsid w:val="005A7970"/>
    <w:rsid w:val="005B038E"/>
    <w:rsid w:val="005B040C"/>
    <w:rsid w:val="005B078F"/>
    <w:rsid w:val="005B0EB0"/>
    <w:rsid w:val="005B16F0"/>
    <w:rsid w:val="005B1808"/>
    <w:rsid w:val="005B2202"/>
    <w:rsid w:val="005B27AC"/>
    <w:rsid w:val="005B28BF"/>
    <w:rsid w:val="005B2AC9"/>
    <w:rsid w:val="005B328F"/>
    <w:rsid w:val="005B3491"/>
    <w:rsid w:val="005B361C"/>
    <w:rsid w:val="005B385E"/>
    <w:rsid w:val="005B42CA"/>
    <w:rsid w:val="005B4331"/>
    <w:rsid w:val="005B4B55"/>
    <w:rsid w:val="005B5DCA"/>
    <w:rsid w:val="005B5F40"/>
    <w:rsid w:val="005B613C"/>
    <w:rsid w:val="005B62F3"/>
    <w:rsid w:val="005B6E79"/>
    <w:rsid w:val="005B78E3"/>
    <w:rsid w:val="005B7E53"/>
    <w:rsid w:val="005B7E63"/>
    <w:rsid w:val="005C02D7"/>
    <w:rsid w:val="005C06E4"/>
    <w:rsid w:val="005C0A72"/>
    <w:rsid w:val="005C1033"/>
    <w:rsid w:val="005C1515"/>
    <w:rsid w:val="005C1AE1"/>
    <w:rsid w:val="005C1E6E"/>
    <w:rsid w:val="005C20B2"/>
    <w:rsid w:val="005C286D"/>
    <w:rsid w:val="005C2C87"/>
    <w:rsid w:val="005C2ED9"/>
    <w:rsid w:val="005C35E0"/>
    <w:rsid w:val="005C3646"/>
    <w:rsid w:val="005C3769"/>
    <w:rsid w:val="005C3A82"/>
    <w:rsid w:val="005C3DA9"/>
    <w:rsid w:val="005C3FED"/>
    <w:rsid w:val="005C43C3"/>
    <w:rsid w:val="005C4A92"/>
    <w:rsid w:val="005C4B2E"/>
    <w:rsid w:val="005C4F85"/>
    <w:rsid w:val="005C5CE5"/>
    <w:rsid w:val="005C5D62"/>
    <w:rsid w:val="005C5F3F"/>
    <w:rsid w:val="005C61AB"/>
    <w:rsid w:val="005C669C"/>
    <w:rsid w:val="005C6ADA"/>
    <w:rsid w:val="005C6CC3"/>
    <w:rsid w:val="005C73BC"/>
    <w:rsid w:val="005C7CDC"/>
    <w:rsid w:val="005D01B1"/>
    <w:rsid w:val="005D0303"/>
    <w:rsid w:val="005D0551"/>
    <w:rsid w:val="005D0D37"/>
    <w:rsid w:val="005D1086"/>
    <w:rsid w:val="005D1158"/>
    <w:rsid w:val="005D2037"/>
    <w:rsid w:val="005D2041"/>
    <w:rsid w:val="005D23B7"/>
    <w:rsid w:val="005D28DA"/>
    <w:rsid w:val="005D2B31"/>
    <w:rsid w:val="005D2D8C"/>
    <w:rsid w:val="005D30E5"/>
    <w:rsid w:val="005D37FA"/>
    <w:rsid w:val="005D394B"/>
    <w:rsid w:val="005D3AE9"/>
    <w:rsid w:val="005D48B6"/>
    <w:rsid w:val="005D536B"/>
    <w:rsid w:val="005D54E8"/>
    <w:rsid w:val="005D5672"/>
    <w:rsid w:val="005D5B9A"/>
    <w:rsid w:val="005D6584"/>
    <w:rsid w:val="005D65D6"/>
    <w:rsid w:val="005D68F7"/>
    <w:rsid w:val="005D6B55"/>
    <w:rsid w:val="005D7281"/>
    <w:rsid w:val="005D72AC"/>
    <w:rsid w:val="005D755D"/>
    <w:rsid w:val="005D7643"/>
    <w:rsid w:val="005D7C03"/>
    <w:rsid w:val="005E0969"/>
    <w:rsid w:val="005E0A28"/>
    <w:rsid w:val="005E1184"/>
    <w:rsid w:val="005E11FA"/>
    <w:rsid w:val="005E13AE"/>
    <w:rsid w:val="005E185F"/>
    <w:rsid w:val="005E2431"/>
    <w:rsid w:val="005E25A3"/>
    <w:rsid w:val="005E2CDE"/>
    <w:rsid w:val="005E3025"/>
    <w:rsid w:val="005E33DF"/>
    <w:rsid w:val="005E35A3"/>
    <w:rsid w:val="005E37C3"/>
    <w:rsid w:val="005E38EE"/>
    <w:rsid w:val="005E3911"/>
    <w:rsid w:val="005E3A25"/>
    <w:rsid w:val="005E3B76"/>
    <w:rsid w:val="005E3F7F"/>
    <w:rsid w:val="005E454A"/>
    <w:rsid w:val="005E48C0"/>
    <w:rsid w:val="005E497D"/>
    <w:rsid w:val="005E4C88"/>
    <w:rsid w:val="005E57D2"/>
    <w:rsid w:val="005E58BB"/>
    <w:rsid w:val="005E5AF8"/>
    <w:rsid w:val="005E5F11"/>
    <w:rsid w:val="005E6746"/>
    <w:rsid w:val="005E690E"/>
    <w:rsid w:val="005E6B29"/>
    <w:rsid w:val="005E7098"/>
    <w:rsid w:val="005E764F"/>
    <w:rsid w:val="005E779F"/>
    <w:rsid w:val="005E77C1"/>
    <w:rsid w:val="005E78AF"/>
    <w:rsid w:val="005E7C50"/>
    <w:rsid w:val="005F0071"/>
    <w:rsid w:val="005F0914"/>
    <w:rsid w:val="005F0B79"/>
    <w:rsid w:val="005F163D"/>
    <w:rsid w:val="005F2050"/>
    <w:rsid w:val="005F28E0"/>
    <w:rsid w:val="005F2BB8"/>
    <w:rsid w:val="005F2C93"/>
    <w:rsid w:val="005F32D9"/>
    <w:rsid w:val="005F3553"/>
    <w:rsid w:val="005F35E6"/>
    <w:rsid w:val="005F39B9"/>
    <w:rsid w:val="005F41AD"/>
    <w:rsid w:val="005F4999"/>
    <w:rsid w:val="005F4C8C"/>
    <w:rsid w:val="005F5335"/>
    <w:rsid w:val="005F5D26"/>
    <w:rsid w:val="005F6108"/>
    <w:rsid w:val="005F6261"/>
    <w:rsid w:val="005F7241"/>
    <w:rsid w:val="005F742F"/>
    <w:rsid w:val="005F780C"/>
    <w:rsid w:val="00600A97"/>
    <w:rsid w:val="00600F2E"/>
    <w:rsid w:val="00600F6C"/>
    <w:rsid w:val="00601E3D"/>
    <w:rsid w:val="006022D0"/>
    <w:rsid w:val="006024D4"/>
    <w:rsid w:val="00602E46"/>
    <w:rsid w:val="00603247"/>
    <w:rsid w:val="00603345"/>
    <w:rsid w:val="00603588"/>
    <w:rsid w:val="00604C93"/>
    <w:rsid w:val="00604F70"/>
    <w:rsid w:val="00605ACA"/>
    <w:rsid w:val="00605BC2"/>
    <w:rsid w:val="00605D48"/>
    <w:rsid w:val="00605E54"/>
    <w:rsid w:val="006063DC"/>
    <w:rsid w:val="006069E7"/>
    <w:rsid w:val="00606B74"/>
    <w:rsid w:val="00606DEC"/>
    <w:rsid w:val="00607054"/>
    <w:rsid w:val="006073D8"/>
    <w:rsid w:val="0060782A"/>
    <w:rsid w:val="00607A52"/>
    <w:rsid w:val="00607B65"/>
    <w:rsid w:val="00607B80"/>
    <w:rsid w:val="00607C06"/>
    <w:rsid w:val="006105E7"/>
    <w:rsid w:val="006106C8"/>
    <w:rsid w:val="00610B38"/>
    <w:rsid w:val="00610DF4"/>
    <w:rsid w:val="00610F2C"/>
    <w:rsid w:val="006111CE"/>
    <w:rsid w:val="006114E7"/>
    <w:rsid w:val="0061154E"/>
    <w:rsid w:val="00611885"/>
    <w:rsid w:val="00611924"/>
    <w:rsid w:val="006120B9"/>
    <w:rsid w:val="0061285A"/>
    <w:rsid w:val="00612B6C"/>
    <w:rsid w:val="00612FDB"/>
    <w:rsid w:val="00613D05"/>
    <w:rsid w:val="00613D48"/>
    <w:rsid w:val="00614010"/>
    <w:rsid w:val="00614628"/>
    <w:rsid w:val="00614C35"/>
    <w:rsid w:val="006152E9"/>
    <w:rsid w:val="006153C8"/>
    <w:rsid w:val="00616E7E"/>
    <w:rsid w:val="00616E97"/>
    <w:rsid w:val="00616EB6"/>
    <w:rsid w:val="00617244"/>
    <w:rsid w:val="00617462"/>
    <w:rsid w:val="00617899"/>
    <w:rsid w:val="006202C9"/>
    <w:rsid w:val="0062031C"/>
    <w:rsid w:val="00620396"/>
    <w:rsid w:val="006203FE"/>
    <w:rsid w:val="0062044F"/>
    <w:rsid w:val="006204BA"/>
    <w:rsid w:val="006208FA"/>
    <w:rsid w:val="00620BCB"/>
    <w:rsid w:val="00620C83"/>
    <w:rsid w:val="006216ED"/>
    <w:rsid w:val="00621A93"/>
    <w:rsid w:val="00621E26"/>
    <w:rsid w:val="00621E52"/>
    <w:rsid w:val="00621F0F"/>
    <w:rsid w:val="006221BA"/>
    <w:rsid w:val="00622629"/>
    <w:rsid w:val="006239A6"/>
    <w:rsid w:val="00624190"/>
    <w:rsid w:val="00624321"/>
    <w:rsid w:val="006248A1"/>
    <w:rsid w:val="00624B80"/>
    <w:rsid w:val="00624E37"/>
    <w:rsid w:val="00624FFC"/>
    <w:rsid w:val="00625678"/>
    <w:rsid w:val="00625C58"/>
    <w:rsid w:val="00626177"/>
    <w:rsid w:val="00626586"/>
    <w:rsid w:val="00627009"/>
    <w:rsid w:val="00627884"/>
    <w:rsid w:val="006279F6"/>
    <w:rsid w:val="00627AA8"/>
    <w:rsid w:val="00627AAB"/>
    <w:rsid w:val="00627FC2"/>
    <w:rsid w:val="006300DE"/>
    <w:rsid w:val="0063021E"/>
    <w:rsid w:val="006304C6"/>
    <w:rsid w:val="00630610"/>
    <w:rsid w:val="00630BF4"/>
    <w:rsid w:val="00631176"/>
    <w:rsid w:val="00631421"/>
    <w:rsid w:val="0063190E"/>
    <w:rsid w:val="00631A09"/>
    <w:rsid w:val="00631BC3"/>
    <w:rsid w:val="00631E9E"/>
    <w:rsid w:val="006323FF"/>
    <w:rsid w:val="006326AF"/>
    <w:rsid w:val="00632CB6"/>
    <w:rsid w:val="00632F52"/>
    <w:rsid w:val="00633767"/>
    <w:rsid w:val="00634453"/>
    <w:rsid w:val="0063473F"/>
    <w:rsid w:val="006349E6"/>
    <w:rsid w:val="00634B0B"/>
    <w:rsid w:val="006352C6"/>
    <w:rsid w:val="0063533B"/>
    <w:rsid w:val="00635EC2"/>
    <w:rsid w:val="006364CC"/>
    <w:rsid w:val="0063687C"/>
    <w:rsid w:val="00636B98"/>
    <w:rsid w:val="00636D31"/>
    <w:rsid w:val="00637197"/>
    <w:rsid w:val="00637400"/>
    <w:rsid w:val="0063777B"/>
    <w:rsid w:val="00637CC9"/>
    <w:rsid w:val="0064027B"/>
    <w:rsid w:val="006408C4"/>
    <w:rsid w:val="00640920"/>
    <w:rsid w:val="00640BE8"/>
    <w:rsid w:val="006411E1"/>
    <w:rsid w:val="00641811"/>
    <w:rsid w:val="00642223"/>
    <w:rsid w:val="006422C5"/>
    <w:rsid w:val="006424E2"/>
    <w:rsid w:val="00642A93"/>
    <w:rsid w:val="00642AA1"/>
    <w:rsid w:val="00642BFA"/>
    <w:rsid w:val="006431CB"/>
    <w:rsid w:val="0064328E"/>
    <w:rsid w:val="006433E3"/>
    <w:rsid w:val="00643D7C"/>
    <w:rsid w:val="00644841"/>
    <w:rsid w:val="00644A6F"/>
    <w:rsid w:val="00644F49"/>
    <w:rsid w:val="0064517C"/>
    <w:rsid w:val="0064528F"/>
    <w:rsid w:val="00645431"/>
    <w:rsid w:val="0064594C"/>
    <w:rsid w:val="00645D0C"/>
    <w:rsid w:val="0064625A"/>
    <w:rsid w:val="00646504"/>
    <w:rsid w:val="00646C38"/>
    <w:rsid w:val="00646E2B"/>
    <w:rsid w:val="00646F32"/>
    <w:rsid w:val="006472DE"/>
    <w:rsid w:val="006475F5"/>
    <w:rsid w:val="0065002B"/>
    <w:rsid w:val="00650823"/>
    <w:rsid w:val="00650FA2"/>
    <w:rsid w:val="00651AC7"/>
    <w:rsid w:val="00651E2A"/>
    <w:rsid w:val="00652259"/>
    <w:rsid w:val="00652360"/>
    <w:rsid w:val="0065288D"/>
    <w:rsid w:val="00652AC1"/>
    <w:rsid w:val="00652D1C"/>
    <w:rsid w:val="00653889"/>
    <w:rsid w:val="00653906"/>
    <w:rsid w:val="00653A9F"/>
    <w:rsid w:val="006543FC"/>
    <w:rsid w:val="006548AD"/>
    <w:rsid w:val="00654A5B"/>
    <w:rsid w:val="00654C5E"/>
    <w:rsid w:val="00654DC3"/>
    <w:rsid w:val="006555AA"/>
    <w:rsid w:val="00655918"/>
    <w:rsid w:val="00655A90"/>
    <w:rsid w:val="00655C95"/>
    <w:rsid w:val="00655D31"/>
    <w:rsid w:val="00655E5C"/>
    <w:rsid w:val="006561B7"/>
    <w:rsid w:val="00656607"/>
    <w:rsid w:val="00656712"/>
    <w:rsid w:val="00656808"/>
    <w:rsid w:val="00656E8C"/>
    <w:rsid w:val="00657149"/>
    <w:rsid w:val="00657245"/>
    <w:rsid w:val="006576FF"/>
    <w:rsid w:val="0065772C"/>
    <w:rsid w:val="00657D6A"/>
    <w:rsid w:val="00660CAE"/>
    <w:rsid w:val="00660D09"/>
    <w:rsid w:val="00660DA8"/>
    <w:rsid w:val="00661F9D"/>
    <w:rsid w:val="00662002"/>
    <w:rsid w:val="00662126"/>
    <w:rsid w:val="006624AD"/>
    <w:rsid w:val="0066335B"/>
    <w:rsid w:val="006633E0"/>
    <w:rsid w:val="00663650"/>
    <w:rsid w:val="00663D1C"/>
    <w:rsid w:val="0066467F"/>
    <w:rsid w:val="006647BE"/>
    <w:rsid w:val="00664881"/>
    <w:rsid w:val="006654C8"/>
    <w:rsid w:val="0066590D"/>
    <w:rsid w:val="00665996"/>
    <w:rsid w:val="00665D14"/>
    <w:rsid w:val="0066603B"/>
    <w:rsid w:val="0066646B"/>
    <w:rsid w:val="00666D76"/>
    <w:rsid w:val="0066701F"/>
    <w:rsid w:val="0067054F"/>
    <w:rsid w:val="00670679"/>
    <w:rsid w:val="00670CE3"/>
    <w:rsid w:val="00671973"/>
    <w:rsid w:val="00671D72"/>
    <w:rsid w:val="006726BA"/>
    <w:rsid w:val="00672B71"/>
    <w:rsid w:val="00673673"/>
    <w:rsid w:val="006739ED"/>
    <w:rsid w:val="0067422A"/>
    <w:rsid w:val="00674701"/>
    <w:rsid w:val="00674762"/>
    <w:rsid w:val="00674798"/>
    <w:rsid w:val="00674FFD"/>
    <w:rsid w:val="0067543D"/>
    <w:rsid w:val="006765D2"/>
    <w:rsid w:val="00676A6F"/>
    <w:rsid w:val="0067729A"/>
    <w:rsid w:val="006774DA"/>
    <w:rsid w:val="0067786F"/>
    <w:rsid w:val="00677AF9"/>
    <w:rsid w:val="00677B90"/>
    <w:rsid w:val="00680CC7"/>
    <w:rsid w:val="00681272"/>
    <w:rsid w:val="006817C1"/>
    <w:rsid w:val="00681D71"/>
    <w:rsid w:val="00681F39"/>
    <w:rsid w:val="006824D3"/>
    <w:rsid w:val="00682CBE"/>
    <w:rsid w:val="00683016"/>
    <w:rsid w:val="006832EC"/>
    <w:rsid w:val="00684144"/>
    <w:rsid w:val="006844F4"/>
    <w:rsid w:val="00684FF4"/>
    <w:rsid w:val="00685629"/>
    <w:rsid w:val="006856E6"/>
    <w:rsid w:val="00685976"/>
    <w:rsid w:val="00685B97"/>
    <w:rsid w:val="00686D02"/>
    <w:rsid w:val="00686E85"/>
    <w:rsid w:val="0068753B"/>
    <w:rsid w:val="006878B4"/>
    <w:rsid w:val="00687DCB"/>
    <w:rsid w:val="0069094F"/>
    <w:rsid w:val="006914BA"/>
    <w:rsid w:val="0069173D"/>
    <w:rsid w:val="006918E2"/>
    <w:rsid w:val="00691A9D"/>
    <w:rsid w:val="00691AA0"/>
    <w:rsid w:val="00691FF2"/>
    <w:rsid w:val="00692335"/>
    <w:rsid w:val="00692BF4"/>
    <w:rsid w:val="006939EF"/>
    <w:rsid w:val="0069406A"/>
    <w:rsid w:val="006941E4"/>
    <w:rsid w:val="00694AC2"/>
    <w:rsid w:val="00695038"/>
    <w:rsid w:val="006955DB"/>
    <w:rsid w:val="00695852"/>
    <w:rsid w:val="006964FA"/>
    <w:rsid w:val="006966DA"/>
    <w:rsid w:val="0069693F"/>
    <w:rsid w:val="00696C7B"/>
    <w:rsid w:val="006970B9"/>
    <w:rsid w:val="006970FF"/>
    <w:rsid w:val="0069725A"/>
    <w:rsid w:val="006973CE"/>
    <w:rsid w:val="00697474"/>
    <w:rsid w:val="00697476"/>
    <w:rsid w:val="00697B44"/>
    <w:rsid w:val="006A00E6"/>
    <w:rsid w:val="006A05E4"/>
    <w:rsid w:val="006A0F58"/>
    <w:rsid w:val="006A15FC"/>
    <w:rsid w:val="006A167C"/>
    <w:rsid w:val="006A1A4C"/>
    <w:rsid w:val="006A247C"/>
    <w:rsid w:val="006A2608"/>
    <w:rsid w:val="006A2A93"/>
    <w:rsid w:val="006A2B06"/>
    <w:rsid w:val="006A2E57"/>
    <w:rsid w:val="006A3236"/>
    <w:rsid w:val="006A33E2"/>
    <w:rsid w:val="006A3827"/>
    <w:rsid w:val="006A387F"/>
    <w:rsid w:val="006A3C14"/>
    <w:rsid w:val="006A3D53"/>
    <w:rsid w:val="006A4364"/>
    <w:rsid w:val="006A4538"/>
    <w:rsid w:val="006A4848"/>
    <w:rsid w:val="006A4B65"/>
    <w:rsid w:val="006A4CD6"/>
    <w:rsid w:val="006A4F4D"/>
    <w:rsid w:val="006A52A4"/>
    <w:rsid w:val="006A5924"/>
    <w:rsid w:val="006A599E"/>
    <w:rsid w:val="006A5C64"/>
    <w:rsid w:val="006A5FCD"/>
    <w:rsid w:val="006A60E0"/>
    <w:rsid w:val="006A62BA"/>
    <w:rsid w:val="006A6306"/>
    <w:rsid w:val="006A63E8"/>
    <w:rsid w:val="006A6CAF"/>
    <w:rsid w:val="006A70F5"/>
    <w:rsid w:val="006A7951"/>
    <w:rsid w:val="006A7B02"/>
    <w:rsid w:val="006B00EE"/>
    <w:rsid w:val="006B0315"/>
    <w:rsid w:val="006B036F"/>
    <w:rsid w:val="006B03A1"/>
    <w:rsid w:val="006B055B"/>
    <w:rsid w:val="006B07F4"/>
    <w:rsid w:val="006B0C19"/>
    <w:rsid w:val="006B101F"/>
    <w:rsid w:val="006B142E"/>
    <w:rsid w:val="006B1FBB"/>
    <w:rsid w:val="006B23A5"/>
    <w:rsid w:val="006B2931"/>
    <w:rsid w:val="006B2CB4"/>
    <w:rsid w:val="006B2D33"/>
    <w:rsid w:val="006B2EFC"/>
    <w:rsid w:val="006B3146"/>
    <w:rsid w:val="006B3154"/>
    <w:rsid w:val="006B3558"/>
    <w:rsid w:val="006B3975"/>
    <w:rsid w:val="006B40A0"/>
    <w:rsid w:val="006B4619"/>
    <w:rsid w:val="006B481F"/>
    <w:rsid w:val="006B4B20"/>
    <w:rsid w:val="006B4BDE"/>
    <w:rsid w:val="006B5365"/>
    <w:rsid w:val="006B682D"/>
    <w:rsid w:val="006B6D76"/>
    <w:rsid w:val="006B7534"/>
    <w:rsid w:val="006B75B7"/>
    <w:rsid w:val="006B7B78"/>
    <w:rsid w:val="006C03CB"/>
    <w:rsid w:val="006C0CED"/>
    <w:rsid w:val="006C1139"/>
    <w:rsid w:val="006C1178"/>
    <w:rsid w:val="006C18D7"/>
    <w:rsid w:val="006C191A"/>
    <w:rsid w:val="006C1EFE"/>
    <w:rsid w:val="006C2AEE"/>
    <w:rsid w:val="006C2F0D"/>
    <w:rsid w:val="006C30F8"/>
    <w:rsid w:val="006C3333"/>
    <w:rsid w:val="006C3A07"/>
    <w:rsid w:val="006C3BA8"/>
    <w:rsid w:val="006C3BBE"/>
    <w:rsid w:val="006C3F3C"/>
    <w:rsid w:val="006C5831"/>
    <w:rsid w:val="006C6587"/>
    <w:rsid w:val="006C66EE"/>
    <w:rsid w:val="006C6E87"/>
    <w:rsid w:val="006C720E"/>
    <w:rsid w:val="006C7A9B"/>
    <w:rsid w:val="006C7F90"/>
    <w:rsid w:val="006D0952"/>
    <w:rsid w:val="006D0B2A"/>
    <w:rsid w:val="006D109E"/>
    <w:rsid w:val="006D1483"/>
    <w:rsid w:val="006D1E1B"/>
    <w:rsid w:val="006D34DB"/>
    <w:rsid w:val="006D3670"/>
    <w:rsid w:val="006D3712"/>
    <w:rsid w:val="006D3C15"/>
    <w:rsid w:val="006D46E8"/>
    <w:rsid w:val="006D48CA"/>
    <w:rsid w:val="006D4DB8"/>
    <w:rsid w:val="006D5806"/>
    <w:rsid w:val="006D5F14"/>
    <w:rsid w:val="006D6738"/>
    <w:rsid w:val="006D6AE3"/>
    <w:rsid w:val="006D7CF1"/>
    <w:rsid w:val="006D7DA0"/>
    <w:rsid w:val="006D7F8B"/>
    <w:rsid w:val="006E06D7"/>
    <w:rsid w:val="006E07A7"/>
    <w:rsid w:val="006E08D1"/>
    <w:rsid w:val="006E0FBC"/>
    <w:rsid w:val="006E123F"/>
    <w:rsid w:val="006E148B"/>
    <w:rsid w:val="006E1B0E"/>
    <w:rsid w:val="006E25E5"/>
    <w:rsid w:val="006E2632"/>
    <w:rsid w:val="006E2637"/>
    <w:rsid w:val="006E3333"/>
    <w:rsid w:val="006E374D"/>
    <w:rsid w:val="006E37C6"/>
    <w:rsid w:val="006E3881"/>
    <w:rsid w:val="006E4B42"/>
    <w:rsid w:val="006E4D84"/>
    <w:rsid w:val="006E4E2A"/>
    <w:rsid w:val="006E51D0"/>
    <w:rsid w:val="006E5299"/>
    <w:rsid w:val="006E535C"/>
    <w:rsid w:val="006E608B"/>
    <w:rsid w:val="006E76E0"/>
    <w:rsid w:val="006E7DDD"/>
    <w:rsid w:val="006F00E5"/>
    <w:rsid w:val="006F03CA"/>
    <w:rsid w:val="006F0BB5"/>
    <w:rsid w:val="006F1838"/>
    <w:rsid w:val="006F1E15"/>
    <w:rsid w:val="006F24CA"/>
    <w:rsid w:val="006F25DF"/>
    <w:rsid w:val="006F26DF"/>
    <w:rsid w:val="006F2BD2"/>
    <w:rsid w:val="006F3334"/>
    <w:rsid w:val="006F4308"/>
    <w:rsid w:val="006F4D52"/>
    <w:rsid w:val="006F4D6F"/>
    <w:rsid w:val="006F5393"/>
    <w:rsid w:val="006F5FF3"/>
    <w:rsid w:val="006F631B"/>
    <w:rsid w:val="006F6544"/>
    <w:rsid w:val="006F68C5"/>
    <w:rsid w:val="006F6A1E"/>
    <w:rsid w:val="006F7130"/>
    <w:rsid w:val="006F7190"/>
    <w:rsid w:val="006F73D1"/>
    <w:rsid w:val="006F73D2"/>
    <w:rsid w:val="00700014"/>
    <w:rsid w:val="007000BC"/>
    <w:rsid w:val="00700520"/>
    <w:rsid w:val="00701219"/>
    <w:rsid w:val="00701490"/>
    <w:rsid w:val="00701A04"/>
    <w:rsid w:val="00701C36"/>
    <w:rsid w:val="00701E61"/>
    <w:rsid w:val="0070216D"/>
    <w:rsid w:val="00702687"/>
    <w:rsid w:val="00702760"/>
    <w:rsid w:val="007028B3"/>
    <w:rsid w:val="0070299C"/>
    <w:rsid w:val="00702C44"/>
    <w:rsid w:val="00703998"/>
    <w:rsid w:val="00703F09"/>
    <w:rsid w:val="00703F57"/>
    <w:rsid w:val="00703FEF"/>
    <w:rsid w:val="00704011"/>
    <w:rsid w:val="007040BE"/>
    <w:rsid w:val="00704415"/>
    <w:rsid w:val="00704442"/>
    <w:rsid w:val="0070453C"/>
    <w:rsid w:val="0070478D"/>
    <w:rsid w:val="00704D30"/>
    <w:rsid w:val="00705034"/>
    <w:rsid w:val="0070545C"/>
    <w:rsid w:val="007055FB"/>
    <w:rsid w:val="0070575D"/>
    <w:rsid w:val="0070577E"/>
    <w:rsid w:val="00706736"/>
    <w:rsid w:val="00707018"/>
    <w:rsid w:val="00707024"/>
    <w:rsid w:val="00707415"/>
    <w:rsid w:val="0070779D"/>
    <w:rsid w:val="007078B8"/>
    <w:rsid w:val="0070795F"/>
    <w:rsid w:val="00707AEE"/>
    <w:rsid w:val="00707C38"/>
    <w:rsid w:val="00707F72"/>
    <w:rsid w:val="00710231"/>
    <w:rsid w:val="007109FC"/>
    <w:rsid w:val="00711437"/>
    <w:rsid w:val="00711884"/>
    <w:rsid w:val="00711D06"/>
    <w:rsid w:val="007121C7"/>
    <w:rsid w:val="00712730"/>
    <w:rsid w:val="00712B8F"/>
    <w:rsid w:val="007134F2"/>
    <w:rsid w:val="007136D1"/>
    <w:rsid w:val="00713A1D"/>
    <w:rsid w:val="00713CD3"/>
    <w:rsid w:val="007159E1"/>
    <w:rsid w:val="00715B6E"/>
    <w:rsid w:val="00716069"/>
    <w:rsid w:val="00716150"/>
    <w:rsid w:val="00716424"/>
    <w:rsid w:val="007167FD"/>
    <w:rsid w:val="00716DF9"/>
    <w:rsid w:val="00717085"/>
    <w:rsid w:val="0071711D"/>
    <w:rsid w:val="00717595"/>
    <w:rsid w:val="00717760"/>
    <w:rsid w:val="007179E6"/>
    <w:rsid w:val="0072022B"/>
    <w:rsid w:val="0072031C"/>
    <w:rsid w:val="00720C5F"/>
    <w:rsid w:val="00720CD7"/>
    <w:rsid w:val="00720E3D"/>
    <w:rsid w:val="00723091"/>
    <w:rsid w:val="007237D9"/>
    <w:rsid w:val="00723A68"/>
    <w:rsid w:val="00723D25"/>
    <w:rsid w:val="007241DF"/>
    <w:rsid w:val="00724763"/>
    <w:rsid w:val="007248A5"/>
    <w:rsid w:val="0072491A"/>
    <w:rsid w:val="00724E2C"/>
    <w:rsid w:val="0072514E"/>
    <w:rsid w:val="00725657"/>
    <w:rsid w:val="00726073"/>
    <w:rsid w:val="00726CF2"/>
    <w:rsid w:val="00727926"/>
    <w:rsid w:val="007301F5"/>
    <w:rsid w:val="00731E81"/>
    <w:rsid w:val="00731E98"/>
    <w:rsid w:val="0073216C"/>
    <w:rsid w:val="00732279"/>
    <w:rsid w:val="00732A31"/>
    <w:rsid w:val="00732C1F"/>
    <w:rsid w:val="00733852"/>
    <w:rsid w:val="00733E52"/>
    <w:rsid w:val="00734211"/>
    <w:rsid w:val="00734496"/>
    <w:rsid w:val="00734F98"/>
    <w:rsid w:val="00735A5E"/>
    <w:rsid w:val="00735B38"/>
    <w:rsid w:val="00735DB5"/>
    <w:rsid w:val="00736930"/>
    <w:rsid w:val="00737233"/>
    <w:rsid w:val="0074033F"/>
    <w:rsid w:val="0074059F"/>
    <w:rsid w:val="00740677"/>
    <w:rsid w:val="007409F9"/>
    <w:rsid w:val="00741199"/>
    <w:rsid w:val="0074121D"/>
    <w:rsid w:val="00741808"/>
    <w:rsid w:val="00741BFE"/>
    <w:rsid w:val="0074205A"/>
    <w:rsid w:val="0074224F"/>
    <w:rsid w:val="00742687"/>
    <w:rsid w:val="00742831"/>
    <w:rsid w:val="00743742"/>
    <w:rsid w:val="00743F23"/>
    <w:rsid w:val="007440CC"/>
    <w:rsid w:val="00744693"/>
    <w:rsid w:val="00744749"/>
    <w:rsid w:val="007447EA"/>
    <w:rsid w:val="00744CFF"/>
    <w:rsid w:val="0074525F"/>
    <w:rsid w:val="00745463"/>
    <w:rsid w:val="007457C2"/>
    <w:rsid w:val="00746249"/>
    <w:rsid w:val="007470E6"/>
    <w:rsid w:val="0074784F"/>
    <w:rsid w:val="00750242"/>
    <w:rsid w:val="00750EAA"/>
    <w:rsid w:val="00750FB9"/>
    <w:rsid w:val="00751B30"/>
    <w:rsid w:val="00752110"/>
    <w:rsid w:val="00752959"/>
    <w:rsid w:val="00752B84"/>
    <w:rsid w:val="00753573"/>
    <w:rsid w:val="007541CD"/>
    <w:rsid w:val="0075449E"/>
    <w:rsid w:val="00754783"/>
    <w:rsid w:val="00754DCB"/>
    <w:rsid w:val="00755CD3"/>
    <w:rsid w:val="00755CD5"/>
    <w:rsid w:val="00755E67"/>
    <w:rsid w:val="00755F74"/>
    <w:rsid w:val="00756227"/>
    <w:rsid w:val="007568E2"/>
    <w:rsid w:val="00756A9A"/>
    <w:rsid w:val="00756D79"/>
    <w:rsid w:val="0075715D"/>
    <w:rsid w:val="007577A6"/>
    <w:rsid w:val="007578A7"/>
    <w:rsid w:val="007578B6"/>
    <w:rsid w:val="00757A23"/>
    <w:rsid w:val="0076094D"/>
    <w:rsid w:val="00760B37"/>
    <w:rsid w:val="007613FC"/>
    <w:rsid w:val="00761BBC"/>
    <w:rsid w:val="00761DC6"/>
    <w:rsid w:val="007631C7"/>
    <w:rsid w:val="0076331B"/>
    <w:rsid w:val="00763D43"/>
    <w:rsid w:val="00764190"/>
    <w:rsid w:val="0076432B"/>
    <w:rsid w:val="0076543B"/>
    <w:rsid w:val="0076581B"/>
    <w:rsid w:val="007663F7"/>
    <w:rsid w:val="007668EA"/>
    <w:rsid w:val="00766AFC"/>
    <w:rsid w:val="00766B05"/>
    <w:rsid w:val="00766EB9"/>
    <w:rsid w:val="00766F55"/>
    <w:rsid w:val="0076709C"/>
    <w:rsid w:val="00767B05"/>
    <w:rsid w:val="00770546"/>
    <w:rsid w:val="0077070C"/>
    <w:rsid w:val="00770A39"/>
    <w:rsid w:val="00770C9C"/>
    <w:rsid w:val="00771104"/>
    <w:rsid w:val="0077134E"/>
    <w:rsid w:val="00771521"/>
    <w:rsid w:val="0077176C"/>
    <w:rsid w:val="0077180F"/>
    <w:rsid w:val="00772034"/>
    <w:rsid w:val="007721A3"/>
    <w:rsid w:val="007722C8"/>
    <w:rsid w:val="00772CFD"/>
    <w:rsid w:val="00772D90"/>
    <w:rsid w:val="00772FB4"/>
    <w:rsid w:val="00773929"/>
    <w:rsid w:val="00774830"/>
    <w:rsid w:val="00774A6C"/>
    <w:rsid w:val="00774D82"/>
    <w:rsid w:val="00775937"/>
    <w:rsid w:val="00775A25"/>
    <w:rsid w:val="00776342"/>
    <w:rsid w:val="00776498"/>
    <w:rsid w:val="00776ADD"/>
    <w:rsid w:val="00776CAA"/>
    <w:rsid w:val="0077747C"/>
    <w:rsid w:val="00777737"/>
    <w:rsid w:val="00777FCC"/>
    <w:rsid w:val="00780846"/>
    <w:rsid w:val="00780F38"/>
    <w:rsid w:val="00780F48"/>
    <w:rsid w:val="0078112F"/>
    <w:rsid w:val="00781300"/>
    <w:rsid w:val="0078130B"/>
    <w:rsid w:val="007813EC"/>
    <w:rsid w:val="00781450"/>
    <w:rsid w:val="007819E0"/>
    <w:rsid w:val="00781FB3"/>
    <w:rsid w:val="0078216A"/>
    <w:rsid w:val="0078229C"/>
    <w:rsid w:val="007822BD"/>
    <w:rsid w:val="007827F8"/>
    <w:rsid w:val="00782ECE"/>
    <w:rsid w:val="00783714"/>
    <w:rsid w:val="00783B7A"/>
    <w:rsid w:val="00783CFD"/>
    <w:rsid w:val="00784B34"/>
    <w:rsid w:val="00784FA8"/>
    <w:rsid w:val="007850B5"/>
    <w:rsid w:val="007852A1"/>
    <w:rsid w:val="00785F2A"/>
    <w:rsid w:val="0078602A"/>
    <w:rsid w:val="007864E6"/>
    <w:rsid w:val="007865F6"/>
    <w:rsid w:val="00786A7C"/>
    <w:rsid w:val="00786CA9"/>
    <w:rsid w:val="00786CCD"/>
    <w:rsid w:val="00787353"/>
    <w:rsid w:val="0078765A"/>
    <w:rsid w:val="00787EFE"/>
    <w:rsid w:val="0079058B"/>
    <w:rsid w:val="00791530"/>
    <w:rsid w:val="0079169C"/>
    <w:rsid w:val="0079172A"/>
    <w:rsid w:val="00791EC3"/>
    <w:rsid w:val="00792A46"/>
    <w:rsid w:val="00792A8E"/>
    <w:rsid w:val="00792A98"/>
    <w:rsid w:val="00792ACD"/>
    <w:rsid w:val="00793433"/>
    <w:rsid w:val="0079377C"/>
    <w:rsid w:val="00793E52"/>
    <w:rsid w:val="007951BE"/>
    <w:rsid w:val="00795559"/>
    <w:rsid w:val="007955DE"/>
    <w:rsid w:val="00795819"/>
    <w:rsid w:val="00795C1A"/>
    <w:rsid w:val="00795CBF"/>
    <w:rsid w:val="00795CC6"/>
    <w:rsid w:val="00795FA3"/>
    <w:rsid w:val="00796418"/>
    <w:rsid w:val="007972D7"/>
    <w:rsid w:val="007976D0"/>
    <w:rsid w:val="007977FA"/>
    <w:rsid w:val="00797B99"/>
    <w:rsid w:val="007A01B1"/>
    <w:rsid w:val="007A0BA3"/>
    <w:rsid w:val="007A177F"/>
    <w:rsid w:val="007A181A"/>
    <w:rsid w:val="007A1ADB"/>
    <w:rsid w:val="007A1F1C"/>
    <w:rsid w:val="007A22BA"/>
    <w:rsid w:val="007A2495"/>
    <w:rsid w:val="007A24A2"/>
    <w:rsid w:val="007A2500"/>
    <w:rsid w:val="007A291A"/>
    <w:rsid w:val="007A2A19"/>
    <w:rsid w:val="007A2C03"/>
    <w:rsid w:val="007A3076"/>
    <w:rsid w:val="007A3C23"/>
    <w:rsid w:val="007A3EA0"/>
    <w:rsid w:val="007A3F4A"/>
    <w:rsid w:val="007A478C"/>
    <w:rsid w:val="007A4A83"/>
    <w:rsid w:val="007A5C08"/>
    <w:rsid w:val="007A6B1D"/>
    <w:rsid w:val="007A742C"/>
    <w:rsid w:val="007A751B"/>
    <w:rsid w:val="007A7A25"/>
    <w:rsid w:val="007A7D5D"/>
    <w:rsid w:val="007B036A"/>
    <w:rsid w:val="007B0A79"/>
    <w:rsid w:val="007B18E0"/>
    <w:rsid w:val="007B260D"/>
    <w:rsid w:val="007B2E26"/>
    <w:rsid w:val="007B32A2"/>
    <w:rsid w:val="007B357E"/>
    <w:rsid w:val="007B3812"/>
    <w:rsid w:val="007B398C"/>
    <w:rsid w:val="007B4042"/>
    <w:rsid w:val="007B49E8"/>
    <w:rsid w:val="007B4BD8"/>
    <w:rsid w:val="007B4E9C"/>
    <w:rsid w:val="007B4FDD"/>
    <w:rsid w:val="007B5082"/>
    <w:rsid w:val="007B50EE"/>
    <w:rsid w:val="007B5271"/>
    <w:rsid w:val="007B5A04"/>
    <w:rsid w:val="007B5A6A"/>
    <w:rsid w:val="007B5BE5"/>
    <w:rsid w:val="007B6208"/>
    <w:rsid w:val="007B68A0"/>
    <w:rsid w:val="007B69FA"/>
    <w:rsid w:val="007B6C2F"/>
    <w:rsid w:val="007B6D14"/>
    <w:rsid w:val="007B6DC2"/>
    <w:rsid w:val="007B70E3"/>
    <w:rsid w:val="007B73B8"/>
    <w:rsid w:val="007C03B3"/>
    <w:rsid w:val="007C046E"/>
    <w:rsid w:val="007C0A40"/>
    <w:rsid w:val="007C0D4D"/>
    <w:rsid w:val="007C0E9E"/>
    <w:rsid w:val="007C146E"/>
    <w:rsid w:val="007C1737"/>
    <w:rsid w:val="007C17A4"/>
    <w:rsid w:val="007C237D"/>
    <w:rsid w:val="007C23B5"/>
    <w:rsid w:val="007C2509"/>
    <w:rsid w:val="007C2BD9"/>
    <w:rsid w:val="007C3696"/>
    <w:rsid w:val="007C385D"/>
    <w:rsid w:val="007C38AC"/>
    <w:rsid w:val="007C3A00"/>
    <w:rsid w:val="007C3A03"/>
    <w:rsid w:val="007C3C91"/>
    <w:rsid w:val="007C3C9C"/>
    <w:rsid w:val="007C3D06"/>
    <w:rsid w:val="007C42EC"/>
    <w:rsid w:val="007C46A7"/>
    <w:rsid w:val="007C4ACA"/>
    <w:rsid w:val="007C4E04"/>
    <w:rsid w:val="007C4F12"/>
    <w:rsid w:val="007C5053"/>
    <w:rsid w:val="007C515D"/>
    <w:rsid w:val="007C558C"/>
    <w:rsid w:val="007C5E03"/>
    <w:rsid w:val="007C63D5"/>
    <w:rsid w:val="007C64B3"/>
    <w:rsid w:val="007C6AB0"/>
    <w:rsid w:val="007C6ED7"/>
    <w:rsid w:val="007C6F91"/>
    <w:rsid w:val="007C7166"/>
    <w:rsid w:val="007C7A3B"/>
    <w:rsid w:val="007C7DF3"/>
    <w:rsid w:val="007D10D9"/>
    <w:rsid w:val="007D174F"/>
    <w:rsid w:val="007D1B64"/>
    <w:rsid w:val="007D3C29"/>
    <w:rsid w:val="007D533A"/>
    <w:rsid w:val="007D584B"/>
    <w:rsid w:val="007D60C1"/>
    <w:rsid w:val="007D6172"/>
    <w:rsid w:val="007D64DE"/>
    <w:rsid w:val="007D6805"/>
    <w:rsid w:val="007D715C"/>
    <w:rsid w:val="007D75E6"/>
    <w:rsid w:val="007D7BC3"/>
    <w:rsid w:val="007D7D78"/>
    <w:rsid w:val="007D7FAB"/>
    <w:rsid w:val="007E0199"/>
    <w:rsid w:val="007E0719"/>
    <w:rsid w:val="007E1B93"/>
    <w:rsid w:val="007E1D79"/>
    <w:rsid w:val="007E1DD7"/>
    <w:rsid w:val="007E2F4C"/>
    <w:rsid w:val="007E3687"/>
    <w:rsid w:val="007E3A8F"/>
    <w:rsid w:val="007E4A4F"/>
    <w:rsid w:val="007E5207"/>
    <w:rsid w:val="007E537D"/>
    <w:rsid w:val="007E59D8"/>
    <w:rsid w:val="007E5EBA"/>
    <w:rsid w:val="007E6123"/>
    <w:rsid w:val="007E6674"/>
    <w:rsid w:val="007E6D0D"/>
    <w:rsid w:val="007F006E"/>
    <w:rsid w:val="007F00F1"/>
    <w:rsid w:val="007F0826"/>
    <w:rsid w:val="007F13AE"/>
    <w:rsid w:val="007F187E"/>
    <w:rsid w:val="007F1971"/>
    <w:rsid w:val="007F20A3"/>
    <w:rsid w:val="007F2331"/>
    <w:rsid w:val="007F2707"/>
    <w:rsid w:val="007F2721"/>
    <w:rsid w:val="007F2EB8"/>
    <w:rsid w:val="007F3E08"/>
    <w:rsid w:val="007F3F2C"/>
    <w:rsid w:val="007F4212"/>
    <w:rsid w:val="007F425B"/>
    <w:rsid w:val="007F4554"/>
    <w:rsid w:val="007F5063"/>
    <w:rsid w:val="007F509B"/>
    <w:rsid w:val="007F5965"/>
    <w:rsid w:val="007F5EFD"/>
    <w:rsid w:val="007F61EF"/>
    <w:rsid w:val="007F63E7"/>
    <w:rsid w:val="007F64E3"/>
    <w:rsid w:val="007F6A83"/>
    <w:rsid w:val="007F6BDE"/>
    <w:rsid w:val="007F76B9"/>
    <w:rsid w:val="007F7ED7"/>
    <w:rsid w:val="007F7EFA"/>
    <w:rsid w:val="007F7F11"/>
    <w:rsid w:val="008005D1"/>
    <w:rsid w:val="00801670"/>
    <w:rsid w:val="00801D23"/>
    <w:rsid w:val="00801E0D"/>
    <w:rsid w:val="00801E4E"/>
    <w:rsid w:val="00802E03"/>
    <w:rsid w:val="00803190"/>
    <w:rsid w:val="00803297"/>
    <w:rsid w:val="00803755"/>
    <w:rsid w:val="00803781"/>
    <w:rsid w:val="00803A41"/>
    <w:rsid w:val="00803C53"/>
    <w:rsid w:val="00804409"/>
    <w:rsid w:val="00804500"/>
    <w:rsid w:val="00804583"/>
    <w:rsid w:val="008048BD"/>
    <w:rsid w:val="0080506B"/>
    <w:rsid w:val="00805BB8"/>
    <w:rsid w:val="0080651A"/>
    <w:rsid w:val="008065CC"/>
    <w:rsid w:val="00806669"/>
    <w:rsid w:val="008067B1"/>
    <w:rsid w:val="008067E2"/>
    <w:rsid w:val="008076FA"/>
    <w:rsid w:val="00807D84"/>
    <w:rsid w:val="0081066D"/>
    <w:rsid w:val="00810C1B"/>
    <w:rsid w:val="00811055"/>
    <w:rsid w:val="00811172"/>
    <w:rsid w:val="00812686"/>
    <w:rsid w:val="00812762"/>
    <w:rsid w:val="00812D4D"/>
    <w:rsid w:val="00812D9C"/>
    <w:rsid w:val="00812E6E"/>
    <w:rsid w:val="00812E94"/>
    <w:rsid w:val="0081308D"/>
    <w:rsid w:val="008142A3"/>
    <w:rsid w:val="008148F4"/>
    <w:rsid w:val="00814A71"/>
    <w:rsid w:val="00814AB7"/>
    <w:rsid w:val="00814DF7"/>
    <w:rsid w:val="0081516B"/>
    <w:rsid w:val="008153F7"/>
    <w:rsid w:val="00815520"/>
    <w:rsid w:val="00815FB5"/>
    <w:rsid w:val="008163B5"/>
    <w:rsid w:val="0081645B"/>
    <w:rsid w:val="00816745"/>
    <w:rsid w:val="008167BC"/>
    <w:rsid w:val="00816B80"/>
    <w:rsid w:val="00816C7F"/>
    <w:rsid w:val="00816E98"/>
    <w:rsid w:val="00817D7C"/>
    <w:rsid w:val="00817DAC"/>
    <w:rsid w:val="00820E9A"/>
    <w:rsid w:val="00821306"/>
    <w:rsid w:val="008219A0"/>
    <w:rsid w:val="00821D56"/>
    <w:rsid w:val="00821DF1"/>
    <w:rsid w:val="008225AB"/>
    <w:rsid w:val="008226E4"/>
    <w:rsid w:val="00822FEF"/>
    <w:rsid w:val="008234C4"/>
    <w:rsid w:val="00823AA1"/>
    <w:rsid w:val="00823D3E"/>
    <w:rsid w:val="008241BC"/>
    <w:rsid w:val="0082428E"/>
    <w:rsid w:val="00824902"/>
    <w:rsid w:val="00824BC4"/>
    <w:rsid w:val="00824DC4"/>
    <w:rsid w:val="00824F07"/>
    <w:rsid w:val="00825035"/>
    <w:rsid w:val="008257E9"/>
    <w:rsid w:val="0082607B"/>
    <w:rsid w:val="00826461"/>
    <w:rsid w:val="00826753"/>
    <w:rsid w:val="008267AC"/>
    <w:rsid w:val="0082691E"/>
    <w:rsid w:val="008269E6"/>
    <w:rsid w:val="00827053"/>
    <w:rsid w:val="00827393"/>
    <w:rsid w:val="0082769A"/>
    <w:rsid w:val="008278DD"/>
    <w:rsid w:val="00827A20"/>
    <w:rsid w:val="00830229"/>
    <w:rsid w:val="00830564"/>
    <w:rsid w:val="008313D2"/>
    <w:rsid w:val="00831F6F"/>
    <w:rsid w:val="0083252D"/>
    <w:rsid w:val="008333E8"/>
    <w:rsid w:val="00833557"/>
    <w:rsid w:val="008335A9"/>
    <w:rsid w:val="008336B2"/>
    <w:rsid w:val="00833A7F"/>
    <w:rsid w:val="008345D9"/>
    <w:rsid w:val="008347E3"/>
    <w:rsid w:val="008348B5"/>
    <w:rsid w:val="00834CF1"/>
    <w:rsid w:val="00834E5B"/>
    <w:rsid w:val="00835067"/>
    <w:rsid w:val="0083527A"/>
    <w:rsid w:val="008352AA"/>
    <w:rsid w:val="0083623E"/>
    <w:rsid w:val="00837F6E"/>
    <w:rsid w:val="008405C5"/>
    <w:rsid w:val="00840BE9"/>
    <w:rsid w:val="008411A8"/>
    <w:rsid w:val="008413EA"/>
    <w:rsid w:val="00841C30"/>
    <w:rsid w:val="00841C38"/>
    <w:rsid w:val="00841EAD"/>
    <w:rsid w:val="00842020"/>
    <w:rsid w:val="0084256A"/>
    <w:rsid w:val="00842647"/>
    <w:rsid w:val="00842C89"/>
    <w:rsid w:val="00842F4F"/>
    <w:rsid w:val="00843221"/>
    <w:rsid w:val="008439EF"/>
    <w:rsid w:val="00844770"/>
    <w:rsid w:val="00844DB3"/>
    <w:rsid w:val="0084505A"/>
    <w:rsid w:val="00845374"/>
    <w:rsid w:val="008453F5"/>
    <w:rsid w:val="00845572"/>
    <w:rsid w:val="008455B8"/>
    <w:rsid w:val="008456C9"/>
    <w:rsid w:val="00845961"/>
    <w:rsid w:val="00845C94"/>
    <w:rsid w:val="00845E90"/>
    <w:rsid w:val="00846054"/>
    <w:rsid w:val="0084698B"/>
    <w:rsid w:val="00846F86"/>
    <w:rsid w:val="008475E6"/>
    <w:rsid w:val="00847A90"/>
    <w:rsid w:val="008509CC"/>
    <w:rsid w:val="00850B32"/>
    <w:rsid w:val="008510B2"/>
    <w:rsid w:val="00852036"/>
    <w:rsid w:val="0085247D"/>
    <w:rsid w:val="00852842"/>
    <w:rsid w:val="0085342F"/>
    <w:rsid w:val="00853DEC"/>
    <w:rsid w:val="00853EF7"/>
    <w:rsid w:val="00853F72"/>
    <w:rsid w:val="00854084"/>
    <w:rsid w:val="008541A8"/>
    <w:rsid w:val="0085497E"/>
    <w:rsid w:val="00854A7C"/>
    <w:rsid w:val="00854F35"/>
    <w:rsid w:val="00855322"/>
    <w:rsid w:val="00855C3F"/>
    <w:rsid w:val="00855D1A"/>
    <w:rsid w:val="00855E71"/>
    <w:rsid w:val="00856202"/>
    <w:rsid w:val="008563F8"/>
    <w:rsid w:val="00856669"/>
    <w:rsid w:val="00856922"/>
    <w:rsid w:val="008573B9"/>
    <w:rsid w:val="0085746F"/>
    <w:rsid w:val="008579F8"/>
    <w:rsid w:val="00857B03"/>
    <w:rsid w:val="00857C01"/>
    <w:rsid w:val="00857DDE"/>
    <w:rsid w:val="00857E3F"/>
    <w:rsid w:val="00857F48"/>
    <w:rsid w:val="008604BC"/>
    <w:rsid w:val="0086098D"/>
    <w:rsid w:val="00860CB4"/>
    <w:rsid w:val="00860F07"/>
    <w:rsid w:val="00861359"/>
    <w:rsid w:val="008619AD"/>
    <w:rsid w:val="00861FA8"/>
    <w:rsid w:val="00862070"/>
    <w:rsid w:val="00862299"/>
    <w:rsid w:val="0086278B"/>
    <w:rsid w:val="00862830"/>
    <w:rsid w:val="00862CE9"/>
    <w:rsid w:val="0086316C"/>
    <w:rsid w:val="0086326F"/>
    <w:rsid w:val="00863B53"/>
    <w:rsid w:val="00864077"/>
    <w:rsid w:val="00864177"/>
    <w:rsid w:val="00864341"/>
    <w:rsid w:val="00864528"/>
    <w:rsid w:val="008650E8"/>
    <w:rsid w:val="00865A42"/>
    <w:rsid w:val="00865E2F"/>
    <w:rsid w:val="00866A48"/>
    <w:rsid w:val="00867547"/>
    <w:rsid w:val="008675CD"/>
    <w:rsid w:val="008705A4"/>
    <w:rsid w:val="008708F1"/>
    <w:rsid w:val="00870F41"/>
    <w:rsid w:val="0087104C"/>
    <w:rsid w:val="00871168"/>
    <w:rsid w:val="008717B3"/>
    <w:rsid w:val="008726ED"/>
    <w:rsid w:val="0087278B"/>
    <w:rsid w:val="00872BA9"/>
    <w:rsid w:val="00872BE4"/>
    <w:rsid w:val="0087300E"/>
    <w:rsid w:val="00873124"/>
    <w:rsid w:val="008733B0"/>
    <w:rsid w:val="00873F50"/>
    <w:rsid w:val="0087418D"/>
    <w:rsid w:val="00874365"/>
    <w:rsid w:val="00874E03"/>
    <w:rsid w:val="00875473"/>
    <w:rsid w:val="0087549E"/>
    <w:rsid w:val="008758E4"/>
    <w:rsid w:val="00875E9D"/>
    <w:rsid w:val="00876008"/>
    <w:rsid w:val="00876175"/>
    <w:rsid w:val="008765FA"/>
    <w:rsid w:val="00876FA3"/>
    <w:rsid w:val="008777E6"/>
    <w:rsid w:val="00877D1D"/>
    <w:rsid w:val="00880C4C"/>
    <w:rsid w:val="00880D5F"/>
    <w:rsid w:val="00881AC5"/>
    <w:rsid w:val="00881B7D"/>
    <w:rsid w:val="008822B9"/>
    <w:rsid w:val="0088280E"/>
    <w:rsid w:val="00882C6D"/>
    <w:rsid w:val="00883133"/>
    <w:rsid w:val="0088357D"/>
    <w:rsid w:val="00883CD8"/>
    <w:rsid w:val="00883E7F"/>
    <w:rsid w:val="00884794"/>
    <w:rsid w:val="008850F6"/>
    <w:rsid w:val="0088540D"/>
    <w:rsid w:val="00885506"/>
    <w:rsid w:val="00885C59"/>
    <w:rsid w:val="00886590"/>
    <w:rsid w:val="00886C70"/>
    <w:rsid w:val="00886F65"/>
    <w:rsid w:val="008879EB"/>
    <w:rsid w:val="00890C5D"/>
    <w:rsid w:val="00891656"/>
    <w:rsid w:val="008918F3"/>
    <w:rsid w:val="008919B2"/>
    <w:rsid w:val="00891AF0"/>
    <w:rsid w:val="00891D45"/>
    <w:rsid w:val="00892498"/>
    <w:rsid w:val="00892B19"/>
    <w:rsid w:val="00892B33"/>
    <w:rsid w:val="00892B8B"/>
    <w:rsid w:val="00892E4F"/>
    <w:rsid w:val="00892FB1"/>
    <w:rsid w:val="00893060"/>
    <w:rsid w:val="0089328E"/>
    <w:rsid w:val="00893ACC"/>
    <w:rsid w:val="008944A3"/>
    <w:rsid w:val="008949A9"/>
    <w:rsid w:val="00894A22"/>
    <w:rsid w:val="00894E61"/>
    <w:rsid w:val="008951F8"/>
    <w:rsid w:val="00895257"/>
    <w:rsid w:val="00896255"/>
    <w:rsid w:val="008962EF"/>
    <w:rsid w:val="00896772"/>
    <w:rsid w:val="00896822"/>
    <w:rsid w:val="008968C5"/>
    <w:rsid w:val="008969B7"/>
    <w:rsid w:val="00896BB3"/>
    <w:rsid w:val="00896F4D"/>
    <w:rsid w:val="008974CE"/>
    <w:rsid w:val="0089758B"/>
    <w:rsid w:val="00897B0D"/>
    <w:rsid w:val="00897D8C"/>
    <w:rsid w:val="008A0513"/>
    <w:rsid w:val="008A0762"/>
    <w:rsid w:val="008A16D3"/>
    <w:rsid w:val="008A1866"/>
    <w:rsid w:val="008A2B4D"/>
    <w:rsid w:val="008A2F5A"/>
    <w:rsid w:val="008A396A"/>
    <w:rsid w:val="008A3A7D"/>
    <w:rsid w:val="008A3EC2"/>
    <w:rsid w:val="008A4008"/>
    <w:rsid w:val="008A442C"/>
    <w:rsid w:val="008A4B70"/>
    <w:rsid w:val="008A4E82"/>
    <w:rsid w:val="008A503A"/>
    <w:rsid w:val="008A5630"/>
    <w:rsid w:val="008A5DB0"/>
    <w:rsid w:val="008A6776"/>
    <w:rsid w:val="008A678F"/>
    <w:rsid w:val="008A699C"/>
    <w:rsid w:val="008A7933"/>
    <w:rsid w:val="008A7F9D"/>
    <w:rsid w:val="008B0169"/>
    <w:rsid w:val="008B030C"/>
    <w:rsid w:val="008B041D"/>
    <w:rsid w:val="008B0AD6"/>
    <w:rsid w:val="008B12B4"/>
    <w:rsid w:val="008B169F"/>
    <w:rsid w:val="008B1B41"/>
    <w:rsid w:val="008B1E48"/>
    <w:rsid w:val="008B2393"/>
    <w:rsid w:val="008B248B"/>
    <w:rsid w:val="008B27AF"/>
    <w:rsid w:val="008B2AE2"/>
    <w:rsid w:val="008B2AFE"/>
    <w:rsid w:val="008B2BE9"/>
    <w:rsid w:val="008B3496"/>
    <w:rsid w:val="008B364B"/>
    <w:rsid w:val="008B36DD"/>
    <w:rsid w:val="008B3F2F"/>
    <w:rsid w:val="008B3FE9"/>
    <w:rsid w:val="008B4865"/>
    <w:rsid w:val="008B4A60"/>
    <w:rsid w:val="008B4CF0"/>
    <w:rsid w:val="008B6273"/>
    <w:rsid w:val="008B66B0"/>
    <w:rsid w:val="008B6A03"/>
    <w:rsid w:val="008B6E7B"/>
    <w:rsid w:val="008B707F"/>
    <w:rsid w:val="008B74FB"/>
    <w:rsid w:val="008B7D1A"/>
    <w:rsid w:val="008C02D4"/>
    <w:rsid w:val="008C0FBA"/>
    <w:rsid w:val="008C1068"/>
    <w:rsid w:val="008C1522"/>
    <w:rsid w:val="008C1897"/>
    <w:rsid w:val="008C24AB"/>
    <w:rsid w:val="008C25A2"/>
    <w:rsid w:val="008C296B"/>
    <w:rsid w:val="008C2A98"/>
    <w:rsid w:val="008C2E1C"/>
    <w:rsid w:val="008C2F01"/>
    <w:rsid w:val="008C2F59"/>
    <w:rsid w:val="008C2FC7"/>
    <w:rsid w:val="008C32C7"/>
    <w:rsid w:val="008C371A"/>
    <w:rsid w:val="008C3855"/>
    <w:rsid w:val="008C3A7B"/>
    <w:rsid w:val="008C3EF6"/>
    <w:rsid w:val="008C3F85"/>
    <w:rsid w:val="008C413B"/>
    <w:rsid w:val="008C4674"/>
    <w:rsid w:val="008C468E"/>
    <w:rsid w:val="008C4EF8"/>
    <w:rsid w:val="008C6206"/>
    <w:rsid w:val="008C6458"/>
    <w:rsid w:val="008C64E5"/>
    <w:rsid w:val="008C6B40"/>
    <w:rsid w:val="008C72BB"/>
    <w:rsid w:val="008C7436"/>
    <w:rsid w:val="008C7663"/>
    <w:rsid w:val="008C7945"/>
    <w:rsid w:val="008C7A15"/>
    <w:rsid w:val="008C7F0F"/>
    <w:rsid w:val="008D00D0"/>
    <w:rsid w:val="008D0109"/>
    <w:rsid w:val="008D0178"/>
    <w:rsid w:val="008D0581"/>
    <w:rsid w:val="008D0B39"/>
    <w:rsid w:val="008D2001"/>
    <w:rsid w:val="008D216D"/>
    <w:rsid w:val="008D23D1"/>
    <w:rsid w:val="008D293B"/>
    <w:rsid w:val="008D2EA7"/>
    <w:rsid w:val="008D4303"/>
    <w:rsid w:val="008D4747"/>
    <w:rsid w:val="008D4E62"/>
    <w:rsid w:val="008D4FE7"/>
    <w:rsid w:val="008D5A2A"/>
    <w:rsid w:val="008D5B52"/>
    <w:rsid w:val="008D5EB3"/>
    <w:rsid w:val="008D6012"/>
    <w:rsid w:val="008D62AA"/>
    <w:rsid w:val="008D66BE"/>
    <w:rsid w:val="008D6790"/>
    <w:rsid w:val="008D682F"/>
    <w:rsid w:val="008D6ABB"/>
    <w:rsid w:val="008D6CFF"/>
    <w:rsid w:val="008D7019"/>
    <w:rsid w:val="008D7983"/>
    <w:rsid w:val="008E0124"/>
    <w:rsid w:val="008E0424"/>
    <w:rsid w:val="008E0676"/>
    <w:rsid w:val="008E11E7"/>
    <w:rsid w:val="008E2292"/>
    <w:rsid w:val="008E2E36"/>
    <w:rsid w:val="008E36D0"/>
    <w:rsid w:val="008E384D"/>
    <w:rsid w:val="008E3A64"/>
    <w:rsid w:val="008E3F06"/>
    <w:rsid w:val="008E42D7"/>
    <w:rsid w:val="008E4F85"/>
    <w:rsid w:val="008E6069"/>
    <w:rsid w:val="008E610A"/>
    <w:rsid w:val="008E649A"/>
    <w:rsid w:val="008E6B2F"/>
    <w:rsid w:val="008E76CA"/>
    <w:rsid w:val="008E7C90"/>
    <w:rsid w:val="008E7DFB"/>
    <w:rsid w:val="008F0028"/>
    <w:rsid w:val="008F0736"/>
    <w:rsid w:val="008F09B5"/>
    <w:rsid w:val="008F0F22"/>
    <w:rsid w:val="008F12D3"/>
    <w:rsid w:val="008F1959"/>
    <w:rsid w:val="008F1BE6"/>
    <w:rsid w:val="008F1C96"/>
    <w:rsid w:val="008F1D57"/>
    <w:rsid w:val="008F1DF2"/>
    <w:rsid w:val="008F1F09"/>
    <w:rsid w:val="008F27CC"/>
    <w:rsid w:val="008F29FA"/>
    <w:rsid w:val="008F2C3C"/>
    <w:rsid w:val="008F2C7D"/>
    <w:rsid w:val="008F2F1D"/>
    <w:rsid w:val="008F2FD8"/>
    <w:rsid w:val="008F3058"/>
    <w:rsid w:val="008F3A0F"/>
    <w:rsid w:val="008F3DC5"/>
    <w:rsid w:val="008F463C"/>
    <w:rsid w:val="008F4EFA"/>
    <w:rsid w:val="008F5243"/>
    <w:rsid w:val="008F5725"/>
    <w:rsid w:val="008F682B"/>
    <w:rsid w:val="008F7284"/>
    <w:rsid w:val="008F74B3"/>
    <w:rsid w:val="008F7681"/>
    <w:rsid w:val="008F7C3E"/>
    <w:rsid w:val="00900F13"/>
    <w:rsid w:val="009014B9"/>
    <w:rsid w:val="0090176E"/>
    <w:rsid w:val="00901AF8"/>
    <w:rsid w:val="00901D25"/>
    <w:rsid w:val="0090277F"/>
    <w:rsid w:val="0090299B"/>
    <w:rsid w:val="009029CD"/>
    <w:rsid w:val="00902C90"/>
    <w:rsid w:val="009042CE"/>
    <w:rsid w:val="00904B71"/>
    <w:rsid w:val="00904EBB"/>
    <w:rsid w:val="00905787"/>
    <w:rsid w:val="00905F8F"/>
    <w:rsid w:val="0090641E"/>
    <w:rsid w:val="009064BB"/>
    <w:rsid w:val="00906659"/>
    <w:rsid w:val="00906A68"/>
    <w:rsid w:val="00906C40"/>
    <w:rsid w:val="00906ED1"/>
    <w:rsid w:val="0090704F"/>
    <w:rsid w:val="009070E2"/>
    <w:rsid w:val="009076CA"/>
    <w:rsid w:val="00907766"/>
    <w:rsid w:val="00907ACF"/>
    <w:rsid w:val="00907BAD"/>
    <w:rsid w:val="00910276"/>
    <w:rsid w:val="0091029E"/>
    <w:rsid w:val="00910387"/>
    <w:rsid w:val="00910800"/>
    <w:rsid w:val="00910AC4"/>
    <w:rsid w:val="00910C5C"/>
    <w:rsid w:val="00910E4B"/>
    <w:rsid w:val="0091104F"/>
    <w:rsid w:val="00911204"/>
    <w:rsid w:val="009112A7"/>
    <w:rsid w:val="00912299"/>
    <w:rsid w:val="00912BEC"/>
    <w:rsid w:val="00912E85"/>
    <w:rsid w:val="00912F04"/>
    <w:rsid w:val="0091322C"/>
    <w:rsid w:val="00913337"/>
    <w:rsid w:val="009138FC"/>
    <w:rsid w:val="00913D7E"/>
    <w:rsid w:val="00913E5E"/>
    <w:rsid w:val="009145C6"/>
    <w:rsid w:val="0091464F"/>
    <w:rsid w:val="00914D3F"/>
    <w:rsid w:val="00915842"/>
    <w:rsid w:val="00915A50"/>
    <w:rsid w:val="00915B16"/>
    <w:rsid w:val="00915B24"/>
    <w:rsid w:val="0091623E"/>
    <w:rsid w:val="009163F4"/>
    <w:rsid w:val="00916530"/>
    <w:rsid w:val="009167EC"/>
    <w:rsid w:val="00916855"/>
    <w:rsid w:val="009169F9"/>
    <w:rsid w:val="00916A98"/>
    <w:rsid w:val="00916AFA"/>
    <w:rsid w:val="00917AAD"/>
    <w:rsid w:val="00917B26"/>
    <w:rsid w:val="00917E12"/>
    <w:rsid w:val="0092009D"/>
    <w:rsid w:val="00920183"/>
    <w:rsid w:val="00920657"/>
    <w:rsid w:val="00920D2A"/>
    <w:rsid w:val="00921418"/>
    <w:rsid w:val="00921860"/>
    <w:rsid w:val="00921954"/>
    <w:rsid w:val="00921B01"/>
    <w:rsid w:val="0092254D"/>
    <w:rsid w:val="0092280E"/>
    <w:rsid w:val="00922D83"/>
    <w:rsid w:val="0092333B"/>
    <w:rsid w:val="0092334E"/>
    <w:rsid w:val="00923396"/>
    <w:rsid w:val="00923FA4"/>
    <w:rsid w:val="0092404F"/>
    <w:rsid w:val="009243FD"/>
    <w:rsid w:val="00924E34"/>
    <w:rsid w:val="00925779"/>
    <w:rsid w:val="0092585D"/>
    <w:rsid w:val="00926772"/>
    <w:rsid w:val="00926C77"/>
    <w:rsid w:val="00926E78"/>
    <w:rsid w:val="00927256"/>
    <w:rsid w:val="00927272"/>
    <w:rsid w:val="009273B1"/>
    <w:rsid w:val="009279B0"/>
    <w:rsid w:val="00927CEB"/>
    <w:rsid w:val="009309BA"/>
    <w:rsid w:val="00931AB7"/>
    <w:rsid w:val="00931C63"/>
    <w:rsid w:val="00932700"/>
    <w:rsid w:val="00932803"/>
    <w:rsid w:val="00932805"/>
    <w:rsid w:val="0093326B"/>
    <w:rsid w:val="00933284"/>
    <w:rsid w:val="00933A72"/>
    <w:rsid w:val="00933FC1"/>
    <w:rsid w:val="009340F4"/>
    <w:rsid w:val="009344E9"/>
    <w:rsid w:val="0093485E"/>
    <w:rsid w:val="0093486D"/>
    <w:rsid w:val="00934B13"/>
    <w:rsid w:val="00935A9A"/>
    <w:rsid w:val="00936269"/>
    <w:rsid w:val="00936430"/>
    <w:rsid w:val="00936486"/>
    <w:rsid w:val="00936575"/>
    <w:rsid w:val="00937841"/>
    <w:rsid w:val="009405F5"/>
    <w:rsid w:val="00940ADA"/>
    <w:rsid w:val="00940BD6"/>
    <w:rsid w:val="00940FA4"/>
    <w:rsid w:val="009410FC"/>
    <w:rsid w:val="009411B5"/>
    <w:rsid w:val="00941397"/>
    <w:rsid w:val="00941413"/>
    <w:rsid w:val="009416C9"/>
    <w:rsid w:val="00941733"/>
    <w:rsid w:val="00941798"/>
    <w:rsid w:val="00941B3D"/>
    <w:rsid w:val="009422FC"/>
    <w:rsid w:val="009424D8"/>
    <w:rsid w:val="0094342B"/>
    <w:rsid w:val="009436CB"/>
    <w:rsid w:val="0094399A"/>
    <w:rsid w:val="00943B43"/>
    <w:rsid w:val="00943EC4"/>
    <w:rsid w:val="00943FEC"/>
    <w:rsid w:val="00944079"/>
    <w:rsid w:val="00944BD6"/>
    <w:rsid w:val="009450BC"/>
    <w:rsid w:val="00946116"/>
    <w:rsid w:val="00946456"/>
    <w:rsid w:val="009464E9"/>
    <w:rsid w:val="0094725D"/>
    <w:rsid w:val="009477E2"/>
    <w:rsid w:val="00947D12"/>
    <w:rsid w:val="009500D1"/>
    <w:rsid w:val="00950148"/>
    <w:rsid w:val="00950204"/>
    <w:rsid w:val="00950667"/>
    <w:rsid w:val="0095070B"/>
    <w:rsid w:val="009510B0"/>
    <w:rsid w:val="0095149E"/>
    <w:rsid w:val="009514B7"/>
    <w:rsid w:val="009515C4"/>
    <w:rsid w:val="009515C6"/>
    <w:rsid w:val="009519C0"/>
    <w:rsid w:val="00951FBB"/>
    <w:rsid w:val="00952214"/>
    <w:rsid w:val="00952A42"/>
    <w:rsid w:val="00952A62"/>
    <w:rsid w:val="00952AD6"/>
    <w:rsid w:val="00952CBE"/>
    <w:rsid w:val="009538AA"/>
    <w:rsid w:val="00954137"/>
    <w:rsid w:val="00954837"/>
    <w:rsid w:val="00955394"/>
    <w:rsid w:val="00955B73"/>
    <w:rsid w:val="0095643D"/>
    <w:rsid w:val="0095686E"/>
    <w:rsid w:val="00956992"/>
    <w:rsid w:val="00957108"/>
    <w:rsid w:val="00957592"/>
    <w:rsid w:val="009577D8"/>
    <w:rsid w:val="009579BE"/>
    <w:rsid w:val="00960C2A"/>
    <w:rsid w:val="00961545"/>
    <w:rsid w:val="009616E2"/>
    <w:rsid w:val="00961E95"/>
    <w:rsid w:val="0096244D"/>
    <w:rsid w:val="009624B6"/>
    <w:rsid w:val="00962A30"/>
    <w:rsid w:val="00962B2E"/>
    <w:rsid w:val="00963DDE"/>
    <w:rsid w:val="00964553"/>
    <w:rsid w:val="00964624"/>
    <w:rsid w:val="00965448"/>
    <w:rsid w:val="00965C7E"/>
    <w:rsid w:val="0096648F"/>
    <w:rsid w:val="0096649D"/>
    <w:rsid w:val="00967B09"/>
    <w:rsid w:val="009702F2"/>
    <w:rsid w:val="009706FE"/>
    <w:rsid w:val="0097071F"/>
    <w:rsid w:val="00970880"/>
    <w:rsid w:val="00970C72"/>
    <w:rsid w:val="00970E86"/>
    <w:rsid w:val="009713C1"/>
    <w:rsid w:val="009714B5"/>
    <w:rsid w:val="009716A4"/>
    <w:rsid w:val="009716C7"/>
    <w:rsid w:val="00971B80"/>
    <w:rsid w:val="00971B93"/>
    <w:rsid w:val="00971CDB"/>
    <w:rsid w:val="00971D77"/>
    <w:rsid w:val="0097243C"/>
    <w:rsid w:val="0097265A"/>
    <w:rsid w:val="00972D41"/>
    <w:rsid w:val="00972E54"/>
    <w:rsid w:val="0097332C"/>
    <w:rsid w:val="00973691"/>
    <w:rsid w:val="009739AE"/>
    <w:rsid w:val="00973ABE"/>
    <w:rsid w:val="009740E3"/>
    <w:rsid w:val="009742D7"/>
    <w:rsid w:val="00974485"/>
    <w:rsid w:val="00974526"/>
    <w:rsid w:val="0097473A"/>
    <w:rsid w:val="0097492B"/>
    <w:rsid w:val="0097583A"/>
    <w:rsid w:val="00975B03"/>
    <w:rsid w:val="00975BA9"/>
    <w:rsid w:val="009760EE"/>
    <w:rsid w:val="00976175"/>
    <w:rsid w:val="00976802"/>
    <w:rsid w:val="00976CB0"/>
    <w:rsid w:val="00976F8D"/>
    <w:rsid w:val="00977823"/>
    <w:rsid w:val="009779EB"/>
    <w:rsid w:val="00977A8F"/>
    <w:rsid w:val="00977CF3"/>
    <w:rsid w:val="0098009A"/>
    <w:rsid w:val="009802CF"/>
    <w:rsid w:val="009803A9"/>
    <w:rsid w:val="00980AA5"/>
    <w:rsid w:val="00980D2D"/>
    <w:rsid w:val="00980DE1"/>
    <w:rsid w:val="009810CB"/>
    <w:rsid w:val="0098224C"/>
    <w:rsid w:val="00982262"/>
    <w:rsid w:val="00982352"/>
    <w:rsid w:val="00982CD0"/>
    <w:rsid w:val="00982D40"/>
    <w:rsid w:val="00982F4B"/>
    <w:rsid w:val="00983609"/>
    <w:rsid w:val="00983972"/>
    <w:rsid w:val="0098434B"/>
    <w:rsid w:val="00984CD4"/>
    <w:rsid w:val="00984CE6"/>
    <w:rsid w:val="0098510C"/>
    <w:rsid w:val="0098588C"/>
    <w:rsid w:val="00986039"/>
    <w:rsid w:val="00986375"/>
    <w:rsid w:val="0098653A"/>
    <w:rsid w:val="009867E3"/>
    <w:rsid w:val="00986957"/>
    <w:rsid w:val="009874CE"/>
    <w:rsid w:val="009874D7"/>
    <w:rsid w:val="0098789B"/>
    <w:rsid w:val="009903F4"/>
    <w:rsid w:val="0099043F"/>
    <w:rsid w:val="009904CC"/>
    <w:rsid w:val="00990F7F"/>
    <w:rsid w:val="00991742"/>
    <w:rsid w:val="00991810"/>
    <w:rsid w:val="00991955"/>
    <w:rsid w:val="00991E05"/>
    <w:rsid w:val="00991F7A"/>
    <w:rsid w:val="00991F81"/>
    <w:rsid w:val="009923AA"/>
    <w:rsid w:val="0099240C"/>
    <w:rsid w:val="009926C3"/>
    <w:rsid w:val="00992706"/>
    <w:rsid w:val="00992833"/>
    <w:rsid w:val="00992B80"/>
    <w:rsid w:val="009937BB"/>
    <w:rsid w:val="00993A1C"/>
    <w:rsid w:val="009945A9"/>
    <w:rsid w:val="00995C41"/>
    <w:rsid w:val="00996089"/>
    <w:rsid w:val="00996533"/>
    <w:rsid w:val="00996539"/>
    <w:rsid w:val="00996552"/>
    <w:rsid w:val="009966F0"/>
    <w:rsid w:val="00996872"/>
    <w:rsid w:val="00996A43"/>
    <w:rsid w:val="00996E09"/>
    <w:rsid w:val="009973DB"/>
    <w:rsid w:val="00997745"/>
    <w:rsid w:val="00997F4B"/>
    <w:rsid w:val="00997FAE"/>
    <w:rsid w:val="009A0236"/>
    <w:rsid w:val="009A0794"/>
    <w:rsid w:val="009A0960"/>
    <w:rsid w:val="009A0B90"/>
    <w:rsid w:val="009A109C"/>
    <w:rsid w:val="009A119A"/>
    <w:rsid w:val="009A1897"/>
    <w:rsid w:val="009A18A3"/>
    <w:rsid w:val="009A1EE4"/>
    <w:rsid w:val="009A2242"/>
    <w:rsid w:val="009A278C"/>
    <w:rsid w:val="009A284C"/>
    <w:rsid w:val="009A28D5"/>
    <w:rsid w:val="009A298C"/>
    <w:rsid w:val="009A2B13"/>
    <w:rsid w:val="009A2E23"/>
    <w:rsid w:val="009A30CE"/>
    <w:rsid w:val="009A310A"/>
    <w:rsid w:val="009A360A"/>
    <w:rsid w:val="009A3BA8"/>
    <w:rsid w:val="009A4161"/>
    <w:rsid w:val="009A56F4"/>
    <w:rsid w:val="009A5CAE"/>
    <w:rsid w:val="009A5ED6"/>
    <w:rsid w:val="009A6274"/>
    <w:rsid w:val="009A64D7"/>
    <w:rsid w:val="009A66FF"/>
    <w:rsid w:val="009A73ED"/>
    <w:rsid w:val="009A772D"/>
    <w:rsid w:val="009A7941"/>
    <w:rsid w:val="009B02D8"/>
    <w:rsid w:val="009B0C09"/>
    <w:rsid w:val="009B0C49"/>
    <w:rsid w:val="009B1715"/>
    <w:rsid w:val="009B189A"/>
    <w:rsid w:val="009B201C"/>
    <w:rsid w:val="009B2669"/>
    <w:rsid w:val="009B2F5E"/>
    <w:rsid w:val="009B3376"/>
    <w:rsid w:val="009B3D41"/>
    <w:rsid w:val="009B3EDD"/>
    <w:rsid w:val="009B40E9"/>
    <w:rsid w:val="009B494B"/>
    <w:rsid w:val="009B49A1"/>
    <w:rsid w:val="009B49D0"/>
    <w:rsid w:val="009B4AB3"/>
    <w:rsid w:val="009B523F"/>
    <w:rsid w:val="009B5739"/>
    <w:rsid w:val="009B58E3"/>
    <w:rsid w:val="009B59A9"/>
    <w:rsid w:val="009B5FBB"/>
    <w:rsid w:val="009B63C4"/>
    <w:rsid w:val="009B6989"/>
    <w:rsid w:val="009B6B59"/>
    <w:rsid w:val="009B6FC8"/>
    <w:rsid w:val="009C0AB3"/>
    <w:rsid w:val="009C16DE"/>
    <w:rsid w:val="009C19CE"/>
    <w:rsid w:val="009C1D46"/>
    <w:rsid w:val="009C2033"/>
    <w:rsid w:val="009C254D"/>
    <w:rsid w:val="009C2E60"/>
    <w:rsid w:val="009C3432"/>
    <w:rsid w:val="009C3DF3"/>
    <w:rsid w:val="009C40D6"/>
    <w:rsid w:val="009C44D2"/>
    <w:rsid w:val="009C4535"/>
    <w:rsid w:val="009C54E8"/>
    <w:rsid w:val="009C591A"/>
    <w:rsid w:val="009C5B85"/>
    <w:rsid w:val="009C6221"/>
    <w:rsid w:val="009C64C7"/>
    <w:rsid w:val="009C70A9"/>
    <w:rsid w:val="009C7550"/>
    <w:rsid w:val="009C7BB2"/>
    <w:rsid w:val="009C7E67"/>
    <w:rsid w:val="009D019F"/>
    <w:rsid w:val="009D03D8"/>
    <w:rsid w:val="009D05D4"/>
    <w:rsid w:val="009D09C6"/>
    <w:rsid w:val="009D0B31"/>
    <w:rsid w:val="009D0FB7"/>
    <w:rsid w:val="009D10D1"/>
    <w:rsid w:val="009D117B"/>
    <w:rsid w:val="009D13E9"/>
    <w:rsid w:val="009D15AC"/>
    <w:rsid w:val="009D1842"/>
    <w:rsid w:val="009D1BCD"/>
    <w:rsid w:val="009D1D1F"/>
    <w:rsid w:val="009D258D"/>
    <w:rsid w:val="009D25E5"/>
    <w:rsid w:val="009D260E"/>
    <w:rsid w:val="009D2A07"/>
    <w:rsid w:val="009D3388"/>
    <w:rsid w:val="009D3CC3"/>
    <w:rsid w:val="009D4110"/>
    <w:rsid w:val="009D46B5"/>
    <w:rsid w:val="009D4F1A"/>
    <w:rsid w:val="009D51BC"/>
    <w:rsid w:val="009D5332"/>
    <w:rsid w:val="009D54C6"/>
    <w:rsid w:val="009D5ED1"/>
    <w:rsid w:val="009D60CF"/>
    <w:rsid w:val="009D613D"/>
    <w:rsid w:val="009D64C6"/>
    <w:rsid w:val="009D65CA"/>
    <w:rsid w:val="009D662F"/>
    <w:rsid w:val="009D6722"/>
    <w:rsid w:val="009D683D"/>
    <w:rsid w:val="009D6B78"/>
    <w:rsid w:val="009D73BA"/>
    <w:rsid w:val="009E0459"/>
    <w:rsid w:val="009E054F"/>
    <w:rsid w:val="009E130B"/>
    <w:rsid w:val="009E1B3A"/>
    <w:rsid w:val="009E1EB2"/>
    <w:rsid w:val="009E2297"/>
    <w:rsid w:val="009E26F8"/>
    <w:rsid w:val="009E2C45"/>
    <w:rsid w:val="009E2CC4"/>
    <w:rsid w:val="009E3206"/>
    <w:rsid w:val="009E328B"/>
    <w:rsid w:val="009E3811"/>
    <w:rsid w:val="009E3973"/>
    <w:rsid w:val="009E3E91"/>
    <w:rsid w:val="009E4920"/>
    <w:rsid w:val="009E4D95"/>
    <w:rsid w:val="009E5119"/>
    <w:rsid w:val="009E5668"/>
    <w:rsid w:val="009E601B"/>
    <w:rsid w:val="009E61A4"/>
    <w:rsid w:val="009E63CE"/>
    <w:rsid w:val="009E6BF6"/>
    <w:rsid w:val="009E6DD6"/>
    <w:rsid w:val="009E718B"/>
    <w:rsid w:val="009E7554"/>
    <w:rsid w:val="009E7E84"/>
    <w:rsid w:val="009E7F87"/>
    <w:rsid w:val="009F0491"/>
    <w:rsid w:val="009F0AF1"/>
    <w:rsid w:val="009F1185"/>
    <w:rsid w:val="009F15E8"/>
    <w:rsid w:val="009F18B3"/>
    <w:rsid w:val="009F19DB"/>
    <w:rsid w:val="009F1A84"/>
    <w:rsid w:val="009F1DFF"/>
    <w:rsid w:val="009F21D5"/>
    <w:rsid w:val="009F28AA"/>
    <w:rsid w:val="009F3771"/>
    <w:rsid w:val="009F378D"/>
    <w:rsid w:val="009F3EED"/>
    <w:rsid w:val="009F3F34"/>
    <w:rsid w:val="009F4059"/>
    <w:rsid w:val="009F4F73"/>
    <w:rsid w:val="009F56BD"/>
    <w:rsid w:val="009F58FC"/>
    <w:rsid w:val="009F5DD8"/>
    <w:rsid w:val="009F6001"/>
    <w:rsid w:val="009F637B"/>
    <w:rsid w:val="009F6A5E"/>
    <w:rsid w:val="009F6E4E"/>
    <w:rsid w:val="009F764E"/>
    <w:rsid w:val="009F7689"/>
    <w:rsid w:val="009F7DC3"/>
    <w:rsid w:val="009F7F06"/>
    <w:rsid w:val="00A000B4"/>
    <w:rsid w:val="00A00365"/>
    <w:rsid w:val="00A00467"/>
    <w:rsid w:val="00A0059C"/>
    <w:rsid w:val="00A01AA3"/>
    <w:rsid w:val="00A01BFD"/>
    <w:rsid w:val="00A02AE3"/>
    <w:rsid w:val="00A02DDB"/>
    <w:rsid w:val="00A02F9D"/>
    <w:rsid w:val="00A0345E"/>
    <w:rsid w:val="00A03C42"/>
    <w:rsid w:val="00A040A7"/>
    <w:rsid w:val="00A04711"/>
    <w:rsid w:val="00A04A47"/>
    <w:rsid w:val="00A05D7F"/>
    <w:rsid w:val="00A062EE"/>
    <w:rsid w:val="00A0695F"/>
    <w:rsid w:val="00A06B10"/>
    <w:rsid w:val="00A07450"/>
    <w:rsid w:val="00A07468"/>
    <w:rsid w:val="00A079D1"/>
    <w:rsid w:val="00A07C3B"/>
    <w:rsid w:val="00A07F1C"/>
    <w:rsid w:val="00A10570"/>
    <w:rsid w:val="00A10614"/>
    <w:rsid w:val="00A10629"/>
    <w:rsid w:val="00A10792"/>
    <w:rsid w:val="00A10C6A"/>
    <w:rsid w:val="00A10CA4"/>
    <w:rsid w:val="00A10E7B"/>
    <w:rsid w:val="00A112D1"/>
    <w:rsid w:val="00A11C29"/>
    <w:rsid w:val="00A124E1"/>
    <w:rsid w:val="00A1283A"/>
    <w:rsid w:val="00A12B62"/>
    <w:rsid w:val="00A12C66"/>
    <w:rsid w:val="00A13249"/>
    <w:rsid w:val="00A13308"/>
    <w:rsid w:val="00A1352D"/>
    <w:rsid w:val="00A13D82"/>
    <w:rsid w:val="00A13E66"/>
    <w:rsid w:val="00A144F8"/>
    <w:rsid w:val="00A14517"/>
    <w:rsid w:val="00A1452B"/>
    <w:rsid w:val="00A14748"/>
    <w:rsid w:val="00A14C54"/>
    <w:rsid w:val="00A150F2"/>
    <w:rsid w:val="00A152DA"/>
    <w:rsid w:val="00A15421"/>
    <w:rsid w:val="00A15753"/>
    <w:rsid w:val="00A15B07"/>
    <w:rsid w:val="00A15BB3"/>
    <w:rsid w:val="00A15C31"/>
    <w:rsid w:val="00A15F63"/>
    <w:rsid w:val="00A15FA0"/>
    <w:rsid w:val="00A15FA4"/>
    <w:rsid w:val="00A17028"/>
    <w:rsid w:val="00A17956"/>
    <w:rsid w:val="00A2032F"/>
    <w:rsid w:val="00A207FD"/>
    <w:rsid w:val="00A20B09"/>
    <w:rsid w:val="00A20FCB"/>
    <w:rsid w:val="00A2105F"/>
    <w:rsid w:val="00A2156B"/>
    <w:rsid w:val="00A219B7"/>
    <w:rsid w:val="00A22271"/>
    <w:rsid w:val="00A22CFE"/>
    <w:rsid w:val="00A23747"/>
    <w:rsid w:val="00A23B62"/>
    <w:rsid w:val="00A23C3B"/>
    <w:rsid w:val="00A23E58"/>
    <w:rsid w:val="00A247C4"/>
    <w:rsid w:val="00A24DD2"/>
    <w:rsid w:val="00A25778"/>
    <w:rsid w:val="00A258E6"/>
    <w:rsid w:val="00A25F08"/>
    <w:rsid w:val="00A2670B"/>
    <w:rsid w:val="00A268A4"/>
    <w:rsid w:val="00A2725A"/>
    <w:rsid w:val="00A2731F"/>
    <w:rsid w:val="00A27D34"/>
    <w:rsid w:val="00A27E34"/>
    <w:rsid w:val="00A27EC2"/>
    <w:rsid w:val="00A30AED"/>
    <w:rsid w:val="00A30F8E"/>
    <w:rsid w:val="00A310B2"/>
    <w:rsid w:val="00A311ED"/>
    <w:rsid w:val="00A31C49"/>
    <w:rsid w:val="00A32281"/>
    <w:rsid w:val="00A3292A"/>
    <w:rsid w:val="00A32985"/>
    <w:rsid w:val="00A32C8F"/>
    <w:rsid w:val="00A335D5"/>
    <w:rsid w:val="00A337AE"/>
    <w:rsid w:val="00A33844"/>
    <w:rsid w:val="00A339EF"/>
    <w:rsid w:val="00A339FE"/>
    <w:rsid w:val="00A33A13"/>
    <w:rsid w:val="00A33AAF"/>
    <w:rsid w:val="00A33B32"/>
    <w:rsid w:val="00A344CB"/>
    <w:rsid w:val="00A34869"/>
    <w:rsid w:val="00A34FA7"/>
    <w:rsid w:val="00A3535C"/>
    <w:rsid w:val="00A3556D"/>
    <w:rsid w:val="00A3576B"/>
    <w:rsid w:val="00A35ABF"/>
    <w:rsid w:val="00A360F3"/>
    <w:rsid w:val="00A3653E"/>
    <w:rsid w:val="00A3669A"/>
    <w:rsid w:val="00A376EB"/>
    <w:rsid w:val="00A37D0C"/>
    <w:rsid w:val="00A405A4"/>
    <w:rsid w:val="00A406A5"/>
    <w:rsid w:val="00A40AD0"/>
    <w:rsid w:val="00A41531"/>
    <w:rsid w:val="00A41797"/>
    <w:rsid w:val="00A4322C"/>
    <w:rsid w:val="00A4356B"/>
    <w:rsid w:val="00A436C4"/>
    <w:rsid w:val="00A4413B"/>
    <w:rsid w:val="00A447B3"/>
    <w:rsid w:val="00A4487C"/>
    <w:rsid w:val="00A448FE"/>
    <w:rsid w:val="00A44E7C"/>
    <w:rsid w:val="00A45612"/>
    <w:rsid w:val="00A460F4"/>
    <w:rsid w:val="00A462EE"/>
    <w:rsid w:val="00A47DCA"/>
    <w:rsid w:val="00A5014D"/>
    <w:rsid w:val="00A50545"/>
    <w:rsid w:val="00A5069D"/>
    <w:rsid w:val="00A509B9"/>
    <w:rsid w:val="00A5109B"/>
    <w:rsid w:val="00A52000"/>
    <w:rsid w:val="00A5238C"/>
    <w:rsid w:val="00A525B9"/>
    <w:rsid w:val="00A52923"/>
    <w:rsid w:val="00A5321C"/>
    <w:rsid w:val="00A532B2"/>
    <w:rsid w:val="00A53A8D"/>
    <w:rsid w:val="00A53DBB"/>
    <w:rsid w:val="00A53FA2"/>
    <w:rsid w:val="00A5444F"/>
    <w:rsid w:val="00A547F2"/>
    <w:rsid w:val="00A54A97"/>
    <w:rsid w:val="00A550A8"/>
    <w:rsid w:val="00A558AD"/>
    <w:rsid w:val="00A5601C"/>
    <w:rsid w:val="00A57468"/>
    <w:rsid w:val="00A574CA"/>
    <w:rsid w:val="00A606D2"/>
    <w:rsid w:val="00A60A2E"/>
    <w:rsid w:val="00A610DE"/>
    <w:rsid w:val="00A61D6B"/>
    <w:rsid w:val="00A6292D"/>
    <w:rsid w:val="00A62CC6"/>
    <w:rsid w:val="00A637FB"/>
    <w:rsid w:val="00A64066"/>
    <w:rsid w:val="00A6408B"/>
    <w:rsid w:val="00A64B28"/>
    <w:rsid w:val="00A64DF0"/>
    <w:rsid w:val="00A64F7A"/>
    <w:rsid w:val="00A659F5"/>
    <w:rsid w:val="00A6673A"/>
    <w:rsid w:val="00A6726B"/>
    <w:rsid w:val="00A67688"/>
    <w:rsid w:val="00A678B1"/>
    <w:rsid w:val="00A6791E"/>
    <w:rsid w:val="00A67F78"/>
    <w:rsid w:val="00A7048D"/>
    <w:rsid w:val="00A70970"/>
    <w:rsid w:val="00A7099A"/>
    <w:rsid w:val="00A70B4E"/>
    <w:rsid w:val="00A70E5F"/>
    <w:rsid w:val="00A7189B"/>
    <w:rsid w:val="00A71E73"/>
    <w:rsid w:val="00A71E97"/>
    <w:rsid w:val="00A7208E"/>
    <w:rsid w:val="00A720F7"/>
    <w:rsid w:val="00A72E2D"/>
    <w:rsid w:val="00A7313B"/>
    <w:rsid w:val="00A73763"/>
    <w:rsid w:val="00A7396C"/>
    <w:rsid w:val="00A73A78"/>
    <w:rsid w:val="00A73D13"/>
    <w:rsid w:val="00A74084"/>
    <w:rsid w:val="00A742FF"/>
    <w:rsid w:val="00A743A8"/>
    <w:rsid w:val="00A74516"/>
    <w:rsid w:val="00A7462A"/>
    <w:rsid w:val="00A74C69"/>
    <w:rsid w:val="00A74C7B"/>
    <w:rsid w:val="00A74F6B"/>
    <w:rsid w:val="00A7524B"/>
    <w:rsid w:val="00A75894"/>
    <w:rsid w:val="00A75F18"/>
    <w:rsid w:val="00A7658B"/>
    <w:rsid w:val="00A76D4A"/>
    <w:rsid w:val="00A77043"/>
    <w:rsid w:val="00A775EE"/>
    <w:rsid w:val="00A7770F"/>
    <w:rsid w:val="00A778F0"/>
    <w:rsid w:val="00A77D26"/>
    <w:rsid w:val="00A8020C"/>
    <w:rsid w:val="00A80269"/>
    <w:rsid w:val="00A80542"/>
    <w:rsid w:val="00A8070D"/>
    <w:rsid w:val="00A80B81"/>
    <w:rsid w:val="00A80BC6"/>
    <w:rsid w:val="00A81DE7"/>
    <w:rsid w:val="00A81F78"/>
    <w:rsid w:val="00A8235D"/>
    <w:rsid w:val="00A82412"/>
    <w:rsid w:val="00A8247D"/>
    <w:rsid w:val="00A82D28"/>
    <w:rsid w:val="00A82D41"/>
    <w:rsid w:val="00A82F0F"/>
    <w:rsid w:val="00A83ADA"/>
    <w:rsid w:val="00A83E3A"/>
    <w:rsid w:val="00A845E6"/>
    <w:rsid w:val="00A8467F"/>
    <w:rsid w:val="00A848C0"/>
    <w:rsid w:val="00A84A83"/>
    <w:rsid w:val="00A84C51"/>
    <w:rsid w:val="00A84CCF"/>
    <w:rsid w:val="00A8557C"/>
    <w:rsid w:val="00A85FBA"/>
    <w:rsid w:val="00A860BC"/>
    <w:rsid w:val="00A86BCE"/>
    <w:rsid w:val="00A86C10"/>
    <w:rsid w:val="00A86D09"/>
    <w:rsid w:val="00A87C3C"/>
    <w:rsid w:val="00A87E7A"/>
    <w:rsid w:val="00A9108E"/>
    <w:rsid w:val="00A916E9"/>
    <w:rsid w:val="00A91AFB"/>
    <w:rsid w:val="00A91E3A"/>
    <w:rsid w:val="00A927BE"/>
    <w:rsid w:val="00A927DB"/>
    <w:rsid w:val="00A9287F"/>
    <w:rsid w:val="00A937E5"/>
    <w:rsid w:val="00A93A6F"/>
    <w:rsid w:val="00A93EBF"/>
    <w:rsid w:val="00A941A2"/>
    <w:rsid w:val="00A94438"/>
    <w:rsid w:val="00A947A1"/>
    <w:rsid w:val="00A94C55"/>
    <w:rsid w:val="00A94D36"/>
    <w:rsid w:val="00A94F64"/>
    <w:rsid w:val="00A95390"/>
    <w:rsid w:val="00A965E9"/>
    <w:rsid w:val="00A96650"/>
    <w:rsid w:val="00A96D76"/>
    <w:rsid w:val="00A96F5B"/>
    <w:rsid w:val="00A97085"/>
    <w:rsid w:val="00A97447"/>
    <w:rsid w:val="00A9768F"/>
    <w:rsid w:val="00A97C4B"/>
    <w:rsid w:val="00A97EDB"/>
    <w:rsid w:val="00A97F04"/>
    <w:rsid w:val="00AA02F0"/>
    <w:rsid w:val="00AA03EC"/>
    <w:rsid w:val="00AA0473"/>
    <w:rsid w:val="00AA0832"/>
    <w:rsid w:val="00AA123E"/>
    <w:rsid w:val="00AA13EE"/>
    <w:rsid w:val="00AA1623"/>
    <w:rsid w:val="00AA173F"/>
    <w:rsid w:val="00AA190B"/>
    <w:rsid w:val="00AA1C3E"/>
    <w:rsid w:val="00AA1C45"/>
    <w:rsid w:val="00AA1DE2"/>
    <w:rsid w:val="00AA1EFA"/>
    <w:rsid w:val="00AA2358"/>
    <w:rsid w:val="00AA26AF"/>
    <w:rsid w:val="00AA3D33"/>
    <w:rsid w:val="00AA3E95"/>
    <w:rsid w:val="00AA40ED"/>
    <w:rsid w:val="00AA4214"/>
    <w:rsid w:val="00AA448E"/>
    <w:rsid w:val="00AA4743"/>
    <w:rsid w:val="00AA47E2"/>
    <w:rsid w:val="00AA4D46"/>
    <w:rsid w:val="00AA4E03"/>
    <w:rsid w:val="00AA6A9C"/>
    <w:rsid w:val="00AA6C9A"/>
    <w:rsid w:val="00AA7057"/>
    <w:rsid w:val="00AA7352"/>
    <w:rsid w:val="00AA781A"/>
    <w:rsid w:val="00AA786F"/>
    <w:rsid w:val="00AB043A"/>
    <w:rsid w:val="00AB0704"/>
    <w:rsid w:val="00AB1688"/>
    <w:rsid w:val="00AB1970"/>
    <w:rsid w:val="00AB19A4"/>
    <w:rsid w:val="00AB2624"/>
    <w:rsid w:val="00AB30C3"/>
    <w:rsid w:val="00AB31AB"/>
    <w:rsid w:val="00AB349A"/>
    <w:rsid w:val="00AB3E94"/>
    <w:rsid w:val="00AB3ED4"/>
    <w:rsid w:val="00AB484E"/>
    <w:rsid w:val="00AB4B51"/>
    <w:rsid w:val="00AB4CFF"/>
    <w:rsid w:val="00AB4F23"/>
    <w:rsid w:val="00AB5267"/>
    <w:rsid w:val="00AB587C"/>
    <w:rsid w:val="00AB58E6"/>
    <w:rsid w:val="00AB5970"/>
    <w:rsid w:val="00AB5C10"/>
    <w:rsid w:val="00AB5C76"/>
    <w:rsid w:val="00AB5F2D"/>
    <w:rsid w:val="00AB74D3"/>
    <w:rsid w:val="00AB7DF4"/>
    <w:rsid w:val="00AB7F3C"/>
    <w:rsid w:val="00AC08F1"/>
    <w:rsid w:val="00AC12F7"/>
    <w:rsid w:val="00AC1A7C"/>
    <w:rsid w:val="00AC1A88"/>
    <w:rsid w:val="00AC1D44"/>
    <w:rsid w:val="00AC1F4F"/>
    <w:rsid w:val="00AC1FF5"/>
    <w:rsid w:val="00AC27C4"/>
    <w:rsid w:val="00AC29E1"/>
    <w:rsid w:val="00AC2C7C"/>
    <w:rsid w:val="00AC2F7F"/>
    <w:rsid w:val="00AC3053"/>
    <w:rsid w:val="00AC30CF"/>
    <w:rsid w:val="00AC362E"/>
    <w:rsid w:val="00AC3E09"/>
    <w:rsid w:val="00AC3EB9"/>
    <w:rsid w:val="00AC4550"/>
    <w:rsid w:val="00AC4C45"/>
    <w:rsid w:val="00AC5435"/>
    <w:rsid w:val="00AC56DF"/>
    <w:rsid w:val="00AC5ACE"/>
    <w:rsid w:val="00AC5F89"/>
    <w:rsid w:val="00AC61EA"/>
    <w:rsid w:val="00AC679E"/>
    <w:rsid w:val="00AC6F0A"/>
    <w:rsid w:val="00AC6F2C"/>
    <w:rsid w:val="00AC719F"/>
    <w:rsid w:val="00AC783E"/>
    <w:rsid w:val="00AC7878"/>
    <w:rsid w:val="00AC7D3D"/>
    <w:rsid w:val="00AD0978"/>
    <w:rsid w:val="00AD0B70"/>
    <w:rsid w:val="00AD1285"/>
    <w:rsid w:val="00AD15F3"/>
    <w:rsid w:val="00AD161C"/>
    <w:rsid w:val="00AD225B"/>
    <w:rsid w:val="00AD2D87"/>
    <w:rsid w:val="00AD2F9C"/>
    <w:rsid w:val="00AD34F0"/>
    <w:rsid w:val="00AD46DE"/>
    <w:rsid w:val="00AD4819"/>
    <w:rsid w:val="00AD4B48"/>
    <w:rsid w:val="00AD5504"/>
    <w:rsid w:val="00AD60E3"/>
    <w:rsid w:val="00AD6548"/>
    <w:rsid w:val="00AD6632"/>
    <w:rsid w:val="00AD6949"/>
    <w:rsid w:val="00AD6A89"/>
    <w:rsid w:val="00AD6B47"/>
    <w:rsid w:val="00AD6C4D"/>
    <w:rsid w:val="00AD6EAC"/>
    <w:rsid w:val="00AD72D5"/>
    <w:rsid w:val="00AD73B5"/>
    <w:rsid w:val="00AD74A8"/>
    <w:rsid w:val="00AD750D"/>
    <w:rsid w:val="00AD78C5"/>
    <w:rsid w:val="00AD7A10"/>
    <w:rsid w:val="00AE06E0"/>
    <w:rsid w:val="00AE1227"/>
    <w:rsid w:val="00AE16EA"/>
    <w:rsid w:val="00AE16F1"/>
    <w:rsid w:val="00AE1750"/>
    <w:rsid w:val="00AE19AA"/>
    <w:rsid w:val="00AE2519"/>
    <w:rsid w:val="00AE2E67"/>
    <w:rsid w:val="00AE2FD2"/>
    <w:rsid w:val="00AE340D"/>
    <w:rsid w:val="00AE3747"/>
    <w:rsid w:val="00AE4597"/>
    <w:rsid w:val="00AE4BC2"/>
    <w:rsid w:val="00AE6064"/>
    <w:rsid w:val="00AE68D7"/>
    <w:rsid w:val="00AE6C69"/>
    <w:rsid w:val="00AE6F7D"/>
    <w:rsid w:val="00AE7122"/>
    <w:rsid w:val="00AE79CC"/>
    <w:rsid w:val="00AE7AE1"/>
    <w:rsid w:val="00AE7EB9"/>
    <w:rsid w:val="00AF068E"/>
    <w:rsid w:val="00AF10DA"/>
    <w:rsid w:val="00AF121D"/>
    <w:rsid w:val="00AF1B5C"/>
    <w:rsid w:val="00AF1DAF"/>
    <w:rsid w:val="00AF1DDD"/>
    <w:rsid w:val="00AF22CC"/>
    <w:rsid w:val="00AF25DA"/>
    <w:rsid w:val="00AF2A3F"/>
    <w:rsid w:val="00AF2AA0"/>
    <w:rsid w:val="00AF2F82"/>
    <w:rsid w:val="00AF373F"/>
    <w:rsid w:val="00AF38B8"/>
    <w:rsid w:val="00AF38EA"/>
    <w:rsid w:val="00AF3F07"/>
    <w:rsid w:val="00AF4DA0"/>
    <w:rsid w:val="00AF53D8"/>
    <w:rsid w:val="00AF5835"/>
    <w:rsid w:val="00AF5CDF"/>
    <w:rsid w:val="00AF6006"/>
    <w:rsid w:val="00AF6548"/>
    <w:rsid w:val="00AF68A6"/>
    <w:rsid w:val="00AF6BA0"/>
    <w:rsid w:val="00AF707C"/>
    <w:rsid w:val="00AF72D5"/>
    <w:rsid w:val="00AF788B"/>
    <w:rsid w:val="00B00DA0"/>
    <w:rsid w:val="00B0112E"/>
    <w:rsid w:val="00B01573"/>
    <w:rsid w:val="00B01597"/>
    <w:rsid w:val="00B018CE"/>
    <w:rsid w:val="00B01B58"/>
    <w:rsid w:val="00B01C66"/>
    <w:rsid w:val="00B01E04"/>
    <w:rsid w:val="00B01EF9"/>
    <w:rsid w:val="00B0216A"/>
    <w:rsid w:val="00B0243E"/>
    <w:rsid w:val="00B02596"/>
    <w:rsid w:val="00B0288F"/>
    <w:rsid w:val="00B030D3"/>
    <w:rsid w:val="00B03144"/>
    <w:rsid w:val="00B03757"/>
    <w:rsid w:val="00B038C2"/>
    <w:rsid w:val="00B03B72"/>
    <w:rsid w:val="00B03D43"/>
    <w:rsid w:val="00B03D65"/>
    <w:rsid w:val="00B03D7D"/>
    <w:rsid w:val="00B03DF9"/>
    <w:rsid w:val="00B041BA"/>
    <w:rsid w:val="00B04BA6"/>
    <w:rsid w:val="00B04ECB"/>
    <w:rsid w:val="00B04F8C"/>
    <w:rsid w:val="00B0537E"/>
    <w:rsid w:val="00B053AA"/>
    <w:rsid w:val="00B05905"/>
    <w:rsid w:val="00B060F9"/>
    <w:rsid w:val="00B06452"/>
    <w:rsid w:val="00B06671"/>
    <w:rsid w:val="00B066F5"/>
    <w:rsid w:val="00B06BAE"/>
    <w:rsid w:val="00B06CA6"/>
    <w:rsid w:val="00B07260"/>
    <w:rsid w:val="00B0758F"/>
    <w:rsid w:val="00B076B8"/>
    <w:rsid w:val="00B1015C"/>
    <w:rsid w:val="00B1076D"/>
    <w:rsid w:val="00B10AFE"/>
    <w:rsid w:val="00B10BD4"/>
    <w:rsid w:val="00B115EF"/>
    <w:rsid w:val="00B11835"/>
    <w:rsid w:val="00B11ABA"/>
    <w:rsid w:val="00B11CB6"/>
    <w:rsid w:val="00B11E16"/>
    <w:rsid w:val="00B1201F"/>
    <w:rsid w:val="00B12255"/>
    <w:rsid w:val="00B12606"/>
    <w:rsid w:val="00B1271E"/>
    <w:rsid w:val="00B12ABB"/>
    <w:rsid w:val="00B12D67"/>
    <w:rsid w:val="00B13DCD"/>
    <w:rsid w:val="00B140DD"/>
    <w:rsid w:val="00B1425B"/>
    <w:rsid w:val="00B147E7"/>
    <w:rsid w:val="00B14DA8"/>
    <w:rsid w:val="00B15238"/>
    <w:rsid w:val="00B15336"/>
    <w:rsid w:val="00B161BB"/>
    <w:rsid w:val="00B16A38"/>
    <w:rsid w:val="00B16A4A"/>
    <w:rsid w:val="00B16F6A"/>
    <w:rsid w:val="00B176FF"/>
    <w:rsid w:val="00B17D58"/>
    <w:rsid w:val="00B200B1"/>
    <w:rsid w:val="00B2083F"/>
    <w:rsid w:val="00B21207"/>
    <w:rsid w:val="00B21E7F"/>
    <w:rsid w:val="00B22190"/>
    <w:rsid w:val="00B22CF5"/>
    <w:rsid w:val="00B23661"/>
    <w:rsid w:val="00B2377C"/>
    <w:rsid w:val="00B23D6B"/>
    <w:rsid w:val="00B244E4"/>
    <w:rsid w:val="00B25665"/>
    <w:rsid w:val="00B25D36"/>
    <w:rsid w:val="00B25DCF"/>
    <w:rsid w:val="00B26019"/>
    <w:rsid w:val="00B2662F"/>
    <w:rsid w:val="00B26630"/>
    <w:rsid w:val="00B26FFB"/>
    <w:rsid w:val="00B270AB"/>
    <w:rsid w:val="00B27266"/>
    <w:rsid w:val="00B276B0"/>
    <w:rsid w:val="00B301EB"/>
    <w:rsid w:val="00B3106C"/>
    <w:rsid w:val="00B3121C"/>
    <w:rsid w:val="00B317F1"/>
    <w:rsid w:val="00B318E7"/>
    <w:rsid w:val="00B31C73"/>
    <w:rsid w:val="00B31CEB"/>
    <w:rsid w:val="00B31D5A"/>
    <w:rsid w:val="00B320E0"/>
    <w:rsid w:val="00B3272B"/>
    <w:rsid w:val="00B33710"/>
    <w:rsid w:val="00B338A7"/>
    <w:rsid w:val="00B3403E"/>
    <w:rsid w:val="00B34202"/>
    <w:rsid w:val="00B344D1"/>
    <w:rsid w:val="00B34C7E"/>
    <w:rsid w:val="00B35082"/>
    <w:rsid w:val="00B350FB"/>
    <w:rsid w:val="00B3575F"/>
    <w:rsid w:val="00B35956"/>
    <w:rsid w:val="00B3597E"/>
    <w:rsid w:val="00B35B2C"/>
    <w:rsid w:val="00B35D6B"/>
    <w:rsid w:val="00B35DDE"/>
    <w:rsid w:val="00B362F2"/>
    <w:rsid w:val="00B368CF"/>
    <w:rsid w:val="00B3692E"/>
    <w:rsid w:val="00B36F9E"/>
    <w:rsid w:val="00B375FA"/>
    <w:rsid w:val="00B37706"/>
    <w:rsid w:val="00B37981"/>
    <w:rsid w:val="00B37C36"/>
    <w:rsid w:val="00B37E66"/>
    <w:rsid w:val="00B40466"/>
    <w:rsid w:val="00B40488"/>
    <w:rsid w:val="00B40A6F"/>
    <w:rsid w:val="00B40BAA"/>
    <w:rsid w:val="00B41075"/>
    <w:rsid w:val="00B4171A"/>
    <w:rsid w:val="00B41F2D"/>
    <w:rsid w:val="00B425D8"/>
    <w:rsid w:val="00B431CA"/>
    <w:rsid w:val="00B433B3"/>
    <w:rsid w:val="00B43656"/>
    <w:rsid w:val="00B4367A"/>
    <w:rsid w:val="00B43F31"/>
    <w:rsid w:val="00B440F4"/>
    <w:rsid w:val="00B44919"/>
    <w:rsid w:val="00B44C45"/>
    <w:rsid w:val="00B44CA3"/>
    <w:rsid w:val="00B46E07"/>
    <w:rsid w:val="00B4743E"/>
    <w:rsid w:val="00B478F1"/>
    <w:rsid w:val="00B47946"/>
    <w:rsid w:val="00B47B59"/>
    <w:rsid w:val="00B50E5C"/>
    <w:rsid w:val="00B51030"/>
    <w:rsid w:val="00B5107E"/>
    <w:rsid w:val="00B516E1"/>
    <w:rsid w:val="00B5195B"/>
    <w:rsid w:val="00B51A19"/>
    <w:rsid w:val="00B51CD7"/>
    <w:rsid w:val="00B51D1F"/>
    <w:rsid w:val="00B52911"/>
    <w:rsid w:val="00B5296B"/>
    <w:rsid w:val="00B52F00"/>
    <w:rsid w:val="00B5391A"/>
    <w:rsid w:val="00B53926"/>
    <w:rsid w:val="00B539E7"/>
    <w:rsid w:val="00B53A59"/>
    <w:rsid w:val="00B53CCD"/>
    <w:rsid w:val="00B547B0"/>
    <w:rsid w:val="00B54FA7"/>
    <w:rsid w:val="00B55177"/>
    <w:rsid w:val="00B55227"/>
    <w:rsid w:val="00B5590E"/>
    <w:rsid w:val="00B55B10"/>
    <w:rsid w:val="00B55F20"/>
    <w:rsid w:val="00B55FDB"/>
    <w:rsid w:val="00B55FFD"/>
    <w:rsid w:val="00B56524"/>
    <w:rsid w:val="00B56860"/>
    <w:rsid w:val="00B5747A"/>
    <w:rsid w:val="00B5762C"/>
    <w:rsid w:val="00B57943"/>
    <w:rsid w:val="00B60053"/>
    <w:rsid w:val="00B60BE4"/>
    <w:rsid w:val="00B60E03"/>
    <w:rsid w:val="00B61908"/>
    <w:rsid w:val="00B6203F"/>
    <w:rsid w:val="00B62348"/>
    <w:rsid w:val="00B63069"/>
    <w:rsid w:val="00B63351"/>
    <w:rsid w:val="00B634AD"/>
    <w:rsid w:val="00B63FFC"/>
    <w:rsid w:val="00B6436A"/>
    <w:rsid w:val="00B64532"/>
    <w:rsid w:val="00B64EAF"/>
    <w:rsid w:val="00B653F7"/>
    <w:rsid w:val="00B65466"/>
    <w:rsid w:val="00B65843"/>
    <w:rsid w:val="00B65E43"/>
    <w:rsid w:val="00B662B7"/>
    <w:rsid w:val="00B6768B"/>
    <w:rsid w:val="00B67BDF"/>
    <w:rsid w:val="00B67C55"/>
    <w:rsid w:val="00B70063"/>
    <w:rsid w:val="00B70374"/>
    <w:rsid w:val="00B70CD4"/>
    <w:rsid w:val="00B70EA6"/>
    <w:rsid w:val="00B71BC4"/>
    <w:rsid w:val="00B71CC3"/>
    <w:rsid w:val="00B71FBE"/>
    <w:rsid w:val="00B72461"/>
    <w:rsid w:val="00B727F3"/>
    <w:rsid w:val="00B72A55"/>
    <w:rsid w:val="00B72B4E"/>
    <w:rsid w:val="00B7349B"/>
    <w:rsid w:val="00B73559"/>
    <w:rsid w:val="00B737A6"/>
    <w:rsid w:val="00B73985"/>
    <w:rsid w:val="00B73CD4"/>
    <w:rsid w:val="00B73D0E"/>
    <w:rsid w:val="00B73F3C"/>
    <w:rsid w:val="00B7411F"/>
    <w:rsid w:val="00B7426E"/>
    <w:rsid w:val="00B75D01"/>
    <w:rsid w:val="00B769AC"/>
    <w:rsid w:val="00B77141"/>
    <w:rsid w:val="00B7741A"/>
    <w:rsid w:val="00B77D4D"/>
    <w:rsid w:val="00B80367"/>
    <w:rsid w:val="00B81200"/>
    <w:rsid w:val="00B813EF"/>
    <w:rsid w:val="00B8143D"/>
    <w:rsid w:val="00B81759"/>
    <w:rsid w:val="00B81827"/>
    <w:rsid w:val="00B822D3"/>
    <w:rsid w:val="00B823B6"/>
    <w:rsid w:val="00B8277D"/>
    <w:rsid w:val="00B827D7"/>
    <w:rsid w:val="00B82A17"/>
    <w:rsid w:val="00B8337F"/>
    <w:rsid w:val="00B8466F"/>
    <w:rsid w:val="00B84A1A"/>
    <w:rsid w:val="00B8520C"/>
    <w:rsid w:val="00B85E56"/>
    <w:rsid w:val="00B86100"/>
    <w:rsid w:val="00B86296"/>
    <w:rsid w:val="00B863A9"/>
    <w:rsid w:val="00B868C8"/>
    <w:rsid w:val="00B87231"/>
    <w:rsid w:val="00B8726E"/>
    <w:rsid w:val="00B87EDE"/>
    <w:rsid w:val="00B90506"/>
    <w:rsid w:val="00B90D33"/>
    <w:rsid w:val="00B91338"/>
    <w:rsid w:val="00B91409"/>
    <w:rsid w:val="00B914ED"/>
    <w:rsid w:val="00B916FD"/>
    <w:rsid w:val="00B91BBC"/>
    <w:rsid w:val="00B91BC7"/>
    <w:rsid w:val="00B9230D"/>
    <w:rsid w:val="00B92533"/>
    <w:rsid w:val="00B92628"/>
    <w:rsid w:val="00B930B4"/>
    <w:rsid w:val="00B93A23"/>
    <w:rsid w:val="00B9413C"/>
    <w:rsid w:val="00B945AD"/>
    <w:rsid w:val="00B94909"/>
    <w:rsid w:val="00B94EC1"/>
    <w:rsid w:val="00B94F5F"/>
    <w:rsid w:val="00B95445"/>
    <w:rsid w:val="00B95B8D"/>
    <w:rsid w:val="00B95C2D"/>
    <w:rsid w:val="00B96677"/>
    <w:rsid w:val="00B96835"/>
    <w:rsid w:val="00B96A62"/>
    <w:rsid w:val="00B96DAC"/>
    <w:rsid w:val="00B9718E"/>
    <w:rsid w:val="00B973BF"/>
    <w:rsid w:val="00BA0410"/>
    <w:rsid w:val="00BA107F"/>
    <w:rsid w:val="00BA22B3"/>
    <w:rsid w:val="00BA2A2F"/>
    <w:rsid w:val="00BA2C53"/>
    <w:rsid w:val="00BA31E5"/>
    <w:rsid w:val="00BA3401"/>
    <w:rsid w:val="00BA34E5"/>
    <w:rsid w:val="00BA3628"/>
    <w:rsid w:val="00BA3B51"/>
    <w:rsid w:val="00BA3EE3"/>
    <w:rsid w:val="00BA4B42"/>
    <w:rsid w:val="00BA55AE"/>
    <w:rsid w:val="00BA5B62"/>
    <w:rsid w:val="00BA5BA6"/>
    <w:rsid w:val="00BA5C94"/>
    <w:rsid w:val="00BA5FA4"/>
    <w:rsid w:val="00BA6801"/>
    <w:rsid w:val="00BA68AB"/>
    <w:rsid w:val="00BA6B1B"/>
    <w:rsid w:val="00BA6B6F"/>
    <w:rsid w:val="00BA6C76"/>
    <w:rsid w:val="00BA6DA9"/>
    <w:rsid w:val="00BA73C8"/>
    <w:rsid w:val="00BA7BC8"/>
    <w:rsid w:val="00BA7E1E"/>
    <w:rsid w:val="00BA7E42"/>
    <w:rsid w:val="00BB0055"/>
    <w:rsid w:val="00BB06B5"/>
    <w:rsid w:val="00BB1D82"/>
    <w:rsid w:val="00BB2138"/>
    <w:rsid w:val="00BB261A"/>
    <w:rsid w:val="00BB274D"/>
    <w:rsid w:val="00BB294F"/>
    <w:rsid w:val="00BB3328"/>
    <w:rsid w:val="00BB381D"/>
    <w:rsid w:val="00BB3C66"/>
    <w:rsid w:val="00BB3F34"/>
    <w:rsid w:val="00BB4059"/>
    <w:rsid w:val="00BB407D"/>
    <w:rsid w:val="00BB4166"/>
    <w:rsid w:val="00BB4382"/>
    <w:rsid w:val="00BB458A"/>
    <w:rsid w:val="00BB4F62"/>
    <w:rsid w:val="00BB4F7D"/>
    <w:rsid w:val="00BB5E76"/>
    <w:rsid w:val="00BB624F"/>
    <w:rsid w:val="00BB643D"/>
    <w:rsid w:val="00BB68A1"/>
    <w:rsid w:val="00BB747B"/>
    <w:rsid w:val="00BC01FC"/>
    <w:rsid w:val="00BC0234"/>
    <w:rsid w:val="00BC056A"/>
    <w:rsid w:val="00BC05A9"/>
    <w:rsid w:val="00BC09CD"/>
    <w:rsid w:val="00BC0B7A"/>
    <w:rsid w:val="00BC0DCA"/>
    <w:rsid w:val="00BC2034"/>
    <w:rsid w:val="00BC23E3"/>
    <w:rsid w:val="00BC241C"/>
    <w:rsid w:val="00BC292A"/>
    <w:rsid w:val="00BC2B03"/>
    <w:rsid w:val="00BC3031"/>
    <w:rsid w:val="00BC3321"/>
    <w:rsid w:val="00BC3733"/>
    <w:rsid w:val="00BC3857"/>
    <w:rsid w:val="00BC3BD5"/>
    <w:rsid w:val="00BC3F46"/>
    <w:rsid w:val="00BC4377"/>
    <w:rsid w:val="00BC4CF6"/>
    <w:rsid w:val="00BC4D10"/>
    <w:rsid w:val="00BC52F6"/>
    <w:rsid w:val="00BC5555"/>
    <w:rsid w:val="00BC5610"/>
    <w:rsid w:val="00BC5F8A"/>
    <w:rsid w:val="00BC6846"/>
    <w:rsid w:val="00BC7465"/>
    <w:rsid w:val="00BC7802"/>
    <w:rsid w:val="00BC7FC6"/>
    <w:rsid w:val="00BD0090"/>
    <w:rsid w:val="00BD041D"/>
    <w:rsid w:val="00BD066B"/>
    <w:rsid w:val="00BD12FD"/>
    <w:rsid w:val="00BD140B"/>
    <w:rsid w:val="00BD14FB"/>
    <w:rsid w:val="00BD1728"/>
    <w:rsid w:val="00BD265A"/>
    <w:rsid w:val="00BD2E94"/>
    <w:rsid w:val="00BD3B0E"/>
    <w:rsid w:val="00BD4470"/>
    <w:rsid w:val="00BD4515"/>
    <w:rsid w:val="00BD5186"/>
    <w:rsid w:val="00BD5C35"/>
    <w:rsid w:val="00BD5E0F"/>
    <w:rsid w:val="00BD6A73"/>
    <w:rsid w:val="00BD6EAC"/>
    <w:rsid w:val="00BD7479"/>
    <w:rsid w:val="00BD7564"/>
    <w:rsid w:val="00BE028B"/>
    <w:rsid w:val="00BE067C"/>
    <w:rsid w:val="00BE09FF"/>
    <w:rsid w:val="00BE0F9C"/>
    <w:rsid w:val="00BE139F"/>
    <w:rsid w:val="00BE1913"/>
    <w:rsid w:val="00BE1A2A"/>
    <w:rsid w:val="00BE1A6C"/>
    <w:rsid w:val="00BE1FDD"/>
    <w:rsid w:val="00BE21D1"/>
    <w:rsid w:val="00BE23EA"/>
    <w:rsid w:val="00BE2551"/>
    <w:rsid w:val="00BE2610"/>
    <w:rsid w:val="00BE306D"/>
    <w:rsid w:val="00BE314B"/>
    <w:rsid w:val="00BE375B"/>
    <w:rsid w:val="00BE393E"/>
    <w:rsid w:val="00BE3D29"/>
    <w:rsid w:val="00BE436E"/>
    <w:rsid w:val="00BE445B"/>
    <w:rsid w:val="00BE4941"/>
    <w:rsid w:val="00BE4F91"/>
    <w:rsid w:val="00BE6146"/>
    <w:rsid w:val="00BE63D0"/>
    <w:rsid w:val="00BE63FB"/>
    <w:rsid w:val="00BE6B73"/>
    <w:rsid w:val="00BE782A"/>
    <w:rsid w:val="00BE78FC"/>
    <w:rsid w:val="00BE7BBF"/>
    <w:rsid w:val="00BE7E5C"/>
    <w:rsid w:val="00BF0632"/>
    <w:rsid w:val="00BF0E9A"/>
    <w:rsid w:val="00BF1557"/>
    <w:rsid w:val="00BF169F"/>
    <w:rsid w:val="00BF2574"/>
    <w:rsid w:val="00BF257B"/>
    <w:rsid w:val="00BF281A"/>
    <w:rsid w:val="00BF2907"/>
    <w:rsid w:val="00BF2B1F"/>
    <w:rsid w:val="00BF32D9"/>
    <w:rsid w:val="00BF3E7B"/>
    <w:rsid w:val="00BF48BE"/>
    <w:rsid w:val="00BF501B"/>
    <w:rsid w:val="00BF5455"/>
    <w:rsid w:val="00BF550D"/>
    <w:rsid w:val="00BF57CE"/>
    <w:rsid w:val="00BF5EA9"/>
    <w:rsid w:val="00BF64BA"/>
    <w:rsid w:val="00BF66BD"/>
    <w:rsid w:val="00BF6D21"/>
    <w:rsid w:val="00BF6D2A"/>
    <w:rsid w:val="00C00217"/>
    <w:rsid w:val="00C006FC"/>
    <w:rsid w:val="00C011CD"/>
    <w:rsid w:val="00C01C2C"/>
    <w:rsid w:val="00C01E86"/>
    <w:rsid w:val="00C02C69"/>
    <w:rsid w:val="00C03E0E"/>
    <w:rsid w:val="00C04D62"/>
    <w:rsid w:val="00C05220"/>
    <w:rsid w:val="00C053F9"/>
    <w:rsid w:val="00C05474"/>
    <w:rsid w:val="00C05674"/>
    <w:rsid w:val="00C057BB"/>
    <w:rsid w:val="00C05AA7"/>
    <w:rsid w:val="00C06565"/>
    <w:rsid w:val="00C06635"/>
    <w:rsid w:val="00C0688D"/>
    <w:rsid w:val="00C07356"/>
    <w:rsid w:val="00C07742"/>
    <w:rsid w:val="00C07E8C"/>
    <w:rsid w:val="00C10185"/>
    <w:rsid w:val="00C10CC4"/>
    <w:rsid w:val="00C10DBB"/>
    <w:rsid w:val="00C1144F"/>
    <w:rsid w:val="00C11766"/>
    <w:rsid w:val="00C11778"/>
    <w:rsid w:val="00C11A75"/>
    <w:rsid w:val="00C11ED0"/>
    <w:rsid w:val="00C1233B"/>
    <w:rsid w:val="00C123DA"/>
    <w:rsid w:val="00C12F03"/>
    <w:rsid w:val="00C13567"/>
    <w:rsid w:val="00C135C7"/>
    <w:rsid w:val="00C13939"/>
    <w:rsid w:val="00C13CD6"/>
    <w:rsid w:val="00C1405C"/>
    <w:rsid w:val="00C14079"/>
    <w:rsid w:val="00C143D4"/>
    <w:rsid w:val="00C148AF"/>
    <w:rsid w:val="00C15264"/>
    <w:rsid w:val="00C15333"/>
    <w:rsid w:val="00C155DE"/>
    <w:rsid w:val="00C159D7"/>
    <w:rsid w:val="00C15BCD"/>
    <w:rsid w:val="00C168EE"/>
    <w:rsid w:val="00C175CC"/>
    <w:rsid w:val="00C17666"/>
    <w:rsid w:val="00C179D2"/>
    <w:rsid w:val="00C17D00"/>
    <w:rsid w:val="00C204D7"/>
    <w:rsid w:val="00C20514"/>
    <w:rsid w:val="00C205F6"/>
    <w:rsid w:val="00C20C2F"/>
    <w:rsid w:val="00C2119B"/>
    <w:rsid w:val="00C21C32"/>
    <w:rsid w:val="00C21C6B"/>
    <w:rsid w:val="00C21D3F"/>
    <w:rsid w:val="00C21DE6"/>
    <w:rsid w:val="00C21F8A"/>
    <w:rsid w:val="00C2201E"/>
    <w:rsid w:val="00C22297"/>
    <w:rsid w:val="00C22387"/>
    <w:rsid w:val="00C223AB"/>
    <w:rsid w:val="00C223DC"/>
    <w:rsid w:val="00C22935"/>
    <w:rsid w:val="00C22D29"/>
    <w:rsid w:val="00C22E16"/>
    <w:rsid w:val="00C23123"/>
    <w:rsid w:val="00C238C3"/>
    <w:rsid w:val="00C23D5B"/>
    <w:rsid w:val="00C23DA9"/>
    <w:rsid w:val="00C240BE"/>
    <w:rsid w:val="00C241DF"/>
    <w:rsid w:val="00C24368"/>
    <w:rsid w:val="00C24707"/>
    <w:rsid w:val="00C24FEC"/>
    <w:rsid w:val="00C25A58"/>
    <w:rsid w:val="00C25C25"/>
    <w:rsid w:val="00C260E1"/>
    <w:rsid w:val="00C2640D"/>
    <w:rsid w:val="00C265C9"/>
    <w:rsid w:val="00C279B8"/>
    <w:rsid w:val="00C27A11"/>
    <w:rsid w:val="00C27ECD"/>
    <w:rsid w:val="00C30432"/>
    <w:rsid w:val="00C3047D"/>
    <w:rsid w:val="00C30F74"/>
    <w:rsid w:val="00C3136A"/>
    <w:rsid w:val="00C3166F"/>
    <w:rsid w:val="00C3193D"/>
    <w:rsid w:val="00C31FB5"/>
    <w:rsid w:val="00C32078"/>
    <w:rsid w:val="00C32593"/>
    <w:rsid w:val="00C326F7"/>
    <w:rsid w:val="00C3279B"/>
    <w:rsid w:val="00C32C0B"/>
    <w:rsid w:val="00C32FB9"/>
    <w:rsid w:val="00C33B16"/>
    <w:rsid w:val="00C33F06"/>
    <w:rsid w:val="00C3413F"/>
    <w:rsid w:val="00C3562A"/>
    <w:rsid w:val="00C35768"/>
    <w:rsid w:val="00C358E1"/>
    <w:rsid w:val="00C35B76"/>
    <w:rsid w:val="00C3640E"/>
    <w:rsid w:val="00C36964"/>
    <w:rsid w:val="00C36C76"/>
    <w:rsid w:val="00C37442"/>
    <w:rsid w:val="00C37CA9"/>
    <w:rsid w:val="00C403F7"/>
    <w:rsid w:val="00C4064C"/>
    <w:rsid w:val="00C4073B"/>
    <w:rsid w:val="00C4077B"/>
    <w:rsid w:val="00C4149E"/>
    <w:rsid w:val="00C416A1"/>
    <w:rsid w:val="00C41EC6"/>
    <w:rsid w:val="00C42310"/>
    <w:rsid w:val="00C42DC7"/>
    <w:rsid w:val="00C43309"/>
    <w:rsid w:val="00C4361B"/>
    <w:rsid w:val="00C438F7"/>
    <w:rsid w:val="00C43A54"/>
    <w:rsid w:val="00C43E7C"/>
    <w:rsid w:val="00C4455C"/>
    <w:rsid w:val="00C44A07"/>
    <w:rsid w:val="00C45484"/>
    <w:rsid w:val="00C45E08"/>
    <w:rsid w:val="00C463FC"/>
    <w:rsid w:val="00C4663F"/>
    <w:rsid w:val="00C4716B"/>
    <w:rsid w:val="00C47621"/>
    <w:rsid w:val="00C47BF1"/>
    <w:rsid w:val="00C47DDC"/>
    <w:rsid w:val="00C50060"/>
    <w:rsid w:val="00C5085F"/>
    <w:rsid w:val="00C50CAA"/>
    <w:rsid w:val="00C50D66"/>
    <w:rsid w:val="00C50E30"/>
    <w:rsid w:val="00C50EF5"/>
    <w:rsid w:val="00C51C29"/>
    <w:rsid w:val="00C52511"/>
    <w:rsid w:val="00C52563"/>
    <w:rsid w:val="00C5297B"/>
    <w:rsid w:val="00C5372D"/>
    <w:rsid w:val="00C544B9"/>
    <w:rsid w:val="00C54788"/>
    <w:rsid w:val="00C54B6F"/>
    <w:rsid w:val="00C54ED4"/>
    <w:rsid w:val="00C553A6"/>
    <w:rsid w:val="00C55AB7"/>
    <w:rsid w:val="00C569CF"/>
    <w:rsid w:val="00C57070"/>
    <w:rsid w:val="00C57198"/>
    <w:rsid w:val="00C5798D"/>
    <w:rsid w:val="00C57A6A"/>
    <w:rsid w:val="00C57B5A"/>
    <w:rsid w:val="00C600AB"/>
    <w:rsid w:val="00C60AC7"/>
    <w:rsid w:val="00C60F36"/>
    <w:rsid w:val="00C61266"/>
    <w:rsid w:val="00C61527"/>
    <w:rsid w:val="00C615AC"/>
    <w:rsid w:val="00C6189C"/>
    <w:rsid w:val="00C622B5"/>
    <w:rsid w:val="00C62339"/>
    <w:rsid w:val="00C62489"/>
    <w:rsid w:val="00C62C4F"/>
    <w:rsid w:val="00C62C69"/>
    <w:rsid w:val="00C63B5F"/>
    <w:rsid w:val="00C63DB4"/>
    <w:rsid w:val="00C63FEF"/>
    <w:rsid w:val="00C6409D"/>
    <w:rsid w:val="00C64553"/>
    <w:rsid w:val="00C64B3A"/>
    <w:rsid w:val="00C64C02"/>
    <w:rsid w:val="00C656CB"/>
    <w:rsid w:val="00C6616E"/>
    <w:rsid w:val="00C6626E"/>
    <w:rsid w:val="00C66716"/>
    <w:rsid w:val="00C66B53"/>
    <w:rsid w:val="00C670BF"/>
    <w:rsid w:val="00C679E7"/>
    <w:rsid w:val="00C67C9E"/>
    <w:rsid w:val="00C67E4A"/>
    <w:rsid w:val="00C67FB7"/>
    <w:rsid w:val="00C700B4"/>
    <w:rsid w:val="00C70182"/>
    <w:rsid w:val="00C7019A"/>
    <w:rsid w:val="00C701AA"/>
    <w:rsid w:val="00C70237"/>
    <w:rsid w:val="00C70476"/>
    <w:rsid w:val="00C70539"/>
    <w:rsid w:val="00C7057D"/>
    <w:rsid w:val="00C70671"/>
    <w:rsid w:val="00C7111B"/>
    <w:rsid w:val="00C7217C"/>
    <w:rsid w:val="00C7269F"/>
    <w:rsid w:val="00C72ACF"/>
    <w:rsid w:val="00C739B4"/>
    <w:rsid w:val="00C73B0A"/>
    <w:rsid w:val="00C73C15"/>
    <w:rsid w:val="00C73D29"/>
    <w:rsid w:val="00C746C8"/>
    <w:rsid w:val="00C74EBF"/>
    <w:rsid w:val="00C75938"/>
    <w:rsid w:val="00C75EEC"/>
    <w:rsid w:val="00C7657F"/>
    <w:rsid w:val="00C768FF"/>
    <w:rsid w:val="00C769BA"/>
    <w:rsid w:val="00C76ADB"/>
    <w:rsid w:val="00C77070"/>
    <w:rsid w:val="00C77224"/>
    <w:rsid w:val="00C7769F"/>
    <w:rsid w:val="00C77975"/>
    <w:rsid w:val="00C779B1"/>
    <w:rsid w:val="00C8003C"/>
    <w:rsid w:val="00C8062E"/>
    <w:rsid w:val="00C809FC"/>
    <w:rsid w:val="00C80DF4"/>
    <w:rsid w:val="00C8108D"/>
    <w:rsid w:val="00C81CE9"/>
    <w:rsid w:val="00C82500"/>
    <w:rsid w:val="00C82BB2"/>
    <w:rsid w:val="00C82E77"/>
    <w:rsid w:val="00C8382D"/>
    <w:rsid w:val="00C8389C"/>
    <w:rsid w:val="00C841F1"/>
    <w:rsid w:val="00C842A8"/>
    <w:rsid w:val="00C8452D"/>
    <w:rsid w:val="00C84A6E"/>
    <w:rsid w:val="00C84FC9"/>
    <w:rsid w:val="00C8664E"/>
    <w:rsid w:val="00C86A29"/>
    <w:rsid w:val="00C86EE4"/>
    <w:rsid w:val="00C86F8B"/>
    <w:rsid w:val="00C87159"/>
    <w:rsid w:val="00C872E9"/>
    <w:rsid w:val="00C876C4"/>
    <w:rsid w:val="00C90403"/>
    <w:rsid w:val="00C90409"/>
    <w:rsid w:val="00C904FE"/>
    <w:rsid w:val="00C90D6F"/>
    <w:rsid w:val="00C90EAB"/>
    <w:rsid w:val="00C9107E"/>
    <w:rsid w:val="00C918F8"/>
    <w:rsid w:val="00C91F9F"/>
    <w:rsid w:val="00C92343"/>
    <w:rsid w:val="00C92522"/>
    <w:rsid w:val="00C9293A"/>
    <w:rsid w:val="00C92A7F"/>
    <w:rsid w:val="00C92C7B"/>
    <w:rsid w:val="00C92CCF"/>
    <w:rsid w:val="00C933CE"/>
    <w:rsid w:val="00C93E0E"/>
    <w:rsid w:val="00C93E0F"/>
    <w:rsid w:val="00C943A8"/>
    <w:rsid w:val="00C943D7"/>
    <w:rsid w:val="00C94920"/>
    <w:rsid w:val="00C9516A"/>
    <w:rsid w:val="00C954AB"/>
    <w:rsid w:val="00C959B9"/>
    <w:rsid w:val="00C95B08"/>
    <w:rsid w:val="00C9697E"/>
    <w:rsid w:val="00C96B74"/>
    <w:rsid w:val="00C97209"/>
    <w:rsid w:val="00CA02B0"/>
    <w:rsid w:val="00CA08F9"/>
    <w:rsid w:val="00CA0D56"/>
    <w:rsid w:val="00CA0F70"/>
    <w:rsid w:val="00CA0FDC"/>
    <w:rsid w:val="00CA185E"/>
    <w:rsid w:val="00CA1F3D"/>
    <w:rsid w:val="00CA291B"/>
    <w:rsid w:val="00CA2930"/>
    <w:rsid w:val="00CA2AAB"/>
    <w:rsid w:val="00CA2BEE"/>
    <w:rsid w:val="00CA2F8E"/>
    <w:rsid w:val="00CA33A6"/>
    <w:rsid w:val="00CA3975"/>
    <w:rsid w:val="00CA3CC8"/>
    <w:rsid w:val="00CA4177"/>
    <w:rsid w:val="00CA41F2"/>
    <w:rsid w:val="00CA4578"/>
    <w:rsid w:val="00CA471C"/>
    <w:rsid w:val="00CA5151"/>
    <w:rsid w:val="00CA5411"/>
    <w:rsid w:val="00CA54B8"/>
    <w:rsid w:val="00CA559E"/>
    <w:rsid w:val="00CA5769"/>
    <w:rsid w:val="00CA57B8"/>
    <w:rsid w:val="00CA62C7"/>
    <w:rsid w:val="00CA6E28"/>
    <w:rsid w:val="00CA727B"/>
    <w:rsid w:val="00CA781D"/>
    <w:rsid w:val="00CA7DF5"/>
    <w:rsid w:val="00CA7E20"/>
    <w:rsid w:val="00CB0721"/>
    <w:rsid w:val="00CB09AA"/>
    <w:rsid w:val="00CB0C13"/>
    <w:rsid w:val="00CB134D"/>
    <w:rsid w:val="00CB1DFD"/>
    <w:rsid w:val="00CB1E74"/>
    <w:rsid w:val="00CB24A7"/>
    <w:rsid w:val="00CB25AE"/>
    <w:rsid w:val="00CB2B69"/>
    <w:rsid w:val="00CB3092"/>
    <w:rsid w:val="00CB323D"/>
    <w:rsid w:val="00CB336E"/>
    <w:rsid w:val="00CB509A"/>
    <w:rsid w:val="00CB529A"/>
    <w:rsid w:val="00CB54CA"/>
    <w:rsid w:val="00CB5693"/>
    <w:rsid w:val="00CB5794"/>
    <w:rsid w:val="00CB5920"/>
    <w:rsid w:val="00CB5AE4"/>
    <w:rsid w:val="00CB5CFA"/>
    <w:rsid w:val="00CB5EED"/>
    <w:rsid w:val="00CB6AF0"/>
    <w:rsid w:val="00CB6B2A"/>
    <w:rsid w:val="00CB7954"/>
    <w:rsid w:val="00CB795C"/>
    <w:rsid w:val="00CC00BB"/>
    <w:rsid w:val="00CC0489"/>
    <w:rsid w:val="00CC0A99"/>
    <w:rsid w:val="00CC1024"/>
    <w:rsid w:val="00CC1340"/>
    <w:rsid w:val="00CC21CB"/>
    <w:rsid w:val="00CC297B"/>
    <w:rsid w:val="00CC2B1B"/>
    <w:rsid w:val="00CC30AF"/>
    <w:rsid w:val="00CC3221"/>
    <w:rsid w:val="00CC38C2"/>
    <w:rsid w:val="00CC38FF"/>
    <w:rsid w:val="00CC3B56"/>
    <w:rsid w:val="00CC4226"/>
    <w:rsid w:val="00CC439D"/>
    <w:rsid w:val="00CC445B"/>
    <w:rsid w:val="00CC469D"/>
    <w:rsid w:val="00CC56CB"/>
    <w:rsid w:val="00CC58CF"/>
    <w:rsid w:val="00CC58DF"/>
    <w:rsid w:val="00CC5E4A"/>
    <w:rsid w:val="00CC6086"/>
    <w:rsid w:val="00CC657B"/>
    <w:rsid w:val="00CC71FA"/>
    <w:rsid w:val="00CC7463"/>
    <w:rsid w:val="00CC7475"/>
    <w:rsid w:val="00CC7552"/>
    <w:rsid w:val="00CC785E"/>
    <w:rsid w:val="00CC7A51"/>
    <w:rsid w:val="00CD0869"/>
    <w:rsid w:val="00CD0A98"/>
    <w:rsid w:val="00CD0B93"/>
    <w:rsid w:val="00CD109C"/>
    <w:rsid w:val="00CD14B4"/>
    <w:rsid w:val="00CD1994"/>
    <w:rsid w:val="00CD21B4"/>
    <w:rsid w:val="00CD2264"/>
    <w:rsid w:val="00CD23F4"/>
    <w:rsid w:val="00CD23FC"/>
    <w:rsid w:val="00CD245D"/>
    <w:rsid w:val="00CD25A6"/>
    <w:rsid w:val="00CD27A9"/>
    <w:rsid w:val="00CD2B3B"/>
    <w:rsid w:val="00CD2C0C"/>
    <w:rsid w:val="00CD3004"/>
    <w:rsid w:val="00CD3279"/>
    <w:rsid w:val="00CD3360"/>
    <w:rsid w:val="00CD35AB"/>
    <w:rsid w:val="00CD3B0C"/>
    <w:rsid w:val="00CD403E"/>
    <w:rsid w:val="00CD4244"/>
    <w:rsid w:val="00CD4441"/>
    <w:rsid w:val="00CD469F"/>
    <w:rsid w:val="00CD47AA"/>
    <w:rsid w:val="00CD49D1"/>
    <w:rsid w:val="00CD4B6D"/>
    <w:rsid w:val="00CD514F"/>
    <w:rsid w:val="00CD5499"/>
    <w:rsid w:val="00CD5ACB"/>
    <w:rsid w:val="00CD5C12"/>
    <w:rsid w:val="00CD5F89"/>
    <w:rsid w:val="00CD63F0"/>
    <w:rsid w:val="00CD6E97"/>
    <w:rsid w:val="00CD6F02"/>
    <w:rsid w:val="00CD70F3"/>
    <w:rsid w:val="00CD716A"/>
    <w:rsid w:val="00CD740E"/>
    <w:rsid w:val="00CD7801"/>
    <w:rsid w:val="00CD7F0C"/>
    <w:rsid w:val="00CE00B7"/>
    <w:rsid w:val="00CE0923"/>
    <w:rsid w:val="00CE0934"/>
    <w:rsid w:val="00CE10B2"/>
    <w:rsid w:val="00CE191D"/>
    <w:rsid w:val="00CE1983"/>
    <w:rsid w:val="00CE1B03"/>
    <w:rsid w:val="00CE1B4F"/>
    <w:rsid w:val="00CE1D89"/>
    <w:rsid w:val="00CE209B"/>
    <w:rsid w:val="00CE2166"/>
    <w:rsid w:val="00CE278A"/>
    <w:rsid w:val="00CE3382"/>
    <w:rsid w:val="00CE3ABD"/>
    <w:rsid w:val="00CE4419"/>
    <w:rsid w:val="00CE467F"/>
    <w:rsid w:val="00CE49A5"/>
    <w:rsid w:val="00CE4D06"/>
    <w:rsid w:val="00CE4E6F"/>
    <w:rsid w:val="00CE5037"/>
    <w:rsid w:val="00CE5798"/>
    <w:rsid w:val="00CE7087"/>
    <w:rsid w:val="00CE72BE"/>
    <w:rsid w:val="00CE73DF"/>
    <w:rsid w:val="00CE740C"/>
    <w:rsid w:val="00CE75D6"/>
    <w:rsid w:val="00CE7847"/>
    <w:rsid w:val="00CE797E"/>
    <w:rsid w:val="00CE7BC3"/>
    <w:rsid w:val="00CE7C02"/>
    <w:rsid w:val="00CF0045"/>
    <w:rsid w:val="00CF07DE"/>
    <w:rsid w:val="00CF0D9F"/>
    <w:rsid w:val="00CF0FD7"/>
    <w:rsid w:val="00CF1097"/>
    <w:rsid w:val="00CF1CB9"/>
    <w:rsid w:val="00CF2DD4"/>
    <w:rsid w:val="00CF2E28"/>
    <w:rsid w:val="00CF340A"/>
    <w:rsid w:val="00CF3563"/>
    <w:rsid w:val="00CF364F"/>
    <w:rsid w:val="00CF3F19"/>
    <w:rsid w:val="00CF3F8A"/>
    <w:rsid w:val="00CF4782"/>
    <w:rsid w:val="00CF4E66"/>
    <w:rsid w:val="00CF5260"/>
    <w:rsid w:val="00CF5C12"/>
    <w:rsid w:val="00CF5E7C"/>
    <w:rsid w:val="00CF600B"/>
    <w:rsid w:val="00CF6013"/>
    <w:rsid w:val="00CF6907"/>
    <w:rsid w:val="00CF6CB8"/>
    <w:rsid w:val="00CF6DB9"/>
    <w:rsid w:val="00CF7120"/>
    <w:rsid w:val="00CF712D"/>
    <w:rsid w:val="00CF7891"/>
    <w:rsid w:val="00D0015F"/>
    <w:rsid w:val="00D00212"/>
    <w:rsid w:val="00D00401"/>
    <w:rsid w:val="00D005E3"/>
    <w:rsid w:val="00D007E6"/>
    <w:rsid w:val="00D007F6"/>
    <w:rsid w:val="00D00DD4"/>
    <w:rsid w:val="00D014B6"/>
    <w:rsid w:val="00D01638"/>
    <w:rsid w:val="00D016C8"/>
    <w:rsid w:val="00D01F4F"/>
    <w:rsid w:val="00D02293"/>
    <w:rsid w:val="00D02376"/>
    <w:rsid w:val="00D025A4"/>
    <w:rsid w:val="00D03198"/>
    <w:rsid w:val="00D03270"/>
    <w:rsid w:val="00D03608"/>
    <w:rsid w:val="00D03640"/>
    <w:rsid w:val="00D03E64"/>
    <w:rsid w:val="00D04844"/>
    <w:rsid w:val="00D04B86"/>
    <w:rsid w:val="00D04F7A"/>
    <w:rsid w:val="00D05433"/>
    <w:rsid w:val="00D05505"/>
    <w:rsid w:val="00D0576E"/>
    <w:rsid w:val="00D057CF"/>
    <w:rsid w:val="00D05AE1"/>
    <w:rsid w:val="00D063FD"/>
    <w:rsid w:val="00D0671A"/>
    <w:rsid w:val="00D07117"/>
    <w:rsid w:val="00D07569"/>
    <w:rsid w:val="00D07579"/>
    <w:rsid w:val="00D10053"/>
    <w:rsid w:val="00D10B6D"/>
    <w:rsid w:val="00D10BCD"/>
    <w:rsid w:val="00D10D35"/>
    <w:rsid w:val="00D10E40"/>
    <w:rsid w:val="00D112BB"/>
    <w:rsid w:val="00D1164A"/>
    <w:rsid w:val="00D11855"/>
    <w:rsid w:val="00D11B66"/>
    <w:rsid w:val="00D11C88"/>
    <w:rsid w:val="00D11F88"/>
    <w:rsid w:val="00D12853"/>
    <w:rsid w:val="00D12E12"/>
    <w:rsid w:val="00D13642"/>
    <w:rsid w:val="00D13B11"/>
    <w:rsid w:val="00D13C79"/>
    <w:rsid w:val="00D13EED"/>
    <w:rsid w:val="00D14238"/>
    <w:rsid w:val="00D14330"/>
    <w:rsid w:val="00D1459D"/>
    <w:rsid w:val="00D15475"/>
    <w:rsid w:val="00D15F63"/>
    <w:rsid w:val="00D160C5"/>
    <w:rsid w:val="00D16112"/>
    <w:rsid w:val="00D16306"/>
    <w:rsid w:val="00D163B5"/>
    <w:rsid w:val="00D16932"/>
    <w:rsid w:val="00D17106"/>
    <w:rsid w:val="00D17607"/>
    <w:rsid w:val="00D17D0F"/>
    <w:rsid w:val="00D201A7"/>
    <w:rsid w:val="00D2047E"/>
    <w:rsid w:val="00D20ED1"/>
    <w:rsid w:val="00D212BE"/>
    <w:rsid w:val="00D221BF"/>
    <w:rsid w:val="00D22292"/>
    <w:rsid w:val="00D22AAC"/>
    <w:rsid w:val="00D23F90"/>
    <w:rsid w:val="00D24607"/>
    <w:rsid w:val="00D24A2F"/>
    <w:rsid w:val="00D24C0A"/>
    <w:rsid w:val="00D24E48"/>
    <w:rsid w:val="00D258D2"/>
    <w:rsid w:val="00D25ACE"/>
    <w:rsid w:val="00D25CEC"/>
    <w:rsid w:val="00D266DD"/>
    <w:rsid w:val="00D266F8"/>
    <w:rsid w:val="00D2716D"/>
    <w:rsid w:val="00D27199"/>
    <w:rsid w:val="00D27A6E"/>
    <w:rsid w:val="00D27ABA"/>
    <w:rsid w:val="00D27F4F"/>
    <w:rsid w:val="00D306DA"/>
    <w:rsid w:val="00D30F85"/>
    <w:rsid w:val="00D313CA"/>
    <w:rsid w:val="00D317A1"/>
    <w:rsid w:val="00D31BAB"/>
    <w:rsid w:val="00D31E66"/>
    <w:rsid w:val="00D322EA"/>
    <w:rsid w:val="00D3277E"/>
    <w:rsid w:val="00D327EA"/>
    <w:rsid w:val="00D32C98"/>
    <w:rsid w:val="00D32EF3"/>
    <w:rsid w:val="00D33372"/>
    <w:rsid w:val="00D33D7D"/>
    <w:rsid w:val="00D341B0"/>
    <w:rsid w:val="00D341B2"/>
    <w:rsid w:val="00D34413"/>
    <w:rsid w:val="00D349D7"/>
    <w:rsid w:val="00D34CC1"/>
    <w:rsid w:val="00D35909"/>
    <w:rsid w:val="00D3646E"/>
    <w:rsid w:val="00D36540"/>
    <w:rsid w:val="00D40372"/>
    <w:rsid w:val="00D409D9"/>
    <w:rsid w:val="00D40B11"/>
    <w:rsid w:val="00D40C55"/>
    <w:rsid w:val="00D40C90"/>
    <w:rsid w:val="00D40E3C"/>
    <w:rsid w:val="00D411FF"/>
    <w:rsid w:val="00D4130F"/>
    <w:rsid w:val="00D4137B"/>
    <w:rsid w:val="00D4153F"/>
    <w:rsid w:val="00D41792"/>
    <w:rsid w:val="00D41AEF"/>
    <w:rsid w:val="00D41F4C"/>
    <w:rsid w:val="00D42A2C"/>
    <w:rsid w:val="00D432B4"/>
    <w:rsid w:val="00D43B4C"/>
    <w:rsid w:val="00D43CE3"/>
    <w:rsid w:val="00D43D80"/>
    <w:rsid w:val="00D44275"/>
    <w:rsid w:val="00D4484D"/>
    <w:rsid w:val="00D44F2D"/>
    <w:rsid w:val="00D455E3"/>
    <w:rsid w:val="00D460B4"/>
    <w:rsid w:val="00D46211"/>
    <w:rsid w:val="00D462DD"/>
    <w:rsid w:val="00D46478"/>
    <w:rsid w:val="00D46619"/>
    <w:rsid w:val="00D4676F"/>
    <w:rsid w:val="00D46889"/>
    <w:rsid w:val="00D47061"/>
    <w:rsid w:val="00D473A9"/>
    <w:rsid w:val="00D4769D"/>
    <w:rsid w:val="00D476EA"/>
    <w:rsid w:val="00D47BCF"/>
    <w:rsid w:val="00D50145"/>
    <w:rsid w:val="00D5036C"/>
    <w:rsid w:val="00D5058B"/>
    <w:rsid w:val="00D50A84"/>
    <w:rsid w:val="00D5130C"/>
    <w:rsid w:val="00D513AB"/>
    <w:rsid w:val="00D513FA"/>
    <w:rsid w:val="00D51418"/>
    <w:rsid w:val="00D51433"/>
    <w:rsid w:val="00D51BE3"/>
    <w:rsid w:val="00D51CD0"/>
    <w:rsid w:val="00D52510"/>
    <w:rsid w:val="00D533C7"/>
    <w:rsid w:val="00D53A16"/>
    <w:rsid w:val="00D54047"/>
    <w:rsid w:val="00D541BE"/>
    <w:rsid w:val="00D54D74"/>
    <w:rsid w:val="00D552A7"/>
    <w:rsid w:val="00D55672"/>
    <w:rsid w:val="00D55985"/>
    <w:rsid w:val="00D56669"/>
    <w:rsid w:val="00D56728"/>
    <w:rsid w:val="00D56A89"/>
    <w:rsid w:val="00D5731E"/>
    <w:rsid w:val="00D57867"/>
    <w:rsid w:val="00D5788F"/>
    <w:rsid w:val="00D57B51"/>
    <w:rsid w:val="00D57EBA"/>
    <w:rsid w:val="00D605E9"/>
    <w:rsid w:val="00D60BFD"/>
    <w:rsid w:val="00D60C0F"/>
    <w:rsid w:val="00D610D8"/>
    <w:rsid w:val="00D610EF"/>
    <w:rsid w:val="00D61A32"/>
    <w:rsid w:val="00D61B14"/>
    <w:rsid w:val="00D61F86"/>
    <w:rsid w:val="00D62748"/>
    <w:rsid w:val="00D62BEF"/>
    <w:rsid w:val="00D62EE3"/>
    <w:rsid w:val="00D640B1"/>
    <w:rsid w:val="00D64138"/>
    <w:rsid w:val="00D648F8"/>
    <w:rsid w:val="00D64927"/>
    <w:rsid w:val="00D64E8A"/>
    <w:rsid w:val="00D64F63"/>
    <w:rsid w:val="00D6513A"/>
    <w:rsid w:val="00D652BF"/>
    <w:rsid w:val="00D657C2"/>
    <w:rsid w:val="00D66374"/>
    <w:rsid w:val="00D664BF"/>
    <w:rsid w:val="00D66570"/>
    <w:rsid w:val="00D665FB"/>
    <w:rsid w:val="00D6677C"/>
    <w:rsid w:val="00D66835"/>
    <w:rsid w:val="00D66974"/>
    <w:rsid w:val="00D66B56"/>
    <w:rsid w:val="00D6703D"/>
    <w:rsid w:val="00D67178"/>
    <w:rsid w:val="00D67E5B"/>
    <w:rsid w:val="00D703D2"/>
    <w:rsid w:val="00D71C3B"/>
    <w:rsid w:val="00D71D89"/>
    <w:rsid w:val="00D724E0"/>
    <w:rsid w:val="00D726D2"/>
    <w:rsid w:val="00D729D4"/>
    <w:rsid w:val="00D72A04"/>
    <w:rsid w:val="00D72D29"/>
    <w:rsid w:val="00D7301C"/>
    <w:rsid w:val="00D73703"/>
    <w:rsid w:val="00D737EC"/>
    <w:rsid w:val="00D73C3C"/>
    <w:rsid w:val="00D73DCE"/>
    <w:rsid w:val="00D744E4"/>
    <w:rsid w:val="00D74586"/>
    <w:rsid w:val="00D745E7"/>
    <w:rsid w:val="00D74B00"/>
    <w:rsid w:val="00D754AB"/>
    <w:rsid w:val="00D758BC"/>
    <w:rsid w:val="00D760E4"/>
    <w:rsid w:val="00D76443"/>
    <w:rsid w:val="00D76AC5"/>
    <w:rsid w:val="00D76DE1"/>
    <w:rsid w:val="00D7705E"/>
    <w:rsid w:val="00D77086"/>
    <w:rsid w:val="00D77928"/>
    <w:rsid w:val="00D77A77"/>
    <w:rsid w:val="00D77DCB"/>
    <w:rsid w:val="00D8004E"/>
    <w:rsid w:val="00D80A28"/>
    <w:rsid w:val="00D80B5E"/>
    <w:rsid w:val="00D815DC"/>
    <w:rsid w:val="00D818BC"/>
    <w:rsid w:val="00D82259"/>
    <w:rsid w:val="00D8242F"/>
    <w:rsid w:val="00D825DD"/>
    <w:rsid w:val="00D82CAC"/>
    <w:rsid w:val="00D82EED"/>
    <w:rsid w:val="00D8311E"/>
    <w:rsid w:val="00D83443"/>
    <w:rsid w:val="00D8396C"/>
    <w:rsid w:val="00D83CCB"/>
    <w:rsid w:val="00D83E6D"/>
    <w:rsid w:val="00D840FD"/>
    <w:rsid w:val="00D84149"/>
    <w:rsid w:val="00D84239"/>
    <w:rsid w:val="00D84279"/>
    <w:rsid w:val="00D842ED"/>
    <w:rsid w:val="00D84D2D"/>
    <w:rsid w:val="00D84E0D"/>
    <w:rsid w:val="00D84F8E"/>
    <w:rsid w:val="00D858F2"/>
    <w:rsid w:val="00D85C50"/>
    <w:rsid w:val="00D85DDB"/>
    <w:rsid w:val="00D85E07"/>
    <w:rsid w:val="00D8626E"/>
    <w:rsid w:val="00D869D1"/>
    <w:rsid w:val="00D86E7F"/>
    <w:rsid w:val="00D8700C"/>
    <w:rsid w:val="00D873C6"/>
    <w:rsid w:val="00D8776E"/>
    <w:rsid w:val="00D87964"/>
    <w:rsid w:val="00D87B3C"/>
    <w:rsid w:val="00D87D88"/>
    <w:rsid w:val="00D87E66"/>
    <w:rsid w:val="00D87EB7"/>
    <w:rsid w:val="00D904D8"/>
    <w:rsid w:val="00D906E9"/>
    <w:rsid w:val="00D90B55"/>
    <w:rsid w:val="00D90CA4"/>
    <w:rsid w:val="00D90CB2"/>
    <w:rsid w:val="00D91177"/>
    <w:rsid w:val="00D91804"/>
    <w:rsid w:val="00D92394"/>
    <w:rsid w:val="00D92543"/>
    <w:rsid w:val="00D92573"/>
    <w:rsid w:val="00D92593"/>
    <w:rsid w:val="00D92B9A"/>
    <w:rsid w:val="00D92CCD"/>
    <w:rsid w:val="00D93155"/>
    <w:rsid w:val="00D9362B"/>
    <w:rsid w:val="00D93A08"/>
    <w:rsid w:val="00D93B7F"/>
    <w:rsid w:val="00D93FF0"/>
    <w:rsid w:val="00D947AD"/>
    <w:rsid w:val="00D948F8"/>
    <w:rsid w:val="00D94969"/>
    <w:rsid w:val="00D94FC2"/>
    <w:rsid w:val="00D951DB"/>
    <w:rsid w:val="00D95327"/>
    <w:rsid w:val="00D95ACD"/>
    <w:rsid w:val="00D9633F"/>
    <w:rsid w:val="00D96B91"/>
    <w:rsid w:val="00D971B3"/>
    <w:rsid w:val="00D972C7"/>
    <w:rsid w:val="00D97CC6"/>
    <w:rsid w:val="00D97DFA"/>
    <w:rsid w:val="00DA0636"/>
    <w:rsid w:val="00DA09E5"/>
    <w:rsid w:val="00DA10F5"/>
    <w:rsid w:val="00DA1141"/>
    <w:rsid w:val="00DA13CF"/>
    <w:rsid w:val="00DA19F2"/>
    <w:rsid w:val="00DA1A7B"/>
    <w:rsid w:val="00DA1B3D"/>
    <w:rsid w:val="00DA2B57"/>
    <w:rsid w:val="00DA3063"/>
    <w:rsid w:val="00DA33F9"/>
    <w:rsid w:val="00DA3D05"/>
    <w:rsid w:val="00DA3E27"/>
    <w:rsid w:val="00DA4773"/>
    <w:rsid w:val="00DA4F65"/>
    <w:rsid w:val="00DA5BC4"/>
    <w:rsid w:val="00DA5E62"/>
    <w:rsid w:val="00DA5FEA"/>
    <w:rsid w:val="00DA5FED"/>
    <w:rsid w:val="00DA61E4"/>
    <w:rsid w:val="00DA64CB"/>
    <w:rsid w:val="00DA6709"/>
    <w:rsid w:val="00DA673E"/>
    <w:rsid w:val="00DA72ED"/>
    <w:rsid w:val="00DA7641"/>
    <w:rsid w:val="00DA7C90"/>
    <w:rsid w:val="00DB0364"/>
    <w:rsid w:val="00DB04B1"/>
    <w:rsid w:val="00DB14F5"/>
    <w:rsid w:val="00DB19B2"/>
    <w:rsid w:val="00DB1BEC"/>
    <w:rsid w:val="00DB1C05"/>
    <w:rsid w:val="00DB1FB7"/>
    <w:rsid w:val="00DB23DD"/>
    <w:rsid w:val="00DB27E5"/>
    <w:rsid w:val="00DB2872"/>
    <w:rsid w:val="00DB34C4"/>
    <w:rsid w:val="00DB35AF"/>
    <w:rsid w:val="00DB3D1B"/>
    <w:rsid w:val="00DB492B"/>
    <w:rsid w:val="00DB4C39"/>
    <w:rsid w:val="00DB4E43"/>
    <w:rsid w:val="00DB51E6"/>
    <w:rsid w:val="00DB57F1"/>
    <w:rsid w:val="00DB57FD"/>
    <w:rsid w:val="00DB5822"/>
    <w:rsid w:val="00DB674F"/>
    <w:rsid w:val="00DB67C5"/>
    <w:rsid w:val="00DB71CF"/>
    <w:rsid w:val="00DB7696"/>
    <w:rsid w:val="00DB7E24"/>
    <w:rsid w:val="00DB7FC4"/>
    <w:rsid w:val="00DC06AD"/>
    <w:rsid w:val="00DC0797"/>
    <w:rsid w:val="00DC0AD6"/>
    <w:rsid w:val="00DC0F96"/>
    <w:rsid w:val="00DC1118"/>
    <w:rsid w:val="00DC11E4"/>
    <w:rsid w:val="00DC1329"/>
    <w:rsid w:val="00DC1622"/>
    <w:rsid w:val="00DC17B3"/>
    <w:rsid w:val="00DC17F9"/>
    <w:rsid w:val="00DC1E04"/>
    <w:rsid w:val="00DC1EB0"/>
    <w:rsid w:val="00DC3017"/>
    <w:rsid w:val="00DC33D5"/>
    <w:rsid w:val="00DC3893"/>
    <w:rsid w:val="00DC3FC9"/>
    <w:rsid w:val="00DC4D29"/>
    <w:rsid w:val="00DC4E1C"/>
    <w:rsid w:val="00DC504E"/>
    <w:rsid w:val="00DC5C8A"/>
    <w:rsid w:val="00DC5CB7"/>
    <w:rsid w:val="00DC5E79"/>
    <w:rsid w:val="00DC5FB5"/>
    <w:rsid w:val="00DC5FC0"/>
    <w:rsid w:val="00DC6C57"/>
    <w:rsid w:val="00DC6DA8"/>
    <w:rsid w:val="00DC7278"/>
    <w:rsid w:val="00DC782F"/>
    <w:rsid w:val="00DC796D"/>
    <w:rsid w:val="00DC798F"/>
    <w:rsid w:val="00DC7AF2"/>
    <w:rsid w:val="00DC7C9F"/>
    <w:rsid w:val="00DD0238"/>
    <w:rsid w:val="00DD03D6"/>
    <w:rsid w:val="00DD0ED0"/>
    <w:rsid w:val="00DD15B4"/>
    <w:rsid w:val="00DD15D6"/>
    <w:rsid w:val="00DD18A1"/>
    <w:rsid w:val="00DD1926"/>
    <w:rsid w:val="00DD1B6D"/>
    <w:rsid w:val="00DD1DD9"/>
    <w:rsid w:val="00DD203E"/>
    <w:rsid w:val="00DD245F"/>
    <w:rsid w:val="00DD2AC0"/>
    <w:rsid w:val="00DD2FD2"/>
    <w:rsid w:val="00DD35D3"/>
    <w:rsid w:val="00DD3CE2"/>
    <w:rsid w:val="00DD3D1E"/>
    <w:rsid w:val="00DD4561"/>
    <w:rsid w:val="00DD461F"/>
    <w:rsid w:val="00DD483F"/>
    <w:rsid w:val="00DD4B98"/>
    <w:rsid w:val="00DD5057"/>
    <w:rsid w:val="00DD5151"/>
    <w:rsid w:val="00DD5920"/>
    <w:rsid w:val="00DD59DD"/>
    <w:rsid w:val="00DD5BE2"/>
    <w:rsid w:val="00DD6317"/>
    <w:rsid w:val="00DD672D"/>
    <w:rsid w:val="00DD71E5"/>
    <w:rsid w:val="00DD7284"/>
    <w:rsid w:val="00DD7D83"/>
    <w:rsid w:val="00DE03FF"/>
    <w:rsid w:val="00DE0418"/>
    <w:rsid w:val="00DE04E2"/>
    <w:rsid w:val="00DE070B"/>
    <w:rsid w:val="00DE07EF"/>
    <w:rsid w:val="00DE09B5"/>
    <w:rsid w:val="00DE1488"/>
    <w:rsid w:val="00DE1F2A"/>
    <w:rsid w:val="00DE2050"/>
    <w:rsid w:val="00DE2083"/>
    <w:rsid w:val="00DE2926"/>
    <w:rsid w:val="00DE3762"/>
    <w:rsid w:val="00DE42BD"/>
    <w:rsid w:val="00DE4500"/>
    <w:rsid w:val="00DE4A5E"/>
    <w:rsid w:val="00DE51B3"/>
    <w:rsid w:val="00DE5476"/>
    <w:rsid w:val="00DE5DBE"/>
    <w:rsid w:val="00DE645B"/>
    <w:rsid w:val="00DE6CB1"/>
    <w:rsid w:val="00DE6F15"/>
    <w:rsid w:val="00DE7270"/>
    <w:rsid w:val="00DE76B4"/>
    <w:rsid w:val="00DE7768"/>
    <w:rsid w:val="00DE7A32"/>
    <w:rsid w:val="00DE7C2B"/>
    <w:rsid w:val="00DE7D8D"/>
    <w:rsid w:val="00DF0516"/>
    <w:rsid w:val="00DF054D"/>
    <w:rsid w:val="00DF05DC"/>
    <w:rsid w:val="00DF06DF"/>
    <w:rsid w:val="00DF090E"/>
    <w:rsid w:val="00DF091A"/>
    <w:rsid w:val="00DF0A36"/>
    <w:rsid w:val="00DF0BBC"/>
    <w:rsid w:val="00DF0FD7"/>
    <w:rsid w:val="00DF109E"/>
    <w:rsid w:val="00DF18D4"/>
    <w:rsid w:val="00DF1DC5"/>
    <w:rsid w:val="00DF1EAD"/>
    <w:rsid w:val="00DF1FD3"/>
    <w:rsid w:val="00DF2C4B"/>
    <w:rsid w:val="00DF37C1"/>
    <w:rsid w:val="00DF3DFA"/>
    <w:rsid w:val="00DF4190"/>
    <w:rsid w:val="00DF44B8"/>
    <w:rsid w:val="00DF581E"/>
    <w:rsid w:val="00DF6E6A"/>
    <w:rsid w:val="00DF6F70"/>
    <w:rsid w:val="00DF72D6"/>
    <w:rsid w:val="00DF77C1"/>
    <w:rsid w:val="00DF7F94"/>
    <w:rsid w:val="00E00AD9"/>
    <w:rsid w:val="00E00C54"/>
    <w:rsid w:val="00E0132A"/>
    <w:rsid w:val="00E0173C"/>
    <w:rsid w:val="00E01B57"/>
    <w:rsid w:val="00E01EFF"/>
    <w:rsid w:val="00E0238B"/>
    <w:rsid w:val="00E02BB7"/>
    <w:rsid w:val="00E030A9"/>
    <w:rsid w:val="00E038E0"/>
    <w:rsid w:val="00E03C18"/>
    <w:rsid w:val="00E0444E"/>
    <w:rsid w:val="00E04C74"/>
    <w:rsid w:val="00E05204"/>
    <w:rsid w:val="00E06187"/>
    <w:rsid w:val="00E06C52"/>
    <w:rsid w:val="00E071DF"/>
    <w:rsid w:val="00E1047F"/>
    <w:rsid w:val="00E10A1B"/>
    <w:rsid w:val="00E10A86"/>
    <w:rsid w:val="00E110F5"/>
    <w:rsid w:val="00E1125C"/>
    <w:rsid w:val="00E116EA"/>
    <w:rsid w:val="00E12D64"/>
    <w:rsid w:val="00E12F2C"/>
    <w:rsid w:val="00E12F7C"/>
    <w:rsid w:val="00E13039"/>
    <w:rsid w:val="00E1354D"/>
    <w:rsid w:val="00E14026"/>
    <w:rsid w:val="00E14219"/>
    <w:rsid w:val="00E14518"/>
    <w:rsid w:val="00E14817"/>
    <w:rsid w:val="00E15A25"/>
    <w:rsid w:val="00E15D33"/>
    <w:rsid w:val="00E1695D"/>
    <w:rsid w:val="00E16C1C"/>
    <w:rsid w:val="00E16CA1"/>
    <w:rsid w:val="00E16DDB"/>
    <w:rsid w:val="00E17091"/>
    <w:rsid w:val="00E172A6"/>
    <w:rsid w:val="00E174BC"/>
    <w:rsid w:val="00E177E8"/>
    <w:rsid w:val="00E1799C"/>
    <w:rsid w:val="00E2008E"/>
    <w:rsid w:val="00E20B8A"/>
    <w:rsid w:val="00E20D18"/>
    <w:rsid w:val="00E20FA4"/>
    <w:rsid w:val="00E233CB"/>
    <w:rsid w:val="00E23949"/>
    <w:rsid w:val="00E243F6"/>
    <w:rsid w:val="00E2523D"/>
    <w:rsid w:val="00E2560B"/>
    <w:rsid w:val="00E2575B"/>
    <w:rsid w:val="00E25BC8"/>
    <w:rsid w:val="00E261F0"/>
    <w:rsid w:val="00E2634A"/>
    <w:rsid w:val="00E264EB"/>
    <w:rsid w:val="00E26578"/>
    <w:rsid w:val="00E26B8B"/>
    <w:rsid w:val="00E26C7F"/>
    <w:rsid w:val="00E26D76"/>
    <w:rsid w:val="00E27C16"/>
    <w:rsid w:val="00E30C8E"/>
    <w:rsid w:val="00E31449"/>
    <w:rsid w:val="00E31581"/>
    <w:rsid w:val="00E32030"/>
    <w:rsid w:val="00E32AEC"/>
    <w:rsid w:val="00E33726"/>
    <w:rsid w:val="00E33867"/>
    <w:rsid w:val="00E338C6"/>
    <w:rsid w:val="00E33C33"/>
    <w:rsid w:val="00E33F0F"/>
    <w:rsid w:val="00E344D6"/>
    <w:rsid w:val="00E34E75"/>
    <w:rsid w:val="00E35582"/>
    <w:rsid w:val="00E35826"/>
    <w:rsid w:val="00E358AE"/>
    <w:rsid w:val="00E35AB4"/>
    <w:rsid w:val="00E364CF"/>
    <w:rsid w:val="00E36635"/>
    <w:rsid w:val="00E367EE"/>
    <w:rsid w:val="00E368ED"/>
    <w:rsid w:val="00E3690B"/>
    <w:rsid w:val="00E36966"/>
    <w:rsid w:val="00E36A6F"/>
    <w:rsid w:val="00E371C5"/>
    <w:rsid w:val="00E373C4"/>
    <w:rsid w:val="00E37798"/>
    <w:rsid w:val="00E3798E"/>
    <w:rsid w:val="00E37A13"/>
    <w:rsid w:val="00E37EA6"/>
    <w:rsid w:val="00E403C3"/>
    <w:rsid w:val="00E40CB3"/>
    <w:rsid w:val="00E40D80"/>
    <w:rsid w:val="00E425A5"/>
    <w:rsid w:val="00E42B51"/>
    <w:rsid w:val="00E42D8A"/>
    <w:rsid w:val="00E4343A"/>
    <w:rsid w:val="00E4376B"/>
    <w:rsid w:val="00E43D3F"/>
    <w:rsid w:val="00E441C8"/>
    <w:rsid w:val="00E4450B"/>
    <w:rsid w:val="00E44B03"/>
    <w:rsid w:val="00E44B99"/>
    <w:rsid w:val="00E44D02"/>
    <w:rsid w:val="00E45208"/>
    <w:rsid w:val="00E4526F"/>
    <w:rsid w:val="00E4583F"/>
    <w:rsid w:val="00E45AA8"/>
    <w:rsid w:val="00E4601A"/>
    <w:rsid w:val="00E46DBB"/>
    <w:rsid w:val="00E46FFA"/>
    <w:rsid w:val="00E47EAF"/>
    <w:rsid w:val="00E5051F"/>
    <w:rsid w:val="00E50DDB"/>
    <w:rsid w:val="00E51343"/>
    <w:rsid w:val="00E517BE"/>
    <w:rsid w:val="00E51AF8"/>
    <w:rsid w:val="00E531FA"/>
    <w:rsid w:val="00E533A5"/>
    <w:rsid w:val="00E539B8"/>
    <w:rsid w:val="00E53A52"/>
    <w:rsid w:val="00E53DC1"/>
    <w:rsid w:val="00E5417F"/>
    <w:rsid w:val="00E541AE"/>
    <w:rsid w:val="00E54248"/>
    <w:rsid w:val="00E54745"/>
    <w:rsid w:val="00E54C55"/>
    <w:rsid w:val="00E54D85"/>
    <w:rsid w:val="00E54FAD"/>
    <w:rsid w:val="00E552B7"/>
    <w:rsid w:val="00E553CE"/>
    <w:rsid w:val="00E55E47"/>
    <w:rsid w:val="00E55FCD"/>
    <w:rsid w:val="00E5642D"/>
    <w:rsid w:val="00E56ACB"/>
    <w:rsid w:val="00E57098"/>
    <w:rsid w:val="00E57601"/>
    <w:rsid w:val="00E577C5"/>
    <w:rsid w:val="00E57900"/>
    <w:rsid w:val="00E57F5E"/>
    <w:rsid w:val="00E57F68"/>
    <w:rsid w:val="00E6071F"/>
    <w:rsid w:val="00E607EE"/>
    <w:rsid w:val="00E60BC8"/>
    <w:rsid w:val="00E60D42"/>
    <w:rsid w:val="00E61298"/>
    <w:rsid w:val="00E61605"/>
    <w:rsid w:val="00E616FB"/>
    <w:rsid w:val="00E62194"/>
    <w:rsid w:val="00E621D9"/>
    <w:rsid w:val="00E6241B"/>
    <w:rsid w:val="00E6242C"/>
    <w:rsid w:val="00E626D2"/>
    <w:rsid w:val="00E62AE7"/>
    <w:rsid w:val="00E632C8"/>
    <w:rsid w:val="00E633E6"/>
    <w:rsid w:val="00E63D48"/>
    <w:rsid w:val="00E63F02"/>
    <w:rsid w:val="00E645AB"/>
    <w:rsid w:val="00E65462"/>
    <w:rsid w:val="00E65D8F"/>
    <w:rsid w:val="00E65E2B"/>
    <w:rsid w:val="00E6640A"/>
    <w:rsid w:val="00E66730"/>
    <w:rsid w:val="00E66BD1"/>
    <w:rsid w:val="00E66FC6"/>
    <w:rsid w:val="00E67065"/>
    <w:rsid w:val="00E67A78"/>
    <w:rsid w:val="00E70092"/>
    <w:rsid w:val="00E700DB"/>
    <w:rsid w:val="00E70151"/>
    <w:rsid w:val="00E70208"/>
    <w:rsid w:val="00E70286"/>
    <w:rsid w:val="00E70407"/>
    <w:rsid w:val="00E70507"/>
    <w:rsid w:val="00E70BE6"/>
    <w:rsid w:val="00E7100A"/>
    <w:rsid w:val="00E721C2"/>
    <w:rsid w:val="00E7243C"/>
    <w:rsid w:val="00E724E5"/>
    <w:rsid w:val="00E724EA"/>
    <w:rsid w:val="00E7273F"/>
    <w:rsid w:val="00E7283E"/>
    <w:rsid w:val="00E72E1D"/>
    <w:rsid w:val="00E73324"/>
    <w:rsid w:val="00E737C9"/>
    <w:rsid w:val="00E7386F"/>
    <w:rsid w:val="00E73963"/>
    <w:rsid w:val="00E73EDC"/>
    <w:rsid w:val="00E74793"/>
    <w:rsid w:val="00E74C93"/>
    <w:rsid w:val="00E74EEE"/>
    <w:rsid w:val="00E7505E"/>
    <w:rsid w:val="00E75839"/>
    <w:rsid w:val="00E75E13"/>
    <w:rsid w:val="00E75EE4"/>
    <w:rsid w:val="00E75F00"/>
    <w:rsid w:val="00E75FFC"/>
    <w:rsid w:val="00E7602D"/>
    <w:rsid w:val="00E76173"/>
    <w:rsid w:val="00E76454"/>
    <w:rsid w:val="00E76960"/>
    <w:rsid w:val="00E770E3"/>
    <w:rsid w:val="00E779F4"/>
    <w:rsid w:val="00E80161"/>
    <w:rsid w:val="00E80764"/>
    <w:rsid w:val="00E80A07"/>
    <w:rsid w:val="00E80A43"/>
    <w:rsid w:val="00E81A22"/>
    <w:rsid w:val="00E81A57"/>
    <w:rsid w:val="00E81B2F"/>
    <w:rsid w:val="00E820C4"/>
    <w:rsid w:val="00E82582"/>
    <w:rsid w:val="00E828E6"/>
    <w:rsid w:val="00E82CFD"/>
    <w:rsid w:val="00E834E1"/>
    <w:rsid w:val="00E835BB"/>
    <w:rsid w:val="00E83CD0"/>
    <w:rsid w:val="00E84471"/>
    <w:rsid w:val="00E8474F"/>
    <w:rsid w:val="00E847FE"/>
    <w:rsid w:val="00E8497F"/>
    <w:rsid w:val="00E84AE6"/>
    <w:rsid w:val="00E85377"/>
    <w:rsid w:val="00E858DB"/>
    <w:rsid w:val="00E862EB"/>
    <w:rsid w:val="00E8652F"/>
    <w:rsid w:val="00E86984"/>
    <w:rsid w:val="00E86C8F"/>
    <w:rsid w:val="00E87440"/>
    <w:rsid w:val="00E8784E"/>
    <w:rsid w:val="00E87894"/>
    <w:rsid w:val="00E87BCC"/>
    <w:rsid w:val="00E90462"/>
    <w:rsid w:val="00E914CF"/>
    <w:rsid w:val="00E91DED"/>
    <w:rsid w:val="00E92157"/>
    <w:rsid w:val="00E92600"/>
    <w:rsid w:val="00E9354A"/>
    <w:rsid w:val="00E93638"/>
    <w:rsid w:val="00E93F2B"/>
    <w:rsid w:val="00E94030"/>
    <w:rsid w:val="00E94DF3"/>
    <w:rsid w:val="00E94FD3"/>
    <w:rsid w:val="00E95245"/>
    <w:rsid w:val="00E953A5"/>
    <w:rsid w:val="00E95EB8"/>
    <w:rsid w:val="00E9605E"/>
    <w:rsid w:val="00E9662A"/>
    <w:rsid w:val="00E96646"/>
    <w:rsid w:val="00E96869"/>
    <w:rsid w:val="00E968AC"/>
    <w:rsid w:val="00E96F77"/>
    <w:rsid w:val="00E976BF"/>
    <w:rsid w:val="00E9771A"/>
    <w:rsid w:val="00E9790A"/>
    <w:rsid w:val="00EA065F"/>
    <w:rsid w:val="00EA115A"/>
    <w:rsid w:val="00EA14CC"/>
    <w:rsid w:val="00EA2306"/>
    <w:rsid w:val="00EA2CE4"/>
    <w:rsid w:val="00EA35F1"/>
    <w:rsid w:val="00EA3B4E"/>
    <w:rsid w:val="00EA3C39"/>
    <w:rsid w:val="00EA3E2F"/>
    <w:rsid w:val="00EA4119"/>
    <w:rsid w:val="00EA42C1"/>
    <w:rsid w:val="00EA4A4D"/>
    <w:rsid w:val="00EA4CAB"/>
    <w:rsid w:val="00EA50B1"/>
    <w:rsid w:val="00EA5157"/>
    <w:rsid w:val="00EA5443"/>
    <w:rsid w:val="00EA5966"/>
    <w:rsid w:val="00EA6174"/>
    <w:rsid w:val="00EA633D"/>
    <w:rsid w:val="00EA64AF"/>
    <w:rsid w:val="00EA68D2"/>
    <w:rsid w:val="00EA6BBE"/>
    <w:rsid w:val="00EA7713"/>
    <w:rsid w:val="00EA78DD"/>
    <w:rsid w:val="00EA7E23"/>
    <w:rsid w:val="00EB017D"/>
    <w:rsid w:val="00EB07CD"/>
    <w:rsid w:val="00EB0D1C"/>
    <w:rsid w:val="00EB19B2"/>
    <w:rsid w:val="00EB1A6E"/>
    <w:rsid w:val="00EB1BB0"/>
    <w:rsid w:val="00EB1D50"/>
    <w:rsid w:val="00EB1DA3"/>
    <w:rsid w:val="00EB1DDA"/>
    <w:rsid w:val="00EB2BF0"/>
    <w:rsid w:val="00EB2C3A"/>
    <w:rsid w:val="00EB3384"/>
    <w:rsid w:val="00EB34AF"/>
    <w:rsid w:val="00EB3A5C"/>
    <w:rsid w:val="00EB4145"/>
    <w:rsid w:val="00EB4C7D"/>
    <w:rsid w:val="00EB5516"/>
    <w:rsid w:val="00EB59FF"/>
    <w:rsid w:val="00EB61E1"/>
    <w:rsid w:val="00EB6682"/>
    <w:rsid w:val="00EB6FBF"/>
    <w:rsid w:val="00EB7681"/>
    <w:rsid w:val="00EB7B79"/>
    <w:rsid w:val="00EB7BF9"/>
    <w:rsid w:val="00EB7EE2"/>
    <w:rsid w:val="00EC015A"/>
    <w:rsid w:val="00EC08C8"/>
    <w:rsid w:val="00EC22A3"/>
    <w:rsid w:val="00EC24C3"/>
    <w:rsid w:val="00EC25D8"/>
    <w:rsid w:val="00EC2836"/>
    <w:rsid w:val="00EC286E"/>
    <w:rsid w:val="00EC28EA"/>
    <w:rsid w:val="00EC2ECC"/>
    <w:rsid w:val="00EC34E2"/>
    <w:rsid w:val="00EC35DF"/>
    <w:rsid w:val="00EC3AC7"/>
    <w:rsid w:val="00EC3E7E"/>
    <w:rsid w:val="00EC3F64"/>
    <w:rsid w:val="00EC4569"/>
    <w:rsid w:val="00EC461C"/>
    <w:rsid w:val="00EC4CB6"/>
    <w:rsid w:val="00EC5048"/>
    <w:rsid w:val="00EC5515"/>
    <w:rsid w:val="00EC55F4"/>
    <w:rsid w:val="00EC5BC0"/>
    <w:rsid w:val="00EC5D2B"/>
    <w:rsid w:val="00EC6452"/>
    <w:rsid w:val="00EC682C"/>
    <w:rsid w:val="00EC6CDC"/>
    <w:rsid w:val="00EC7274"/>
    <w:rsid w:val="00EC78F9"/>
    <w:rsid w:val="00EC7D04"/>
    <w:rsid w:val="00EC7EC7"/>
    <w:rsid w:val="00EC7F94"/>
    <w:rsid w:val="00ED0005"/>
    <w:rsid w:val="00ED0463"/>
    <w:rsid w:val="00ED12FD"/>
    <w:rsid w:val="00ED1862"/>
    <w:rsid w:val="00ED1F91"/>
    <w:rsid w:val="00ED23F1"/>
    <w:rsid w:val="00ED2DA8"/>
    <w:rsid w:val="00ED3AAF"/>
    <w:rsid w:val="00ED3FD6"/>
    <w:rsid w:val="00ED42BF"/>
    <w:rsid w:val="00ED4715"/>
    <w:rsid w:val="00ED4C11"/>
    <w:rsid w:val="00ED529E"/>
    <w:rsid w:val="00ED5BA1"/>
    <w:rsid w:val="00ED6193"/>
    <w:rsid w:val="00ED6784"/>
    <w:rsid w:val="00ED6B96"/>
    <w:rsid w:val="00ED6F33"/>
    <w:rsid w:val="00ED7B4B"/>
    <w:rsid w:val="00ED7C58"/>
    <w:rsid w:val="00EE10D3"/>
    <w:rsid w:val="00EE147B"/>
    <w:rsid w:val="00EE19CC"/>
    <w:rsid w:val="00EE1EED"/>
    <w:rsid w:val="00EE2141"/>
    <w:rsid w:val="00EE217F"/>
    <w:rsid w:val="00EE2687"/>
    <w:rsid w:val="00EE35FA"/>
    <w:rsid w:val="00EE38AB"/>
    <w:rsid w:val="00EE4089"/>
    <w:rsid w:val="00EE4143"/>
    <w:rsid w:val="00EE45C7"/>
    <w:rsid w:val="00EE4B99"/>
    <w:rsid w:val="00EE52FA"/>
    <w:rsid w:val="00EE621C"/>
    <w:rsid w:val="00EE6785"/>
    <w:rsid w:val="00EE69DA"/>
    <w:rsid w:val="00EE6B6F"/>
    <w:rsid w:val="00EE70B1"/>
    <w:rsid w:val="00EE7615"/>
    <w:rsid w:val="00EE7864"/>
    <w:rsid w:val="00EE7DE9"/>
    <w:rsid w:val="00EE7F74"/>
    <w:rsid w:val="00EF0251"/>
    <w:rsid w:val="00EF1054"/>
    <w:rsid w:val="00EF1119"/>
    <w:rsid w:val="00EF1257"/>
    <w:rsid w:val="00EF174A"/>
    <w:rsid w:val="00EF1865"/>
    <w:rsid w:val="00EF1ACB"/>
    <w:rsid w:val="00EF1C25"/>
    <w:rsid w:val="00EF1D93"/>
    <w:rsid w:val="00EF1E15"/>
    <w:rsid w:val="00EF1E63"/>
    <w:rsid w:val="00EF1FF7"/>
    <w:rsid w:val="00EF236A"/>
    <w:rsid w:val="00EF2C36"/>
    <w:rsid w:val="00EF306C"/>
    <w:rsid w:val="00EF461D"/>
    <w:rsid w:val="00EF46C5"/>
    <w:rsid w:val="00EF49BE"/>
    <w:rsid w:val="00EF4DE7"/>
    <w:rsid w:val="00EF53C5"/>
    <w:rsid w:val="00EF549A"/>
    <w:rsid w:val="00EF56A5"/>
    <w:rsid w:val="00EF57FD"/>
    <w:rsid w:val="00EF5AF9"/>
    <w:rsid w:val="00EF5DA1"/>
    <w:rsid w:val="00EF5EB8"/>
    <w:rsid w:val="00EF6334"/>
    <w:rsid w:val="00EF67E6"/>
    <w:rsid w:val="00EF6912"/>
    <w:rsid w:val="00EF6F90"/>
    <w:rsid w:val="00EF71CC"/>
    <w:rsid w:val="00EF7878"/>
    <w:rsid w:val="00EF78DD"/>
    <w:rsid w:val="00EF7BF8"/>
    <w:rsid w:val="00EF7EEB"/>
    <w:rsid w:val="00EF7F0D"/>
    <w:rsid w:val="00F0004A"/>
    <w:rsid w:val="00F00287"/>
    <w:rsid w:val="00F008BD"/>
    <w:rsid w:val="00F00901"/>
    <w:rsid w:val="00F02328"/>
    <w:rsid w:val="00F029AB"/>
    <w:rsid w:val="00F02CEC"/>
    <w:rsid w:val="00F033ED"/>
    <w:rsid w:val="00F03D41"/>
    <w:rsid w:val="00F03E84"/>
    <w:rsid w:val="00F041D9"/>
    <w:rsid w:val="00F045C2"/>
    <w:rsid w:val="00F047B7"/>
    <w:rsid w:val="00F058B6"/>
    <w:rsid w:val="00F0594D"/>
    <w:rsid w:val="00F05DAD"/>
    <w:rsid w:val="00F05E33"/>
    <w:rsid w:val="00F061A8"/>
    <w:rsid w:val="00F0631D"/>
    <w:rsid w:val="00F066D4"/>
    <w:rsid w:val="00F0683F"/>
    <w:rsid w:val="00F0702B"/>
    <w:rsid w:val="00F074A1"/>
    <w:rsid w:val="00F0760F"/>
    <w:rsid w:val="00F07CAA"/>
    <w:rsid w:val="00F10183"/>
    <w:rsid w:val="00F1036F"/>
    <w:rsid w:val="00F10771"/>
    <w:rsid w:val="00F1077B"/>
    <w:rsid w:val="00F10951"/>
    <w:rsid w:val="00F10BA3"/>
    <w:rsid w:val="00F10FB9"/>
    <w:rsid w:val="00F11225"/>
    <w:rsid w:val="00F11674"/>
    <w:rsid w:val="00F11A7A"/>
    <w:rsid w:val="00F11C0D"/>
    <w:rsid w:val="00F125B0"/>
    <w:rsid w:val="00F1265E"/>
    <w:rsid w:val="00F127E4"/>
    <w:rsid w:val="00F129E9"/>
    <w:rsid w:val="00F13358"/>
    <w:rsid w:val="00F133D1"/>
    <w:rsid w:val="00F1364E"/>
    <w:rsid w:val="00F13885"/>
    <w:rsid w:val="00F13B14"/>
    <w:rsid w:val="00F13BB4"/>
    <w:rsid w:val="00F13D64"/>
    <w:rsid w:val="00F14278"/>
    <w:rsid w:val="00F147DB"/>
    <w:rsid w:val="00F15621"/>
    <w:rsid w:val="00F15C20"/>
    <w:rsid w:val="00F15F6D"/>
    <w:rsid w:val="00F1631B"/>
    <w:rsid w:val="00F16B2E"/>
    <w:rsid w:val="00F16B93"/>
    <w:rsid w:val="00F16D47"/>
    <w:rsid w:val="00F17915"/>
    <w:rsid w:val="00F1796D"/>
    <w:rsid w:val="00F17A6E"/>
    <w:rsid w:val="00F17D89"/>
    <w:rsid w:val="00F17F9B"/>
    <w:rsid w:val="00F2023D"/>
    <w:rsid w:val="00F20F55"/>
    <w:rsid w:val="00F214CE"/>
    <w:rsid w:val="00F215DA"/>
    <w:rsid w:val="00F21F0F"/>
    <w:rsid w:val="00F225DE"/>
    <w:rsid w:val="00F2284E"/>
    <w:rsid w:val="00F22F82"/>
    <w:rsid w:val="00F22FD1"/>
    <w:rsid w:val="00F23211"/>
    <w:rsid w:val="00F23A4D"/>
    <w:rsid w:val="00F23E17"/>
    <w:rsid w:val="00F2450F"/>
    <w:rsid w:val="00F25809"/>
    <w:rsid w:val="00F2594B"/>
    <w:rsid w:val="00F25EA9"/>
    <w:rsid w:val="00F26018"/>
    <w:rsid w:val="00F2621E"/>
    <w:rsid w:val="00F269A8"/>
    <w:rsid w:val="00F27033"/>
    <w:rsid w:val="00F2707F"/>
    <w:rsid w:val="00F275AE"/>
    <w:rsid w:val="00F306DF"/>
    <w:rsid w:val="00F3094D"/>
    <w:rsid w:val="00F309B6"/>
    <w:rsid w:val="00F30A02"/>
    <w:rsid w:val="00F30A06"/>
    <w:rsid w:val="00F30C19"/>
    <w:rsid w:val="00F30C36"/>
    <w:rsid w:val="00F317C2"/>
    <w:rsid w:val="00F317C6"/>
    <w:rsid w:val="00F31EB6"/>
    <w:rsid w:val="00F32401"/>
    <w:rsid w:val="00F32ACA"/>
    <w:rsid w:val="00F32E0D"/>
    <w:rsid w:val="00F32F10"/>
    <w:rsid w:val="00F3305E"/>
    <w:rsid w:val="00F335B0"/>
    <w:rsid w:val="00F33668"/>
    <w:rsid w:val="00F338ED"/>
    <w:rsid w:val="00F33AF8"/>
    <w:rsid w:val="00F33C9C"/>
    <w:rsid w:val="00F34250"/>
    <w:rsid w:val="00F342AD"/>
    <w:rsid w:val="00F34463"/>
    <w:rsid w:val="00F34608"/>
    <w:rsid w:val="00F34E88"/>
    <w:rsid w:val="00F34FC1"/>
    <w:rsid w:val="00F35B99"/>
    <w:rsid w:val="00F35DAA"/>
    <w:rsid w:val="00F36180"/>
    <w:rsid w:val="00F365C5"/>
    <w:rsid w:val="00F36BDE"/>
    <w:rsid w:val="00F36E1C"/>
    <w:rsid w:val="00F37516"/>
    <w:rsid w:val="00F37839"/>
    <w:rsid w:val="00F40A9D"/>
    <w:rsid w:val="00F415E6"/>
    <w:rsid w:val="00F41672"/>
    <w:rsid w:val="00F41C05"/>
    <w:rsid w:val="00F4204A"/>
    <w:rsid w:val="00F42F78"/>
    <w:rsid w:val="00F430AE"/>
    <w:rsid w:val="00F433F3"/>
    <w:rsid w:val="00F43ED3"/>
    <w:rsid w:val="00F443BB"/>
    <w:rsid w:val="00F443CB"/>
    <w:rsid w:val="00F44723"/>
    <w:rsid w:val="00F44D3B"/>
    <w:rsid w:val="00F46F06"/>
    <w:rsid w:val="00F472C3"/>
    <w:rsid w:val="00F4777E"/>
    <w:rsid w:val="00F47948"/>
    <w:rsid w:val="00F47CCB"/>
    <w:rsid w:val="00F47E18"/>
    <w:rsid w:val="00F501E1"/>
    <w:rsid w:val="00F502AF"/>
    <w:rsid w:val="00F503D8"/>
    <w:rsid w:val="00F509E5"/>
    <w:rsid w:val="00F50F51"/>
    <w:rsid w:val="00F50F56"/>
    <w:rsid w:val="00F51001"/>
    <w:rsid w:val="00F51524"/>
    <w:rsid w:val="00F51ABD"/>
    <w:rsid w:val="00F51B2F"/>
    <w:rsid w:val="00F523D0"/>
    <w:rsid w:val="00F524AA"/>
    <w:rsid w:val="00F52A67"/>
    <w:rsid w:val="00F53042"/>
    <w:rsid w:val="00F53071"/>
    <w:rsid w:val="00F53191"/>
    <w:rsid w:val="00F53248"/>
    <w:rsid w:val="00F538F2"/>
    <w:rsid w:val="00F53A30"/>
    <w:rsid w:val="00F53C3E"/>
    <w:rsid w:val="00F53CC4"/>
    <w:rsid w:val="00F54461"/>
    <w:rsid w:val="00F54BDE"/>
    <w:rsid w:val="00F54FC8"/>
    <w:rsid w:val="00F55497"/>
    <w:rsid w:val="00F559BA"/>
    <w:rsid w:val="00F55CAD"/>
    <w:rsid w:val="00F55DEF"/>
    <w:rsid w:val="00F56510"/>
    <w:rsid w:val="00F569E8"/>
    <w:rsid w:val="00F56A07"/>
    <w:rsid w:val="00F56A2E"/>
    <w:rsid w:val="00F56ECA"/>
    <w:rsid w:val="00F575C1"/>
    <w:rsid w:val="00F57913"/>
    <w:rsid w:val="00F57B08"/>
    <w:rsid w:val="00F57B31"/>
    <w:rsid w:val="00F57B37"/>
    <w:rsid w:val="00F57D30"/>
    <w:rsid w:val="00F57F55"/>
    <w:rsid w:val="00F60166"/>
    <w:rsid w:val="00F60E6E"/>
    <w:rsid w:val="00F60F3E"/>
    <w:rsid w:val="00F610F0"/>
    <w:rsid w:val="00F61366"/>
    <w:rsid w:val="00F61B23"/>
    <w:rsid w:val="00F62305"/>
    <w:rsid w:val="00F62976"/>
    <w:rsid w:val="00F6308F"/>
    <w:rsid w:val="00F63893"/>
    <w:rsid w:val="00F641F1"/>
    <w:rsid w:val="00F64B47"/>
    <w:rsid w:val="00F66416"/>
    <w:rsid w:val="00F66432"/>
    <w:rsid w:val="00F667AA"/>
    <w:rsid w:val="00F667C1"/>
    <w:rsid w:val="00F669B4"/>
    <w:rsid w:val="00F66CCD"/>
    <w:rsid w:val="00F66D17"/>
    <w:rsid w:val="00F66E4E"/>
    <w:rsid w:val="00F67069"/>
    <w:rsid w:val="00F67833"/>
    <w:rsid w:val="00F679D1"/>
    <w:rsid w:val="00F67F17"/>
    <w:rsid w:val="00F70025"/>
    <w:rsid w:val="00F709EE"/>
    <w:rsid w:val="00F70A8A"/>
    <w:rsid w:val="00F70B20"/>
    <w:rsid w:val="00F70F43"/>
    <w:rsid w:val="00F7167C"/>
    <w:rsid w:val="00F71B0B"/>
    <w:rsid w:val="00F71BDC"/>
    <w:rsid w:val="00F71C8F"/>
    <w:rsid w:val="00F72739"/>
    <w:rsid w:val="00F7291E"/>
    <w:rsid w:val="00F732C8"/>
    <w:rsid w:val="00F733E3"/>
    <w:rsid w:val="00F739B1"/>
    <w:rsid w:val="00F73AB3"/>
    <w:rsid w:val="00F73C85"/>
    <w:rsid w:val="00F73F31"/>
    <w:rsid w:val="00F74D34"/>
    <w:rsid w:val="00F75894"/>
    <w:rsid w:val="00F75926"/>
    <w:rsid w:val="00F75C3B"/>
    <w:rsid w:val="00F760D4"/>
    <w:rsid w:val="00F761A1"/>
    <w:rsid w:val="00F76BC0"/>
    <w:rsid w:val="00F76C16"/>
    <w:rsid w:val="00F76E99"/>
    <w:rsid w:val="00F7708C"/>
    <w:rsid w:val="00F77325"/>
    <w:rsid w:val="00F77421"/>
    <w:rsid w:val="00F77B73"/>
    <w:rsid w:val="00F77C82"/>
    <w:rsid w:val="00F814DD"/>
    <w:rsid w:val="00F815A4"/>
    <w:rsid w:val="00F823DF"/>
    <w:rsid w:val="00F825BD"/>
    <w:rsid w:val="00F8268E"/>
    <w:rsid w:val="00F837D0"/>
    <w:rsid w:val="00F83D86"/>
    <w:rsid w:val="00F83ECF"/>
    <w:rsid w:val="00F8413D"/>
    <w:rsid w:val="00F84174"/>
    <w:rsid w:val="00F84318"/>
    <w:rsid w:val="00F84C79"/>
    <w:rsid w:val="00F85013"/>
    <w:rsid w:val="00F8520B"/>
    <w:rsid w:val="00F85A35"/>
    <w:rsid w:val="00F860A3"/>
    <w:rsid w:val="00F868CD"/>
    <w:rsid w:val="00F86D7B"/>
    <w:rsid w:val="00F9008A"/>
    <w:rsid w:val="00F9013F"/>
    <w:rsid w:val="00F904DB"/>
    <w:rsid w:val="00F90CCD"/>
    <w:rsid w:val="00F90F9D"/>
    <w:rsid w:val="00F91660"/>
    <w:rsid w:val="00F91BBD"/>
    <w:rsid w:val="00F920D8"/>
    <w:rsid w:val="00F9295A"/>
    <w:rsid w:val="00F92D35"/>
    <w:rsid w:val="00F92DDD"/>
    <w:rsid w:val="00F936FC"/>
    <w:rsid w:val="00F94C33"/>
    <w:rsid w:val="00F94C75"/>
    <w:rsid w:val="00F94EFB"/>
    <w:rsid w:val="00F9536B"/>
    <w:rsid w:val="00F954FF"/>
    <w:rsid w:val="00F95D10"/>
    <w:rsid w:val="00F96007"/>
    <w:rsid w:val="00F968C2"/>
    <w:rsid w:val="00F97065"/>
    <w:rsid w:val="00F9747B"/>
    <w:rsid w:val="00F974AB"/>
    <w:rsid w:val="00F974C1"/>
    <w:rsid w:val="00F9753C"/>
    <w:rsid w:val="00F979B4"/>
    <w:rsid w:val="00F97A33"/>
    <w:rsid w:val="00F97DC9"/>
    <w:rsid w:val="00F97F6C"/>
    <w:rsid w:val="00FA033B"/>
    <w:rsid w:val="00FA0492"/>
    <w:rsid w:val="00FA05DE"/>
    <w:rsid w:val="00FA0835"/>
    <w:rsid w:val="00FA0982"/>
    <w:rsid w:val="00FA0A40"/>
    <w:rsid w:val="00FA0F92"/>
    <w:rsid w:val="00FA10C3"/>
    <w:rsid w:val="00FA12BA"/>
    <w:rsid w:val="00FA16D5"/>
    <w:rsid w:val="00FA18E6"/>
    <w:rsid w:val="00FA1D92"/>
    <w:rsid w:val="00FA1F50"/>
    <w:rsid w:val="00FA21DB"/>
    <w:rsid w:val="00FA27B1"/>
    <w:rsid w:val="00FA2A3E"/>
    <w:rsid w:val="00FA2DB2"/>
    <w:rsid w:val="00FA2E43"/>
    <w:rsid w:val="00FA30C7"/>
    <w:rsid w:val="00FA36CD"/>
    <w:rsid w:val="00FA380B"/>
    <w:rsid w:val="00FA3AD8"/>
    <w:rsid w:val="00FA3F2F"/>
    <w:rsid w:val="00FA441D"/>
    <w:rsid w:val="00FA4551"/>
    <w:rsid w:val="00FA4FB8"/>
    <w:rsid w:val="00FA50FE"/>
    <w:rsid w:val="00FA53F8"/>
    <w:rsid w:val="00FA54A2"/>
    <w:rsid w:val="00FA55CD"/>
    <w:rsid w:val="00FA5603"/>
    <w:rsid w:val="00FA5C17"/>
    <w:rsid w:val="00FA5F60"/>
    <w:rsid w:val="00FA6101"/>
    <w:rsid w:val="00FA65ED"/>
    <w:rsid w:val="00FA6799"/>
    <w:rsid w:val="00FA6886"/>
    <w:rsid w:val="00FA78D9"/>
    <w:rsid w:val="00FA7B8D"/>
    <w:rsid w:val="00FA7C25"/>
    <w:rsid w:val="00FB04D3"/>
    <w:rsid w:val="00FB0592"/>
    <w:rsid w:val="00FB1178"/>
    <w:rsid w:val="00FB1935"/>
    <w:rsid w:val="00FB198C"/>
    <w:rsid w:val="00FB275D"/>
    <w:rsid w:val="00FB308D"/>
    <w:rsid w:val="00FB3410"/>
    <w:rsid w:val="00FB3932"/>
    <w:rsid w:val="00FB3BC6"/>
    <w:rsid w:val="00FB44AC"/>
    <w:rsid w:val="00FB459D"/>
    <w:rsid w:val="00FB4C86"/>
    <w:rsid w:val="00FB4D69"/>
    <w:rsid w:val="00FB4EA9"/>
    <w:rsid w:val="00FB4FF0"/>
    <w:rsid w:val="00FB56C3"/>
    <w:rsid w:val="00FB60DE"/>
    <w:rsid w:val="00FB61F9"/>
    <w:rsid w:val="00FB62F1"/>
    <w:rsid w:val="00FB62F6"/>
    <w:rsid w:val="00FB68F7"/>
    <w:rsid w:val="00FB7B84"/>
    <w:rsid w:val="00FB7BA7"/>
    <w:rsid w:val="00FB7CA4"/>
    <w:rsid w:val="00FB7FE2"/>
    <w:rsid w:val="00FC022C"/>
    <w:rsid w:val="00FC0322"/>
    <w:rsid w:val="00FC06B6"/>
    <w:rsid w:val="00FC072A"/>
    <w:rsid w:val="00FC088E"/>
    <w:rsid w:val="00FC08D1"/>
    <w:rsid w:val="00FC0930"/>
    <w:rsid w:val="00FC09EE"/>
    <w:rsid w:val="00FC1416"/>
    <w:rsid w:val="00FC17EE"/>
    <w:rsid w:val="00FC1A23"/>
    <w:rsid w:val="00FC1F0B"/>
    <w:rsid w:val="00FC2C64"/>
    <w:rsid w:val="00FC2C65"/>
    <w:rsid w:val="00FC3689"/>
    <w:rsid w:val="00FC37FA"/>
    <w:rsid w:val="00FC4413"/>
    <w:rsid w:val="00FC44A1"/>
    <w:rsid w:val="00FC49EB"/>
    <w:rsid w:val="00FC4B3D"/>
    <w:rsid w:val="00FC5AA9"/>
    <w:rsid w:val="00FC5B12"/>
    <w:rsid w:val="00FC5D17"/>
    <w:rsid w:val="00FC65E1"/>
    <w:rsid w:val="00FC681F"/>
    <w:rsid w:val="00FC68A7"/>
    <w:rsid w:val="00FC6A2B"/>
    <w:rsid w:val="00FC7DAB"/>
    <w:rsid w:val="00FC7F66"/>
    <w:rsid w:val="00FD0665"/>
    <w:rsid w:val="00FD076F"/>
    <w:rsid w:val="00FD0BAC"/>
    <w:rsid w:val="00FD12C4"/>
    <w:rsid w:val="00FD18B7"/>
    <w:rsid w:val="00FD2448"/>
    <w:rsid w:val="00FD2650"/>
    <w:rsid w:val="00FD2BF2"/>
    <w:rsid w:val="00FD38BD"/>
    <w:rsid w:val="00FD3917"/>
    <w:rsid w:val="00FD3B4F"/>
    <w:rsid w:val="00FD4234"/>
    <w:rsid w:val="00FD4346"/>
    <w:rsid w:val="00FD5CC4"/>
    <w:rsid w:val="00FD5D17"/>
    <w:rsid w:val="00FD6083"/>
    <w:rsid w:val="00FD6114"/>
    <w:rsid w:val="00FD7064"/>
    <w:rsid w:val="00FD7603"/>
    <w:rsid w:val="00FD7614"/>
    <w:rsid w:val="00FD7A31"/>
    <w:rsid w:val="00FE0042"/>
    <w:rsid w:val="00FE03AD"/>
    <w:rsid w:val="00FE0767"/>
    <w:rsid w:val="00FE0937"/>
    <w:rsid w:val="00FE0BED"/>
    <w:rsid w:val="00FE1770"/>
    <w:rsid w:val="00FE1B0E"/>
    <w:rsid w:val="00FE1CE4"/>
    <w:rsid w:val="00FE2131"/>
    <w:rsid w:val="00FE39EE"/>
    <w:rsid w:val="00FE3ED8"/>
    <w:rsid w:val="00FE4947"/>
    <w:rsid w:val="00FE4BE7"/>
    <w:rsid w:val="00FE4F38"/>
    <w:rsid w:val="00FE5188"/>
    <w:rsid w:val="00FE5CDE"/>
    <w:rsid w:val="00FE663E"/>
    <w:rsid w:val="00FE7564"/>
    <w:rsid w:val="00FF03B2"/>
    <w:rsid w:val="00FF0ACE"/>
    <w:rsid w:val="00FF113D"/>
    <w:rsid w:val="00FF156A"/>
    <w:rsid w:val="00FF1864"/>
    <w:rsid w:val="00FF1899"/>
    <w:rsid w:val="00FF18BC"/>
    <w:rsid w:val="00FF2193"/>
    <w:rsid w:val="00FF27CE"/>
    <w:rsid w:val="00FF32B6"/>
    <w:rsid w:val="00FF37DC"/>
    <w:rsid w:val="00FF38DD"/>
    <w:rsid w:val="00FF395F"/>
    <w:rsid w:val="00FF4D11"/>
    <w:rsid w:val="00FF528E"/>
    <w:rsid w:val="00FF54AD"/>
    <w:rsid w:val="00FF56C8"/>
    <w:rsid w:val="00FF5AB8"/>
    <w:rsid w:val="00FF60EA"/>
    <w:rsid w:val="00FF6885"/>
    <w:rsid w:val="00FF6CE5"/>
    <w:rsid w:val="00FF7928"/>
    <w:rsid w:val="00FF7CEE"/>
  </w:rsids>
  <m:mathPr>
    <m:mathFont m:val="Cambria Math"/>
    <m:brkBin m:val="before"/>
    <m:brkBinSub m:val="--"/>
    <m:smallFrac/>
    <m:dispDef/>
    <m:lMargin m:val="0"/>
    <m:rMargin m:val="0"/>
    <m:defJc m:val="centerGroup"/>
    <m:wrapIndent m:val="1440"/>
    <m:intLim m:val="subSup"/>
    <m:naryLim m:val="undOvr"/>
  </m:mathPr>
  <w:themeFontLang w:val="id-ID"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B99BC05"/>
  <w15:docId w15:val="{1B1ADEC2-31D9-4F83-A2AC-21EA650E6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lang w:val="id-ID" w:eastAsia="id-ID"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0DE"/>
    <w:pPr>
      <w:jc w:val="both"/>
    </w:pPr>
    <w:rPr>
      <w:rFonts w:ascii="Times New Roman" w:hAnsi="Times New Roman"/>
      <w:sz w:val="22"/>
      <w:szCs w:val="22"/>
      <w:lang w:val="en-US" w:eastAsia="ja-JP"/>
    </w:rPr>
  </w:style>
  <w:style w:type="paragraph" w:styleId="Heading1">
    <w:name w:val="heading 1"/>
    <w:basedOn w:val="Normal"/>
    <w:next w:val="Normal"/>
    <w:link w:val="Heading1Char"/>
    <w:uiPriority w:val="9"/>
    <w:qFormat/>
    <w:rsid w:val="00B2377C"/>
    <w:pPr>
      <w:numPr>
        <w:numId w:val="14"/>
      </w:numPr>
      <w:spacing w:after="200"/>
      <w:contextualSpacing/>
      <w:jc w:val="center"/>
      <w:outlineLvl w:val="0"/>
    </w:pPr>
    <w:rPr>
      <w:b/>
      <w:smallCaps/>
      <w:spacing w:val="5"/>
      <w:sz w:val="24"/>
      <w:szCs w:val="36"/>
    </w:rPr>
  </w:style>
  <w:style w:type="paragraph" w:styleId="Heading2">
    <w:name w:val="heading 2"/>
    <w:basedOn w:val="TA-H1"/>
    <w:next w:val="Normal"/>
    <w:link w:val="Heading2Char"/>
    <w:uiPriority w:val="9"/>
    <w:qFormat/>
    <w:rsid w:val="009937BB"/>
    <w:pPr>
      <w:numPr>
        <w:ilvl w:val="1"/>
        <w:numId w:val="14"/>
      </w:numPr>
      <w:spacing w:after="0" w:line="240" w:lineRule="auto"/>
      <w:jc w:val="left"/>
      <w:outlineLvl w:val="1"/>
    </w:pPr>
  </w:style>
  <w:style w:type="paragraph" w:styleId="Heading3">
    <w:name w:val="heading 3"/>
    <w:basedOn w:val="Normal"/>
    <w:next w:val="Normal"/>
    <w:link w:val="Heading3Char"/>
    <w:uiPriority w:val="9"/>
    <w:qFormat/>
    <w:rsid w:val="003B076A"/>
    <w:pPr>
      <w:numPr>
        <w:ilvl w:val="2"/>
        <w:numId w:val="14"/>
      </w:numPr>
      <w:spacing w:before="200"/>
      <w:outlineLvl w:val="2"/>
    </w:pPr>
    <w:rPr>
      <w:b/>
      <w:iCs/>
      <w:spacing w:val="5"/>
      <w:sz w:val="24"/>
      <w:szCs w:val="26"/>
      <w:lang w:val="id-ID" w:eastAsia="en-US"/>
    </w:rPr>
  </w:style>
  <w:style w:type="paragraph" w:styleId="Heading4">
    <w:name w:val="heading 4"/>
    <w:basedOn w:val="Normal"/>
    <w:next w:val="Normal"/>
    <w:link w:val="Heading4Char"/>
    <w:uiPriority w:val="9"/>
    <w:qFormat/>
    <w:rsid w:val="00094B1C"/>
    <w:pPr>
      <w:numPr>
        <w:ilvl w:val="3"/>
        <w:numId w:val="14"/>
      </w:numPr>
      <w:outlineLvl w:val="3"/>
    </w:pPr>
    <w:rPr>
      <w:b/>
      <w:bCs/>
      <w:spacing w:val="5"/>
      <w:sz w:val="24"/>
      <w:szCs w:val="24"/>
      <w:lang w:val="id-ID"/>
    </w:rPr>
  </w:style>
  <w:style w:type="paragraph" w:styleId="Heading5">
    <w:name w:val="heading 5"/>
    <w:basedOn w:val="Normal"/>
    <w:next w:val="Normal"/>
    <w:link w:val="Heading5Char"/>
    <w:uiPriority w:val="9"/>
    <w:unhideWhenUsed/>
    <w:qFormat/>
    <w:rsid w:val="000C5C99"/>
    <w:pPr>
      <w:numPr>
        <w:ilvl w:val="4"/>
        <w:numId w:val="15"/>
      </w:numPr>
      <w:spacing w:line="271" w:lineRule="auto"/>
      <w:jc w:val="left"/>
      <w:outlineLvl w:val="4"/>
    </w:pPr>
    <w:rPr>
      <w:i/>
      <w:iCs/>
      <w:sz w:val="24"/>
      <w:szCs w:val="24"/>
    </w:rPr>
  </w:style>
  <w:style w:type="paragraph" w:styleId="Heading6">
    <w:name w:val="heading 6"/>
    <w:basedOn w:val="Normal"/>
    <w:next w:val="Normal"/>
    <w:link w:val="Heading6Char"/>
    <w:uiPriority w:val="9"/>
    <w:unhideWhenUsed/>
    <w:qFormat/>
    <w:rsid w:val="009B6FC8"/>
    <w:pPr>
      <w:numPr>
        <w:ilvl w:val="5"/>
        <w:numId w:val="15"/>
      </w:numPr>
      <w:shd w:val="clear" w:color="auto" w:fill="FFFFFF"/>
      <w:spacing w:line="271" w:lineRule="auto"/>
      <w:outlineLvl w:val="5"/>
    </w:pPr>
    <w:rPr>
      <w:b/>
      <w:bCs/>
      <w:color w:val="595959"/>
      <w:spacing w:val="5"/>
    </w:rPr>
  </w:style>
  <w:style w:type="paragraph" w:styleId="Heading7">
    <w:name w:val="heading 7"/>
    <w:basedOn w:val="Normal"/>
    <w:next w:val="Normal"/>
    <w:link w:val="Heading7Char"/>
    <w:uiPriority w:val="9"/>
    <w:semiHidden/>
    <w:unhideWhenUsed/>
    <w:qFormat/>
    <w:rsid w:val="009B6FC8"/>
    <w:pPr>
      <w:numPr>
        <w:ilvl w:val="6"/>
        <w:numId w:val="15"/>
      </w:numPr>
      <w:outlineLvl w:val="6"/>
    </w:pPr>
    <w:rPr>
      <w:b/>
      <w:bCs/>
      <w:i/>
      <w:iCs/>
      <w:color w:val="5A5A5A"/>
      <w:sz w:val="20"/>
      <w:szCs w:val="20"/>
    </w:rPr>
  </w:style>
  <w:style w:type="paragraph" w:styleId="Heading8">
    <w:name w:val="heading 8"/>
    <w:basedOn w:val="Normal"/>
    <w:next w:val="Normal"/>
    <w:link w:val="Heading8Char"/>
    <w:uiPriority w:val="9"/>
    <w:semiHidden/>
    <w:unhideWhenUsed/>
    <w:qFormat/>
    <w:rsid w:val="009B6FC8"/>
    <w:pPr>
      <w:numPr>
        <w:ilvl w:val="7"/>
        <w:numId w:val="15"/>
      </w:numPr>
      <w:outlineLvl w:val="7"/>
    </w:pPr>
    <w:rPr>
      <w:b/>
      <w:bCs/>
      <w:color w:val="7F7F7F"/>
      <w:sz w:val="20"/>
      <w:szCs w:val="20"/>
    </w:rPr>
  </w:style>
  <w:style w:type="paragraph" w:styleId="Heading9">
    <w:name w:val="heading 9"/>
    <w:basedOn w:val="Normal"/>
    <w:next w:val="Normal"/>
    <w:link w:val="Heading9Char"/>
    <w:uiPriority w:val="9"/>
    <w:semiHidden/>
    <w:unhideWhenUsed/>
    <w:qFormat/>
    <w:rsid w:val="009B6FC8"/>
    <w:pPr>
      <w:numPr>
        <w:ilvl w:val="8"/>
        <w:numId w:val="15"/>
      </w:numPr>
      <w:spacing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taKuliahSampulDepan">
    <w:name w:val="Mata Kuliah Sampul Depan"/>
    <w:basedOn w:val="Normal"/>
    <w:rsid w:val="00982352"/>
    <w:pPr>
      <w:suppressAutoHyphens/>
      <w:spacing w:before="120" w:after="120"/>
    </w:pPr>
    <w:rPr>
      <w:rFonts w:ascii="Trebuchet MS" w:hAnsi="Trebuchet MS" w:cs="Calibri"/>
      <w:b/>
      <w:color w:val="FFFFFF"/>
      <w:sz w:val="20"/>
      <w:szCs w:val="20"/>
      <w:lang w:eastAsia="ar-SA"/>
    </w:rPr>
  </w:style>
  <w:style w:type="paragraph" w:styleId="NoSpacing">
    <w:name w:val="No Spacing"/>
    <w:basedOn w:val="Normal"/>
    <w:link w:val="NoSpacingChar"/>
    <w:uiPriority w:val="1"/>
    <w:qFormat/>
    <w:rsid w:val="009B6FC8"/>
  </w:style>
  <w:style w:type="paragraph" w:styleId="Header">
    <w:name w:val="header"/>
    <w:basedOn w:val="Normal"/>
    <w:link w:val="HeaderChar"/>
    <w:uiPriority w:val="99"/>
    <w:unhideWhenUsed/>
    <w:rsid w:val="00875473"/>
    <w:pPr>
      <w:tabs>
        <w:tab w:val="center" w:pos="4680"/>
        <w:tab w:val="right" w:pos="9360"/>
      </w:tabs>
    </w:pPr>
  </w:style>
  <w:style w:type="character" w:customStyle="1" w:styleId="HeaderChar">
    <w:name w:val="Header Char"/>
    <w:basedOn w:val="DefaultParagraphFont"/>
    <w:link w:val="Header"/>
    <w:uiPriority w:val="99"/>
    <w:rsid w:val="00875473"/>
  </w:style>
  <w:style w:type="paragraph" w:styleId="Footer">
    <w:name w:val="footer"/>
    <w:basedOn w:val="Normal"/>
    <w:link w:val="FooterChar"/>
    <w:uiPriority w:val="99"/>
    <w:unhideWhenUsed/>
    <w:rsid w:val="00875473"/>
    <w:pPr>
      <w:tabs>
        <w:tab w:val="center" w:pos="4680"/>
        <w:tab w:val="right" w:pos="9360"/>
      </w:tabs>
    </w:pPr>
  </w:style>
  <w:style w:type="character" w:customStyle="1" w:styleId="FooterChar">
    <w:name w:val="Footer Char"/>
    <w:basedOn w:val="DefaultParagraphFont"/>
    <w:link w:val="Footer"/>
    <w:uiPriority w:val="99"/>
    <w:rsid w:val="00875473"/>
  </w:style>
  <w:style w:type="character" w:customStyle="1" w:styleId="Heading1Char">
    <w:name w:val="Heading 1 Char"/>
    <w:basedOn w:val="DefaultParagraphFont"/>
    <w:link w:val="Heading1"/>
    <w:uiPriority w:val="9"/>
    <w:rsid w:val="00B2377C"/>
    <w:rPr>
      <w:rFonts w:ascii="Times New Roman" w:hAnsi="Times New Roman"/>
      <w:b/>
      <w:smallCaps/>
      <w:spacing w:val="5"/>
      <w:sz w:val="24"/>
      <w:szCs w:val="36"/>
      <w:lang w:val="en-US" w:eastAsia="ja-JP"/>
    </w:rPr>
  </w:style>
  <w:style w:type="character" w:customStyle="1" w:styleId="Heading2Char">
    <w:name w:val="Heading 2 Char"/>
    <w:basedOn w:val="DefaultParagraphFont"/>
    <w:link w:val="Heading2"/>
    <w:uiPriority w:val="9"/>
    <w:rsid w:val="009937BB"/>
    <w:rPr>
      <w:rFonts w:ascii="Times New Roman" w:eastAsia="Calibri" w:hAnsi="Times New Roman"/>
      <w:b/>
      <w:sz w:val="24"/>
      <w:szCs w:val="24"/>
      <w:lang w:val="en-US" w:eastAsia="en-US"/>
    </w:rPr>
  </w:style>
  <w:style w:type="character" w:customStyle="1" w:styleId="Heading3Char">
    <w:name w:val="Heading 3 Char"/>
    <w:basedOn w:val="DefaultParagraphFont"/>
    <w:link w:val="Heading3"/>
    <w:uiPriority w:val="9"/>
    <w:rsid w:val="003B076A"/>
    <w:rPr>
      <w:rFonts w:ascii="Times New Roman" w:hAnsi="Times New Roman"/>
      <w:b/>
      <w:iCs/>
      <w:spacing w:val="5"/>
      <w:sz w:val="24"/>
      <w:szCs w:val="26"/>
      <w:lang w:eastAsia="en-US"/>
    </w:rPr>
  </w:style>
  <w:style w:type="character" w:customStyle="1" w:styleId="Heading4Char">
    <w:name w:val="Heading 4 Char"/>
    <w:basedOn w:val="DefaultParagraphFont"/>
    <w:link w:val="Heading4"/>
    <w:uiPriority w:val="9"/>
    <w:rsid w:val="00094B1C"/>
    <w:rPr>
      <w:rFonts w:ascii="Times New Roman" w:hAnsi="Times New Roman"/>
      <w:b/>
      <w:bCs/>
      <w:spacing w:val="5"/>
      <w:sz w:val="24"/>
      <w:szCs w:val="24"/>
      <w:lang w:eastAsia="ja-JP"/>
    </w:rPr>
  </w:style>
  <w:style w:type="character" w:customStyle="1" w:styleId="Heading5Char">
    <w:name w:val="Heading 5 Char"/>
    <w:basedOn w:val="DefaultParagraphFont"/>
    <w:link w:val="Heading5"/>
    <w:uiPriority w:val="9"/>
    <w:rsid w:val="000C5C99"/>
    <w:rPr>
      <w:rFonts w:ascii="Times New Roman" w:hAnsi="Times New Roman"/>
      <w:i/>
      <w:iCs/>
      <w:sz w:val="24"/>
      <w:szCs w:val="24"/>
      <w:lang w:val="en-US" w:eastAsia="ja-JP"/>
    </w:rPr>
  </w:style>
  <w:style w:type="character" w:customStyle="1" w:styleId="Heading6Char">
    <w:name w:val="Heading 6 Char"/>
    <w:basedOn w:val="DefaultParagraphFont"/>
    <w:link w:val="Heading6"/>
    <w:uiPriority w:val="9"/>
    <w:rsid w:val="009B6FC8"/>
    <w:rPr>
      <w:rFonts w:ascii="Times New Roman" w:hAnsi="Times New Roman"/>
      <w:b/>
      <w:bCs/>
      <w:color w:val="595959"/>
      <w:spacing w:val="5"/>
      <w:sz w:val="22"/>
      <w:szCs w:val="22"/>
      <w:shd w:val="clear" w:color="auto" w:fill="FFFFFF"/>
      <w:lang w:val="en-US" w:eastAsia="ja-JP"/>
    </w:rPr>
  </w:style>
  <w:style w:type="character" w:customStyle="1" w:styleId="Heading7Char">
    <w:name w:val="Heading 7 Char"/>
    <w:basedOn w:val="DefaultParagraphFont"/>
    <w:link w:val="Heading7"/>
    <w:uiPriority w:val="9"/>
    <w:semiHidden/>
    <w:rsid w:val="009B6FC8"/>
    <w:rPr>
      <w:rFonts w:ascii="Times New Roman" w:hAnsi="Times New Roman"/>
      <w:b/>
      <w:bCs/>
      <w:i/>
      <w:iCs/>
      <w:color w:val="5A5A5A"/>
      <w:lang w:val="en-US" w:eastAsia="ja-JP"/>
    </w:rPr>
  </w:style>
  <w:style w:type="character" w:customStyle="1" w:styleId="Heading8Char">
    <w:name w:val="Heading 8 Char"/>
    <w:basedOn w:val="DefaultParagraphFont"/>
    <w:link w:val="Heading8"/>
    <w:uiPriority w:val="9"/>
    <w:semiHidden/>
    <w:rsid w:val="009B6FC8"/>
    <w:rPr>
      <w:rFonts w:ascii="Times New Roman" w:hAnsi="Times New Roman"/>
      <w:b/>
      <w:bCs/>
      <w:color w:val="7F7F7F"/>
      <w:lang w:val="en-US" w:eastAsia="ja-JP"/>
    </w:rPr>
  </w:style>
  <w:style w:type="character" w:customStyle="1" w:styleId="Heading9Char">
    <w:name w:val="Heading 9 Char"/>
    <w:basedOn w:val="DefaultParagraphFont"/>
    <w:link w:val="Heading9"/>
    <w:uiPriority w:val="9"/>
    <w:semiHidden/>
    <w:rsid w:val="009B6FC8"/>
    <w:rPr>
      <w:rFonts w:ascii="Times New Roman" w:hAnsi="Times New Roman"/>
      <w:b/>
      <w:bCs/>
      <w:i/>
      <w:iCs/>
      <w:color w:val="7F7F7F"/>
      <w:sz w:val="18"/>
      <w:szCs w:val="18"/>
      <w:lang w:val="en-US" w:eastAsia="ja-JP"/>
    </w:rPr>
  </w:style>
  <w:style w:type="paragraph" w:styleId="Caption">
    <w:name w:val="caption"/>
    <w:basedOn w:val="Normal"/>
    <w:next w:val="Normal"/>
    <w:uiPriority w:val="35"/>
    <w:unhideWhenUsed/>
    <w:qFormat/>
    <w:rsid w:val="00E65E2B"/>
    <w:pPr>
      <w:jc w:val="center"/>
    </w:pPr>
    <w:rPr>
      <w:b/>
      <w:bCs/>
      <w:color w:val="000000"/>
      <w:sz w:val="20"/>
      <w:szCs w:val="16"/>
    </w:rPr>
  </w:style>
  <w:style w:type="paragraph" w:styleId="Title">
    <w:name w:val="Title"/>
    <w:basedOn w:val="Normal"/>
    <w:next w:val="Normal"/>
    <w:link w:val="TitleChar"/>
    <w:uiPriority w:val="10"/>
    <w:qFormat/>
    <w:rsid w:val="009B6FC8"/>
    <w:pPr>
      <w:spacing w:after="300"/>
      <w:contextualSpacing/>
    </w:pPr>
    <w:rPr>
      <w:smallCaps/>
      <w:sz w:val="52"/>
      <w:szCs w:val="52"/>
    </w:rPr>
  </w:style>
  <w:style w:type="character" w:customStyle="1" w:styleId="TitleChar">
    <w:name w:val="Title Char"/>
    <w:basedOn w:val="DefaultParagraphFont"/>
    <w:link w:val="Title"/>
    <w:uiPriority w:val="10"/>
    <w:rsid w:val="009B6FC8"/>
    <w:rPr>
      <w:smallCaps/>
      <w:sz w:val="52"/>
      <w:szCs w:val="52"/>
    </w:rPr>
  </w:style>
  <w:style w:type="paragraph" w:styleId="Subtitle">
    <w:name w:val="Subtitle"/>
    <w:basedOn w:val="Normal"/>
    <w:next w:val="Normal"/>
    <w:link w:val="SubtitleChar"/>
    <w:uiPriority w:val="11"/>
    <w:qFormat/>
    <w:rsid w:val="009B6FC8"/>
    <w:rPr>
      <w:i/>
      <w:iCs/>
      <w:smallCaps/>
      <w:spacing w:val="10"/>
      <w:sz w:val="28"/>
      <w:szCs w:val="28"/>
    </w:rPr>
  </w:style>
  <w:style w:type="character" w:customStyle="1" w:styleId="SubtitleChar">
    <w:name w:val="Subtitle Char"/>
    <w:basedOn w:val="DefaultParagraphFont"/>
    <w:link w:val="Subtitle"/>
    <w:uiPriority w:val="11"/>
    <w:rsid w:val="009B6FC8"/>
    <w:rPr>
      <w:i/>
      <w:iCs/>
      <w:smallCaps/>
      <w:spacing w:val="10"/>
      <w:sz w:val="28"/>
      <w:szCs w:val="28"/>
    </w:rPr>
  </w:style>
  <w:style w:type="character" w:styleId="Strong">
    <w:name w:val="Strong"/>
    <w:uiPriority w:val="22"/>
    <w:qFormat/>
    <w:rsid w:val="009B6FC8"/>
    <w:rPr>
      <w:b/>
      <w:bCs/>
    </w:rPr>
  </w:style>
  <w:style w:type="character" w:styleId="Emphasis">
    <w:name w:val="Emphasis"/>
    <w:uiPriority w:val="20"/>
    <w:qFormat/>
    <w:rsid w:val="009B6FC8"/>
    <w:rPr>
      <w:b/>
      <w:bCs/>
      <w:i/>
      <w:iCs/>
      <w:spacing w:val="10"/>
    </w:rPr>
  </w:style>
  <w:style w:type="paragraph" w:styleId="ListParagraph">
    <w:name w:val="List Paragraph"/>
    <w:basedOn w:val="Normal"/>
    <w:link w:val="ListParagraphChar"/>
    <w:uiPriority w:val="34"/>
    <w:qFormat/>
    <w:rsid w:val="009B6FC8"/>
    <w:pPr>
      <w:ind w:left="720"/>
      <w:contextualSpacing/>
    </w:pPr>
  </w:style>
  <w:style w:type="paragraph" w:styleId="Quote">
    <w:name w:val="Quote"/>
    <w:basedOn w:val="Normal"/>
    <w:next w:val="Normal"/>
    <w:link w:val="QuoteChar"/>
    <w:uiPriority w:val="29"/>
    <w:qFormat/>
    <w:rsid w:val="009B6FC8"/>
    <w:rPr>
      <w:i/>
      <w:iCs/>
    </w:rPr>
  </w:style>
  <w:style w:type="character" w:customStyle="1" w:styleId="QuoteChar">
    <w:name w:val="Quote Char"/>
    <w:basedOn w:val="DefaultParagraphFont"/>
    <w:link w:val="Quote"/>
    <w:uiPriority w:val="29"/>
    <w:rsid w:val="009B6FC8"/>
    <w:rPr>
      <w:i/>
      <w:iCs/>
    </w:rPr>
  </w:style>
  <w:style w:type="paragraph" w:styleId="IntenseQuote">
    <w:name w:val="Intense Quote"/>
    <w:basedOn w:val="Normal"/>
    <w:next w:val="Normal"/>
    <w:link w:val="IntenseQuoteChar"/>
    <w:uiPriority w:val="30"/>
    <w:qFormat/>
    <w:rsid w:val="009B6FC8"/>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9B6FC8"/>
    <w:rPr>
      <w:i/>
      <w:iCs/>
    </w:rPr>
  </w:style>
  <w:style w:type="character" w:styleId="SubtleEmphasis">
    <w:name w:val="Subtle Emphasis"/>
    <w:uiPriority w:val="19"/>
    <w:qFormat/>
    <w:rsid w:val="009B6FC8"/>
    <w:rPr>
      <w:i/>
      <w:iCs/>
    </w:rPr>
  </w:style>
  <w:style w:type="character" w:styleId="IntenseEmphasis">
    <w:name w:val="Intense Emphasis"/>
    <w:uiPriority w:val="21"/>
    <w:qFormat/>
    <w:rsid w:val="009B6FC8"/>
    <w:rPr>
      <w:b/>
      <w:bCs/>
      <w:i/>
      <w:iCs/>
    </w:rPr>
  </w:style>
  <w:style w:type="character" w:styleId="SubtleReference">
    <w:name w:val="Subtle Reference"/>
    <w:basedOn w:val="DefaultParagraphFont"/>
    <w:uiPriority w:val="31"/>
    <w:qFormat/>
    <w:rsid w:val="009B6FC8"/>
    <w:rPr>
      <w:smallCaps/>
    </w:rPr>
  </w:style>
  <w:style w:type="character" w:styleId="IntenseReference">
    <w:name w:val="Intense Reference"/>
    <w:uiPriority w:val="32"/>
    <w:qFormat/>
    <w:rsid w:val="009B6FC8"/>
    <w:rPr>
      <w:b/>
      <w:bCs/>
      <w:smallCaps/>
    </w:rPr>
  </w:style>
  <w:style w:type="character" w:styleId="BookTitle">
    <w:name w:val="Book Title"/>
    <w:basedOn w:val="DefaultParagraphFont"/>
    <w:uiPriority w:val="33"/>
    <w:qFormat/>
    <w:rsid w:val="009B6FC8"/>
    <w:rPr>
      <w:i/>
      <w:iCs/>
      <w:smallCaps/>
      <w:spacing w:val="5"/>
    </w:rPr>
  </w:style>
  <w:style w:type="paragraph" w:styleId="TOCHeading">
    <w:name w:val="TOC Heading"/>
    <w:basedOn w:val="Heading1"/>
    <w:next w:val="Normal"/>
    <w:uiPriority w:val="39"/>
    <w:unhideWhenUsed/>
    <w:qFormat/>
    <w:rsid w:val="009B6FC8"/>
    <w:pPr>
      <w:outlineLvl w:val="9"/>
    </w:pPr>
    <w:rPr>
      <w:lang w:bidi="en-US"/>
    </w:rPr>
  </w:style>
  <w:style w:type="character" w:customStyle="1" w:styleId="NoSpacingChar">
    <w:name w:val="No Spacing Char"/>
    <w:basedOn w:val="DefaultParagraphFont"/>
    <w:link w:val="NoSpacing"/>
    <w:uiPriority w:val="1"/>
    <w:rsid w:val="009B6FC8"/>
  </w:style>
  <w:style w:type="paragraph" w:customStyle="1" w:styleId="Abstraksi">
    <w:name w:val="Abstraksi"/>
    <w:basedOn w:val="Normal"/>
    <w:link w:val="AbstraksiChar"/>
    <w:qFormat/>
    <w:rsid w:val="002F0853"/>
    <w:pPr>
      <w:jc w:val="center"/>
    </w:pPr>
    <w:rPr>
      <w:i/>
      <w:sz w:val="20"/>
    </w:rPr>
  </w:style>
  <w:style w:type="character" w:customStyle="1" w:styleId="AbstraksiChar">
    <w:name w:val="Abstraksi Char"/>
    <w:basedOn w:val="DefaultParagraphFont"/>
    <w:link w:val="Abstraksi"/>
    <w:rsid w:val="000F5C1B"/>
    <w:rPr>
      <w:rFonts w:ascii="Times New Roman" w:hAnsi="Times New Roman" w:cs="Times New Roman"/>
      <w:i/>
      <w:sz w:val="20"/>
    </w:rPr>
  </w:style>
  <w:style w:type="paragraph" w:styleId="TOC1">
    <w:name w:val="toc 1"/>
    <w:basedOn w:val="Normal"/>
    <w:next w:val="Normal"/>
    <w:autoRedefine/>
    <w:uiPriority w:val="39"/>
    <w:unhideWhenUsed/>
    <w:rsid w:val="00112560"/>
    <w:pPr>
      <w:tabs>
        <w:tab w:val="left" w:pos="440"/>
        <w:tab w:val="right" w:leader="dot" w:pos="5812"/>
      </w:tabs>
    </w:pPr>
  </w:style>
  <w:style w:type="paragraph" w:customStyle="1" w:styleId="TextIsi">
    <w:name w:val="Text Isi"/>
    <w:basedOn w:val="Normal"/>
    <w:link w:val="TextIsiChar"/>
    <w:rsid w:val="00A01AA3"/>
    <w:pPr>
      <w:widowControl w:val="0"/>
      <w:spacing w:before="120"/>
    </w:pPr>
    <w:rPr>
      <w:rFonts w:eastAsia="MS Mincho"/>
      <w:noProof/>
      <w:szCs w:val="24"/>
      <w:lang w:val="id-ID" w:eastAsia="id-ID"/>
    </w:rPr>
  </w:style>
  <w:style w:type="character" w:customStyle="1" w:styleId="TextIsiChar">
    <w:name w:val="Text Isi Char"/>
    <w:basedOn w:val="DefaultParagraphFont"/>
    <w:link w:val="TextIsi"/>
    <w:rsid w:val="00A01AA3"/>
    <w:rPr>
      <w:rFonts w:ascii="Times New Roman" w:eastAsia="MS Mincho" w:hAnsi="Times New Roman" w:cs="Times New Roman"/>
      <w:noProof/>
      <w:szCs w:val="24"/>
      <w:lang w:val="id-ID" w:eastAsia="id-ID"/>
    </w:rPr>
  </w:style>
  <w:style w:type="paragraph" w:styleId="TOC2">
    <w:name w:val="toc 2"/>
    <w:basedOn w:val="Normal"/>
    <w:next w:val="Normal"/>
    <w:autoRedefine/>
    <w:uiPriority w:val="39"/>
    <w:unhideWhenUsed/>
    <w:rsid w:val="00646C38"/>
    <w:pPr>
      <w:tabs>
        <w:tab w:val="left" w:pos="880"/>
        <w:tab w:val="right" w:leader="dot" w:pos="5850"/>
      </w:tabs>
      <w:ind w:left="220"/>
    </w:pPr>
  </w:style>
  <w:style w:type="paragraph" w:styleId="TOC3">
    <w:name w:val="toc 3"/>
    <w:basedOn w:val="Normal"/>
    <w:next w:val="Normal"/>
    <w:autoRedefine/>
    <w:uiPriority w:val="39"/>
    <w:unhideWhenUsed/>
    <w:rsid w:val="008B030C"/>
    <w:pPr>
      <w:tabs>
        <w:tab w:val="left" w:pos="1320"/>
        <w:tab w:val="right" w:leader="dot" w:pos="5833"/>
      </w:tabs>
      <w:ind w:left="440"/>
    </w:pPr>
  </w:style>
  <w:style w:type="character" w:customStyle="1" w:styleId="StyleBold">
    <w:name w:val="Style Bold"/>
    <w:basedOn w:val="DefaultParagraphFont"/>
    <w:semiHidden/>
    <w:rsid w:val="006C5831"/>
    <w:rPr>
      <w:b/>
      <w:bCs/>
    </w:rPr>
  </w:style>
  <w:style w:type="paragraph" w:styleId="BodyTextIndent">
    <w:name w:val="Body Text Indent"/>
    <w:basedOn w:val="Normal"/>
    <w:link w:val="BodyTextIndentChar"/>
    <w:rsid w:val="006C5831"/>
    <w:pPr>
      <w:spacing w:line="360" w:lineRule="auto"/>
      <w:ind w:left="360"/>
    </w:pPr>
    <w:rPr>
      <w:rFonts w:eastAsia="MS Mincho"/>
      <w:sz w:val="24"/>
      <w:szCs w:val="20"/>
      <w:lang w:eastAsia="en-US"/>
    </w:rPr>
  </w:style>
  <w:style w:type="character" w:customStyle="1" w:styleId="BodyTextIndentChar">
    <w:name w:val="Body Text Indent Char"/>
    <w:basedOn w:val="DefaultParagraphFont"/>
    <w:link w:val="BodyTextIndent"/>
    <w:rsid w:val="006C5831"/>
    <w:rPr>
      <w:rFonts w:ascii="Times New Roman" w:eastAsia="MS Mincho" w:hAnsi="Times New Roman" w:cs="Times New Roman"/>
      <w:sz w:val="24"/>
      <w:szCs w:val="20"/>
      <w:lang w:eastAsia="en-US"/>
    </w:rPr>
  </w:style>
  <w:style w:type="numbering" w:customStyle="1" w:styleId="StyleNumberedBold">
    <w:name w:val="Style Numbered Bold"/>
    <w:basedOn w:val="NoList"/>
    <w:rsid w:val="00D22292"/>
  </w:style>
  <w:style w:type="numbering" w:customStyle="1" w:styleId="SistematikaPenulisanBab">
    <w:name w:val="Sistematika Penulisan Bab"/>
    <w:basedOn w:val="NoList"/>
    <w:semiHidden/>
    <w:rsid w:val="00D22292"/>
    <w:pPr>
      <w:numPr>
        <w:numId w:val="4"/>
      </w:numPr>
    </w:pPr>
  </w:style>
  <w:style w:type="paragraph" w:customStyle="1" w:styleId="Gambar">
    <w:name w:val="Gambar"/>
    <w:basedOn w:val="Normal"/>
    <w:next w:val="TextIsi"/>
    <w:rsid w:val="00FB4FF0"/>
    <w:pPr>
      <w:keepNext/>
      <w:widowControl w:val="0"/>
      <w:spacing w:before="120"/>
      <w:jc w:val="center"/>
    </w:pPr>
    <w:rPr>
      <w:rFonts w:eastAsia="MS Mincho"/>
      <w:noProof/>
      <w:szCs w:val="24"/>
      <w:lang w:val="id-ID" w:eastAsia="id-ID"/>
    </w:rPr>
  </w:style>
  <w:style w:type="paragraph" w:styleId="BalloonText">
    <w:name w:val="Balloon Text"/>
    <w:basedOn w:val="Normal"/>
    <w:link w:val="BalloonTextChar"/>
    <w:uiPriority w:val="99"/>
    <w:semiHidden/>
    <w:unhideWhenUsed/>
    <w:rsid w:val="00FB4FF0"/>
    <w:rPr>
      <w:rFonts w:ascii="Tahoma" w:hAnsi="Tahoma" w:cs="Tahoma"/>
      <w:sz w:val="16"/>
      <w:szCs w:val="16"/>
    </w:rPr>
  </w:style>
  <w:style w:type="character" w:customStyle="1" w:styleId="BalloonTextChar">
    <w:name w:val="Balloon Text Char"/>
    <w:basedOn w:val="DefaultParagraphFont"/>
    <w:link w:val="BalloonText"/>
    <w:uiPriority w:val="99"/>
    <w:semiHidden/>
    <w:rsid w:val="00FB4FF0"/>
    <w:rPr>
      <w:rFonts w:ascii="Tahoma" w:hAnsi="Tahoma" w:cs="Tahoma"/>
      <w:sz w:val="16"/>
      <w:szCs w:val="16"/>
    </w:rPr>
  </w:style>
  <w:style w:type="paragraph" w:styleId="TableofFigures">
    <w:name w:val="table of figures"/>
    <w:basedOn w:val="Normal"/>
    <w:next w:val="Normal"/>
    <w:uiPriority w:val="99"/>
    <w:unhideWhenUsed/>
    <w:rsid w:val="002B567B"/>
  </w:style>
  <w:style w:type="character" w:styleId="Hyperlink">
    <w:name w:val="Hyperlink"/>
    <w:basedOn w:val="DefaultParagraphFont"/>
    <w:uiPriority w:val="99"/>
    <w:unhideWhenUsed/>
    <w:rsid w:val="002B567B"/>
    <w:rPr>
      <w:color w:val="0000FF"/>
      <w:u w:val="single"/>
    </w:rPr>
  </w:style>
  <w:style w:type="paragraph" w:styleId="TOC4">
    <w:name w:val="toc 4"/>
    <w:basedOn w:val="Normal"/>
    <w:next w:val="Normal"/>
    <w:autoRedefine/>
    <w:uiPriority w:val="39"/>
    <w:unhideWhenUsed/>
    <w:rsid w:val="00646C38"/>
    <w:pPr>
      <w:tabs>
        <w:tab w:val="left" w:pos="1760"/>
        <w:tab w:val="right" w:leader="dot" w:pos="5850"/>
      </w:tabs>
      <w:spacing w:after="100"/>
      <w:ind w:left="660"/>
      <w:jc w:val="left"/>
    </w:pPr>
    <w:rPr>
      <w:rFonts w:ascii="Calibri" w:hAnsi="Calibri"/>
    </w:rPr>
  </w:style>
  <w:style w:type="paragraph" w:styleId="TOC5">
    <w:name w:val="toc 5"/>
    <w:basedOn w:val="Normal"/>
    <w:next w:val="Normal"/>
    <w:autoRedefine/>
    <w:uiPriority w:val="39"/>
    <w:unhideWhenUsed/>
    <w:rsid w:val="007F509B"/>
    <w:pPr>
      <w:spacing w:after="100"/>
      <w:ind w:left="880"/>
      <w:jc w:val="left"/>
    </w:pPr>
    <w:rPr>
      <w:rFonts w:ascii="Calibri" w:hAnsi="Calibri"/>
    </w:rPr>
  </w:style>
  <w:style w:type="paragraph" w:styleId="TOC6">
    <w:name w:val="toc 6"/>
    <w:basedOn w:val="Normal"/>
    <w:next w:val="Normal"/>
    <w:autoRedefine/>
    <w:uiPriority w:val="39"/>
    <w:unhideWhenUsed/>
    <w:rsid w:val="007F509B"/>
    <w:pPr>
      <w:spacing w:after="100"/>
      <w:ind w:left="1100"/>
      <w:jc w:val="left"/>
    </w:pPr>
    <w:rPr>
      <w:rFonts w:ascii="Calibri" w:hAnsi="Calibri"/>
    </w:rPr>
  </w:style>
  <w:style w:type="paragraph" w:styleId="TOC7">
    <w:name w:val="toc 7"/>
    <w:basedOn w:val="Normal"/>
    <w:next w:val="Normal"/>
    <w:autoRedefine/>
    <w:uiPriority w:val="39"/>
    <w:unhideWhenUsed/>
    <w:rsid w:val="007F509B"/>
    <w:pPr>
      <w:spacing w:after="100"/>
      <w:ind w:left="1320"/>
      <w:jc w:val="left"/>
    </w:pPr>
    <w:rPr>
      <w:rFonts w:ascii="Calibri" w:hAnsi="Calibri"/>
    </w:rPr>
  </w:style>
  <w:style w:type="paragraph" w:styleId="TOC8">
    <w:name w:val="toc 8"/>
    <w:basedOn w:val="Normal"/>
    <w:next w:val="Normal"/>
    <w:autoRedefine/>
    <w:uiPriority w:val="39"/>
    <w:unhideWhenUsed/>
    <w:rsid w:val="007F509B"/>
    <w:pPr>
      <w:spacing w:after="100"/>
      <w:ind w:left="1540"/>
      <w:jc w:val="left"/>
    </w:pPr>
    <w:rPr>
      <w:rFonts w:ascii="Calibri" w:hAnsi="Calibri"/>
    </w:rPr>
  </w:style>
  <w:style w:type="paragraph" w:styleId="TOC9">
    <w:name w:val="toc 9"/>
    <w:basedOn w:val="Normal"/>
    <w:next w:val="Normal"/>
    <w:autoRedefine/>
    <w:uiPriority w:val="39"/>
    <w:unhideWhenUsed/>
    <w:rsid w:val="007F509B"/>
    <w:pPr>
      <w:spacing w:after="100"/>
      <w:ind w:left="1760"/>
      <w:jc w:val="left"/>
    </w:pPr>
    <w:rPr>
      <w:rFonts w:ascii="Calibri" w:hAnsi="Calibri"/>
    </w:rPr>
  </w:style>
  <w:style w:type="table" w:styleId="TableGrid">
    <w:name w:val="Table Grid"/>
    <w:basedOn w:val="TableNormal"/>
    <w:uiPriority w:val="59"/>
    <w:rsid w:val="0040069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C656CB"/>
    <w:rPr>
      <w:rFonts w:ascii="Tahoma" w:hAnsi="Tahoma" w:cs="Tahoma"/>
      <w:sz w:val="16"/>
      <w:szCs w:val="16"/>
    </w:rPr>
  </w:style>
  <w:style w:type="character" w:customStyle="1" w:styleId="DocumentMapChar">
    <w:name w:val="Document Map Char"/>
    <w:basedOn w:val="DefaultParagraphFont"/>
    <w:link w:val="DocumentMap"/>
    <w:uiPriority w:val="99"/>
    <w:semiHidden/>
    <w:rsid w:val="00C656CB"/>
    <w:rPr>
      <w:rFonts w:ascii="Tahoma" w:hAnsi="Tahoma" w:cs="Tahoma"/>
      <w:sz w:val="16"/>
      <w:szCs w:val="16"/>
    </w:rPr>
  </w:style>
  <w:style w:type="paragraph" w:styleId="HTMLPreformatted">
    <w:name w:val="HTML Preformatted"/>
    <w:basedOn w:val="Normal"/>
    <w:link w:val="HTMLPreformattedChar"/>
    <w:uiPriority w:val="99"/>
    <w:semiHidden/>
    <w:unhideWhenUsed/>
    <w:rsid w:val="009C19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19CE"/>
    <w:rPr>
      <w:rFonts w:ascii="Courier New" w:eastAsia="Times New Roman" w:hAnsi="Courier New" w:cs="Courier New"/>
      <w:sz w:val="20"/>
      <w:szCs w:val="20"/>
    </w:rPr>
  </w:style>
  <w:style w:type="character" w:customStyle="1" w:styleId="kw1">
    <w:name w:val="kw1"/>
    <w:basedOn w:val="DefaultParagraphFont"/>
    <w:rsid w:val="009C19CE"/>
  </w:style>
  <w:style w:type="character" w:customStyle="1" w:styleId="br0">
    <w:name w:val="br0"/>
    <w:basedOn w:val="DefaultParagraphFont"/>
    <w:rsid w:val="009C19CE"/>
  </w:style>
  <w:style w:type="character" w:customStyle="1" w:styleId="kw2">
    <w:name w:val="kw2"/>
    <w:basedOn w:val="DefaultParagraphFont"/>
    <w:rsid w:val="009C19CE"/>
  </w:style>
  <w:style w:type="character" w:customStyle="1" w:styleId="me1">
    <w:name w:val="me1"/>
    <w:basedOn w:val="DefaultParagraphFont"/>
    <w:rsid w:val="009C19CE"/>
  </w:style>
  <w:style w:type="numbering" w:customStyle="1" w:styleId="Style1">
    <w:name w:val="Style1"/>
    <w:uiPriority w:val="99"/>
    <w:rsid w:val="006D6AE3"/>
    <w:pPr>
      <w:numPr>
        <w:numId w:val="10"/>
      </w:numPr>
    </w:pPr>
  </w:style>
  <w:style w:type="paragraph" w:customStyle="1" w:styleId="HeadingStyleI">
    <w:name w:val="Heading Style I"/>
    <w:basedOn w:val="Normal"/>
    <w:link w:val="HeadingStyleIChar"/>
    <w:qFormat/>
    <w:rsid w:val="000C5C99"/>
    <w:pPr>
      <w:numPr>
        <w:numId w:val="11"/>
      </w:numPr>
      <w:spacing w:after="200"/>
      <w:jc w:val="left"/>
    </w:pPr>
  </w:style>
  <w:style w:type="character" w:customStyle="1" w:styleId="HeadingStyleIChar">
    <w:name w:val="Heading Style I Char"/>
    <w:basedOn w:val="DefaultParagraphFont"/>
    <w:link w:val="HeadingStyleI"/>
    <w:rsid w:val="000C5C99"/>
    <w:rPr>
      <w:rFonts w:ascii="Times New Roman" w:hAnsi="Times New Roman"/>
      <w:sz w:val="22"/>
      <w:szCs w:val="22"/>
      <w:lang w:val="en-US" w:eastAsia="ja-JP"/>
    </w:rPr>
  </w:style>
  <w:style w:type="character" w:customStyle="1" w:styleId="longtext">
    <w:name w:val="long_text"/>
    <w:basedOn w:val="DefaultParagraphFont"/>
    <w:rsid w:val="00FC0322"/>
  </w:style>
  <w:style w:type="character" w:customStyle="1" w:styleId="hps">
    <w:name w:val="hps"/>
    <w:basedOn w:val="DefaultParagraphFont"/>
    <w:rsid w:val="00FC0322"/>
  </w:style>
  <w:style w:type="character" w:styleId="PlaceholderText">
    <w:name w:val="Placeholder Text"/>
    <w:basedOn w:val="DefaultParagraphFont"/>
    <w:uiPriority w:val="99"/>
    <w:semiHidden/>
    <w:rsid w:val="00302E6D"/>
    <w:rPr>
      <w:color w:val="808080"/>
    </w:rPr>
  </w:style>
  <w:style w:type="character" w:customStyle="1" w:styleId="ListParagraphChar">
    <w:name w:val="List Paragraph Char"/>
    <w:basedOn w:val="DefaultParagraphFont"/>
    <w:link w:val="ListParagraph"/>
    <w:uiPriority w:val="34"/>
    <w:rsid w:val="00BA3EE3"/>
    <w:rPr>
      <w:rFonts w:ascii="Times New Roman" w:hAnsi="Times New Roman"/>
      <w:sz w:val="22"/>
      <w:szCs w:val="22"/>
      <w:lang w:val="en-US" w:eastAsia="ja-JP"/>
    </w:rPr>
  </w:style>
  <w:style w:type="paragraph" w:styleId="FootnoteText">
    <w:name w:val="footnote text"/>
    <w:basedOn w:val="Normal"/>
    <w:link w:val="FootnoteTextChar"/>
    <w:uiPriority w:val="99"/>
    <w:semiHidden/>
    <w:unhideWhenUsed/>
    <w:rsid w:val="002E2E61"/>
    <w:rPr>
      <w:sz w:val="20"/>
      <w:szCs w:val="20"/>
    </w:rPr>
  </w:style>
  <w:style w:type="character" w:customStyle="1" w:styleId="FootnoteTextChar">
    <w:name w:val="Footnote Text Char"/>
    <w:basedOn w:val="DefaultParagraphFont"/>
    <w:link w:val="FootnoteText"/>
    <w:uiPriority w:val="99"/>
    <w:semiHidden/>
    <w:rsid w:val="002E2E61"/>
    <w:rPr>
      <w:rFonts w:ascii="Times New Roman" w:hAnsi="Times New Roman"/>
      <w:lang w:val="en-US" w:eastAsia="ja-JP"/>
    </w:rPr>
  </w:style>
  <w:style w:type="character" w:styleId="FootnoteReference">
    <w:name w:val="footnote reference"/>
    <w:basedOn w:val="DefaultParagraphFont"/>
    <w:uiPriority w:val="99"/>
    <w:semiHidden/>
    <w:unhideWhenUsed/>
    <w:rsid w:val="002E2E61"/>
    <w:rPr>
      <w:vertAlign w:val="superscript"/>
    </w:rPr>
  </w:style>
  <w:style w:type="paragraph" w:styleId="Bibliography">
    <w:name w:val="Bibliography"/>
    <w:basedOn w:val="Normal"/>
    <w:next w:val="Normal"/>
    <w:uiPriority w:val="37"/>
    <w:unhideWhenUsed/>
    <w:rsid w:val="002E2E61"/>
  </w:style>
  <w:style w:type="paragraph" w:customStyle="1" w:styleId="TA-S1">
    <w:name w:val="TA-S1"/>
    <w:basedOn w:val="ListParagraph"/>
    <w:link w:val="TA-S1Char"/>
    <w:rsid w:val="00A310B2"/>
    <w:pPr>
      <w:spacing w:after="200" w:line="276" w:lineRule="auto"/>
      <w:ind w:left="0"/>
      <w:jc w:val="left"/>
    </w:pPr>
    <w:rPr>
      <w:rFonts w:eastAsia="Calibri"/>
      <w:b/>
      <w:sz w:val="24"/>
      <w:szCs w:val="24"/>
      <w:lang w:eastAsia="en-US"/>
    </w:rPr>
  </w:style>
  <w:style w:type="paragraph" w:customStyle="1" w:styleId="TA-H1">
    <w:name w:val="TA-H1"/>
    <w:basedOn w:val="TA-S1"/>
    <w:link w:val="TA-H1Char"/>
    <w:qFormat/>
    <w:rsid w:val="00344EC0"/>
    <w:pPr>
      <w:jc w:val="center"/>
      <w:outlineLvl w:val="0"/>
    </w:pPr>
  </w:style>
  <w:style w:type="paragraph" w:customStyle="1" w:styleId="TA-H2">
    <w:name w:val="TA-H2"/>
    <w:basedOn w:val="Normal"/>
    <w:rsid w:val="00344EC0"/>
  </w:style>
  <w:style w:type="character" w:customStyle="1" w:styleId="TA-S1Char">
    <w:name w:val="TA-S1 Char"/>
    <w:basedOn w:val="ListParagraphChar"/>
    <w:link w:val="TA-S1"/>
    <w:rsid w:val="00344EC0"/>
    <w:rPr>
      <w:rFonts w:ascii="Times New Roman" w:eastAsia="Calibri" w:hAnsi="Times New Roman"/>
      <w:b/>
      <w:sz w:val="24"/>
      <w:szCs w:val="24"/>
      <w:lang w:val="en-US" w:eastAsia="en-US"/>
    </w:rPr>
  </w:style>
  <w:style w:type="character" w:customStyle="1" w:styleId="TA-H1Char">
    <w:name w:val="TA-H1 Char"/>
    <w:basedOn w:val="TA-S1Char"/>
    <w:link w:val="TA-H1"/>
    <w:rsid w:val="00344EC0"/>
    <w:rPr>
      <w:rFonts w:ascii="Times New Roman" w:eastAsia="Calibri" w:hAnsi="Times New Roman"/>
      <w:b/>
      <w:sz w:val="24"/>
      <w:szCs w:val="24"/>
      <w:lang w:val="en-US" w:eastAsia="en-US"/>
    </w:rPr>
  </w:style>
  <w:style w:type="paragraph" w:customStyle="1" w:styleId="TA-H3">
    <w:name w:val="TA-H3"/>
    <w:basedOn w:val="Normal"/>
    <w:rsid w:val="00344EC0"/>
  </w:style>
  <w:style w:type="paragraph" w:customStyle="1" w:styleId="TA-H4">
    <w:name w:val="TA-H4"/>
    <w:basedOn w:val="Normal"/>
    <w:rsid w:val="00344EC0"/>
  </w:style>
  <w:style w:type="paragraph" w:customStyle="1" w:styleId="TA-H5">
    <w:name w:val="TA-H5"/>
    <w:basedOn w:val="Normal"/>
    <w:rsid w:val="00344EC0"/>
  </w:style>
  <w:style w:type="character" w:styleId="FollowedHyperlink">
    <w:name w:val="FollowedHyperlink"/>
    <w:basedOn w:val="DefaultParagraphFont"/>
    <w:uiPriority w:val="99"/>
    <w:semiHidden/>
    <w:unhideWhenUsed/>
    <w:rsid w:val="00CC5E4A"/>
    <w:rPr>
      <w:color w:val="800080"/>
      <w:u w:val="single"/>
    </w:rPr>
  </w:style>
  <w:style w:type="paragraph" w:customStyle="1" w:styleId="Code">
    <w:name w:val="Code"/>
    <w:basedOn w:val="Normal"/>
    <w:link w:val="CodeChar"/>
    <w:qFormat/>
    <w:rsid w:val="00332BDE"/>
    <w:rPr>
      <w:rFonts w:ascii="Courier New" w:hAnsi="Courier New" w:cs="Courier New"/>
      <w:b/>
      <w:noProof/>
      <w:sz w:val="20"/>
      <w:szCs w:val="20"/>
      <w:lang w:val="id-ID" w:eastAsia="id-ID"/>
    </w:rPr>
  </w:style>
  <w:style w:type="character" w:customStyle="1" w:styleId="CodeChar">
    <w:name w:val="Code Char"/>
    <w:basedOn w:val="DefaultParagraphFont"/>
    <w:link w:val="Code"/>
    <w:rsid w:val="00332BDE"/>
    <w:rPr>
      <w:rFonts w:ascii="Courier New" w:hAnsi="Courier New" w:cs="Courier New"/>
      <w:b/>
      <w:noProof/>
    </w:rPr>
  </w:style>
  <w:style w:type="paragraph" w:customStyle="1" w:styleId="Lampiran">
    <w:name w:val="Lampiran"/>
    <w:basedOn w:val="NoSpacing"/>
    <w:link w:val="LampiranChar"/>
    <w:qFormat/>
    <w:rsid w:val="007F64E3"/>
    <w:pPr>
      <w:numPr>
        <w:numId w:val="16"/>
      </w:numPr>
      <w:outlineLvl w:val="0"/>
    </w:pPr>
    <w:rPr>
      <w:lang w:val="id-ID"/>
    </w:rPr>
  </w:style>
  <w:style w:type="character" w:customStyle="1" w:styleId="LampiranChar">
    <w:name w:val="Lampiran Char"/>
    <w:basedOn w:val="NoSpacingChar"/>
    <w:link w:val="Lampiran"/>
    <w:rsid w:val="007F64E3"/>
    <w:rPr>
      <w:rFonts w:ascii="Times New Roman" w:hAnsi="Times New Roman"/>
      <w:sz w:val="22"/>
      <w:szCs w:val="22"/>
      <w:lang w:eastAsia="ja-JP"/>
    </w:rPr>
  </w:style>
  <w:style w:type="table" w:styleId="MediumShading1">
    <w:name w:val="Medium Shading 1"/>
    <w:basedOn w:val="TableNormal"/>
    <w:uiPriority w:val="63"/>
    <w:rsid w:val="00B539E7"/>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6">
    <w:name w:val="Light Grid6"/>
    <w:basedOn w:val="TableNormal"/>
    <w:uiPriority w:val="62"/>
    <w:rsid w:val="00090ED5"/>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4">
    <w:name w:val="Light Grid4"/>
    <w:basedOn w:val="TableNormal"/>
    <w:uiPriority w:val="62"/>
    <w:rsid w:val="00454520"/>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5">
    <w:name w:val="Light Grid5"/>
    <w:basedOn w:val="TableNormal"/>
    <w:uiPriority w:val="62"/>
    <w:rsid w:val="00BA5FA4"/>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BF281A"/>
    <w:pPr>
      <w:spacing w:before="100" w:beforeAutospacing="1" w:after="100" w:afterAutospacing="1"/>
      <w:jc w:val="left"/>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09645">
      <w:bodyDiv w:val="1"/>
      <w:marLeft w:val="0"/>
      <w:marRight w:val="0"/>
      <w:marTop w:val="0"/>
      <w:marBottom w:val="0"/>
      <w:divBdr>
        <w:top w:val="none" w:sz="0" w:space="0" w:color="auto"/>
        <w:left w:val="none" w:sz="0" w:space="0" w:color="auto"/>
        <w:bottom w:val="none" w:sz="0" w:space="0" w:color="auto"/>
        <w:right w:val="none" w:sz="0" w:space="0" w:color="auto"/>
      </w:divBdr>
    </w:div>
    <w:div w:id="70279908">
      <w:bodyDiv w:val="1"/>
      <w:marLeft w:val="0"/>
      <w:marRight w:val="0"/>
      <w:marTop w:val="0"/>
      <w:marBottom w:val="0"/>
      <w:divBdr>
        <w:top w:val="none" w:sz="0" w:space="0" w:color="auto"/>
        <w:left w:val="none" w:sz="0" w:space="0" w:color="auto"/>
        <w:bottom w:val="none" w:sz="0" w:space="0" w:color="auto"/>
        <w:right w:val="none" w:sz="0" w:space="0" w:color="auto"/>
      </w:divBdr>
    </w:div>
    <w:div w:id="70661383">
      <w:bodyDiv w:val="1"/>
      <w:marLeft w:val="0"/>
      <w:marRight w:val="0"/>
      <w:marTop w:val="0"/>
      <w:marBottom w:val="0"/>
      <w:divBdr>
        <w:top w:val="none" w:sz="0" w:space="0" w:color="auto"/>
        <w:left w:val="none" w:sz="0" w:space="0" w:color="auto"/>
        <w:bottom w:val="none" w:sz="0" w:space="0" w:color="auto"/>
        <w:right w:val="none" w:sz="0" w:space="0" w:color="auto"/>
      </w:divBdr>
    </w:div>
    <w:div w:id="241916524">
      <w:bodyDiv w:val="1"/>
      <w:marLeft w:val="0"/>
      <w:marRight w:val="0"/>
      <w:marTop w:val="0"/>
      <w:marBottom w:val="0"/>
      <w:divBdr>
        <w:top w:val="none" w:sz="0" w:space="0" w:color="auto"/>
        <w:left w:val="none" w:sz="0" w:space="0" w:color="auto"/>
        <w:bottom w:val="none" w:sz="0" w:space="0" w:color="auto"/>
        <w:right w:val="none" w:sz="0" w:space="0" w:color="auto"/>
      </w:divBdr>
    </w:div>
    <w:div w:id="252011329">
      <w:bodyDiv w:val="1"/>
      <w:marLeft w:val="0"/>
      <w:marRight w:val="0"/>
      <w:marTop w:val="0"/>
      <w:marBottom w:val="0"/>
      <w:divBdr>
        <w:top w:val="none" w:sz="0" w:space="0" w:color="auto"/>
        <w:left w:val="none" w:sz="0" w:space="0" w:color="auto"/>
        <w:bottom w:val="none" w:sz="0" w:space="0" w:color="auto"/>
        <w:right w:val="none" w:sz="0" w:space="0" w:color="auto"/>
      </w:divBdr>
    </w:div>
    <w:div w:id="253713711">
      <w:bodyDiv w:val="1"/>
      <w:marLeft w:val="0"/>
      <w:marRight w:val="0"/>
      <w:marTop w:val="0"/>
      <w:marBottom w:val="0"/>
      <w:divBdr>
        <w:top w:val="none" w:sz="0" w:space="0" w:color="auto"/>
        <w:left w:val="none" w:sz="0" w:space="0" w:color="auto"/>
        <w:bottom w:val="none" w:sz="0" w:space="0" w:color="auto"/>
        <w:right w:val="none" w:sz="0" w:space="0" w:color="auto"/>
      </w:divBdr>
    </w:div>
    <w:div w:id="332269833">
      <w:bodyDiv w:val="1"/>
      <w:marLeft w:val="0"/>
      <w:marRight w:val="0"/>
      <w:marTop w:val="0"/>
      <w:marBottom w:val="0"/>
      <w:divBdr>
        <w:top w:val="none" w:sz="0" w:space="0" w:color="auto"/>
        <w:left w:val="none" w:sz="0" w:space="0" w:color="auto"/>
        <w:bottom w:val="none" w:sz="0" w:space="0" w:color="auto"/>
        <w:right w:val="none" w:sz="0" w:space="0" w:color="auto"/>
      </w:divBdr>
    </w:div>
    <w:div w:id="369762565">
      <w:bodyDiv w:val="1"/>
      <w:marLeft w:val="0"/>
      <w:marRight w:val="0"/>
      <w:marTop w:val="0"/>
      <w:marBottom w:val="0"/>
      <w:divBdr>
        <w:top w:val="none" w:sz="0" w:space="0" w:color="auto"/>
        <w:left w:val="none" w:sz="0" w:space="0" w:color="auto"/>
        <w:bottom w:val="none" w:sz="0" w:space="0" w:color="auto"/>
        <w:right w:val="none" w:sz="0" w:space="0" w:color="auto"/>
      </w:divBdr>
    </w:div>
    <w:div w:id="427390323">
      <w:bodyDiv w:val="1"/>
      <w:marLeft w:val="0"/>
      <w:marRight w:val="0"/>
      <w:marTop w:val="0"/>
      <w:marBottom w:val="0"/>
      <w:divBdr>
        <w:top w:val="none" w:sz="0" w:space="0" w:color="auto"/>
        <w:left w:val="none" w:sz="0" w:space="0" w:color="auto"/>
        <w:bottom w:val="none" w:sz="0" w:space="0" w:color="auto"/>
        <w:right w:val="none" w:sz="0" w:space="0" w:color="auto"/>
      </w:divBdr>
    </w:div>
    <w:div w:id="524252289">
      <w:bodyDiv w:val="1"/>
      <w:marLeft w:val="0"/>
      <w:marRight w:val="0"/>
      <w:marTop w:val="0"/>
      <w:marBottom w:val="0"/>
      <w:divBdr>
        <w:top w:val="none" w:sz="0" w:space="0" w:color="auto"/>
        <w:left w:val="none" w:sz="0" w:space="0" w:color="auto"/>
        <w:bottom w:val="none" w:sz="0" w:space="0" w:color="auto"/>
        <w:right w:val="none" w:sz="0" w:space="0" w:color="auto"/>
      </w:divBdr>
    </w:div>
    <w:div w:id="573778837">
      <w:bodyDiv w:val="1"/>
      <w:marLeft w:val="0"/>
      <w:marRight w:val="0"/>
      <w:marTop w:val="0"/>
      <w:marBottom w:val="0"/>
      <w:divBdr>
        <w:top w:val="none" w:sz="0" w:space="0" w:color="auto"/>
        <w:left w:val="none" w:sz="0" w:space="0" w:color="auto"/>
        <w:bottom w:val="none" w:sz="0" w:space="0" w:color="auto"/>
        <w:right w:val="none" w:sz="0" w:space="0" w:color="auto"/>
      </w:divBdr>
    </w:div>
    <w:div w:id="637997250">
      <w:bodyDiv w:val="1"/>
      <w:marLeft w:val="0"/>
      <w:marRight w:val="0"/>
      <w:marTop w:val="0"/>
      <w:marBottom w:val="0"/>
      <w:divBdr>
        <w:top w:val="none" w:sz="0" w:space="0" w:color="auto"/>
        <w:left w:val="none" w:sz="0" w:space="0" w:color="auto"/>
        <w:bottom w:val="none" w:sz="0" w:space="0" w:color="auto"/>
        <w:right w:val="none" w:sz="0" w:space="0" w:color="auto"/>
      </w:divBdr>
    </w:div>
    <w:div w:id="683942566">
      <w:bodyDiv w:val="1"/>
      <w:marLeft w:val="0"/>
      <w:marRight w:val="0"/>
      <w:marTop w:val="0"/>
      <w:marBottom w:val="0"/>
      <w:divBdr>
        <w:top w:val="none" w:sz="0" w:space="0" w:color="auto"/>
        <w:left w:val="none" w:sz="0" w:space="0" w:color="auto"/>
        <w:bottom w:val="none" w:sz="0" w:space="0" w:color="auto"/>
        <w:right w:val="none" w:sz="0" w:space="0" w:color="auto"/>
      </w:divBdr>
    </w:div>
    <w:div w:id="734209544">
      <w:bodyDiv w:val="1"/>
      <w:marLeft w:val="0"/>
      <w:marRight w:val="0"/>
      <w:marTop w:val="0"/>
      <w:marBottom w:val="0"/>
      <w:divBdr>
        <w:top w:val="none" w:sz="0" w:space="0" w:color="auto"/>
        <w:left w:val="none" w:sz="0" w:space="0" w:color="auto"/>
        <w:bottom w:val="none" w:sz="0" w:space="0" w:color="auto"/>
        <w:right w:val="none" w:sz="0" w:space="0" w:color="auto"/>
      </w:divBdr>
    </w:div>
    <w:div w:id="777870697">
      <w:bodyDiv w:val="1"/>
      <w:marLeft w:val="0"/>
      <w:marRight w:val="0"/>
      <w:marTop w:val="0"/>
      <w:marBottom w:val="0"/>
      <w:divBdr>
        <w:top w:val="none" w:sz="0" w:space="0" w:color="auto"/>
        <w:left w:val="none" w:sz="0" w:space="0" w:color="auto"/>
        <w:bottom w:val="none" w:sz="0" w:space="0" w:color="auto"/>
        <w:right w:val="none" w:sz="0" w:space="0" w:color="auto"/>
      </w:divBdr>
    </w:div>
    <w:div w:id="791753756">
      <w:bodyDiv w:val="1"/>
      <w:marLeft w:val="0"/>
      <w:marRight w:val="0"/>
      <w:marTop w:val="0"/>
      <w:marBottom w:val="0"/>
      <w:divBdr>
        <w:top w:val="none" w:sz="0" w:space="0" w:color="auto"/>
        <w:left w:val="none" w:sz="0" w:space="0" w:color="auto"/>
        <w:bottom w:val="none" w:sz="0" w:space="0" w:color="auto"/>
        <w:right w:val="none" w:sz="0" w:space="0" w:color="auto"/>
      </w:divBdr>
    </w:div>
    <w:div w:id="794639902">
      <w:bodyDiv w:val="1"/>
      <w:marLeft w:val="0"/>
      <w:marRight w:val="0"/>
      <w:marTop w:val="0"/>
      <w:marBottom w:val="0"/>
      <w:divBdr>
        <w:top w:val="none" w:sz="0" w:space="0" w:color="auto"/>
        <w:left w:val="none" w:sz="0" w:space="0" w:color="auto"/>
        <w:bottom w:val="none" w:sz="0" w:space="0" w:color="auto"/>
        <w:right w:val="none" w:sz="0" w:space="0" w:color="auto"/>
      </w:divBdr>
    </w:div>
    <w:div w:id="931233237">
      <w:bodyDiv w:val="1"/>
      <w:marLeft w:val="0"/>
      <w:marRight w:val="0"/>
      <w:marTop w:val="0"/>
      <w:marBottom w:val="0"/>
      <w:divBdr>
        <w:top w:val="none" w:sz="0" w:space="0" w:color="auto"/>
        <w:left w:val="none" w:sz="0" w:space="0" w:color="auto"/>
        <w:bottom w:val="none" w:sz="0" w:space="0" w:color="auto"/>
        <w:right w:val="none" w:sz="0" w:space="0" w:color="auto"/>
      </w:divBdr>
    </w:div>
    <w:div w:id="937063497">
      <w:bodyDiv w:val="1"/>
      <w:marLeft w:val="0"/>
      <w:marRight w:val="0"/>
      <w:marTop w:val="0"/>
      <w:marBottom w:val="0"/>
      <w:divBdr>
        <w:top w:val="none" w:sz="0" w:space="0" w:color="auto"/>
        <w:left w:val="none" w:sz="0" w:space="0" w:color="auto"/>
        <w:bottom w:val="none" w:sz="0" w:space="0" w:color="auto"/>
        <w:right w:val="none" w:sz="0" w:space="0" w:color="auto"/>
      </w:divBdr>
    </w:div>
    <w:div w:id="940456324">
      <w:bodyDiv w:val="1"/>
      <w:marLeft w:val="0"/>
      <w:marRight w:val="0"/>
      <w:marTop w:val="0"/>
      <w:marBottom w:val="0"/>
      <w:divBdr>
        <w:top w:val="none" w:sz="0" w:space="0" w:color="auto"/>
        <w:left w:val="none" w:sz="0" w:space="0" w:color="auto"/>
        <w:bottom w:val="none" w:sz="0" w:space="0" w:color="auto"/>
        <w:right w:val="none" w:sz="0" w:space="0" w:color="auto"/>
      </w:divBdr>
    </w:div>
    <w:div w:id="980227842">
      <w:bodyDiv w:val="1"/>
      <w:marLeft w:val="0"/>
      <w:marRight w:val="0"/>
      <w:marTop w:val="0"/>
      <w:marBottom w:val="0"/>
      <w:divBdr>
        <w:top w:val="none" w:sz="0" w:space="0" w:color="auto"/>
        <w:left w:val="none" w:sz="0" w:space="0" w:color="auto"/>
        <w:bottom w:val="none" w:sz="0" w:space="0" w:color="auto"/>
        <w:right w:val="none" w:sz="0" w:space="0" w:color="auto"/>
      </w:divBdr>
    </w:div>
    <w:div w:id="1020666882">
      <w:bodyDiv w:val="1"/>
      <w:marLeft w:val="0"/>
      <w:marRight w:val="0"/>
      <w:marTop w:val="0"/>
      <w:marBottom w:val="0"/>
      <w:divBdr>
        <w:top w:val="none" w:sz="0" w:space="0" w:color="auto"/>
        <w:left w:val="none" w:sz="0" w:space="0" w:color="auto"/>
        <w:bottom w:val="none" w:sz="0" w:space="0" w:color="auto"/>
        <w:right w:val="none" w:sz="0" w:space="0" w:color="auto"/>
      </w:divBdr>
    </w:div>
    <w:div w:id="1073086728">
      <w:bodyDiv w:val="1"/>
      <w:marLeft w:val="0"/>
      <w:marRight w:val="0"/>
      <w:marTop w:val="0"/>
      <w:marBottom w:val="0"/>
      <w:divBdr>
        <w:top w:val="none" w:sz="0" w:space="0" w:color="auto"/>
        <w:left w:val="none" w:sz="0" w:space="0" w:color="auto"/>
        <w:bottom w:val="none" w:sz="0" w:space="0" w:color="auto"/>
        <w:right w:val="none" w:sz="0" w:space="0" w:color="auto"/>
      </w:divBdr>
    </w:div>
    <w:div w:id="1085959651">
      <w:bodyDiv w:val="1"/>
      <w:marLeft w:val="0"/>
      <w:marRight w:val="0"/>
      <w:marTop w:val="0"/>
      <w:marBottom w:val="0"/>
      <w:divBdr>
        <w:top w:val="none" w:sz="0" w:space="0" w:color="auto"/>
        <w:left w:val="none" w:sz="0" w:space="0" w:color="auto"/>
        <w:bottom w:val="none" w:sz="0" w:space="0" w:color="auto"/>
        <w:right w:val="none" w:sz="0" w:space="0" w:color="auto"/>
      </w:divBdr>
    </w:div>
    <w:div w:id="1165586982">
      <w:bodyDiv w:val="1"/>
      <w:marLeft w:val="0"/>
      <w:marRight w:val="0"/>
      <w:marTop w:val="0"/>
      <w:marBottom w:val="0"/>
      <w:divBdr>
        <w:top w:val="none" w:sz="0" w:space="0" w:color="auto"/>
        <w:left w:val="none" w:sz="0" w:space="0" w:color="auto"/>
        <w:bottom w:val="none" w:sz="0" w:space="0" w:color="auto"/>
        <w:right w:val="none" w:sz="0" w:space="0" w:color="auto"/>
      </w:divBdr>
    </w:div>
    <w:div w:id="1211722169">
      <w:bodyDiv w:val="1"/>
      <w:marLeft w:val="0"/>
      <w:marRight w:val="0"/>
      <w:marTop w:val="0"/>
      <w:marBottom w:val="0"/>
      <w:divBdr>
        <w:top w:val="none" w:sz="0" w:space="0" w:color="auto"/>
        <w:left w:val="none" w:sz="0" w:space="0" w:color="auto"/>
        <w:bottom w:val="none" w:sz="0" w:space="0" w:color="auto"/>
        <w:right w:val="none" w:sz="0" w:space="0" w:color="auto"/>
      </w:divBdr>
    </w:div>
    <w:div w:id="1225531043">
      <w:bodyDiv w:val="1"/>
      <w:marLeft w:val="0"/>
      <w:marRight w:val="0"/>
      <w:marTop w:val="0"/>
      <w:marBottom w:val="0"/>
      <w:divBdr>
        <w:top w:val="none" w:sz="0" w:space="0" w:color="auto"/>
        <w:left w:val="none" w:sz="0" w:space="0" w:color="auto"/>
        <w:bottom w:val="none" w:sz="0" w:space="0" w:color="auto"/>
        <w:right w:val="none" w:sz="0" w:space="0" w:color="auto"/>
      </w:divBdr>
    </w:div>
    <w:div w:id="1230846672">
      <w:bodyDiv w:val="1"/>
      <w:marLeft w:val="0"/>
      <w:marRight w:val="0"/>
      <w:marTop w:val="0"/>
      <w:marBottom w:val="0"/>
      <w:divBdr>
        <w:top w:val="none" w:sz="0" w:space="0" w:color="auto"/>
        <w:left w:val="none" w:sz="0" w:space="0" w:color="auto"/>
        <w:bottom w:val="none" w:sz="0" w:space="0" w:color="auto"/>
        <w:right w:val="none" w:sz="0" w:space="0" w:color="auto"/>
      </w:divBdr>
    </w:div>
    <w:div w:id="1311791988">
      <w:bodyDiv w:val="1"/>
      <w:marLeft w:val="0"/>
      <w:marRight w:val="0"/>
      <w:marTop w:val="0"/>
      <w:marBottom w:val="0"/>
      <w:divBdr>
        <w:top w:val="none" w:sz="0" w:space="0" w:color="auto"/>
        <w:left w:val="none" w:sz="0" w:space="0" w:color="auto"/>
        <w:bottom w:val="none" w:sz="0" w:space="0" w:color="auto"/>
        <w:right w:val="none" w:sz="0" w:space="0" w:color="auto"/>
      </w:divBdr>
    </w:div>
    <w:div w:id="1403681334">
      <w:bodyDiv w:val="1"/>
      <w:marLeft w:val="0"/>
      <w:marRight w:val="0"/>
      <w:marTop w:val="0"/>
      <w:marBottom w:val="0"/>
      <w:divBdr>
        <w:top w:val="none" w:sz="0" w:space="0" w:color="auto"/>
        <w:left w:val="none" w:sz="0" w:space="0" w:color="auto"/>
        <w:bottom w:val="none" w:sz="0" w:space="0" w:color="auto"/>
        <w:right w:val="none" w:sz="0" w:space="0" w:color="auto"/>
      </w:divBdr>
    </w:div>
    <w:div w:id="1415543776">
      <w:bodyDiv w:val="1"/>
      <w:marLeft w:val="0"/>
      <w:marRight w:val="0"/>
      <w:marTop w:val="0"/>
      <w:marBottom w:val="0"/>
      <w:divBdr>
        <w:top w:val="none" w:sz="0" w:space="0" w:color="auto"/>
        <w:left w:val="none" w:sz="0" w:space="0" w:color="auto"/>
        <w:bottom w:val="none" w:sz="0" w:space="0" w:color="auto"/>
        <w:right w:val="none" w:sz="0" w:space="0" w:color="auto"/>
      </w:divBdr>
    </w:div>
    <w:div w:id="1423838235">
      <w:bodyDiv w:val="1"/>
      <w:marLeft w:val="0"/>
      <w:marRight w:val="0"/>
      <w:marTop w:val="0"/>
      <w:marBottom w:val="0"/>
      <w:divBdr>
        <w:top w:val="none" w:sz="0" w:space="0" w:color="auto"/>
        <w:left w:val="none" w:sz="0" w:space="0" w:color="auto"/>
        <w:bottom w:val="none" w:sz="0" w:space="0" w:color="auto"/>
        <w:right w:val="none" w:sz="0" w:space="0" w:color="auto"/>
      </w:divBdr>
    </w:div>
    <w:div w:id="1436096292">
      <w:bodyDiv w:val="1"/>
      <w:marLeft w:val="0"/>
      <w:marRight w:val="0"/>
      <w:marTop w:val="0"/>
      <w:marBottom w:val="0"/>
      <w:divBdr>
        <w:top w:val="none" w:sz="0" w:space="0" w:color="auto"/>
        <w:left w:val="none" w:sz="0" w:space="0" w:color="auto"/>
        <w:bottom w:val="none" w:sz="0" w:space="0" w:color="auto"/>
        <w:right w:val="none" w:sz="0" w:space="0" w:color="auto"/>
      </w:divBdr>
    </w:div>
    <w:div w:id="1547374683">
      <w:bodyDiv w:val="1"/>
      <w:marLeft w:val="0"/>
      <w:marRight w:val="0"/>
      <w:marTop w:val="0"/>
      <w:marBottom w:val="0"/>
      <w:divBdr>
        <w:top w:val="none" w:sz="0" w:space="0" w:color="auto"/>
        <w:left w:val="none" w:sz="0" w:space="0" w:color="auto"/>
        <w:bottom w:val="none" w:sz="0" w:space="0" w:color="auto"/>
        <w:right w:val="none" w:sz="0" w:space="0" w:color="auto"/>
      </w:divBdr>
    </w:div>
    <w:div w:id="1557357691">
      <w:bodyDiv w:val="1"/>
      <w:marLeft w:val="0"/>
      <w:marRight w:val="0"/>
      <w:marTop w:val="0"/>
      <w:marBottom w:val="0"/>
      <w:divBdr>
        <w:top w:val="none" w:sz="0" w:space="0" w:color="auto"/>
        <w:left w:val="none" w:sz="0" w:space="0" w:color="auto"/>
        <w:bottom w:val="none" w:sz="0" w:space="0" w:color="auto"/>
        <w:right w:val="none" w:sz="0" w:space="0" w:color="auto"/>
      </w:divBdr>
    </w:div>
    <w:div w:id="1620529256">
      <w:bodyDiv w:val="1"/>
      <w:marLeft w:val="0"/>
      <w:marRight w:val="0"/>
      <w:marTop w:val="0"/>
      <w:marBottom w:val="0"/>
      <w:divBdr>
        <w:top w:val="none" w:sz="0" w:space="0" w:color="auto"/>
        <w:left w:val="none" w:sz="0" w:space="0" w:color="auto"/>
        <w:bottom w:val="none" w:sz="0" w:space="0" w:color="auto"/>
        <w:right w:val="none" w:sz="0" w:space="0" w:color="auto"/>
      </w:divBdr>
    </w:div>
    <w:div w:id="1694989001">
      <w:bodyDiv w:val="1"/>
      <w:marLeft w:val="0"/>
      <w:marRight w:val="0"/>
      <w:marTop w:val="0"/>
      <w:marBottom w:val="0"/>
      <w:divBdr>
        <w:top w:val="none" w:sz="0" w:space="0" w:color="auto"/>
        <w:left w:val="none" w:sz="0" w:space="0" w:color="auto"/>
        <w:bottom w:val="none" w:sz="0" w:space="0" w:color="auto"/>
        <w:right w:val="none" w:sz="0" w:space="0" w:color="auto"/>
      </w:divBdr>
    </w:div>
    <w:div w:id="1700154850">
      <w:bodyDiv w:val="1"/>
      <w:marLeft w:val="0"/>
      <w:marRight w:val="0"/>
      <w:marTop w:val="0"/>
      <w:marBottom w:val="0"/>
      <w:divBdr>
        <w:top w:val="none" w:sz="0" w:space="0" w:color="auto"/>
        <w:left w:val="none" w:sz="0" w:space="0" w:color="auto"/>
        <w:bottom w:val="none" w:sz="0" w:space="0" w:color="auto"/>
        <w:right w:val="none" w:sz="0" w:space="0" w:color="auto"/>
      </w:divBdr>
    </w:div>
    <w:div w:id="1727488874">
      <w:bodyDiv w:val="1"/>
      <w:marLeft w:val="0"/>
      <w:marRight w:val="0"/>
      <w:marTop w:val="0"/>
      <w:marBottom w:val="0"/>
      <w:divBdr>
        <w:top w:val="none" w:sz="0" w:space="0" w:color="auto"/>
        <w:left w:val="none" w:sz="0" w:space="0" w:color="auto"/>
        <w:bottom w:val="none" w:sz="0" w:space="0" w:color="auto"/>
        <w:right w:val="none" w:sz="0" w:space="0" w:color="auto"/>
      </w:divBdr>
    </w:div>
    <w:div w:id="1781603845">
      <w:bodyDiv w:val="1"/>
      <w:marLeft w:val="0"/>
      <w:marRight w:val="0"/>
      <w:marTop w:val="0"/>
      <w:marBottom w:val="0"/>
      <w:divBdr>
        <w:top w:val="none" w:sz="0" w:space="0" w:color="auto"/>
        <w:left w:val="none" w:sz="0" w:space="0" w:color="auto"/>
        <w:bottom w:val="none" w:sz="0" w:space="0" w:color="auto"/>
        <w:right w:val="none" w:sz="0" w:space="0" w:color="auto"/>
      </w:divBdr>
    </w:div>
    <w:div w:id="1866550919">
      <w:bodyDiv w:val="1"/>
      <w:marLeft w:val="0"/>
      <w:marRight w:val="0"/>
      <w:marTop w:val="0"/>
      <w:marBottom w:val="0"/>
      <w:divBdr>
        <w:top w:val="none" w:sz="0" w:space="0" w:color="auto"/>
        <w:left w:val="none" w:sz="0" w:space="0" w:color="auto"/>
        <w:bottom w:val="none" w:sz="0" w:space="0" w:color="auto"/>
        <w:right w:val="none" w:sz="0" w:space="0" w:color="auto"/>
      </w:divBdr>
    </w:div>
    <w:div w:id="1892767529">
      <w:bodyDiv w:val="1"/>
      <w:marLeft w:val="0"/>
      <w:marRight w:val="0"/>
      <w:marTop w:val="0"/>
      <w:marBottom w:val="0"/>
      <w:divBdr>
        <w:top w:val="none" w:sz="0" w:space="0" w:color="auto"/>
        <w:left w:val="none" w:sz="0" w:space="0" w:color="auto"/>
        <w:bottom w:val="none" w:sz="0" w:space="0" w:color="auto"/>
        <w:right w:val="none" w:sz="0" w:space="0" w:color="auto"/>
      </w:divBdr>
    </w:div>
    <w:div w:id="2061856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9.png"/><Relationship Id="rId143" Type="http://schemas.openxmlformats.org/officeDocument/2006/relationships/image" Target="media/image120.png"/><Relationship Id="rId144" Type="http://schemas.openxmlformats.org/officeDocument/2006/relationships/image" Target="media/image121.png"/><Relationship Id="rId145" Type="http://schemas.openxmlformats.org/officeDocument/2006/relationships/image" Target="media/image122.png"/><Relationship Id="rId146" Type="http://schemas.openxmlformats.org/officeDocument/2006/relationships/image" Target="media/image123.png"/><Relationship Id="rId147" Type="http://schemas.openxmlformats.org/officeDocument/2006/relationships/image" Target="media/image124.png"/><Relationship Id="rId148" Type="http://schemas.openxmlformats.org/officeDocument/2006/relationships/image" Target="media/image125.png"/><Relationship Id="rId149" Type="http://schemas.openxmlformats.org/officeDocument/2006/relationships/image" Target="media/image126.png"/><Relationship Id="rId180" Type="http://schemas.openxmlformats.org/officeDocument/2006/relationships/fontTable" Target="fontTable.xml"/><Relationship Id="rId181" Type="http://schemas.openxmlformats.org/officeDocument/2006/relationships/theme" Target="theme/theme1.xml"/><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emf"/><Relationship Id="rId46" Type="http://schemas.openxmlformats.org/officeDocument/2006/relationships/image" Target="media/image24.emf"/><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80" Type="http://schemas.openxmlformats.org/officeDocument/2006/relationships/image" Target="media/image58.jpeg"/><Relationship Id="rId81" Type="http://schemas.openxmlformats.org/officeDocument/2006/relationships/image" Target="media/image59.jpeg"/><Relationship Id="rId82" Type="http://schemas.openxmlformats.org/officeDocument/2006/relationships/image" Target="media/image60.jpeg"/><Relationship Id="rId83" Type="http://schemas.openxmlformats.org/officeDocument/2006/relationships/image" Target="media/image61.jpeg"/><Relationship Id="rId84" Type="http://schemas.openxmlformats.org/officeDocument/2006/relationships/image" Target="media/image62.jpeg"/><Relationship Id="rId85" Type="http://schemas.openxmlformats.org/officeDocument/2006/relationships/image" Target="media/image63.jpeg"/><Relationship Id="rId86" Type="http://schemas.openxmlformats.org/officeDocument/2006/relationships/image" Target="media/image64.jpeg"/><Relationship Id="rId87" Type="http://schemas.openxmlformats.org/officeDocument/2006/relationships/image" Target="media/image65.jpeg"/><Relationship Id="rId88" Type="http://schemas.openxmlformats.org/officeDocument/2006/relationships/image" Target="media/image66.jpeg"/><Relationship Id="rId89" Type="http://schemas.openxmlformats.org/officeDocument/2006/relationships/image" Target="media/image67.jpeg"/><Relationship Id="rId110" Type="http://schemas.openxmlformats.org/officeDocument/2006/relationships/image" Target="media/image88.png"/><Relationship Id="rId111" Type="http://schemas.openxmlformats.org/officeDocument/2006/relationships/image" Target="media/image89.png"/><Relationship Id="rId112" Type="http://schemas.openxmlformats.org/officeDocument/2006/relationships/image" Target="media/image90.png"/><Relationship Id="rId113" Type="http://schemas.openxmlformats.org/officeDocument/2006/relationships/hyperlink" Target="https://build.phonegap.com" TargetMode="External"/><Relationship Id="rId114" Type="http://schemas.openxmlformats.org/officeDocument/2006/relationships/image" Target="media/image91.png"/><Relationship Id="rId115" Type="http://schemas.openxmlformats.org/officeDocument/2006/relationships/image" Target="media/image92.png"/><Relationship Id="rId116" Type="http://schemas.openxmlformats.org/officeDocument/2006/relationships/image" Target="media/image93.png"/><Relationship Id="rId117" Type="http://schemas.openxmlformats.org/officeDocument/2006/relationships/image" Target="media/image94.png"/><Relationship Id="rId118" Type="http://schemas.openxmlformats.org/officeDocument/2006/relationships/image" Target="media/image95.png"/><Relationship Id="rId119" Type="http://schemas.openxmlformats.org/officeDocument/2006/relationships/image" Target="media/image96.png"/><Relationship Id="rId150" Type="http://schemas.openxmlformats.org/officeDocument/2006/relationships/image" Target="media/image127.png"/><Relationship Id="rId151" Type="http://schemas.openxmlformats.org/officeDocument/2006/relationships/image" Target="media/image128.png"/><Relationship Id="rId152" Type="http://schemas.openxmlformats.org/officeDocument/2006/relationships/image" Target="media/image129.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2.jpeg"/><Relationship Id="rId16" Type="http://schemas.openxmlformats.org/officeDocument/2006/relationships/header" Target="header4.xml"/><Relationship Id="rId17" Type="http://schemas.openxmlformats.org/officeDocument/2006/relationships/header" Target="header5.xml"/><Relationship Id="rId18" Type="http://schemas.openxmlformats.org/officeDocument/2006/relationships/footer" Target="footer4.xml"/><Relationship Id="rId19" Type="http://schemas.openxmlformats.org/officeDocument/2006/relationships/footer" Target="footer5.xml"/><Relationship Id="rId153" Type="http://schemas.openxmlformats.org/officeDocument/2006/relationships/image" Target="media/image130.png"/><Relationship Id="rId154" Type="http://schemas.openxmlformats.org/officeDocument/2006/relationships/image" Target="media/image131.png"/><Relationship Id="rId155" Type="http://schemas.openxmlformats.org/officeDocument/2006/relationships/image" Target="media/image132.png"/><Relationship Id="rId156" Type="http://schemas.openxmlformats.org/officeDocument/2006/relationships/image" Target="media/image133.png"/><Relationship Id="rId157" Type="http://schemas.openxmlformats.org/officeDocument/2006/relationships/hyperlink" Target="http://en.wikipedia.org/wiki/JavaScript" TargetMode="External"/><Relationship Id="rId158" Type="http://schemas.openxmlformats.org/officeDocument/2006/relationships/hyperlink" Target="http://www.w3schools.com/js/DEFAULT.asp" TargetMode="External"/><Relationship Id="rId159" Type="http://schemas.openxmlformats.org/officeDocument/2006/relationships/hyperlink" Target="http://jquery.com/" TargetMode="Externa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90" Type="http://schemas.openxmlformats.org/officeDocument/2006/relationships/image" Target="media/image68.jpeg"/><Relationship Id="rId91" Type="http://schemas.openxmlformats.org/officeDocument/2006/relationships/image" Target="media/image69.jpeg"/><Relationship Id="rId92" Type="http://schemas.openxmlformats.org/officeDocument/2006/relationships/image" Target="media/image70.jpeg"/><Relationship Id="rId93" Type="http://schemas.openxmlformats.org/officeDocument/2006/relationships/image" Target="media/image71.jpeg"/><Relationship Id="rId94" Type="http://schemas.openxmlformats.org/officeDocument/2006/relationships/image" Target="media/image72.jpeg"/><Relationship Id="rId95" Type="http://schemas.openxmlformats.org/officeDocument/2006/relationships/image" Target="media/image73.png"/><Relationship Id="rId96" Type="http://schemas.openxmlformats.org/officeDocument/2006/relationships/image" Target="media/image74.png"/><Relationship Id="rId97" Type="http://schemas.openxmlformats.org/officeDocument/2006/relationships/image" Target="media/image75.png"/><Relationship Id="rId98" Type="http://schemas.openxmlformats.org/officeDocument/2006/relationships/image" Target="media/image76.png"/><Relationship Id="rId99" Type="http://schemas.openxmlformats.org/officeDocument/2006/relationships/image" Target="media/image77.png"/><Relationship Id="rId120" Type="http://schemas.openxmlformats.org/officeDocument/2006/relationships/image" Target="media/image97.png"/><Relationship Id="rId121" Type="http://schemas.openxmlformats.org/officeDocument/2006/relationships/image" Target="media/image98.png"/><Relationship Id="rId122" Type="http://schemas.openxmlformats.org/officeDocument/2006/relationships/image" Target="media/image99.png"/><Relationship Id="rId123" Type="http://schemas.openxmlformats.org/officeDocument/2006/relationships/image" Target="media/image100.png"/><Relationship Id="rId124" Type="http://schemas.openxmlformats.org/officeDocument/2006/relationships/image" Target="media/image101.png"/><Relationship Id="rId125" Type="http://schemas.openxmlformats.org/officeDocument/2006/relationships/image" Target="media/image102.png"/><Relationship Id="rId126" Type="http://schemas.openxmlformats.org/officeDocument/2006/relationships/image" Target="media/image103.png"/><Relationship Id="rId127" Type="http://schemas.openxmlformats.org/officeDocument/2006/relationships/image" Target="media/image104.png"/><Relationship Id="rId128" Type="http://schemas.openxmlformats.org/officeDocument/2006/relationships/image" Target="media/image105.png"/><Relationship Id="rId129" Type="http://schemas.openxmlformats.org/officeDocument/2006/relationships/image" Target="media/image106.png"/><Relationship Id="rId160" Type="http://schemas.openxmlformats.org/officeDocument/2006/relationships/hyperlink" Target="http://en.wikipedia.org/wiki/JQuery" TargetMode="External"/><Relationship Id="rId161" Type="http://schemas.openxmlformats.org/officeDocument/2006/relationships/hyperlink" Target="http://www.json.org" TargetMode="External"/><Relationship Id="rId162" Type="http://schemas.openxmlformats.org/officeDocument/2006/relationships/hyperlink" Target="http://www.w3schools.com/css/DEFAULT.asp" TargetMode="External"/><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image" Target="media/image3.jpeg"/><Relationship Id="rId23" Type="http://schemas.openxmlformats.org/officeDocument/2006/relationships/image" Target="media/image4.png"/><Relationship Id="rId24" Type="http://schemas.openxmlformats.org/officeDocument/2006/relationships/image" Target="media/image5.png"/><Relationship Id="rId25" Type="http://schemas.openxmlformats.org/officeDocument/2006/relationships/image" Target="media/image6.png"/><Relationship Id="rId26" Type="http://schemas.openxmlformats.org/officeDocument/2006/relationships/header" Target="header7.xml"/><Relationship Id="rId27" Type="http://schemas.openxmlformats.org/officeDocument/2006/relationships/header" Target="header8.xml"/><Relationship Id="rId28" Type="http://schemas.openxmlformats.org/officeDocument/2006/relationships/header" Target="header9.xml"/><Relationship Id="rId29" Type="http://schemas.openxmlformats.org/officeDocument/2006/relationships/image" Target="media/image7.png"/><Relationship Id="rId163" Type="http://schemas.openxmlformats.org/officeDocument/2006/relationships/hyperlink" Target="http://en.wikipedia.org/wiki/Cascading_Style_Sheets" TargetMode="External"/><Relationship Id="rId164" Type="http://schemas.openxmlformats.org/officeDocument/2006/relationships/hyperlink" Target="http://www.w3schools.com/html/html5_intro.asp" TargetMode="External"/><Relationship Id="rId165" Type="http://schemas.openxmlformats.org/officeDocument/2006/relationships/hyperlink" Target="http://en.wikipedia.org/wiki/HTML5" TargetMode="External"/><Relationship Id="rId166" Type="http://schemas.openxmlformats.org/officeDocument/2006/relationships/hyperlink" Target="http://www.w3schools.com/html/html5_webstorage.asp" TargetMode="External"/><Relationship Id="rId167" Type="http://schemas.openxmlformats.org/officeDocument/2006/relationships/hyperlink" Target="http://en.wikipedia.org/wiki/Web_storage" TargetMode="External"/><Relationship Id="rId168" Type="http://schemas.openxmlformats.org/officeDocument/2006/relationships/hyperlink" Target="https://github.com/photonstorm/phaser" TargetMode="External"/><Relationship Id="rId169" Type="http://schemas.openxmlformats.org/officeDocument/2006/relationships/hyperlink" Target="http://phonegap.com/about/" TargetMode="External"/><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63" Type="http://schemas.openxmlformats.org/officeDocument/2006/relationships/image" Target="media/image41.png"/><Relationship Id="rId64" Type="http://schemas.openxmlformats.org/officeDocument/2006/relationships/image" Target="media/image42.png"/><Relationship Id="rId65" Type="http://schemas.openxmlformats.org/officeDocument/2006/relationships/image" Target="media/image43.png"/><Relationship Id="rId66" Type="http://schemas.openxmlformats.org/officeDocument/2006/relationships/image" Target="media/image44.png"/><Relationship Id="rId67" Type="http://schemas.openxmlformats.org/officeDocument/2006/relationships/image" Target="media/image45.png"/><Relationship Id="rId68" Type="http://schemas.openxmlformats.org/officeDocument/2006/relationships/image" Target="media/image46.jpeg"/><Relationship Id="rId69" Type="http://schemas.openxmlformats.org/officeDocument/2006/relationships/image" Target="media/image47.jpeg"/><Relationship Id="rId130" Type="http://schemas.openxmlformats.org/officeDocument/2006/relationships/image" Target="media/image107.png"/><Relationship Id="rId131" Type="http://schemas.openxmlformats.org/officeDocument/2006/relationships/image" Target="media/image108.png"/><Relationship Id="rId132" Type="http://schemas.openxmlformats.org/officeDocument/2006/relationships/image" Target="media/image109.png"/><Relationship Id="rId133" Type="http://schemas.openxmlformats.org/officeDocument/2006/relationships/image" Target="media/image110.jpeg"/><Relationship Id="rId134" Type="http://schemas.openxmlformats.org/officeDocument/2006/relationships/image" Target="media/image111.png"/><Relationship Id="rId135" Type="http://schemas.openxmlformats.org/officeDocument/2006/relationships/image" Target="media/image112.png"/><Relationship Id="rId136" Type="http://schemas.openxmlformats.org/officeDocument/2006/relationships/image" Target="media/image113.png"/><Relationship Id="rId137" Type="http://schemas.openxmlformats.org/officeDocument/2006/relationships/image" Target="media/image114.png"/><Relationship Id="rId138" Type="http://schemas.openxmlformats.org/officeDocument/2006/relationships/image" Target="media/image115.png"/><Relationship Id="rId139" Type="http://schemas.openxmlformats.org/officeDocument/2006/relationships/image" Target="media/image116.png"/><Relationship Id="rId170" Type="http://schemas.openxmlformats.org/officeDocument/2006/relationships/hyperlink" Target="http://en.wikipedia.org/wiki/Android" TargetMode="External"/><Relationship Id="rId171" Type="http://schemas.openxmlformats.org/officeDocument/2006/relationships/hyperlink" Target="http://en.wikipedia.org/wiki/IOS" TargetMode="External"/><Relationship Id="rId172" Type="http://schemas.openxmlformats.org/officeDocument/2006/relationships/hyperlink" Target="http://en.wikipedia.org/wiki/Windows_Phone" TargetMode="Externa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173" Type="http://schemas.openxmlformats.org/officeDocument/2006/relationships/image" Target="media/image134.png"/><Relationship Id="rId174" Type="http://schemas.openxmlformats.org/officeDocument/2006/relationships/image" Target="media/image135.png"/><Relationship Id="rId175" Type="http://schemas.openxmlformats.org/officeDocument/2006/relationships/image" Target="media/image136.png"/><Relationship Id="rId176" Type="http://schemas.openxmlformats.org/officeDocument/2006/relationships/image" Target="media/image137.png"/><Relationship Id="rId177" Type="http://schemas.openxmlformats.org/officeDocument/2006/relationships/image" Target="media/image138.jpeg"/><Relationship Id="rId178" Type="http://schemas.openxmlformats.org/officeDocument/2006/relationships/image" Target="media/image139.png"/><Relationship Id="rId179" Type="http://schemas.openxmlformats.org/officeDocument/2006/relationships/hyperlink" Target="mailto:rachmadnafisholeh@gmail.com" TargetMode="External"/><Relationship Id="rId70" Type="http://schemas.openxmlformats.org/officeDocument/2006/relationships/image" Target="media/image48.jpeg"/><Relationship Id="rId71" Type="http://schemas.openxmlformats.org/officeDocument/2006/relationships/image" Target="media/image49.jpeg"/><Relationship Id="rId72" Type="http://schemas.openxmlformats.org/officeDocument/2006/relationships/image" Target="media/image50.jpeg"/><Relationship Id="rId73" Type="http://schemas.openxmlformats.org/officeDocument/2006/relationships/image" Target="media/image51.jpeg"/><Relationship Id="rId74" Type="http://schemas.openxmlformats.org/officeDocument/2006/relationships/image" Target="media/image52.jpeg"/><Relationship Id="rId75" Type="http://schemas.openxmlformats.org/officeDocument/2006/relationships/image" Target="media/image53.jpeg"/><Relationship Id="rId76" Type="http://schemas.openxmlformats.org/officeDocument/2006/relationships/image" Target="media/image54.jpeg"/><Relationship Id="rId77" Type="http://schemas.openxmlformats.org/officeDocument/2006/relationships/image" Target="media/image55.jpeg"/><Relationship Id="rId78" Type="http://schemas.openxmlformats.org/officeDocument/2006/relationships/image" Target="media/image56.jpeg"/><Relationship Id="rId79" Type="http://schemas.openxmlformats.org/officeDocument/2006/relationships/image" Target="media/image5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8.png"/><Relationship Id="rId101" Type="http://schemas.openxmlformats.org/officeDocument/2006/relationships/image" Target="media/image79.png"/><Relationship Id="rId102" Type="http://schemas.openxmlformats.org/officeDocument/2006/relationships/image" Target="media/image80.png"/><Relationship Id="rId103" Type="http://schemas.openxmlformats.org/officeDocument/2006/relationships/image" Target="media/image81.png"/><Relationship Id="rId104" Type="http://schemas.openxmlformats.org/officeDocument/2006/relationships/image" Target="media/image82.png"/><Relationship Id="rId105" Type="http://schemas.openxmlformats.org/officeDocument/2006/relationships/image" Target="media/image83.png"/><Relationship Id="rId106" Type="http://schemas.openxmlformats.org/officeDocument/2006/relationships/image" Target="media/image84.png"/><Relationship Id="rId107" Type="http://schemas.openxmlformats.org/officeDocument/2006/relationships/image" Target="media/image85.png"/><Relationship Id="rId108" Type="http://schemas.openxmlformats.org/officeDocument/2006/relationships/image" Target="media/image86.png"/><Relationship Id="rId109" Type="http://schemas.openxmlformats.org/officeDocument/2006/relationships/image" Target="media/image87.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40" Type="http://schemas.openxmlformats.org/officeDocument/2006/relationships/image" Target="media/image117.png"/><Relationship Id="rId141" Type="http://schemas.openxmlformats.org/officeDocument/2006/relationships/image" Target="media/image1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GAV08</b:Tag>
    <b:SourceType>Book</b:SourceType>
    <b:Guid>{752E36A9-E82C-454B-95C7-A80D0D6F5B2C}</b:Guid>
    <b:Author>
      <b:Author>
        <b:NameList>
          <b:Person>
            <b:Last>G.A.</b:Last>
            <b:First>Veskarisyanti</b:First>
          </b:Person>
        </b:NameList>
      </b:Author>
    </b:Author>
    <b:Title>Terapi Autis</b:Title>
    <b:Year>2008</b:Year>
    <b:City>Yogyakarta</b:City>
    <b:Publisher>Pustaka Anggrek</b:Publisher>
    <b:RefOrder>7</b:RefOrder>
  </b:Source>
  <b:Source>
    <b:Tag>AFe09</b:Tag>
    <b:SourceType>JournalArticle</b:SourceType>
    <b:Guid>{59CB6037-96DC-4284-B850-9A93CF7CA4ED}</b:Guid>
    <b:Year>2009</b:Year>
    <b:Author>
      <b:Author>
        <b:NameList>
          <b:Person>
            <b:Last>A.</b:Last>
            <b:First>Fernández</b:First>
          </b:Person>
          <b:Person>
            <b:Last>M. J.</b:Last>
            <b:First>Rodríguez-Fórtiz</b:First>
          </b:Person>
          <b:Person>
            <b:Last>M.</b:Last>
            <b:First>Noguera</b:First>
          </b:Person>
        </b:NameList>
      </b:Author>
    </b:Author>
    <b:JournalName>Designing and supporting cooperative and ubiquitous learning systems for people with special needs. On the</b:JournalName>
    <b:Title>Lecture Notes in Computer Science</b:Title>
    <b:RefOrder>6</b:RefOrder>
  </b:Source>
  <b:Source>
    <b:Tag>Rus03</b:Tag>
    <b:SourceType>Book</b:SourceType>
    <b:Guid>{419F3E21-4835-44DF-B3AD-BB9EFA0AC0AB}</b:Guid>
    <b:Title>Buku Saku Diagnosis Gangguan Jiwa: Rujukan Ringkas dari PPDGJ-III</b:Title>
    <b:Year>2003</b:Year>
    <b:City>Jakarta</b:City>
    <b:Publisher>PT Nuh Jaya</b:Publisher>
    <b:Author>
      <b:Author>
        <b:NameList>
          <b:Person>
            <b:Last>Rusdi</b:Last>
            <b:First>Maslim</b:First>
          </b:Person>
        </b:NameList>
      </b:Author>
    </b:Author>
    <b:RefOrder>10</b:RefOrder>
  </b:Source>
  <b:Source>
    <b:Tag>Ast09</b:Tag>
    <b:SourceType>Book</b:SourceType>
    <b:Guid>{70C397EB-DBEB-44B8-A3B8-F9EAB2B17AF2}</b:Guid>
    <b:Title>Kemampuan Bersosialisasi Pada Anak Usia Prasekolah Ditinjau Dari Jenis Pendidikan</b:Title>
    <b:Year>2009</b:Year>
    <b:City>Surakarta</b:City>
    <b:Author>
      <b:Author>
        <b:NameList>
          <b:Person>
            <b:Last>Astuti</b:Last>
            <b:First>Erna T.</b:First>
          </b:Person>
        </b:NameList>
      </b:Author>
    </b:Author>
    <b:Publisher>Fakultas Psikologi Universitas Muhammadiyah Surakarta</b:Publisher>
    <b:RefOrder>9</b:RefOrder>
  </b:Source>
  <b:Source>
    <b:Tag>Sri03</b:Tag>
    <b:SourceType>Book</b:SourceType>
    <b:Guid>{B33144D8-CD5E-429D-BC1D-3EC1966150DA}</b:Guid>
    <b:Title>Penatalaksanaan Holistik Autisme</b:Title>
    <b:Year>2003</b:Year>
    <b:City>Jakarta</b:City>
    <b:Author>
      <b:Author>
        <b:NameList>
          <b:Person>
            <b:Last>Sri R.</b:Last>
            <b:First>Utami</b:First>
          </b:Person>
        </b:NameList>
      </b:Author>
    </b:Author>
    <b:Publisher>Bagian ilmu Penyakit Dalam Fakultas Kedokteran Universitas Indonesia</b:Publisher>
    <b:RefOrder>8</b:RefOrder>
  </b:Source>
  <b:Source>
    <b:Tag>RJo01</b:Tag>
    <b:SourceType>Book</b:SourceType>
    <b:Guid>{E800639E-4BCA-4F8C-ACC0-4E82198BBB5B}</b:Guid>
    <b:Title>Autism with Severe Learning Difficulties</b:Title>
    <b:Year>2001</b:Year>
    <b:CountryRegion>England</b:CountryRegion>
    <b:Publisher>A Condor Book Son Venir Press</b:Publisher>
    <b:Author>
      <b:Author>
        <b:NameList>
          <b:Person>
            <b:Last>R.</b:Last>
            <b:First>Jordan</b:First>
          </b:Person>
        </b:NameList>
      </b:Author>
    </b:Author>
    <b:RefOrder>11</b:RefOrder>
  </b:Source>
  <b:Source>
    <b:Tag>Kat04</b:Tag>
    <b:SourceType>Book</b:SourceType>
    <b:Guid>{5BB76663-FFC8-4A80-B1F2-C793E0A175A6}</b:Guid>
    <b:Title>Autism and Early Years Practice a Guide for Early Years Professional Teachers and Parents</b:Title>
    <b:Year>2004</b:Year>
    <b:City>London</b:City>
    <b:Publisher>Paul Chapman Publishing</b:Publisher>
    <b:Author>
      <b:Author>
        <b:NameList>
          <b:Person>
            <b:Last>Kate</b:Last>
            <b:First>Wall</b:First>
          </b:Person>
        </b:NameList>
      </b:Author>
    </b:Author>
    <b:RefOrder>12</b:RefOrder>
  </b:Source>
  <b:Source>
    <b:Tag>YHa03</b:Tag>
    <b:SourceType>Book</b:SourceType>
    <b:Guid>{C6049089-A6C2-4625-90F5-448ECA6027C8}</b:Guid>
    <b:Title>Autisme</b:Title>
    <b:Year>2003</b:Year>
    <b:City>Jakarta</b:City>
    <b:Publisher>PT Buana Ilmu Populer Kelompok Gramedia</b:Publisher>
    <b:Author>
      <b:Author>
        <b:NameList>
          <b:Person>
            <b:Last>Y.</b:Last>
            <b:First>Handojo</b:First>
          </b:Person>
        </b:NameList>
      </b:Author>
    </b:Author>
    <b:RefOrder>13</b:RefOrder>
  </b:Source>
  <b:Source>
    <b:Tag>Gay</b:Tag>
    <b:SourceType>Book</b:SourceType>
    <b:Guid>{6781592C-D4F8-4CF4-ACD3-352D2E2CFB28}</b:Guid>
    <b:Title>Seputar Autisme</b:Title>
    <b:Year>2007</b:Year>
    <b:City>Jakarta</b:City>
    <b:Publisher>Gramedia</b:Publisher>
    <b:Author>
      <b:Author>
        <b:NameList>
          <b:Person>
            <b:Last>Gayatri</b:Last>
            <b:First>Pamoedji</b:First>
          </b:Person>
        </b:NameList>
      </b:Author>
    </b:Author>
    <b:JournalName>Skripsi</b:JournalName>
    <b:RefOrder>1</b:RefOrder>
  </b:Source>
  <b:Source>
    <b:Tag>DSP08</b:Tag>
    <b:SourceType>Book</b:SourceType>
    <b:Guid>{78375182-B4C6-456F-AC9E-FE278FCF52E9}</b:Guid>
    <b:Title>Serba-Serbi Anak Autis: Mengenal, Menangani, dan Mengatasinya dengan Tepat dan Bijak</b:Title>
    <b:Year>2008</b:Year>
    <b:City>Yogyakarta</b:City>
    <b:Publisher>Diva Press</b:Publisher>
    <b:Author>
      <b:Author>
        <b:NameList>
          <b:Person>
            <b:Last>D. S.</b:Last>
            <b:First>Prasetyo</b:First>
          </b:Person>
        </b:NameList>
      </b:Author>
    </b:Author>
    <b:RefOrder>14</b:RefOrder>
  </b:Source>
  <b:Source>
    <b:Tag>MJR09</b:Tag>
    <b:SourceType>JournalArticle</b:SourceType>
    <b:Guid>{FE54546A-32FE-47A3-987B-4B787E813C77}</b:Guid>
    <b:Title>Sc@ut: developing adapted communicators for special education</b:Title>
    <b:Year>2009</b:Year>
    <b:Author>
      <b:Author>
        <b:NameList>
          <b:Person>
            <b:Last>M. J.</b:Last>
            <b:First>Rodríguez-Fórtiz</b:First>
          </b:Person>
          <b:Person>
            <b:Last>J. L.</b:Last>
            <b:First>González</b:First>
          </b:Person>
          <b:Person>
            <b:Last>A.</b:Last>
            <b:First>Fernández</b:First>
          </b:Person>
          <b:Person>
            <b:Last>M.</b:Last>
            <b:First>Entrena</b:First>
          </b:Person>
          <b:Person>
            <b:Last>M.</b:Last>
            <b:First>Hornos</b:First>
          </b:Person>
          <b:Person>
            <b:Last>A</b:Last>
            <b:First>Pérez</b:First>
          </b:Person>
        </b:NameList>
      </b:Author>
    </b:Author>
    <b:JournalName>Procedia – Social and Behavioral Sciences</b:JournalName>
    <b:RefOrder>5</b:RefOrder>
  </b:Source>
  <b:Source>
    <b:Tag>Don081</b:Tag>
    <b:SourceType>Book</b:SourceType>
    <b:Guid>{4838A5F3-7826-4240-89E7-35430A8645EE}</b:Guid>
    <b:Title>Pedoman Klinis Keperawatan Pediatrik</b:Title>
    <b:Year>2008</b:Year>
    <b:Author>
      <b:Author>
        <b:NameList>
          <b:Person>
            <b:Last>Donna L.</b:Last>
            <b:First>Wong</b:First>
          </b:Person>
        </b:NameList>
      </b:Author>
    </b:Author>
    <b:City>Jakarta</b:City>
    <b:Publisher>EGC</b:Publisher>
    <b:RefOrder>2</b:RefOrder>
  </b:Source>
  <b:Source>
    <b:Tag>Yul12</b:Tag>
    <b:SourceType>JournalArticle</b:SourceType>
    <b:Guid>{533736C4-172D-4FED-B14F-83F4ED8A88DF}</b:Guid>
    <b:Title>Sistem Komunikasi Augmentatif dan Alternatif untuk Anak-anak dengan Autism Spectrum Disorder</b:Title>
    <b:Year>2012</b:Year>
    <b:JournalName>Fakultas Ilmu Keperawatan Universitas Indonesia</b:JournalName>
    <b:Author>
      <b:Author>
        <b:NameList>
          <b:Person>
            <b:Last>Yuliani</b:Last>
            <b:First>Ayu</b:First>
          </b:Person>
        </b:NameList>
      </b:Author>
    </b:Author>
    <b:RefOrder>15</b:RefOrder>
  </b:Source>
  <b:Source>
    <b:Tag>Fer12</b:Tag>
    <b:SourceType>JournalArticle</b:SourceType>
    <b:Guid>{7425D2AA-4DD9-4506-9A82-BD2412695258}</b:Guid>
    <b:Title>Mobile learning technology based on iOS devices to support students with special education needs</b:Title>
    <b:Year>2012</b:Year>
    <b:Author>
      <b:Author>
        <b:NameList>
          <b:Person>
            <b:Last>Fernández-López</b:Last>
            <b:First>Álvaro</b:First>
          </b:Person>
          <b:Person>
            <b:Last>Rodríguez-Fórtiz</b:Last>
            <b:Middle>José</b:Middle>
            <b:First>María</b:First>
          </b:Person>
          <b:Person>
            <b:Last>Rodríguez-Almendros</b:Last>
            <b:Middle>Luisa</b:Middle>
            <b:First>María</b:First>
          </b:Person>
        </b:NameList>
      </b:Author>
    </b:Author>
    <b:RefOrder>3</b:RefOrder>
  </b:Source>
  <b:Source>
    <b:Tag>Sur10</b:Tag>
    <b:SourceType>JournalArticle</b:SourceType>
    <b:Guid>{A136B515-EE65-4510-86FA-565F370795F4}</b:Guid>
    <b:Title>Model Komunikasi Penanganan Anak Autis Melalui Terapi Bicara Metode LOVAAS</b:Title>
    <b:JournalName>Jurnal Ilmiah Fakultas Ilmu Sosial dan Ilmu Politik</b:JournalName>
    <b:Year>2010</b:Year>
    <b:Author>
      <b:Author>
        <b:NameList>
          <b:Person>
            <b:Last>Suryawati</b:Last>
            <b:Middle>Alit</b:Middle>
            <b:First>I. G. A.</b:First>
          </b:Person>
        </b:NameList>
      </b:Author>
    </b:Author>
    <b:RefOrder>4</b:RefOrder>
  </b:Source>
  <b:Source>
    <b:Tag>Pho</b:Tag>
    <b:SourceType>InternetSite</b:SourceType>
    <b:Guid>{32A5EB78-E598-46AC-8AB1-26AB4EC68C0B}</b:Guid>
    <b:Author>
      <b:Author>
        <b:Corporate>PhoneGap</b:Corporate>
      </b:Author>
    </b:Author>
    <b:InternetSiteTitle>Project PhoneGap</b:InternetSiteTitle>
    <b:URL>http://phonegap.com/about/</b:URL>
    <b:RefOrder>28</b:RefOrder>
  </b:Source>
  <b:Source>
    <b:Tag>Pha</b:Tag>
    <b:SourceType>InternetSite</b:SourceType>
    <b:Guid>{A3486D50-3F0B-45AF-AD02-16C72AFCBF77}</b:Guid>
    <b:Author>
      <b:Author>
        <b:Corporate>Phaser</b:Corporate>
      </b:Author>
    </b:Author>
    <b:InternetSiteTitle>Photonstorm Phaser</b:InternetSiteTitle>
    <b:URL>https://github.com/photonstorm/phaser</b:URL>
    <b:RefOrder>27</b:RefOrder>
  </b:Source>
  <b:Source>
    <b:Tag>Wik</b:Tag>
    <b:SourceType>InternetSite</b:SourceType>
    <b:Guid>{5966C036-6C36-4A81-B153-4CADE768358A}</b:Guid>
    <b:Author>
      <b:Author>
        <b:Corporate>Wikipedia</b:Corporate>
      </b:Author>
    </b:Author>
    <b:InternetSiteTitle>Cascading Style Sheet</b:InternetSiteTitle>
    <b:URL>http://en.wikipedia.org/wiki/Cascading_Style_Sheets</b:URL>
    <b:RefOrder>22</b:RefOrder>
  </b:Source>
  <b:Source>
    <b:Tag>wik1</b:Tag>
    <b:SourceType>InternetSite</b:SourceType>
    <b:Guid>{A55E6755-7230-41B4-B110-7F4C3E66A759}</b:Guid>
    <b:Author>
      <b:Author>
        <b:Corporate>Wikipedia</b:Corporate>
      </b:Author>
    </b:Author>
    <b:InternetSiteTitle>HTML5</b:InternetSiteTitle>
    <b:URL>http://en.wikipedia.org/wiki/HTML5</b:URL>
    <b:RefOrder>24</b:RefOrder>
  </b:Source>
  <b:Source>
    <b:Tag>w3s1</b:Tag>
    <b:SourceType>InternetSite</b:SourceType>
    <b:Guid>{EB819E73-2400-489E-ADCE-3E53AA9F3ADB}</b:Guid>
    <b:Author>
      <b:Author>
        <b:Corporate>W3schools</b:Corporate>
      </b:Author>
    </b:Author>
    <b:InternetSiteTitle>HTML5 Introduction</b:InternetSiteTitle>
    <b:URL>http://www.w3schools.com/html/html5_intro.asp</b:URL>
    <b:RefOrder>23</b:RefOrder>
  </b:Source>
  <b:Source>
    <b:Tag>wik</b:Tag>
    <b:SourceType>InternetSite</b:SourceType>
    <b:Guid>{7B3E7B50-0072-4087-8861-E2656C59385B}</b:Guid>
    <b:Author>
      <b:Author>
        <b:Corporate>Wikipedia</b:Corporate>
      </b:Author>
    </b:Author>
    <b:InternetSiteTitle>Web Storage</b:InternetSiteTitle>
    <b:URL>http://en.wikipedia.org/wiki/Web_storage</b:URL>
    <b:RefOrder>26</b:RefOrder>
  </b:Source>
  <b:Source>
    <b:Tag>w3s</b:Tag>
    <b:SourceType>InternetSite</b:SourceType>
    <b:Guid>{134FE3E2-F61F-4BB5-850E-25F4929BDA56}</b:Guid>
    <b:Author>
      <b:Author>
        <b:Corporate>W3schools</b:Corporate>
      </b:Author>
    </b:Author>
    <b:InternetSiteTitle>Web Storage</b:InternetSiteTitle>
    <b:URL>http://www.w3schools.com/html/html5_webstorage.asp</b:URL>
    <b:RefOrder>25</b:RefOrder>
  </b:Source>
  <b:Source>
    <b:Tag>W3s</b:Tag>
    <b:SourceType>InternetSite</b:SourceType>
    <b:Guid>{D1E32C8F-FAC6-487A-8DE2-5166D94A4A5A}</b:Guid>
    <b:Author>
      <b:Author>
        <b:Corporate>W3schools</b:Corporate>
      </b:Author>
    </b:Author>
    <b:InternetSiteTitle>CSS</b:InternetSiteTitle>
    <b:URL>http://www.w3schools.com/css/DEFAULT.asp</b:URL>
    <b:RefOrder>21</b:RefOrder>
  </b:Source>
  <b:Source>
    <b:Tag>Wik1</b:Tag>
    <b:SourceType>InternetSite</b:SourceType>
    <b:Guid>{5C373AE4-83AB-4227-B7DE-E948155F51FC}</b:Guid>
    <b:Author>
      <b:Author>
        <b:Corporate>Wikipedia</b:Corporate>
      </b:Author>
    </b:Author>
    <b:InternetSiteTitle>JQuery</b:InternetSiteTitle>
    <b:URL>http://en.wikipedia.org/wiki/JQuery</b:URL>
    <b:RefOrder>19</b:RefOrder>
  </b:Source>
  <b:Source>
    <b:Tag>JQu</b:Tag>
    <b:SourceType>InternetSite</b:SourceType>
    <b:Guid>{F2487D74-0611-4A3B-964E-C2A0B1D0DE46}</b:Guid>
    <b:Author>
      <b:Author>
        <b:Corporate>JQuery</b:Corporate>
      </b:Author>
    </b:Author>
    <b:InternetSiteTitle>JQuery Introduction </b:InternetSiteTitle>
    <b:URL>http://jquery.com/</b:URL>
    <b:RefOrder>18</b:RefOrder>
  </b:Source>
  <b:Source>
    <b:Tag>Wik4</b:Tag>
    <b:SourceType>InternetSite</b:SourceType>
    <b:Guid>{CAF27904-FECA-4356-8ACF-770488C6ABE4}</b:Guid>
    <b:Author>
      <b:Author>
        <b:Corporate>Wikipedia</b:Corporate>
      </b:Author>
    </b:Author>
    <b:InternetSiteTitle>iOS</b:InternetSiteTitle>
    <b:URL>http://en.wikipedia.org/wiki/IOS</b:URL>
    <b:RefOrder>30</b:RefOrder>
  </b:Source>
  <b:Source>
    <b:Tag>Wik5</b:Tag>
    <b:SourceType>InternetSite</b:SourceType>
    <b:Guid>{EF298D23-455C-42CC-AFFD-D6F0838B2419}</b:Guid>
    <b:Author>
      <b:Author>
        <b:Corporate>Wikipedia</b:Corporate>
      </b:Author>
    </b:Author>
    <b:InternetSiteTitle>Windows Phone</b:InternetSiteTitle>
    <b:URL>http://en.wikipedia.org/wiki/Windows_Phone</b:URL>
    <b:RefOrder>31</b:RefOrder>
  </b:Source>
  <b:Source>
    <b:Tag>Wik6</b:Tag>
    <b:SourceType>InternetSite</b:SourceType>
    <b:Guid>{6A013E9E-B39C-4CFC-A4A9-C717AB54F562}</b:Guid>
    <b:Author>
      <b:Author>
        <b:Corporate>Wikipedia</b:Corporate>
      </b:Author>
    </b:Author>
    <b:InternetSiteTitle>Android</b:InternetSiteTitle>
    <b:URL>http://en.wikipedia.org/wiki/Android</b:URL>
    <b:RefOrder>29</b:RefOrder>
  </b:Source>
  <b:Source>
    <b:Tag>Wik3</b:Tag>
    <b:SourceType>InternetSite</b:SourceType>
    <b:Guid>{D14D01A5-634F-4489-A2E1-AF2C9B72E1AB}</b:Guid>
    <b:Author>
      <b:Author>
        <b:Corporate>W3schools</b:Corporate>
      </b:Author>
    </b:Author>
    <b:InternetSiteTitle>JavaScript</b:InternetSiteTitle>
    <b:URL>http://www.w3schools.com/js/DEFAULT.asp</b:URL>
    <b:RefOrder>17</b:RefOrder>
  </b:Source>
  <b:Source>
    <b:Tag>Wik2</b:Tag>
    <b:SourceType>InternetSite</b:SourceType>
    <b:Guid>{0E8E0CC2-012E-4F91-8E68-42EF1AEDC7EC}</b:Guid>
    <b:Author>
      <b:Author>
        <b:Corporate>Wikipedia</b:Corporate>
      </b:Author>
    </b:Author>
    <b:InternetSiteTitle>JavaScript</b:InternetSiteTitle>
    <b:URL>http://en.wikipedia.org/wiki/JavaScript</b:URL>
    <b:RefOrder>16</b:RefOrder>
  </b:Source>
  <b:Source>
    <b:Tag>JSO</b:Tag>
    <b:SourceType>InternetSite</b:SourceType>
    <b:Guid>{1C2D3323-E525-4E7B-AA7A-9D8F03CDBEFF}</b:Guid>
    <b:Author>
      <b:Author>
        <b:Corporate>JSON</b:Corporate>
      </b:Author>
    </b:Author>
    <b:InternetSiteTitle>Introducing JSON</b:InternetSiteTitle>
    <b:URL>http://www.json.org</b:URL>
    <b:RefOrder>20</b:RefOrder>
  </b:Source>
</b:Sources>
</file>

<file path=customXml/itemProps1.xml><?xml version="1.0" encoding="utf-8"?>
<ds:datastoreItem xmlns:ds="http://schemas.openxmlformats.org/officeDocument/2006/customXml" ds:itemID="{60B883A7-62A4-5841-85C0-3EB2FB415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81</Pages>
  <Words>50486</Words>
  <Characters>271113</Characters>
  <Application>Microsoft Macintosh Word</Application>
  <DocSecurity>0</DocSecurity>
  <Lines>4756</Lines>
  <Paragraphs>1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mad Nafisholeh</dc:creator>
  <cp:lastModifiedBy>Microsoft Office User</cp:lastModifiedBy>
  <cp:revision>5</cp:revision>
  <cp:lastPrinted>2014-08-27T05:27:00Z</cp:lastPrinted>
  <dcterms:created xsi:type="dcterms:W3CDTF">2017-05-07T14:59:00Z</dcterms:created>
  <dcterms:modified xsi:type="dcterms:W3CDTF">2017-05-12T05:01:00Z</dcterms:modified>
</cp:coreProperties>
</file>